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footer16.xml" ContentType="application/vnd.openxmlformats-officedocument.wordprocessingml.footer+xml"/>
  <Override PartName="/word/footer17.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footer18.xml" ContentType="application/vnd.openxmlformats-officedocument.wordprocessingml.footer+xml"/>
  <Override PartName="/word/footer19.xml" ContentType="application/vnd.openxmlformats-officedocument.wordprocessingml.footer+xml"/>
  <Override PartName="/word/header20.xml" ContentType="application/vnd.openxmlformats-officedocument.wordprocessingml.header+xml"/>
  <Override PartName="/word/header21.xml" ContentType="application/vnd.openxmlformats-officedocument.wordprocessingml.header+xml"/>
  <Override PartName="/word/footer20.xml" ContentType="application/vnd.openxmlformats-officedocument.wordprocessingml.footer+xml"/>
  <Override PartName="/word/footer21.xml" ContentType="application/vnd.openxmlformats-officedocument.wordprocessingml.footer+xml"/>
  <Override PartName="/word/header22.xml" ContentType="application/vnd.openxmlformats-officedocument.wordprocessingml.header+xml"/>
  <Override PartName="/word/header23.xml" ContentType="application/vnd.openxmlformats-officedocument.wordprocessingml.header+xml"/>
  <Override PartName="/word/footer22.xml" ContentType="application/vnd.openxmlformats-officedocument.wordprocessingml.footer+xml"/>
  <Override PartName="/word/footer23.xml" ContentType="application/vnd.openxmlformats-officedocument.wordprocessingml.footer+xml"/>
  <Override PartName="/word/header24.xml" ContentType="application/vnd.openxmlformats-officedocument.wordprocessingml.header+xml"/>
  <Override PartName="/word/footer24.xml" ContentType="application/vnd.openxmlformats-officedocument.wordprocessingml.footer+xml"/>
  <Override PartName="/word/header25.xml" ContentType="application/vnd.openxmlformats-officedocument.wordprocessingml.header+xml"/>
  <Override PartName="/word/header26.xml" ContentType="application/vnd.openxmlformats-officedocument.wordprocessingml.header+xml"/>
  <Override PartName="/word/footer25.xml" ContentType="application/vnd.openxmlformats-officedocument.wordprocessingml.footer+xml"/>
  <Override PartName="/word/footer26.xml" ContentType="application/vnd.openxmlformats-officedocument.wordprocessingml.footer+xml"/>
  <Override PartName="/word/header27.xml" ContentType="application/vnd.openxmlformats-officedocument.wordprocessingml.header+xml"/>
  <Override PartName="/word/header28.xml" ContentType="application/vnd.openxmlformats-officedocument.wordprocessingml.header+xml"/>
  <Override PartName="/word/footer27.xml" ContentType="application/vnd.openxmlformats-officedocument.wordprocessingml.footer+xml"/>
  <Override PartName="/word/footer28.xml" ContentType="application/vnd.openxmlformats-officedocument.wordprocessingml.footer+xml"/>
  <Override PartName="/word/header29.xml" ContentType="application/vnd.openxmlformats-officedocument.wordprocessingml.header+xml"/>
  <Override PartName="/word/header30.xml" ContentType="application/vnd.openxmlformats-officedocument.wordprocessingml.header+xml"/>
  <Override PartName="/word/footer29.xml" ContentType="application/vnd.openxmlformats-officedocument.wordprocessingml.footer+xml"/>
  <Override PartName="/word/footer30.xml" ContentType="application/vnd.openxmlformats-officedocument.wordprocessingml.footer+xml"/>
  <Override PartName="/word/header31.xml" ContentType="application/vnd.openxmlformats-officedocument.wordprocessingml.header+xml"/>
  <Override PartName="/word/header32.xml" ContentType="application/vnd.openxmlformats-officedocument.wordprocessingml.header+xml"/>
  <Override PartName="/word/footer31.xml" ContentType="application/vnd.openxmlformats-officedocument.wordprocessingml.footer+xml"/>
  <Override PartName="/word/footer32.xml" ContentType="application/vnd.openxmlformats-officedocument.wordprocessingml.footer+xml"/>
  <Override PartName="/word/header33.xml" ContentType="application/vnd.openxmlformats-officedocument.wordprocessingml.header+xml"/>
  <Override PartName="/word/header34.xml" ContentType="application/vnd.openxmlformats-officedocument.wordprocessingml.header+xml"/>
  <Override PartName="/word/footer33.xml" ContentType="application/vnd.openxmlformats-officedocument.wordprocessingml.footer+xml"/>
  <Override PartName="/word/footer34.xml" ContentType="application/vnd.openxmlformats-officedocument.wordprocessingml.footer+xml"/>
  <Override PartName="/word/header35.xml" ContentType="application/vnd.openxmlformats-officedocument.wordprocessingml.header+xml"/>
  <Override PartName="/word/header36.xml" ContentType="application/vnd.openxmlformats-officedocument.wordprocessingml.header+xml"/>
  <Override PartName="/word/footer35.xml" ContentType="application/vnd.openxmlformats-officedocument.wordprocessingml.footer+xml"/>
  <Override PartName="/word/footer36.xml" ContentType="application/vnd.openxmlformats-officedocument.wordprocessingml.footer+xml"/>
  <Override PartName="/word/header37.xml" ContentType="application/vnd.openxmlformats-officedocument.wordprocessingml.header+xml"/>
  <Override PartName="/word/header38.xml" ContentType="application/vnd.openxmlformats-officedocument.wordprocessingml.header+xml"/>
  <Override PartName="/word/footer37.xml" ContentType="application/vnd.openxmlformats-officedocument.wordprocessingml.footer+xml"/>
  <Override PartName="/word/footer38.xml" ContentType="application/vnd.openxmlformats-officedocument.wordprocessingml.footer+xml"/>
  <Override PartName="/word/header39.xml" ContentType="application/vnd.openxmlformats-officedocument.wordprocessingml.header+xml"/>
  <Override PartName="/word/header40.xml" ContentType="application/vnd.openxmlformats-officedocument.wordprocessingml.header+xml"/>
  <Override PartName="/word/footer39.xml" ContentType="application/vnd.openxmlformats-officedocument.wordprocessingml.footer+xml"/>
  <Override PartName="/word/footer40.xml" ContentType="application/vnd.openxmlformats-officedocument.wordprocessingml.footer+xml"/>
  <Override PartName="/word/header41.xml" ContentType="application/vnd.openxmlformats-officedocument.wordprocessingml.header+xml"/>
  <Override PartName="/word/header42.xml" ContentType="application/vnd.openxmlformats-officedocument.wordprocessingml.header+xml"/>
  <Override PartName="/word/footer41.xml" ContentType="application/vnd.openxmlformats-officedocument.wordprocessingml.footer+xml"/>
  <Override PartName="/word/footer42.xml" ContentType="application/vnd.openxmlformats-officedocument.wordprocessingml.footer+xml"/>
  <Override PartName="/word/header43.xml" ContentType="application/vnd.openxmlformats-officedocument.wordprocessingml.header+xml"/>
  <Override PartName="/word/header44.xml" ContentType="application/vnd.openxmlformats-officedocument.wordprocessingml.header+xml"/>
  <Override PartName="/word/footer43.xml" ContentType="application/vnd.openxmlformats-officedocument.wordprocessingml.footer+xml"/>
  <Override PartName="/word/footer44.xml" ContentType="application/vnd.openxmlformats-officedocument.wordprocessingml.footer+xml"/>
  <Override PartName="/word/header45.xml" ContentType="application/vnd.openxmlformats-officedocument.wordprocessingml.header+xml"/>
  <Override PartName="/word/header46.xml" ContentType="application/vnd.openxmlformats-officedocument.wordprocessingml.header+xml"/>
  <Override PartName="/word/footer45.xml" ContentType="application/vnd.openxmlformats-officedocument.wordprocessingml.footer+xml"/>
  <Override PartName="/word/footer4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94C7128" w14:textId="77777777" w:rsidR="00135988" w:rsidRPr="00B51D83" w:rsidRDefault="00135988" w:rsidP="00135988">
      <w:pPr>
        <w:pStyle w:val="Heading1"/>
        <w:rPr>
          <w:color w:val="FFFFFF" w:themeColor="background1"/>
          <w:sz w:val="16"/>
          <w:szCs w:val="16"/>
        </w:rPr>
      </w:pPr>
      <w:bookmarkStart w:id="0" w:name="_Toc41644989"/>
      <w:r w:rsidRPr="00B51D83">
        <w:rPr>
          <w:iCs/>
          <w:color w:val="FFFFFF" w:themeColor="background1"/>
          <w:sz w:val="16"/>
          <w:szCs w:val="16"/>
        </w:rPr>
        <w:t xml:space="preserve">National Agreement for </w:t>
      </w:r>
      <w:r w:rsidRPr="00B51D83">
        <w:rPr>
          <w:color w:val="FFFFFF" w:themeColor="background1"/>
          <w:sz w:val="16"/>
          <w:szCs w:val="16"/>
        </w:rPr>
        <w:t>Skills and Workforce Development Review</w:t>
      </w:r>
      <w:bookmarkEnd w:id="0"/>
    </w:p>
    <w:p w14:paraId="749DD230" w14:textId="77777777" w:rsidR="00135988" w:rsidRPr="00B51D83" w:rsidRDefault="00135988" w:rsidP="00135988">
      <w:pPr>
        <w:pStyle w:val="Copyrightbodytext"/>
        <w:rPr>
          <w:color w:val="FFFFFF" w:themeColor="background1"/>
          <w:sz w:val="16"/>
          <w:szCs w:val="16"/>
        </w:rPr>
      </w:pPr>
      <w:r w:rsidRPr="00B51D83">
        <w:rPr>
          <w:color w:val="FFFFFF" w:themeColor="background1"/>
          <w:sz w:val="16"/>
          <w:szCs w:val="16"/>
        </w:rPr>
        <w:t>Productivity Commission Interim Report, May</w:t>
      </w:r>
    </w:p>
    <w:p w14:paraId="6595604A" w14:textId="01E00C46" w:rsidR="00135988" w:rsidRDefault="00135988" w:rsidP="00135988">
      <w:pPr>
        <w:pStyle w:val="BodyText"/>
        <w:rPr>
          <w:b/>
          <w:szCs w:val="26"/>
        </w:rPr>
      </w:pPr>
      <w:r>
        <w:br w:type="page"/>
      </w:r>
      <w:r w:rsidR="00BB6EF7">
        <w:rPr>
          <w:b/>
          <w:noProof/>
          <w:szCs w:val="26"/>
        </w:rPr>
        <w:drawing>
          <wp:anchor distT="0" distB="0" distL="114300" distR="114300" simplePos="0" relativeHeight="251659264" behindDoc="0" locked="0" layoutInCell="1" allowOverlap="1" wp14:anchorId="56F164C1" wp14:editId="18C3B1A9">
            <wp:simplePos x="832513" y="832513"/>
            <wp:positionH relativeFrom="page">
              <wp:align>center</wp:align>
            </wp:positionH>
            <wp:positionV relativeFrom="page">
              <wp:align>center</wp:align>
            </wp:positionV>
            <wp:extent cx="7560000" cy="10692000"/>
            <wp:effectExtent l="0" t="0" r="3175" b="0"/>
            <wp:wrapNone/>
            <wp:docPr id="23" name="Picture 23" descr="Cover for: National Agreement for Skills and Workforce Development Review, Productivity Commission Interim Report, May 202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title-draft-study-report.png"/>
                    <pic:cNvPicPr/>
                  </pic:nvPicPr>
                  <pic:blipFill>
                    <a:blip r:embed="rId8">
                      <a:extLst>
                        <a:ext uri="{28A0092B-C50C-407E-A947-70E740481C1C}">
                          <a14:useLocalDpi xmlns:a14="http://schemas.microsoft.com/office/drawing/2010/main" val="0"/>
                        </a:ext>
                      </a:extLst>
                    </a:blip>
                    <a:stretch>
                      <a:fillRect/>
                    </a:stretch>
                  </pic:blipFill>
                  <pic:spPr>
                    <a:xfrm>
                      <a:off x="0" y="0"/>
                      <a:ext cx="7560000" cy="10692000"/>
                    </a:xfrm>
                    <a:prstGeom prst="rect">
                      <a:avLst/>
                    </a:prstGeom>
                  </pic:spPr>
                </pic:pic>
              </a:graphicData>
            </a:graphic>
            <wp14:sizeRelH relativeFrom="margin">
              <wp14:pctWidth>0</wp14:pctWidth>
            </wp14:sizeRelH>
            <wp14:sizeRelV relativeFrom="margin">
              <wp14:pctHeight>0</wp14:pctHeight>
            </wp14:sizeRelV>
          </wp:anchor>
        </w:drawing>
      </w:r>
    </w:p>
    <w:p w14:paraId="2E9BE39B" w14:textId="77777777" w:rsidR="00135988" w:rsidRDefault="00135988" w:rsidP="00135988">
      <w:pPr>
        <w:pStyle w:val="Copyrightheading"/>
      </w:pPr>
      <w:r w:rsidRPr="008C305F">
        <w:lastRenderedPageBreak/>
        <w:fldChar w:fldCharType="begin"/>
      </w:r>
      <w:r w:rsidRPr="008C305F">
        <w:instrText>SYMBOL 227 \f "Symbol"</w:instrText>
      </w:r>
      <w:r w:rsidRPr="008C305F">
        <w:fldChar w:fldCharType="end"/>
      </w:r>
      <w:r w:rsidRPr="008C305F">
        <w:t xml:space="preserve"> Commonwealth of Australia </w:t>
      </w:r>
      <w:r>
        <w:t>2020</w:t>
      </w:r>
    </w:p>
    <w:p w14:paraId="2D777A4A" w14:textId="77777777" w:rsidR="00135988" w:rsidRDefault="00135988" w:rsidP="00135988">
      <w:pPr>
        <w:pStyle w:val="BodyText"/>
        <w:spacing w:after="120"/>
      </w:pPr>
      <w:bookmarkStart w:id="1" w:name="ISSN"/>
      <w:bookmarkEnd w:id="1"/>
      <w:r w:rsidRPr="00862D8F">
        <w:rPr>
          <w:noProof/>
          <w:sz w:val="22"/>
          <w:szCs w:val="22"/>
        </w:rPr>
        <w:drawing>
          <wp:inline distT="0" distB="0" distL="0" distR="0" wp14:anchorId="62153F1D" wp14:editId="6423313F">
            <wp:extent cx="843280" cy="295043"/>
            <wp:effectExtent l="0" t="0" r="0" b="0"/>
            <wp:docPr id="22" name="Picture 22" descr="CC BY licenc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C-By logo"/>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843280" cy="295043"/>
                    </a:xfrm>
                    <a:prstGeom prst="rect">
                      <a:avLst/>
                    </a:prstGeom>
                    <a:noFill/>
                    <a:ln>
                      <a:noFill/>
                    </a:ln>
                  </pic:spPr>
                </pic:pic>
              </a:graphicData>
            </a:graphic>
          </wp:inline>
        </w:drawing>
      </w:r>
    </w:p>
    <w:p w14:paraId="5B9B3F93" w14:textId="77777777" w:rsidR="00135988" w:rsidRPr="00AA6B73" w:rsidRDefault="00135988" w:rsidP="00135988">
      <w:pPr>
        <w:pStyle w:val="Copyrightbodytext"/>
        <w:rPr>
          <w:sz w:val="20"/>
        </w:rPr>
      </w:pPr>
      <w:r w:rsidRPr="00AA6B73">
        <w:rPr>
          <w:sz w:val="20"/>
        </w:rPr>
        <w:t xml:space="preserve">Except for the Commonwealth Coat of Arms and content supplied by third parties, this copyright work is licensed under a Creative Commons Attribution 3.0 Australia licence. To view a copy of this licence, visit </w:t>
      </w:r>
      <w:hyperlink r:id="rId10" w:history="1">
        <w:hyperlink r:id="rId11" w:history="1">
          <w:r w:rsidRPr="00AA6B73">
            <w:rPr>
              <w:sz w:val="20"/>
            </w:rPr>
            <w:t>http://creativecommons.org/licenses/by/3.0/au</w:t>
          </w:r>
        </w:hyperlink>
      </w:hyperlink>
      <w:r w:rsidRPr="00AA6B73">
        <w:rPr>
          <w:sz w:val="20"/>
        </w:rPr>
        <w:t>. In essence, you are free to copy, communicate and adapt the work, as long as you attribute the work to the Productivity Commission (but not in any way that suggests the Commission endorses you or your use) and abide by the other licence terms.</w:t>
      </w:r>
    </w:p>
    <w:p w14:paraId="6DE2CA4F" w14:textId="77777777" w:rsidR="00135988" w:rsidRPr="008A3857" w:rsidRDefault="00135988" w:rsidP="00135988">
      <w:pPr>
        <w:pStyle w:val="Copyrightsubtitle"/>
      </w:pPr>
      <w:r w:rsidRPr="008A3857">
        <w:t>Use of the Commonwealth Coat of Arms</w:t>
      </w:r>
    </w:p>
    <w:p w14:paraId="307825B9" w14:textId="77777777" w:rsidR="00135988" w:rsidRPr="00AA6B73" w:rsidRDefault="00135988" w:rsidP="00135988">
      <w:pPr>
        <w:pStyle w:val="Copyrightbodytext"/>
        <w:rPr>
          <w:spacing w:val="-2"/>
          <w:sz w:val="20"/>
        </w:rPr>
      </w:pPr>
      <w:r w:rsidRPr="00AA6B73">
        <w:rPr>
          <w:spacing w:val="-2"/>
          <w:sz w:val="20"/>
        </w:rPr>
        <w:t xml:space="preserve">Terms of use for the Coat of Arms are available from the Department of the Prime Minister and Cabinet’s website: </w:t>
      </w:r>
      <w:hyperlink r:id="rId12" w:history="1">
        <w:r w:rsidRPr="00AA6B73">
          <w:rPr>
            <w:rStyle w:val="Hyperlink"/>
            <w:spacing w:val="-2"/>
            <w:sz w:val="20"/>
          </w:rPr>
          <w:t>https://www.pmc.gov.au/government/commonwealth-coat-arms</w:t>
        </w:r>
      </w:hyperlink>
    </w:p>
    <w:p w14:paraId="0C4BE8C7" w14:textId="77777777" w:rsidR="00135988" w:rsidRPr="008A3857" w:rsidRDefault="00135988" w:rsidP="00135988">
      <w:pPr>
        <w:pStyle w:val="Copyrightsubtitle"/>
      </w:pPr>
      <w:r w:rsidRPr="008A3857">
        <w:t>Third party copyright</w:t>
      </w:r>
    </w:p>
    <w:p w14:paraId="572DC11B" w14:textId="77777777" w:rsidR="00135988" w:rsidRPr="00AA6B73" w:rsidRDefault="00135988" w:rsidP="00135988">
      <w:pPr>
        <w:pStyle w:val="Copyrightbodytext"/>
        <w:rPr>
          <w:sz w:val="20"/>
        </w:rPr>
      </w:pPr>
      <w:r w:rsidRPr="00AA6B73">
        <w:rPr>
          <w:sz w:val="20"/>
        </w:rPr>
        <w:t>Wherever a third party holds copyright in this material, the copyright remains with that party. Their permission may be required to use the material, please contact them directly.</w:t>
      </w:r>
    </w:p>
    <w:p w14:paraId="11560619" w14:textId="77777777" w:rsidR="00135988" w:rsidRPr="008A3857" w:rsidRDefault="00135988" w:rsidP="00135988">
      <w:pPr>
        <w:pStyle w:val="Copyrightsubtitle"/>
      </w:pPr>
      <w:r w:rsidRPr="008A3857">
        <w:t>Attribution</w:t>
      </w:r>
    </w:p>
    <w:p w14:paraId="2C34A607" w14:textId="77777777" w:rsidR="00135988" w:rsidRPr="00AA6B73" w:rsidRDefault="00135988" w:rsidP="00135988">
      <w:pPr>
        <w:pStyle w:val="Copyrightbodytext"/>
        <w:rPr>
          <w:sz w:val="20"/>
        </w:rPr>
      </w:pPr>
      <w:r w:rsidRPr="00AA6B73">
        <w:rPr>
          <w:sz w:val="20"/>
        </w:rPr>
        <w:t xml:space="preserve">This work should be attributed as follows, </w:t>
      </w:r>
      <w:r w:rsidRPr="00AA6B73">
        <w:rPr>
          <w:i/>
          <w:sz w:val="20"/>
        </w:rPr>
        <w:t xml:space="preserve">Source: Productivity Commission, </w:t>
      </w:r>
      <w:r w:rsidRPr="00AA6B73">
        <w:rPr>
          <w:i/>
          <w:iCs/>
          <w:sz w:val="20"/>
        </w:rPr>
        <w:t xml:space="preserve">National Agreement for </w:t>
      </w:r>
      <w:r w:rsidRPr="00AA6B73">
        <w:rPr>
          <w:i/>
          <w:sz w:val="20"/>
        </w:rPr>
        <w:t>Skills and Workforce Development Review, Interim Report</w:t>
      </w:r>
      <w:r w:rsidRPr="00AA6B73">
        <w:rPr>
          <w:sz w:val="20"/>
        </w:rPr>
        <w:t>.</w:t>
      </w:r>
    </w:p>
    <w:p w14:paraId="7AD2362D" w14:textId="77777777" w:rsidR="00135988" w:rsidRPr="00AA6B73" w:rsidRDefault="00135988" w:rsidP="00135988">
      <w:pPr>
        <w:pStyle w:val="Copyrightbodytext"/>
        <w:spacing w:before="120"/>
        <w:rPr>
          <w:spacing w:val="-4"/>
          <w:sz w:val="20"/>
        </w:rPr>
      </w:pPr>
      <w:r w:rsidRPr="00AA6B73">
        <w:rPr>
          <w:spacing w:val="-4"/>
          <w:sz w:val="20"/>
        </w:rPr>
        <w:t xml:space="preserve">If you have adapted, modified or transformed this work in anyway, please use the following, </w:t>
      </w:r>
      <w:r w:rsidRPr="00AA6B73">
        <w:rPr>
          <w:i/>
          <w:spacing w:val="-4"/>
          <w:sz w:val="20"/>
        </w:rPr>
        <w:t xml:space="preserve">Source: based on Productivity Commission data, </w:t>
      </w:r>
      <w:r w:rsidRPr="00AA6B73">
        <w:rPr>
          <w:i/>
          <w:iCs/>
          <w:spacing w:val="-4"/>
          <w:sz w:val="20"/>
        </w:rPr>
        <w:t xml:space="preserve">National Agreement for </w:t>
      </w:r>
      <w:r w:rsidRPr="00AA6B73">
        <w:rPr>
          <w:i/>
          <w:spacing w:val="-4"/>
          <w:sz w:val="20"/>
        </w:rPr>
        <w:t>Skills and Workforce Development Review, Interim Report</w:t>
      </w:r>
      <w:r w:rsidRPr="00AA6B73">
        <w:rPr>
          <w:spacing w:val="-4"/>
          <w:sz w:val="20"/>
        </w:rPr>
        <w:t>.</w:t>
      </w:r>
    </w:p>
    <w:p w14:paraId="6D75622B" w14:textId="77777777" w:rsidR="00135988" w:rsidRPr="00AA6B73" w:rsidRDefault="00135988" w:rsidP="00135988">
      <w:pPr>
        <w:pStyle w:val="Copyrightbodytext"/>
        <w:rPr>
          <w:sz w:val="20"/>
        </w:rPr>
      </w:pPr>
      <w:r w:rsidRPr="00AA6B73">
        <w:rPr>
          <w:sz w:val="20"/>
        </w:rPr>
        <w:t>An appropriate reference for this publication is:</w:t>
      </w:r>
    </w:p>
    <w:p w14:paraId="4B43F558" w14:textId="5FB61F4D" w:rsidR="00135988" w:rsidRPr="00AA6B73" w:rsidRDefault="00135988" w:rsidP="00135988">
      <w:pPr>
        <w:pStyle w:val="Copyrightbodytext"/>
        <w:rPr>
          <w:sz w:val="20"/>
        </w:rPr>
      </w:pPr>
      <w:bookmarkStart w:id="2" w:name="JEL"/>
      <w:bookmarkEnd w:id="2"/>
      <w:r w:rsidRPr="00AA6B73">
        <w:rPr>
          <w:sz w:val="20"/>
        </w:rPr>
        <w:t xml:space="preserve">Productivity Commission 2020, </w:t>
      </w:r>
      <w:r w:rsidRPr="00AA6B73">
        <w:rPr>
          <w:i/>
          <w:iCs/>
          <w:sz w:val="20"/>
        </w:rPr>
        <w:t xml:space="preserve">National Agreement for </w:t>
      </w:r>
      <w:r w:rsidRPr="00AA6B73">
        <w:rPr>
          <w:i/>
          <w:sz w:val="20"/>
        </w:rPr>
        <w:t>Skills and Workforce Development Review</w:t>
      </w:r>
      <w:r w:rsidRPr="00AA6B73">
        <w:rPr>
          <w:sz w:val="20"/>
        </w:rPr>
        <w:t>, Interim Report, Canberra.</w:t>
      </w:r>
    </w:p>
    <w:p w14:paraId="09281633" w14:textId="77777777" w:rsidR="00135988" w:rsidRPr="008A3857" w:rsidRDefault="00135988" w:rsidP="00135988">
      <w:pPr>
        <w:pStyle w:val="Copyrightsubtitle"/>
      </w:pPr>
      <w:r w:rsidRPr="008A3857">
        <w:t>Publications enquiries</w:t>
      </w:r>
    </w:p>
    <w:p w14:paraId="61E86536" w14:textId="77777777" w:rsidR="00135988" w:rsidRPr="00AA6B73" w:rsidRDefault="00135988" w:rsidP="00135988">
      <w:pPr>
        <w:pStyle w:val="Copyrightbodytext"/>
        <w:rPr>
          <w:sz w:val="20"/>
        </w:rPr>
      </w:pPr>
      <w:r w:rsidRPr="00AA6B73">
        <w:rPr>
          <w:sz w:val="20"/>
        </w:rPr>
        <w:t>Media, Publications and Web, phone: (03) 9653 2244 or email: mpw@pc.gov.au</w:t>
      </w:r>
    </w:p>
    <w:p w14:paraId="2B7FBBC9" w14:textId="77777777" w:rsidR="00135988" w:rsidRDefault="00135988" w:rsidP="00135988">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135988" w14:paraId="4F3E4AC8" w14:textId="77777777" w:rsidTr="00D908BB">
        <w:trPr>
          <w:tblHeader/>
        </w:trPr>
        <w:tc>
          <w:tcPr>
            <w:tcW w:w="5000" w:type="pct"/>
            <w:tcBorders>
              <w:top w:val="single" w:sz="6" w:space="0" w:color="78A22F"/>
              <w:left w:val="nil"/>
              <w:bottom w:val="nil"/>
              <w:right w:val="nil"/>
            </w:tcBorders>
            <w:shd w:val="clear" w:color="auto" w:fill="F2F2F2" w:themeFill="background1" w:themeFillShade="F2"/>
          </w:tcPr>
          <w:p w14:paraId="5E53C876" w14:textId="77777777" w:rsidR="00135988" w:rsidRPr="008A3857" w:rsidRDefault="00135988" w:rsidP="00D908BB">
            <w:pPr>
              <w:pStyle w:val="BoxTitle"/>
              <w:rPr>
                <w:sz w:val="22"/>
                <w:szCs w:val="22"/>
              </w:rPr>
            </w:pPr>
            <w:r w:rsidRPr="008A3857">
              <w:rPr>
                <w:sz w:val="22"/>
                <w:szCs w:val="22"/>
              </w:rPr>
              <w:t>The Productivity Commission</w:t>
            </w:r>
          </w:p>
        </w:tc>
      </w:tr>
      <w:tr w:rsidR="00135988" w14:paraId="4377A9E1" w14:textId="77777777" w:rsidTr="00D908BB">
        <w:tc>
          <w:tcPr>
            <w:tcW w:w="5000" w:type="pct"/>
            <w:tcBorders>
              <w:top w:val="nil"/>
              <w:left w:val="nil"/>
              <w:bottom w:val="nil"/>
              <w:right w:val="nil"/>
            </w:tcBorders>
            <w:shd w:val="clear" w:color="auto" w:fill="F2F2F2" w:themeFill="background1" w:themeFillShade="F2"/>
          </w:tcPr>
          <w:p w14:paraId="23C7B46C" w14:textId="77777777" w:rsidR="00135988" w:rsidRDefault="00135988" w:rsidP="00D908BB">
            <w:pPr>
              <w:pStyle w:val="Box"/>
            </w:pPr>
            <w:r w:rsidRPr="00BB5DCF">
              <w:t>The Productivity Commission is the Australian Government’s independent research and advisory body on a range of economic, social and environmental issues affecting the welfare of Australians. Its role, expressed most simply, is to help governments make better policies, in the long term interest of the Australian community.</w:t>
            </w:r>
          </w:p>
          <w:p w14:paraId="3F615DF0" w14:textId="77777777" w:rsidR="00135988" w:rsidRDefault="00135988" w:rsidP="00D908BB">
            <w:pPr>
              <w:pStyle w:val="Box"/>
            </w:pPr>
            <w:r w:rsidRPr="00BB5DCF">
              <w:t>The Commission’s independence is underpinned by an Act of Parliament. Its processes and outputs are open to public scrutiny and are driven by concern for the wellbeing of the community as a whole.</w:t>
            </w:r>
          </w:p>
          <w:p w14:paraId="155D9DB3" w14:textId="77777777" w:rsidR="00135988" w:rsidRDefault="00135988" w:rsidP="00D908BB">
            <w:pPr>
              <w:pStyle w:val="Box"/>
            </w:pPr>
            <w:r w:rsidRPr="00BB5DCF">
              <w:rPr>
                <w:szCs w:val="24"/>
              </w:rPr>
              <w:t>Further information on the Productivity Commission can be obtained from the Commission’s website (</w:t>
            </w:r>
            <w:hyperlink r:id="rId13" w:history="1">
              <w:r w:rsidRPr="00805FD7">
                <w:t>www.pc.gov.au</w:t>
              </w:r>
            </w:hyperlink>
            <w:r w:rsidRPr="00BB5DCF">
              <w:rPr>
                <w:szCs w:val="24"/>
              </w:rPr>
              <w:t>)</w:t>
            </w:r>
            <w:r>
              <w:rPr>
                <w:szCs w:val="24"/>
              </w:rPr>
              <w:t>.</w:t>
            </w:r>
          </w:p>
        </w:tc>
      </w:tr>
      <w:tr w:rsidR="00135988" w14:paraId="4AB70FAC" w14:textId="77777777" w:rsidTr="00D908BB">
        <w:tc>
          <w:tcPr>
            <w:tcW w:w="5000" w:type="pct"/>
            <w:tcBorders>
              <w:top w:val="nil"/>
              <w:left w:val="nil"/>
              <w:bottom w:val="single" w:sz="6" w:space="0" w:color="78A22F"/>
              <w:right w:val="nil"/>
            </w:tcBorders>
            <w:shd w:val="clear" w:color="auto" w:fill="F2F2F2" w:themeFill="background1" w:themeFillShade="F2"/>
          </w:tcPr>
          <w:p w14:paraId="60BCEC03" w14:textId="77777777" w:rsidR="00135988" w:rsidRDefault="00135988" w:rsidP="00D908BB">
            <w:pPr>
              <w:pStyle w:val="Box"/>
              <w:spacing w:before="0" w:line="120" w:lineRule="exact"/>
            </w:pPr>
          </w:p>
        </w:tc>
      </w:tr>
    </w:tbl>
    <w:p w14:paraId="6BE1187E" w14:textId="77777777" w:rsidR="00135988" w:rsidRDefault="00135988" w:rsidP="00135988">
      <w:pPr>
        <w:pStyle w:val="BodyText"/>
        <w:sectPr w:rsidR="00135988" w:rsidSect="00135988">
          <w:headerReference w:type="even" r:id="rId14"/>
          <w:headerReference w:type="default" r:id="rId15"/>
          <w:footerReference w:type="even" r:id="rId16"/>
          <w:footerReference w:type="default" r:id="rId17"/>
          <w:headerReference w:type="first" r:id="rId18"/>
          <w:footerReference w:type="first" r:id="rId19"/>
          <w:pgSz w:w="11907" w:h="16840" w:code="9"/>
          <w:pgMar w:top="1304" w:right="1304" w:bottom="567" w:left="1814" w:header="1701" w:footer="397" w:gutter="0"/>
          <w:pgNumType w:fmt="lowerRoman" w:start="1"/>
          <w:cols w:space="720"/>
          <w:titlePg/>
        </w:sectPr>
      </w:pPr>
      <w:bookmarkStart w:id="3" w:name="cov"/>
      <w:bookmarkEnd w:id="3"/>
    </w:p>
    <w:p w14:paraId="35757FE7" w14:textId="77777777" w:rsidR="00135988" w:rsidRDefault="00135988" w:rsidP="00135988">
      <w:pPr>
        <w:pStyle w:val="Heading1"/>
      </w:pPr>
      <w:bookmarkStart w:id="4" w:name="_Toc41493133"/>
      <w:bookmarkStart w:id="5" w:name="_Toc41644990"/>
      <w:r>
        <w:lastRenderedPageBreak/>
        <w:t>Opportunity for further comment</w:t>
      </w:r>
      <w:bookmarkEnd w:id="4"/>
      <w:bookmarkEnd w:id="5"/>
    </w:p>
    <w:p w14:paraId="77B88A92" w14:textId="77777777" w:rsidR="00135988" w:rsidRDefault="00135988" w:rsidP="00135988">
      <w:pPr>
        <w:pStyle w:val="BodyText"/>
      </w:pPr>
      <w:r>
        <w:t xml:space="preserve">You are invited to examine this review and comment on it by written submission to the Productivity Commission, preferably in electronic format, by </w:t>
      </w:r>
      <w:r w:rsidRPr="00FA14ED">
        <w:t>17 July 2020.</w:t>
      </w:r>
    </w:p>
    <w:p w14:paraId="7DA8F214" w14:textId="77777777" w:rsidR="00135988" w:rsidRDefault="00135988" w:rsidP="00135988">
      <w:pPr>
        <w:pStyle w:val="BodyText"/>
      </w:pPr>
      <w:r>
        <w:t>Further information on how to provide a submission is included on the study website:</w:t>
      </w:r>
      <w:r>
        <w:br/>
      </w:r>
      <w:hyperlink r:id="rId20" w:history="1">
        <w:r w:rsidRPr="000328A6">
          <w:rPr>
            <w:rStyle w:val="Hyperlink"/>
          </w:rPr>
          <w:t>https://www.pc.gov.au/inquiries/current/skills-workforce-agreement</w:t>
        </w:r>
      </w:hyperlink>
      <w:r>
        <w:t>.</w:t>
      </w:r>
    </w:p>
    <w:p w14:paraId="555BF0F6" w14:textId="77777777" w:rsidR="00135988" w:rsidRDefault="00135988" w:rsidP="00135988">
      <w:pPr>
        <w:pStyle w:val="BodyText"/>
      </w:pPr>
      <w:r>
        <w:t>The Commission will prepare the final report after further submissions have been received and it will hold further discussions with stakeholders. The Commission is to provide the final report to the Government in</w:t>
      </w:r>
      <w:r w:rsidRPr="00250E35">
        <w:rPr>
          <w:color w:val="FF0000"/>
        </w:rPr>
        <w:t xml:space="preserve"> </w:t>
      </w:r>
      <w:r w:rsidRPr="007A4979">
        <w:t>November 2020.</w:t>
      </w:r>
    </w:p>
    <w:p w14:paraId="4337E568" w14:textId="77777777" w:rsidR="00135988" w:rsidRPr="00C16AD7" w:rsidRDefault="00135988" w:rsidP="00135988">
      <w:pPr>
        <w:pStyle w:val="BodyText"/>
        <w:spacing w:before="360"/>
        <w:rPr>
          <w:rFonts w:ascii="Arial" w:hAnsi="Arial" w:cs="Arial"/>
          <w:b/>
          <w:sz w:val="26"/>
          <w:szCs w:val="26"/>
          <w:lang w:eastAsia="en-US"/>
        </w:rPr>
      </w:pPr>
      <w:r w:rsidRPr="00C16AD7">
        <w:rPr>
          <w:rFonts w:ascii="Arial" w:hAnsi="Arial" w:cs="Arial"/>
          <w:b/>
          <w:sz w:val="26"/>
          <w:szCs w:val="26"/>
          <w:lang w:eastAsia="en-US"/>
        </w:rPr>
        <w:t>Commissioners</w:t>
      </w:r>
    </w:p>
    <w:p w14:paraId="5268B107" w14:textId="77777777" w:rsidR="00135988" w:rsidRDefault="00135988" w:rsidP="00135988">
      <w:pPr>
        <w:pStyle w:val="BodyText"/>
      </w:pPr>
      <w:r>
        <w:t>For the purposes of this study the Commissioners are:</w:t>
      </w:r>
    </w:p>
    <w:p w14:paraId="155C491D" w14:textId="77777777" w:rsidR="00135988" w:rsidRDefault="00135988" w:rsidP="00FB484F">
      <w:pPr>
        <w:pStyle w:val="BodyText"/>
      </w:pPr>
      <w:r>
        <w:t>Jonathan Coppel</w:t>
      </w:r>
    </w:p>
    <w:p w14:paraId="106DA2C6" w14:textId="7F8BE7FC" w:rsidR="00135988" w:rsidRPr="0081560D" w:rsidRDefault="00135988" w:rsidP="00FB484F">
      <w:pPr>
        <w:pStyle w:val="BodyText"/>
        <w:spacing w:before="120"/>
        <w:rPr>
          <w:rFonts w:ascii="Arial" w:hAnsi="Arial" w:cs="Arial"/>
          <w:sz w:val="26"/>
          <w:szCs w:val="26"/>
          <w:lang w:eastAsia="en-US"/>
        </w:rPr>
        <w:sectPr w:rsidR="00135988" w:rsidRPr="0081560D" w:rsidSect="00D908BB">
          <w:headerReference w:type="even" r:id="rId21"/>
          <w:headerReference w:type="default" r:id="rId22"/>
          <w:footerReference w:type="even" r:id="rId23"/>
          <w:footerReference w:type="default" r:id="rId24"/>
          <w:type w:val="oddPage"/>
          <w:pgSz w:w="11907" w:h="16840" w:code="9"/>
          <w:pgMar w:top="1985" w:right="1304" w:bottom="1191" w:left="1814" w:header="1701" w:footer="397" w:gutter="0"/>
          <w:pgNumType w:fmt="lowerRoman"/>
          <w:cols w:space="720"/>
        </w:sectPr>
      </w:pPr>
      <w:r>
        <w:t>Malco</w:t>
      </w:r>
      <w:r w:rsidR="00B279C1">
        <w:t>l</w:t>
      </w:r>
      <w:r>
        <w:t>m Roberts</w:t>
      </w:r>
    </w:p>
    <w:p w14:paraId="590A331C" w14:textId="77777777" w:rsidR="00135988" w:rsidRDefault="00135988" w:rsidP="00135988">
      <w:pPr>
        <w:pStyle w:val="Heading1"/>
      </w:pPr>
      <w:bookmarkStart w:id="6" w:name="_Toc41493134"/>
      <w:bookmarkStart w:id="7" w:name="_Toc41644991"/>
      <w:r>
        <w:lastRenderedPageBreak/>
        <w:t>Terms of reference</w:t>
      </w:r>
      <w:bookmarkEnd w:id="6"/>
      <w:bookmarkEnd w:id="7"/>
    </w:p>
    <w:p w14:paraId="7757A750" w14:textId="77777777" w:rsidR="00135988" w:rsidRDefault="00135988" w:rsidP="00135988">
      <w:pPr>
        <w:pStyle w:val="BodyText"/>
      </w:pPr>
      <w:r>
        <w:t xml:space="preserve">I, the Hon Josh Frydenberg MP, Treasurer, pursuant to Parts 2 and 4 of the of the </w:t>
      </w:r>
      <w:r w:rsidRPr="00372915">
        <w:rPr>
          <w:i/>
        </w:rPr>
        <w:t>Productivity Commission Act 1998</w:t>
      </w:r>
      <w:r>
        <w:t xml:space="preserve">, hereby request that the Productivity Commission undertake a review of the National Agreement for Skills and Workforce Development (NASWD). </w:t>
      </w:r>
    </w:p>
    <w:p w14:paraId="78BAA8B6" w14:textId="77777777" w:rsidR="00135988" w:rsidRPr="00F82F7B" w:rsidRDefault="00135988" w:rsidP="00F82F7B">
      <w:pPr>
        <w:pStyle w:val="Heading2"/>
        <w:spacing w:before="360"/>
        <w:rPr>
          <w:i/>
          <w:sz w:val="24"/>
          <w:szCs w:val="24"/>
        </w:rPr>
      </w:pPr>
      <w:r w:rsidRPr="00F82F7B">
        <w:rPr>
          <w:sz w:val="24"/>
          <w:szCs w:val="24"/>
        </w:rPr>
        <w:t>Background</w:t>
      </w:r>
    </w:p>
    <w:p w14:paraId="2BE749AD" w14:textId="77777777" w:rsidR="00135988" w:rsidRDefault="00135988" w:rsidP="00135988">
      <w:pPr>
        <w:pStyle w:val="BodyText"/>
      </w:pPr>
      <w:r w:rsidRPr="00714615">
        <w:t>The NASWD is a high-level agreement that identifies the ‘long term objectives of the Commonwealth and State and Territory Governments in the areas of skills and workforce development, and recognises the interest of all governments in ensuring the skills of the Australian people are developed and utilised in the economy’. Parties to the NASWD have agreed to ‘the need for reform of the national training system to ensure it delivers the high quality, responsive, equitable and efficient training and training outcomes needed’.</w:t>
      </w:r>
    </w:p>
    <w:p w14:paraId="6302398D" w14:textId="77777777" w:rsidR="00135988" w:rsidRPr="00A24F29" w:rsidRDefault="00135988" w:rsidP="00135988">
      <w:pPr>
        <w:pStyle w:val="BodyText"/>
        <w:rPr>
          <w:spacing w:val="-6"/>
        </w:rPr>
      </w:pPr>
      <w:r w:rsidRPr="00A24F29">
        <w:rPr>
          <w:spacing w:val="-6"/>
        </w:rPr>
        <w:t>The NASWD’s objectives are to ensure the vocational education and training (VET) system delivers a productive and highly skilled workforce; enables all working age Australians to develop the skills and qualifications needed to participate effectively in the labour market and contribute to Australia’s economic future; and supports increased rates of workforce participation.</w:t>
      </w:r>
    </w:p>
    <w:p w14:paraId="6766CFE7" w14:textId="77777777" w:rsidR="00135988" w:rsidRPr="00F82F7B" w:rsidRDefault="00135988" w:rsidP="00F82F7B">
      <w:pPr>
        <w:pStyle w:val="Heading2"/>
        <w:spacing w:before="360"/>
        <w:rPr>
          <w:sz w:val="24"/>
          <w:szCs w:val="24"/>
        </w:rPr>
      </w:pPr>
      <w:r w:rsidRPr="00F82F7B">
        <w:rPr>
          <w:sz w:val="24"/>
          <w:szCs w:val="24"/>
        </w:rPr>
        <w:t xml:space="preserve">Scope </w:t>
      </w:r>
    </w:p>
    <w:p w14:paraId="6E42D085" w14:textId="77777777" w:rsidR="00135988" w:rsidRDefault="00135988" w:rsidP="00135988">
      <w:pPr>
        <w:pStyle w:val="BodyText"/>
      </w:pPr>
      <w:r>
        <w:t>In the context of the VET system, the review will consider:</w:t>
      </w:r>
    </w:p>
    <w:p w14:paraId="6B9C523C" w14:textId="066D14D4" w:rsidR="00135988" w:rsidRPr="0001063C" w:rsidRDefault="00135988" w:rsidP="00E73A6F">
      <w:pPr>
        <w:pStyle w:val="ListNumber"/>
        <w:rPr>
          <w:spacing w:val="-2"/>
        </w:rPr>
      </w:pPr>
      <w:r w:rsidRPr="0001063C">
        <w:rPr>
          <w:spacing w:val="-2"/>
        </w:rPr>
        <w:t>achievement of the objectives, outcomes, performance indicators, targets, reform</w:t>
      </w:r>
      <w:r w:rsidR="0001063C" w:rsidRPr="0001063C">
        <w:rPr>
          <w:spacing w:val="-2"/>
        </w:rPr>
        <w:t xml:space="preserve"> </w:t>
      </w:r>
      <w:r w:rsidRPr="0001063C">
        <w:rPr>
          <w:spacing w:val="-2"/>
        </w:rPr>
        <w:t>directions and roles and responsibilities set out in the NASWD and their ongoing suitability</w:t>
      </w:r>
    </w:p>
    <w:p w14:paraId="670BC753" w14:textId="77777777" w:rsidR="00135988" w:rsidRPr="001E023A" w:rsidRDefault="00135988" w:rsidP="00135988">
      <w:pPr>
        <w:pStyle w:val="ListNumber"/>
      </w:pPr>
      <w:r>
        <w:t>options for governments to coordinate and streamline their support for vocational education in the future</w:t>
      </w:r>
    </w:p>
    <w:p w14:paraId="49EA9AFC" w14:textId="77777777" w:rsidR="00135988" w:rsidRPr="00EB3302" w:rsidRDefault="00135988" w:rsidP="00135988">
      <w:pPr>
        <w:pStyle w:val="ListNumber"/>
      </w:pPr>
      <w:r>
        <w:t>options for nationally consistent government funding and pricing arrangements that maximise efficiency, transparency and the supply of trained workers for the economy and promote consistency of incentives</w:t>
      </w:r>
    </w:p>
    <w:p w14:paraId="48489B99" w14:textId="77777777" w:rsidR="00135988" w:rsidRPr="00EB3302" w:rsidRDefault="00135988" w:rsidP="00135988">
      <w:pPr>
        <w:pStyle w:val="ListNumber"/>
      </w:pPr>
      <w:r>
        <w:t xml:space="preserve">options to promote consistency in funding and loan arrangements between the VET and higher education sectors, and on any cross sector impacts that there might be </w:t>
      </w:r>
    </w:p>
    <w:p w14:paraId="2486258F" w14:textId="77777777" w:rsidR="00135988" w:rsidRPr="00A24F29" w:rsidRDefault="00135988" w:rsidP="00135988">
      <w:pPr>
        <w:pStyle w:val="ListNumber"/>
        <w:rPr>
          <w:spacing w:val="-2"/>
        </w:rPr>
      </w:pPr>
      <w:r w:rsidRPr="00A24F29">
        <w:rPr>
          <w:spacing w:val="-2"/>
        </w:rPr>
        <w:t>options to ensure government investment in VET encourages increased participation in training by all Australians and is commensurate with the outcomes and benefits derived by individuals, business, industry, the local and national economy and society more generally</w:t>
      </w:r>
    </w:p>
    <w:p w14:paraId="495BA4C8" w14:textId="77777777" w:rsidR="00135988" w:rsidRPr="00606454" w:rsidRDefault="00135988" w:rsidP="00135988">
      <w:pPr>
        <w:pStyle w:val="ListNumber"/>
      </w:pPr>
      <w:r>
        <w:t xml:space="preserve">potential for future funding arrangements to achieve further targeted reforms, including extending Language, Literacy, Numeracy and Digital Literacy (LLND) programs to all </w:t>
      </w:r>
      <w:r>
        <w:lastRenderedPageBreak/>
        <w:t>Australians and other relevant recommendations from the Expert Review of Australia’s Vocational Educational and Training System (the Joyce review)</w:t>
      </w:r>
    </w:p>
    <w:p w14:paraId="5BCD7195" w14:textId="77777777" w:rsidR="00135988" w:rsidRPr="006B3F0A" w:rsidRDefault="00135988" w:rsidP="00135988">
      <w:pPr>
        <w:pStyle w:val="ListNumber"/>
      </w:pPr>
      <w:r>
        <w:t xml:space="preserve">options for improved performance indicators, data and information sharing arrangements to enable all governments to assess the effectiveness of VET investment and delivery. </w:t>
      </w:r>
    </w:p>
    <w:p w14:paraId="738B54AA" w14:textId="77777777" w:rsidR="00135988" w:rsidRDefault="00135988" w:rsidP="00135988">
      <w:pPr>
        <w:pStyle w:val="BodyText"/>
        <w:spacing w:before="120"/>
      </w:pPr>
      <w:r>
        <w:t>In undertaking this review, the Commission should have regard to current and potential funding arrangements, existing skills programs and contemporary policy settings and labour market needs, noting:</w:t>
      </w:r>
    </w:p>
    <w:p w14:paraId="433C0168" w14:textId="77777777" w:rsidR="00135988" w:rsidRDefault="00135988" w:rsidP="00135988">
      <w:pPr>
        <w:pStyle w:val="ListNumber"/>
        <w:numPr>
          <w:ilvl w:val="0"/>
          <w:numId w:val="41"/>
        </w:numPr>
      </w:pPr>
      <w:r>
        <w:t>the VET and higher education sectors are closely linked with cross system impacts seen through funding arrangements, pathway policies and the skills continuum</w:t>
      </w:r>
    </w:p>
    <w:p w14:paraId="700ED22A" w14:textId="77777777" w:rsidR="00135988" w:rsidRDefault="00135988" w:rsidP="00135988">
      <w:pPr>
        <w:pStyle w:val="ListNumber"/>
        <w:numPr>
          <w:ilvl w:val="0"/>
          <w:numId w:val="41"/>
        </w:numPr>
      </w:pPr>
      <w:r>
        <w:t>responsibility for funding and financing of VET is shared between the Australian Government, state and territory governments, employers and individuals. The Australian government provides funding to the sector through its own programs such as the Australian Apprenticeship Incentives Program, the Skills for Education and Employment program and additional financial support to students through VET Student Loans and Trade Support Loans</w:t>
      </w:r>
    </w:p>
    <w:p w14:paraId="03A177DE" w14:textId="77777777" w:rsidR="00135988" w:rsidRDefault="00135988" w:rsidP="00135988">
      <w:pPr>
        <w:pStyle w:val="ListNumber"/>
        <w:numPr>
          <w:ilvl w:val="0"/>
          <w:numId w:val="41"/>
        </w:numPr>
        <w:ind w:left="714" w:hanging="357"/>
      </w:pPr>
      <w:r>
        <w:t>the differences in local labour market conditions and economies, and the need to deliver opportunities and outcomes for all Australians regardless of geographic, social or personal circumstances</w:t>
      </w:r>
    </w:p>
    <w:p w14:paraId="6480349F" w14:textId="77777777" w:rsidR="00135988" w:rsidRDefault="00135988" w:rsidP="00135988">
      <w:pPr>
        <w:pStyle w:val="ListNumber"/>
        <w:numPr>
          <w:ilvl w:val="0"/>
          <w:numId w:val="41"/>
        </w:numPr>
      </w:pPr>
      <w:r>
        <w:t>the National Skills and Workforce Development Specific Purpose Payment (SPP), made under the Intergovernmental Agreement on Federal Financial Relations. These payments are made independently of the NASWD and are not tied to the achievement of outcomes. The only requirement is that the money is spent on skills and workforce development</w:t>
      </w:r>
    </w:p>
    <w:p w14:paraId="256FA1B6" w14:textId="77777777" w:rsidR="00135988" w:rsidRDefault="00135988" w:rsidP="00135988">
      <w:pPr>
        <w:pStyle w:val="ListNumber"/>
        <w:numPr>
          <w:ilvl w:val="0"/>
          <w:numId w:val="41"/>
        </w:numPr>
      </w:pPr>
      <w:r>
        <w:t>the Skilling Australians Fund, currently managed through a National Partnership Agreement with signatory state and territory governments, aimed at supporting apprenticeships, traineeships and employment related training</w:t>
      </w:r>
    </w:p>
    <w:p w14:paraId="469B96D0" w14:textId="77777777" w:rsidR="00135988" w:rsidRDefault="00135988" w:rsidP="00135988">
      <w:pPr>
        <w:pStyle w:val="ListNumber"/>
        <w:numPr>
          <w:ilvl w:val="0"/>
          <w:numId w:val="41"/>
        </w:numPr>
      </w:pPr>
      <w:r>
        <w:t>the Joyce Review, commissioned by the Australian Government, recommendations in relation to skills programs and VET funding. For example, the report recommended that the Australian Government and state territory governments agree to a new national agreement where the parties co-fund subsidised qualifications based on nationally consistent subsidy levels</w:t>
      </w:r>
    </w:p>
    <w:p w14:paraId="59F57F47" w14:textId="77777777" w:rsidR="00135988" w:rsidRDefault="00135988" w:rsidP="00135988">
      <w:pPr>
        <w:pStyle w:val="ListNumber"/>
        <w:numPr>
          <w:ilvl w:val="0"/>
          <w:numId w:val="41"/>
        </w:numPr>
      </w:pPr>
      <w:r>
        <w:t xml:space="preserve">the August 2019 COAG agreement for a shared vision for VET that delivers high quality education and training that helps all Australians, and meets the needs of students and employers and any further decisions taken by COAG and Skills Council during the review </w:t>
      </w:r>
    </w:p>
    <w:p w14:paraId="3A20BF34" w14:textId="77777777" w:rsidR="00135988" w:rsidRDefault="00135988" w:rsidP="00135988">
      <w:pPr>
        <w:pStyle w:val="ListNumber"/>
        <w:numPr>
          <w:ilvl w:val="0"/>
          <w:numId w:val="41"/>
        </w:numPr>
      </w:pPr>
      <w:r>
        <w:t xml:space="preserve">the new measures in the $525 million Skills Package ‘Delivering Skills for Today and Tomorrow’ announced as part of the 2019-20 Budget. </w:t>
      </w:r>
    </w:p>
    <w:p w14:paraId="155403C3" w14:textId="77777777" w:rsidR="00135988" w:rsidRPr="00F82F7B" w:rsidRDefault="00135988" w:rsidP="00F82F7B">
      <w:pPr>
        <w:pStyle w:val="Heading2"/>
        <w:spacing w:before="360"/>
        <w:rPr>
          <w:sz w:val="24"/>
          <w:szCs w:val="24"/>
        </w:rPr>
      </w:pPr>
      <w:r w:rsidRPr="00F82F7B">
        <w:rPr>
          <w:sz w:val="24"/>
          <w:szCs w:val="24"/>
        </w:rPr>
        <w:lastRenderedPageBreak/>
        <w:t>Process</w:t>
      </w:r>
    </w:p>
    <w:p w14:paraId="53210975" w14:textId="77777777" w:rsidR="00135988" w:rsidRPr="00F82F7B" w:rsidRDefault="00135988" w:rsidP="00135988">
      <w:pPr>
        <w:pStyle w:val="BodyText"/>
        <w:rPr>
          <w:spacing w:val="-2"/>
        </w:rPr>
      </w:pPr>
      <w:r w:rsidRPr="00F82F7B">
        <w:rPr>
          <w:spacing w:val="-2"/>
        </w:rPr>
        <w:t xml:space="preserve">The Productivity Commission is to consult broadly including with state and territory governments, provide and interim report in March 2020 that has particular regard to points two, three and five above, and final report within 12 months of receipt of the terms of reference. </w:t>
      </w:r>
    </w:p>
    <w:p w14:paraId="3574C17E" w14:textId="77777777" w:rsidR="00135988" w:rsidRDefault="00135988" w:rsidP="00135988">
      <w:pPr>
        <w:pStyle w:val="BodyText"/>
        <w:spacing w:before="360"/>
        <w:jc w:val="left"/>
      </w:pPr>
      <w:r w:rsidRPr="00164B61">
        <w:rPr>
          <w:b/>
          <w:bCs/>
        </w:rPr>
        <w:t>The Hon Josh Frydenberg MP</w:t>
      </w:r>
      <w:r>
        <w:rPr>
          <w:b/>
          <w:bCs/>
        </w:rPr>
        <w:br/>
      </w:r>
      <w:r>
        <w:t>Treasurer</w:t>
      </w:r>
    </w:p>
    <w:p w14:paraId="5B2FDF81" w14:textId="10256A63" w:rsidR="00135988" w:rsidRPr="009F01D6" w:rsidRDefault="00135988" w:rsidP="00135988">
      <w:pPr>
        <w:pStyle w:val="BodyText"/>
        <w:rPr>
          <w:szCs w:val="24"/>
        </w:rPr>
        <w:sectPr w:rsidR="00135988" w:rsidRPr="009F01D6" w:rsidSect="00D908BB">
          <w:headerReference w:type="even" r:id="rId25"/>
          <w:headerReference w:type="default" r:id="rId26"/>
          <w:footerReference w:type="even" r:id="rId27"/>
          <w:footerReference w:type="default" r:id="rId28"/>
          <w:pgSz w:w="11907" w:h="16840" w:code="9"/>
          <w:pgMar w:top="1985" w:right="1304" w:bottom="1247" w:left="1814" w:header="1701" w:footer="397" w:gutter="0"/>
          <w:pgNumType w:fmt="lowerRoman"/>
          <w:cols w:space="720"/>
        </w:sectPr>
      </w:pPr>
      <w:r>
        <w:t>[</w:t>
      </w:r>
      <w:r w:rsidR="001149DB">
        <w:t xml:space="preserve">Received </w:t>
      </w:r>
      <w:r w:rsidRPr="009F01D6">
        <w:rPr>
          <w:szCs w:val="24"/>
        </w:rPr>
        <w:t>15 November 2019</w:t>
      </w:r>
      <w:r>
        <w:rPr>
          <w:szCs w:val="24"/>
        </w:rPr>
        <w:t>]</w:t>
      </w:r>
    </w:p>
    <w:p w14:paraId="569E44CF" w14:textId="77777777" w:rsidR="00135988" w:rsidRDefault="00135988" w:rsidP="00135988">
      <w:pPr>
        <w:pStyle w:val="Heading1NotTOC"/>
        <w:rPr>
          <w:noProof/>
        </w:rPr>
      </w:pPr>
      <w:bookmarkStart w:id="8" w:name="Contents"/>
      <w:bookmarkEnd w:id="8"/>
      <w:r w:rsidRPr="00B153C3">
        <w:lastRenderedPageBreak/>
        <w:t>Contents</w:t>
      </w:r>
      <w:bookmarkStart w:id="9" w:name="InsertContents"/>
      <w:bookmarkEnd w:id="9"/>
    </w:p>
    <w:sdt>
      <w:sdtPr>
        <w:rPr>
          <w:kern w:val="28"/>
          <w:sz w:val="52"/>
        </w:rPr>
        <w:id w:val="-1318876614"/>
        <w:docPartObj>
          <w:docPartGallery w:val="Table of Contents"/>
          <w:docPartUnique/>
        </w:docPartObj>
      </w:sdtPr>
      <w:sdtEndPr>
        <w:rPr>
          <w:kern w:val="0"/>
          <w:sz w:val="26"/>
        </w:rPr>
      </w:sdtEndPr>
      <w:sdtContent>
        <w:p w14:paraId="63345401" w14:textId="31D188F2" w:rsidR="00332023" w:rsidRPr="00332023" w:rsidRDefault="00332023">
          <w:pPr>
            <w:pStyle w:val="TOC1"/>
            <w:rPr>
              <w:rFonts w:asciiTheme="minorHAnsi" w:eastAsiaTheme="minorEastAsia" w:hAnsiTheme="minorHAnsi" w:cstheme="minorBidi"/>
              <w:b w:val="0"/>
              <w:noProof/>
              <w:sz w:val="22"/>
              <w:szCs w:val="22"/>
              <w:lang w:eastAsia="en-AU"/>
            </w:rPr>
          </w:pPr>
          <w:r>
            <w:rPr>
              <w:kern w:val="28"/>
              <w:sz w:val="52"/>
            </w:rPr>
            <w:fldChar w:fldCharType="begin"/>
          </w:r>
          <w:r>
            <w:instrText xml:space="preserve"> TOC \t "Part Title,1,Heading 1,1,1 (no chapter no.),chapter,1,1 (no chapter no.),Heading 2,2,2,2 (no section no.),3,3,Heading 2,2 (no section no.),3" </w:instrText>
          </w:r>
          <w:r>
            <w:rPr>
              <w:kern w:val="28"/>
              <w:sz w:val="52"/>
            </w:rPr>
            <w:fldChar w:fldCharType="separate"/>
          </w:r>
          <w:r w:rsidRPr="00332023">
            <w:rPr>
              <w:b w:val="0"/>
              <w:noProof/>
            </w:rPr>
            <w:t>Opportunity for further comment</w:t>
          </w:r>
          <w:r w:rsidRPr="00332023">
            <w:rPr>
              <w:b w:val="0"/>
              <w:noProof/>
            </w:rPr>
            <w:tab/>
          </w:r>
          <w:r w:rsidRPr="00332023">
            <w:rPr>
              <w:b w:val="0"/>
              <w:noProof/>
            </w:rPr>
            <w:fldChar w:fldCharType="begin"/>
          </w:r>
          <w:r w:rsidRPr="00332023">
            <w:rPr>
              <w:b w:val="0"/>
              <w:noProof/>
            </w:rPr>
            <w:instrText xml:space="preserve"> PAGEREF _Toc41644990 \h </w:instrText>
          </w:r>
          <w:r w:rsidRPr="00332023">
            <w:rPr>
              <w:b w:val="0"/>
              <w:noProof/>
            </w:rPr>
          </w:r>
          <w:r w:rsidRPr="00332023">
            <w:rPr>
              <w:b w:val="0"/>
              <w:noProof/>
            </w:rPr>
            <w:fldChar w:fldCharType="separate"/>
          </w:r>
          <w:r w:rsidR="00EF2330">
            <w:rPr>
              <w:b w:val="0"/>
              <w:noProof/>
            </w:rPr>
            <w:t>iii</w:t>
          </w:r>
          <w:r w:rsidRPr="00332023">
            <w:rPr>
              <w:b w:val="0"/>
              <w:noProof/>
            </w:rPr>
            <w:fldChar w:fldCharType="end"/>
          </w:r>
        </w:p>
        <w:p w14:paraId="69879EE0" w14:textId="77777777" w:rsidR="00332023" w:rsidRPr="00332023" w:rsidRDefault="00332023">
          <w:pPr>
            <w:pStyle w:val="TOC1"/>
            <w:rPr>
              <w:rFonts w:asciiTheme="minorHAnsi" w:eastAsiaTheme="minorEastAsia" w:hAnsiTheme="minorHAnsi" w:cstheme="minorBidi"/>
              <w:b w:val="0"/>
              <w:noProof/>
              <w:sz w:val="22"/>
              <w:szCs w:val="22"/>
              <w:lang w:eastAsia="en-AU"/>
            </w:rPr>
          </w:pPr>
          <w:r w:rsidRPr="00332023">
            <w:rPr>
              <w:b w:val="0"/>
              <w:noProof/>
            </w:rPr>
            <w:t>Terms of reference</w:t>
          </w:r>
          <w:r w:rsidRPr="00332023">
            <w:rPr>
              <w:b w:val="0"/>
              <w:noProof/>
            </w:rPr>
            <w:tab/>
          </w:r>
          <w:r w:rsidRPr="00332023">
            <w:rPr>
              <w:b w:val="0"/>
              <w:noProof/>
            </w:rPr>
            <w:fldChar w:fldCharType="begin"/>
          </w:r>
          <w:r w:rsidRPr="00332023">
            <w:rPr>
              <w:b w:val="0"/>
              <w:noProof/>
            </w:rPr>
            <w:instrText xml:space="preserve"> PAGEREF _Toc41644991 \h </w:instrText>
          </w:r>
          <w:r w:rsidRPr="00332023">
            <w:rPr>
              <w:b w:val="0"/>
              <w:noProof/>
            </w:rPr>
          </w:r>
          <w:r w:rsidRPr="00332023">
            <w:rPr>
              <w:b w:val="0"/>
              <w:noProof/>
            </w:rPr>
            <w:fldChar w:fldCharType="separate"/>
          </w:r>
          <w:r w:rsidR="00EF2330">
            <w:rPr>
              <w:b w:val="0"/>
              <w:noProof/>
            </w:rPr>
            <w:t>iv</w:t>
          </w:r>
          <w:r w:rsidRPr="00332023">
            <w:rPr>
              <w:b w:val="0"/>
              <w:noProof/>
            </w:rPr>
            <w:fldChar w:fldCharType="end"/>
          </w:r>
        </w:p>
        <w:p w14:paraId="12E6E287" w14:textId="77777777" w:rsidR="00332023" w:rsidRPr="00332023" w:rsidRDefault="00332023">
          <w:pPr>
            <w:pStyle w:val="TOC1"/>
            <w:rPr>
              <w:rFonts w:asciiTheme="minorHAnsi" w:eastAsiaTheme="minorEastAsia" w:hAnsiTheme="minorHAnsi" w:cstheme="minorBidi"/>
              <w:b w:val="0"/>
              <w:noProof/>
              <w:sz w:val="22"/>
              <w:szCs w:val="22"/>
              <w:lang w:eastAsia="en-AU"/>
            </w:rPr>
          </w:pPr>
          <w:r w:rsidRPr="00332023">
            <w:rPr>
              <w:b w:val="0"/>
              <w:noProof/>
            </w:rPr>
            <w:t>Abbreviations</w:t>
          </w:r>
          <w:r w:rsidRPr="00332023">
            <w:rPr>
              <w:b w:val="0"/>
              <w:noProof/>
            </w:rPr>
            <w:tab/>
          </w:r>
          <w:r w:rsidRPr="00332023">
            <w:rPr>
              <w:b w:val="0"/>
              <w:noProof/>
            </w:rPr>
            <w:fldChar w:fldCharType="begin"/>
          </w:r>
          <w:r w:rsidRPr="00332023">
            <w:rPr>
              <w:b w:val="0"/>
              <w:noProof/>
            </w:rPr>
            <w:instrText xml:space="preserve"> PAGEREF _Toc41644992 \h </w:instrText>
          </w:r>
          <w:r w:rsidRPr="00332023">
            <w:rPr>
              <w:b w:val="0"/>
              <w:noProof/>
            </w:rPr>
          </w:r>
          <w:r w:rsidRPr="00332023">
            <w:rPr>
              <w:b w:val="0"/>
              <w:noProof/>
            </w:rPr>
            <w:fldChar w:fldCharType="separate"/>
          </w:r>
          <w:r w:rsidR="00EF2330">
            <w:rPr>
              <w:b w:val="0"/>
              <w:noProof/>
            </w:rPr>
            <w:t>ix</w:t>
          </w:r>
          <w:r w:rsidRPr="00332023">
            <w:rPr>
              <w:b w:val="0"/>
              <w:noProof/>
            </w:rPr>
            <w:fldChar w:fldCharType="end"/>
          </w:r>
        </w:p>
        <w:p w14:paraId="3E8CFEC7" w14:textId="77777777" w:rsidR="00332023" w:rsidRDefault="00332023" w:rsidP="00332023">
          <w:pPr>
            <w:pStyle w:val="TOC1"/>
            <w:spacing w:before="360"/>
            <w:rPr>
              <w:rFonts w:asciiTheme="minorHAnsi" w:eastAsiaTheme="minorEastAsia" w:hAnsiTheme="minorHAnsi" w:cstheme="minorBidi"/>
              <w:b w:val="0"/>
              <w:noProof/>
              <w:sz w:val="22"/>
              <w:szCs w:val="22"/>
              <w:lang w:eastAsia="en-AU"/>
            </w:rPr>
          </w:pPr>
          <w:r>
            <w:rPr>
              <w:noProof/>
            </w:rPr>
            <w:t>Overview</w:t>
          </w:r>
          <w:r>
            <w:rPr>
              <w:noProof/>
            </w:rPr>
            <w:tab/>
          </w:r>
          <w:r>
            <w:rPr>
              <w:noProof/>
            </w:rPr>
            <w:fldChar w:fldCharType="begin"/>
          </w:r>
          <w:r>
            <w:rPr>
              <w:noProof/>
            </w:rPr>
            <w:instrText xml:space="preserve"> PAGEREF _Toc41644993 \h </w:instrText>
          </w:r>
          <w:r>
            <w:rPr>
              <w:noProof/>
            </w:rPr>
          </w:r>
          <w:r>
            <w:rPr>
              <w:noProof/>
            </w:rPr>
            <w:fldChar w:fldCharType="separate"/>
          </w:r>
          <w:r w:rsidR="00EF2330">
            <w:rPr>
              <w:noProof/>
            </w:rPr>
            <w:t>1</w:t>
          </w:r>
          <w:r>
            <w:rPr>
              <w:noProof/>
            </w:rPr>
            <w:fldChar w:fldCharType="end"/>
          </w:r>
        </w:p>
        <w:p w14:paraId="7D1F3F23" w14:textId="40AC48C9" w:rsidR="00332023" w:rsidRPr="00332023" w:rsidRDefault="00332023" w:rsidP="00332023">
          <w:pPr>
            <w:pStyle w:val="TOC1"/>
            <w:rPr>
              <w:rFonts w:asciiTheme="minorHAnsi" w:eastAsiaTheme="minorEastAsia" w:hAnsiTheme="minorHAnsi" w:cstheme="minorBidi"/>
              <w:b w:val="0"/>
              <w:noProof/>
              <w:sz w:val="22"/>
              <w:szCs w:val="22"/>
              <w:lang w:eastAsia="en-AU"/>
            </w:rPr>
          </w:pPr>
          <w:r>
            <w:rPr>
              <w:noProof/>
            </w:rPr>
            <w:t>Interim findings, reform directions and information requests</w:t>
          </w:r>
          <w:r>
            <w:rPr>
              <w:noProof/>
            </w:rPr>
            <w:tab/>
          </w:r>
          <w:r>
            <w:rPr>
              <w:noProof/>
            </w:rPr>
            <w:fldChar w:fldCharType="begin"/>
          </w:r>
          <w:r>
            <w:rPr>
              <w:noProof/>
            </w:rPr>
            <w:instrText xml:space="preserve"> PAGEREF _Toc41645006 \h </w:instrText>
          </w:r>
          <w:r>
            <w:rPr>
              <w:noProof/>
            </w:rPr>
          </w:r>
          <w:r>
            <w:rPr>
              <w:noProof/>
            </w:rPr>
            <w:fldChar w:fldCharType="separate"/>
          </w:r>
          <w:r w:rsidR="00EF2330">
            <w:rPr>
              <w:noProof/>
            </w:rPr>
            <w:t>35</w:t>
          </w:r>
          <w:r>
            <w:rPr>
              <w:noProof/>
            </w:rPr>
            <w:fldChar w:fldCharType="end"/>
          </w:r>
        </w:p>
        <w:p w14:paraId="32C61D46" w14:textId="77777777" w:rsidR="00332023" w:rsidRDefault="00332023" w:rsidP="00332023">
          <w:pPr>
            <w:pStyle w:val="TOC1"/>
            <w:spacing w:before="360"/>
            <w:rPr>
              <w:rFonts w:asciiTheme="minorHAnsi" w:eastAsiaTheme="minorEastAsia" w:hAnsiTheme="minorHAnsi" w:cstheme="minorBidi"/>
              <w:b w:val="0"/>
              <w:noProof/>
              <w:sz w:val="22"/>
              <w:szCs w:val="22"/>
              <w:lang w:eastAsia="en-AU"/>
            </w:rPr>
          </w:pPr>
          <w:r>
            <w:rPr>
              <w:noProof/>
            </w:rPr>
            <w:t>1</w:t>
          </w:r>
          <w:r>
            <w:rPr>
              <w:rFonts w:asciiTheme="minorHAnsi" w:eastAsiaTheme="minorEastAsia" w:hAnsiTheme="minorHAnsi" w:cstheme="minorBidi"/>
              <w:b w:val="0"/>
              <w:noProof/>
              <w:sz w:val="22"/>
              <w:szCs w:val="22"/>
              <w:lang w:eastAsia="en-AU"/>
            </w:rPr>
            <w:tab/>
          </w:r>
          <w:r>
            <w:rPr>
              <w:noProof/>
            </w:rPr>
            <w:t>About this review</w:t>
          </w:r>
          <w:r>
            <w:rPr>
              <w:noProof/>
            </w:rPr>
            <w:tab/>
          </w:r>
          <w:r>
            <w:rPr>
              <w:noProof/>
            </w:rPr>
            <w:fldChar w:fldCharType="begin"/>
          </w:r>
          <w:r>
            <w:rPr>
              <w:noProof/>
            </w:rPr>
            <w:instrText xml:space="preserve"> PAGEREF _Toc41645016 \h </w:instrText>
          </w:r>
          <w:r>
            <w:rPr>
              <w:noProof/>
            </w:rPr>
          </w:r>
          <w:r>
            <w:rPr>
              <w:noProof/>
            </w:rPr>
            <w:fldChar w:fldCharType="separate"/>
          </w:r>
          <w:r w:rsidR="00EF2330">
            <w:rPr>
              <w:noProof/>
            </w:rPr>
            <w:t>49</w:t>
          </w:r>
          <w:r>
            <w:rPr>
              <w:noProof/>
            </w:rPr>
            <w:fldChar w:fldCharType="end"/>
          </w:r>
        </w:p>
        <w:p w14:paraId="755DCE22" w14:textId="77777777" w:rsidR="00332023" w:rsidRDefault="00332023">
          <w:pPr>
            <w:pStyle w:val="TOC2"/>
            <w:tabs>
              <w:tab w:val="left" w:pos="1134"/>
            </w:tabs>
            <w:rPr>
              <w:rFonts w:asciiTheme="minorHAnsi" w:eastAsiaTheme="minorEastAsia" w:hAnsiTheme="minorHAnsi" w:cstheme="minorBidi"/>
              <w:noProof/>
              <w:sz w:val="22"/>
              <w:szCs w:val="22"/>
              <w:lang w:eastAsia="en-AU"/>
            </w:rPr>
          </w:pPr>
          <w:r>
            <w:rPr>
              <w:noProof/>
            </w:rPr>
            <w:t>1.1</w:t>
          </w:r>
          <w:r>
            <w:rPr>
              <w:rFonts w:asciiTheme="minorHAnsi" w:eastAsiaTheme="minorEastAsia" w:hAnsiTheme="minorHAnsi" w:cstheme="minorBidi"/>
              <w:noProof/>
              <w:sz w:val="22"/>
              <w:szCs w:val="22"/>
              <w:lang w:eastAsia="en-AU"/>
            </w:rPr>
            <w:tab/>
          </w:r>
          <w:r>
            <w:rPr>
              <w:noProof/>
            </w:rPr>
            <w:t>The Commission’s task</w:t>
          </w:r>
          <w:r>
            <w:rPr>
              <w:noProof/>
            </w:rPr>
            <w:tab/>
          </w:r>
          <w:r>
            <w:rPr>
              <w:noProof/>
            </w:rPr>
            <w:fldChar w:fldCharType="begin"/>
          </w:r>
          <w:r>
            <w:rPr>
              <w:noProof/>
            </w:rPr>
            <w:instrText xml:space="preserve"> PAGEREF _Toc41645017 \h </w:instrText>
          </w:r>
          <w:r>
            <w:rPr>
              <w:noProof/>
            </w:rPr>
          </w:r>
          <w:r>
            <w:rPr>
              <w:noProof/>
            </w:rPr>
            <w:fldChar w:fldCharType="separate"/>
          </w:r>
          <w:r w:rsidR="00EF2330">
            <w:rPr>
              <w:noProof/>
            </w:rPr>
            <w:t>50</w:t>
          </w:r>
          <w:r>
            <w:rPr>
              <w:noProof/>
            </w:rPr>
            <w:fldChar w:fldCharType="end"/>
          </w:r>
        </w:p>
        <w:p w14:paraId="2AB9E809" w14:textId="77777777" w:rsidR="00332023" w:rsidRDefault="00332023">
          <w:pPr>
            <w:pStyle w:val="TOC2"/>
            <w:tabs>
              <w:tab w:val="left" w:pos="1134"/>
            </w:tabs>
            <w:rPr>
              <w:rFonts w:asciiTheme="minorHAnsi" w:eastAsiaTheme="minorEastAsia" w:hAnsiTheme="minorHAnsi" w:cstheme="minorBidi"/>
              <w:noProof/>
              <w:sz w:val="22"/>
              <w:szCs w:val="22"/>
              <w:lang w:eastAsia="en-AU"/>
            </w:rPr>
          </w:pPr>
          <w:r>
            <w:rPr>
              <w:noProof/>
            </w:rPr>
            <w:t>1.2</w:t>
          </w:r>
          <w:r>
            <w:rPr>
              <w:rFonts w:asciiTheme="minorHAnsi" w:eastAsiaTheme="minorEastAsia" w:hAnsiTheme="minorHAnsi" w:cstheme="minorBidi"/>
              <w:noProof/>
              <w:sz w:val="22"/>
              <w:szCs w:val="22"/>
              <w:lang w:eastAsia="en-AU"/>
            </w:rPr>
            <w:tab/>
          </w:r>
          <w:r>
            <w:rPr>
              <w:noProof/>
            </w:rPr>
            <w:t>Context for this review</w:t>
          </w:r>
          <w:r>
            <w:rPr>
              <w:noProof/>
            </w:rPr>
            <w:tab/>
          </w:r>
          <w:r>
            <w:rPr>
              <w:noProof/>
            </w:rPr>
            <w:fldChar w:fldCharType="begin"/>
          </w:r>
          <w:r>
            <w:rPr>
              <w:noProof/>
            </w:rPr>
            <w:instrText xml:space="preserve"> PAGEREF _Toc41645018 \h </w:instrText>
          </w:r>
          <w:r>
            <w:rPr>
              <w:noProof/>
            </w:rPr>
          </w:r>
          <w:r>
            <w:rPr>
              <w:noProof/>
            </w:rPr>
            <w:fldChar w:fldCharType="separate"/>
          </w:r>
          <w:r w:rsidR="00EF2330">
            <w:rPr>
              <w:noProof/>
            </w:rPr>
            <w:t>51</w:t>
          </w:r>
          <w:r>
            <w:rPr>
              <w:noProof/>
            </w:rPr>
            <w:fldChar w:fldCharType="end"/>
          </w:r>
        </w:p>
        <w:p w14:paraId="39077A83" w14:textId="77777777" w:rsidR="00332023" w:rsidRDefault="00332023">
          <w:pPr>
            <w:pStyle w:val="TOC2"/>
            <w:tabs>
              <w:tab w:val="left" w:pos="1134"/>
            </w:tabs>
            <w:rPr>
              <w:rFonts w:asciiTheme="minorHAnsi" w:eastAsiaTheme="minorEastAsia" w:hAnsiTheme="minorHAnsi" w:cstheme="minorBidi"/>
              <w:noProof/>
              <w:sz w:val="22"/>
              <w:szCs w:val="22"/>
              <w:lang w:eastAsia="en-AU"/>
            </w:rPr>
          </w:pPr>
          <w:r>
            <w:rPr>
              <w:noProof/>
            </w:rPr>
            <w:t>1.3</w:t>
          </w:r>
          <w:r>
            <w:rPr>
              <w:rFonts w:asciiTheme="minorHAnsi" w:eastAsiaTheme="minorEastAsia" w:hAnsiTheme="minorHAnsi" w:cstheme="minorBidi"/>
              <w:noProof/>
              <w:sz w:val="22"/>
              <w:szCs w:val="22"/>
              <w:lang w:eastAsia="en-AU"/>
            </w:rPr>
            <w:tab/>
          </w:r>
          <w:r>
            <w:rPr>
              <w:noProof/>
            </w:rPr>
            <w:t>The VET system in Australia</w:t>
          </w:r>
          <w:r>
            <w:rPr>
              <w:noProof/>
            </w:rPr>
            <w:tab/>
          </w:r>
          <w:r>
            <w:rPr>
              <w:noProof/>
            </w:rPr>
            <w:fldChar w:fldCharType="begin"/>
          </w:r>
          <w:r>
            <w:rPr>
              <w:noProof/>
            </w:rPr>
            <w:instrText xml:space="preserve"> PAGEREF _Toc41645019 \h </w:instrText>
          </w:r>
          <w:r>
            <w:rPr>
              <w:noProof/>
            </w:rPr>
          </w:r>
          <w:r>
            <w:rPr>
              <w:noProof/>
            </w:rPr>
            <w:fldChar w:fldCharType="separate"/>
          </w:r>
          <w:r w:rsidR="00EF2330">
            <w:rPr>
              <w:noProof/>
            </w:rPr>
            <w:t>57</w:t>
          </w:r>
          <w:r>
            <w:rPr>
              <w:noProof/>
            </w:rPr>
            <w:fldChar w:fldCharType="end"/>
          </w:r>
        </w:p>
        <w:p w14:paraId="6EF3B3E0" w14:textId="77777777" w:rsidR="00332023" w:rsidRDefault="00332023">
          <w:pPr>
            <w:pStyle w:val="TOC2"/>
            <w:tabs>
              <w:tab w:val="left" w:pos="1134"/>
            </w:tabs>
            <w:rPr>
              <w:rFonts w:asciiTheme="minorHAnsi" w:eastAsiaTheme="minorEastAsia" w:hAnsiTheme="minorHAnsi" w:cstheme="minorBidi"/>
              <w:noProof/>
              <w:sz w:val="22"/>
              <w:szCs w:val="22"/>
              <w:lang w:eastAsia="en-AU"/>
            </w:rPr>
          </w:pPr>
          <w:r>
            <w:rPr>
              <w:noProof/>
            </w:rPr>
            <w:t>1.4</w:t>
          </w:r>
          <w:r>
            <w:rPr>
              <w:rFonts w:asciiTheme="minorHAnsi" w:eastAsiaTheme="minorEastAsia" w:hAnsiTheme="minorHAnsi" w:cstheme="minorBidi"/>
              <w:noProof/>
              <w:sz w:val="22"/>
              <w:szCs w:val="22"/>
              <w:lang w:eastAsia="en-AU"/>
            </w:rPr>
            <w:tab/>
          </w:r>
          <w:r>
            <w:rPr>
              <w:noProof/>
            </w:rPr>
            <w:t>The Commission’s approach to the interim report</w:t>
          </w:r>
          <w:r>
            <w:rPr>
              <w:noProof/>
            </w:rPr>
            <w:tab/>
          </w:r>
          <w:r>
            <w:rPr>
              <w:noProof/>
            </w:rPr>
            <w:fldChar w:fldCharType="begin"/>
          </w:r>
          <w:r>
            <w:rPr>
              <w:noProof/>
            </w:rPr>
            <w:instrText xml:space="preserve"> PAGEREF _Toc41645020 \h </w:instrText>
          </w:r>
          <w:r>
            <w:rPr>
              <w:noProof/>
            </w:rPr>
          </w:r>
          <w:r>
            <w:rPr>
              <w:noProof/>
            </w:rPr>
            <w:fldChar w:fldCharType="separate"/>
          </w:r>
          <w:r w:rsidR="00EF2330">
            <w:rPr>
              <w:noProof/>
            </w:rPr>
            <w:t>67</w:t>
          </w:r>
          <w:r>
            <w:rPr>
              <w:noProof/>
            </w:rPr>
            <w:fldChar w:fldCharType="end"/>
          </w:r>
        </w:p>
        <w:p w14:paraId="164892BC" w14:textId="77777777" w:rsidR="00332023" w:rsidRDefault="00332023">
          <w:pPr>
            <w:pStyle w:val="TOC1"/>
            <w:rPr>
              <w:rFonts w:asciiTheme="minorHAnsi" w:eastAsiaTheme="minorEastAsia" w:hAnsiTheme="minorHAnsi" w:cstheme="minorBidi"/>
              <w:b w:val="0"/>
              <w:noProof/>
              <w:sz w:val="22"/>
              <w:szCs w:val="22"/>
              <w:lang w:eastAsia="en-AU"/>
            </w:rPr>
          </w:pPr>
          <w:r>
            <w:rPr>
              <w:noProof/>
            </w:rPr>
            <w:t>2</w:t>
          </w:r>
          <w:r>
            <w:rPr>
              <w:rFonts w:asciiTheme="minorHAnsi" w:eastAsiaTheme="minorEastAsia" w:hAnsiTheme="minorHAnsi" w:cstheme="minorBidi"/>
              <w:b w:val="0"/>
              <w:noProof/>
              <w:sz w:val="22"/>
              <w:szCs w:val="22"/>
              <w:lang w:eastAsia="en-AU"/>
            </w:rPr>
            <w:tab/>
          </w:r>
          <w:r>
            <w:rPr>
              <w:noProof/>
            </w:rPr>
            <w:t>Progress against the NASWD</w:t>
          </w:r>
          <w:r>
            <w:rPr>
              <w:noProof/>
            </w:rPr>
            <w:tab/>
          </w:r>
          <w:r>
            <w:rPr>
              <w:noProof/>
            </w:rPr>
            <w:fldChar w:fldCharType="begin"/>
          </w:r>
          <w:r>
            <w:rPr>
              <w:noProof/>
            </w:rPr>
            <w:instrText xml:space="preserve"> PAGEREF _Toc41645021 \h </w:instrText>
          </w:r>
          <w:r>
            <w:rPr>
              <w:noProof/>
            </w:rPr>
          </w:r>
          <w:r>
            <w:rPr>
              <w:noProof/>
            </w:rPr>
            <w:fldChar w:fldCharType="separate"/>
          </w:r>
          <w:r w:rsidR="00EF2330">
            <w:rPr>
              <w:noProof/>
            </w:rPr>
            <w:t>69</w:t>
          </w:r>
          <w:r>
            <w:rPr>
              <w:noProof/>
            </w:rPr>
            <w:fldChar w:fldCharType="end"/>
          </w:r>
        </w:p>
        <w:p w14:paraId="79320199" w14:textId="77777777" w:rsidR="00332023" w:rsidRDefault="00332023">
          <w:pPr>
            <w:pStyle w:val="TOC2"/>
            <w:tabs>
              <w:tab w:val="left" w:pos="1134"/>
            </w:tabs>
            <w:rPr>
              <w:rFonts w:asciiTheme="minorHAnsi" w:eastAsiaTheme="minorEastAsia" w:hAnsiTheme="minorHAnsi" w:cstheme="minorBidi"/>
              <w:noProof/>
              <w:sz w:val="22"/>
              <w:szCs w:val="22"/>
              <w:lang w:eastAsia="en-AU"/>
            </w:rPr>
          </w:pPr>
          <w:r>
            <w:rPr>
              <w:noProof/>
            </w:rPr>
            <w:t>2.1</w:t>
          </w:r>
          <w:r>
            <w:rPr>
              <w:rFonts w:asciiTheme="minorHAnsi" w:eastAsiaTheme="minorEastAsia" w:hAnsiTheme="minorHAnsi" w:cstheme="minorBidi"/>
              <w:noProof/>
              <w:sz w:val="22"/>
              <w:szCs w:val="22"/>
              <w:lang w:eastAsia="en-AU"/>
            </w:rPr>
            <w:tab/>
          </w:r>
          <w:r>
            <w:rPr>
              <w:noProof/>
            </w:rPr>
            <w:t>Key provisions of the NASWD</w:t>
          </w:r>
          <w:r>
            <w:rPr>
              <w:noProof/>
            </w:rPr>
            <w:tab/>
          </w:r>
          <w:r>
            <w:rPr>
              <w:noProof/>
            </w:rPr>
            <w:fldChar w:fldCharType="begin"/>
          </w:r>
          <w:r>
            <w:rPr>
              <w:noProof/>
            </w:rPr>
            <w:instrText xml:space="preserve"> PAGEREF _Toc41645022 \h </w:instrText>
          </w:r>
          <w:r>
            <w:rPr>
              <w:noProof/>
            </w:rPr>
          </w:r>
          <w:r>
            <w:rPr>
              <w:noProof/>
            </w:rPr>
            <w:fldChar w:fldCharType="separate"/>
          </w:r>
          <w:r w:rsidR="00EF2330">
            <w:rPr>
              <w:noProof/>
            </w:rPr>
            <w:t>70</w:t>
          </w:r>
          <w:r>
            <w:rPr>
              <w:noProof/>
            </w:rPr>
            <w:fldChar w:fldCharType="end"/>
          </w:r>
        </w:p>
        <w:p w14:paraId="0E74397B" w14:textId="77777777" w:rsidR="00332023" w:rsidRDefault="00332023">
          <w:pPr>
            <w:pStyle w:val="TOC2"/>
            <w:tabs>
              <w:tab w:val="left" w:pos="1134"/>
            </w:tabs>
            <w:rPr>
              <w:rFonts w:asciiTheme="minorHAnsi" w:eastAsiaTheme="minorEastAsia" w:hAnsiTheme="minorHAnsi" w:cstheme="minorBidi"/>
              <w:noProof/>
              <w:sz w:val="22"/>
              <w:szCs w:val="22"/>
              <w:lang w:eastAsia="en-AU"/>
            </w:rPr>
          </w:pPr>
          <w:r>
            <w:rPr>
              <w:noProof/>
            </w:rPr>
            <w:t>2.2</w:t>
          </w:r>
          <w:r>
            <w:rPr>
              <w:rFonts w:asciiTheme="minorHAnsi" w:eastAsiaTheme="minorEastAsia" w:hAnsiTheme="minorHAnsi" w:cstheme="minorBidi"/>
              <w:noProof/>
              <w:sz w:val="22"/>
              <w:szCs w:val="22"/>
              <w:lang w:eastAsia="en-AU"/>
            </w:rPr>
            <w:tab/>
          </w:r>
          <w:r>
            <w:rPr>
              <w:noProof/>
            </w:rPr>
            <w:t>Progress against the NASWD’s performance framework</w:t>
          </w:r>
          <w:r>
            <w:rPr>
              <w:noProof/>
            </w:rPr>
            <w:tab/>
          </w:r>
          <w:r>
            <w:rPr>
              <w:noProof/>
            </w:rPr>
            <w:fldChar w:fldCharType="begin"/>
          </w:r>
          <w:r>
            <w:rPr>
              <w:noProof/>
            </w:rPr>
            <w:instrText xml:space="preserve"> PAGEREF _Toc41645023 \h </w:instrText>
          </w:r>
          <w:r>
            <w:rPr>
              <w:noProof/>
            </w:rPr>
          </w:r>
          <w:r>
            <w:rPr>
              <w:noProof/>
            </w:rPr>
            <w:fldChar w:fldCharType="separate"/>
          </w:r>
          <w:r w:rsidR="00EF2330">
            <w:rPr>
              <w:noProof/>
            </w:rPr>
            <w:t>73</w:t>
          </w:r>
          <w:r>
            <w:rPr>
              <w:noProof/>
            </w:rPr>
            <w:fldChar w:fldCharType="end"/>
          </w:r>
        </w:p>
        <w:p w14:paraId="1BCDD091" w14:textId="77777777" w:rsidR="00332023" w:rsidRDefault="00332023">
          <w:pPr>
            <w:pStyle w:val="TOC2"/>
            <w:tabs>
              <w:tab w:val="left" w:pos="1134"/>
            </w:tabs>
            <w:rPr>
              <w:rFonts w:asciiTheme="minorHAnsi" w:eastAsiaTheme="minorEastAsia" w:hAnsiTheme="minorHAnsi" w:cstheme="minorBidi"/>
              <w:noProof/>
              <w:sz w:val="22"/>
              <w:szCs w:val="22"/>
              <w:lang w:eastAsia="en-AU"/>
            </w:rPr>
          </w:pPr>
          <w:r>
            <w:rPr>
              <w:noProof/>
            </w:rPr>
            <w:t>2.3</w:t>
          </w:r>
          <w:r>
            <w:rPr>
              <w:rFonts w:asciiTheme="minorHAnsi" w:eastAsiaTheme="minorEastAsia" w:hAnsiTheme="minorHAnsi" w:cstheme="minorBidi"/>
              <w:noProof/>
              <w:sz w:val="22"/>
              <w:szCs w:val="22"/>
              <w:lang w:eastAsia="en-AU"/>
            </w:rPr>
            <w:tab/>
          </w:r>
          <w:r>
            <w:rPr>
              <w:noProof/>
            </w:rPr>
            <w:t>Progress on reform directions</w:t>
          </w:r>
          <w:r>
            <w:rPr>
              <w:noProof/>
            </w:rPr>
            <w:tab/>
          </w:r>
          <w:r>
            <w:rPr>
              <w:noProof/>
            </w:rPr>
            <w:fldChar w:fldCharType="begin"/>
          </w:r>
          <w:r>
            <w:rPr>
              <w:noProof/>
            </w:rPr>
            <w:instrText xml:space="preserve"> PAGEREF _Toc41645024 \h </w:instrText>
          </w:r>
          <w:r>
            <w:rPr>
              <w:noProof/>
            </w:rPr>
          </w:r>
          <w:r>
            <w:rPr>
              <w:noProof/>
            </w:rPr>
            <w:fldChar w:fldCharType="separate"/>
          </w:r>
          <w:r w:rsidR="00EF2330">
            <w:rPr>
              <w:noProof/>
            </w:rPr>
            <w:t>81</w:t>
          </w:r>
          <w:r>
            <w:rPr>
              <w:noProof/>
            </w:rPr>
            <w:fldChar w:fldCharType="end"/>
          </w:r>
        </w:p>
        <w:p w14:paraId="41C71CF2" w14:textId="77777777" w:rsidR="00332023" w:rsidRDefault="00332023">
          <w:pPr>
            <w:pStyle w:val="TOC2"/>
            <w:tabs>
              <w:tab w:val="left" w:pos="1134"/>
            </w:tabs>
            <w:rPr>
              <w:rFonts w:asciiTheme="minorHAnsi" w:eastAsiaTheme="minorEastAsia" w:hAnsiTheme="minorHAnsi" w:cstheme="minorBidi"/>
              <w:noProof/>
              <w:sz w:val="22"/>
              <w:szCs w:val="22"/>
              <w:lang w:eastAsia="en-AU"/>
            </w:rPr>
          </w:pPr>
          <w:r>
            <w:rPr>
              <w:noProof/>
            </w:rPr>
            <w:t>2.4</w:t>
          </w:r>
          <w:r>
            <w:rPr>
              <w:rFonts w:asciiTheme="minorHAnsi" w:eastAsiaTheme="minorEastAsia" w:hAnsiTheme="minorHAnsi" w:cstheme="minorBidi"/>
              <w:noProof/>
              <w:sz w:val="22"/>
              <w:szCs w:val="22"/>
              <w:lang w:eastAsia="en-AU"/>
            </w:rPr>
            <w:tab/>
          </w:r>
          <w:r>
            <w:rPr>
              <w:noProof/>
            </w:rPr>
            <w:t>Where to for a new agreement?</w:t>
          </w:r>
          <w:r>
            <w:rPr>
              <w:noProof/>
            </w:rPr>
            <w:tab/>
          </w:r>
          <w:r>
            <w:rPr>
              <w:noProof/>
            </w:rPr>
            <w:fldChar w:fldCharType="begin"/>
          </w:r>
          <w:r>
            <w:rPr>
              <w:noProof/>
            </w:rPr>
            <w:instrText xml:space="preserve"> PAGEREF _Toc41645025 \h </w:instrText>
          </w:r>
          <w:r>
            <w:rPr>
              <w:noProof/>
            </w:rPr>
          </w:r>
          <w:r>
            <w:rPr>
              <w:noProof/>
            </w:rPr>
            <w:fldChar w:fldCharType="separate"/>
          </w:r>
          <w:r w:rsidR="00EF2330">
            <w:rPr>
              <w:noProof/>
            </w:rPr>
            <w:t>102</w:t>
          </w:r>
          <w:r>
            <w:rPr>
              <w:noProof/>
            </w:rPr>
            <w:fldChar w:fldCharType="end"/>
          </w:r>
        </w:p>
        <w:p w14:paraId="0EAE5AB1" w14:textId="77777777" w:rsidR="00332023" w:rsidRDefault="00332023">
          <w:pPr>
            <w:pStyle w:val="TOC1"/>
            <w:rPr>
              <w:rFonts w:asciiTheme="minorHAnsi" w:eastAsiaTheme="minorEastAsia" w:hAnsiTheme="minorHAnsi" w:cstheme="minorBidi"/>
              <w:b w:val="0"/>
              <w:noProof/>
              <w:sz w:val="22"/>
              <w:szCs w:val="22"/>
              <w:lang w:eastAsia="en-AU"/>
            </w:rPr>
          </w:pPr>
          <w:r>
            <w:rPr>
              <w:noProof/>
            </w:rPr>
            <w:t>3</w:t>
          </w:r>
          <w:r>
            <w:rPr>
              <w:rFonts w:asciiTheme="minorHAnsi" w:eastAsiaTheme="minorEastAsia" w:hAnsiTheme="minorHAnsi" w:cstheme="minorBidi"/>
              <w:b w:val="0"/>
              <w:noProof/>
              <w:sz w:val="22"/>
              <w:szCs w:val="22"/>
              <w:lang w:eastAsia="en-AU"/>
            </w:rPr>
            <w:tab/>
          </w:r>
          <w:r>
            <w:rPr>
              <w:noProof/>
            </w:rPr>
            <w:t>Why governments invest in VET</w:t>
          </w:r>
          <w:r>
            <w:rPr>
              <w:noProof/>
            </w:rPr>
            <w:tab/>
          </w:r>
          <w:r>
            <w:rPr>
              <w:noProof/>
            </w:rPr>
            <w:fldChar w:fldCharType="begin"/>
          </w:r>
          <w:r>
            <w:rPr>
              <w:noProof/>
            </w:rPr>
            <w:instrText xml:space="preserve"> PAGEREF _Toc41645026 \h </w:instrText>
          </w:r>
          <w:r>
            <w:rPr>
              <w:noProof/>
            </w:rPr>
          </w:r>
          <w:r>
            <w:rPr>
              <w:noProof/>
            </w:rPr>
            <w:fldChar w:fldCharType="separate"/>
          </w:r>
          <w:r w:rsidR="00EF2330">
            <w:rPr>
              <w:noProof/>
            </w:rPr>
            <w:t>111</w:t>
          </w:r>
          <w:r>
            <w:rPr>
              <w:noProof/>
            </w:rPr>
            <w:fldChar w:fldCharType="end"/>
          </w:r>
        </w:p>
        <w:p w14:paraId="51D9E58F" w14:textId="77777777" w:rsidR="00332023" w:rsidRDefault="00332023">
          <w:pPr>
            <w:pStyle w:val="TOC2"/>
            <w:tabs>
              <w:tab w:val="left" w:pos="1134"/>
            </w:tabs>
            <w:rPr>
              <w:rFonts w:asciiTheme="minorHAnsi" w:eastAsiaTheme="minorEastAsia" w:hAnsiTheme="minorHAnsi" w:cstheme="minorBidi"/>
              <w:noProof/>
              <w:sz w:val="22"/>
              <w:szCs w:val="22"/>
              <w:lang w:eastAsia="en-AU"/>
            </w:rPr>
          </w:pPr>
          <w:r>
            <w:rPr>
              <w:noProof/>
            </w:rPr>
            <w:t>3.1</w:t>
          </w:r>
          <w:r>
            <w:rPr>
              <w:rFonts w:asciiTheme="minorHAnsi" w:eastAsiaTheme="minorEastAsia" w:hAnsiTheme="minorHAnsi" w:cstheme="minorBidi"/>
              <w:noProof/>
              <w:sz w:val="22"/>
              <w:szCs w:val="22"/>
              <w:lang w:eastAsia="en-AU"/>
            </w:rPr>
            <w:tab/>
          </w:r>
          <w:r>
            <w:rPr>
              <w:noProof/>
            </w:rPr>
            <w:t>Rationales for a government role in VET</w:t>
          </w:r>
          <w:r>
            <w:rPr>
              <w:noProof/>
            </w:rPr>
            <w:tab/>
          </w:r>
          <w:r>
            <w:rPr>
              <w:noProof/>
            </w:rPr>
            <w:fldChar w:fldCharType="begin"/>
          </w:r>
          <w:r>
            <w:rPr>
              <w:noProof/>
            </w:rPr>
            <w:instrText xml:space="preserve"> PAGEREF _Toc41645027 \h </w:instrText>
          </w:r>
          <w:r>
            <w:rPr>
              <w:noProof/>
            </w:rPr>
          </w:r>
          <w:r>
            <w:rPr>
              <w:noProof/>
            </w:rPr>
            <w:fldChar w:fldCharType="separate"/>
          </w:r>
          <w:r w:rsidR="00EF2330">
            <w:rPr>
              <w:noProof/>
            </w:rPr>
            <w:t>112</w:t>
          </w:r>
          <w:r>
            <w:rPr>
              <w:noProof/>
            </w:rPr>
            <w:fldChar w:fldCharType="end"/>
          </w:r>
        </w:p>
        <w:p w14:paraId="2F486DB3" w14:textId="77777777" w:rsidR="00332023" w:rsidRDefault="00332023">
          <w:pPr>
            <w:pStyle w:val="TOC2"/>
            <w:tabs>
              <w:tab w:val="left" w:pos="1134"/>
            </w:tabs>
            <w:rPr>
              <w:rFonts w:asciiTheme="minorHAnsi" w:eastAsiaTheme="minorEastAsia" w:hAnsiTheme="minorHAnsi" w:cstheme="minorBidi"/>
              <w:noProof/>
              <w:sz w:val="22"/>
              <w:szCs w:val="22"/>
              <w:lang w:eastAsia="en-AU"/>
            </w:rPr>
          </w:pPr>
          <w:r>
            <w:rPr>
              <w:noProof/>
            </w:rPr>
            <w:t>3.2</w:t>
          </w:r>
          <w:r>
            <w:rPr>
              <w:rFonts w:asciiTheme="minorHAnsi" w:eastAsiaTheme="minorEastAsia" w:hAnsiTheme="minorHAnsi" w:cstheme="minorBidi"/>
              <w:noProof/>
              <w:sz w:val="22"/>
              <w:szCs w:val="22"/>
              <w:lang w:eastAsia="en-AU"/>
            </w:rPr>
            <w:tab/>
          </w:r>
          <w:r>
            <w:rPr>
              <w:noProof/>
            </w:rPr>
            <w:t>The concept of skill shortages</w:t>
          </w:r>
          <w:r>
            <w:rPr>
              <w:noProof/>
            </w:rPr>
            <w:tab/>
          </w:r>
          <w:r>
            <w:rPr>
              <w:noProof/>
            </w:rPr>
            <w:fldChar w:fldCharType="begin"/>
          </w:r>
          <w:r>
            <w:rPr>
              <w:noProof/>
            </w:rPr>
            <w:instrText xml:space="preserve"> PAGEREF _Toc41645028 \h </w:instrText>
          </w:r>
          <w:r>
            <w:rPr>
              <w:noProof/>
            </w:rPr>
          </w:r>
          <w:r>
            <w:rPr>
              <w:noProof/>
            </w:rPr>
            <w:fldChar w:fldCharType="separate"/>
          </w:r>
          <w:r w:rsidR="00EF2330">
            <w:rPr>
              <w:noProof/>
            </w:rPr>
            <w:t>114</w:t>
          </w:r>
          <w:r>
            <w:rPr>
              <w:noProof/>
            </w:rPr>
            <w:fldChar w:fldCharType="end"/>
          </w:r>
        </w:p>
        <w:p w14:paraId="08A54233" w14:textId="77777777" w:rsidR="00332023" w:rsidRDefault="00332023">
          <w:pPr>
            <w:pStyle w:val="TOC2"/>
            <w:tabs>
              <w:tab w:val="left" w:pos="1134"/>
            </w:tabs>
            <w:rPr>
              <w:rFonts w:asciiTheme="minorHAnsi" w:eastAsiaTheme="minorEastAsia" w:hAnsiTheme="minorHAnsi" w:cstheme="minorBidi"/>
              <w:noProof/>
              <w:sz w:val="22"/>
              <w:szCs w:val="22"/>
              <w:lang w:eastAsia="en-AU"/>
            </w:rPr>
          </w:pPr>
          <w:r>
            <w:rPr>
              <w:noProof/>
            </w:rPr>
            <w:t>3.3</w:t>
          </w:r>
          <w:r>
            <w:rPr>
              <w:rFonts w:asciiTheme="minorHAnsi" w:eastAsiaTheme="minorEastAsia" w:hAnsiTheme="minorHAnsi" w:cstheme="minorBidi"/>
              <w:noProof/>
              <w:sz w:val="22"/>
              <w:szCs w:val="22"/>
              <w:lang w:eastAsia="en-AU"/>
            </w:rPr>
            <w:tab/>
          </w:r>
          <w:r>
            <w:rPr>
              <w:noProof/>
            </w:rPr>
            <w:t>Public and private benefits</w:t>
          </w:r>
          <w:r>
            <w:rPr>
              <w:noProof/>
            </w:rPr>
            <w:tab/>
          </w:r>
          <w:r>
            <w:rPr>
              <w:noProof/>
            </w:rPr>
            <w:fldChar w:fldCharType="begin"/>
          </w:r>
          <w:r>
            <w:rPr>
              <w:noProof/>
            </w:rPr>
            <w:instrText xml:space="preserve"> PAGEREF _Toc41645029 \h </w:instrText>
          </w:r>
          <w:r>
            <w:rPr>
              <w:noProof/>
            </w:rPr>
          </w:r>
          <w:r>
            <w:rPr>
              <w:noProof/>
            </w:rPr>
            <w:fldChar w:fldCharType="separate"/>
          </w:r>
          <w:r w:rsidR="00EF2330">
            <w:rPr>
              <w:noProof/>
            </w:rPr>
            <w:t>118</w:t>
          </w:r>
          <w:r>
            <w:rPr>
              <w:noProof/>
            </w:rPr>
            <w:fldChar w:fldCharType="end"/>
          </w:r>
        </w:p>
        <w:p w14:paraId="46E94DA8" w14:textId="77777777" w:rsidR="00332023" w:rsidRDefault="00332023">
          <w:pPr>
            <w:pStyle w:val="TOC2"/>
            <w:tabs>
              <w:tab w:val="left" w:pos="1134"/>
            </w:tabs>
            <w:rPr>
              <w:rFonts w:asciiTheme="minorHAnsi" w:eastAsiaTheme="minorEastAsia" w:hAnsiTheme="minorHAnsi" w:cstheme="minorBidi"/>
              <w:noProof/>
              <w:sz w:val="22"/>
              <w:szCs w:val="22"/>
              <w:lang w:eastAsia="en-AU"/>
            </w:rPr>
          </w:pPr>
          <w:r>
            <w:rPr>
              <w:noProof/>
            </w:rPr>
            <w:t>3.4</w:t>
          </w:r>
          <w:r>
            <w:rPr>
              <w:rFonts w:asciiTheme="minorHAnsi" w:eastAsiaTheme="minorEastAsia" w:hAnsiTheme="minorHAnsi" w:cstheme="minorBidi"/>
              <w:noProof/>
              <w:sz w:val="22"/>
              <w:szCs w:val="22"/>
              <w:lang w:eastAsia="en-AU"/>
            </w:rPr>
            <w:tab/>
          </w:r>
          <w:r>
            <w:rPr>
              <w:noProof/>
            </w:rPr>
            <w:t>Consistency with the higher education system</w:t>
          </w:r>
          <w:r>
            <w:rPr>
              <w:noProof/>
            </w:rPr>
            <w:tab/>
          </w:r>
          <w:r>
            <w:rPr>
              <w:noProof/>
            </w:rPr>
            <w:fldChar w:fldCharType="begin"/>
          </w:r>
          <w:r>
            <w:rPr>
              <w:noProof/>
            </w:rPr>
            <w:instrText xml:space="preserve"> PAGEREF _Toc41645030 \h </w:instrText>
          </w:r>
          <w:r>
            <w:rPr>
              <w:noProof/>
            </w:rPr>
          </w:r>
          <w:r>
            <w:rPr>
              <w:noProof/>
            </w:rPr>
            <w:fldChar w:fldCharType="separate"/>
          </w:r>
          <w:r w:rsidR="00EF2330">
            <w:rPr>
              <w:noProof/>
            </w:rPr>
            <w:t>123</w:t>
          </w:r>
          <w:r>
            <w:rPr>
              <w:noProof/>
            </w:rPr>
            <w:fldChar w:fldCharType="end"/>
          </w:r>
        </w:p>
        <w:p w14:paraId="7F550988" w14:textId="77777777" w:rsidR="00332023" w:rsidRDefault="00332023">
          <w:pPr>
            <w:pStyle w:val="TOC1"/>
            <w:rPr>
              <w:rFonts w:asciiTheme="minorHAnsi" w:eastAsiaTheme="minorEastAsia" w:hAnsiTheme="minorHAnsi" w:cstheme="minorBidi"/>
              <w:b w:val="0"/>
              <w:noProof/>
              <w:sz w:val="22"/>
              <w:szCs w:val="22"/>
              <w:lang w:eastAsia="en-AU"/>
            </w:rPr>
          </w:pPr>
          <w:r>
            <w:rPr>
              <w:noProof/>
            </w:rPr>
            <w:t>4</w:t>
          </w:r>
          <w:r>
            <w:rPr>
              <w:rFonts w:asciiTheme="minorHAnsi" w:eastAsiaTheme="minorEastAsia" w:hAnsiTheme="minorHAnsi" w:cstheme="minorBidi"/>
              <w:b w:val="0"/>
              <w:noProof/>
              <w:sz w:val="22"/>
              <w:szCs w:val="22"/>
              <w:lang w:eastAsia="en-AU"/>
            </w:rPr>
            <w:tab/>
          </w:r>
          <w:r>
            <w:rPr>
              <w:noProof/>
            </w:rPr>
            <w:t>Mechanics of VET course funding</w:t>
          </w:r>
          <w:r>
            <w:rPr>
              <w:noProof/>
            </w:rPr>
            <w:tab/>
          </w:r>
          <w:r>
            <w:rPr>
              <w:noProof/>
            </w:rPr>
            <w:fldChar w:fldCharType="begin"/>
          </w:r>
          <w:r>
            <w:rPr>
              <w:noProof/>
            </w:rPr>
            <w:instrText xml:space="preserve"> PAGEREF _Toc41645031 \h </w:instrText>
          </w:r>
          <w:r>
            <w:rPr>
              <w:noProof/>
            </w:rPr>
          </w:r>
          <w:r>
            <w:rPr>
              <w:noProof/>
            </w:rPr>
            <w:fldChar w:fldCharType="separate"/>
          </w:r>
          <w:r w:rsidR="00EF2330">
            <w:rPr>
              <w:noProof/>
            </w:rPr>
            <w:t>129</w:t>
          </w:r>
          <w:r>
            <w:rPr>
              <w:noProof/>
            </w:rPr>
            <w:fldChar w:fldCharType="end"/>
          </w:r>
        </w:p>
        <w:p w14:paraId="7C5BAEFF" w14:textId="77777777" w:rsidR="00332023" w:rsidRDefault="00332023">
          <w:pPr>
            <w:pStyle w:val="TOC2"/>
            <w:tabs>
              <w:tab w:val="left" w:pos="1134"/>
            </w:tabs>
            <w:rPr>
              <w:rFonts w:asciiTheme="minorHAnsi" w:eastAsiaTheme="minorEastAsia" w:hAnsiTheme="minorHAnsi" w:cstheme="minorBidi"/>
              <w:noProof/>
              <w:sz w:val="22"/>
              <w:szCs w:val="22"/>
              <w:lang w:eastAsia="en-AU"/>
            </w:rPr>
          </w:pPr>
          <w:r>
            <w:rPr>
              <w:noProof/>
            </w:rPr>
            <w:t>4.1</w:t>
          </w:r>
          <w:r>
            <w:rPr>
              <w:rFonts w:asciiTheme="minorHAnsi" w:eastAsiaTheme="minorEastAsia" w:hAnsiTheme="minorHAnsi" w:cstheme="minorBidi"/>
              <w:noProof/>
              <w:sz w:val="22"/>
              <w:szCs w:val="22"/>
              <w:lang w:eastAsia="en-AU"/>
            </w:rPr>
            <w:tab/>
          </w:r>
          <w:r>
            <w:rPr>
              <w:noProof/>
            </w:rPr>
            <w:t>The approach to subsidising VET courses</w:t>
          </w:r>
          <w:r>
            <w:rPr>
              <w:noProof/>
            </w:rPr>
            <w:tab/>
          </w:r>
          <w:r>
            <w:rPr>
              <w:noProof/>
            </w:rPr>
            <w:fldChar w:fldCharType="begin"/>
          </w:r>
          <w:r>
            <w:rPr>
              <w:noProof/>
            </w:rPr>
            <w:instrText xml:space="preserve"> PAGEREF _Toc41645032 \h </w:instrText>
          </w:r>
          <w:r>
            <w:rPr>
              <w:noProof/>
            </w:rPr>
          </w:r>
          <w:r>
            <w:rPr>
              <w:noProof/>
            </w:rPr>
            <w:fldChar w:fldCharType="separate"/>
          </w:r>
          <w:r w:rsidR="00EF2330">
            <w:rPr>
              <w:noProof/>
            </w:rPr>
            <w:t>130</w:t>
          </w:r>
          <w:r>
            <w:rPr>
              <w:noProof/>
            </w:rPr>
            <w:fldChar w:fldCharType="end"/>
          </w:r>
        </w:p>
        <w:p w14:paraId="645571EF" w14:textId="77777777" w:rsidR="00332023" w:rsidRDefault="00332023">
          <w:pPr>
            <w:pStyle w:val="TOC2"/>
            <w:tabs>
              <w:tab w:val="left" w:pos="1134"/>
            </w:tabs>
            <w:rPr>
              <w:rFonts w:asciiTheme="minorHAnsi" w:eastAsiaTheme="minorEastAsia" w:hAnsiTheme="minorHAnsi" w:cstheme="minorBidi"/>
              <w:noProof/>
              <w:sz w:val="22"/>
              <w:szCs w:val="22"/>
              <w:lang w:eastAsia="en-AU"/>
            </w:rPr>
          </w:pPr>
          <w:r>
            <w:rPr>
              <w:noProof/>
            </w:rPr>
            <w:t>4.2</w:t>
          </w:r>
          <w:r>
            <w:rPr>
              <w:rFonts w:asciiTheme="minorHAnsi" w:eastAsiaTheme="minorEastAsia" w:hAnsiTheme="minorHAnsi" w:cstheme="minorBidi"/>
              <w:noProof/>
              <w:sz w:val="22"/>
              <w:szCs w:val="22"/>
              <w:lang w:eastAsia="en-AU"/>
            </w:rPr>
            <w:tab/>
          </w:r>
          <w:r>
            <w:rPr>
              <w:noProof/>
            </w:rPr>
            <w:t>Determining which courses to subsidise</w:t>
          </w:r>
          <w:r>
            <w:rPr>
              <w:noProof/>
            </w:rPr>
            <w:tab/>
          </w:r>
          <w:r>
            <w:rPr>
              <w:noProof/>
            </w:rPr>
            <w:fldChar w:fldCharType="begin"/>
          </w:r>
          <w:r>
            <w:rPr>
              <w:noProof/>
            </w:rPr>
            <w:instrText xml:space="preserve"> PAGEREF _Toc41645033 \h </w:instrText>
          </w:r>
          <w:r>
            <w:rPr>
              <w:noProof/>
            </w:rPr>
          </w:r>
          <w:r>
            <w:rPr>
              <w:noProof/>
            </w:rPr>
            <w:fldChar w:fldCharType="separate"/>
          </w:r>
          <w:r w:rsidR="00EF2330">
            <w:rPr>
              <w:noProof/>
            </w:rPr>
            <w:t>131</w:t>
          </w:r>
          <w:r>
            <w:rPr>
              <w:noProof/>
            </w:rPr>
            <w:fldChar w:fldCharType="end"/>
          </w:r>
        </w:p>
        <w:p w14:paraId="3D00BD0F" w14:textId="77777777" w:rsidR="00332023" w:rsidRDefault="00332023">
          <w:pPr>
            <w:pStyle w:val="TOC2"/>
            <w:tabs>
              <w:tab w:val="left" w:pos="1134"/>
            </w:tabs>
            <w:rPr>
              <w:rFonts w:asciiTheme="minorHAnsi" w:eastAsiaTheme="minorEastAsia" w:hAnsiTheme="minorHAnsi" w:cstheme="minorBidi"/>
              <w:noProof/>
              <w:sz w:val="22"/>
              <w:szCs w:val="22"/>
              <w:lang w:eastAsia="en-AU"/>
            </w:rPr>
          </w:pPr>
          <w:r>
            <w:rPr>
              <w:noProof/>
            </w:rPr>
            <w:t>4.3</w:t>
          </w:r>
          <w:r>
            <w:rPr>
              <w:rFonts w:asciiTheme="minorHAnsi" w:eastAsiaTheme="minorEastAsia" w:hAnsiTheme="minorHAnsi" w:cstheme="minorBidi"/>
              <w:noProof/>
              <w:sz w:val="22"/>
              <w:szCs w:val="22"/>
              <w:lang w:eastAsia="en-AU"/>
            </w:rPr>
            <w:tab/>
          </w:r>
          <w:r>
            <w:rPr>
              <w:noProof/>
            </w:rPr>
            <w:t>How VET course subsidies are set</w:t>
          </w:r>
          <w:r>
            <w:rPr>
              <w:noProof/>
            </w:rPr>
            <w:tab/>
          </w:r>
          <w:r>
            <w:rPr>
              <w:noProof/>
            </w:rPr>
            <w:fldChar w:fldCharType="begin"/>
          </w:r>
          <w:r>
            <w:rPr>
              <w:noProof/>
            </w:rPr>
            <w:instrText xml:space="preserve"> PAGEREF _Toc41645034 \h </w:instrText>
          </w:r>
          <w:r>
            <w:rPr>
              <w:noProof/>
            </w:rPr>
          </w:r>
          <w:r>
            <w:rPr>
              <w:noProof/>
            </w:rPr>
            <w:fldChar w:fldCharType="separate"/>
          </w:r>
          <w:r w:rsidR="00EF2330">
            <w:rPr>
              <w:noProof/>
            </w:rPr>
            <w:t>134</w:t>
          </w:r>
          <w:r>
            <w:rPr>
              <w:noProof/>
            </w:rPr>
            <w:fldChar w:fldCharType="end"/>
          </w:r>
        </w:p>
        <w:p w14:paraId="6061BD1E" w14:textId="77777777" w:rsidR="00332023" w:rsidRDefault="00332023">
          <w:pPr>
            <w:pStyle w:val="TOC2"/>
            <w:tabs>
              <w:tab w:val="left" w:pos="1134"/>
            </w:tabs>
            <w:rPr>
              <w:rFonts w:asciiTheme="minorHAnsi" w:eastAsiaTheme="minorEastAsia" w:hAnsiTheme="minorHAnsi" w:cstheme="minorBidi"/>
              <w:noProof/>
              <w:sz w:val="22"/>
              <w:szCs w:val="22"/>
              <w:lang w:eastAsia="en-AU"/>
            </w:rPr>
          </w:pPr>
          <w:r>
            <w:rPr>
              <w:noProof/>
            </w:rPr>
            <w:t>4.4</w:t>
          </w:r>
          <w:r>
            <w:rPr>
              <w:rFonts w:asciiTheme="minorHAnsi" w:eastAsiaTheme="minorEastAsia" w:hAnsiTheme="minorHAnsi" w:cstheme="minorBidi"/>
              <w:noProof/>
              <w:sz w:val="22"/>
              <w:szCs w:val="22"/>
              <w:lang w:eastAsia="en-AU"/>
            </w:rPr>
            <w:tab/>
          </w:r>
          <w:r>
            <w:rPr>
              <w:noProof/>
            </w:rPr>
            <w:t>How jurisdictions manage VET course subsidies</w:t>
          </w:r>
          <w:r>
            <w:rPr>
              <w:noProof/>
            </w:rPr>
            <w:tab/>
          </w:r>
          <w:r>
            <w:rPr>
              <w:noProof/>
            </w:rPr>
            <w:fldChar w:fldCharType="begin"/>
          </w:r>
          <w:r>
            <w:rPr>
              <w:noProof/>
            </w:rPr>
            <w:instrText xml:space="preserve"> PAGEREF _Toc41645035 \h </w:instrText>
          </w:r>
          <w:r>
            <w:rPr>
              <w:noProof/>
            </w:rPr>
          </w:r>
          <w:r>
            <w:rPr>
              <w:noProof/>
            </w:rPr>
            <w:fldChar w:fldCharType="separate"/>
          </w:r>
          <w:r w:rsidR="00EF2330">
            <w:rPr>
              <w:noProof/>
            </w:rPr>
            <w:t>148</w:t>
          </w:r>
          <w:r>
            <w:rPr>
              <w:noProof/>
            </w:rPr>
            <w:fldChar w:fldCharType="end"/>
          </w:r>
        </w:p>
        <w:p w14:paraId="20A10B7B" w14:textId="77777777" w:rsidR="00332023" w:rsidRDefault="00332023">
          <w:pPr>
            <w:pStyle w:val="TOC2"/>
            <w:tabs>
              <w:tab w:val="left" w:pos="1134"/>
            </w:tabs>
            <w:rPr>
              <w:rFonts w:asciiTheme="minorHAnsi" w:eastAsiaTheme="minorEastAsia" w:hAnsiTheme="minorHAnsi" w:cstheme="minorBidi"/>
              <w:noProof/>
              <w:sz w:val="22"/>
              <w:szCs w:val="22"/>
              <w:lang w:eastAsia="en-AU"/>
            </w:rPr>
          </w:pPr>
          <w:r>
            <w:rPr>
              <w:noProof/>
            </w:rPr>
            <w:lastRenderedPageBreak/>
            <w:t>4.5</w:t>
          </w:r>
          <w:r>
            <w:rPr>
              <w:rFonts w:asciiTheme="minorHAnsi" w:eastAsiaTheme="minorEastAsia" w:hAnsiTheme="minorHAnsi" w:cstheme="minorBidi"/>
              <w:noProof/>
              <w:sz w:val="22"/>
              <w:szCs w:val="22"/>
              <w:lang w:eastAsia="en-AU"/>
            </w:rPr>
            <w:tab/>
          </w:r>
          <w:r>
            <w:rPr>
              <w:noProof/>
            </w:rPr>
            <w:t>Conclusions</w:t>
          </w:r>
          <w:r>
            <w:rPr>
              <w:noProof/>
            </w:rPr>
            <w:tab/>
          </w:r>
          <w:r>
            <w:rPr>
              <w:noProof/>
            </w:rPr>
            <w:fldChar w:fldCharType="begin"/>
          </w:r>
          <w:r>
            <w:rPr>
              <w:noProof/>
            </w:rPr>
            <w:instrText xml:space="preserve"> PAGEREF _Toc41645036 \h </w:instrText>
          </w:r>
          <w:r>
            <w:rPr>
              <w:noProof/>
            </w:rPr>
          </w:r>
          <w:r>
            <w:rPr>
              <w:noProof/>
            </w:rPr>
            <w:fldChar w:fldCharType="separate"/>
          </w:r>
          <w:r w:rsidR="00EF2330">
            <w:rPr>
              <w:noProof/>
            </w:rPr>
            <w:t>153</w:t>
          </w:r>
          <w:r>
            <w:rPr>
              <w:noProof/>
            </w:rPr>
            <w:fldChar w:fldCharType="end"/>
          </w:r>
        </w:p>
        <w:p w14:paraId="5D423085" w14:textId="77777777" w:rsidR="00332023" w:rsidRDefault="00332023">
          <w:pPr>
            <w:pStyle w:val="TOC1"/>
            <w:rPr>
              <w:rFonts w:asciiTheme="minorHAnsi" w:eastAsiaTheme="minorEastAsia" w:hAnsiTheme="minorHAnsi" w:cstheme="minorBidi"/>
              <w:b w:val="0"/>
              <w:noProof/>
              <w:sz w:val="22"/>
              <w:szCs w:val="22"/>
              <w:lang w:eastAsia="en-AU"/>
            </w:rPr>
          </w:pPr>
          <w:r>
            <w:rPr>
              <w:noProof/>
            </w:rPr>
            <w:t>5</w:t>
          </w:r>
          <w:r>
            <w:rPr>
              <w:rFonts w:asciiTheme="minorHAnsi" w:eastAsiaTheme="minorEastAsia" w:hAnsiTheme="minorHAnsi" w:cstheme="minorBidi"/>
              <w:b w:val="0"/>
              <w:noProof/>
              <w:sz w:val="22"/>
              <w:szCs w:val="22"/>
              <w:lang w:eastAsia="en-AU"/>
            </w:rPr>
            <w:tab/>
          </w:r>
          <w:r>
            <w:rPr>
              <w:noProof/>
            </w:rPr>
            <w:t>Impacts of subsidies</w:t>
          </w:r>
          <w:r>
            <w:rPr>
              <w:noProof/>
            </w:rPr>
            <w:tab/>
          </w:r>
          <w:r>
            <w:rPr>
              <w:noProof/>
            </w:rPr>
            <w:fldChar w:fldCharType="begin"/>
          </w:r>
          <w:r>
            <w:rPr>
              <w:noProof/>
            </w:rPr>
            <w:instrText xml:space="preserve"> PAGEREF _Toc41645037 \h </w:instrText>
          </w:r>
          <w:r>
            <w:rPr>
              <w:noProof/>
            </w:rPr>
          </w:r>
          <w:r>
            <w:rPr>
              <w:noProof/>
            </w:rPr>
            <w:fldChar w:fldCharType="separate"/>
          </w:r>
          <w:r w:rsidR="00EF2330">
            <w:rPr>
              <w:noProof/>
            </w:rPr>
            <w:t>155</w:t>
          </w:r>
          <w:r>
            <w:rPr>
              <w:noProof/>
            </w:rPr>
            <w:fldChar w:fldCharType="end"/>
          </w:r>
        </w:p>
        <w:p w14:paraId="4F4C390E" w14:textId="77777777" w:rsidR="00332023" w:rsidRDefault="00332023">
          <w:pPr>
            <w:pStyle w:val="TOC2"/>
            <w:tabs>
              <w:tab w:val="left" w:pos="1134"/>
            </w:tabs>
            <w:rPr>
              <w:rFonts w:asciiTheme="minorHAnsi" w:eastAsiaTheme="minorEastAsia" w:hAnsiTheme="minorHAnsi" w:cstheme="minorBidi"/>
              <w:noProof/>
              <w:sz w:val="22"/>
              <w:szCs w:val="22"/>
              <w:lang w:eastAsia="en-AU"/>
            </w:rPr>
          </w:pPr>
          <w:r>
            <w:rPr>
              <w:noProof/>
            </w:rPr>
            <w:t>5.1</w:t>
          </w:r>
          <w:r>
            <w:rPr>
              <w:rFonts w:asciiTheme="minorHAnsi" w:eastAsiaTheme="minorEastAsia" w:hAnsiTheme="minorHAnsi" w:cstheme="minorBidi"/>
              <w:noProof/>
              <w:sz w:val="22"/>
              <w:szCs w:val="22"/>
              <w:lang w:eastAsia="en-AU"/>
            </w:rPr>
            <w:tab/>
          </w:r>
          <w:r>
            <w:rPr>
              <w:noProof/>
            </w:rPr>
            <w:t>The impacts of course subsidies</w:t>
          </w:r>
          <w:r>
            <w:rPr>
              <w:noProof/>
            </w:rPr>
            <w:tab/>
          </w:r>
          <w:r>
            <w:rPr>
              <w:noProof/>
            </w:rPr>
            <w:fldChar w:fldCharType="begin"/>
          </w:r>
          <w:r>
            <w:rPr>
              <w:noProof/>
            </w:rPr>
            <w:instrText xml:space="preserve"> PAGEREF _Toc41645038 \h </w:instrText>
          </w:r>
          <w:r>
            <w:rPr>
              <w:noProof/>
            </w:rPr>
          </w:r>
          <w:r>
            <w:rPr>
              <w:noProof/>
            </w:rPr>
            <w:fldChar w:fldCharType="separate"/>
          </w:r>
          <w:r w:rsidR="00EF2330">
            <w:rPr>
              <w:noProof/>
            </w:rPr>
            <w:t>155</w:t>
          </w:r>
          <w:r>
            <w:rPr>
              <w:noProof/>
            </w:rPr>
            <w:fldChar w:fldCharType="end"/>
          </w:r>
        </w:p>
        <w:p w14:paraId="3A35A6A7" w14:textId="77777777" w:rsidR="00332023" w:rsidRDefault="00332023">
          <w:pPr>
            <w:pStyle w:val="TOC2"/>
            <w:tabs>
              <w:tab w:val="left" w:pos="1134"/>
            </w:tabs>
            <w:rPr>
              <w:rFonts w:asciiTheme="minorHAnsi" w:eastAsiaTheme="minorEastAsia" w:hAnsiTheme="minorHAnsi" w:cstheme="minorBidi"/>
              <w:noProof/>
              <w:sz w:val="22"/>
              <w:szCs w:val="22"/>
              <w:lang w:eastAsia="en-AU"/>
            </w:rPr>
          </w:pPr>
          <w:r>
            <w:rPr>
              <w:noProof/>
            </w:rPr>
            <w:t>5.2</w:t>
          </w:r>
          <w:r>
            <w:rPr>
              <w:rFonts w:asciiTheme="minorHAnsi" w:eastAsiaTheme="minorEastAsia" w:hAnsiTheme="minorHAnsi" w:cstheme="minorBidi"/>
              <w:noProof/>
              <w:sz w:val="22"/>
              <w:szCs w:val="22"/>
              <w:lang w:eastAsia="en-AU"/>
            </w:rPr>
            <w:tab/>
          </w:r>
          <w:r>
            <w:rPr>
              <w:noProof/>
            </w:rPr>
            <w:t>Incentives for trade apprentices and trainees — ‘chalk and cheese’</w:t>
          </w:r>
          <w:r>
            <w:rPr>
              <w:noProof/>
            </w:rPr>
            <w:tab/>
          </w:r>
          <w:r>
            <w:rPr>
              <w:noProof/>
            </w:rPr>
            <w:fldChar w:fldCharType="begin"/>
          </w:r>
          <w:r>
            <w:rPr>
              <w:noProof/>
            </w:rPr>
            <w:instrText xml:space="preserve"> PAGEREF _Toc41645039 \h </w:instrText>
          </w:r>
          <w:r>
            <w:rPr>
              <w:noProof/>
            </w:rPr>
          </w:r>
          <w:r>
            <w:rPr>
              <w:noProof/>
            </w:rPr>
            <w:fldChar w:fldCharType="separate"/>
          </w:r>
          <w:r w:rsidR="00EF2330">
            <w:rPr>
              <w:noProof/>
            </w:rPr>
            <w:t>160</w:t>
          </w:r>
          <w:r>
            <w:rPr>
              <w:noProof/>
            </w:rPr>
            <w:fldChar w:fldCharType="end"/>
          </w:r>
        </w:p>
        <w:p w14:paraId="374722F8" w14:textId="77777777" w:rsidR="00332023" w:rsidRDefault="00332023">
          <w:pPr>
            <w:pStyle w:val="TOC2"/>
            <w:tabs>
              <w:tab w:val="left" w:pos="1134"/>
            </w:tabs>
            <w:rPr>
              <w:rFonts w:asciiTheme="minorHAnsi" w:eastAsiaTheme="minorEastAsia" w:hAnsiTheme="minorHAnsi" w:cstheme="minorBidi"/>
              <w:noProof/>
              <w:sz w:val="22"/>
              <w:szCs w:val="22"/>
              <w:lang w:eastAsia="en-AU"/>
            </w:rPr>
          </w:pPr>
          <w:r>
            <w:rPr>
              <w:noProof/>
            </w:rPr>
            <w:t>5.3</w:t>
          </w:r>
          <w:r>
            <w:rPr>
              <w:rFonts w:asciiTheme="minorHAnsi" w:eastAsiaTheme="minorEastAsia" w:hAnsiTheme="minorHAnsi" w:cstheme="minorBidi"/>
              <w:noProof/>
              <w:sz w:val="22"/>
              <w:szCs w:val="22"/>
              <w:lang w:eastAsia="en-AU"/>
            </w:rPr>
            <w:tab/>
          </w:r>
          <w:r>
            <w:rPr>
              <w:noProof/>
            </w:rPr>
            <w:t>Student supports that complement subsidies</w:t>
          </w:r>
          <w:r>
            <w:rPr>
              <w:noProof/>
            </w:rPr>
            <w:tab/>
          </w:r>
          <w:r>
            <w:rPr>
              <w:noProof/>
            </w:rPr>
            <w:fldChar w:fldCharType="begin"/>
          </w:r>
          <w:r>
            <w:rPr>
              <w:noProof/>
            </w:rPr>
            <w:instrText xml:space="preserve"> PAGEREF _Toc41645040 \h </w:instrText>
          </w:r>
          <w:r>
            <w:rPr>
              <w:noProof/>
            </w:rPr>
          </w:r>
          <w:r>
            <w:rPr>
              <w:noProof/>
            </w:rPr>
            <w:fldChar w:fldCharType="separate"/>
          </w:r>
          <w:r w:rsidR="00EF2330">
            <w:rPr>
              <w:noProof/>
            </w:rPr>
            <w:t>165</w:t>
          </w:r>
          <w:r>
            <w:rPr>
              <w:noProof/>
            </w:rPr>
            <w:fldChar w:fldCharType="end"/>
          </w:r>
        </w:p>
        <w:p w14:paraId="3F1556D1" w14:textId="77777777" w:rsidR="00332023" w:rsidRDefault="00332023">
          <w:pPr>
            <w:pStyle w:val="TOC1"/>
            <w:rPr>
              <w:rFonts w:asciiTheme="minorHAnsi" w:eastAsiaTheme="minorEastAsia" w:hAnsiTheme="minorHAnsi" w:cstheme="minorBidi"/>
              <w:b w:val="0"/>
              <w:noProof/>
              <w:sz w:val="22"/>
              <w:szCs w:val="22"/>
              <w:lang w:eastAsia="en-AU"/>
            </w:rPr>
          </w:pPr>
          <w:r>
            <w:rPr>
              <w:noProof/>
            </w:rPr>
            <w:t>6</w:t>
          </w:r>
          <w:r>
            <w:rPr>
              <w:rFonts w:asciiTheme="minorHAnsi" w:eastAsiaTheme="minorEastAsia" w:hAnsiTheme="minorHAnsi" w:cstheme="minorBidi"/>
              <w:b w:val="0"/>
              <w:noProof/>
              <w:sz w:val="22"/>
              <w:szCs w:val="22"/>
              <w:lang w:eastAsia="en-AU"/>
            </w:rPr>
            <w:tab/>
          </w:r>
          <w:r>
            <w:rPr>
              <w:noProof/>
            </w:rPr>
            <w:t>Policy options for investment in VET</w:t>
          </w:r>
          <w:r>
            <w:rPr>
              <w:noProof/>
            </w:rPr>
            <w:tab/>
          </w:r>
          <w:r>
            <w:rPr>
              <w:noProof/>
            </w:rPr>
            <w:fldChar w:fldCharType="begin"/>
          </w:r>
          <w:r>
            <w:rPr>
              <w:noProof/>
            </w:rPr>
            <w:instrText xml:space="preserve"> PAGEREF _Toc41645041 \h </w:instrText>
          </w:r>
          <w:r>
            <w:rPr>
              <w:noProof/>
            </w:rPr>
          </w:r>
          <w:r>
            <w:rPr>
              <w:noProof/>
            </w:rPr>
            <w:fldChar w:fldCharType="separate"/>
          </w:r>
          <w:r w:rsidR="00EF2330">
            <w:rPr>
              <w:noProof/>
            </w:rPr>
            <w:t>169</w:t>
          </w:r>
          <w:r>
            <w:rPr>
              <w:noProof/>
            </w:rPr>
            <w:fldChar w:fldCharType="end"/>
          </w:r>
        </w:p>
        <w:p w14:paraId="30B057C9" w14:textId="77777777" w:rsidR="00332023" w:rsidRDefault="00332023">
          <w:pPr>
            <w:pStyle w:val="TOC2"/>
            <w:tabs>
              <w:tab w:val="left" w:pos="1134"/>
            </w:tabs>
            <w:rPr>
              <w:rFonts w:asciiTheme="minorHAnsi" w:eastAsiaTheme="minorEastAsia" w:hAnsiTheme="minorHAnsi" w:cstheme="minorBidi"/>
              <w:noProof/>
              <w:sz w:val="22"/>
              <w:szCs w:val="22"/>
              <w:lang w:eastAsia="en-AU"/>
            </w:rPr>
          </w:pPr>
          <w:r>
            <w:rPr>
              <w:noProof/>
            </w:rPr>
            <w:t>6.1</w:t>
          </w:r>
          <w:r>
            <w:rPr>
              <w:rFonts w:asciiTheme="minorHAnsi" w:eastAsiaTheme="minorEastAsia" w:hAnsiTheme="minorHAnsi" w:cstheme="minorBidi"/>
              <w:noProof/>
              <w:sz w:val="22"/>
              <w:szCs w:val="22"/>
              <w:lang w:eastAsia="en-AU"/>
            </w:rPr>
            <w:tab/>
          </w:r>
          <w:r>
            <w:rPr>
              <w:noProof/>
            </w:rPr>
            <w:t>The design of course subsidies</w:t>
          </w:r>
          <w:r>
            <w:rPr>
              <w:noProof/>
            </w:rPr>
            <w:tab/>
          </w:r>
          <w:r>
            <w:rPr>
              <w:noProof/>
            </w:rPr>
            <w:fldChar w:fldCharType="begin"/>
          </w:r>
          <w:r>
            <w:rPr>
              <w:noProof/>
            </w:rPr>
            <w:instrText xml:space="preserve"> PAGEREF _Toc41645042 \h </w:instrText>
          </w:r>
          <w:r>
            <w:rPr>
              <w:noProof/>
            </w:rPr>
          </w:r>
          <w:r>
            <w:rPr>
              <w:noProof/>
            </w:rPr>
            <w:fldChar w:fldCharType="separate"/>
          </w:r>
          <w:r w:rsidR="00EF2330">
            <w:rPr>
              <w:noProof/>
            </w:rPr>
            <w:t>171</w:t>
          </w:r>
          <w:r>
            <w:rPr>
              <w:noProof/>
            </w:rPr>
            <w:fldChar w:fldCharType="end"/>
          </w:r>
        </w:p>
        <w:p w14:paraId="782474E9" w14:textId="77777777" w:rsidR="00332023" w:rsidRDefault="00332023">
          <w:pPr>
            <w:pStyle w:val="TOC2"/>
            <w:tabs>
              <w:tab w:val="left" w:pos="1134"/>
            </w:tabs>
            <w:rPr>
              <w:rFonts w:asciiTheme="minorHAnsi" w:eastAsiaTheme="minorEastAsia" w:hAnsiTheme="minorHAnsi" w:cstheme="minorBidi"/>
              <w:noProof/>
              <w:sz w:val="22"/>
              <w:szCs w:val="22"/>
              <w:lang w:eastAsia="en-AU"/>
            </w:rPr>
          </w:pPr>
          <w:r>
            <w:rPr>
              <w:noProof/>
            </w:rPr>
            <w:t>6.2</w:t>
          </w:r>
          <w:r>
            <w:rPr>
              <w:rFonts w:asciiTheme="minorHAnsi" w:eastAsiaTheme="minorEastAsia" w:hAnsiTheme="minorHAnsi" w:cstheme="minorBidi"/>
              <w:noProof/>
              <w:sz w:val="22"/>
              <w:szCs w:val="22"/>
              <w:lang w:eastAsia="en-AU"/>
            </w:rPr>
            <w:tab/>
          </w:r>
          <w:r>
            <w:rPr>
              <w:noProof/>
            </w:rPr>
            <w:t>An increased role for loans?</w:t>
          </w:r>
          <w:r>
            <w:rPr>
              <w:noProof/>
            </w:rPr>
            <w:tab/>
          </w:r>
          <w:r>
            <w:rPr>
              <w:noProof/>
            </w:rPr>
            <w:fldChar w:fldCharType="begin"/>
          </w:r>
          <w:r>
            <w:rPr>
              <w:noProof/>
            </w:rPr>
            <w:instrText xml:space="preserve"> PAGEREF _Toc41645043 \h </w:instrText>
          </w:r>
          <w:r>
            <w:rPr>
              <w:noProof/>
            </w:rPr>
          </w:r>
          <w:r>
            <w:rPr>
              <w:noProof/>
            </w:rPr>
            <w:fldChar w:fldCharType="separate"/>
          </w:r>
          <w:r w:rsidR="00EF2330">
            <w:rPr>
              <w:noProof/>
            </w:rPr>
            <w:t>177</w:t>
          </w:r>
          <w:r>
            <w:rPr>
              <w:noProof/>
            </w:rPr>
            <w:fldChar w:fldCharType="end"/>
          </w:r>
        </w:p>
        <w:p w14:paraId="29A60602" w14:textId="77777777" w:rsidR="00332023" w:rsidRDefault="00332023">
          <w:pPr>
            <w:pStyle w:val="TOC2"/>
            <w:tabs>
              <w:tab w:val="left" w:pos="1134"/>
            </w:tabs>
            <w:rPr>
              <w:rFonts w:asciiTheme="minorHAnsi" w:eastAsiaTheme="minorEastAsia" w:hAnsiTheme="minorHAnsi" w:cstheme="minorBidi"/>
              <w:noProof/>
              <w:sz w:val="22"/>
              <w:szCs w:val="22"/>
              <w:lang w:eastAsia="en-AU"/>
            </w:rPr>
          </w:pPr>
          <w:r>
            <w:rPr>
              <w:noProof/>
            </w:rPr>
            <w:t>6.3</w:t>
          </w:r>
          <w:r>
            <w:rPr>
              <w:rFonts w:asciiTheme="minorHAnsi" w:eastAsiaTheme="minorEastAsia" w:hAnsiTheme="minorHAnsi" w:cstheme="minorBidi"/>
              <w:noProof/>
              <w:sz w:val="22"/>
              <w:szCs w:val="22"/>
              <w:lang w:eastAsia="en-AU"/>
            </w:rPr>
            <w:tab/>
          </w:r>
          <w:r>
            <w:rPr>
              <w:noProof/>
            </w:rPr>
            <w:t>Government supports for trade apprenticeships</w:t>
          </w:r>
          <w:r>
            <w:rPr>
              <w:noProof/>
            </w:rPr>
            <w:tab/>
          </w:r>
          <w:r>
            <w:rPr>
              <w:noProof/>
            </w:rPr>
            <w:fldChar w:fldCharType="begin"/>
          </w:r>
          <w:r>
            <w:rPr>
              <w:noProof/>
            </w:rPr>
            <w:instrText xml:space="preserve"> PAGEREF _Toc41645044 \h </w:instrText>
          </w:r>
          <w:r>
            <w:rPr>
              <w:noProof/>
            </w:rPr>
          </w:r>
          <w:r>
            <w:rPr>
              <w:noProof/>
            </w:rPr>
            <w:fldChar w:fldCharType="separate"/>
          </w:r>
          <w:r w:rsidR="00EF2330">
            <w:rPr>
              <w:noProof/>
            </w:rPr>
            <w:t>186</w:t>
          </w:r>
          <w:r>
            <w:rPr>
              <w:noProof/>
            </w:rPr>
            <w:fldChar w:fldCharType="end"/>
          </w:r>
        </w:p>
        <w:p w14:paraId="61413BD6" w14:textId="77777777" w:rsidR="00332023" w:rsidRDefault="00332023">
          <w:pPr>
            <w:pStyle w:val="TOC2"/>
            <w:tabs>
              <w:tab w:val="left" w:pos="1134"/>
            </w:tabs>
            <w:rPr>
              <w:rFonts w:asciiTheme="minorHAnsi" w:eastAsiaTheme="minorEastAsia" w:hAnsiTheme="minorHAnsi" w:cstheme="minorBidi"/>
              <w:noProof/>
              <w:sz w:val="22"/>
              <w:szCs w:val="22"/>
              <w:lang w:eastAsia="en-AU"/>
            </w:rPr>
          </w:pPr>
          <w:r>
            <w:rPr>
              <w:noProof/>
            </w:rPr>
            <w:t>6.4</w:t>
          </w:r>
          <w:r>
            <w:rPr>
              <w:rFonts w:asciiTheme="minorHAnsi" w:eastAsiaTheme="minorEastAsia" w:hAnsiTheme="minorHAnsi" w:cstheme="minorBidi"/>
              <w:noProof/>
              <w:sz w:val="22"/>
              <w:szCs w:val="22"/>
              <w:lang w:eastAsia="en-AU"/>
            </w:rPr>
            <w:tab/>
          </w:r>
          <w:r>
            <w:rPr>
              <w:noProof/>
            </w:rPr>
            <w:t>Student supports</w:t>
          </w:r>
          <w:r>
            <w:rPr>
              <w:noProof/>
            </w:rPr>
            <w:tab/>
          </w:r>
          <w:r>
            <w:rPr>
              <w:noProof/>
            </w:rPr>
            <w:fldChar w:fldCharType="begin"/>
          </w:r>
          <w:r>
            <w:rPr>
              <w:noProof/>
            </w:rPr>
            <w:instrText xml:space="preserve"> PAGEREF _Toc41645045 \h </w:instrText>
          </w:r>
          <w:r>
            <w:rPr>
              <w:noProof/>
            </w:rPr>
          </w:r>
          <w:r>
            <w:rPr>
              <w:noProof/>
            </w:rPr>
            <w:fldChar w:fldCharType="separate"/>
          </w:r>
          <w:r w:rsidR="00EF2330">
            <w:rPr>
              <w:noProof/>
            </w:rPr>
            <w:t>190</w:t>
          </w:r>
          <w:r>
            <w:rPr>
              <w:noProof/>
            </w:rPr>
            <w:fldChar w:fldCharType="end"/>
          </w:r>
        </w:p>
        <w:p w14:paraId="1EA17B07" w14:textId="77777777" w:rsidR="00332023" w:rsidRDefault="00332023">
          <w:pPr>
            <w:pStyle w:val="TOC2"/>
            <w:tabs>
              <w:tab w:val="left" w:pos="1134"/>
            </w:tabs>
            <w:rPr>
              <w:rFonts w:asciiTheme="minorHAnsi" w:eastAsiaTheme="minorEastAsia" w:hAnsiTheme="minorHAnsi" w:cstheme="minorBidi"/>
              <w:noProof/>
              <w:sz w:val="22"/>
              <w:szCs w:val="22"/>
              <w:lang w:eastAsia="en-AU"/>
            </w:rPr>
          </w:pPr>
          <w:r>
            <w:rPr>
              <w:noProof/>
            </w:rPr>
            <w:t>6.5</w:t>
          </w:r>
          <w:r>
            <w:rPr>
              <w:rFonts w:asciiTheme="minorHAnsi" w:eastAsiaTheme="minorEastAsia" w:hAnsiTheme="minorHAnsi" w:cstheme="minorBidi"/>
              <w:noProof/>
              <w:sz w:val="22"/>
              <w:szCs w:val="22"/>
              <w:lang w:eastAsia="en-AU"/>
            </w:rPr>
            <w:tab/>
          </w:r>
          <w:r>
            <w:rPr>
              <w:noProof/>
            </w:rPr>
            <w:t>Investment in public provision</w:t>
          </w:r>
          <w:r>
            <w:rPr>
              <w:noProof/>
            </w:rPr>
            <w:tab/>
          </w:r>
          <w:r>
            <w:rPr>
              <w:noProof/>
            </w:rPr>
            <w:fldChar w:fldCharType="begin"/>
          </w:r>
          <w:r>
            <w:rPr>
              <w:noProof/>
            </w:rPr>
            <w:instrText xml:space="preserve"> PAGEREF _Toc41645046 \h </w:instrText>
          </w:r>
          <w:r>
            <w:rPr>
              <w:noProof/>
            </w:rPr>
          </w:r>
          <w:r>
            <w:rPr>
              <w:noProof/>
            </w:rPr>
            <w:fldChar w:fldCharType="separate"/>
          </w:r>
          <w:r w:rsidR="00EF2330">
            <w:rPr>
              <w:noProof/>
            </w:rPr>
            <w:t>191</w:t>
          </w:r>
          <w:r>
            <w:rPr>
              <w:noProof/>
            </w:rPr>
            <w:fldChar w:fldCharType="end"/>
          </w:r>
        </w:p>
        <w:p w14:paraId="33F97FCE" w14:textId="77777777" w:rsidR="00332023" w:rsidRDefault="00332023">
          <w:pPr>
            <w:pStyle w:val="TOC2"/>
            <w:tabs>
              <w:tab w:val="left" w:pos="1134"/>
            </w:tabs>
            <w:rPr>
              <w:rFonts w:asciiTheme="minorHAnsi" w:eastAsiaTheme="minorEastAsia" w:hAnsiTheme="minorHAnsi" w:cstheme="minorBidi"/>
              <w:noProof/>
              <w:sz w:val="22"/>
              <w:szCs w:val="22"/>
              <w:lang w:eastAsia="en-AU"/>
            </w:rPr>
          </w:pPr>
          <w:r>
            <w:rPr>
              <w:noProof/>
            </w:rPr>
            <w:t>6.6</w:t>
          </w:r>
          <w:r>
            <w:rPr>
              <w:rFonts w:asciiTheme="minorHAnsi" w:eastAsiaTheme="minorEastAsia" w:hAnsiTheme="minorHAnsi" w:cstheme="minorBidi"/>
              <w:noProof/>
              <w:sz w:val="22"/>
              <w:szCs w:val="22"/>
              <w:lang w:eastAsia="en-AU"/>
            </w:rPr>
            <w:tab/>
          </w:r>
          <w:r>
            <w:rPr>
              <w:noProof/>
            </w:rPr>
            <w:t>Information is lacking or opaque</w:t>
          </w:r>
          <w:r>
            <w:rPr>
              <w:noProof/>
            </w:rPr>
            <w:tab/>
          </w:r>
          <w:r>
            <w:rPr>
              <w:noProof/>
            </w:rPr>
            <w:fldChar w:fldCharType="begin"/>
          </w:r>
          <w:r>
            <w:rPr>
              <w:noProof/>
            </w:rPr>
            <w:instrText xml:space="preserve"> PAGEREF _Toc41645047 \h </w:instrText>
          </w:r>
          <w:r>
            <w:rPr>
              <w:noProof/>
            </w:rPr>
          </w:r>
          <w:r>
            <w:rPr>
              <w:noProof/>
            </w:rPr>
            <w:fldChar w:fldCharType="separate"/>
          </w:r>
          <w:r w:rsidR="00EF2330">
            <w:rPr>
              <w:noProof/>
            </w:rPr>
            <w:t>193</w:t>
          </w:r>
          <w:r>
            <w:rPr>
              <w:noProof/>
            </w:rPr>
            <w:fldChar w:fldCharType="end"/>
          </w:r>
        </w:p>
        <w:p w14:paraId="05A8C786" w14:textId="77777777" w:rsidR="00332023" w:rsidRDefault="00332023">
          <w:pPr>
            <w:pStyle w:val="TOC2"/>
            <w:tabs>
              <w:tab w:val="left" w:pos="1134"/>
            </w:tabs>
            <w:rPr>
              <w:rFonts w:asciiTheme="minorHAnsi" w:eastAsiaTheme="minorEastAsia" w:hAnsiTheme="minorHAnsi" w:cstheme="minorBidi"/>
              <w:noProof/>
              <w:sz w:val="22"/>
              <w:szCs w:val="22"/>
              <w:lang w:eastAsia="en-AU"/>
            </w:rPr>
          </w:pPr>
          <w:r>
            <w:rPr>
              <w:noProof/>
            </w:rPr>
            <w:t>6.7</w:t>
          </w:r>
          <w:r>
            <w:rPr>
              <w:rFonts w:asciiTheme="minorHAnsi" w:eastAsiaTheme="minorEastAsia" w:hAnsiTheme="minorHAnsi" w:cstheme="minorBidi"/>
              <w:noProof/>
              <w:sz w:val="22"/>
              <w:szCs w:val="22"/>
              <w:lang w:eastAsia="en-AU"/>
            </w:rPr>
            <w:tab/>
          </w:r>
          <w:r>
            <w:rPr>
              <w:noProof/>
            </w:rPr>
            <w:t>The challenge posed by online delivery</w:t>
          </w:r>
          <w:r>
            <w:rPr>
              <w:noProof/>
            </w:rPr>
            <w:tab/>
          </w:r>
          <w:r>
            <w:rPr>
              <w:noProof/>
            </w:rPr>
            <w:fldChar w:fldCharType="begin"/>
          </w:r>
          <w:r>
            <w:rPr>
              <w:noProof/>
            </w:rPr>
            <w:instrText xml:space="preserve"> PAGEREF _Toc41645048 \h </w:instrText>
          </w:r>
          <w:r>
            <w:rPr>
              <w:noProof/>
            </w:rPr>
          </w:r>
          <w:r>
            <w:rPr>
              <w:noProof/>
            </w:rPr>
            <w:fldChar w:fldCharType="separate"/>
          </w:r>
          <w:r w:rsidR="00EF2330">
            <w:rPr>
              <w:noProof/>
            </w:rPr>
            <w:t>193</w:t>
          </w:r>
          <w:r>
            <w:rPr>
              <w:noProof/>
            </w:rPr>
            <w:fldChar w:fldCharType="end"/>
          </w:r>
        </w:p>
        <w:p w14:paraId="36FB104F" w14:textId="77777777" w:rsidR="00332023" w:rsidRDefault="00332023">
          <w:pPr>
            <w:pStyle w:val="TOC1"/>
            <w:rPr>
              <w:rFonts w:asciiTheme="minorHAnsi" w:eastAsiaTheme="minorEastAsia" w:hAnsiTheme="minorHAnsi" w:cstheme="minorBidi"/>
              <w:b w:val="0"/>
              <w:noProof/>
              <w:sz w:val="22"/>
              <w:szCs w:val="22"/>
              <w:lang w:eastAsia="en-AU"/>
            </w:rPr>
          </w:pPr>
          <w:r>
            <w:rPr>
              <w:noProof/>
            </w:rPr>
            <w:t>7</w:t>
          </w:r>
          <w:r>
            <w:rPr>
              <w:rFonts w:asciiTheme="minorHAnsi" w:eastAsiaTheme="minorEastAsia" w:hAnsiTheme="minorHAnsi" w:cstheme="minorBidi"/>
              <w:b w:val="0"/>
              <w:noProof/>
              <w:sz w:val="22"/>
              <w:szCs w:val="22"/>
              <w:lang w:eastAsia="en-AU"/>
            </w:rPr>
            <w:tab/>
          </w:r>
          <w:r>
            <w:rPr>
              <w:noProof/>
            </w:rPr>
            <w:t>Coordination and streamlining of VET supports</w:t>
          </w:r>
          <w:r>
            <w:rPr>
              <w:noProof/>
            </w:rPr>
            <w:tab/>
          </w:r>
          <w:r>
            <w:rPr>
              <w:noProof/>
            </w:rPr>
            <w:fldChar w:fldCharType="begin"/>
          </w:r>
          <w:r>
            <w:rPr>
              <w:noProof/>
            </w:rPr>
            <w:instrText xml:space="preserve"> PAGEREF _Toc41645049 \h </w:instrText>
          </w:r>
          <w:r>
            <w:rPr>
              <w:noProof/>
            </w:rPr>
          </w:r>
          <w:r>
            <w:rPr>
              <w:noProof/>
            </w:rPr>
            <w:fldChar w:fldCharType="separate"/>
          </w:r>
          <w:r w:rsidR="00EF2330">
            <w:rPr>
              <w:noProof/>
            </w:rPr>
            <w:t>195</w:t>
          </w:r>
          <w:r>
            <w:rPr>
              <w:noProof/>
            </w:rPr>
            <w:fldChar w:fldCharType="end"/>
          </w:r>
        </w:p>
        <w:p w14:paraId="58AD7C1E" w14:textId="77777777" w:rsidR="00332023" w:rsidRDefault="00332023">
          <w:pPr>
            <w:pStyle w:val="TOC2"/>
            <w:tabs>
              <w:tab w:val="left" w:pos="1134"/>
            </w:tabs>
            <w:rPr>
              <w:rFonts w:asciiTheme="minorHAnsi" w:eastAsiaTheme="minorEastAsia" w:hAnsiTheme="minorHAnsi" w:cstheme="minorBidi"/>
              <w:noProof/>
              <w:sz w:val="22"/>
              <w:szCs w:val="22"/>
              <w:lang w:eastAsia="en-AU"/>
            </w:rPr>
          </w:pPr>
          <w:r>
            <w:rPr>
              <w:noProof/>
            </w:rPr>
            <w:t>7.1</w:t>
          </w:r>
          <w:r>
            <w:rPr>
              <w:rFonts w:asciiTheme="minorHAnsi" w:eastAsiaTheme="minorEastAsia" w:hAnsiTheme="minorHAnsi" w:cstheme="minorBidi"/>
              <w:noProof/>
              <w:sz w:val="22"/>
              <w:szCs w:val="22"/>
              <w:lang w:eastAsia="en-AU"/>
            </w:rPr>
            <w:tab/>
          </w:r>
          <w:r>
            <w:rPr>
              <w:noProof/>
            </w:rPr>
            <w:t>Progress against the NASWD</w:t>
          </w:r>
          <w:r>
            <w:rPr>
              <w:noProof/>
            </w:rPr>
            <w:tab/>
          </w:r>
          <w:r>
            <w:rPr>
              <w:noProof/>
            </w:rPr>
            <w:fldChar w:fldCharType="begin"/>
          </w:r>
          <w:r>
            <w:rPr>
              <w:noProof/>
            </w:rPr>
            <w:instrText xml:space="preserve"> PAGEREF _Toc41645050 \h </w:instrText>
          </w:r>
          <w:r>
            <w:rPr>
              <w:noProof/>
            </w:rPr>
          </w:r>
          <w:r>
            <w:rPr>
              <w:noProof/>
            </w:rPr>
            <w:fldChar w:fldCharType="separate"/>
          </w:r>
          <w:r w:rsidR="00EF2330">
            <w:rPr>
              <w:noProof/>
            </w:rPr>
            <w:t>196</w:t>
          </w:r>
          <w:r>
            <w:rPr>
              <w:noProof/>
            </w:rPr>
            <w:fldChar w:fldCharType="end"/>
          </w:r>
        </w:p>
        <w:p w14:paraId="127F6770" w14:textId="77777777" w:rsidR="00332023" w:rsidRDefault="00332023">
          <w:pPr>
            <w:pStyle w:val="TOC2"/>
            <w:tabs>
              <w:tab w:val="left" w:pos="1134"/>
            </w:tabs>
            <w:rPr>
              <w:rFonts w:asciiTheme="minorHAnsi" w:eastAsiaTheme="minorEastAsia" w:hAnsiTheme="minorHAnsi" w:cstheme="minorBidi"/>
              <w:noProof/>
              <w:sz w:val="22"/>
              <w:szCs w:val="22"/>
              <w:lang w:eastAsia="en-AU"/>
            </w:rPr>
          </w:pPr>
          <w:r>
            <w:rPr>
              <w:noProof/>
            </w:rPr>
            <w:t>7.2</w:t>
          </w:r>
          <w:r>
            <w:rPr>
              <w:rFonts w:asciiTheme="minorHAnsi" w:eastAsiaTheme="minorEastAsia" w:hAnsiTheme="minorHAnsi" w:cstheme="minorBidi"/>
              <w:noProof/>
              <w:sz w:val="22"/>
              <w:szCs w:val="22"/>
              <w:lang w:eastAsia="en-AU"/>
            </w:rPr>
            <w:tab/>
          </w:r>
          <w:r>
            <w:rPr>
              <w:noProof/>
            </w:rPr>
            <w:t>Support services for apprenticeships</w:t>
          </w:r>
          <w:r>
            <w:rPr>
              <w:noProof/>
            </w:rPr>
            <w:tab/>
          </w:r>
          <w:r>
            <w:rPr>
              <w:noProof/>
            </w:rPr>
            <w:fldChar w:fldCharType="begin"/>
          </w:r>
          <w:r>
            <w:rPr>
              <w:noProof/>
            </w:rPr>
            <w:instrText xml:space="preserve"> PAGEREF _Toc41645051 \h </w:instrText>
          </w:r>
          <w:r>
            <w:rPr>
              <w:noProof/>
            </w:rPr>
          </w:r>
          <w:r>
            <w:rPr>
              <w:noProof/>
            </w:rPr>
            <w:fldChar w:fldCharType="separate"/>
          </w:r>
          <w:r w:rsidR="00EF2330">
            <w:rPr>
              <w:noProof/>
            </w:rPr>
            <w:t>198</w:t>
          </w:r>
          <w:r>
            <w:rPr>
              <w:noProof/>
            </w:rPr>
            <w:fldChar w:fldCharType="end"/>
          </w:r>
        </w:p>
        <w:p w14:paraId="3CAFF3AD" w14:textId="77777777" w:rsidR="00332023" w:rsidRDefault="00332023">
          <w:pPr>
            <w:pStyle w:val="TOC2"/>
            <w:tabs>
              <w:tab w:val="left" w:pos="1134"/>
            </w:tabs>
            <w:rPr>
              <w:rFonts w:asciiTheme="minorHAnsi" w:eastAsiaTheme="minorEastAsia" w:hAnsiTheme="minorHAnsi" w:cstheme="minorBidi"/>
              <w:noProof/>
              <w:sz w:val="22"/>
              <w:szCs w:val="22"/>
              <w:lang w:eastAsia="en-AU"/>
            </w:rPr>
          </w:pPr>
          <w:r>
            <w:rPr>
              <w:noProof/>
            </w:rPr>
            <w:t>7.3</w:t>
          </w:r>
          <w:r>
            <w:rPr>
              <w:rFonts w:asciiTheme="minorHAnsi" w:eastAsiaTheme="minorEastAsia" w:hAnsiTheme="minorHAnsi" w:cstheme="minorBidi"/>
              <w:noProof/>
              <w:sz w:val="22"/>
              <w:szCs w:val="22"/>
              <w:lang w:eastAsia="en-AU"/>
            </w:rPr>
            <w:tab/>
          </w:r>
          <w:r>
            <w:rPr>
              <w:noProof/>
            </w:rPr>
            <w:t>Streamlining training package developments</w:t>
          </w:r>
          <w:r>
            <w:rPr>
              <w:noProof/>
            </w:rPr>
            <w:tab/>
          </w:r>
          <w:r>
            <w:rPr>
              <w:noProof/>
            </w:rPr>
            <w:fldChar w:fldCharType="begin"/>
          </w:r>
          <w:r>
            <w:rPr>
              <w:noProof/>
            </w:rPr>
            <w:instrText xml:space="preserve"> PAGEREF _Toc41645052 \h </w:instrText>
          </w:r>
          <w:r>
            <w:rPr>
              <w:noProof/>
            </w:rPr>
          </w:r>
          <w:r>
            <w:rPr>
              <w:noProof/>
            </w:rPr>
            <w:fldChar w:fldCharType="separate"/>
          </w:r>
          <w:r w:rsidR="00EF2330">
            <w:rPr>
              <w:noProof/>
            </w:rPr>
            <w:t>211</w:t>
          </w:r>
          <w:r>
            <w:rPr>
              <w:noProof/>
            </w:rPr>
            <w:fldChar w:fldCharType="end"/>
          </w:r>
        </w:p>
        <w:p w14:paraId="45241255" w14:textId="77777777" w:rsidR="00332023" w:rsidRDefault="00332023">
          <w:pPr>
            <w:pStyle w:val="TOC2"/>
            <w:tabs>
              <w:tab w:val="left" w:pos="1134"/>
            </w:tabs>
            <w:rPr>
              <w:rFonts w:asciiTheme="minorHAnsi" w:eastAsiaTheme="minorEastAsia" w:hAnsiTheme="minorHAnsi" w:cstheme="minorBidi"/>
              <w:noProof/>
              <w:sz w:val="22"/>
              <w:szCs w:val="22"/>
              <w:lang w:eastAsia="en-AU"/>
            </w:rPr>
          </w:pPr>
          <w:r>
            <w:rPr>
              <w:noProof/>
            </w:rPr>
            <w:t>7.4</w:t>
          </w:r>
          <w:r>
            <w:rPr>
              <w:rFonts w:asciiTheme="minorHAnsi" w:eastAsiaTheme="minorEastAsia" w:hAnsiTheme="minorHAnsi" w:cstheme="minorBidi"/>
              <w:noProof/>
              <w:sz w:val="22"/>
              <w:szCs w:val="22"/>
              <w:lang w:eastAsia="en-AU"/>
            </w:rPr>
            <w:tab/>
          </w:r>
          <w:r>
            <w:rPr>
              <w:noProof/>
            </w:rPr>
            <w:t>Multiple regulators</w:t>
          </w:r>
          <w:r>
            <w:rPr>
              <w:noProof/>
            </w:rPr>
            <w:tab/>
          </w:r>
          <w:r>
            <w:rPr>
              <w:noProof/>
            </w:rPr>
            <w:fldChar w:fldCharType="begin"/>
          </w:r>
          <w:r>
            <w:rPr>
              <w:noProof/>
            </w:rPr>
            <w:instrText xml:space="preserve"> PAGEREF _Toc41645053 \h </w:instrText>
          </w:r>
          <w:r>
            <w:rPr>
              <w:noProof/>
            </w:rPr>
          </w:r>
          <w:r>
            <w:rPr>
              <w:noProof/>
            </w:rPr>
            <w:fldChar w:fldCharType="separate"/>
          </w:r>
          <w:r w:rsidR="00EF2330">
            <w:rPr>
              <w:noProof/>
            </w:rPr>
            <w:t>216</w:t>
          </w:r>
          <w:r>
            <w:rPr>
              <w:noProof/>
            </w:rPr>
            <w:fldChar w:fldCharType="end"/>
          </w:r>
        </w:p>
        <w:p w14:paraId="13E02298" w14:textId="77777777" w:rsidR="00332023" w:rsidRDefault="00332023">
          <w:pPr>
            <w:pStyle w:val="TOC2"/>
            <w:tabs>
              <w:tab w:val="left" w:pos="1134"/>
            </w:tabs>
            <w:rPr>
              <w:rFonts w:asciiTheme="minorHAnsi" w:eastAsiaTheme="minorEastAsia" w:hAnsiTheme="minorHAnsi" w:cstheme="minorBidi"/>
              <w:noProof/>
              <w:sz w:val="22"/>
              <w:szCs w:val="22"/>
              <w:lang w:eastAsia="en-AU"/>
            </w:rPr>
          </w:pPr>
          <w:r>
            <w:rPr>
              <w:noProof/>
            </w:rPr>
            <w:t>7.5</w:t>
          </w:r>
          <w:r>
            <w:rPr>
              <w:rFonts w:asciiTheme="minorHAnsi" w:eastAsiaTheme="minorEastAsia" w:hAnsiTheme="minorHAnsi" w:cstheme="minorBidi"/>
              <w:noProof/>
              <w:sz w:val="22"/>
              <w:szCs w:val="22"/>
              <w:lang w:eastAsia="en-AU"/>
            </w:rPr>
            <w:tab/>
          </w:r>
          <w:r>
            <w:rPr>
              <w:noProof/>
            </w:rPr>
            <w:t>Information for VET students (and employers)</w:t>
          </w:r>
          <w:r>
            <w:rPr>
              <w:noProof/>
            </w:rPr>
            <w:tab/>
          </w:r>
          <w:r>
            <w:rPr>
              <w:noProof/>
            </w:rPr>
            <w:fldChar w:fldCharType="begin"/>
          </w:r>
          <w:r>
            <w:rPr>
              <w:noProof/>
            </w:rPr>
            <w:instrText xml:space="preserve"> PAGEREF _Toc41645054 \h </w:instrText>
          </w:r>
          <w:r>
            <w:rPr>
              <w:noProof/>
            </w:rPr>
          </w:r>
          <w:r>
            <w:rPr>
              <w:noProof/>
            </w:rPr>
            <w:fldChar w:fldCharType="separate"/>
          </w:r>
          <w:r w:rsidR="00EF2330">
            <w:rPr>
              <w:noProof/>
            </w:rPr>
            <w:t>218</w:t>
          </w:r>
          <w:r>
            <w:rPr>
              <w:noProof/>
            </w:rPr>
            <w:fldChar w:fldCharType="end"/>
          </w:r>
        </w:p>
        <w:p w14:paraId="32A964E1" w14:textId="278FE3B5" w:rsidR="00332023" w:rsidRDefault="00332023" w:rsidP="00332023">
          <w:pPr>
            <w:pStyle w:val="TOC1"/>
            <w:spacing w:before="360"/>
            <w:rPr>
              <w:noProof/>
            </w:rPr>
          </w:pPr>
          <w:r>
            <w:rPr>
              <w:noProof/>
            </w:rPr>
            <w:t>Appendixes</w:t>
          </w:r>
        </w:p>
        <w:p w14:paraId="189BE149" w14:textId="77777777" w:rsidR="00332023" w:rsidRDefault="00332023" w:rsidP="00332023">
          <w:pPr>
            <w:pStyle w:val="TOC1"/>
            <w:rPr>
              <w:rFonts w:asciiTheme="minorHAnsi" w:eastAsiaTheme="minorEastAsia" w:hAnsiTheme="minorHAnsi" w:cstheme="minorBidi"/>
              <w:b w:val="0"/>
              <w:noProof/>
              <w:sz w:val="22"/>
              <w:szCs w:val="22"/>
              <w:lang w:eastAsia="en-AU"/>
            </w:rPr>
          </w:pPr>
          <w:r>
            <w:rPr>
              <w:noProof/>
            </w:rPr>
            <w:t>A</w:t>
          </w:r>
          <w:r>
            <w:rPr>
              <w:rFonts w:asciiTheme="minorHAnsi" w:eastAsiaTheme="minorEastAsia" w:hAnsiTheme="minorHAnsi" w:cstheme="minorBidi"/>
              <w:b w:val="0"/>
              <w:noProof/>
              <w:sz w:val="22"/>
              <w:szCs w:val="22"/>
              <w:lang w:eastAsia="en-AU"/>
            </w:rPr>
            <w:tab/>
          </w:r>
          <w:r>
            <w:rPr>
              <w:noProof/>
            </w:rPr>
            <w:t>Conduct of the review</w:t>
          </w:r>
          <w:r>
            <w:rPr>
              <w:noProof/>
            </w:rPr>
            <w:tab/>
          </w:r>
          <w:r>
            <w:rPr>
              <w:noProof/>
            </w:rPr>
            <w:fldChar w:fldCharType="begin"/>
          </w:r>
          <w:r>
            <w:rPr>
              <w:noProof/>
            </w:rPr>
            <w:instrText xml:space="preserve"> PAGEREF _Toc41645055 \h </w:instrText>
          </w:r>
          <w:r>
            <w:rPr>
              <w:noProof/>
            </w:rPr>
          </w:r>
          <w:r>
            <w:rPr>
              <w:noProof/>
            </w:rPr>
            <w:fldChar w:fldCharType="separate"/>
          </w:r>
          <w:r w:rsidR="00EF2330">
            <w:rPr>
              <w:noProof/>
            </w:rPr>
            <w:t>225</w:t>
          </w:r>
          <w:r>
            <w:rPr>
              <w:noProof/>
            </w:rPr>
            <w:fldChar w:fldCharType="end"/>
          </w:r>
        </w:p>
        <w:p w14:paraId="2F1E6C9C" w14:textId="77777777" w:rsidR="00332023" w:rsidRDefault="00332023">
          <w:pPr>
            <w:pStyle w:val="TOC1"/>
            <w:rPr>
              <w:rFonts w:asciiTheme="minorHAnsi" w:eastAsiaTheme="minorEastAsia" w:hAnsiTheme="minorHAnsi" w:cstheme="minorBidi"/>
              <w:b w:val="0"/>
              <w:noProof/>
              <w:sz w:val="22"/>
              <w:szCs w:val="22"/>
              <w:lang w:eastAsia="en-AU"/>
            </w:rPr>
          </w:pPr>
          <w:r>
            <w:rPr>
              <w:noProof/>
            </w:rPr>
            <w:t>B</w:t>
          </w:r>
          <w:r>
            <w:rPr>
              <w:rFonts w:asciiTheme="minorHAnsi" w:eastAsiaTheme="minorEastAsia" w:hAnsiTheme="minorHAnsi" w:cstheme="minorBidi"/>
              <w:b w:val="0"/>
              <w:noProof/>
              <w:sz w:val="22"/>
              <w:szCs w:val="22"/>
              <w:lang w:eastAsia="en-AU"/>
            </w:rPr>
            <w:tab/>
          </w:r>
          <w:r>
            <w:rPr>
              <w:noProof/>
            </w:rPr>
            <w:t>The NASWD</w:t>
          </w:r>
          <w:r>
            <w:rPr>
              <w:noProof/>
            </w:rPr>
            <w:tab/>
          </w:r>
          <w:r>
            <w:rPr>
              <w:noProof/>
            </w:rPr>
            <w:fldChar w:fldCharType="begin"/>
          </w:r>
          <w:r>
            <w:rPr>
              <w:noProof/>
            </w:rPr>
            <w:instrText xml:space="preserve"> PAGEREF _Toc41645056 \h </w:instrText>
          </w:r>
          <w:r>
            <w:rPr>
              <w:noProof/>
            </w:rPr>
          </w:r>
          <w:r>
            <w:rPr>
              <w:noProof/>
            </w:rPr>
            <w:fldChar w:fldCharType="separate"/>
          </w:r>
          <w:r w:rsidR="00EF2330">
            <w:rPr>
              <w:noProof/>
            </w:rPr>
            <w:t>231</w:t>
          </w:r>
          <w:r>
            <w:rPr>
              <w:noProof/>
            </w:rPr>
            <w:fldChar w:fldCharType="end"/>
          </w:r>
        </w:p>
        <w:p w14:paraId="5BEA7E13" w14:textId="77777777" w:rsidR="00332023" w:rsidRDefault="00332023">
          <w:pPr>
            <w:pStyle w:val="TOC1"/>
            <w:rPr>
              <w:rFonts w:asciiTheme="minorHAnsi" w:eastAsiaTheme="minorEastAsia" w:hAnsiTheme="minorHAnsi" w:cstheme="minorBidi"/>
              <w:b w:val="0"/>
              <w:noProof/>
              <w:sz w:val="22"/>
              <w:szCs w:val="22"/>
              <w:lang w:eastAsia="en-AU"/>
            </w:rPr>
          </w:pPr>
          <w:r>
            <w:rPr>
              <w:noProof/>
            </w:rPr>
            <w:t>C</w:t>
          </w:r>
          <w:r>
            <w:rPr>
              <w:rFonts w:asciiTheme="minorHAnsi" w:eastAsiaTheme="minorEastAsia" w:hAnsiTheme="minorHAnsi" w:cstheme="minorBidi"/>
              <w:b w:val="0"/>
              <w:noProof/>
              <w:sz w:val="22"/>
              <w:szCs w:val="22"/>
              <w:lang w:eastAsia="en-AU"/>
            </w:rPr>
            <w:tab/>
          </w:r>
          <w:r>
            <w:rPr>
              <w:noProof/>
            </w:rPr>
            <w:t>Operation of the VET system</w:t>
          </w:r>
          <w:r>
            <w:rPr>
              <w:noProof/>
            </w:rPr>
            <w:tab/>
          </w:r>
          <w:r>
            <w:rPr>
              <w:noProof/>
            </w:rPr>
            <w:fldChar w:fldCharType="begin"/>
          </w:r>
          <w:r>
            <w:rPr>
              <w:noProof/>
            </w:rPr>
            <w:instrText xml:space="preserve"> PAGEREF _Toc41645060 \h </w:instrText>
          </w:r>
          <w:r>
            <w:rPr>
              <w:noProof/>
            </w:rPr>
          </w:r>
          <w:r>
            <w:rPr>
              <w:noProof/>
            </w:rPr>
            <w:fldChar w:fldCharType="separate"/>
          </w:r>
          <w:r w:rsidR="00EF2330">
            <w:rPr>
              <w:noProof/>
            </w:rPr>
            <w:t>241</w:t>
          </w:r>
          <w:r>
            <w:rPr>
              <w:noProof/>
            </w:rPr>
            <w:fldChar w:fldCharType="end"/>
          </w:r>
        </w:p>
        <w:p w14:paraId="20D4E6E1" w14:textId="77777777" w:rsidR="00332023" w:rsidRDefault="00332023">
          <w:pPr>
            <w:pStyle w:val="TOC1"/>
            <w:rPr>
              <w:rFonts w:asciiTheme="minorHAnsi" w:eastAsiaTheme="minorEastAsia" w:hAnsiTheme="minorHAnsi" w:cstheme="minorBidi"/>
              <w:b w:val="0"/>
              <w:noProof/>
              <w:sz w:val="22"/>
              <w:szCs w:val="22"/>
              <w:lang w:eastAsia="en-AU"/>
            </w:rPr>
          </w:pPr>
          <w:r>
            <w:rPr>
              <w:noProof/>
            </w:rPr>
            <w:t>D</w:t>
          </w:r>
          <w:r>
            <w:rPr>
              <w:rFonts w:asciiTheme="minorHAnsi" w:eastAsiaTheme="minorEastAsia" w:hAnsiTheme="minorHAnsi" w:cstheme="minorBidi"/>
              <w:b w:val="0"/>
              <w:noProof/>
              <w:sz w:val="22"/>
              <w:szCs w:val="22"/>
              <w:lang w:eastAsia="en-AU"/>
            </w:rPr>
            <w:tab/>
          </w:r>
          <w:r>
            <w:rPr>
              <w:noProof/>
            </w:rPr>
            <w:t>Government funding of VET</w:t>
          </w:r>
          <w:r>
            <w:rPr>
              <w:noProof/>
            </w:rPr>
            <w:tab/>
          </w:r>
          <w:r>
            <w:rPr>
              <w:noProof/>
            </w:rPr>
            <w:fldChar w:fldCharType="begin"/>
          </w:r>
          <w:r>
            <w:rPr>
              <w:noProof/>
            </w:rPr>
            <w:instrText xml:space="preserve"> PAGEREF _Toc41645065 \h </w:instrText>
          </w:r>
          <w:r>
            <w:rPr>
              <w:noProof/>
            </w:rPr>
          </w:r>
          <w:r>
            <w:rPr>
              <w:noProof/>
            </w:rPr>
            <w:fldChar w:fldCharType="separate"/>
          </w:r>
          <w:r w:rsidR="00EF2330">
            <w:rPr>
              <w:noProof/>
            </w:rPr>
            <w:t>259</w:t>
          </w:r>
          <w:r>
            <w:rPr>
              <w:noProof/>
            </w:rPr>
            <w:fldChar w:fldCharType="end"/>
          </w:r>
        </w:p>
        <w:p w14:paraId="35F1C00A" w14:textId="77777777" w:rsidR="00332023" w:rsidRDefault="00332023">
          <w:pPr>
            <w:pStyle w:val="TOC1"/>
            <w:rPr>
              <w:rFonts w:asciiTheme="minorHAnsi" w:eastAsiaTheme="minorEastAsia" w:hAnsiTheme="minorHAnsi" w:cstheme="minorBidi"/>
              <w:b w:val="0"/>
              <w:noProof/>
              <w:sz w:val="22"/>
              <w:szCs w:val="22"/>
              <w:lang w:eastAsia="en-AU"/>
            </w:rPr>
          </w:pPr>
          <w:r>
            <w:rPr>
              <w:noProof/>
            </w:rPr>
            <w:t>E</w:t>
          </w:r>
          <w:r>
            <w:rPr>
              <w:rFonts w:asciiTheme="minorHAnsi" w:eastAsiaTheme="minorEastAsia" w:hAnsiTheme="minorHAnsi" w:cstheme="minorBidi"/>
              <w:b w:val="0"/>
              <w:noProof/>
              <w:sz w:val="22"/>
              <w:szCs w:val="22"/>
              <w:lang w:eastAsia="en-AU"/>
            </w:rPr>
            <w:tab/>
          </w:r>
          <w:r>
            <w:rPr>
              <w:noProof/>
            </w:rPr>
            <w:t>Higher education policy settings</w:t>
          </w:r>
          <w:r>
            <w:rPr>
              <w:noProof/>
            </w:rPr>
            <w:tab/>
          </w:r>
          <w:r>
            <w:rPr>
              <w:noProof/>
            </w:rPr>
            <w:fldChar w:fldCharType="begin"/>
          </w:r>
          <w:r>
            <w:rPr>
              <w:noProof/>
            </w:rPr>
            <w:instrText xml:space="preserve"> PAGEREF _Toc41645069 \h </w:instrText>
          </w:r>
          <w:r>
            <w:rPr>
              <w:noProof/>
            </w:rPr>
          </w:r>
          <w:r>
            <w:rPr>
              <w:noProof/>
            </w:rPr>
            <w:fldChar w:fldCharType="separate"/>
          </w:r>
          <w:r w:rsidR="00EF2330">
            <w:rPr>
              <w:noProof/>
            </w:rPr>
            <w:t>287</w:t>
          </w:r>
          <w:r>
            <w:rPr>
              <w:noProof/>
            </w:rPr>
            <w:fldChar w:fldCharType="end"/>
          </w:r>
        </w:p>
        <w:p w14:paraId="4631E619" w14:textId="4CAD5A02" w:rsidR="00135988" w:rsidRDefault="00332023" w:rsidP="00332023">
          <w:pPr>
            <w:pStyle w:val="TOC1"/>
            <w:spacing w:before="360"/>
          </w:pPr>
          <w:r>
            <w:rPr>
              <w:noProof/>
            </w:rPr>
            <w:t>References</w:t>
          </w:r>
          <w:r>
            <w:rPr>
              <w:noProof/>
            </w:rPr>
            <w:tab/>
          </w:r>
          <w:r>
            <w:rPr>
              <w:noProof/>
            </w:rPr>
            <w:fldChar w:fldCharType="begin"/>
          </w:r>
          <w:r>
            <w:rPr>
              <w:noProof/>
            </w:rPr>
            <w:instrText xml:space="preserve"> PAGEREF _Toc41645072 \h </w:instrText>
          </w:r>
          <w:r>
            <w:rPr>
              <w:noProof/>
            </w:rPr>
          </w:r>
          <w:r>
            <w:rPr>
              <w:noProof/>
            </w:rPr>
            <w:fldChar w:fldCharType="separate"/>
          </w:r>
          <w:r w:rsidR="00EF2330">
            <w:rPr>
              <w:noProof/>
            </w:rPr>
            <w:t>299</w:t>
          </w:r>
          <w:r>
            <w:rPr>
              <w:noProof/>
            </w:rPr>
            <w:fldChar w:fldCharType="end"/>
          </w:r>
          <w:r>
            <w:fldChar w:fldCharType="end"/>
          </w:r>
        </w:p>
      </w:sdtContent>
    </w:sdt>
    <w:p w14:paraId="066F17F5" w14:textId="77777777" w:rsidR="001149DB" w:rsidRDefault="001149DB" w:rsidP="00135988">
      <w:pPr>
        <w:pStyle w:val="BodyText"/>
      </w:pPr>
    </w:p>
    <w:p w14:paraId="03552AD2" w14:textId="77777777" w:rsidR="00135988" w:rsidRDefault="00135988" w:rsidP="00135988">
      <w:pPr>
        <w:pStyle w:val="BodyText"/>
        <w:sectPr w:rsidR="00135988" w:rsidSect="00D908BB">
          <w:headerReference w:type="even" r:id="rId29"/>
          <w:headerReference w:type="default" r:id="rId30"/>
          <w:footerReference w:type="even" r:id="rId31"/>
          <w:footerReference w:type="default" r:id="rId32"/>
          <w:type w:val="oddPage"/>
          <w:pgSz w:w="11907" w:h="16840" w:code="9"/>
          <w:pgMar w:top="1985" w:right="1304" w:bottom="1247" w:left="1814" w:header="1701" w:footer="397" w:gutter="0"/>
          <w:pgNumType w:fmt="lowerRoman"/>
          <w:cols w:space="720"/>
        </w:sectPr>
      </w:pPr>
    </w:p>
    <w:p w14:paraId="755876AE" w14:textId="77777777" w:rsidR="00135988" w:rsidRDefault="00135988" w:rsidP="00135988">
      <w:pPr>
        <w:pStyle w:val="Heading1"/>
      </w:pPr>
      <w:bookmarkStart w:id="10" w:name="Abbreviations"/>
      <w:bookmarkStart w:id="11" w:name="EndContents"/>
      <w:bookmarkStart w:id="12" w:name="RDnote"/>
      <w:bookmarkStart w:id="13" w:name="_Toc41493135"/>
      <w:bookmarkStart w:id="14" w:name="_Toc41644992"/>
      <w:bookmarkEnd w:id="10"/>
      <w:bookmarkEnd w:id="11"/>
      <w:bookmarkEnd w:id="12"/>
      <w:r>
        <w:lastRenderedPageBreak/>
        <w:t>Abbreviations</w:t>
      </w:r>
      <w:bookmarkEnd w:id="13"/>
      <w:bookmarkEnd w:id="14"/>
    </w:p>
    <w:p w14:paraId="5DCDDA7C" w14:textId="77777777" w:rsidR="00135988" w:rsidRDefault="00135988" w:rsidP="00135988">
      <w:pPr>
        <w:pStyle w:val="BoxSpaceAbove"/>
      </w:pPr>
    </w:p>
    <w:tbl>
      <w:tblPr>
        <w:tblW w:w="0" w:type="auto"/>
        <w:tblCellMar>
          <w:left w:w="0" w:type="dxa"/>
          <w:right w:w="0" w:type="dxa"/>
        </w:tblCellMar>
        <w:tblLook w:val="0000" w:firstRow="0" w:lastRow="0" w:firstColumn="0" w:lastColumn="0" w:noHBand="0" w:noVBand="0"/>
        <w:tblDescription w:val="Table used for design layout."/>
      </w:tblPr>
      <w:tblGrid>
        <w:gridCol w:w="2410"/>
        <w:gridCol w:w="6379"/>
      </w:tblGrid>
      <w:tr w:rsidR="00135988" w14:paraId="4F64E10F" w14:textId="77777777" w:rsidTr="00D908BB">
        <w:tc>
          <w:tcPr>
            <w:tcW w:w="2410" w:type="dxa"/>
          </w:tcPr>
          <w:p w14:paraId="3D43BFC2" w14:textId="77777777" w:rsidR="00135988" w:rsidRDefault="00135988" w:rsidP="00D908BB">
            <w:pPr>
              <w:pStyle w:val="BodyText"/>
              <w:spacing w:before="120"/>
              <w:ind w:right="6"/>
            </w:pPr>
            <w:r>
              <w:t>ACSF</w:t>
            </w:r>
          </w:p>
        </w:tc>
        <w:tc>
          <w:tcPr>
            <w:tcW w:w="6379" w:type="dxa"/>
          </w:tcPr>
          <w:p w14:paraId="6B2040DA" w14:textId="77777777" w:rsidR="00135988" w:rsidRDefault="00135988" w:rsidP="00D908BB">
            <w:pPr>
              <w:pStyle w:val="BodyText"/>
              <w:spacing w:before="120"/>
              <w:ind w:left="227" w:right="6"/>
            </w:pPr>
            <w:r>
              <w:t>Australian Core Skills Framework</w:t>
            </w:r>
          </w:p>
        </w:tc>
      </w:tr>
      <w:tr w:rsidR="00135988" w14:paraId="2F42B281" w14:textId="77777777" w:rsidTr="00D908BB">
        <w:tc>
          <w:tcPr>
            <w:tcW w:w="2410" w:type="dxa"/>
          </w:tcPr>
          <w:p w14:paraId="6C1ACBA5" w14:textId="77777777" w:rsidR="00135988" w:rsidRDefault="00135988" w:rsidP="00D908BB">
            <w:pPr>
              <w:pStyle w:val="BodyText"/>
              <w:spacing w:before="120"/>
              <w:ind w:right="6"/>
            </w:pPr>
            <w:r>
              <w:t>AQF</w:t>
            </w:r>
          </w:p>
        </w:tc>
        <w:tc>
          <w:tcPr>
            <w:tcW w:w="6379" w:type="dxa"/>
          </w:tcPr>
          <w:p w14:paraId="5B0378EB" w14:textId="77777777" w:rsidR="00135988" w:rsidRDefault="00135988" w:rsidP="00D908BB">
            <w:pPr>
              <w:pStyle w:val="BodyText"/>
              <w:spacing w:before="120"/>
              <w:ind w:left="227" w:right="6"/>
            </w:pPr>
            <w:r>
              <w:t>Australian Qualifications Framework</w:t>
            </w:r>
          </w:p>
        </w:tc>
      </w:tr>
      <w:tr w:rsidR="00135988" w14:paraId="6F2592CC" w14:textId="77777777" w:rsidTr="00D908BB">
        <w:tc>
          <w:tcPr>
            <w:tcW w:w="2410" w:type="dxa"/>
          </w:tcPr>
          <w:p w14:paraId="2CC6BE41" w14:textId="77777777" w:rsidR="00135988" w:rsidRDefault="00135988" w:rsidP="00D908BB">
            <w:pPr>
              <w:pStyle w:val="BodyText"/>
              <w:spacing w:before="120"/>
              <w:ind w:right="6"/>
            </w:pPr>
            <w:r>
              <w:t>ASQA</w:t>
            </w:r>
          </w:p>
        </w:tc>
        <w:tc>
          <w:tcPr>
            <w:tcW w:w="6379" w:type="dxa"/>
          </w:tcPr>
          <w:p w14:paraId="5F7D90B7" w14:textId="77777777" w:rsidR="00135988" w:rsidRDefault="00135988" w:rsidP="00D908BB">
            <w:pPr>
              <w:pStyle w:val="BodyText"/>
              <w:spacing w:before="120"/>
              <w:ind w:left="227" w:right="6"/>
            </w:pPr>
            <w:r>
              <w:t>Australian Skills Quality Authority</w:t>
            </w:r>
          </w:p>
        </w:tc>
      </w:tr>
      <w:tr w:rsidR="00135988" w14:paraId="01EF618C" w14:textId="77777777" w:rsidTr="00D908BB">
        <w:tc>
          <w:tcPr>
            <w:tcW w:w="2410" w:type="dxa"/>
          </w:tcPr>
          <w:p w14:paraId="0F7D7F8B" w14:textId="77777777" w:rsidR="00135988" w:rsidRDefault="00135988" w:rsidP="00D908BB">
            <w:pPr>
              <w:pStyle w:val="BodyText"/>
              <w:spacing w:before="120"/>
              <w:ind w:right="6"/>
            </w:pPr>
            <w:r>
              <w:t>ATSI</w:t>
            </w:r>
          </w:p>
        </w:tc>
        <w:tc>
          <w:tcPr>
            <w:tcW w:w="6379" w:type="dxa"/>
          </w:tcPr>
          <w:p w14:paraId="5C92AC78" w14:textId="77777777" w:rsidR="00135988" w:rsidRDefault="00135988" w:rsidP="00D908BB">
            <w:pPr>
              <w:pStyle w:val="BodyText"/>
              <w:spacing w:before="120"/>
              <w:ind w:left="227" w:right="6"/>
            </w:pPr>
            <w:r w:rsidRPr="008C1C9D">
              <w:t>Aboriginal and Torres Strait Islander</w:t>
            </w:r>
          </w:p>
        </w:tc>
      </w:tr>
      <w:tr w:rsidR="00135988" w14:paraId="6F0CFD5D" w14:textId="77777777" w:rsidTr="00D908BB">
        <w:tc>
          <w:tcPr>
            <w:tcW w:w="2410" w:type="dxa"/>
          </w:tcPr>
          <w:p w14:paraId="577DE531" w14:textId="77777777" w:rsidR="00135988" w:rsidRDefault="00135988" w:rsidP="00D908BB">
            <w:pPr>
              <w:pStyle w:val="BodyText"/>
              <w:spacing w:before="120"/>
              <w:ind w:right="6"/>
            </w:pPr>
            <w:r>
              <w:t>COAG</w:t>
            </w:r>
          </w:p>
        </w:tc>
        <w:tc>
          <w:tcPr>
            <w:tcW w:w="6379" w:type="dxa"/>
          </w:tcPr>
          <w:p w14:paraId="13CE5E86" w14:textId="77777777" w:rsidR="00135988" w:rsidRDefault="00135988" w:rsidP="00D908BB">
            <w:pPr>
              <w:pStyle w:val="BodyText"/>
              <w:spacing w:before="120"/>
              <w:ind w:left="227" w:right="6"/>
            </w:pPr>
            <w:r>
              <w:t xml:space="preserve">Council of Australian Governments </w:t>
            </w:r>
          </w:p>
        </w:tc>
      </w:tr>
      <w:tr w:rsidR="00135988" w14:paraId="63FB9B69" w14:textId="77777777" w:rsidTr="00D908BB">
        <w:tc>
          <w:tcPr>
            <w:tcW w:w="2410" w:type="dxa"/>
          </w:tcPr>
          <w:p w14:paraId="6060CBF3" w14:textId="77777777" w:rsidR="00135988" w:rsidRDefault="00135988" w:rsidP="00D908BB">
            <w:pPr>
              <w:pStyle w:val="BodyText"/>
              <w:spacing w:before="120"/>
              <w:ind w:right="6"/>
            </w:pPr>
            <w:r>
              <w:t>EFTSL</w:t>
            </w:r>
          </w:p>
        </w:tc>
        <w:tc>
          <w:tcPr>
            <w:tcW w:w="6379" w:type="dxa"/>
          </w:tcPr>
          <w:p w14:paraId="7C7D0A28" w14:textId="77777777" w:rsidR="00135988" w:rsidRDefault="00135988" w:rsidP="00D908BB">
            <w:pPr>
              <w:pStyle w:val="BodyText"/>
              <w:spacing w:before="120"/>
              <w:ind w:left="227" w:right="6"/>
            </w:pPr>
            <w:r>
              <w:t>Equivalent Full Time Student Load</w:t>
            </w:r>
          </w:p>
        </w:tc>
      </w:tr>
      <w:tr w:rsidR="00135988" w14:paraId="407400E0" w14:textId="77777777" w:rsidTr="00D908BB">
        <w:tc>
          <w:tcPr>
            <w:tcW w:w="2410" w:type="dxa"/>
          </w:tcPr>
          <w:p w14:paraId="46860727" w14:textId="77777777" w:rsidR="00135988" w:rsidRDefault="00135988" w:rsidP="00D908BB">
            <w:pPr>
              <w:pStyle w:val="BodyText"/>
              <w:spacing w:before="120"/>
              <w:ind w:right="6"/>
            </w:pPr>
            <w:r>
              <w:t>FCL</w:t>
            </w:r>
          </w:p>
        </w:tc>
        <w:tc>
          <w:tcPr>
            <w:tcW w:w="6379" w:type="dxa"/>
          </w:tcPr>
          <w:p w14:paraId="1ECD2E40" w14:textId="77777777" w:rsidR="00135988" w:rsidRDefault="00135988" w:rsidP="00D908BB">
            <w:pPr>
              <w:pStyle w:val="BodyText"/>
              <w:spacing w:before="120"/>
              <w:ind w:left="227" w:right="6"/>
            </w:pPr>
            <w:r>
              <w:t>Funded Course List</w:t>
            </w:r>
          </w:p>
        </w:tc>
      </w:tr>
      <w:tr w:rsidR="00135988" w14:paraId="10E92FA4" w14:textId="77777777" w:rsidTr="00D908BB">
        <w:tc>
          <w:tcPr>
            <w:tcW w:w="2410" w:type="dxa"/>
          </w:tcPr>
          <w:p w14:paraId="3D5270FC" w14:textId="77777777" w:rsidR="00135988" w:rsidRDefault="00135988" w:rsidP="00D908BB">
            <w:pPr>
              <w:pStyle w:val="BodyText"/>
              <w:spacing w:before="120"/>
              <w:ind w:right="6"/>
            </w:pPr>
            <w:r>
              <w:t>FYTEs</w:t>
            </w:r>
          </w:p>
        </w:tc>
        <w:tc>
          <w:tcPr>
            <w:tcW w:w="6379" w:type="dxa"/>
          </w:tcPr>
          <w:p w14:paraId="1EC544B2" w14:textId="77777777" w:rsidR="00135988" w:rsidRDefault="00135988" w:rsidP="00D908BB">
            <w:pPr>
              <w:pStyle w:val="BodyText"/>
              <w:spacing w:before="120"/>
              <w:ind w:left="227" w:right="6"/>
            </w:pPr>
            <w:r>
              <w:t>Full Year Training Equivalents</w:t>
            </w:r>
          </w:p>
        </w:tc>
      </w:tr>
      <w:tr w:rsidR="00135988" w14:paraId="4689BAB8" w14:textId="77777777" w:rsidTr="00D908BB">
        <w:tc>
          <w:tcPr>
            <w:tcW w:w="2410" w:type="dxa"/>
          </w:tcPr>
          <w:p w14:paraId="5CD56B49" w14:textId="77777777" w:rsidR="00135988" w:rsidRDefault="00135988" w:rsidP="00D908BB">
            <w:pPr>
              <w:pStyle w:val="BodyText"/>
              <w:spacing w:before="120"/>
              <w:ind w:right="6"/>
            </w:pPr>
            <w:r>
              <w:t>GTOs</w:t>
            </w:r>
          </w:p>
        </w:tc>
        <w:tc>
          <w:tcPr>
            <w:tcW w:w="6379" w:type="dxa"/>
          </w:tcPr>
          <w:p w14:paraId="0281BF04" w14:textId="77777777" w:rsidR="00135988" w:rsidRDefault="00135988" w:rsidP="00D908BB">
            <w:pPr>
              <w:pStyle w:val="BodyText"/>
              <w:spacing w:before="120"/>
              <w:ind w:left="227" w:right="6"/>
            </w:pPr>
            <w:r>
              <w:t>Group Training Organisations</w:t>
            </w:r>
          </w:p>
        </w:tc>
      </w:tr>
      <w:tr w:rsidR="00135988" w14:paraId="4FD930BE" w14:textId="77777777" w:rsidTr="00D908BB">
        <w:tc>
          <w:tcPr>
            <w:tcW w:w="2410" w:type="dxa"/>
          </w:tcPr>
          <w:p w14:paraId="2CCCFC84" w14:textId="77777777" w:rsidR="00135988" w:rsidRDefault="00135988" w:rsidP="00D908BB">
            <w:pPr>
              <w:pStyle w:val="BodyText"/>
              <w:spacing w:before="120"/>
              <w:ind w:right="6"/>
            </w:pPr>
            <w:r>
              <w:t>ICLs</w:t>
            </w:r>
          </w:p>
        </w:tc>
        <w:tc>
          <w:tcPr>
            <w:tcW w:w="6379" w:type="dxa"/>
          </w:tcPr>
          <w:p w14:paraId="4F000C00" w14:textId="77777777" w:rsidR="00135988" w:rsidRDefault="00135988" w:rsidP="00D908BB">
            <w:pPr>
              <w:pStyle w:val="BodyText"/>
              <w:spacing w:before="120"/>
              <w:ind w:left="227" w:right="6"/>
            </w:pPr>
            <w:r>
              <w:t>Income Contingent Loans</w:t>
            </w:r>
          </w:p>
        </w:tc>
      </w:tr>
      <w:tr w:rsidR="00135988" w14:paraId="2B6AF303" w14:textId="77777777" w:rsidTr="00D908BB">
        <w:tc>
          <w:tcPr>
            <w:tcW w:w="2410" w:type="dxa"/>
          </w:tcPr>
          <w:p w14:paraId="5A2FD392" w14:textId="77777777" w:rsidR="00135988" w:rsidRDefault="00135988" w:rsidP="00D908BB">
            <w:pPr>
              <w:pStyle w:val="BodyText"/>
              <w:spacing w:before="120"/>
              <w:ind w:right="6"/>
            </w:pPr>
            <w:r>
              <w:t>IGAFFR</w:t>
            </w:r>
          </w:p>
        </w:tc>
        <w:tc>
          <w:tcPr>
            <w:tcW w:w="6379" w:type="dxa"/>
          </w:tcPr>
          <w:p w14:paraId="77D46D1D" w14:textId="77777777" w:rsidR="00135988" w:rsidRDefault="00135988" w:rsidP="00D908BB">
            <w:pPr>
              <w:pStyle w:val="BodyText"/>
              <w:spacing w:before="120"/>
              <w:ind w:left="227" w:right="6"/>
            </w:pPr>
            <w:r>
              <w:t>Intergovernmental Agreement on Federal Financial Relations</w:t>
            </w:r>
          </w:p>
        </w:tc>
      </w:tr>
      <w:tr w:rsidR="00135988" w14:paraId="0EF7EFBE" w14:textId="77777777" w:rsidTr="00D908BB">
        <w:tc>
          <w:tcPr>
            <w:tcW w:w="2410" w:type="dxa"/>
          </w:tcPr>
          <w:p w14:paraId="40F98F22" w14:textId="77777777" w:rsidR="00135988" w:rsidRDefault="00135988" w:rsidP="00D908BB">
            <w:pPr>
              <w:pStyle w:val="BodyText"/>
              <w:tabs>
                <w:tab w:val="center" w:pos="1202"/>
              </w:tabs>
              <w:spacing w:before="120"/>
              <w:ind w:right="6"/>
            </w:pPr>
            <w:r>
              <w:t>IRCs</w:t>
            </w:r>
          </w:p>
        </w:tc>
        <w:tc>
          <w:tcPr>
            <w:tcW w:w="6379" w:type="dxa"/>
          </w:tcPr>
          <w:p w14:paraId="40F4EB69" w14:textId="77777777" w:rsidR="00135988" w:rsidRDefault="00135988" w:rsidP="00D908BB">
            <w:pPr>
              <w:pStyle w:val="BodyText"/>
              <w:spacing w:before="120"/>
              <w:ind w:left="227" w:right="6"/>
            </w:pPr>
            <w:r>
              <w:t>Industry Reference Committees</w:t>
            </w:r>
          </w:p>
        </w:tc>
      </w:tr>
      <w:tr w:rsidR="00135988" w14:paraId="2D3FF654" w14:textId="77777777" w:rsidTr="00D908BB">
        <w:tc>
          <w:tcPr>
            <w:tcW w:w="2410" w:type="dxa"/>
          </w:tcPr>
          <w:p w14:paraId="58B50245" w14:textId="77777777" w:rsidR="00135988" w:rsidRDefault="00135988" w:rsidP="00D908BB">
            <w:pPr>
              <w:pStyle w:val="BodyText"/>
              <w:spacing w:before="120"/>
              <w:ind w:right="6"/>
            </w:pPr>
            <w:r>
              <w:t>NASWD</w:t>
            </w:r>
          </w:p>
        </w:tc>
        <w:tc>
          <w:tcPr>
            <w:tcW w:w="6379" w:type="dxa"/>
          </w:tcPr>
          <w:p w14:paraId="3324FE63" w14:textId="77777777" w:rsidR="00135988" w:rsidRDefault="00135988" w:rsidP="00D908BB">
            <w:pPr>
              <w:pStyle w:val="BodyText"/>
              <w:spacing w:before="120"/>
              <w:ind w:left="227" w:right="6"/>
            </w:pPr>
            <w:r>
              <w:t>National Agreement on Skills and Workforce Development</w:t>
            </w:r>
          </w:p>
        </w:tc>
      </w:tr>
      <w:tr w:rsidR="00135988" w14:paraId="08562A0C" w14:textId="77777777" w:rsidTr="00D908BB">
        <w:tc>
          <w:tcPr>
            <w:tcW w:w="2410" w:type="dxa"/>
          </w:tcPr>
          <w:p w14:paraId="09D9D09B" w14:textId="77777777" w:rsidR="00135988" w:rsidRDefault="00135988" w:rsidP="00D908BB">
            <w:pPr>
              <w:pStyle w:val="BodyText"/>
              <w:spacing w:before="120"/>
              <w:ind w:right="6"/>
            </w:pPr>
            <w:r>
              <w:t>NCI</w:t>
            </w:r>
          </w:p>
        </w:tc>
        <w:tc>
          <w:tcPr>
            <w:tcW w:w="6379" w:type="dxa"/>
          </w:tcPr>
          <w:p w14:paraId="042486DB" w14:textId="77777777" w:rsidR="00135988" w:rsidRDefault="00135988" w:rsidP="00D908BB">
            <w:pPr>
              <w:pStyle w:val="BodyText"/>
              <w:spacing w:before="120"/>
              <w:ind w:left="227" w:right="6"/>
            </w:pPr>
            <w:r>
              <w:t>National Careers Institute</w:t>
            </w:r>
          </w:p>
        </w:tc>
      </w:tr>
      <w:tr w:rsidR="00135988" w14:paraId="4860AA85" w14:textId="77777777" w:rsidTr="00D908BB">
        <w:tc>
          <w:tcPr>
            <w:tcW w:w="2410" w:type="dxa"/>
          </w:tcPr>
          <w:p w14:paraId="6C97C175" w14:textId="77777777" w:rsidR="00135988" w:rsidRDefault="00135988" w:rsidP="00D908BB">
            <w:pPr>
              <w:pStyle w:val="BodyText"/>
              <w:spacing w:before="120"/>
              <w:ind w:right="6"/>
            </w:pPr>
            <w:r>
              <w:t>NCVER</w:t>
            </w:r>
          </w:p>
        </w:tc>
        <w:tc>
          <w:tcPr>
            <w:tcW w:w="6379" w:type="dxa"/>
          </w:tcPr>
          <w:p w14:paraId="14E5A110" w14:textId="77777777" w:rsidR="00135988" w:rsidRDefault="00135988" w:rsidP="00D908BB">
            <w:pPr>
              <w:pStyle w:val="BodyText"/>
              <w:spacing w:before="120"/>
              <w:ind w:left="227" w:right="6"/>
            </w:pPr>
            <w:r>
              <w:t>National Centre for Vocational Education Research</w:t>
            </w:r>
          </w:p>
        </w:tc>
      </w:tr>
      <w:tr w:rsidR="00135988" w14:paraId="06F491CC" w14:textId="77777777" w:rsidTr="00D908BB">
        <w:tc>
          <w:tcPr>
            <w:tcW w:w="2410" w:type="dxa"/>
          </w:tcPr>
          <w:p w14:paraId="3F7A83A3" w14:textId="77777777" w:rsidR="00135988" w:rsidRDefault="00135988" w:rsidP="00D908BB">
            <w:pPr>
              <w:pStyle w:val="BodyText"/>
              <w:spacing w:before="120"/>
              <w:ind w:right="6"/>
            </w:pPr>
            <w:r>
              <w:t>NSC</w:t>
            </w:r>
          </w:p>
        </w:tc>
        <w:tc>
          <w:tcPr>
            <w:tcW w:w="6379" w:type="dxa"/>
          </w:tcPr>
          <w:p w14:paraId="5A18DD74" w14:textId="77777777" w:rsidR="00135988" w:rsidRDefault="00135988" w:rsidP="00D908BB">
            <w:pPr>
              <w:pStyle w:val="BodyText"/>
              <w:spacing w:before="120"/>
              <w:ind w:left="227" w:right="6"/>
            </w:pPr>
            <w:r>
              <w:t>National Skills Commission</w:t>
            </w:r>
          </w:p>
        </w:tc>
      </w:tr>
      <w:tr w:rsidR="00135988" w14:paraId="13B27F2E" w14:textId="77777777" w:rsidTr="00D908BB">
        <w:tc>
          <w:tcPr>
            <w:tcW w:w="2410" w:type="dxa"/>
          </w:tcPr>
          <w:p w14:paraId="6F89ECBD" w14:textId="77777777" w:rsidR="00135988" w:rsidRDefault="00135988" w:rsidP="00D908BB">
            <w:pPr>
              <w:pStyle w:val="BodyText"/>
              <w:spacing w:before="120"/>
              <w:ind w:right="6"/>
            </w:pPr>
            <w:r>
              <w:t>NSNL</w:t>
            </w:r>
          </w:p>
        </w:tc>
        <w:tc>
          <w:tcPr>
            <w:tcW w:w="6379" w:type="dxa"/>
          </w:tcPr>
          <w:p w14:paraId="194C0041" w14:textId="77777777" w:rsidR="00135988" w:rsidRDefault="00135988" w:rsidP="00D908BB">
            <w:pPr>
              <w:pStyle w:val="BodyText"/>
              <w:spacing w:before="120"/>
              <w:ind w:left="227" w:right="6"/>
            </w:pPr>
            <w:r>
              <w:t>National Skills Needs List</w:t>
            </w:r>
          </w:p>
        </w:tc>
      </w:tr>
      <w:tr w:rsidR="00135988" w14:paraId="57034F2B" w14:textId="77777777" w:rsidTr="00D908BB">
        <w:tc>
          <w:tcPr>
            <w:tcW w:w="2410" w:type="dxa"/>
          </w:tcPr>
          <w:p w14:paraId="41C5B8B7" w14:textId="77777777" w:rsidR="00135988" w:rsidRDefault="00135988" w:rsidP="00D908BB">
            <w:pPr>
              <w:pStyle w:val="BodyText"/>
              <w:spacing w:before="120"/>
              <w:ind w:right="6"/>
            </w:pPr>
            <w:r>
              <w:t>OECD</w:t>
            </w:r>
          </w:p>
        </w:tc>
        <w:tc>
          <w:tcPr>
            <w:tcW w:w="6379" w:type="dxa"/>
          </w:tcPr>
          <w:p w14:paraId="594C1660" w14:textId="77777777" w:rsidR="00135988" w:rsidRDefault="00135988" w:rsidP="00D908BB">
            <w:pPr>
              <w:pStyle w:val="BodyText"/>
              <w:spacing w:before="120"/>
              <w:ind w:left="227" w:right="6"/>
            </w:pPr>
            <w:r>
              <w:t>Organisation for Economic Co-operation and Development</w:t>
            </w:r>
          </w:p>
        </w:tc>
      </w:tr>
      <w:tr w:rsidR="00135988" w14:paraId="0C52E088" w14:textId="77777777" w:rsidTr="00D908BB">
        <w:tc>
          <w:tcPr>
            <w:tcW w:w="2410" w:type="dxa"/>
          </w:tcPr>
          <w:p w14:paraId="35010CD9" w14:textId="77777777" w:rsidR="00135988" w:rsidRDefault="00135988" w:rsidP="00D908BB">
            <w:pPr>
              <w:pStyle w:val="BodyText"/>
              <w:spacing w:before="120"/>
              <w:ind w:right="6"/>
            </w:pPr>
            <w:r>
              <w:t>QILT</w:t>
            </w:r>
          </w:p>
        </w:tc>
        <w:tc>
          <w:tcPr>
            <w:tcW w:w="6379" w:type="dxa"/>
          </w:tcPr>
          <w:p w14:paraId="0456ADB6" w14:textId="77777777" w:rsidR="00135988" w:rsidRDefault="00135988" w:rsidP="00D908BB">
            <w:pPr>
              <w:pStyle w:val="BodyText"/>
              <w:spacing w:before="120"/>
              <w:ind w:left="227" w:right="6"/>
            </w:pPr>
            <w:r>
              <w:t>Quality Indicators for Learning and Teaching</w:t>
            </w:r>
          </w:p>
        </w:tc>
      </w:tr>
      <w:tr w:rsidR="00135988" w14:paraId="610C5E48" w14:textId="77777777" w:rsidTr="00D908BB">
        <w:tc>
          <w:tcPr>
            <w:tcW w:w="2410" w:type="dxa"/>
          </w:tcPr>
          <w:p w14:paraId="627C8AD6" w14:textId="77777777" w:rsidR="00135988" w:rsidRDefault="00135988" w:rsidP="00D908BB">
            <w:pPr>
              <w:pStyle w:val="BodyText"/>
              <w:spacing w:before="120"/>
              <w:ind w:right="6"/>
            </w:pPr>
            <w:r>
              <w:t>RFM</w:t>
            </w:r>
          </w:p>
        </w:tc>
        <w:tc>
          <w:tcPr>
            <w:tcW w:w="6379" w:type="dxa"/>
          </w:tcPr>
          <w:p w14:paraId="5EE70DE1" w14:textId="77777777" w:rsidR="00135988" w:rsidRDefault="00135988" w:rsidP="00D908BB">
            <w:pPr>
              <w:pStyle w:val="BodyText"/>
              <w:spacing w:before="120"/>
              <w:ind w:left="227" w:right="6"/>
            </w:pPr>
            <w:r>
              <w:t>Relative Funding Model</w:t>
            </w:r>
          </w:p>
        </w:tc>
      </w:tr>
      <w:tr w:rsidR="00135988" w14:paraId="2110B5D2" w14:textId="77777777" w:rsidTr="00D908BB">
        <w:tc>
          <w:tcPr>
            <w:tcW w:w="2410" w:type="dxa"/>
          </w:tcPr>
          <w:p w14:paraId="3289DF6D" w14:textId="77777777" w:rsidR="00135988" w:rsidRDefault="00135988" w:rsidP="00D908BB">
            <w:pPr>
              <w:pStyle w:val="BodyText"/>
              <w:spacing w:before="120"/>
              <w:ind w:right="6"/>
            </w:pPr>
            <w:r>
              <w:t>RPL</w:t>
            </w:r>
          </w:p>
        </w:tc>
        <w:tc>
          <w:tcPr>
            <w:tcW w:w="6379" w:type="dxa"/>
          </w:tcPr>
          <w:p w14:paraId="6E4D2852" w14:textId="77777777" w:rsidR="00135988" w:rsidRDefault="00135988" w:rsidP="00D908BB">
            <w:pPr>
              <w:pStyle w:val="BodyText"/>
              <w:spacing w:before="120"/>
              <w:ind w:left="227" w:right="6"/>
            </w:pPr>
            <w:r>
              <w:t>Recognition of Prior Learning</w:t>
            </w:r>
          </w:p>
        </w:tc>
      </w:tr>
      <w:tr w:rsidR="00135988" w14:paraId="321A6336" w14:textId="77777777" w:rsidTr="00D908BB">
        <w:tc>
          <w:tcPr>
            <w:tcW w:w="2410" w:type="dxa"/>
          </w:tcPr>
          <w:p w14:paraId="191BFFA6" w14:textId="77777777" w:rsidR="00135988" w:rsidRDefault="00135988" w:rsidP="00D908BB">
            <w:pPr>
              <w:pStyle w:val="BodyText"/>
              <w:spacing w:before="120"/>
              <w:ind w:right="6"/>
            </w:pPr>
            <w:r>
              <w:t>RTO</w:t>
            </w:r>
          </w:p>
        </w:tc>
        <w:tc>
          <w:tcPr>
            <w:tcW w:w="6379" w:type="dxa"/>
          </w:tcPr>
          <w:p w14:paraId="622B4C48" w14:textId="77777777" w:rsidR="00135988" w:rsidRDefault="00135988" w:rsidP="00D908BB">
            <w:pPr>
              <w:pStyle w:val="BodyText"/>
              <w:spacing w:before="120"/>
              <w:ind w:left="227" w:right="6"/>
            </w:pPr>
            <w:r>
              <w:t>Registered Training Organisation</w:t>
            </w:r>
          </w:p>
        </w:tc>
      </w:tr>
      <w:tr w:rsidR="00135988" w14:paraId="13F7F2E2" w14:textId="77777777" w:rsidTr="00D908BB">
        <w:tc>
          <w:tcPr>
            <w:tcW w:w="2410" w:type="dxa"/>
          </w:tcPr>
          <w:p w14:paraId="395CEE87" w14:textId="77777777" w:rsidR="00135988" w:rsidRDefault="00135988" w:rsidP="00D908BB">
            <w:pPr>
              <w:pStyle w:val="BodyText"/>
              <w:spacing w:before="120"/>
              <w:ind w:right="6"/>
            </w:pPr>
            <w:r>
              <w:t>SOs</w:t>
            </w:r>
          </w:p>
        </w:tc>
        <w:tc>
          <w:tcPr>
            <w:tcW w:w="6379" w:type="dxa"/>
          </w:tcPr>
          <w:p w14:paraId="3D3777B3" w14:textId="77777777" w:rsidR="00135988" w:rsidRDefault="00135988" w:rsidP="00D908BB">
            <w:pPr>
              <w:pStyle w:val="BodyText"/>
              <w:spacing w:before="120"/>
              <w:ind w:left="227" w:right="6"/>
            </w:pPr>
            <w:r>
              <w:t>Skills Organisations</w:t>
            </w:r>
          </w:p>
        </w:tc>
      </w:tr>
      <w:tr w:rsidR="00135988" w14:paraId="4FF640BE" w14:textId="77777777" w:rsidTr="00D908BB">
        <w:tc>
          <w:tcPr>
            <w:tcW w:w="2410" w:type="dxa"/>
          </w:tcPr>
          <w:p w14:paraId="2A2D8E50" w14:textId="77777777" w:rsidR="00135988" w:rsidRDefault="00135988" w:rsidP="00D908BB">
            <w:pPr>
              <w:pStyle w:val="BodyText"/>
              <w:spacing w:before="120"/>
              <w:ind w:right="6"/>
            </w:pPr>
            <w:r>
              <w:t>SPOL</w:t>
            </w:r>
          </w:p>
        </w:tc>
        <w:tc>
          <w:tcPr>
            <w:tcW w:w="6379" w:type="dxa"/>
          </w:tcPr>
          <w:p w14:paraId="30B94E1B" w14:textId="77777777" w:rsidR="00135988" w:rsidRDefault="00135988" w:rsidP="00D908BB">
            <w:pPr>
              <w:pStyle w:val="BodyText"/>
              <w:spacing w:before="120"/>
              <w:ind w:left="227" w:right="6"/>
            </w:pPr>
            <w:r>
              <w:t>State Priority Occupation List (WA)</w:t>
            </w:r>
          </w:p>
        </w:tc>
      </w:tr>
      <w:tr w:rsidR="00135988" w14:paraId="16AD63A2" w14:textId="77777777" w:rsidTr="00D908BB">
        <w:tc>
          <w:tcPr>
            <w:tcW w:w="2410" w:type="dxa"/>
          </w:tcPr>
          <w:p w14:paraId="351E982F" w14:textId="77777777" w:rsidR="00135988" w:rsidRDefault="00135988" w:rsidP="00D908BB">
            <w:pPr>
              <w:pStyle w:val="BodyText"/>
              <w:spacing w:before="120"/>
              <w:ind w:right="6"/>
            </w:pPr>
            <w:r>
              <w:t>SPP</w:t>
            </w:r>
          </w:p>
        </w:tc>
        <w:tc>
          <w:tcPr>
            <w:tcW w:w="6379" w:type="dxa"/>
          </w:tcPr>
          <w:p w14:paraId="71C110C6" w14:textId="77777777" w:rsidR="00135988" w:rsidRDefault="00135988" w:rsidP="00D908BB">
            <w:pPr>
              <w:pStyle w:val="BodyText"/>
              <w:spacing w:before="120"/>
              <w:ind w:left="227" w:right="6"/>
            </w:pPr>
            <w:r>
              <w:t>Specific Purpose Payment</w:t>
            </w:r>
          </w:p>
        </w:tc>
      </w:tr>
      <w:tr w:rsidR="00135988" w14:paraId="0216C5F7" w14:textId="77777777" w:rsidTr="00D908BB">
        <w:tc>
          <w:tcPr>
            <w:tcW w:w="2410" w:type="dxa"/>
          </w:tcPr>
          <w:p w14:paraId="14D40051" w14:textId="77777777" w:rsidR="00135988" w:rsidRDefault="00135988" w:rsidP="00D908BB">
            <w:pPr>
              <w:pStyle w:val="BodyText"/>
              <w:spacing w:before="120"/>
              <w:ind w:right="6"/>
            </w:pPr>
            <w:r>
              <w:t>SSON</w:t>
            </w:r>
          </w:p>
        </w:tc>
        <w:tc>
          <w:tcPr>
            <w:tcW w:w="6379" w:type="dxa"/>
          </w:tcPr>
          <w:p w14:paraId="241CDB53" w14:textId="77777777" w:rsidR="00135988" w:rsidRDefault="00135988" w:rsidP="00D908BB">
            <w:pPr>
              <w:pStyle w:val="BodyText"/>
              <w:spacing w:before="120"/>
              <w:ind w:left="227" w:right="6"/>
            </w:pPr>
            <w:r>
              <w:t>Skills Senior Officials Network</w:t>
            </w:r>
          </w:p>
        </w:tc>
      </w:tr>
      <w:tr w:rsidR="00135988" w14:paraId="35C86C10" w14:textId="77777777" w:rsidTr="00D908BB">
        <w:tc>
          <w:tcPr>
            <w:tcW w:w="2410" w:type="dxa"/>
          </w:tcPr>
          <w:p w14:paraId="3EB53ACB" w14:textId="77777777" w:rsidR="00135988" w:rsidRDefault="00135988" w:rsidP="00D908BB">
            <w:pPr>
              <w:pStyle w:val="BodyText"/>
              <w:spacing w:before="120"/>
              <w:ind w:right="6"/>
            </w:pPr>
            <w:r>
              <w:lastRenderedPageBreak/>
              <w:t>SSOs</w:t>
            </w:r>
          </w:p>
        </w:tc>
        <w:tc>
          <w:tcPr>
            <w:tcW w:w="6379" w:type="dxa"/>
          </w:tcPr>
          <w:p w14:paraId="499D6214" w14:textId="77777777" w:rsidR="00135988" w:rsidRDefault="00135988" w:rsidP="00D908BB">
            <w:pPr>
              <w:pStyle w:val="BodyText"/>
              <w:spacing w:before="120"/>
              <w:ind w:left="227" w:right="6"/>
            </w:pPr>
            <w:r>
              <w:t>Skill Service Organisations</w:t>
            </w:r>
          </w:p>
        </w:tc>
      </w:tr>
      <w:tr w:rsidR="00135988" w14:paraId="6A402011" w14:textId="77777777" w:rsidTr="00D908BB">
        <w:tc>
          <w:tcPr>
            <w:tcW w:w="2410" w:type="dxa"/>
          </w:tcPr>
          <w:p w14:paraId="64E670A3" w14:textId="77777777" w:rsidR="00135988" w:rsidRDefault="00135988" w:rsidP="00D908BB">
            <w:pPr>
              <w:pStyle w:val="BodyText"/>
              <w:spacing w:before="120"/>
              <w:ind w:right="6"/>
            </w:pPr>
            <w:r>
              <w:t>STA</w:t>
            </w:r>
          </w:p>
        </w:tc>
        <w:tc>
          <w:tcPr>
            <w:tcW w:w="6379" w:type="dxa"/>
          </w:tcPr>
          <w:p w14:paraId="777BFA59" w14:textId="77777777" w:rsidR="00135988" w:rsidRDefault="00135988" w:rsidP="00D908BB">
            <w:pPr>
              <w:pStyle w:val="BodyText"/>
              <w:spacing w:before="120"/>
              <w:ind w:left="227" w:right="6"/>
            </w:pPr>
            <w:r>
              <w:t>State Training Authority</w:t>
            </w:r>
          </w:p>
        </w:tc>
      </w:tr>
      <w:tr w:rsidR="00135988" w14:paraId="45E17B25" w14:textId="77777777" w:rsidTr="00D908BB">
        <w:tc>
          <w:tcPr>
            <w:tcW w:w="2410" w:type="dxa"/>
          </w:tcPr>
          <w:p w14:paraId="391B1035" w14:textId="77777777" w:rsidR="00135988" w:rsidRDefault="00135988" w:rsidP="00D908BB">
            <w:pPr>
              <w:pStyle w:val="BodyText"/>
              <w:spacing w:before="120"/>
              <w:ind w:right="6"/>
            </w:pPr>
            <w:r>
              <w:t>TAFE institute</w:t>
            </w:r>
          </w:p>
        </w:tc>
        <w:tc>
          <w:tcPr>
            <w:tcW w:w="6379" w:type="dxa"/>
          </w:tcPr>
          <w:p w14:paraId="5E498789" w14:textId="77777777" w:rsidR="00135988" w:rsidRDefault="00135988" w:rsidP="00D908BB">
            <w:pPr>
              <w:pStyle w:val="BodyText"/>
              <w:spacing w:before="120"/>
              <w:ind w:left="227" w:right="6"/>
            </w:pPr>
            <w:r>
              <w:t>Technical and Further Education institute</w:t>
            </w:r>
          </w:p>
        </w:tc>
      </w:tr>
      <w:tr w:rsidR="00135988" w14:paraId="24D70210" w14:textId="77777777" w:rsidTr="00D908BB">
        <w:tc>
          <w:tcPr>
            <w:tcW w:w="2410" w:type="dxa"/>
          </w:tcPr>
          <w:p w14:paraId="763E1540" w14:textId="77777777" w:rsidR="00135988" w:rsidRDefault="00135988" w:rsidP="00D908BB">
            <w:pPr>
              <w:pStyle w:val="BodyText"/>
              <w:spacing w:before="120"/>
              <w:ind w:right="6"/>
            </w:pPr>
            <w:r>
              <w:t>TEQSA</w:t>
            </w:r>
          </w:p>
        </w:tc>
        <w:tc>
          <w:tcPr>
            <w:tcW w:w="6379" w:type="dxa"/>
          </w:tcPr>
          <w:p w14:paraId="46C23E26" w14:textId="77777777" w:rsidR="00135988" w:rsidRDefault="00135988" w:rsidP="00D908BB">
            <w:pPr>
              <w:pStyle w:val="BodyText"/>
              <w:spacing w:before="120"/>
              <w:ind w:left="227" w:right="6"/>
            </w:pPr>
            <w:r>
              <w:t>Tertiary Education Quality and Standards Agency</w:t>
            </w:r>
          </w:p>
        </w:tc>
      </w:tr>
      <w:tr w:rsidR="00135988" w14:paraId="2D2751A6" w14:textId="77777777" w:rsidTr="00D908BB">
        <w:tc>
          <w:tcPr>
            <w:tcW w:w="2410" w:type="dxa"/>
          </w:tcPr>
          <w:p w14:paraId="6776D383" w14:textId="77777777" w:rsidR="00135988" w:rsidRDefault="00135988" w:rsidP="00D908BB">
            <w:pPr>
              <w:pStyle w:val="BodyText"/>
              <w:spacing w:before="120"/>
              <w:ind w:right="6"/>
            </w:pPr>
            <w:r>
              <w:t>VET</w:t>
            </w:r>
          </w:p>
        </w:tc>
        <w:tc>
          <w:tcPr>
            <w:tcW w:w="6379" w:type="dxa"/>
          </w:tcPr>
          <w:p w14:paraId="549D2F2A" w14:textId="77777777" w:rsidR="00135988" w:rsidRDefault="00135988" w:rsidP="00D908BB">
            <w:pPr>
              <w:pStyle w:val="BodyText"/>
              <w:spacing w:before="120"/>
              <w:ind w:left="227" w:right="6"/>
            </w:pPr>
            <w:r>
              <w:t>Vocational education and training</w:t>
            </w:r>
          </w:p>
        </w:tc>
      </w:tr>
      <w:tr w:rsidR="007211E5" w14:paraId="1BADC9B5" w14:textId="77777777" w:rsidTr="00D908BB">
        <w:tc>
          <w:tcPr>
            <w:tcW w:w="2410" w:type="dxa"/>
          </w:tcPr>
          <w:p w14:paraId="295D3514" w14:textId="7B78E966" w:rsidR="007211E5" w:rsidRDefault="007211E5" w:rsidP="00D908BB">
            <w:pPr>
              <w:pStyle w:val="BodyText"/>
              <w:spacing w:before="120"/>
              <w:ind w:right="6"/>
            </w:pPr>
            <w:r>
              <w:t>VFH</w:t>
            </w:r>
          </w:p>
        </w:tc>
        <w:tc>
          <w:tcPr>
            <w:tcW w:w="6379" w:type="dxa"/>
          </w:tcPr>
          <w:p w14:paraId="77CA01A3" w14:textId="4D71ACD4" w:rsidR="007211E5" w:rsidRDefault="007211E5" w:rsidP="00D908BB">
            <w:pPr>
              <w:pStyle w:val="BodyText"/>
              <w:spacing w:before="120"/>
              <w:ind w:left="227" w:right="6"/>
            </w:pPr>
            <w:r w:rsidRPr="007211E5">
              <w:t>VET FEE-HELP</w:t>
            </w:r>
          </w:p>
        </w:tc>
      </w:tr>
      <w:tr w:rsidR="00135988" w14:paraId="2906B13C" w14:textId="77777777" w:rsidTr="00D908BB">
        <w:tc>
          <w:tcPr>
            <w:tcW w:w="2410" w:type="dxa"/>
          </w:tcPr>
          <w:p w14:paraId="58741CA7" w14:textId="77777777" w:rsidR="00135988" w:rsidRDefault="00135988" w:rsidP="00D908BB">
            <w:pPr>
              <w:pStyle w:val="BodyText"/>
              <w:spacing w:before="120"/>
              <w:ind w:right="6"/>
            </w:pPr>
            <w:r>
              <w:t>VSL</w:t>
            </w:r>
          </w:p>
        </w:tc>
        <w:tc>
          <w:tcPr>
            <w:tcW w:w="6379" w:type="dxa"/>
          </w:tcPr>
          <w:p w14:paraId="797C1A37" w14:textId="154DA8C2" w:rsidR="00135988" w:rsidRDefault="00135988" w:rsidP="00D908BB">
            <w:pPr>
              <w:pStyle w:val="BodyText"/>
              <w:spacing w:before="120"/>
              <w:ind w:left="227" w:right="6"/>
            </w:pPr>
            <w:r>
              <w:t xml:space="preserve">VET </w:t>
            </w:r>
            <w:r w:rsidR="007C0058">
              <w:t>S</w:t>
            </w:r>
            <w:r>
              <w:t xml:space="preserve">tudent </w:t>
            </w:r>
            <w:r w:rsidR="007C0058">
              <w:t>Loans</w:t>
            </w:r>
          </w:p>
        </w:tc>
      </w:tr>
    </w:tbl>
    <w:p w14:paraId="00CA0B04" w14:textId="77777777" w:rsidR="00135988" w:rsidRDefault="00135988" w:rsidP="00135988">
      <w:pPr>
        <w:pStyle w:val="BodyText"/>
        <w:rPr>
          <w:rStyle w:val="CommentReference"/>
          <w:b w:val="0"/>
          <w:vanish w:val="0"/>
        </w:rPr>
        <w:sectPr w:rsidR="00135988" w:rsidSect="00D908BB">
          <w:headerReference w:type="even" r:id="rId33"/>
          <w:headerReference w:type="default" r:id="rId34"/>
          <w:footerReference w:type="even" r:id="rId35"/>
          <w:footerReference w:type="default" r:id="rId36"/>
          <w:pgSz w:w="11907" w:h="16840" w:code="9"/>
          <w:pgMar w:top="1332" w:right="1304" w:bottom="1247" w:left="1814" w:header="1701" w:footer="397" w:gutter="0"/>
          <w:pgNumType w:fmt="lowerRoman"/>
          <w:cols w:space="720"/>
        </w:sectPr>
      </w:pPr>
      <w:bookmarkStart w:id="15" w:name="Glossary"/>
      <w:bookmarkEnd w:id="15"/>
    </w:p>
    <w:p w14:paraId="137349E5" w14:textId="7BE8FC9E" w:rsidR="00ED5F8E" w:rsidRDefault="00ED5F8E">
      <w:pPr>
        <w:pStyle w:val="PartNumber"/>
      </w:pPr>
    </w:p>
    <w:tbl>
      <w:tblPr>
        <w:tblW w:w="0" w:type="auto"/>
        <w:tblLayout w:type="fixed"/>
        <w:tblCellMar>
          <w:left w:w="0" w:type="dxa"/>
          <w:right w:w="0" w:type="dxa"/>
        </w:tblCellMar>
        <w:tblLook w:val="0000" w:firstRow="0" w:lastRow="0" w:firstColumn="0" w:lastColumn="0" w:noHBand="0" w:noVBand="0"/>
      </w:tblPr>
      <w:tblGrid>
        <w:gridCol w:w="6634"/>
        <w:gridCol w:w="2155"/>
      </w:tblGrid>
      <w:tr w:rsidR="00ED5F8E" w14:paraId="2A89B368" w14:textId="77777777">
        <w:tc>
          <w:tcPr>
            <w:tcW w:w="6634" w:type="dxa"/>
            <w:tcBorders>
              <w:top w:val="single" w:sz="6" w:space="0" w:color="auto"/>
            </w:tcBorders>
          </w:tcPr>
          <w:p w14:paraId="48E69056" w14:textId="77777777" w:rsidR="00ED5F8E" w:rsidRDefault="00ED5F8E">
            <w:pPr>
              <w:pStyle w:val="PartDivider"/>
            </w:pPr>
          </w:p>
        </w:tc>
        <w:tc>
          <w:tcPr>
            <w:tcW w:w="2155" w:type="dxa"/>
            <w:tcBorders>
              <w:top w:val="single" w:sz="24" w:space="0" w:color="auto"/>
            </w:tcBorders>
          </w:tcPr>
          <w:p w14:paraId="503C0B48" w14:textId="77777777" w:rsidR="00ED5F8E" w:rsidRDefault="00ED5F8E">
            <w:pPr>
              <w:pStyle w:val="PartDivider"/>
            </w:pPr>
          </w:p>
        </w:tc>
      </w:tr>
    </w:tbl>
    <w:p w14:paraId="7FB465FC" w14:textId="77777777" w:rsidR="00ED5F8E" w:rsidRDefault="00ED5F8E">
      <w:pPr>
        <w:pStyle w:val="PartDivider"/>
      </w:pPr>
    </w:p>
    <w:p w14:paraId="46B96025" w14:textId="77777777" w:rsidR="00ED5F8E" w:rsidRPr="000F3092" w:rsidRDefault="00ED5F8E" w:rsidP="005928D1">
      <w:pPr>
        <w:pStyle w:val="PartTitle"/>
      </w:pPr>
      <w:bookmarkStart w:id="16" w:name="_Toc41644993"/>
      <w:r>
        <w:t>Overview</w:t>
      </w:r>
      <w:bookmarkEnd w:id="16"/>
    </w:p>
    <w:p w14:paraId="50AA3EFC" w14:textId="2B039EFF" w:rsidR="00ED5F8E" w:rsidRPr="00DF7E55" w:rsidRDefault="00DF7E55" w:rsidP="005928D1">
      <w:pPr>
        <w:pStyle w:val="Heading1"/>
        <w:rPr>
          <w:sz w:val="4"/>
          <w:szCs w:val="4"/>
        </w:rPr>
      </w:pPr>
      <w:bookmarkStart w:id="17" w:name="_Toc41644994"/>
      <w:r w:rsidRPr="00DF7E55">
        <w:rPr>
          <w:color w:val="FFFFFF" w:themeColor="background1"/>
          <w:sz w:val="4"/>
          <w:szCs w:val="4"/>
        </w:rPr>
        <w:t>Overview</w:t>
      </w:r>
      <w:bookmarkEnd w:id="17"/>
      <w:r w:rsidR="00ED5F8E" w:rsidRPr="00DF7E55">
        <w:rPr>
          <w:sz w:val="4"/>
          <w:szCs w:val="4"/>
        </w:rPr>
        <w:br w:type="page"/>
      </w:r>
    </w:p>
    <w:p w14:paraId="2E3F37B1" w14:textId="77777777" w:rsidR="00ED5F8E" w:rsidRPr="00407D4F" w:rsidRDefault="00ED5F8E" w:rsidP="005928D1">
      <w:pPr>
        <w:pStyle w:val="BoxSpaceAbove"/>
        <w:rPr>
          <w:sz w:val="18"/>
          <w:szCs w:val="18"/>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789"/>
      </w:tblGrid>
      <w:tr w:rsidR="00ED5F8E" w14:paraId="54EE84F9" w14:textId="77777777" w:rsidTr="005928D1">
        <w:tc>
          <w:tcPr>
            <w:tcW w:w="5000" w:type="pct"/>
            <w:tcBorders>
              <w:top w:val="single" w:sz="4" w:space="0" w:color="78A22F" w:themeColor="accent1"/>
              <w:left w:val="nil"/>
              <w:bottom w:val="nil"/>
              <w:right w:val="nil"/>
            </w:tcBorders>
            <w:shd w:val="clear" w:color="auto" w:fill="E5F1D0"/>
          </w:tcPr>
          <w:p w14:paraId="4A485B97" w14:textId="77777777" w:rsidR="00ED5F8E" w:rsidRDefault="00ED5F8E">
            <w:pPr>
              <w:pStyle w:val="BoxTitle"/>
            </w:pPr>
            <w:r>
              <w:t>Key points</w:t>
            </w:r>
          </w:p>
        </w:tc>
      </w:tr>
      <w:tr w:rsidR="00ED5F8E" w14:paraId="71724621" w14:textId="77777777" w:rsidTr="005928D1">
        <w:tc>
          <w:tcPr>
            <w:tcW w:w="5000" w:type="pct"/>
            <w:tcBorders>
              <w:top w:val="nil"/>
              <w:left w:val="nil"/>
              <w:bottom w:val="nil"/>
              <w:right w:val="nil"/>
            </w:tcBorders>
            <w:shd w:val="clear" w:color="auto" w:fill="E5F1D0"/>
          </w:tcPr>
          <w:p w14:paraId="5D702B7B" w14:textId="39036187" w:rsidR="00ED5F8E" w:rsidRDefault="00ED5F8E" w:rsidP="005928D1">
            <w:pPr>
              <w:pStyle w:val="BoxListBullet"/>
            </w:pPr>
            <w:r>
              <w:t xml:space="preserve">The </w:t>
            </w:r>
            <w:r w:rsidRPr="00850017">
              <w:rPr>
                <w:i/>
                <w:iCs/>
              </w:rPr>
              <w:t>National Agreement for Skills and Workforce Development</w:t>
            </w:r>
            <w:r>
              <w:t xml:space="preserve"> is overdue for replacement. </w:t>
            </w:r>
          </w:p>
          <w:p w14:paraId="33410485" w14:textId="77777777" w:rsidR="00ED5F8E" w:rsidRDefault="00ED5F8E" w:rsidP="005928D1">
            <w:pPr>
              <w:pStyle w:val="BoxListBullet2"/>
            </w:pPr>
            <w:r>
              <w:t xml:space="preserve">It reflects the consensus in 2012 about how Australian, State and Territory governments should boost participation in training — including creating a national training entitlement, </w:t>
            </w:r>
            <w:r w:rsidRPr="00DF6738">
              <w:t>promot</w:t>
            </w:r>
            <w:r>
              <w:t>ing</w:t>
            </w:r>
            <w:r w:rsidRPr="00DF6738">
              <w:t xml:space="preserve"> ‘user choice’ led competition</w:t>
            </w:r>
            <w:r>
              <w:t>,</w:t>
            </w:r>
            <w:r w:rsidRPr="00DF6738">
              <w:t xml:space="preserve"> </w:t>
            </w:r>
            <w:r>
              <w:t xml:space="preserve">and expanding access to income contingent loans. </w:t>
            </w:r>
          </w:p>
          <w:p w14:paraId="60573F4D" w14:textId="77777777" w:rsidR="00ED5F8E" w:rsidRDefault="00ED5F8E" w:rsidP="005928D1">
            <w:pPr>
              <w:pStyle w:val="BoxListBullet2"/>
            </w:pPr>
            <w:r>
              <w:t>However, governments have stepped back from some of its policy aspirations. Targets have not been met and the performance indicators have proved to be deficient.</w:t>
            </w:r>
          </w:p>
          <w:p w14:paraId="0E2456C6" w14:textId="77777777" w:rsidR="00ED5F8E" w:rsidRDefault="00ED5F8E" w:rsidP="005928D1">
            <w:pPr>
              <w:pStyle w:val="BoxListBullet"/>
            </w:pPr>
            <w:r>
              <w:t xml:space="preserve">There is a manifest capacity to better allocate the $6.1 billion in governments’ spending on VET to improve outcomes. </w:t>
            </w:r>
          </w:p>
          <w:p w14:paraId="2321AFB1" w14:textId="12077882" w:rsidR="00ED5F8E" w:rsidRDefault="00ED5F8E" w:rsidP="005928D1">
            <w:pPr>
              <w:pStyle w:val="BoxListBullet"/>
            </w:pPr>
            <w:r>
              <w:t>Governments should consider reforms to make the VET system a more efficient, competitive market</w:t>
            </w:r>
            <w:r w:rsidR="007211E5">
              <w:t>,</w:t>
            </w:r>
            <w:r>
              <w:t xml:space="preserve"> driven by the informed choices of students and employers, with the flexibility to deliver a broad suite of training options. </w:t>
            </w:r>
          </w:p>
          <w:p w14:paraId="5E5DD0E5" w14:textId="77777777" w:rsidR="00ED5F8E" w:rsidRDefault="00ED5F8E" w:rsidP="005928D1">
            <w:pPr>
              <w:pStyle w:val="BoxListBullet"/>
            </w:pPr>
            <w:r>
              <w:t>This goal should be pursued through a new principles</w:t>
            </w:r>
            <w:r>
              <w:noBreakHyphen/>
              <w:t xml:space="preserve">based agreement. This study proposes a set of principles for such an agreement. </w:t>
            </w:r>
          </w:p>
          <w:p w14:paraId="5023D8DA" w14:textId="77777777" w:rsidR="00ED5F8E" w:rsidRDefault="00ED5F8E" w:rsidP="005928D1">
            <w:pPr>
              <w:pStyle w:val="BoxListBullet"/>
            </w:pPr>
            <w:r>
              <w:t>Based on these principles, some reform directions are clear, including:</w:t>
            </w:r>
          </w:p>
          <w:p w14:paraId="0A43001C" w14:textId="77777777" w:rsidR="00ED5F8E" w:rsidRDefault="00ED5F8E" w:rsidP="00ED5F8E">
            <w:pPr>
              <w:pStyle w:val="BoxListBullet2"/>
              <w:ind w:left="567" w:hanging="283"/>
            </w:pPr>
            <w:r>
              <w:t>supporting effective competition in service delivery by establishing clear, contestable community service obligations</w:t>
            </w:r>
          </w:p>
          <w:p w14:paraId="4767EEA4" w14:textId="77777777" w:rsidR="00ED5F8E" w:rsidRDefault="00ED5F8E" w:rsidP="00ED5F8E">
            <w:pPr>
              <w:pStyle w:val="BoxListBullet2"/>
              <w:ind w:left="567" w:hanging="283"/>
            </w:pPr>
            <w:r>
              <w:t>better data collection</w:t>
            </w:r>
            <w:r w:rsidDel="003C4922">
              <w:t xml:space="preserve"> </w:t>
            </w:r>
            <w:r>
              <w:t>and transparent, comprehensive reporting of the allocation of public funds to support regular assessment of governments’ policies</w:t>
            </w:r>
          </w:p>
          <w:p w14:paraId="793AD374" w14:textId="77777777" w:rsidR="00ED5F8E" w:rsidRDefault="00ED5F8E" w:rsidP="00ED5F8E">
            <w:pPr>
              <w:pStyle w:val="BoxListBullet2"/>
              <w:ind w:left="567" w:hanging="283"/>
            </w:pPr>
            <w:r>
              <w:t>better curated information for students and employers about career opportunities, the performance of registered training organisations (RTOs), course quality and prices</w:t>
            </w:r>
          </w:p>
          <w:p w14:paraId="60CF0D16" w14:textId="77777777" w:rsidR="00ED5F8E" w:rsidRDefault="00ED5F8E" w:rsidP="00ED5F8E">
            <w:pPr>
              <w:pStyle w:val="BoxListBullet2"/>
              <w:ind w:left="567" w:hanging="283"/>
            </w:pPr>
            <w:r>
              <w:t>reform of course pricing</w:t>
            </w:r>
          </w:p>
          <w:p w14:paraId="02360041" w14:textId="77777777" w:rsidR="00ED5F8E" w:rsidRDefault="00ED5F8E" w:rsidP="00ED5F8E">
            <w:pPr>
              <w:pStyle w:val="BoxListBullet2"/>
              <w:ind w:left="567" w:hanging="283"/>
            </w:pPr>
            <w:r>
              <w:t>a single national regulator.</w:t>
            </w:r>
          </w:p>
          <w:p w14:paraId="6CB4695E" w14:textId="77777777" w:rsidR="00ED5F8E" w:rsidRDefault="00ED5F8E" w:rsidP="005928D1">
            <w:pPr>
              <w:pStyle w:val="BoxListBullet"/>
            </w:pPr>
            <w:r>
              <w:t xml:space="preserve">There are various options for reforms to VET funding, which will require further consultation and assessment. Reform options include: </w:t>
            </w:r>
          </w:p>
          <w:p w14:paraId="603B3E59" w14:textId="2DD1FB82" w:rsidR="00ED5F8E" w:rsidRDefault="00ED5F8E" w:rsidP="00ED5F8E">
            <w:pPr>
              <w:pStyle w:val="BoxListBullet2"/>
              <w:spacing w:before="80" w:line="240" w:lineRule="atLeast"/>
              <w:ind w:left="567" w:hanging="283"/>
              <w:rPr>
                <w:lang w:eastAsia="en-US"/>
              </w:rPr>
            </w:pPr>
            <w:r>
              <w:rPr>
                <w:lang w:eastAsia="en-US"/>
              </w:rPr>
              <w:t xml:space="preserve">expanding access to VET </w:t>
            </w:r>
            <w:r w:rsidR="008904AF">
              <w:rPr>
                <w:lang w:eastAsia="en-US"/>
              </w:rPr>
              <w:t>S</w:t>
            </w:r>
            <w:r>
              <w:rPr>
                <w:lang w:eastAsia="en-US"/>
              </w:rPr>
              <w:t xml:space="preserve">tudent </w:t>
            </w:r>
            <w:r w:rsidR="008904AF">
              <w:rPr>
                <w:lang w:eastAsia="en-US"/>
              </w:rPr>
              <w:t>L</w:t>
            </w:r>
            <w:r>
              <w:rPr>
                <w:lang w:eastAsia="en-US"/>
              </w:rPr>
              <w:t>oans by relaxing loan caps and course and qualification restrictions, underpinned by strong risk management. This may be a preferred option to any additional subsidies</w:t>
            </w:r>
          </w:p>
          <w:p w14:paraId="5BD3CF32" w14:textId="77777777" w:rsidR="00ED5F8E" w:rsidRDefault="00ED5F8E" w:rsidP="00180A46">
            <w:pPr>
              <w:pStyle w:val="BoxListBullet2"/>
              <w:spacing w:before="80" w:line="240" w:lineRule="atLeast"/>
              <w:ind w:left="567" w:hanging="283"/>
              <w:rPr>
                <w:lang w:eastAsia="en-US"/>
              </w:rPr>
            </w:pPr>
            <w:r>
              <w:rPr>
                <w:lang w:eastAsia="en-US"/>
              </w:rPr>
              <w:t>simpler subsidy arrangements, such as:</w:t>
            </w:r>
          </w:p>
          <w:p w14:paraId="67C09C76" w14:textId="77777777" w:rsidR="00ED5F8E" w:rsidRPr="00180A46" w:rsidRDefault="00ED5F8E" w:rsidP="00180A46">
            <w:pPr>
              <w:pStyle w:val="BoxListBullet3"/>
              <w:ind w:left="927" w:hanging="360"/>
              <w:rPr>
                <w:spacing w:val="-2"/>
              </w:rPr>
            </w:pPr>
            <w:r w:rsidRPr="00180A46">
              <w:rPr>
                <w:spacing w:val="-2"/>
              </w:rPr>
              <w:t>binding arrangements on all governments to apply a nationally</w:t>
            </w:r>
            <w:r w:rsidRPr="00180A46">
              <w:rPr>
                <w:spacing w:val="-2"/>
              </w:rPr>
              <w:noBreakHyphen/>
              <w:t>consistent set of course subsidies, based on the efficient cost of delivery, with loadings to address higher delivery costs in some locations and to some student groups, or</w:t>
            </w:r>
          </w:p>
          <w:p w14:paraId="633F38E6" w14:textId="77777777" w:rsidR="00ED5F8E" w:rsidRPr="00180A46" w:rsidRDefault="00ED5F8E" w:rsidP="00180A46">
            <w:pPr>
              <w:pStyle w:val="BoxListBullet3"/>
              <w:ind w:left="927" w:hanging="360"/>
              <w:rPr>
                <w:spacing w:val="-2"/>
              </w:rPr>
            </w:pPr>
            <w:r w:rsidRPr="00180A46">
              <w:rPr>
                <w:spacing w:val="-2"/>
              </w:rPr>
              <w:t>replacing the proliferation of granular subsidy rates for courses with a limited range of subsidy rates, but otherwise leaving jurisdictions to set their own subsidy levels and allocation</w:t>
            </w:r>
          </w:p>
          <w:p w14:paraId="0B76CE30" w14:textId="77777777" w:rsidR="00ED5F8E" w:rsidRDefault="00ED5F8E" w:rsidP="00ED5F8E">
            <w:pPr>
              <w:pStyle w:val="BoxListBullet2"/>
              <w:spacing w:before="80" w:line="240" w:lineRule="atLeast"/>
              <w:ind w:left="567" w:hanging="283"/>
              <w:rPr>
                <w:lang w:eastAsia="en-US"/>
              </w:rPr>
            </w:pPr>
            <w:r>
              <w:rPr>
                <w:lang w:eastAsia="en-US"/>
              </w:rPr>
              <w:t>using student vouchers instead of subsidy payments to RTOs to facilitate user choice</w:t>
            </w:r>
          </w:p>
          <w:p w14:paraId="51C157A7" w14:textId="77777777" w:rsidR="00ED5F8E" w:rsidRDefault="00ED5F8E" w:rsidP="00BA5249">
            <w:pPr>
              <w:pStyle w:val="BoxListBullet2"/>
              <w:spacing w:before="80" w:line="240" w:lineRule="atLeast"/>
              <w:ind w:left="567" w:hanging="283"/>
              <w:rPr>
                <w:lang w:eastAsia="en-US"/>
              </w:rPr>
            </w:pPr>
            <w:r w:rsidRPr="00632AD8">
              <w:rPr>
                <w:lang w:eastAsia="en-US"/>
              </w:rPr>
              <w:t>moving away from, or complementing</w:t>
            </w:r>
            <w:r>
              <w:rPr>
                <w:lang w:eastAsia="en-US"/>
              </w:rPr>
              <w:t>,</w:t>
            </w:r>
            <w:r w:rsidRPr="00632AD8">
              <w:rPr>
                <w:lang w:eastAsia="en-US"/>
              </w:rPr>
              <w:t xml:space="preserve"> incentives to employers to train apprentices </w:t>
            </w:r>
            <w:r>
              <w:rPr>
                <w:lang w:eastAsia="en-US"/>
              </w:rPr>
              <w:t>by using</w:t>
            </w:r>
            <w:r w:rsidRPr="00632AD8">
              <w:rPr>
                <w:lang w:eastAsia="en-US"/>
              </w:rPr>
              <w:t xml:space="preserve"> other approaches to support apprentices, including mentoring and pastoral care</w:t>
            </w:r>
            <w:r>
              <w:rPr>
                <w:lang w:eastAsia="en-US"/>
              </w:rPr>
              <w:t xml:space="preserve">. </w:t>
            </w:r>
          </w:p>
          <w:p w14:paraId="4D77367D" w14:textId="014C72D2" w:rsidR="00C10444" w:rsidRDefault="00C10444" w:rsidP="00C10444">
            <w:pPr>
              <w:pStyle w:val="BoxListBullet"/>
              <w:rPr>
                <w:lang w:eastAsia="en-US"/>
              </w:rPr>
            </w:pPr>
            <w:r>
              <w:t>Regardless of the extent to which State and Territory governments adopt a commo</w:t>
            </w:r>
            <w:bookmarkStart w:id="18" w:name="_GoBack"/>
            <w:bookmarkEnd w:id="18"/>
            <w:r>
              <w:t xml:space="preserve">n national approach to subsidies, there are strong grounds for them to use common </w:t>
            </w:r>
            <w:r w:rsidRPr="007C2C4D">
              <w:t>methods</w:t>
            </w:r>
            <w:r>
              <w:t xml:space="preserve"> to measure costs and determine loadings.</w:t>
            </w:r>
          </w:p>
        </w:tc>
      </w:tr>
      <w:tr w:rsidR="00ED5F8E" w14:paraId="426546B9" w14:textId="77777777" w:rsidTr="005928D1">
        <w:tc>
          <w:tcPr>
            <w:tcW w:w="5000" w:type="pct"/>
            <w:tcBorders>
              <w:top w:val="nil"/>
              <w:left w:val="nil"/>
              <w:bottom w:val="single" w:sz="4" w:space="0" w:color="78A22F" w:themeColor="accent1"/>
              <w:right w:val="nil"/>
            </w:tcBorders>
            <w:shd w:val="clear" w:color="auto" w:fill="E5F1D0"/>
          </w:tcPr>
          <w:p w14:paraId="47F94F55" w14:textId="77777777" w:rsidR="00ED5F8E" w:rsidRDefault="00ED5F8E">
            <w:pPr>
              <w:pStyle w:val="Box"/>
              <w:spacing w:before="0" w:line="120" w:lineRule="exact"/>
            </w:pPr>
          </w:p>
        </w:tc>
      </w:tr>
      <w:tr w:rsidR="00ED5F8E" w14:paraId="1C0FBAB8" w14:textId="77777777" w:rsidTr="005928D1">
        <w:tc>
          <w:tcPr>
            <w:tcW w:w="5000" w:type="pct"/>
            <w:tcBorders>
              <w:top w:val="single" w:sz="4" w:space="0" w:color="78A22F" w:themeColor="accent1"/>
              <w:left w:val="nil"/>
              <w:bottom w:val="nil"/>
              <w:right w:val="nil"/>
            </w:tcBorders>
          </w:tcPr>
          <w:p w14:paraId="4256EEB0" w14:textId="77777777" w:rsidR="00ED5F8E" w:rsidRDefault="00ED5F8E">
            <w:pPr>
              <w:pStyle w:val="Box"/>
              <w:keepNext w:val="0"/>
              <w:spacing w:before="60" w:after="60" w:line="80" w:lineRule="exact"/>
            </w:pPr>
          </w:p>
        </w:tc>
      </w:tr>
    </w:tbl>
    <w:p w14:paraId="5F8CDF28" w14:textId="77777777" w:rsidR="00ED5F8E" w:rsidRDefault="00ED5F8E" w:rsidP="005928D1">
      <w:pPr>
        <w:pStyle w:val="BodyText"/>
      </w:pPr>
      <w:r w:rsidRPr="00F777B2">
        <w:rPr>
          <w:color w:val="000000" w:themeColor="text1"/>
        </w:rPr>
        <w:lastRenderedPageBreak/>
        <w:t xml:space="preserve">An efficient, accessible vocational education and training </w:t>
      </w:r>
      <w:r>
        <w:rPr>
          <w:color w:val="000000" w:themeColor="text1"/>
        </w:rPr>
        <w:t>(</w:t>
      </w:r>
      <w:r w:rsidRPr="00F777B2">
        <w:rPr>
          <w:color w:val="000000" w:themeColor="text1"/>
        </w:rPr>
        <w:t>VET</w:t>
      </w:r>
      <w:r>
        <w:rPr>
          <w:color w:val="000000" w:themeColor="text1"/>
        </w:rPr>
        <w:t>)</w:t>
      </w:r>
      <w:r w:rsidRPr="00F777B2">
        <w:rPr>
          <w:color w:val="000000" w:themeColor="text1"/>
        </w:rPr>
        <w:t xml:space="preserve"> system is critical to skill acquisition for new entrants to the labour market and for employees who need to update or broaden their skills. Millions of Australians have obtained or honed their workplace skills through Australia’s formal VET system. In 2018, registered training organisations </w:t>
      </w:r>
      <w:r>
        <w:rPr>
          <w:color w:val="000000" w:themeColor="text1"/>
        </w:rPr>
        <w:t xml:space="preserve">(RTOs) </w:t>
      </w:r>
      <w:r w:rsidRPr="00F777B2">
        <w:rPr>
          <w:color w:val="000000" w:themeColor="text1"/>
        </w:rPr>
        <w:t xml:space="preserve">served over </w:t>
      </w:r>
      <w:r w:rsidRPr="00F777B2" w:rsidDel="00C77C19">
        <w:rPr>
          <w:color w:val="000000" w:themeColor="text1"/>
        </w:rPr>
        <w:t>4</w:t>
      </w:r>
      <w:r w:rsidRPr="00F777B2">
        <w:rPr>
          <w:color w:val="000000" w:themeColor="text1"/>
        </w:rPr>
        <w:t> million students and offered over 1400 types of q</w:t>
      </w:r>
      <w:r>
        <w:t xml:space="preserve">ualifications as well as short courses and single subjects. </w:t>
      </w:r>
    </w:p>
    <w:p w14:paraId="3A59E017" w14:textId="2F6B8DBE" w:rsidR="00ED5F8E" w:rsidRDefault="00ED5F8E" w:rsidP="005928D1">
      <w:pPr>
        <w:pStyle w:val="BodyText"/>
      </w:pPr>
      <w:r>
        <w:t xml:space="preserve">The </w:t>
      </w:r>
      <w:r w:rsidRPr="00B21256">
        <w:rPr>
          <w:i/>
        </w:rPr>
        <w:t>National Agreement for Skills and Workforce Development</w:t>
      </w:r>
      <w:r>
        <w:t xml:space="preserve"> (NASWD) — commencing in 2009 </w:t>
      </w:r>
      <w:r>
        <w:rPr>
          <w:szCs w:val="24"/>
        </w:rPr>
        <w:t xml:space="preserve">and updated in 2012 — sets out </w:t>
      </w:r>
      <w:r>
        <w:t xml:space="preserve">governments’ roles, policy aspirations, </w:t>
      </w:r>
      <w:r>
        <w:rPr>
          <w:szCs w:val="24"/>
        </w:rPr>
        <w:t>performance measures,</w:t>
      </w:r>
      <w:r>
        <w:t xml:space="preserve"> and reform directions for the formal VET system</w:t>
      </w:r>
      <w:r>
        <w:rPr>
          <w:szCs w:val="24"/>
        </w:rPr>
        <w:t>. Some $6.1 billion is spent by governments on VET delivery each year — shared between the Australian</w:t>
      </w:r>
      <w:r w:rsidR="0066527A">
        <w:rPr>
          <w:szCs w:val="24"/>
        </w:rPr>
        <w:t>, State and Territory</w:t>
      </w:r>
      <w:r>
        <w:rPr>
          <w:szCs w:val="24"/>
        </w:rPr>
        <w:t xml:space="preserve"> government</w:t>
      </w:r>
      <w:r w:rsidR="0066527A">
        <w:rPr>
          <w:szCs w:val="24"/>
        </w:rPr>
        <w:t>s</w:t>
      </w:r>
      <w:r>
        <w:rPr>
          <w:szCs w:val="24"/>
        </w:rPr>
        <w:t xml:space="preserve">. </w:t>
      </w:r>
      <w:r>
        <w:t xml:space="preserve">The Australian Government helps to manage and fund apprenticeships and contributes funding </w:t>
      </w:r>
      <w:r w:rsidRPr="00DB6D5B">
        <w:t xml:space="preserve">of </w:t>
      </w:r>
      <w:r w:rsidRPr="00DB4FBE">
        <w:t>$1.7 billion</w:t>
      </w:r>
      <w:r>
        <w:t xml:space="preserve"> to the States and Territories for the delivery of other VET services. The States and Territories are free to decide how to allocate funds to the VET system, are responsible for the day</w:t>
      </w:r>
      <w:r>
        <w:noBreakHyphen/>
        <w:t>to</w:t>
      </w:r>
      <w:r>
        <w:noBreakHyphen/>
        <w:t>day delivery of training in their local markets, and provide services through publicly</w:t>
      </w:r>
      <w:r>
        <w:noBreakHyphen/>
        <w:t>owned TAFEs. Both levels of government share regulatory responsibilities for qualification standards and the quality of RTOs, data collection, and agreed reform directions.</w:t>
      </w:r>
    </w:p>
    <w:p w14:paraId="24F6B50A" w14:textId="77777777" w:rsidR="00ED5F8E" w:rsidRDefault="00ED5F8E" w:rsidP="005928D1">
      <w:pPr>
        <w:pStyle w:val="BodyText"/>
      </w:pPr>
      <w:r>
        <w:t>The Australian Government has asked the Commission to review progress against the targets, outcomes and performance indicators in the NASWD and to assess whether the NASWD is still an effective long</w:t>
      </w:r>
      <w:r>
        <w:noBreakHyphen/>
        <w:t xml:space="preserve">term framework for intergovernmental cooperation on VET policy. Intertwined with that assessment, the Commission has also been asked to consider options to streamline government support and promote more national consistency in VET funding and pricing. </w:t>
      </w:r>
    </w:p>
    <w:p w14:paraId="278BFC94" w14:textId="2443EE06" w:rsidR="00ED5F8E" w:rsidRDefault="00ED5F8E" w:rsidP="005928D1">
      <w:pPr>
        <w:pStyle w:val="BodyText"/>
      </w:pPr>
      <w:r>
        <w:t xml:space="preserve">This review of the NASWD is timely. The Joyce Review recommended significant changes to aspects of the VET system, in particular the setting of course subsidies and the process to update training packages. The Australian Government has announced the establishment of a National Skills Commission and a National Careers Institute to support these changes. The COAG Skills Council is considering the development of a new intergovernmental agreement to replace the NASWD; a </w:t>
      </w:r>
      <w:r w:rsidR="00152650">
        <w:t>draft</w:t>
      </w:r>
      <w:r w:rsidRPr="00722E9A">
        <w:rPr>
          <w:i/>
          <w:iCs/>
        </w:rPr>
        <w:t xml:space="preserve"> VET</w:t>
      </w:r>
      <w:r w:rsidRPr="00722E9A">
        <w:rPr>
          <w:i/>
        </w:rPr>
        <w:t xml:space="preserve"> Reform Roadmap</w:t>
      </w:r>
      <w:r>
        <w:t xml:space="preserve"> has been released for consultation to inform the new agreement. </w:t>
      </w:r>
    </w:p>
    <w:p w14:paraId="4065793B" w14:textId="77777777" w:rsidR="00ED5F8E" w:rsidRDefault="00ED5F8E" w:rsidP="005928D1">
      <w:pPr>
        <w:pStyle w:val="BodyText"/>
      </w:pPr>
      <w:r w:rsidRPr="003B1D8C">
        <w:t>In undertaking the review, the Commission has been conscious that</w:t>
      </w:r>
      <w:r>
        <w:t xml:space="preserve"> the formal VET system includes a large fee</w:t>
      </w:r>
      <w:r>
        <w:noBreakHyphen/>
        <w:t>for</w:t>
      </w:r>
      <w:r>
        <w:noBreakHyphen/>
        <w:t>service market where private and public providers deliver recognised training without the support of government subsidies. The Commission also recognises that there are avenues outside the formal VET system for Australians to develop skills, including</w:t>
      </w:r>
      <w:r w:rsidRPr="00657C26">
        <w:t xml:space="preserve"> through informal workplace learning or unaccredited training from unregistered providers. </w:t>
      </w:r>
    </w:p>
    <w:p w14:paraId="0FE8A082" w14:textId="77777777" w:rsidR="00ED5F8E" w:rsidRDefault="00ED5F8E" w:rsidP="005928D1">
      <w:pPr>
        <w:pStyle w:val="BodyText"/>
      </w:pPr>
      <w:r>
        <w:t>Formal learning — both higher education and VET — is geared more to younger people seeking to acquire skills to obtain a job rather than people who need to upskill or reskill for an existing job (figure 1).</w:t>
      </w:r>
      <w:r w:rsidRPr="005E7765">
        <w:t xml:space="preserve"> </w:t>
      </w:r>
    </w:p>
    <w:p w14:paraId="6A62470F" w14:textId="77777777" w:rsidR="00ED5F8E" w:rsidRDefault="00ED5F8E" w:rsidP="005928D1">
      <w:pPr>
        <w:pStyle w:val="BodyText"/>
      </w:pPr>
      <w:r>
        <w:t>Lifelong learning is mainly non</w:t>
      </w:r>
      <w:r>
        <w:noBreakHyphen/>
        <w:t xml:space="preserve">formal and about 85 per cent is funded by employers. This training is an important contributor to the incremental attainment of skills, sometimes a </w:t>
      </w:r>
      <w:r>
        <w:lastRenderedPageBreak/>
        <w:t>substitute for accredited training, and has implications for assessing the effectiveness and direction of the formal VET system. Government policies are largely silent about this part of the VET system, and the information about it is limited. While loans or subsidies of an orthodox type are probably not warranted for non</w:t>
      </w:r>
      <w:r>
        <w:noBreakHyphen/>
        <w:t>formal training, governments should nevertheless assess whether any policy changes are needed as part of future VET policy.</w:t>
      </w:r>
    </w:p>
    <w:p w14:paraId="574CEE41" w14:textId="47453681" w:rsidR="00ED5F8E" w:rsidRDefault="00ED5F8E" w:rsidP="005928D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ED5F8E" w14:paraId="3589706F" w14:textId="77777777" w:rsidTr="005928D1">
        <w:trPr>
          <w:tblHeader/>
        </w:trPr>
        <w:tc>
          <w:tcPr>
            <w:tcW w:w="5000" w:type="pct"/>
            <w:tcBorders>
              <w:top w:val="single" w:sz="6" w:space="0" w:color="78A22F"/>
              <w:left w:val="nil"/>
              <w:bottom w:val="nil"/>
              <w:right w:val="nil"/>
            </w:tcBorders>
            <w:shd w:val="clear" w:color="auto" w:fill="auto"/>
          </w:tcPr>
          <w:p w14:paraId="3D5D0B5B" w14:textId="77777777" w:rsidR="00ED5F8E" w:rsidRPr="00176D3F" w:rsidRDefault="00ED5F8E" w:rsidP="005928D1">
            <w:pPr>
              <w:pStyle w:val="FigureTitle"/>
            </w:pPr>
            <w:r w:rsidRPr="00784A05">
              <w:rPr>
                <w:b w:val="0"/>
              </w:rPr>
              <w:t xml:space="preserve">Figure </w:t>
            </w:r>
            <w:r>
              <w:rPr>
                <w:b w:val="0"/>
              </w:rPr>
              <w:t>1</w:t>
            </w:r>
            <w:r>
              <w:tab/>
              <w:t>Learning approaches vary over the life course</w:t>
            </w:r>
          </w:p>
        </w:tc>
      </w:tr>
      <w:tr w:rsidR="00ED5F8E" w14:paraId="5F823C4E" w14:textId="77777777" w:rsidTr="005928D1">
        <w:tc>
          <w:tcPr>
            <w:tcW w:w="5000" w:type="pct"/>
            <w:tcBorders>
              <w:top w:val="nil"/>
              <w:left w:val="nil"/>
              <w:bottom w:val="nil"/>
              <w:right w:val="nil"/>
            </w:tcBorders>
            <w:shd w:val="clear" w:color="auto" w:fill="auto"/>
            <w:tcMar>
              <w:top w:w="28" w:type="dxa"/>
              <w:bottom w:w="28" w:type="dxa"/>
            </w:tcMar>
          </w:tcPr>
          <w:tbl>
            <w:tblPr>
              <w:tblW w:w="8505" w:type="dxa"/>
              <w:jc w:val="center"/>
              <w:tblBorders>
                <w:top w:val="single" w:sz="6" w:space="0" w:color="F15A25" w:themeColor="accent4"/>
                <w:bottom w:val="single" w:sz="6" w:space="0" w:color="F15A25" w:themeColor="accent4"/>
              </w:tblBorders>
              <w:tblCellMar>
                <w:top w:w="28" w:type="dxa"/>
              </w:tblCellMar>
              <w:tblLook w:val="0000" w:firstRow="0" w:lastRow="0" w:firstColumn="0" w:lastColumn="0" w:noHBand="0" w:noVBand="0"/>
            </w:tblPr>
            <w:tblGrid>
              <w:gridCol w:w="8505"/>
            </w:tblGrid>
            <w:tr w:rsidR="000703B6" w:rsidRPr="00B1465D" w14:paraId="38FC07FA" w14:textId="77777777" w:rsidTr="000703B6">
              <w:trPr>
                <w:trHeight w:val="129"/>
                <w:tblHeader/>
                <w:jc w:val="center"/>
              </w:trPr>
              <w:tc>
                <w:tcPr>
                  <w:tcW w:w="5000" w:type="pct"/>
                  <w:tcBorders>
                    <w:top w:val="nil"/>
                    <w:bottom w:val="nil"/>
                  </w:tcBorders>
                </w:tcPr>
                <w:p w14:paraId="7C8C99FA" w14:textId="7A0D9391" w:rsidR="000703B6" w:rsidRPr="0048222A" w:rsidRDefault="000703B6" w:rsidP="00B31695">
                  <w:pPr>
                    <w:pStyle w:val="Figure"/>
                    <w:spacing w:before="60" w:after="0"/>
                    <w:rPr>
                      <w:rFonts w:ascii="Arial" w:hAnsi="Arial" w:cs="Arial"/>
                      <w:noProof/>
                      <w:sz w:val="18"/>
                      <w:szCs w:val="18"/>
                    </w:rPr>
                  </w:pPr>
                  <w:r w:rsidRPr="000703B6">
                    <w:rPr>
                      <w:rFonts w:ascii="Arial" w:hAnsi="Arial" w:cs="Arial"/>
                      <w:noProof/>
                      <w:sz w:val="18"/>
                      <w:szCs w:val="18"/>
                    </w:rPr>
                    <w:drawing>
                      <wp:inline distT="0" distB="0" distL="0" distR="0" wp14:anchorId="0A6A5F8C" wp14:editId="4E8617D1">
                        <wp:extent cx="5486400" cy="2576945"/>
                        <wp:effectExtent l="0" t="0" r="0" b="0"/>
                        <wp:docPr id="111" name="Picture 111" descr="Panel a:&#10;Formal learning is the dominant form of learning up until age 24 years. After this age, non-formal work-related learning forms a larger component of learning.&#10;Panel b:&#10;In the earlier part of people's careers, people undertake formal learning mainly to increase job prospects. After age 44, people mainly undertake formal learning to increase their skills for their current job.&#10;Panel c:&#10;People undertake work-related training mainly to increase their skills in all periods of their lives, rather than to increase their job prospec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b="3123"/>
                                <a:stretch/>
                              </pic:blipFill>
                              <pic:spPr bwMode="auto">
                                <a:xfrm>
                                  <a:off x="0" y="0"/>
                                  <a:ext cx="5486400" cy="2576945"/>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7AD52F3D" w14:textId="77777777" w:rsidR="00ED5F8E" w:rsidRDefault="00ED5F8E" w:rsidP="005928D1">
            <w:pPr>
              <w:pStyle w:val="Figure"/>
            </w:pPr>
          </w:p>
        </w:tc>
      </w:tr>
      <w:tr w:rsidR="00ED5F8E" w14:paraId="037EDA8D" w14:textId="77777777" w:rsidTr="005928D1">
        <w:tc>
          <w:tcPr>
            <w:tcW w:w="5000" w:type="pct"/>
            <w:tcBorders>
              <w:top w:val="nil"/>
              <w:left w:val="nil"/>
              <w:bottom w:val="single" w:sz="6" w:space="0" w:color="78A22F"/>
              <w:right w:val="nil"/>
            </w:tcBorders>
            <w:shd w:val="clear" w:color="auto" w:fill="auto"/>
          </w:tcPr>
          <w:p w14:paraId="22507400" w14:textId="77777777" w:rsidR="00ED5F8E" w:rsidRDefault="00ED5F8E" w:rsidP="005928D1">
            <w:pPr>
              <w:pStyle w:val="Figurespace"/>
            </w:pPr>
          </w:p>
        </w:tc>
      </w:tr>
      <w:tr w:rsidR="00ED5F8E" w:rsidRPr="000863A5" w14:paraId="08CDC32F" w14:textId="77777777" w:rsidTr="005928D1">
        <w:tc>
          <w:tcPr>
            <w:tcW w:w="5000" w:type="pct"/>
            <w:tcBorders>
              <w:top w:val="single" w:sz="6" w:space="0" w:color="78A22F"/>
              <w:left w:val="nil"/>
              <w:bottom w:val="nil"/>
              <w:right w:val="nil"/>
            </w:tcBorders>
          </w:tcPr>
          <w:p w14:paraId="34930FB1" w14:textId="4548D17F" w:rsidR="00ED5F8E" w:rsidRPr="00626D32" w:rsidRDefault="00ED5F8E" w:rsidP="005928D1">
            <w:pPr>
              <w:pStyle w:val="BoxSpaceBelow"/>
            </w:pPr>
          </w:p>
        </w:tc>
      </w:tr>
    </w:tbl>
    <w:p w14:paraId="58C5994C" w14:textId="77777777" w:rsidR="00ED5F8E" w:rsidRDefault="00ED5F8E" w:rsidP="005928D1">
      <w:pPr>
        <w:pStyle w:val="BodyText"/>
      </w:pPr>
      <w:r>
        <w:t xml:space="preserve">VET is also both an alternative to higher education and a pathway to it. The two sectors are increasingly overlapping, with both offering training in vocational fields such as accounting and </w:t>
      </w:r>
      <w:r w:rsidRPr="000D01D5">
        <w:t>nursing.</w:t>
      </w:r>
      <w:r>
        <w:t xml:space="preserve"> While the overlap — and competitive tension — between the two sectors is widely recognised, there is little over</w:t>
      </w:r>
      <w:r>
        <w:noBreakHyphen/>
        <w:t>arching policy linking the sectors.</w:t>
      </w:r>
    </w:p>
    <w:p w14:paraId="2F96CD6E" w14:textId="77777777" w:rsidR="00ED5F8E" w:rsidRDefault="00ED5F8E" w:rsidP="005928D1">
      <w:pPr>
        <w:pStyle w:val="BodyText"/>
      </w:pPr>
      <w:r>
        <w:t>This review is also being undertaken while COVID</w:t>
      </w:r>
      <w:r>
        <w:noBreakHyphen/>
        <w:t>19 has forced short</w:t>
      </w:r>
      <w:r>
        <w:noBreakHyphen/>
        <w:t>term lockdowns and is probably driving longer</w:t>
      </w:r>
      <w:r>
        <w:noBreakHyphen/>
        <w:t>term changes to the economy. Beyond the immediate disruption for students, employers and VET providers, the pandemic may lead to structural changes in the VET sector and encourage innovative delivery of training.</w:t>
      </w:r>
    </w:p>
    <w:p w14:paraId="4753C01D" w14:textId="77777777" w:rsidR="00ED5F8E" w:rsidRDefault="00ED5F8E" w:rsidP="005928D1">
      <w:pPr>
        <w:pStyle w:val="BodyText"/>
      </w:pPr>
      <w:r w:rsidRPr="009569A0">
        <w:t>Th</w:t>
      </w:r>
      <w:r>
        <w:t>is</w:t>
      </w:r>
      <w:r w:rsidRPr="009569A0">
        <w:t xml:space="preserve"> interim report </w:t>
      </w:r>
      <w:r>
        <w:t>differs</w:t>
      </w:r>
      <w:r w:rsidRPr="009569A0">
        <w:t xml:space="preserve"> from </w:t>
      </w:r>
      <w:r>
        <w:t>the Commission’s usual</w:t>
      </w:r>
      <w:r w:rsidRPr="009569A0">
        <w:t xml:space="preserve"> draft reports</w:t>
      </w:r>
      <w:r>
        <w:t xml:space="preserve">. The report is more focused on options than </w:t>
      </w:r>
      <w:r w:rsidRPr="009569A0">
        <w:t>draft recommendations.</w:t>
      </w:r>
      <w:r>
        <w:t xml:space="preserve"> </w:t>
      </w:r>
      <w:r w:rsidRPr="00132FB8">
        <w:t xml:space="preserve">Given </w:t>
      </w:r>
      <w:r>
        <w:t>governments’ interest</w:t>
      </w:r>
      <w:r w:rsidRPr="00132FB8">
        <w:t xml:space="preserve"> </w:t>
      </w:r>
      <w:r>
        <w:t>in</w:t>
      </w:r>
      <w:r w:rsidRPr="00132FB8">
        <w:t xml:space="preserve"> increasing participation in VET</w:t>
      </w:r>
      <w:r>
        <w:t xml:space="preserve">, our prime interest is the effectiveness of measures intended to make training more accessible and affordable (for example, course subsidies, employer incentives for apprenticeships, and student loans) and to improve the byzantine system that governs the determination, allocation, and level of these measures. </w:t>
      </w:r>
    </w:p>
    <w:p w14:paraId="72FDF97D" w14:textId="49BE83EA" w:rsidR="00ED5F8E" w:rsidRPr="007160C4" w:rsidRDefault="00ED5F8E" w:rsidP="005928D1">
      <w:pPr>
        <w:pStyle w:val="Heading2"/>
      </w:pPr>
      <w:bookmarkStart w:id="19" w:name="_Toc41644995"/>
      <w:r>
        <w:rPr>
          <w:noProof/>
        </w:rPr>
        <w:lastRenderedPageBreak/>
        <w:t>1</w:t>
      </w:r>
      <w:r>
        <w:tab/>
      </w:r>
      <w:r w:rsidRPr="007160C4">
        <w:t xml:space="preserve">A snapshot of the </w:t>
      </w:r>
      <w:r>
        <w:t xml:space="preserve">formal </w:t>
      </w:r>
      <w:r w:rsidRPr="007160C4">
        <w:t>VET system</w:t>
      </w:r>
      <w:bookmarkEnd w:id="19"/>
    </w:p>
    <w:p w14:paraId="14593244" w14:textId="032E9CDB" w:rsidR="00ED5F8E" w:rsidRDefault="00ED5F8E" w:rsidP="005928D1">
      <w:pPr>
        <w:pStyle w:val="BodyText"/>
      </w:pPr>
      <w:r>
        <w:t>The formal VET system is a highly managed market, with the Australian and State and Territory governments sharing responsibilities for its architecture, funding and performance. Governments collectively provided direct funding of about $6.1 billion in 2018; about $3.4 billion is provided through course subsidies to training providers and incentives for employers (figure 2). The Australian Government provides additional funding of about $500 million through VET student and trade support loans. However, the formal VET system is more than just government</w:t>
      </w:r>
      <w:r>
        <w:noBreakHyphen/>
        <w:t xml:space="preserve">funded training. </w:t>
      </w:r>
      <w:r w:rsidR="006F32B7">
        <w:t>Only about</w:t>
      </w:r>
      <w:r>
        <w:t xml:space="preserve"> half of domestic students (1 102 400) undertaking a nationally recognised training program receive government funding. </w:t>
      </w:r>
    </w:p>
    <w:p w14:paraId="3CEA05F0" w14:textId="77777777" w:rsidR="00ED5F8E" w:rsidRDefault="00ED5F8E" w:rsidP="005928D1">
      <w:pPr>
        <w:pStyle w:val="BodyText"/>
      </w:pPr>
      <w:r>
        <w:t xml:space="preserve">Qualifications in the VET system are diverse in difficulty and duration, ranging from building foundation skills (principally language, literacy, numeracy and basic digital skills) to delivering formal qualifications up to Advanced Diplomas. </w:t>
      </w:r>
    </w:p>
    <w:p w14:paraId="78F29A9B" w14:textId="77777777" w:rsidR="00ED5F8E" w:rsidRDefault="00ED5F8E" w:rsidP="005928D1">
      <w:pPr>
        <w:pStyle w:val="BodyText"/>
      </w:pPr>
      <w:r>
        <w:t>Half of the 4.1 million VET student enrolments and 85 per cent of training hours are under nationally recognised programs (figure 3). RTOs teach pre</w:t>
      </w:r>
      <w:r>
        <w:noBreakHyphen/>
        <w:t xml:space="preserve">approved training packages, which </w:t>
      </w:r>
      <w:r w:rsidRPr="00531BD0">
        <w:t xml:space="preserve">specify the skills and knowledge </w:t>
      </w:r>
      <w:r>
        <w:t xml:space="preserve">(‘competencies’) </w:t>
      </w:r>
      <w:r w:rsidRPr="00531BD0">
        <w:t xml:space="preserve">required to perform effectively in particular occupations. </w:t>
      </w:r>
      <w:r>
        <w:t xml:space="preserve">These formal credentials (qualifications and statements of attainment) are developed in consultation with industry and educational institutions. Only RTOs can deliver nationally recognised training, undertake assessments, and issue qualifications. RTOs must comply with national standards for training and assessment. </w:t>
      </w:r>
    </w:p>
    <w:p w14:paraId="0E222505" w14:textId="77777777" w:rsidR="00ED5F8E" w:rsidRDefault="00ED5F8E" w:rsidP="005928D1">
      <w:pPr>
        <w:pStyle w:val="BodyText"/>
      </w:pPr>
      <w:r>
        <w:t>Training in nationally recognised programs has been declining in recent years, while use of stand</w:t>
      </w:r>
      <w:r>
        <w:noBreakHyphen/>
        <w:t>alone short courses or individual subjects (such as first aid and OH&amp;S courses) has been growing. There are many reasons for this trend. Universities are offering more courses which directly compete with traditional VET courses; many students are now choosing university</w:t>
      </w:r>
      <w:r>
        <w:noBreakHyphen/>
        <w:t>based alternatives to VET. Employers are attracted to the greater flexibility and lower costs of short courses. Regulatory changes have increased the demand for short courses such as responsible service of alcohol and c</w:t>
      </w:r>
      <w:r w:rsidRPr="00602B34">
        <w:t>ardiopulmonary resuscitation</w:t>
      </w:r>
      <w:r>
        <w:t>. Students are also increasingly assembling their own mix of qualifications from a blend of short courses and micro</w:t>
      </w:r>
      <w:r>
        <w:noBreakHyphen/>
        <w:t>credentials in a world of more frequent career changes.</w:t>
      </w:r>
    </w:p>
    <w:p w14:paraId="4EF2FC45" w14:textId="1599DECA" w:rsidR="00ED5F8E" w:rsidRDefault="00ED5F8E" w:rsidP="005928D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ED5F8E" w14:paraId="480E87C6" w14:textId="77777777" w:rsidTr="002B3235">
        <w:trPr>
          <w:tblHeader/>
        </w:trPr>
        <w:tc>
          <w:tcPr>
            <w:tcW w:w="5000" w:type="pct"/>
            <w:tcBorders>
              <w:top w:val="single" w:sz="6" w:space="0" w:color="78A22F" w:themeColor="accent1"/>
              <w:left w:val="nil"/>
              <w:bottom w:val="nil"/>
              <w:right w:val="nil"/>
            </w:tcBorders>
            <w:shd w:val="clear" w:color="auto" w:fill="auto"/>
          </w:tcPr>
          <w:p w14:paraId="5AC4B988" w14:textId="77777777" w:rsidR="00ED5F8E" w:rsidRPr="00176D3F" w:rsidRDefault="00ED5F8E" w:rsidP="005928D1">
            <w:pPr>
              <w:pStyle w:val="FigureTitle"/>
            </w:pPr>
            <w:r w:rsidRPr="00784A05">
              <w:rPr>
                <w:b w:val="0"/>
              </w:rPr>
              <w:t xml:space="preserve">Figure </w:t>
            </w:r>
            <w:r>
              <w:rPr>
                <w:b w:val="0"/>
              </w:rPr>
              <w:t>2</w:t>
            </w:r>
            <w:r>
              <w:tab/>
              <w:t>Funding of VET, 2018</w:t>
            </w:r>
          </w:p>
        </w:tc>
      </w:tr>
      <w:tr w:rsidR="00ED5F8E" w14:paraId="73F254DD" w14:textId="77777777" w:rsidTr="002B3235">
        <w:tc>
          <w:tcPr>
            <w:tcW w:w="5000" w:type="pct"/>
            <w:tcBorders>
              <w:top w:val="nil"/>
              <w:left w:val="nil"/>
              <w:bottom w:val="nil"/>
              <w:right w:val="nil"/>
            </w:tcBorders>
            <w:shd w:val="clear" w:color="auto" w:fill="auto"/>
            <w:tcMar>
              <w:top w:w="28" w:type="dxa"/>
              <w:bottom w:w="28" w:type="dxa"/>
            </w:tcMar>
          </w:tcPr>
          <w:p w14:paraId="09AE0494" w14:textId="02A87423" w:rsidR="00ED5F8E" w:rsidRDefault="00865278" w:rsidP="00F74FB7">
            <w:r w:rsidRPr="00865278">
              <w:rPr>
                <w:noProof/>
              </w:rPr>
              <w:drawing>
                <wp:inline distT="0" distB="0" distL="0" distR="0" wp14:anchorId="7DFF275B" wp14:editId="6071A3DE">
                  <wp:extent cx="5455285" cy="4089400"/>
                  <wp:effectExtent l="0" t="0" r="0" b="6350"/>
                  <wp:docPr id="21" name="Picture 21" descr="Figure 2 - This chart has five rows disaggregating total government funding for VET. The first row splits funding into that provided collectively by the States and Territories ($3.3 billion) and the Australian Government ($2.8 billion). The 2nd row disaggregates funding by each jurisdiction. The 3rd row shows total VET funding ($6.1 billion). The 4th row shows funding for each of the five key activities according to the national VET funding framework, including VET delivery ($4.7 billion) through to student assistance ($125 million). The fourth row disaggregates VET delivery into AQF levels ($2.8 billion) and funding not attributable ($1.9 bill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455285" cy="4089400"/>
                          </a:xfrm>
                          <a:prstGeom prst="rect">
                            <a:avLst/>
                          </a:prstGeom>
                          <a:noFill/>
                          <a:ln>
                            <a:noFill/>
                          </a:ln>
                        </pic:spPr>
                      </pic:pic>
                    </a:graphicData>
                  </a:graphic>
                </wp:inline>
              </w:drawing>
            </w:r>
          </w:p>
        </w:tc>
      </w:tr>
      <w:tr w:rsidR="00ED5F8E" w:rsidRPr="00176D3F" w14:paraId="6FEA2F2C" w14:textId="77777777" w:rsidTr="002B3235">
        <w:tc>
          <w:tcPr>
            <w:tcW w:w="5000" w:type="pct"/>
            <w:tcBorders>
              <w:top w:val="nil"/>
              <w:left w:val="nil"/>
              <w:bottom w:val="nil"/>
              <w:right w:val="nil"/>
            </w:tcBorders>
            <w:shd w:val="clear" w:color="auto" w:fill="auto"/>
          </w:tcPr>
          <w:p w14:paraId="32AE9DD8" w14:textId="77777777" w:rsidR="00ED5F8E" w:rsidRPr="00176D3F" w:rsidRDefault="00ED5F8E" w:rsidP="005928D1">
            <w:pPr>
              <w:pStyle w:val="Note"/>
            </w:pPr>
            <w:r>
              <w:rPr>
                <w:rStyle w:val="NoteLabel"/>
              </w:rPr>
              <w:t>a</w:t>
            </w:r>
            <w:r>
              <w:t xml:space="preserve"> </w:t>
            </w:r>
            <w:r w:rsidRPr="00A43DBF">
              <w:rPr>
                <w:spacing w:val="-2"/>
              </w:rPr>
              <w:t xml:space="preserve">Government provisions for VET loans are not included. </w:t>
            </w:r>
            <w:r w:rsidRPr="00A43DBF">
              <w:rPr>
                <w:rStyle w:val="NoteLabel"/>
                <w:spacing w:val="-2"/>
              </w:rPr>
              <w:t>b</w:t>
            </w:r>
            <w:r w:rsidRPr="00A43DBF">
              <w:rPr>
                <w:spacing w:val="-2"/>
              </w:rPr>
              <w:t xml:space="preserve"> On the second row, the darker shades relates to recurrent funding for each jurisdiction. </w:t>
            </w:r>
            <w:r w:rsidRPr="00A43DBF">
              <w:rPr>
                <w:rStyle w:val="NoteLabel"/>
                <w:spacing w:val="-2"/>
              </w:rPr>
              <w:t xml:space="preserve">c </w:t>
            </w:r>
            <w:r w:rsidRPr="00A43DBF">
              <w:rPr>
                <w:spacing w:val="-2"/>
              </w:rPr>
              <w:t xml:space="preserve">Capital funding accounts for approximately $135 million. </w:t>
            </w:r>
            <w:r w:rsidRPr="00A43DBF">
              <w:rPr>
                <w:rStyle w:val="NoteLabel"/>
                <w:spacing w:val="-2"/>
              </w:rPr>
              <w:t>d</w:t>
            </w:r>
            <w:r w:rsidRPr="00A43DBF">
              <w:rPr>
                <w:spacing w:val="-2"/>
              </w:rPr>
              <w:t xml:space="preserve"> Student assistance accounts for approximately $125 million. </w:t>
            </w:r>
            <w:r w:rsidRPr="00A43DBF">
              <w:rPr>
                <w:rStyle w:val="NoteLabel"/>
                <w:spacing w:val="-2"/>
              </w:rPr>
              <w:t>e</w:t>
            </w:r>
            <w:r w:rsidRPr="00A43DBF">
              <w:rPr>
                <w:spacing w:val="-2"/>
              </w:rPr>
              <w:t xml:space="preserve"> Other programs include non</w:t>
            </w:r>
            <w:r w:rsidRPr="00A43DBF">
              <w:rPr>
                <w:spacing w:val="-2"/>
              </w:rPr>
              <w:noBreakHyphen/>
              <w:t xml:space="preserve">award programs, skill sets, bridging or enabling courses not identifiable by level. </w:t>
            </w:r>
            <w:r w:rsidRPr="00A43DBF">
              <w:rPr>
                <w:rStyle w:val="NoteLabel"/>
                <w:spacing w:val="-2"/>
              </w:rPr>
              <w:t xml:space="preserve">f </w:t>
            </w:r>
            <w:r w:rsidRPr="00A43DBF">
              <w:rPr>
                <w:spacing w:val="-2"/>
              </w:rPr>
              <w:t>Funding not attributable by level of education captures funding costs associated with training delivery, support, administration and operational base funding.</w:t>
            </w:r>
          </w:p>
        </w:tc>
      </w:tr>
      <w:tr w:rsidR="00ED5F8E" w14:paraId="2D5A0D5D" w14:textId="77777777" w:rsidTr="002B3235">
        <w:tc>
          <w:tcPr>
            <w:tcW w:w="5000" w:type="pct"/>
            <w:tcBorders>
              <w:top w:val="nil"/>
              <w:left w:val="nil"/>
              <w:bottom w:val="single" w:sz="6" w:space="0" w:color="78A22F" w:themeColor="accent1"/>
              <w:right w:val="nil"/>
            </w:tcBorders>
            <w:shd w:val="clear" w:color="auto" w:fill="auto"/>
          </w:tcPr>
          <w:p w14:paraId="0620A4AC" w14:textId="77777777" w:rsidR="00ED5F8E" w:rsidRDefault="00ED5F8E" w:rsidP="005928D1">
            <w:pPr>
              <w:pStyle w:val="Figurespace"/>
            </w:pPr>
          </w:p>
        </w:tc>
      </w:tr>
      <w:tr w:rsidR="00ED5F8E" w:rsidRPr="000863A5" w14:paraId="342ED1E6" w14:textId="77777777" w:rsidTr="002B3235">
        <w:tc>
          <w:tcPr>
            <w:tcW w:w="5000" w:type="pct"/>
            <w:tcBorders>
              <w:top w:val="single" w:sz="6" w:space="0" w:color="78A22F" w:themeColor="accent1"/>
              <w:left w:val="nil"/>
              <w:bottom w:val="nil"/>
              <w:right w:val="nil"/>
            </w:tcBorders>
          </w:tcPr>
          <w:p w14:paraId="72BF6912" w14:textId="4B04A334" w:rsidR="00ED5F8E" w:rsidRPr="00626D32" w:rsidRDefault="00ED5F8E" w:rsidP="005928D1">
            <w:pPr>
              <w:pStyle w:val="BoxSpaceBelow"/>
            </w:pPr>
          </w:p>
        </w:tc>
      </w:tr>
    </w:tbl>
    <w:p w14:paraId="03372FDD" w14:textId="6BBD8A0A" w:rsidR="00ED5F8E" w:rsidRPr="007B02BE" w:rsidRDefault="00ED5F8E" w:rsidP="005928D1">
      <w:pPr>
        <w:pStyle w:val="BodyText"/>
        <w:rPr>
          <w:spacing w:val="-2"/>
        </w:rPr>
      </w:pPr>
      <w:r w:rsidRPr="007B02BE">
        <w:rPr>
          <w:spacing w:val="-2"/>
        </w:rPr>
        <w:t>Since the 1990s, VET has become a more market</w:t>
      </w:r>
      <w:r w:rsidRPr="007B02BE">
        <w:rPr>
          <w:spacing w:val="-2"/>
        </w:rPr>
        <w:noBreakHyphen/>
        <w:t>oriented system, with more government</w:t>
      </w:r>
      <w:r w:rsidRPr="007B02BE">
        <w:rPr>
          <w:spacing w:val="-2"/>
        </w:rPr>
        <w:noBreakHyphen/>
        <w:t xml:space="preserve">funded teaching delivered by private VET providers under contestable funding arrangements. This shift was confirmed in the NASWD, which sought to promote a more responsive training market through competition led by ‘user choice’. Universities, schools, enterprise providers and community education providers can also register to supply accredited VET courses, giving students greater choice. The prominent role of public providers in VET provision presents challenges for States and Territories, </w:t>
      </w:r>
      <w:r w:rsidR="00875FDB" w:rsidRPr="007B02BE">
        <w:rPr>
          <w:spacing w:val="-2"/>
        </w:rPr>
        <w:t>that</w:t>
      </w:r>
      <w:r w:rsidRPr="007B02BE">
        <w:rPr>
          <w:spacing w:val="-2"/>
        </w:rPr>
        <w:t xml:space="preserve"> set and distribute course subsidies and other public funds to competing (public and private) providers. </w:t>
      </w:r>
    </w:p>
    <w:p w14:paraId="1A43DC64" w14:textId="0BF5E819" w:rsidR="00ED5F8E" w:rsidRDefault="00ED5F8E" w:rsidP="005928D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ED5F8E" w14:paraId="6F3824DD" w14:textId="77777777" w:rsidTr="005928D1">
        <w:trPr>
          <w:tblHeader/>
        </w:trPr>
        <w:tc>
          <w:tcPr>
            <w:tcW w:w="5000" w:type="pct"/>
            <w:tcBorders>
              <w:top w:val="single" w:sz="6" w:space="0" w:color="78A22F" w:themeColor="accent1"/>
              <w:left w:val="nil"/>
              <w:bottom w:val="nil"/>
              <w:right w:val="nil"/>
            </w:tcBorders>
            <w:shd w:val="clear" w:color="auto" w:fill="auto"/>
          </w:tcPr>
          <w:p w14:paraId="386AAB3D" w14:textId="77777777" w:rsidR="00ED5F8E" w:rsidRPr="00176D3F" w:rsidRDefault="00ED5F8E" w:rsidP="005928D1">
            <w:pPr>
              <w:pStyle w:val="FigureTitle"/>
            </w:pPr>
            <w:r w:rsidRPr="00784A05">
              <w:rPr>
                <w:b w:val="0"/>
              </w:rPr>
              <w:t xml:space="preserve">Figure </w:t>
            </w:r>
            <w:r>
              <w:rPr>
                <w:b w:val="0"/>
              </w:rPr>
              <w:t>3</w:t>
            </w:r>
            <w:r>
              <w:tab/>
              <w:t>Key features of the formal VET system</w:t>
            </w:r>
          </w:p>
        </w:tc>
      </w:tr>
      <w:tr w:rsidR="00ED5F8E" w14:paraId="470DBB7C" w14:textId="77777777" w:rsidTr="005928D1">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ED5F8E" w:rsidRPr="00B1465D" w14:paraId="742DC077" w14:textId="77777777" w:rsidTr="005928D1">
              <w:trPr>
                <w:tblHeader/>
                <w:jc w:val="center"/>
              </w:trPr>
              <w:tc>
                <w:tcPr>
                  <w:tcW w:w="5000" w:type="pct"/>
                  <w:tcBorders>
                    <w:top w:val="nil"/>
                    <w:bottom w:val="nil"/>
                  </w:tcBorders>
                </w:tcPr>
                <w:p w14:paraId="57EB2D17" w14:textId="389402C3" w:rsidR="00ED5F8E" w:rsidRPr="00B1465D" w:rsidRDefault="0014236C" w:rsidP="005928D1">
                  <w:pPr>
                    <w:pStyle w:val="Figure"/>
                    <w:spacing w:before="60" w:after="60"/>
                    <w:rPr>
                      <w:rFonts w:ascii="Arial" w:hAnsi="Arial" w:cs="Arial"/>
                      <w:sz w:val="18"/>
                      <w:szCs w:val="18"/>
                    </w:rPr>
                  </w:pPr>
                  <w:r w:rsidRPr="0014236C">
                    <w:rPr>
                      <w:rFonts w:ascii="Arial" w:hAnsi="Arial" w:cs="Arial"/>
                      <w:noProof/>
                      <w:sz w:val="18"/>
                      <w:szCs w:val="18"/>
                    </w:rPr>
                    <w:drawing>
                      <wp:inline distT="0" distB="0" distL="0" distR="0" wp14:anchorId="67F5CB1C" wp14:editId="75B7CBF6">
                        <wp:extent cx="5364000" cy="6791959"/>
                        <wp:effectExtent l="0" t="0" r="8255" b="9525"/>
                        <wp:docPr id="28" name="Picture 28" descr="Figure 3 - This schematic captures some key facts about the VET system. It is part of a vocational training system involving higher education and unaccredited and informal training. It serves over 4 million students, divided roughly in half between nationally recognised programs and subjects not delivered as part of such a program. VET is delivered by more than 3800 RTOs and a large majority of these providers are private RT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364000" cy="6791959"/>
                                </a:xfrm>
                                <a:prstGeom prst="rect">
                                  <a:avLst/>
                                </a:prstGeom>
                                <a:noFill/>
                                <a:ln>
                                  <a:noFill/>
                                </a:ln>
                              </pic:spPr>
                            </pic:pic>
                          </a:graphicData>
                        </a:graphic>
                      </wp:inline>
                    </w:drawing>
                  </w:r>
                </w:p>
              </w:tc>
            </w:tr>
          </w:tbl>
          <w:p w14:paraId="1A3D91C4" w14:textId="77777777" w:rsidR="00ED5F8E" w:rsidRDefault="00ED5F8E" w:rsidP="005928D1">
            <w:pPr>
              <w:pStyle w:val="Figure"/>
            </w:pPr>
          </w:p>
        </w:tc>
      </w:tr>
      <w:tr w:rsidR="00ED5F8E" w14:paraId="0F8E589E" w14:textId="77777777" w:rsidTr="005928D1">
        <w:tc>
          <w:tcPr>
            <w:tcW w:w="5000" w:type="pct"/>
            <w:tcBorders>
              <w:top w:val="nil"/>
              <w:left w:val="nil"/>
              <w:bottom w:val="single" w:sz="6" w:space="0" w:color="78A22F" w:themeColor="accent1"/>
              <w:right w:val="nil"/>
            </w:tcBorders>
            <w:shd w:val="clear" w:color="auto" w:fill="auto"/>
          </w:tcPr>
          <w:p w14:paraId="74DE4F1F" w14:textId="77777777" w:rsidR="00ED5F8E" w:rsidRDefault="00ED5F8E" w:rsidP="005928D1">
            <w:pPr>
              <w:pStyle w:val="Figurespace"/>
            </w:pPr>
          </w:p>
        </w:tc>
      </w:tr>
      <w:tr w:rsidR="00ED5F8E" w:rsidRPr="000863A5" w14:paraId="544090F5" w14:textId="77777777" w:rsidTr="005928D1">
        <w:tc>
          <w:tcPr>
            <w:tcW w:w="5000" w:type="pct"/>
            <w:tcBorders>
              <w:top w:val="single" w:sz="6" w:space="0" w:color="78A22F" w:themeColor="accent1"/>
              <w:left w:val="nil"/>
              <w:bottom w:val="nil"/>
              <w:right w:val="nil"/>
            </w:tcBorders>
          </w:tcPr>
          <w:p w14:paraId="62EA5EB7" w14:textId="73D5B144" w:rsidR="00ED5F8E" w:rsidRPr="00626D32" w:rsidRDefault="00ED5F8E" w:rsidP="005928D1">
            <w:pPr>
              <w:pStyle w:val="BoxSpaceBelow"/>
            </w:pPr>
          </w:p>
        </w:tc>
      </w:tr>
    </w:tbl>
    <w:p w14:paraId="4C05F838" w14:textId="611FA6ED" w:rsidR="00ED5F8E" w:rsidRDefault="00ED5F8E" w:rsidP="005928D1">
      <w:pPr>
        <w:pStyle w:val="Heading2"/>
      </w:pPr>
      <w:bookmarkStart w:id="20" w:name="_Toc41644996"/>
      <w:r>
        <w:rPr>
          <w:noProof/>
        </w:rPr>
        <w:lastRenderedPageBreak/>
        <w:t>2</w:t>
      </w:r>
      <w:r>
        <w:tab/>
        <w:t>Targets in the NASWD have not been met</w:t>
      </w:r>
      <w:bookmarkEnd w:id="20"/>
    </w:p>
    <w:p w14:paraId="1C1067CB" w14:textId="77777777" w:rsidR="00ED5F8E" w:rsidRDefault="00ED5F8E" w:rsidP="005928D1">
      <w:pPr>
        <w:pStyle w:val="BodyText"/>
      </w:pPr>
      <w:r w:rsidRPr="00FD2ABF">
        <w:t xml:space="preserve">The NASWD </w:t>
      </w:r>
      <w:r>
        <w:t xml:space="preserve">was intended to </w:t>
      </w:r>
      <w:r w:rsidRPr="001C114D">
        <w:t>significantly lift the skills of the workforce and improve participation</w:t>
      </w:r>
      <w:r>
        <w:t xml:space="preserve"> in training</w:t>
      </w:r>
      <w:r w:rsidRPr="001C114D">
        <w:t xml:space="preserve">, especially </w:t>
      </w:r>
      <w:r>
        <w:t>by</w:t>
      </w:r>
      <w:r w:rsidRPr="001C114D">
        <w:t xml:space="preserve"> </w:t>
      </w:r>
      <w:r>
        <w:t>students facing disadvantage. Several targets, performance indicators and outcomes were agreed (figure 4).</w:t>
      </w:r>
    </w:p>
    <w:p w14:paraId="3C6A9C5B" w14:textId="77777777" w:rsidR="00ED5F8E" w:rsidRDefault="00ED5F8E" w:rsidP="005928D1">
      <w:pPr>
        <w:pStyle w:val="BodyText"/>
      </w:pPr>
      <w:r>
        <w:t>Taken together, these performance measures provide only a partial picture, which is sometimes further qualified by data gaps. Changes in employment status (if cyclically</w:t>
      </w:r>
      <w:r>
        <w:noBreakHyphen/>
        <w:t>adjusted), the satisfaction of employers, and post</w:t>
      </w:r>
      <w:r>
        <w:noBreakHyphen/>
        <w:t xml:space="preserve">training outcomes are useful measures. However, the extent of literacy and numeracy in the adult population is a poor indicator; </w:t>
      </w:r>
      <w:r w:rsidRPr="00AE3340">
        <w:t>changes cannot be solely attributed to the formal VET sector</w:t>
      </w:r>
      <w:r>
        <w:t xml:space="preserve"> and relevant data are only collected every 10 years. The focus on Certificate IIIs as a threshold for skills acquisition is open to argument as other qualifications, on</w:t>
      </w:r>
      <w:r>
        <w:noBreakHyphen/>
        <w:t>the</w:t>
      </w:r>
      <w:r>
        <w:noBreakHyphen/>
        <w:t>job training, work experience, and unaccredited training also contribute to skills formation. Similarly, many students do not complete a course but say that they ‘got what they wanted from training’.</w:t>
      </w:r>
    </w:p>
    <w:p w14:paraId="60FD1F15" w14:textId="77777777" w:rsidR="00ED5F8E" w:rsidRDefault="00ED5F8E" w:rsidP="005928D1">
      <w:pPr>
        <w:pStyle w:val="BodyText"/>
      </w:pPr>
      <w:r>
        <w:t>These caveats aside, the NASWD’s performance measures (along with other, complementary statistical measures) suggest mixed results from the VET sector:</w:t>
      </w:r>
    </w:p>
    <w:p w14:paraId="699E422A" w14:textId="77777777" w:rsidR="00ED5F8E" w:rsidRDefault="00ED5F8E" w:rsidP="005928D1">
      <w:pPr>
        <w:pStyle w:val="ListBullet"/>
      </w:pPr>
      <w:r>
        <w:t>employer satisfaction with nationally recognised training has decreased steadily over the past 10 years, from about 86 per cent in 2009 to 79 per cent in 2019. In contrast, while it has fluctuated, student satisfaction (which is not a NASWD measure) is high</w:t>
      </w:r>
    </w:p>
    <w:p w14:paraId="775D47C8" w14:textId="77777777" w:rsidR="00ED5F8E" w:rsidRDefault="00ED5F8E" w:rsidP="005928D1">
      <w:pPr>
        <w:pStyle w:val="ListBullet"/>
      </w:pPr>
      <w:r>
        <w:t>the proportion of government</w:t>
      </w:r>
      <w:r>
        <w:noBreakHyphen/>
        <w:t>funded VET graduates who have ‘improved their employment status’ after graduating — by becoming employed, becoming employed at a higher skill level, or receiving a job</w:t>
      </w:r>
      <w:r>
        <w:noBreakHyphen/>
        <w:t>related benefit — fell from 65 per cent in 2009 to 58.6 per cent in 2018 (The 2019 figure, which is higher, has not been used as it is not comparable with historical estimates.</w:t>
      </w:r>
      <w:r w:rsidRPr="00227590">
        <w:t>)</w:t>
      </w:r>
      <w:r>
        <w:t xml:space="preserve"> </w:t>
      </w:r>
    </w:p>
    <w:p w14:paraId="5097AD87" w14:textId="77777777" w:rsidR="00ED5F8E" w:rsidRDefault="00ED5F8E" w:rsidP="005928D1">
      <w:pPr>
        <w:pStyle w:val="ListBullet"/>
      </w:pPr>
      <w:r>
        <w:t>while good results were achieved for Aboriginal and Torres Strait Islander people and people with disabilities — with about a 40 per cent increase in government</w:t>
      </w:r>
      <w:r>
        <w:noBreakHyphen/>
        <w:t>funded qualification completions from 2009 to 2018 — completions for people living in remote or very remote areas fell by 28 per cent from 2009 to 2018.</w:t>
      </w:r>
    </w:p>
    <w:p w14:paraId="65E90735" w14:textId="69AC0D12" w:rsidR="00ED5F8E" w:rsidRDefault="00ED5F8E" w:rsidP="005928D1">
      <w:pPr>
        <w:pStyle w:val="BodyText"/>
      </w:pPr>
      <w:r w:rsidRPr="001C7251">
        <w:t xml:space="preserve">Governments will not meet the two 2020 targets in the NASWD to increase skill levels (figure 5). The proportion of people </w:t>
      </w:r>
      <w:r>
        <w:t xml:space="preserve">without qualifications at </w:t>
      </w:r>
      <w:r w:rsidRPr="001C7251">
        <w:t xml:space="preserve">Certificate III </w:t>
      </w:r>
      <w:r>
        <w:t>level</w:t>
      </w:r>
      <w:r w:rsidRPr="001C7251">
        <w:t xml:space="preserve"> </w:t>
      </w:r>
      <w:r>
        <w:t>or</w:t>
      </w:r>
      <w:r w:rsidRPr="001C7251">
        <w:t xml:space="preserve"> above </w:t>
      </w:r>
      <w:r>
        <w:t>decreased</w:t>
      </w:r>
      <w:r w:rsidRPr="001C7251">
        <w:t xml:space="preserve"> from </w:t>
      </w:r>
      <w:r>
        <w:t>47.1 </w:t>
      </w:r>
      <w:r w:rsidRPr="001C7251">
        <w:t xml:space="preserve">per cent in 2009 to </w:t>
      </w:r>
      <w:r>
        <w:t>37.5 </w:t>
      </w:r>
      <w:r w:rsidRPr="001C7251">
        <w:t>per cent in 2019</w:t>
      </w:r>
      <w:r>
        <w:t>;</w:t>
      </w:r>
      <w:r w:rsidRPr="001C7251">
        <w:t xml:space="preserve"> this will not be enough to meet the 2020 target of </w:t>
      </w:r>
      <w:r>
        <w:t>23.6 </w:t>
      </w:r>
      <w:r w:rsidRPr="001C7251">
        <w:t>per cent.</w:t>
      </w:r>
      <w:r>
        <w:t xml:space="preserve"> </w:t>
      </w:r>
      <w:r w:rsidRPr="00B92702">
        <w:t>This result reflects, in part, that the target was overly aspirational. Those aged 25</w:t>
      </w:r>
      <w:r>
        <w:t> years</w:t>
      </w:r>
      <w:r w:rsidRPr="00B92702">
        <w:t xml:space="preserve"> or over — a large proportion of the workforce — are more likely to engage in informal work</w:t>
      </w:r>
      <w:r>
        <w:noBreakHyphen/>
      </w:r>
      <w:r w:rsidRPr="00B92702">
        <w:t>related training (to increase skills for their current occupation), rather than undertake formal training (often associated with increasing the prospects of getting a job)</w:t>
      </w:r>
      <w:r>
        <w:t>.</w:t>
      </w:r>
      <w:r w:rsidRPr="00B92702">
        <w:t xml:space="preserve"> </w:t>
      </w:r>
      <w:r>
        <w:t>Moreover, most of the increase is due to more graduates from higher education rather than VET</w:t>
      </w:r>
      <w:r w:rsidRPr="00847A8A">
        <w:t>.</w:t>
      </w:r>
    </w:p>
    <w:p w14:paraId="37C65D10" w14:textId="24F54FDC" w:rsidR="00ED5F8E" w:rsidRDefault="00ED5F8E" w:rsidP="005928D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ED5F8E" w14:paraId="519A558C" w14:textId="77777777" w:rsidTr="005928D1">
        <w:trPr>
          <w:tblHeader/>
        </w:trPr>
        <w:tc>
          <w:tcPr>
            <w:tcW w:w="5000" w:type="pct"/>
            <w:tcBorders>
              <w:top w:val="single" w:sz="6" w:space="0" w:color="78A22F" w:themeColor="accent1"/>
              <w:left w:val="nil"/>
              <w:bottom w:val="nil"/>
              <w:right w:val="nil"/>
            </w:tcBorders>
            <w:shd w:val="clear" w:color="auto" w:fill="auto"/>
          </w:tcPr>
          <w:p w14:paraId="4FECFC5D" w14:textId="07702F24" w:rsidR="00ED5F8E" w:rsidRPr="00176D3F" w:rsidRDefault="00ED5F8E" w:rsidP="005928D1">
            <w:pPr>
              <w:pStyle w:val="FigureTitle"/>
            </w:pPr>
            <w:r w:rsidRPr="00784A05">
              <w:rPr>
                <w:b w:val="0"/>
              </w:rPr>
              <w:t>Figure</w:t>
            </w:r>
            <w:r>
              <w:rPr>
                <w:b w:val="0"/>
              </w:rPr>
              <w:t xml:space="preserve"> 4</w:t>
            </w:r>
            <w:r>
              <w:tab/>
              <w:t>NASWD’s performance reporting framework</w:t>
            </w:r>
          </w:p>
        </w:tc>
      </w:tr>
      <w:tr w:rsidR="00ED5F8E" w14:paraId="5526BF07" w14:textId="77777777" w:rsidTr="005928D1">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ED5F8E" w:rsidRPr="00B1465D" w14:paraId="6D527D9B" w14:textId="77777777" w:rsidTr="005928D1">
              <w:trPr>
                <w:tblHeader/>
                <w:jc w:val="center"/>
              </w:trPr>
              <w:tc>
                <w:tcPr>
                  <w:tcW w:w="5000" w:type="pct"/>
                  <w:tcBorders>
                    <w:top w:val="nil"/>
                    <w:bottom w:val="nil"/>
                  </w:tcBorders>
                </w:tcPr>
                <w:p w14:paraId="28D0CCEE" w14:textId="77777777" w:rsidR="00ED5F8E" w:rsidRPr="00B1465D" w:rsidRDefault="00ED5F8E" w:rsidP="005928D1">
                  <w:pPr>
                    <w:pStyle w:val="Figure"/>
                    <w:spacing w:before="60" w:after="60"/>
                    <w:rPr>
                      <w:rFonts w:ascii="Arial" w:hAnsi="Arial" w:cs="Arial"/>
                      <w:sz w:val="18"/>
                      <w:szCs w:val="18"/>
                    </w:rPr>
                  </w:pPr>
                  <w:r>
                    <w:rPr>
                      <w:rFonts w:ascii="Arial" w:hAnsi="Arial" w:cs="Arial"/>
                      <w:noProof/>
                      <w:sz w:val="18"/>
                      <w:szCs w:val="18"/>
                    </w:rPr>
                    <w:drawing>
                      <wp:inline distT="0" distB="0" distL="0" distR="0" wp14:anchorId="2DDB6E0E" wp14:editId="76203685">
                        <wp:extent cx="5438140" cy="5675630"/>
                        <wp:effectExtent l="0" t="0" r="0" b="1270"/>
                        <wp:docPr id="1" name="Picture 1" descr="The figure is a schematic, which sets out the elements of the NASWD's performance framework. At the top sits the NASWD's broad Objective. Below the Objective, there are three Outcomes, each with 2 associated performance indicators. There are also two Targets (which do not explicitly map onto an Outcome)." title="Figure 4 – NASWD’s performance reporting frame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438140" cy="5675630"/>
                                </a:xfrm>
                                <a:prstGeom prst="rect">
                                  <a:avLst/>
                                </a:prstGeom>
                                <a:noFill/>
                              </pic:spPr>
                            </pic:pic>
                          </a:graphicData>
                        </a:graphic>
                      </wp:inline>
                    </w:drawing>
                  </w:r>
                </w:p>
              </w:tc>
            </w:tr>
          </w:tbl>
          <w:p w14:paraId="10A99787" w14:textId="77777777" w:rsidR="00ED5F8E" w:rsidRDefault="00ED5F8E" w:rsidP="005928D1">
            <w:pPr>
              <w:pStyle w:val="Figure"/>
            </w:pPr>
          </w:p>
        </w:tc>
      </w:tr>
      <w:tr w:rsidR="00ED5F8E" w14:paraId="78C90E9B" w14:textId="77777777" w:rsidTr="005928D1">
        <w:tc>
          <w:tcPr>
            <w:tcW w:w="5000" w:type="pct"/>
            <w:tcBorders>
              <w:top w:val="nil"/>
              <w:left w:val="nil"/>
              <w:bottom w:val="single" w:sz="6" w:space="0" w:color="78A22F" w:themeColor="accent1"/>
              <w:right w:val="nil"/>
            </w:tcBorders>
            <w:shd w:val="clear" w:color="auto" w:fill="auto"/>
          </w:tcPr>
          <w:p w14:paraId="4A7B5718" w14:textId="77777777" w:rsidR="00ED5F8E" w:rsidRDefault="00ED5F8E" w:rsidP="005928D1">
            <w:pPr>
              <w:pStyle w:val="Figurespace"/>
            </w:pPr>
          </w:p>
        </w:tc>
      </w:tr>
      <w:tr w:rsidR="00ED5F8E" w:rsidRPr="000863A5" w14:paraId="0B3D8FA0" w14:textId="77777777" w:rsidTr="005928D1">
        <w:tc>
          <w:tcPr>
            <w:tcW w:w="5000" w:type="pct"/>
            <w:tcBorders>
              <w:top w:val="single" w:sz="6" w:space="0" w:color="78A22F" w:themeColor="accent1"/>
              <w:left w:val="nil"/>
              <w:bottom w:val="nil"/>
              <w:right w:val="nil"/>
            </w:tcBorders>
          </w:tcPr>
          <w:p w14:paraId="544236CF" w14:textId="72057EFD" w:rsidR="00ED5F8E" w:rsidRPr="00626D32" w:rsidRDefault="00ED5F8E" w:rsidP="005928D1">
            <w:pPr>
              <w:pStyle w:val="BoxSpaceBelow"/>
            </w:pPr>
          </w:p>
        </w:tc>
      </w:tr>
    </w:tbl>
    <w:p w14:paraId="53BB9A3B" w14:textId="77777777" w:rsidR="00ED5F8E" w:rsidRDefault="00ED5F8E" w:rsidP="005928D1">
      <w:pPr>
        <w:pStyle w:val="BodyText"/>
      </w:pPr>
      <w:r>
        <w:t>The number of higher</w:t>
      </w:r>
      <w:r>
        <w:noBreakHyphen/>
        <w:t>level qualifications (Diplomas and Advanced Diplomas) sharply increased between 2009 and 2012 but has since fallen to its 2009 level. The initial increase was likely to have been driven by funding associated with the Productivity Places Program in 2009 and the introduction by Victoria of its entitlement scheme. The fall in completions after 2012 was likely due to a tightening of funding following the VET FEE</w:t>
      </w:r>
      <w:r>
        <w:noBreakHyphen/>
        <w:t xml:space="preserve">HELP experience and changes to Victoria’s entitlement scheme, and possible substitution away from VET towards higher education. </w:t>
      </w:r>
    </w:p>
    <w:p w14:paraId="5F18B09C" w14:textId="77777777" w:rsidR="00ED5F8E" w:rsidRDefault="00ED5F8E" w:rsidP="005928D1">
      <w:pPr>
        <w:pStyle w:val="BodyText"/>
      </w:pPr>
      <w:r>
        <w:t xml:space="preserve">The failure to meet targets does not necessarily mean that the NASWD failed. The targets were arbitrary and too ambitious. If targets are unattainable, they quickly become irrelevant </w:t>
      </w:r>
      <w:r>
        <w:lastRenderedPageBreak/>
        <w:t xml:space="preserve">for policymakers. The NASWD’s performance indicators were reasonable </w:t>
      </w:r>
      <w:r w:rsidRPr="00C463A3">
        <w:rPr>
          <w:i/>
          <w:iCs/>
        </w:rPr>
        <w:t>general</w:t>
      </w:r>
      <w:r>
        <w:t xml:space="preserve"> measures but needed to be linked to specific policies to allow governments to monitor progress. </w:t>
      </w:r>
    </w:p>
    <w:p w14:paraId="513C2F15" w14:textId="77777777" w:rsidR="00ED5F8E" w:rsidRDefault="00ED5F8E" w:rsidP="005928D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Pr>
      <w:tblGrid>
        <w:gridCol w:w="8789"/>
      </w:tblGrid>
      <w:tr w:rsidR="00ED5F8E" w:rsidRPr="00176D3F" w14:paraId="16F8E010" w14:textId="77777777" w:rsidTr="005928D1">
        <w:trPr>
          <w:tblHeader/>
        </w:trPr>
        <w:tc>
          <w:tcPr>
            <w:tcW w:w="5000" w:type="pct"/>
            <w:tcBorders>
              <w:top w:val="single" w:sz="6" w:space="0" w:color="78A22F" w:themeColor="accent1"/>
              <w:left w:val="nil"/>
              <w:bottom w:val="nil"/>
              <w:right w:val="nil"/>
            </w:tcBorders>
            <w:shd w:val="clear" w:color="auto" w:fill="auto"/>
          </w:tcPr>
          <w:p w14:paraId="0CE70D60" w14:textId="77777777" w:rsidR="00ED5F8E" w:rsidRPr="00176D3F" w:rsidRDefault="00ED5F8E" w:rsidP="005928D1">
            <w:pPr>
              <w:pStyle w:val="FigureTitle"/>
            </w:pPr>
            <w:r w:rsidRPr="0062644E">
              <w:rPr>
                <w:rFonts w:asciiTheme="majorHAnsi" w:hAnsiTheme="majorHAnsi" w:cstheme="majorHAnsi"/>
                <w:b w:val="0"/>
              </w:rPr>
              <w:t xml:space="preserve">Figure </w:t>
            </w:r>
            <w:r>
              <w:rPr>
                <w:rFonts w:asciiTheme="majorHAnsi" w:hAnsiTheme="majorHAnsi" w:cstheme="majorHAnsi"/>
                <w:b w:val="0"/>
              </w:rPr>
              <w:t>5</w:t>
            </w:r>
            <w:r>
              <w:tab/>
              <w:t>The NASWD’s</w:t>
            </w:r>
            <w:r w:rsidRPr="007F17F1">
              <w:t xml:space="preserve"> targets </w:t>
            </w:r>
            <w:r>
              <w:t>will</w:t>
            </w:r>
            <w:r w:rsidRPr="007F17F1">
              <w:t xml:space="preserve"> not </w:t>
            </w:r>
            <w:r>
              <w:t>be met</w:t>
            </w:r>
          </w:p>
        </w:tc>
      </w:tr>
      <w:tr w:rsidR="00ED5F8E" w14:paraId="04AF48F2" w14:textId="77777777" w:rsidTr="005928D1">
        <w:tc>
          <w:tcPr>
            <w:tcW w:w="5000" w:type="pct"/>
            <w:tcBorders>
              <w:top w:val="nil"/>
              <w:left w:val="nil"/>
              <w:bottom w:val="nil"/>
              <w:right w:val="nil"/>
            </w:tcBorders>
            <w:shd w:val="clear" w:color="auto" w:fill="auto"/>
            <w:tcMar>
              <w:top w:w="28" w:type="dxa"/>
              <w:bottom w:w="28" w:type="dxa"/>
            </w:tcMar>
          </w:tcPr>
          <w:tbl>
            <w:tblPr>
              <w:tblW w:w="8789"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4252"/>
              <w:gridCol w:w="4253"/>
            </w:tblGrid>
            <w:tr w:rsidR="00ED5F8E" w:rsidRPr="00B1465D" w14:paraId="29AF7594" w14:textId="77777777" w:rsidTr="005928D1">
              <w:trPr>
                <w:trHeight w:val="139"/>
                <w:tblHeader/>
                <w:jc w:val="center"/>
              </w:trPr>
              <w:tc>
                <w:tcPr>
                  <w:tcW w:w="2541" w:type="pct"/>
                  <w:tcBorders>
                    <w:top w:val="nil"/>
                    <w:bottom w:val="nil"/>
                  </w:tcBorders>
                </w:tcPr>
                <w:p w14:paraId="64B88487" w14:textId="77777777" w:rsidR="00ED5F8E" w:rsidRPr="00714F6D" w:rsidRDefault="00ED5F8E" w:rsidP="00714F6D">
                  <w:pPr>
                    <w:pStyle w:val="Figure"/>
                    <w:spacing w:before="60" w:after="60"/>
                    <w:rPr>
                      <w:rFonts w:ascii="Arial" w:hAnsi="Arial" w:cs="Arial"/>
                      <w:sz w:val="18"/>
                      <w:szCs w:val="18"/>
                    </w:rPr>
                  </w:pPr>
                  <w:r w:rsidRPr="00714F6D">
                    <w:rPr>
                      <w:rFonts w:ascii="Arial" w:hAnsi="Arial" w:cs="Arial"/>
                      <w:sz w:val="18"/>
                      <w:szCs w:val="18"/>
                    </w:rPr>
                    <w:t>Target A: Halve the proportion of Australians without qualifications at Certificate III and above</w:t>
                  </w:r>
                </w:p>
              </w:tc>
              <w:tc>
                <w:tcPr>
                  <w:tcW w:w="2459" w:type="pct"/>
                  <w:tcBorders>
                    <w:top w:val="nil"/>
                    <w:bottom w:val="nil"/>
                  </w:tcBorders>
                </w:tcPr>
                <w:p w14:paraId="15C10A29" w14:textId="2A7000FB" w:rsidR="00ED5F8E" w:rsidRPr="00714F6D" w:rsidRDefault="00ED5F8E" w:rsidP="005928D1">
                  <w:pPr>
                    <w:pStyle w:val="Figure"/>
                    <w:spacing w:before="60" w:after="60"/>
                    <w:rPr>
                      <w:rFonts w:ascii="Arial" w:hAnsi="Arial" w:cs="Arial"/>
                      <w:sz w:val="18"/>
                      <w:szCs w:val="18"/>
                    </w:rPr>
                  </w:pPr>
                  <w:r w:rsidRPr="00714F6D">
                    <w:rPr>
                      <w:rFonts w:ascii="Arial" w:hAnsi="Arial" w:cs="Arial"/>
                      <w:sz w:val="18"/>
                      <w:szCs w:val="18"/>
                    </w:rPr>
                    <w:t xml:space="preserve">Target B: Double the number of higher </w:t>
                  </w:r>
                  <w:r w:rsidR="004507E7">
                    <w:rPr>
                      <w:rFonts w:ascii="Arial" w:hAnsi="Arial" w:cs="Arial"/>
                      <w:sz w:val="18"/>
                      <w:szCs w:val="18"/>
                    </w:rPr>
                    <w:br/>
                  </w:r>
                  <w:r w:rsidRPr="00714F6D">
                    <w:rPr>
                      <w:rFonts w:ascii="Arial" w:hAnsi="Arial" w:cs="Arial"/>
                      <w:sz w:val="18"/>
                      <w:szCs w:val="18"/>
                    </w:rPr>
                    <w:t>level qualification completions</w:t>
                  </w:r>
                  <w:r w:rsidRPr="00714F6D">
                    <w:rPr>
                      <w:rStyle w:val="NoteLabel"/>
                    </w:rPr>
                    <w:t>a</w:t>
                  </w:r>
                </w:p>
              </w:tc>
            </w:tr>
            <w:tr w:rsidR="00ED5F8E" w:rsidRPr="00B1465D" w14:paraId="3B6DCA7B" w14:textId="77777777" w:rsidTr="005928D1">
              <w:tblPrEx>
                <w:tblCellMar>
                  <w:left w:w="108" w:type="dxa"/>
                  <w:right w:w="108" w:type="dxa"/>
                </w:tblCellMar>
              </w:tblPrEx>
              <w:trPr>
                <w:trHeight w:val="138"/>
                <w:tblHeader/>
                <w:jc w:val="center"/>
              </w:trPr>
              <w:tc>
                <w:tcPr>
                  <w:tcW w:w="2541" w:type="pct"/>
                  <w:tcBorders>
                    <w:top w:val="nil"/>
                    <w:bottom w:val="nil"/>
                  </w:tcBorders>
                </w:tcPr>
                <w:p w14:paraId="4B3E6876" w14:textId="6A640D9D" w:rsidR="00083D75" w:rsidRPr="00BE7E0C" w:rsidDel="00BA49AD" w:rsidRDefault="004507E7" w:rsidP="005928D1">
                  <w:pPr>
                    <w:pStyle w:val="Figure"/>
                    <w:spacing w:before="60" w:after="60"/>
                    <w:rPr>
                      <w:rFonts w:ascii="Arial" w:hAnsi="Arial" w:cs="Arial"/>
                      <w:sz w:val="18"/>
                      <w:szCs w:val="18"/>
                    </w:rPr>
                  </w:pPr>
                  <w:r w:rsidRPr="004507E7">
                    <w:rPr>
                      <w:rFonts w:ascii="Arial" w:hAnsi="Arial" w:cs="Arial"/>
                      <w:noProof/>
                      <w:sz w:val="18"/>
                      <w:szCs w:val="18"/>
                    </w:rPr>
                    <w:drawing>
                      <wp:inline distT="0" distB="0" distL="0" distR="0" wp14:anchorId="3329666D" wp14:editId="1B6B2258">
                        <wp:extent cx="2660015" cy="2339340"/>
                        <wp:effectExtent l="0" t="0" r="6985" b="3810"/>
                        <wp:docPr id="116" name="Picture 116" descr="Left panel:&#10;The share of Australians aged 20–64 without qualifications at Certificate III and above fell steadily, but at a much slower rate than necessary to meet the Target.&#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660015" cy="2339340"/>
                                </a:xfrm>
                                <a:prstGeom prst="rect">
                                  <a:avLst/>
                                </a:prstGeom>
                                <a:noFill/>
                                <a:ln>
                                  <a:noFill/>
                                </a:ln>
                              </pic:spPr>
                            </pic:pic>
                          </a:graphicData>
                        </a:graphic>
                      </wp:inline>
                    </w:drawing>
                  </w:r>
                </w:p>
              </w:tc>
              <w:tc>
                <w:tcPr>
                  <w:tcW w:w="2459" w:type="pct"/>
                  <w:tcBorders>
                    <w:top w:val="nil"/>
                    <w:bottom w:val="nil"/>
                  </w:tcBorders>
                </w:tcPr>
                <w:p w14:paraId="343A4B76" w14:textId="02B8A252" w:rsidR="00083D75" w:rsidRPr="00B1465D" w:rsidRDefault="004507E7" w:rsidP="004507E7">
                  <w:pPr>
                    <w:pStyle w:val="Figure"/>
                    <w:spacing w:before="60" w:after="60"/>
                    <w:jc w:val="left"/>
                    <w:rPr>
                      <w:rFonts w:ascii="Arial" w:hAnsi="Arial" w:cs="Arial"/>
                      <w:sz w:val="18"/>
                      <w:szCs w:val="18"/>
                    </w:rPr>
                  </w:pPr>
                  <w:r w:rsidRPr="004507E7">
                    <w:rPr>
                      <w:rFonts w:ascii="Arial" w:hAnsi="Arial" w:cs="Arial"/>
                      <w:noProof/>
                      <w:sz w:val="18"/>
                      <w:szCs w:val="18"/>
                    </w:rPr>
                    <w:drawing>
                      <wp:inline distT="0" distB="0" distL="0" distR="0" wp14:anchorId="4891F2B1" wp14:editId="4A3AFB65">
                        <wp:extent cx="2660015" cy="2339340"/>
                        <wp:effectExtent l="0" t="0" r="6985" b="3810"/>
                        <wp:docPr id="115" name="Picture 115" descr="Right panel:&#10;The number of higher-level qualification completions rose sharply from 2009 to 2012, before falling in each year until 2017 (the most recent year for which data are available), back to their 2009 level. This number is well below the Targ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660015" cy="2339340"/>
                                </a:xfrm>
                                <a:prstGeom prst="rect">
                                  <a:avLst/>
                                </a:prstGeom>
                                <a:noFill/>
                                <a:ln>
                                  <a:noFill/>
                                </a:ln>
                              </pic:spPr>
                            </pic:pic>
                          </a:graphicData>
                        </a:graphic>
                      </wp:inline>
                    </w:drawing>
                  </w:r>
                </w:p>
              </w:tc>
            </w:tr>
          </w:tbl>
          <w:p w14:paraId="7DFD97A3" w14:textId="77777777" w:rsidR="00ED5F8E" w:rsidRDefault="00ED5F8E" w:rsidP="005928D1">
            <w:pPr>
              <w:pStyle w:val="Figure"/>
            </w:pPr>
          </w:p>
        </w:tc>
      </w:tr>
      <w:tr w:rsidR="00ED5F8E" w:rsidRPr="00176D3F" w14:paraId="0EB30CDD" w14:textId="77777777" w:rsidTr="005928D1">
        <w:tc>
          <w:tcPr>
            <w:tcW w:w="5000" w:type="pct"/>
            <w:tcBorders>
              <w:top w:val="nil"/>
              <w:left w:val="nil"/>
              <w:bottom w:val="nil"/>
              <w:right w:val="nil"/>
            </w:tcBorders>
            <w:shd w:val="clear" w:color="auto" w:fill="auto"/>
          </w:tcPr>
          <w:p w14:paraId="538E21C9" w14:textId="77777777" w:rsidR="00ED5F8E" w:rsidRPr="00176D3F" w:rsidRDefault="00ED5F8E" w:rsidP="005928D1">
            <w:pPr>
              <w:pStyle w:val="Note"/>
            </w:pPr>
            <w:r>
              <w:rPr>
                <w:rStyle w:val="NoteLabel"/>
              </w:rPr>
              <w:t>a</w:t>
            </w:r>
            <w:r>
              <w:t xml:space="preserve"> Higher</w:t>
            </w:r>
            <w:r>
              <w:noBreakHyphen/>
              <w:t>level qualifications are defined as Diplomas and Advanced Diplomas. Includes government</w:t>
            </w:r>
            <w:r>
              <w:noBreakHyphen/>
              <w:t>funded VET and domestic and international fee</w:t>
            </w:r>
            <w:r>
              <w:noBreakHyphen/>
              <w:t>for</w:t>
            </w:r>
            <w:r>
              <w:noBreakHyphen/>
              <w:t xml:space="preserve">service activity of government VET providers only. </w:t>
            </w:r>
          </w:p>
        </w:tc>
      </w:tr>
      <w:tr w:rsidR="00ED5F8E" w14:paraId="796FFF0A" w14:textId="77777777" w:rsidTr="005928D1">
        <w:tc>
          <w:tcPr>
            <w:tcW w:w="5000" w:type="pct"/>
            <w:tcBorders>
              <w:top w:val="nil"/>
              <w:left w:val="nil"/>
              <w:bottom w:val="single" w:sz="6" w:space="0" w:color="78A22F" w:themeColor="accent1"/>
              <w:right w:val="nil"/>
            </w:tcBorders>
            <w:shd w:val="clear" w:color="auto" w:fill="auto"/>
          </w:tcPr>
          <w:p w14:paraId="060142E5" w14:textId="77777777" w:rsidR="00ED5F8E" w:rsidRDefault="00ED5F8E" w:rsidP="005928D1">
            <w:pPr>
              <w:pStyle w:val="Figurespace"/>
            </w:pPr>
          </w:p>
        </w:tc>
      </w:tr>
      <w:tr w:rsidR="00ED5F8E" w:rsidRPr="00626D32" w14:paraId="5DBCD1AA" w14:textId="77777777" w:rsidTr="005928D1">
        <w:tc>
          <w:tcPr>
            <w:tcW w:w="5000" w:type="pct"/>
            <w:tcBorders>
              <w:top w:val="single" w:sz="6" w:space="0" w:color="78A22F" w:themeColor="accent1"/>
              <w:left w:val="nil"/>
              <w:bottom w:val="nil"/>
              <w:right w:val="nil"/>
            </w:tcBorders>
          </w:tcPr>
          <w:p w14:paraId="58981725" w14:textId="77777777" w:rsidR="00ED5F8E" w:rsidRPr="00626D32" w:rsidRDefault="00ED5F8E" w:rsidP="005928D1">
            <w:pPr>
              <w:pStyle w:val="BoxSpaceBelow"/>
            </w:pPr>
          </w:p>
        </w:tc>
      </w:tr>
    </w:tbl>
    <w:p w14:paraId="2FC43DD3" w14:textId="4CFDE064" w:rsidR="00ED5F8E" w:rsidRDefault="00ED5F8E" w:rsidP="005928D1">
      <w:pPr>
        <w:pStyle w:val="Heading2"/>
      </w:pPr>
      <w:bookmarkStart w:id="21" w:name="_Toc41644997"/>
      <w:r>
        <w:rPr>
          <w:noProof/>
        </w:rPr>
        <w:t>3</w:t>
      </w:r>
      <w:r>
        <w:tab/>
        <w:t>How well have governments implemented the agreed reform</w:t>
      </w:r>
      <w:r w:rsidRPr="001710C6">
        <w:t xml:space="preserve"> </w:t>
      </w:r>
      <w:r>
        <w:t>directions of the NASWD?</w:t>
      </w:r>
      <w:bookmarkEnd w:id="21"/>
    </w:p>
    <w:p w14:paraId="1684A40B" w14:textId="77777777" w:rsidR="00ED5F8E" w:rsidRDefault="00ED5F8E" w:rsidP="005928D1">
      <w:pPr>
        <w:pStyle w:val="BodyText"/>
      </w:pPr>
      <w:r>
        <w:t xml:space="preserve">The NASWD set ten reform directions to make training more accessible, ensure services are of high quality and the formal VET system operates efficiently (box 1). Governments made two key commitments to achieve these ambitions — the introduction of a national entitlement to training and expanding the availability of student loans. These reforms were intended to lead to a more open and competitive market, driven by user choice. </w:t>
      </w:r>
    </w:p>
    <w:p w14:paraId="7995EC0C" w14:textId="77777777" w:rsidR="00ED5F8E" w:rsidRDefault="00ED5F8E" w:rsidP="005928D1">
      <w:pPr>
        <w:pStyle w:val="BodyText"/>
      </w:pPr>
      <w:r w:rsidDel="006365B7">
        <w:t xml:space="preserve">The NASWD was also intended to </w:t>
      </w:r>
      <w:r>
        <w:t xml:space="preserve">reform intergovernmental relations. In a departure from previous funding arrangements, States and Territories were afforded greater flexibility in the use of Commonwealth grants. At the same time, the NASWD was intended to ensure clear accountability for outcomes and </w:t>
      </w:r>
      <w:r w:rsidDel="006365B7">
        <w:t xml:space="preserve">provide a </w:t>
      </w:r>
      <w:r>
        <w:t>long</w:t>
      </w:r>
      <w:r>
        <w:noBreakHyphen/>
        <w:t>term</w:t>
      </w:r>
      <w:r w:rsidDel="006365B7">
        <w:t xml:space="preserve"> </w:t>
      </w:r>
      <w:r w:rsidRPr="00FD2ABF" w:rsidDel="006365B7">
        <w:t xml:space="preserve">framework for </w:t>
      </w:r>
      <w:r>
        <w:t>collaborative reform of the VET system.</w:t>
      </w:r>
    </w:p>
    <w:p w14:paraId="078D6F17" w14:textId="77777777" w:rsidR="00ED5F8E" w:rsidRDefault="00ED5F8E" w:rsidP="005928D1">
      <w:pPr>
        <w:pStyle w:val="Heading3"/>
      </w:pPr>
      <w:r>
        <w:lastRenderedPageBreak/>
        <w:t>The outcomes from the national training entitlement</w:t>
      </w:r>
    </w:p>
    <w:p w14:paraId="57EB7A07" w14:textId="77777777" w:rsidR="00ED5F8E" w:rsidRDefault="00ED5F8E" w:rsidP="005928D1">
      <w:pPr>
        <w:pStyle w:val="BodyText"/>
      </w:pPr>
      <w:r>
        <w:t xml:space="preserve">Under the national training entitlement, governments guaranteed a subsidised place for students undertaking their first Certificate III. Foundation </w:t>
      </w:r>
      <w:r w:rsidRPr="00CB5A03">
        <w:t xml:space="preserve">skills or </w:t>
      </w:r>
      <w:r>
        <w:t>courses</w:t>
      </w:r>
      <w:r w:rsidRPr="00CB5A03">
        <w:t xml:space="preserve"> within </w:t>
      </w:r>
      <w:r>
        <w:t>a</w:t>
      </w:r>
      <w:r w:rsidRPr="00CB5A03">
        <w:t xml:space="preserve"> </w:t>
      </w:r>
      <w:r>
        <w:t>C</w:t>
      </w:r>
      <w:r w:rsidRPr="00CB5A03">
        <w:t>ert</w:t>
      </w:r>
      <w:r>
        <w:t>ificate </w:t>
      </w:r>
      <w:r w:rsidRPr="00CB5A03">
        <w:t>III</w:t>
      </w:r>
      <w:r>
        <w:t xml:space="preserve"> were also supported. The entitlement was available at all registered (public and private) providers. </w:t>
      </w:r>
    </w:p>
    <w:p w14:paraId="7FB552FA" w14:textId="77777777" w:rsidR="00ED5F8E" w:rsidRDefault="00ED5F8E" w:rsidP="00450DAE">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ED5F8E" w14:paraId="4C810314" w14:textId="77777777" w:rsidTr="005928D1">
        <w:trPr>
          <w:tblHeader/>
        </w:trPr>
        <w:tc>
          <w:tcPr>
            <w:tcW w:w="5000" w:type="pct"/>
            <w:tcBorders>
              <w:top w:val="single" w:sz="6" w:space="0" w:color="78A22F"/>
              <w:left w:val="nil"/>
              <w:bottom w:val="nil"/>
              <w:right w:val="nil"/>
            </w:tcBorders>
            <w:shd w:val="clear" w:color="auto" w:fill="F2F2F2"/>
          </w:tcPr>
          <w:p w14:paraId="6A3D4B5C" w14:textId="3B65B1D0" w:rsidR="00ED5F8E" w:rsidRPr="00AC268A" w:rsidRDefault="00ED5F8E" w:rsidP="005928D1">
            <w:pPr>
              <w:pStyle w:val="BoxTitle"/>
            </w:pPr>
            <w:r w:rsidRPr="00F64AD4">
              <w:rPr>
                <w:b w:val="0"/>
                <w:bCs/>
              </w:rPr>
              <w:t>Box 1</w:t>
            </w:r>
            <w:r w:rsidRPr="00AC268A">
              <w:tab/>
              <w:t xml:space="preserve">Reform directions in the NASWD </w:t>
            </w:r>
          </w:p>
        </w:tc>
      </w:tr>
      <w:tr w:rsidR="00ED5F8E" w14:paraId="460297B1" w14:textId="77777777" w:rsidTr="005928D1">
        <w:trPr>
          <w:trHeight w:val="5380"/>
        </w:trPr>
        <w:tc>
          <w:tcPr>
            <w:tcW w:w="5000" w:type="pct"/>
            <w:tcBorders>
              <w:top w:val="nil"/>
              <w:left w:val="nil"/>
              <w:bottom w:val="nil"/>
              <w:right w:val="nil"/>
            </w:tcBorders>
            <w:shd w:val="clear" w:color="auto" w:fill="F2F2F2"/>
          </w:tcPr>
          <w:p w14:paraId="0C5FFD5F" w14:textId="77777777" w:rsidR="00ED5F8E" w:rsidRDefault="00ED5F8E" w:rsidP="005928D1">
            <w:pPr>
              <w:pStyle w:val="Box"/>
            </w:pPr>
            <w:r>
              <w:t>The NASWD outlined ten policy reform directions:</w:t>
            </w:r>
          </w:p>
          <w:p w14:paraId="5987D697" w14:textId="77777777" w:rsidR="00ED5F8E" w:rsidRDefault="00ED5F8E" w:rsidP="005928D1">
            <w:pPr>
              <w:pStyle w:val="BoxListBullet"/>
            </w:pPr>
            <w:r>
              <w:t>improving training accessibility, affordability and depth of skills, including through the introduction of a national training entitlement and increased availability of student loans</w:t>
            </w:r>
          </w:p>
          <w:p w14:paraId="4B4037B8" w14:textId="77777777" w:rsidR="00ED5F8E" w:rsidRDefault="00ED5F8E" w:rsidP="005928D1">
            <w:pPr>
              <w:pStyle w:val="BoxListBullet"/>
            </w:pPr>
            <w:r>
              <w:t>improving training participation and qualification completions, including at higher levels and by those who may be experiencing disengagement or disadvantage</w:t>
            </w:r>
          </w:p>
          <w:p w14:paraId="79A67804" w14:textId="77777777" w:rsidR="00ED5F8E" w:rsidRDefault="00ED5F8E" w:rsidP="005928D1">
            <w:pPr>
              <w:pStyle w:val="BoxListBullet"/>
            </w:pPr>
            <w:r>
              <w:t>encouraging responsiveness in training arrangements by facilitating a more open and competitive training market</w:t>
            </w:r>
          </w:p>
          <w:p w14:paraId="02571A0F" w14:textId="77777777" w:rsidR="00ED5F8E" w:rsidRDefault="00ED5F8E" w:rsidP="005928D1">
            <w:pPr>
              <w:pStyle w:val="BoxListBullet"/>
            </w:pPr>
            <w:r>
              <w:t>enabling public providers to operate effectively in an environment of greater competition</w:t>
            </w:r>
          </w:p>
          <w:p w14:paraId="628F5470" w14:textId="77777777" w:rsidR="00ED5F8E" w:rsidRDefault="00ED5F8E" w:rsidP="005928D1">
            <w:pPr>
              <w:pStyle w:val="BoxListBullet"/>
            </w:pPr>
            <w:r>
              <w:t>strengthening the capacity of public and private providers and businesses to deliver training and support people in training</w:t>
            </w:r>
          </w:p>
          <w:p w14:paraId="2FA7463A" w14:textId="77777777" w:rsidR="00ED5F8E" w:rsidRDefault="00ED5F8E" w:rsidP="005928D1">
            <w:pPr>
              <w:pStyle w:val="BoxListBullet"/>
            </w:pPr>
            <w:r>
              <w:t>assuring the quality of training delivery and outcomes, with an emphasis on measures that give industry more confidence in training delivery and assessment</w:t>
            </w:r>
          </w:p>
          <w:p w14:paraId="3F3DDB03" w14:textId="77777777" w:rsidR="00ED5F8E" w:rsidRDefault="00ED5F8E" w:rsidP="005928D1">
            <w:pPr>
              <w:pStyle w:val="BoxListBullet"/>
            </w:pPr>
            <w:r>
              <w:t>providing greater transparency through better information for users, policymakers and regulators</w:t>
            </w:r>
          </w:p>
          <w:p w14:paraId="4307E7EB" w14:textId="77777777" w:rsidR="00ED5F8E" w:rsidRDefault="00ED5F8E" w:rsidP="005928D1">
            <w:pPr>
              <w:pStyle w:val="BoxListBullet"/>
            </w:pPr>
            <w:r>
              <w:t>increasing industry’s engagement with the VET sector to ensure training outcomes are high quality and relevant to the needs of employers</w:t>
            </w:r>
          </w:p>
          <w:p w14:paraId="2158F671" w14:textId="77777777" w:rsidR="00ED5F8E" w:rsidRDefault="00ED5F8E" w:rsidP="005928D1">
            <w:pPr>
              <w:pStyle w:val="BoxListBullet"/>
            </w:pPr>
            <w:r>
              <w:t>facilitating more interconnected tertiary and training sectors, with better links between employment services and training provision</w:t>
            </w:r>
          </w:p>
          <w:p w14:paraId="6CF31F3F" w14:textId="77777777" w:rsidR="00ED5F8E" w:rsidRDefault="00ED5F8E" w:rsidP="005928D1">
            <w:pPr>
              <w:pStyle w:val="BoxListBullet"/>
              <w:spacing w:after="100" w:afterAutospacing="1"/>
            </w:pPr>
            <w:r>
              <w:t>streamlining the Australian Apprenticeships System.</w:t>
            </w:r>
          </w:p>
        </w:tc>
      </w:tr>
      <w:tr w:rsidR="00ED5F8E" w:rsidRPr="000863A5" w14:paraId="5AD3295F" w14:textId="77777777" w:rsidTr="005928D1">
        <w:tc>
          <w:tcPr>
            <w:tcW w:w="5000" w:type="pct"/>
            <w:tcBorders>
              <w:top w:val="single" w:sz="6" w:space="0" w:color="78A22F"/>
              <w:left w:val="nil"/>
              <w:bottom w:val="nil"/>
              <w:right w:val="nil"/>
            </w:tcBorders>
          </w:tcPr>
          <w:p w14:paraId="6C82390A" w14:textId="77777777" w:rsidR="00ED5F8E" w:rsidRPr="00626D32" w:rsidRDefault="00ED5F8E" w:rsidP="005928D1">
            <w:pPr>
              <w:pStyle w:val="BoxSpaceBelow"/>
            </w:pPr>
          </w:p>
        </w:tc>
      </w:tr>
    </w:tbl>
    <w:p w14:paraId="71E6FB59" w14:textId="77777777" w:rsidR="00ED5F8E" w:rsidRDefault="00ED5F8E" w:rsidP="005928D1">
      <w:pPr>
        <w:pStyle w:val="BodyText"/>
      </w:pPr>
      <w:r w:rsidRPr="0007130C">
        <w:t>Victoria and South Australia</w:t>
      </w:r>
      <w:r>
        <w:t xml:space="preserve"> were</w:t>
      </w:r>
      <w:r w:rsidRPr="0007130C">
        <w:t xml:space="preserve"> </w:t>
      </w:r>
      <w:r>
        <w:t xml:space="preserve">the </w:t>
      </w:r>
      <w:r w:rsidRPr="0007130C">
        <w:t xml:space="preserve">first </w:t>
      </w:r>
      <w:r>
        <w:t>States to implement the entitlement.</w:t>
      </w:r>
      <w:r w:rsidRPr="0007130C">
        <w:t xml:space="preserve"> </w:t>
      </w:r>
      <w:r>
        <w:t>Their schemes were ‘demand</w:t>
      </w:r>
      <w:r>
        <w:noBreakHyphen/>
        <w:t xml:space="preserve">led’, with no restrictions on choice of course or the number of supported places. In both States, the introduction of entitlements saw a sharp increase in enrolments in </w:t>
      </w:r>
      <w:r w:rsidRPr="007929DA">
        <w:t>government</w:t>
      </w:r>
      <w:r>
        <w:noBreakHyphen/>
      </w:r>
      <w:r w:rsidRPr="007929DA">
        <w:t xml:space="preserve">funded </w:t>
      </w:r>
      <w:r>
        <w:t xml:space="preserve">training. (For example, in Victoria, VET commencement rates </w:t>
      </w:r>
      <w:r>
        <w:rPr>
          <w:noProof/>
        </w:rPr>
        <w:t>increased by 66 per cent among those of working age.)</w:t>
      </w:r>
      <w:r>
        <w:t xml:space="preserve"> The exact increase in overall student enrolments is uncertain as some students may have otherwise undertaken training in the fee</w:t>
      </w:r>
      <w:r>
        <w:noBreakHyphen/>
        <w:t>for</w:t>
      </w:r>
      <w:r>
        <w:noBreakHyphen/>
        <w:t>service market.</w:t>
      </w:r>
      <w:r w:rsidRPr="00DE2D90">
        <w:t xml:space="preserve"> </w:t>
      </w:r>
    </w:p>
    <w:p w14:paraId="45457D5E" w14:textId="77777777" w:rsidR="00ED5F8E" w:rsidRDefault="00ED5F8E" w:rsidP="005928D1">
      <w:pPr>
        <w:pStyle w:val="BodyText"/>
      </w:pPr>
      <w:r>
        <w:t>However, concerns emerged about the value of some subsidised training, higher than expected budget costs, and unscrupulous conduct by some providers. Both Victoria and South Australia tightened their subsidy programs and entitlements. In light of these issues, other jurisdictions designed their entitlement programs to be less demand</w:t>
      </w:r>
      <w:r>
        <w:noBreakHyphen/>
        <w:t>driven and more ‘demand</w:t>
      </w:r>
      <w:r>
        <w:noBreakHyphen/>
        <w:t xml:space="preserve">managed’, capping subsidised places and limiting the number of eligible courses. </w:t>
      </w:r>
      <w:r>
        <w:lastRenderedPageBreak/>
        <w:t>Governments shifted from promoting competition through user choice to a more managed market, which saw providers (public and private) compete for contestable government contracts. More recently, some jurisdictions have further shifted support to public providers, offering a broad range of free courses.</w:t>
      </w:r>
    </w:p>
    <w:p w14:paraId="15E758B1" w14:textId="77777777" w:rsidR="00ED5F8E" w:rsidRPr="003D07F6" w:rsidRDefault="00ED5F8E" w:rsidP="005928D1">
      <w:pPr>
        <w:pStyle w:val="Heading3"/>
      </w:pPr>
      <w:r w:rsidRPr="003D07F6">
        <w:t>Reputational damage from VET FEE</w:t>
      </w:r>
      <w:r>
        <w:noBreakHyphen/>
      </w:r>
      <w:r w:rsidRPr="003D07F6">
        <w:t>HELP</w:t>
      </w:r>
    </w:p>
    <w:p w14:paraId="67423419" w14:textId="77777777" w:rsidR="00ED5F8E" w:rsidRDefault="00ED5F8E" w:rsidP="005928D1">
      <w:pPr>
        <w:pStyle w:val="BodyText"/>
      </w:pPr>
      <w:r>
        <w:t>The expansion of the VET FEE</w:t>
      </w:r>
      <w:r>
        <w:noBreakHyphen/>
        <w:t>HELP loans scheme, the other major reform, saw a surge in the uptake of loans from about 54 000 students in 2012 to over 272 000 in 2015. The scheme’s expansion also saw average course fees more than triple from $4060 in 2009 to about $14 000 in 2015. However, many of these higher</w:t>
      </w:r>
      <w:r>
        <w:noBreakHyphen/>
        <w:t xml:space="preserve">cost courses were offered by a small number of opportunistic providers delivering poor quality training and are no longer operating. </w:t>
      </w:r>
    </w:p>
    <w:p w14:paraId="71D58CF4" w14:textId="0D442FBB" w:rsidR="00ED5F8E" w:rsidRDefault="00ED5F8E" w:rsidP="005928D1">
      <w:pPr>
        <w:pStyle w:val="BodyText"/>
      </w:pPr>
      <w:r>
        <w:t>The problems associated with VET FEE</w:t>
      </w:r>
      <w:r>
        <w:noBreakHyphen/>
        <w:t>HELP stemmed from flaws in the design and implementation of the program. With the Australian Skills Quality Authority (ASQA) only established in 2011, regulatory oversight was also inadequate at a time of rapid change. The scheme was replaced at the end of 2016 with the far more restrictive VET Student Loans program. The commitment in the NASWD towards expanding the availability of income</w:t>
      </w:r>
      <w:r w:rsidR="00582796">
        <w:t xml:space="preserve"> </w:t>
      </w:r>
      <w:r>
        <w:t xml:space="preserve">contingent loans has largely been abandoned. </w:t>
      </w:r>
    </w:p>
    <w:p w14:paraId="288D5FBB" w14:textId="77777777" w:rsidR="00ED5F8E" w:rsidRDefault="00ED5F8E" w:rsidP="005928D1">
      <w:pPr>
        <w:pStyle w:val="BodyText"/>
      </w:pPr>
      <w:r>
        <w:t>The VET FEE</w:t>
      </w:r>
      <w:r>
        <w:noBreakHyphen/>
        <w:t xml:space="preserve">HELP experience significantly damaged the reputation of the VET sector, and, following its failure, governments have recognised the priority of improving regulation — particularly the supervision of training providers. </w:t>
      </w:r>
    </w:p>
    <w:p w14:paraId="529E62C6" w14:textId="77777777" w:rsidR="00ED5F8E" w:rsidRPr="00854A1A" w:rsidRDefault="00ED5F8E" w:rsidP="005928D1">
      <w:pPr>
        <w:pStyle w:val="Heading3"/>
      </w:pPr>
      <w:r>
        <w:t xml:space="preserve">Commitment to a </w:t>
      </w:r>
      <w:r w:rsidRPr="00854A1A">
        <w:t xml:space="preserve">competitive training market </w:t>
      </w:r>
      <w:r>
        <w:t>has waned</w:t>
      </w:r>
    </w:p>
    <w:p w14:paraId="2140179B" w14:textId="77777777" w:rsidR="00ED5F8E" w:rsidRDefault="00ED5F8E" w:rsidP="005928D1">
      <w:pPr>
        <w:pStyle w:val="BodyText"/>
      </w:pPr>
      <w:r>
        <w:t>As noted, the NASWD was intended to promote greater competition in the delivery of training. The combination of student entitlements and wider use of income contingent loans was expected to give students genuine choice and leverage in the market. Governments expected that public providers would adjust to a more open and competitive market.</w:t>
      </w:r>
    </w:p>
    <w:p w14:paraId="32D64856" w14:textId="77777777" w:rsidR="00ED5F8E" w:rsidRDefault="00ED5F8E" w:rsidP="005928D1">
      <w:pPr>
        <w:pStyle w:val="BodyText"/>
      </w:pPr>
      <w:r>
        <w:t>These expectations have not been realised. With hindsight, some essential pre</w:t>
      </w:r>
      <w:r>
        <w:noBreakHyphen/>
        <w:t xml:space="preserve">conditions for a robust competitive market were not in place. Students lacked accessible information to make effective choices of courses and providers. Regulation of RTOs was inadequate, leaving students exposed to misconduct. </w:t>
      </w:r>
    </w:p>
    <w:p w14:paraId="61A1D977" w14:textId="77777777" w:rsidR="00ED5F8E" w:rsidRDefault="00ED5F8E" w:rsidP="005928D1">
      <w:pPr>
        <w:pStyle w:val="BodyText"/>
      </w:pPr>
      <w:r>
        <w:t>States and Territories have turned to a limited form of contestability rather than user choice to support competition. Each State and Territory decides how much of the pool of public funding is open to bids from private RTOs and the allocation of funds to those providers. Public providers continue to deliver the majority of government</w:t>
      </w:r>
      <w:r>
        <w:noBreakHyphen/>
        <w:t>funded training in all jurisdictions, except Queensland. In 2018, 50 per cent of government funding was open to competitive tendering, with non</w:t>
      </w:r>
      <w:r>
        <w:noBreakHyphen/>
        <w:t>TAFE RTOs securing 41 per cent of that pool.</w:t>
      </w:r>
    </w:p>
    <w:p w14:paraId="19209C59" w14:textId="77777777" w:rsidR="00ED5F8E" w:rsidRDefault="00ED5F8E" w:rsidP="005928D1">
      <w:pPr>
        <w:pStyle w:val="BodyText"/>
      </w:pPr>
      <w:r>
        <w:lastRenderedPageBreak/>
        <w:t>Besides capital works, States and Territories support public providers to deliver community service obligations. Governments — and the NASWD — have not clearly defined the nature or scope of these obligations. One example is servicing thin markets (that is, markets where there is insufficient demand for commercial delivery of VET). However, thin markets could be contestable for servicing by private and public providers.</w:t>
      </w:r>
    </w:p>
    <w:p w14:paraId="131ACE50" w14:textId="77777777" w:rsidR="00ED5F8E" w:rsidRPr="00CB4C4D" w:rsidRDefault="00ED5F8E" w:rsidP="005928D1">
      <w:pPr>
        <w:pStyle w:val="Heading3"/>
      </w:pPr>
      <w:r>
        <w:t xml:space="preserve">Reforms to quality assurance are underway </w:t>
      </w:r>
    </w:p>
    <w:p w14:paraId="06698D96" w14:textId="77777777" w:rsidR="00ED5F8E" w:rsidRDefault="00ED5F8E" w:rsidP="005928D1">
      <w:pPr>
        <w:pStyle w:val="BodyText"/>
      </w:pPr>
      <w:r>
        <w:t xml:space="preserve">The NASWD recognised the importance of strengthening industry engagement in the formal VET system to improve the quality and relevance of training and endorsed reforms to ‘give industry more confidence in the standards of training delivery and assessment’. </w:t>
      </w:r>
      <w:r w:rsidRPr="006B3336">
        <w:t xml:space="preserve">The </w:t>
      </w:r>
      <w:r>
        <w:t xml:space="preserve">establishment in 2011 of the </w:t>
      </w:r>
      <w:r w:rsidRPr="006B3336">
        <w:t>national regulator</w:t>
      </w:r>
      <w:r>
        <w:t xml:space="preserve"> —</w:t>
      </w:r>
      <w:r w:rsidRPr="006B3336">
        <w:t xml:space="preserve"> ASQA</w:t>
      </w:r>
      <w:r>
        <w:t xml:space="preserve"> — was</w:t>
      </w:r>
      <w:r w:rsidRPr="006B3336">
        <w:t xml:space="preserve"> </w:t>
      </w:r>
      <w:r>
        <w:t xml:space="preserve">intended to achieve national consistency in the way </w:t>
      </w:r>
      <w:r w:rsidRPr="00376972">
        <w:t xml:space="preserve">providers </w:t>
      </w:r>
      <w:r>
        <w:t>were</w:t>
      </w:r>
      <w:r w:rsidRPr="00376972">
        <w:t xml:space="preserve"> registered, courses accredited and the quality of the system</w:t>
      </w:r>
      <w:r>
        <w:t xml:space="preserve"> monitored. ASQA </w:t>
      </w:r>
      <w:r w:rsidRPr="006B3336">
        <w:t>replac</w:t>
      </w:r>
      <w:r>
        <w:t>ed</w:t>
      </w:r>
      <w:r w:rsidRPr="006B3336">
        <w:t xml:space="preserve"> </w:t>
      </w:r>
      <w:r>
        <w:t>S</w:t>
      </w:r>
      <w:r w:rsidRPr="006B3336">
        <w:t>tate</w:t>
      </w:r>
      <w:r>
        <w:t xml:space="preserve"> or Territory</w:t>
      </w:r>
      <w:r w:rsidRPr="006B3336">
        <w:t xml:space="preserve"> regulators in all but two jurisdictions (Victoria and Western Australia).</w:t>
      </w:r>
      <w:r>
        <w:t xml:space="preserve"> </w:t>
      </w:r>
    </w:p>
    <w:p w14:paraId="1A6961A7" w14:textId="30F6E05A" w:rsidR="00ED5F8E" w:rsidRPr="0071770E" w:rsidRDefault="00ED5F8E" w:rsidP="005928D1">
      <w:pPr>
        <w:pStyle w:val="BodyText"/>
      </w:pPr>
      <w:r>
        <w:t>Establishing a new national regulator as governments introduced major policy changes involved under</w:t>
      </w:r>
      <w:r>
        <w:noBreakHyphen/>
        <w:t xml:space="preserve">appreciated risks. Flawed program design compounded the problem. </w:t>
      </w:r>
      <w:bookmarkStart w:id="22" w:name="_Hlk39577691"/>
      <w:r>
        <w:t xml:space="preserve">The Braithwaite and Joyce </w:t>
      </w:r>
      <w:r w:rsidR="0047649E">
        <w:t>r</w:t>
      </w:r>
      <w:r w:rsidRPr="006B3336">
        <w:t>eviews identified concerns with regulatory standards, including RTO registration</w:t>
      </w:r>
      <w:r>
        <w:t>,</w:t>
      </w:r>
      <w:r w:rsidRPr="006B3336">
        <w:t xml:space="preserve"> course accreditation</w:t>
      </w:r>
      <w:r>
        <w:t xml:space="preserve"> and engagement with industry</w:t>
      </w:r>
      <w:r w:rsidRPr="006B3336">
        <w:t xml:space="preserve">. </w:t>
      </w:r>
      <w:bookmarkEnd w:id="22"/>
      <w:r w:rsidRPr="006B3336">
        <w:t xml:space="preserve">But change is in train. </w:t>
      </w:r>
      <w:r>
        <w:t>ASQA</w:t>
      </w:r>
      <w:r w:rsidRPr="006B3336">
        <w:t xml:space="preserve"> is moving to a cost</w:t>
      </w:r>
      <w:r>
        <w:noBreakHyphen/>
      </w:r>
      <w:r w:rsidRPr="006B3336">
        <w:t>recovery funding model and more engagement with RTOs as part of its compliance strategy</w:t>
      </w:r>
      <w:r>
        <w:t>. In 2020, the Australian Government accepted all 24 recommendations of a ‘rapid review’ about operating arrangements, which are expected to improve ASQA’s effectiveness.</w:t>
      </w:r>
      <w:r w:rsidRPr="00B17D51">
        <w:t xml:space="preserve"> </w:t>
      </w:r>
    </w:p>
    <w:p w14:paraId="57D3F2F2" w14:textId="77777777" w:rsidR="00ED5F8E" w:rsidRPr="00382B4D" w:rsidRDefault="00ED5F8E" w:rsidP="005928D1">
      <w:pPr>
        <w:pStyle w:val="BodyText"/>
        <w:rPr>
          <w:spacing w:val="-2"/>
        </w:rPr>
      </w:pPr>
      <w:r w:rsidRPr="00382B4D">
        <w:rPr>
          <w:spacing w:val="-2"/>
        </w:rPr>
        <w:t>Objective quantitative measures of quality are challenging, with reliance on high</w:t>
      </w:r>
      <w:r w:rsidRPr="00382B4D">
        <w:rPr>
          <w:spacing w:val="-2"/>
        </w:rPr>
        <w:noBreakHyphen/>
        <w:t>level indicators such as employer satisfaction providing only some insights. Short courses may force high</w:t>
      </w:r>
      <w:r w:rsidRPr="00382B4D">
        <w:rPr>
          <w:spacing w:val="-2"/>
        </w:rPr>
        <w:noBreakHyphen/>
        <w:t>quality providers to lower their standards to compete. Teacher quality remains a persistent concern. Some participants believe that the current minimum requirement for teachers — the Certificate IV in Training and Assessment — is too restrictive while others believe it is too lax. Perceptions of problems in quality may also partly stem from the existence of a few low</w:t>
      </w:r>
      <w:r w:rsidRPr="00382B4D">
        <w:rPr>
          <w:spacing w:val="-2"/>
        </w:rPr>
        <w:noBreakHyphen/>
        <w:t xml:space="preserve">quality providers rather than systemic problems in the formal VET system. </w:t>
      </w:r>
    </w:p>
    <w:p w14:paraId="791C1F5A" w14:textId="718F2C59" w:rsidR="00ED5F8E" w:rsidRPr="0028182A" w:rsidRDefault="00ED5F8E" w:rsidP="005928D1">
      <w:pPr>
        <w:pStyle w:val="BodyText"/>
      </w:pPr>
      <w:r>
        <w:t>New assessment models involving independent assessment of competency have been foreshadowed by the COAG Skills Council</w:t>
      </w:r>
      <w:r w:rsidR="00B16EFA">
        <w:t>’</w:t>
      </w:r>
      <w:r>
        <w:t xml:space="preserve">s </w:t>
      </w:r>
      <w:r w:rsidR="00152650">
        <w:t>draft</w:t>
      </w:r>
      <w:r>
        <w:t xml:space="preserve"> VET </w:t>
      </w:r>
      <w:r w:rsidR="006103F3">
        <w:t xml:space="preserve">Reform </w:t>
      </w:r>
      <w:r>
        <w:t xml:space="preserve">Roadmap, which may reduce the risks associated with assessment undertaken by RTOs. Unbundling of assessment from teaching has a wider potential to disrupt the current model of VET supply (as discussed in section 11). </w:t>
      </w:r>
    </w:p>
    <w:p w14:paraId="46EBC00C" w14:textId="77777777" w:rsidR="00ED5F8E" w:rsidRDefault="00ED5F8E" w:rsidP="005928D1">
      <w:pPr>
        <w:pStyle w:val="Heading3"/>
      </w:pPr>
      <w:r>
        <w:t xml:space="preserve">User choice is illusory without salient information </w:t>
      </w:r>
    </w:p>
    <w:p w14:paraId="5D336C0B" w14:textId="77777777" w:rsidR="00ED5F8E" w:rsidRDefault="00ED5F8E" w:rsidP="005928D1">
      <w:pPr>
        <w:pStyle w:val="BodyText"/>
      </w:pPr>
      <w:r>
        <w:t>The NASWD recognised that students need practical information on courses, careers and training providers, and curated and presented in a way that is more likely to be used in making decisions about training.</w:t>
      </w:r>
    </w:p>
    <w:p w14:paraId="18C4BA1D" w14:textId="77777777" w:rsidR="00ED5F8E" w:rsidRDefault="00ED5F8E" w:rsidP="005928D1">
      <w:pPr>
        <w:pStyle w:val="BodyText"/>
      </w:pPr>
      <w:r w:rsidRPr="00F47A1E">
        <w:lastRenderedPageBreak/>
        <w:t xml:space="preserve">However, </w:t>
      </w:r>
      <w:r>
        <w:t>as noted by many commentators, information for students is still fragmented and duplicated across multiple government and private sector websites. S</w:t>
      </w:r>
      <w:r w:rsidRPr="00173C48">
        <w:t xml:space="preserve">tudents need </w:t>
      </w:r>
      <w:r>
        <w:t xml:space="preserve">better </w:t>
      </w:r>
      <w:r w:rsidRPr="00173C48">
        <w:t xml:space="preserve">information about training providers </w:t>
      </w:r>
      <w:r>
        <w:t>— the</w:t>
      </w:r>
      <w:r w:rsidRPr="00173C48">
        <w:t xml:space="preserve"> courses offer</w:t>
      </w:r>
      <w:r>
        <w:t>ed</w:t>
      </w:r>
      <w:r w:rsidRPr="00173C48">
        <w:t xml:space="preserve"> (in what mode and contact hours), </w:t>
      </w:r>
      <w:r>
        <w:t xml:space="preserve">the prices charged, the quality of services — and </w:t>
      </w:r>
      <w:r w:rsidRPr="001300EE">
        <w:t>in</w:t>
      </w:r>
      <w:r w:rsidRPr="001300EE">
        <w:noBreakHyphen/>
        <w:t>demand careers and salaries</w:t>
      </w:r>
      <w:r>
        <w:t>, and</w:t>
      </w:r>
      <w:r w:rsidRPr="001300EE">
        <w:t xml:space="preserve"> job outcomes</w:t>
      </w:r>
      <w:r>
        <w:t>.</w:t>
      </w:r>
      <w:r w:rsidRPr="00493736">
        <w:t xml:space="preserve"> </w:t>
      </w:r>
      <w:r>
        <w:t xml:space="preserve">For example, many courses do not have pricing information uploaded to </w:t>
      </w:r>
      <w:r>
        <w:rPr>
          <w:rStyle w:val="DraftingNote"/>
          <w:b w:val="0"/>
          <w:color w:val="auto"/>
          <w:u w:val="none"/>
        </w:rPr>
        <w:t xml:space="preserve">the </w:t>
      </w:r>
      <w:r w:rsidRPr="00B96D55">
        <w:rPr>
          <w:rStyle w:val="DraftingNote"/>
          <w:b w:val="0"/>
          <w:iCs/>
          <w:color w:val="auto"/>
          <w:u w:val="none"/>
        </w:rPr>
        <w:t>My</w:t>
      </w:r>
      <w:r>
        <w:rPr>
          <w:rStyle w:val="DraftingNote"/>
          <w:b w:val="0"/>
          <w:iCs/>
          <w:color w:val="auto"/>
          <w:u w:val="none"/>
        </w:rPr>
        <w:t> </w:t>
      </w:r>
      <w:r w:rsidRPr="00B96D55">
        <w:rPr>
          <w:rStyle w:val="DraftingNote"/>
          <w:b w:val="0"/>
          <w:iCs/>
          <w:color w:val="auto"/>
          <w:u w:val="none"/>
        </w:rPr>
        <w:t>Skills</w:t>
      </w:r>
      <w:r>
        <w:rPr>
          <w:rStyle w:val="DraftingNote"/>
          <w:b w:val="0"/>
          <w:color w:val="auto"/>
          <w:u w:val="none"/>
        </w:rPr>
        <w:t xml:space="preserve"> platform, although </w:t>
      </w:r>
      <w:r w:rsidRPr="00B96D55">
        <w:rPr>
          <w:rStyle w:val="DraftingNote"/>
          <w:b w:val="0"/>
          <w:color w:val="auto"/>
          <w:u w:val="none"/>
        </w:rPr>
        <w:t>My</w:t>
      </w:r>
      <w:r>
        <w:rPr>
          <w:rStyle w:val="DraftingNote"/>
          <w:b w:val="0"/>
          <w:color w:val="auto"/>
          <w:u w:val="none"/>
        </w:rPr>
        <w:t> </w:t>
      </w:r>
      <w:r w:rsidRPr="00B96D55">
        <w:rPr>
          <w:rStyle w:val="DraftingNote"/>
          <w:b w:val="0"/>
          <w:color w:val="auto"/>
          <w:u w:val="none"/>
        </w:rPr>
        <w:t>Skills</w:t>
      </w:r>
      <w:r w:rsidDel="00EE5538">
        <w:rPr>
          <w:rStyle w:val="DraftingNote"/>
          <w:b w:val="0"/>
          <w:i/>
          <w:color w:val="auto"/>
          <w:u w:val="none"/>
        </w:rPr>
        <w:t xml:space="preserve"> </w:t>
      </w:r>
      <w:r>
        <w:rPr>
          <w:rStyle w:val="DraftingNote"/>
          <w:b w:val="0"/>
          <w:color w:val="auto"/>
          <w:u w:val="none"/>
        </w:rPr>
        <w:t>was intended to be the main source of information for VET students.</w:t>
      </w:r>
      <w:r>
        <w:t xml:space="preserve"> As noted by the</w:t>
      </w:r>
      <w:r w:rsidRPr="00FB1C73">
        <w:t xml:space="preserve"> </w:t>
      </w:r>
      <w:r>
        <w:t>Business Council of Australia</w:t>
      </w:r>
      <w:r>
        <w:rPr>
          <w:rStyle w:val="DraftingNote"/>
          <w:b w:val="0"/>
          <w:color w:val="auto"/>
          <w:u w:val="none"/>
        </w:rPr>
        <w:t>, information gaps have ‘stymied a learner</w:t>
      </w:r>
      <w:r>
        <w:rPr>
          <w:rStyle w:val="DraftingNote"/>
          <w:b w:val="0"/>
          <w:color w:val="auto"/>
          <w:u w:val="none"/>
        </w:rPr>
        <w:noBreakHyphen/>
        <w:t>centric approach and contributed to poor decisions on the part of learners’</w:t>
      </w:r>
      <w:r>
        <w:t xml:space="preserve">. </w:t>
      </w:r>
    </w:p>
    <w:p w14:paraId="4E24B563" w14:textId="77777777" w:rsidR="00ED5F8E" w:rsidRPr="00FD7460" w:rsidRDefault="00ED5F8E" w:rsidP="005928D1">
      <w:pPr>
        <w:pStyle w:val="Heading3"/>
      </w:pPr>
      <w:r>
        <w:t xml:space="preserve">Unclear pathways to jobs through the education and training system </w:t>
      </w:r>
    </w:p>
    <w:p w14:paraId="714F8269" w14:textId="77777777" w:rsidR="00ED5F8E" w:rsidRDefault="00ED5F8E" w:rsidP="005928D1">
      <w:pPr>
        <w:pStyle w:val="BodyText"/>
      </w:pPr>
      <w:r>
        <w:t>The VET system serves a range of student needs. People may use VET once to acquire a skill, return multiple times over their working lives to upskill, or use it as a stepping stone to higher education. While the NASWD recognised that VET should be an integrated part of a wider post</w:t>
      </w:r>
      <w:r>
        <w:noBreakHyphen/>
        <w:t xml:space="preserve">school education system, various factors have worked against this goal. </w:t>
      </w:r>
    </w:p>
    <w:p w14:paraId="124AE21F" w14:textId="77777777" w:rsidR="00ED5F8E" w:rsidRDefault="00ED5F8E" w:rsidP="005928D1">
      <w:pPr>
        <w:pStyle w:val="BodyText"/>
      </w:pPr>
      <w:r>
        <w:t xml:space="preserve">The reliability and usefulness of career information and advice (especially for school students) is questionable, as is the </w:t>
      </w:r>
      <w:r w:rsidRPr="00E01984">
        <w:t xml:space="preserve">effectiveness of VET in </w:t>
      </w:r>
      <w:r>
        <w:t>S</w:t>
      </w:r>
      <w:r w:rsidRPr="00E01984">
        <w:t>chools as a pathway to employment</w:t>
      </w:r>
      <w:r>
        <w:t xml:space="preserve">. Previous reviews have found that schools and their advisors often have little experience with VET, favour universities and mistakenly see VET as only offering trade qualifications. Participants argued that students who complete VET subjects in secondary school often do not know how to apply the skills they have learned, and their qualifications are of uneven quality and relevance to the labour market. </w:t>
      </w:r>
    </w:p>
    <w:p w14:paraId="5DD168FF" w14:textId="77777777" w:rsidR="00ED5F8E" w:rsidRDefault="00ED5F8E" w:rsidP="005928D1">
      <w:pPr>
        <w:pStyle w:val="BodyText"/>
      </w:pPr>
      <w:r>
        <w:t xml:space="preserve">There is also a need for improved information about credit pathways — which encompasses credit transfer, recognition of prior learning and articulation — to allow students to move from VET to higher education, taking into account the skills they have acquired already. According to tertiary admission agencies, most students are unaware of these processes and are deterred by the complex paperwork. </w:t>
      </w:r>
    </w:p>
    <w:p w14:paraId="45B5DF25" w14:textId="77777777" w:rsidR="00ED5F8E" w:rsidRDefault="00ED5F8E" w:rsidP="005928D1">
      <w:pPr>
        <w:pStyle w:val="Heading3"/>
      </w:pPr>
      <w:r>
        <w:t xml:space="preserve">Coordinating and streamlining services </w:t>
      </w:r>
    </w:p>
    <w:p w14:paraId="6D3E667B" w14:textId="77777777" w:rsidR="00ED5F8E" w:rsidRDefault="00ED5F8E" w:rsidP="005928D1">
      <w:pPr>
        <w:pStyle w:val="BodyText"/>
        <w:rPr>
          <w:szCs w:val="24"/>
        </w:rPr>
      </w:pPr>
      <w:r>
        <w:rPr>
          <w:szCs w:val="24"/>
        </w:rPr>
        <w:t xml:space="preserve">While the NASWD’s reform aspiration centred on streamlining the Australian Apprenticeships System, jurisdictions’ efforts for streamlining have extended further. Governments have made progress to streamline and coordinate their policy and regulatory activities by harmonising apprenticeship systems, streamlining training packages and developing national standards for regulating training quality. </w:t>
      </w:r>
    </w:p>
    <w:p w14:paraId="0DEE66EF" w14:textId="3258257E" w:rsidR="00ED5F8E" w:rsidRDefault="00ED5F8E" w:rsidP="005928D1">
      <w:pPr>
        <w:pStyle w:val="BodyText"/>
        <w:rPr>
          <w:szCs w:val="24"/>
        </w:rPr>
      </w:pPr>
      <w:r>
        <w:rPr>
          <w:szCs w:val="24"/>
        </w:rPr>
        <w:t xml:space="preserve">Further streamlining is likely. The COAG Skills Council’s </w:t>
      </w:r>
      <w:r w:rsidR="00152650">
        <w:rPr>
          <w:szCs w:val="24"/>
        </w:rPr>
        <w:t>draft</w:t>
      </w:r>
      <w:r w:rsidRPr="006103F3">
        <w:rPr>
          <w:szCs w:val="24"/>
        </w:rPr>
        <w:t xml:space="preserve"> VET Reform Roadmap</w:t>
      </w:r>
      <w:r>
        <w:rPr>
          <w:szCs w:val="24"/>
        </w:rPr>
        <w:t xml:space="preserve"> foreshadows more initiatives to streamline training packages, reduce red tape in apprenticeship supports and better coordinate consumer information. </w:t>
      </w:r>
    </w:p>
    <w:p w14:paraId="0DEFA82F" w14:textId="43AF6941" w:rsidR="00ED5F8E" w:rsidRDefault="00ED5F8E" w:rsidP="005928D1">
      <w:pPr>
        <w:pStyle w:val="Heading2"/>
      </w:pPr>
      <w:bookmarkStart w:id="23" w:name="_Toc41644998"/>
      <w:r>
        <w:rPr>
          <w:noProof/>
        </w:rPr>
        <w:lastRenderedPageBreak/>
        <w:t>4</w:t>
      </w:r>
      <w:r>
        <w:tab/>
        <w:t>Where to for a new agreement?</w:t>
      </w:r>
      <w:bookmarkEnd w:id="23"/>
    </w:p>
    <w:p w14:paraId="3E13BFE2" w14:textId="05D6B323" w:rsidR="00ED5F8E" w:rsidRDefault="00ED5F8E" w:rsidP="005928D1">
      <w:pPr>
        <w:pStyle w:val="BodyText"/>
      </w:pPr>
      <w:r>
        <w:t xml:space="preserve">Overall, while some progress has been made, many of the reform directions of the NASWD have not been met. The context for </w:t>
      </w:r>
      <w:r w:rsidRPr="00ED79CE">
        <w:t>intergovernmental co</w:t>
      </w:r>
      <w:r>
        <w:noBreakHyphen/>
      </w:r>
      <w:r w:rsidRPr="00ED79CE">
        <w:t xml:space="preserve">operation </w:t>
      </w:r>
      <w:r>
        <w:t>has also</w:t>
      </w:r>
      <w:r w:rsidRPr="00ED79CE">
        <w:t xml:space="preserve"> evolved.</w:t>
      </w:r>
      <w:r w:rsidRPr="003410F1">
        <w:t xml:space="preserve"> </w:t>
      </w:r>
      <w:r w:rsidRPr="00ED79CE">
        <w:t>The COAG Reform Council was intended to be an independent body monitoring progress under the various national agreements</w:t>
      </w:r>
      <w:r>
        <w:t xml:space="preserve"> but </w:t>
      </w:r>
      <w:r w:rsidRPr="00ED79CE">
        <w:t xml:space="preserve">was disbanded in 2014. The COAG Skills Council has </w:t>
      </w:r>
      <w:r>
        <w:t xml:space="preserve">now </w:t>
      </w:r>
      <w:r w:rsidRPr="00ED79CE">
        <w:t>emerged as the main forum for co</w:t>
      </w:r>
      <w:r>
        <w:noBreakHyphen/>
      </w:r>
      <w:r w:rsidRPr="00ED79CE">
        <w:t>operation on VET policy and delivery</w:t>
      </w:r>
      <w:r>
        <w:t>. The Council is</w:t>
      </w:r>
      <w:r w:rsidRPr="00ED79CE">
        <w:t xml:space="preserve"> expected to negotiate a new </w:t>
      </w:r>
      <w:r w:rsidRPr="001C7251">
        <w:t>national funding agreement for VET</w:t>
      </w:r>
      <w:r w:rsidRPr="00ED79CE">
        <w:t xml:space="preserve"> by 2021.</w:t>
      </w:r>
      <w:r>
        <w:t xml:space="preserve"> The </w:t>
      </w:r>
      <w:r w:rsidR="00152650">
        <w:rPr>
          <w:szCs w:val="24"/>
        </w:rPr>
        <w:t>draft</w:t>
      </w:r>
      <w:r w:rsidRPr="006103F3">
        <w:rPr>
          <w:szCs w:val="24"/>
        </w:rPr>
        <w:t xml:space="preserve"> VET Reform Roadmap</w:t>
      </w:r>
      <w:r>
        <w:rPr>
          <w:szCs w:val="24"/>
        </w:rPr>
        <w:t>, which will inform this new agreement,</w:t>
      </w:r>
      <w:r>
        <w:t xml:space="preserve"> </w:t>
      </w:r>
      <w:r>
        <w:rPr>
          <w:szCs w:val="24"/>
        </w:rPr>
        <w:t xml:space="preserve">incorporates some of the key goals (‘reform directions’) in the original NASWD, such as </w:t>
      </w:r>
      <w:r>
        <w:t xml:space="preserve">better information for students, improved quality assurance, a more interconnected education and training system, enhanced data and accountability, and (as noted above) greater streamlining. </w:t>
      </w:r>
    </w:p>
    <w:p w14:paraId="16B50C68" w14:textId="7780EED1" w:rsidR="00ED5F8E" w:rsidRDefault="00ED5F8E" w:rsidP="005928D1">
      <w:pPr>
        <w:pStyle w:val="BodyText"/>
      </w:pPr>
      <w:r>
        <w:t xml:space="preserve">However, the </w:t>
      </w:r>
      <w:r w:rsidR="00152650">
        <w:rPr>
          <w:szCs w:val="24"/>
        </w:rPr>
        <w:t>draft</w:t>
      </w:r>
      <w:r w:rsidR="006103F3" w:rsidRPr="006103F3">
        <w:rPr>
          <w:szCs w:val="24"/>
        </w:rPr>
        <w:t xml:space="preserve"> VET Reform</w:t>
      </w:r>
      <w:r w:rsidRPr="006103F3">
        <w:rPr>
          <w:szCs w:val="24"/>
        </w:rPr>
        <w:t xml:space="preserve"> Roadmap</w:t>
      </w:r>
      <w:r>
        <w:t xml:space="preserve"> misses some important aspects of the NASWD, particularly the goals of contestability and the establishment of a workably competitive market. While the policies intended to achieve these goals were flawed, the fundamental directions are not. This highlights the danger that a new intergovernmental agreement may result in an ad hoc reform agenda. </w:t>
      </w:r>
    </w:p>
    <w:p w14:paraId="3AA9BA50" w14:textId="77777777" w:rsidR="00ED5F8E" w:rsidRDefault="00ED5F8E" w:rsidP="005928D1">
      <w:pPr>
        <w:pStyle w:val="BodyText"/>
      </w:pPr>
      <w:r>
        <w:t>A principles</w:t>
      </w:r>
      <w:r>
        <w:noBreakHyphen/>
        <w:t>based approach to the design of the VET system would provide coherence and give governments flexibility about their policy choices, and could be the best option for a new agreement. The policies that would give effect to those principles could be in a different intergovernmental agreement or pursued bilaterally or unilaterally. A principles</w:t>
      </w:r>
      <w:r>
        <w:noBreakHyphen/>
        <w:t xml:space="preserve">based approach would, for example, leave contestability and market delivery of services on the table, but leave it up to governments to determine how to design the market and the strategies to mitigate risk. </w:t>
      </w:r>
    </w:p>
    <w:p w14:paraId="1C5D624F" w14:textId="77777777" w:rsidR="00ED5F8E" w:rsidRDefault="00ED5F8E" w:rsidP="005928D1">
      <w:pPr>
        <w:pStyle w:val="Heading3"/>
      </w:pPr>
      <w:r>
        <w:t>Principles would be the core of a new agreement</w:t>
      </w:r>
    </w:p>
    <w:p w14:paraId="459142F8" w14:textId="77777777" w:rsidR="00ED5F8E" w:rsidRDefault="00ED5F8E" w:rsidP="005928D1">
      <w:pPr>
        <w:pStyle w:val="BodyText"/>
      </w:pPr>
      <w:r>
        <w:t>The existing NASWD included many (sound) principles that were intended to shape the actions of governments, including:</w:t>
      </w:r>
    </w:p>
    <w:p w14:paraId="70C30EDD" w14:textId="77777777" w:rsidR="00ED5F8E" w:rsidRPr="006E6ECE" w:rsidRDefault="00ED5F8E" w:rsidP="005928D1">
      <w:pPr>
        <w:pStyle w:val="ListBullet"/>
        <w:rPr>
          <w:i/>
          <w:iCs/>
        </w:rPr>
      </w:pPr>
      <w:r w:rsidRPr="006E6ECE">
        <w:rPr>
          <w:i/>
          <w:iCs/>
        </w:rPr>
        <w:t>efficiency</w:t>
      </w:r>
    </w:p>
    <w:p w14:paraId="061E2E46" w14:textId="77777777" w:rsidR="00ED5F8E" w:rsidRDefault="00ED5F8E" w:rsidP="005928D1">
      <w:pPr>
        <w:pStyle w:val="ListBullet"/>
      </w:pPr>
      <w:r w:rsidRPr="006E6ECE">
        <w:rPr>
          <w:i/>
          <w:iCs/>
        </w:rPr>
        <w:t>equitable access</w:t>
      </w:r>
      <w:r>
        <w:t xml:space="preserve"> (particularly in respect of access for students facing disadvantage and promotion of foundational skills as a stepping stone to further training)</w:t>
      </w:r>
    </w:p>
    <w:p w14:paraId="4EE1DBD1" w14:textId="77777777" w:rsidR="00ED5F8E" w:rsidRDefault="00ED5F8E" w:rsidP="005928D1">
      <w:pPr>
        <w:pStyle w:val="ListBullet"/>
      </w:pPr>
      <w:r w:rsidRPr="00891EEE">
        <w:rPr>
          <w:i/>
          <w:iCs/>
        </w:rPr>
        <w:t>quality</w:t>
      </w:r>
      <w:r>
        <w:t xml:space="preserve"> training delivery and teaching </w:t>
      </w:r>
    </w:p>
    <w:p w14:paraId="49BAB718" w14:textId="77777777" w:rsidR="00ED5F8E" w:rsidRPr="006E6ECE" w:rsidRDefault="00ED5F8E" w:rsidP="005928D1">
      <w:pPr>
        <w:pStyle w:val="ListBullet"/>
        <w:rPr>
          <w:i/>
          <w:iCs/>
        </w:rPr>
      </w:pPr>
      <w:r w:rsidRPr="006E6ECE">
        <w:rPr>
          <w:i/>
          <w:iCs/>
        </w:rPr>
        <w:t>system design that enhances economywide economic participation and productivity</w:t>
      </w:r>
    </w:p>
    <w:p w14:paraId="1B0EE937" w14:textId="77777777" w:rsidR="00ED5F8E" w:rsidRDefault="00ED5F8E" w:rsidP="005928D1">
      <w:pPr>
        <w:pStyle w:val="ListBullet"/>
      </w:pPr>
      <w:r w:rsidRPr="00E843E7">
        <w:rPr>
          <w:i/>
          <w:iCs/>
        </w:rPr>
        <w:t xml:space="preserve">responsiveness </w:t>
      </w:r>
      <w:r>
        <w:rPr>
          <w:i/>
          <w:iCs/>
        </w:rPr>
        <w:t xml:space="preserve">and resilience </w:t>
      </w:r>
      <w:r w:rsidRPr="00E843E7">
        <w:rPr>
          <w:i/>
          <w:iCs/>
        </w:rPr>
        <w:t>to changes in the economy and technological change</w:t>
      </w:r>
    </w:p>
    <w:p w14:paraId="2615A020" w14:textId="77777777" w:rsidR="00ED5F8E" w:rsidRPr="003F1E77" w:rsidRDefault="00ED5F8E" w:rsidP="005928D1">
      <w:pPr>
        <w:pStyle w:val="ListBullet"/>
      </w:pPr>
      <w:r w:rsidRPr="006E6ECE">
        <w:rPr>
          <w:i/>
          <w:iCs/>
        </w:rPr>
        <w:t>provision of information for informed</w:t>
      </w:r>
      <w:r>
        <w:rPr>
          <w:i/>
          <w:iCs/>
        </w:rPr>
        <w:t xml:space="preserve"> student</w:t>
      </w:r>
      <w:r w:rsidRPr="006E6ECE">
        <w:rPr>
          <w:i/>
          <w:iCs/>
        </w:rPr>
        <w:t xml:space="preserve"> </w:t>
      </w:r>
      <w:r>
        <w:rPr>
          <w:i/>
          <w:iCs/>
        </w:rPr>
        <w:t xml:space="preserve">and employer </w:t>
      </w:r>
      <w:r w:rsidRPr="006E6ECE">
        <w:rPr>
          <w:i/>
          <w:iCs/>
        </w:rPr>
        <w:t>choice</w:t>
      </w:r>
    </w:p>
    <w:p w14:paraId="26ACA77F" w14:textId="77777777" w:rsidR="00ED5F8E" w:rsidRDefault="00ED5F8E" w:rsidP="005928D1">
      <w:pPr>
        <w:pStyle w:val="ListBullet"/>
      </w:pPr>
      <w:r>
        <w:rPr>
          <w:i/>
          <w:iCs/>
        </w:rPr>
        <w:t>publicly available data and information to support analysis of programs, system performance and accountability for government funding</w:t>
      </w:r>
    </w:p>
    <w:p w14:paraId="48A26BA2" w14:textId="77777777" w:rsidR="00ED5F8E" w:rsidRDefault="00ED5F8E" w:rsidP="005928D1">
      <w:pPr>
        <w:pStyle w:val="ListBullet"/>
      </w:pPr>
      <w:r w:rsidRPr="00887285">
        <w:rPr>
          <w:i/>
          <w:iCs/>
        </w:rPr>
        <w:lastRenderedPageBreak/>
        <w:t>coherent linkages</w:t>
      </w:r>
      <w:r>
        <w:t xml:space="preserve"> with other parts of the education and training system (schools and higher education), and with employers</w:t>
      </w:r>
    </w:p>
    <w:p w14:paraId="1A07FE0B" w14:textId="77777777" w:rsidR="00ED5F8E" w:rsidRDefault="00ED5F8E" w:rsidP="005928D1">
      <w:pPr>
        <w:pStyle w:val="ListBullet"/>
      </w:pPr>
      <w:r w:rsidRPr="008A1E55">
        <w:rPr>
          <w:i/>
          <w:iCs/>
        </w:rPr>
        <w:t>stability</w:t>
      </w:r>
      <w:r>
        <w:t xml:space="preserve"> in funding arrangements to provide greater certainty for jurisdictions making investments.</w:t>
      </w:r>
    </w:p>
    <w:p w14:paraId="3FA9BDD1" w14:textId="77777777" w:rsidR="00ED5F8E" w:rsidRDefault="00ED5F8E" w:rsidP="005928D1">
      <w:pPr>
        <w:pStyle w:val="BodyText"/>
      </w:pPr>
      <w:r>
        <w:t xml:space="preserve">However, important principles are missing, while some others fail to give much guidance on their implications for policy. </w:t>
      </w:r>
    </w:p>
    <w:p w14:paraId="6DE3E240" w14:textId="77777777" w:rsidR="00ED5F8E" w:rsidRDefault="00ED5F8E" w:rsidP="005928D1">
      <w:pPr>
        <w:pStyle w:val="BodyText"/>
      </w:pPr>
      <w:r>
        <w:t>The principle that government services should be centred on ‘customers’ (students and employers in the case of VET) rather than suppliers is now widely recognised in disability care and Indigenous services, but much less so in VET. The supplier</w:t>
      </w:r>
      <w:r>
        <w:noBreakHyphen/>
        <w:t>centric focus has meant that certain segments of the VET sector are favoured through selective subsidies, that competence is the basis for assessment even if students might want to signal their proficiency, and that governments do not give students the option of acquiring their knowledge in a way that suits them and having these independently certified. A student</w:t>
      </w:r>
      <w:r>
        <w:noBreakHyphen/>
        <w:t xml:space="preserve">centric approach would resolve these problems (box 2). The latter means that the supply of services for nationally recognised training is restricted to RTOs. (Quality assurance is essential, but there may be alternative ways of achieving that — section 11.) </w:t>
      </w:r>
    </w:p>
    <w:p w14:paraId="5A6B9D98" w14:textId="77777777" w:rsidR="00ED5F8E" w:rsidRDefault="00ED5F8E" w:rsidP="005928D1">
      <w:pPr>
        <w:pStyle w:val="BodyText"/>
      </w:pPr>
      <w:r>
        <w:t xml:space="preserve">The </w:t>
      </w:r>
      <w:r w:rsidRPr="002E5496">
        <w:t xml:space="preserve">principle of </w:t>
      </w:r>
      <w:r w:rsidRPr="00561973">
        <w:rPr>
          <w:i/>
          <w:iCs/>
        </w:rPr>
        <w:t>subsidiarity</w:t>
      </w:r>
      <w:r w:rsidRPr="002E5496">
        <w:t xml:space="preserve"> — implicit in federation — suggests that responsibility for a function should, where practical, </w:t>
      </w:r>
      <w:r>
        <w:t>be devolved to the extent possible</w:t>
      </w:r>
      <w:r w:rsidRPr="008C6967">
        <w:t>, so that government is accessible and accountable to those affected by its decisions.</w:t>
      </w:r>
      <w:r>
        <w:t xml:space="preserve"> Given the vertical fiscal imbalance, the Australian Government must fund many of the activities for which State and Territory governments have key responsibility. However, the Australian Government’s revenue raising capacity does not give it any intrinsic superiority in judging how to allocate funding or regulate. The untied nature of funding in the NASWD recognises this. The principle of subsidiarity does not preclude the desirability of a national role for the Australian Government if there are sufficient benefits. Moreover, other jurisdictions will often consent to that role if the vehicle for achieving it is well</w:t>
      </w:r>
      <w:r>
        <w:noBreakHyphen/>
        <w:t xml:space="preserve">designed and serves their purpose. (For example, the benefits of a national regulator have been accepted by most governments.) </w:t>
      </w:r>
    </w:p>
    <w:p w14:paraId="6D89C33B" w14:textId="14EA8036" w:rsidR="00ED5F8E" w:rsidRDefault="00ED5F8E" w:rsidP="005928D1">
      <w:pPr>
        <w:pStyle w:val="BodyText"/>
      </w:pPr>
      <w:r w:rsidRPr="00561973">
        <w:rPr>
          <w:i/>
          <w:iCs/>
        </w:rPr>
        <w:t>Efficiency</w:t>
      </w:r>
      <w:r>
        <w:t xml:space="preserve"> is a desirable principle, but the imperative for it in the NASWD is too imprecise to strongly guide policy. Breaking the principle into seven important components would help make it more tangible — efficient delivery, efficient pricing and subsidies, the importance that any subsidies need to elicit additional training to have economic impacts, the trade</w:t>
      </w:r>
      <w:r w:rsidR="00012353">
        <w:noBreakHyphen/>
      </w:r>
      <w:r>
        <w:t xml:space="preserve">off between quality and cost, incentives for innovation, competitive neutrality, and recognition that (even if guided), students have the best overall understanding of their preferences and life goals. </w:t>
      </w:r>
    </w:p>
    <w:p w14:paraId="5913A7AB" w14:textId="77777777" w:rsidR="00ED5F8E" w:rsidRDefault="00ED5F8E" w:rsidP="005928D1">
      <w:pPr>
        <w:pStyle w:val="BodyText"/>
      </w:pPr>
      <w:r>
        <w:t xml:space="preserve">But even efficient pricing (and underpinning it, cost estimation) is not a simple concept to apply, given the complexity and resource costs of setting multiple tiers of prices for courses delivered in different settings, for example, by student type and region. And for governments that determine efficient pricing rules, there is the added challenge of uncertainty about costs, which governments only incompletely observe. Genuinely efficient prices have to take </w:t>
      </w:r>
      <w:r>
        <w:lastRenderedPageBreak/>
        <w:t>account of such transaction costs (and uncertainty), and use robust rules that generally work. Subsidy setting (discussed further below) has arguably lost sight of this reality.</w:t>
      </w:r>
    </w:p>
    <w:p w14:paraId="62142110" w14:textId="207CE77A" w:rsidR="00ED5F8E" w:rsidRDefault="00ED5F8E" w:rsidP="005928D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ED5F8E" w14:paraId="322BADB5" w14:textId="77777777" w:rsidTr="005928D1">
        <w:trPr>
          <w:tblHeader/>
        </w:trPr>
        <w:tc>
          <w:tcPr>
            <w:tcW w:w="5000" w:type="pct"/>
            <w:tcBorders>
              <w:top w:val="single" w:sz="6" w:space="0" w:color="78A22F"/>
              <w:left w:val="nil"/>
              <w:bottom w:val="nil"/>
              <w:right w:val="nil"/>
            </w:tcBorders>
            <w:shd w:val="clear" w:color="auto" w:fill="F2F2F2"/>
          </w:tcPr>
          <w:p w14:paraId="394549C4" w14:textId="77777777" w:rsidR="00ED5F8E" w:rsidRDefault="00ED5F8E" w:rsidP="005928D1">
            <w:pPr>
              <w:pStyle w:val="BoxTitle"/>
            </w:pPr>
            <w:r>
              <w:rPr>
                <w:b w:val="0"/>
              </w:rPr>
              <w:t>Box 2</w:t>
            </w:r>
            <w:r>
              <w:tab/>
              <w:t>A student</w:t>
            </w:r>
            <w:r>
              <w:noBreakHyphen/>
              <w:t>centred approach</w:t>
            </w:r>
          </w:p>
        </w:tc>
      </w:tr>
      <w:tr w:rsidR="00ED5F8E" w14:paraId="42DD8868" w14:textId="77777777" w:rsidTr="005928D1">
        <w:tc>
          <w:tcPr>
            <w:tcW w:w="5000" w:type="pct"/>
            <w:tcBorders>
              <w:top w:val="nil"/>
              <w:left w:val="nil"/>
              <w:bottom w:val="nil"/>
              <w:right w:val="nil"/>
            </w:tcBorders>
            <w:shd w:val="clear" w:color="auto" w:fill="F2F2F2"/>
          </w:tcPr>
          <w:p w14:paraId="50B3D9DC" w14:textId="77777777" w:rsidR="00ED5F8E" w:rsidRDefault="00ED5F8E" w:rsidP="005928D1">
            <w:pPr>
              <w:pStyle w:val="Box"/>
            </w:pPr>
            <w:r>
              <w:t>Giving students as much consumer sovereignty and flexibility as possible requires several important supports:</w:t>
            </w:r>
          </w:p>
          <w:p w14:paraId="1EB9B659" w14:textId="77777777" w:rsidR="00ED5F8E" w:rsidRDefault="00ED5F8E" w:rsidP="005928D1">
            <w:pPr>
              <w:pStyle w:val="BoxListBullet"/>
            </w:pPr>
            <w:r>
              <w:t xml:space="preserve">choice and power — students should be able to choose between RTOs and courses based on the degree to which they meet their needs and their pricing and quality. An element of this is the desirability of avoiding obstacles to (virtuous) product variety, because some subsidy and pricing approaches risk undermining training organisations’ capacity to provide differentiated services and to innovate </w:t>
            </w:r>
          </w:p>
          <w:p w14:paraId="55953D9C" w14:textId="77777777" w:rsidR="00ED5F8E" w:rsidRDefault="00ED5F8E" w:rsidP="005928D1">
            <w:pPr>
              <w:pStyle w:val="BoxListBullet"/>
            </w:pPr>
            <w:r>
              <w:t>good information and navigation of services provided in a meaningful way. Informed choice must be underpinned by disclosure of prices, the quality of the providers, and their course offerings, among other factors</w:t>
            </w:r>
          </w:p>
          <w:p w14:paraId="59697C3C" w14:textId="77777777" w:rsidR="00ED5F8E" w:rsidRDefault="00ED5F8E" w:rsidP="005928D1">
            <w:pPr>
              <w:pStyle w:val="BoxListBullet"/>
            </w:pPr>
            <w:r>
              <w:t>provision of gateway services to improve matching efficiency, such as appropriate career advice. Students come with varying preferences and capabilities, and the value of their investments may often only be realised if these are well</w:t>
            </w:r>
            <w:r>
              <w:noBreakHyphen/>
              <w:t>matched to courses. Poor matching limits students’ attainment of competencies and retention rates</w:t>
            </w:r>
          </w:p>
          <w:p w14:paraId="3ECFFF96" w14:textId="77777777" w:rsidR="00ED5F8E" w:rsidRDefault="00ED5F8E" w:rsidP="005928D1">
            <w:pPr>
              <w:pStyle w:val="BoxListBullet"/>
            </w:pPr>
            <w:r>
              <w:t>the availability of support services — mentoring and pastoral care — recognising that effective training requires more than standard tuition</w:t>
            </w:r>
          </w:p>
          <w:p w14:paraId="4C8CE5A6" w14:textId="08556187" w:rsidR="00ED5F8E" w:rsidRDefault="00ED5F8E" w:rsidP="005928D1">
            <w:pPr>
              <w:pStyle w:val="BoxListBullet"/>
            </w:pPr>
            <w:r>
              <w:t>high quality regulation and consumer protection, accompanied by efficient compliance. VET</w:t>
            </w:r>
            <w:r w:rsidR="008315B2">
              <w:t> </w:t>
            </w:r>
            <w:r>
              <w:t>FEE</w:t>
            </w:r>
            <w:r>
              <w:noBreakHyphen/>
              <w:t>HELP served many students very poorly due to poor regulatory oversight</w:t>
            </w:r>
          </w:p>
          <w:p w14:paraId="5452E812" w14:textId="77777777" w:rsidR="00ED5F8E" w:rsidRDefault="00ED5F8E" w:rsidP="005928D1">
            <w:pPr>
              <w:pStyle w:val="BoxListBullet"/>
            </w:pPr>
            <w:r>
              <w:t>value for money — which largely comes down to ensuring workable competition, such that costs are minimised and margins are not excessive or permanent</w:t>
            </w:r>
          </w:p>
          <w:p w14:paraId="0B9DE16B" w14:textId="77777777" w:rsidR="00ED5F8E" w:rsidRDefault="00ED5F8E" w:rsidP="005928D1">
            <w:pPr>
              <w:pStyle w:val="BoxListBullet"/>
            </w:pPr>
            <w:r>
              <w:t>credible qualifications — the value of training is not just about the acquisition of skills, but proof to employers that they have been genuinely acquired.</w:t>
            </w:r>
          </w:p>
        </w:tc>
      </w:tr>
      <w:tr w:rsidR="00ED5F8E" w14:paraId="33FFACC7" w14:textId="77777777" w:rsidTr="005928D1">
        <w:tc>
          <w:tcPr>
            <w:tcW w:w="5000" w:type="pct"/>
            <w:tcBorders>
              <w:top w:val="nil"/>
              <w:left w:val="nil"/>
              <w:bottom w:val="single" w:sz="6" w:space="0" w:color="78A22F"/>
              <w:right w:val="nil"/>
            </w:tcBorders>
            <w:shd w:val="clear" w:color="auto" w:fill="F2F2F2"/>
          </w:tcPr>
          <w:p w14:paraId="47C6E302" w14:textId="77777777" w:rsidR="00ED5F8E" w:rsidRDefault="00ED5F8E" w:rsidP="005928D1">
            <w:pPr>
              <w:pStyle w:val="Box"/>
              <w:spacing w:before="0" w:line="120" w:lineRule="exact"/>
            </w:pPr>
          </w:p>
        </w:tc>
      </w:tr>
      <w:tr w:rsidR="00ED5F8E" w:rsidRPr="000863A5" w14:paraId="36E04887" w14:textId="77777777" w:rsidTr="005928D1">
        <w:tc>
          <w:tcPr>
            <w:tcW w:w="5000" w:type="pct"/>
            <w:tcBorders>
              <w:top w:val="single" w:sz="6" w:space="0" w:color="78A22F"/>
              <w:left w:val="nil"/>
              <w:bottom w:val="nil"/>
              <w:right w:val="nil"/>
            </w:tcBorders>
          </w:tcPr>
          <w:p w14:paraId="72941B17" w14:textId="72C8EBAA" w:rsidR="00ED5F8E" w:rsidRPr="00626D32" w:rsidRDefault="00ED5F8E" w:rsidP="005928D1">
            <w:pPr>
              <w:pStyle w:val="BoxSpaceBelow"/>
            </w:pPr>
          </w:p>
        </w:tc>
      </w:tr>
    </w:tbl>
    <w:p w14:paraId="554B3098" w14:textId="77777777" w:rsidR="00ED5F8E" w:rsidRDefault="00ED5F8E" w:rsidP="005928D1">
      <w:pPr>
        <w:pStyle w:val="BodyText"/>
      </w:pPr>
      <w:r>
        <w:t xml:space="preserve">The NASWD did not include the principle of </w:t>
      </w:r>
      <w:r w:rsidRPr="00561973">
        <w:rPr>
          <w:i/>
          <w:iCs/>
        </w:rPr>
        <w:t>fiscal sustainability</w:t>
      </w:r>
      <w:r>
        <w:t>, notwithstanding the risk posed by its initial liberal approach to training entitlements. Future policies would benefit from rigorous tests of the long</w:t>
      </w:r>
      <w:r>
        <w:noBreakHyphen/>
        <w:t>run fiscal sustainability of any policy.</w:t>
      </w:r>
    </w:p>
    <w:p w14:paraId="409410FC" w14:textId="77777777" w:rsidR="00ED5F8E" w:rsidRPr="00826769" w:rsidRDefault="00ED5F8E" w:rsidP="005928D1">
      <w:pPr>
        <w:pStyle w:val="BodyText"/>
        <w:rPr>
          <w:spacing w:val="-2"/>
        </w:rPr>
      </w:pPr>
      <w:r w:rsidRPr="00826769">
        <w:rPr>
          <w:spacing w:val="-2"/>
        </w:rPr>
        <w:t xml:space="preserve">Equally, it is desirable to have </w:t>
      </w:r>
      <w:r w:rsidRPr="00826769">
        <w:rPr>
          <w:i/>
          <w:iCs/>
          <w:spacing w:val="-2"/>
        </w:rPr>
        <w:t>neutral, but not equivalent treatment</w:t>
      </w:r>
      <w:r w:rsidRPr="00826769">
        <w:rPr>
          <w:spacing w:val="-2"/>
        </w:rPr>
        <w:t xml:space="preserve"> of higher education (VET and universities), with policy settings that minimise distortions in students’ choice between sectors, given the connected, but bifurcated post</w:t>
      </w:r>
      <w:r w:rsidRPr="00826769">
        <w:rPr>
          <w:spacing w:val="-2"/>
        </w:rPr>
        <w:noBreakHyphen/>
        <w:t>secondary school education system.</w:t>
      </w:r>
    </w:p>
    <w:p w14:paraId="0B5C5E41" w14:textId="77777777" w:rsidR="00ED5F8E" w:rsidRDefault="00ED5F8E" w:rsidP="005928D1">
      <w:pPr>
        <w:pStyle w:val="BodyText"/>
      </w:pPr>
      <w:r>
        <w:t>An expanded suite of principles within a new agreement would guide the design of policies for achieving an efficient and effective VET system and help define appropriate roles of governments.</w:t>
      </w:r>
    </w:p>
    <w:p w14:paraId="71989AC2" w14:textId="3583C4DA" w:rsidR="00ED5F8E" w:rsidRDefault="00ED5F8E" w:rsidP="005928D1">
      <w:pPr>
        <w:pStyle w:val="Heading2"/>
      </w:pPr>
      <w:bookmarkStart w:id="24" w:name="_Toc41644999"/>
      <w:r>
        <w:rPr>
          <w:noProof/>
        </w:rPr>
        <w:lastRenderedPageBreak/>
        <w:t>5</w:t>
      </w:r>
      <w:r>
        <w:tab/>
        <w:t>What are the key reform options for VET policy?</w:t>
      </w:r>
      <w:bookmarkEnd w:id="24"/>
    </w:p>
    <w:p w14:paraId="0675F8B2" w14:textId="77777777" w:rsidR="00ED5F8E" w:rsidRDefault="00ED5F8E" w:rsidP="005928D1">
      <w:pPr>
        <w:pStyle w:val="BodyText"/>
      </w:pPr>
      <w:r>
        <w:t xml:space="preserve">While linked to the desirable direction of a new agreement, the Australian Government also requested the Commission to consider reform options for funding, pricing and streamlining VET services. In doing so, the Commission has also examined some policies that would support more efficient funding (such as data and empowering students and employers with information) and taken into account that economic and technological changes may require reconfiguration of the VET system (table 1). The principles set out above have guided the Commission’s views about such options. </w:t>
      </w:r>
    </w:p>
    <w:p w14:paraId="76D26DA6" w14:textId="77777777" w:rsidR="00ED5F8E" w:rsidRDefault="00ED5F8E" w:rsidP="005928D1">
      <w:pPr>
        <w:pStyle w:val="BodyText"/>
        <w:rPr>
          <w:szCs w:val="24"/>
        </w:rPr>
      </w:pPr>
      <w:r>
        <w:rPr>
          <w:szCs w:val="24"/>
        </w:rPr>
        <w:t>While some of the options are alternatives to each other, others are complements. And although the Commission has generally avoided making recommendations in this interim report, some of the options have a sufficient in</w:t>
      </w:r>
      <w:r>
        <w:rPr>
          <w:szCs w:val="24"/>
        </w:rPr>
        <w:noBreakHyphen/>
        <w:t>principle or factual basis to justify an interim recommendation.</w:t>
      </w:r>
    </w:p>
    <w:p w14:paraId="01C560DC" w14:textId="73894C19" w:rsidR="00ED5F8E" w:rsidRDefault="00ED5F8E" w:rsidP="00027680">
      <w:pPr>
        <w:pStyle w:val="Heading2"/>
        <w:spacing w:before="400"/>
      </w:pPr>
      <w:bookmarkStart w:id="25" w:name="_Toc41645000"/>
      <w:r>
        <w:rPr>
          <w:noProof/>
        </w:rPr>
        <w:t>6</w:t>
      </w:r>
      <w:r>
        <w:tab/>
        <w:t>What degree of nationally consistent funding?</w:t>
      </w:r>
      <w:bookmarkEnd w:id="25"/>
    </w:p>
    <w:p w14:paraId="0C218C9A" w14:textId="77777777" w:rsidR="00ED5F8E" w:rsidRDefault="00ED5F8E" w:rsidP="00382B4D">
      <w:pPr>
        <w:pStyle w:val="Heading3"/>
        <w:spacing w:before="280"/>
        <w:ind w:left="284" w:hanging="284"/>
      </w:pPr>
      <w:r>
        <w:t>There are large variations in jurisdictions’ course funding</w:t>
      </w:r>
    </w:p>
    <w:p w14:paraId="7E1B97A8" w14:textId="77777777" w:rsidR="00ED5F8E" w:rsidRDefault="00ED5F8E" w:rsidP="00027680">
      <w:pPr>
        <w:pStyle w:val="Heading4"/>
        <w:spacing w:before="240"/>
      </w:pPr>
      <w:r>
        <w:t>Jurisdictions’ goals vary</w:t>
      </w:r>
    </w:p>
    <w:p w14:paraId="03960335" w14:textId="77777777" w:rsidR="00ED5F8E" w:rsidRDefault="00ED5F8E" w:rsidP="005928D1">
      <w:pPr>
        <w:pStyle w:val="BodyText"/>
      </w:pPr>
      <w:r>
        <w:t>In re</w:t>
      </w:r>
      <w:r>
        <w:noBreakHyphen/>
        <w:t xml:space="preserve">considering the role, design, and effectiveness of subsidies paid to RTOs for the delivery of training, and the potential for greater national consistency, it is important to understand how jurisdictions set them. </w:t>
      </w:r>
    </w:p>
    <w:p w14:paraId="2D05C446" w14:textId="5BB5A3D7" w:rsidR="00ED5F8E" w:rsidRDefault="00ED5F8E" w:rsidP="005928D1">
      <w:pPr>
        <w:pStyle w:val="BodyText"/>
      </w:pPr>
      <w:r>
        <w:t xml:space="preserve">Governments’ subsidy choices primarily reflect the varying priorities they give to increasing the uptake of different courses for economic or social reasons and improving access to VET for students facing disadvantage. There are credible reasons for governments to subsidise parts of the VET system (box 3), </w:t>
      </w:r>
      <w:r w:rsidR="003E22CE">
        <w:t>al</w:t>
      </w:r>
      <w:r>
        <w:t>though translating these general points into specific subsidy rates is challenging.</w:t>
      </w:r>
    </w:p>
    <w:p w14:paraId="514777DD" w14:textId="77777777" w:rsidR="00ED5F8E" w:rsidRDefault="00ED5F8E" w:rsidP="00027680">
      <w:pPr>
        <w:pStyle w:val="Heading4"/>
        <w:spacing w:before="360"/>
      </w:pPr>
      <w:r>
        <w:t>Jurisdictions use different methods to calculate subsidies …</w:t>
      </w:r>
    </w:p>
    <w:p w14:paraId="3DCE293C" w14:textId="77777777" w:rsidR="00ED5F8E" w:rsidRDefault="00ED5F8E" w:rsidP="005928D1">
      <w:pPr>
        <w:pStyle w:val="BodyText"/>
      </w:pPr>
      <w:r>
        <w:t>At a high level, all governments take the same steps in determining subsidies. The key steps in funding and pricing VET courses are:</w:t>
      </w:r>
    </w:p>
    <w:p w14:paraId="2910B55F" w14:textId="77777777" w:rsidR="00ED5F8E" w:rsidRDefault="00ED5F8E" w:rsidP="00617AC3">
      <w:pPr>
        <w:pStyle w:val="ListNumber"/>
        <w:numPr>
          <w:ilvl w:val="0"/>
          <w:numId w:val="42"/>
        </w:numPr>
      </w:pPr>
      <w:r>
        <w:t xml:space="preserve">determining which </w:t>
      </w:r>
      <w:r w:rsidRPr="00792CE2">
        <w:t>course</w:t>
      </w:r>
      <w:r>
        <w:t>s</w:t>
      </w:r>
      <w:r w:rsidRPr="00792CE2">
        <w:t xml:space="preserve"> </w:t>
      </w:r>
      <w:r>
        <w:t>will receive government subsidies</w:t>
      </w:r>
    </w:p>
    <w:p w14:paraId="010AB76F" w14:textId="77777777" w:rsidR="00ED5F8E" w:rsidRPr="00382B4D" w:rsidRDefault="00ED5F8E" w:rsidP="005928D1">
      <w:pPr>
        <w:pStyle w:val="ListNumber"/>
        <w:rPr>
          <w:spacing w:val="-4"/>
        </w:rPr>
      </w:pPr>
      <w:r w:rsidRPr="00382B4D">
        <w:rPr>
          <w:spacing w:val="-4"/>
        </w:rPr>
        <w:t>setting course subsidies by estimating costs and assigning subsidy rates. Subsidies comprise three components — base subsidies, which are a proportion of estimated course costs, loadings to reflect the higher costs of supplying services in different regions and to some students, and concessions intended to attract students facing disadvantage (such as Aboriginal and Torres Strait Islanders, people with disability and the long</w:t>
      </w:r>
      <w:r w:rsidRPr="00382B4D">
        <w:rPr>
          <w:spacing w:val="-4"/>
        </w:rPr>
        <w:noBreakHyphen/>
        <w:t>term unemployed)</w:t>
      </w:r>
    </w:p>
    <w:p w14:paraId="132BE077" w14:textId="77777777" w:rsidR="00ED5F8E" w:rsidRDefault="00ED5F8E" w:rsidP="005928D1">
      <w:pPr>
        <w:pStyle w:val="ListNumber"/>
      </w:pPr>
      <w:r>
        <w:t>m</w:t>
      </w:r>
      <w:r w:rsidRPr="005F64DB">
        <w:t>anag</w:t>
      </w:r>
      <w:r>
        <w:t>ing</w:t>
      </w:r>
      <w:r w:rsidRPr="00993E8F">
        <w:t xml:space="preserve"> course subsidies through contract</w:t>
      </w:r>
      <w:r>
        <w:t>ual</w:t>
      </w:r>
      <w:r w:rsidRPr="00993E8F">
        <w:t xml:space="preserve"> arrangements with RTOs</w:t>
      </w:r>
      <w:r>
        <w:t xml:space="preserve">. </w:t>
      </w:r>
    </w:p>
    <w:p w14:paraId="154EDF1F" w14:textId="5C48E502" w:rsidR="00ED5F8E" w:rsidRDefault="00ED5F8E" w:rsidP="005928D1">
      <w:pPr>
        <w:pStyle w:val="BodyText"/>
      </w:pPr>
      <w:r>
        <w:lastRenderedPageBreak/>
        <w:t>However, governments undertake these steps in different ways (box </w:t>
      </w:r>
      <w:r w:rsidR="00B55076">
        <w:t>4</w:t>
      </w:r>
      <w:r>
        <w:t>).</w:t>
      </w:r>
    </w:p>
    <w:p w14:paraId="0DD2557C" w14:textId="2105C961" w:rsidR="00ED5F8E" w:rsidRDefault="00ED5F8E" w:rsidP="005928D1">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ED5F8E" w14:paraId="28C49366" w14:textId="77777777" w:rsidTr="005928D1">
        <w:trPr>
          <w:tblHeader/>
        </w:trPr>
        <w:tc>
          <w:tcPr>
            <w:tcW w:w="5000" w:type="pct"/>
            <w:tcBorders>
              <w:top w:val="single" w:sz="6" w:space="0" w:color="78A22F"/>
              <w:left w:val="nil"/>
              <w:bottom w:val="nil"/>
              <w:right w:val="nil"/>
            </w:tcBorders>
            <w:shd w:val="clear" w:color="auto" w:fill="auto"/>
          </w:tcPr>
          <w:p w14:paraId="59262E21" w14:textId="16378D58" w:rsidR="00ED5F8E" w:rsidRPr="00784A05" w:rsidRDefault="00ED5F8E" w:rsidP="005928D1">
            <w:pPr>
              <w:pStyle w:val="TableTitle"/>
            </w:pPr>
            <w:r>
              <w:rPr>
                <w:b w:val="0"/>
              </w:rPr>
              <w:t xml:space="preserve">Table </w:t>
            </w:r>
            <w:r>
              <w:rPr>
                <w:b w:val="0"/>
                <w:noProof/>
              </w:rPr>
              <w:t>1</w:t>
            </w:r>
            <w:r>
              <w:tab/>
              <w:t>There is a large suite of policy issues and reform options</w:t>
            </w:r>
          </w:p>
        </w:tc>
      </w:tr>
      <w:tr w:rsidR="00ED5F8E" w14:paraId="0F75F878" w14:textId="77777777" w:rsidTr="005928D1">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2060"/>
              <w:gridCol w:w="2744"/>
              <w:gridCol w:w="3701"/>
            </w:tblGrid>
            <w:tr w:rsidR="00ED5F8E" w14:paraId="4E2DB8B4" w14:textId="77777777" w:rsidTr="005928D1">
              <w:trPr>
                <w:tblHeader/>
              </w:trPr>
              <w:tc>
                <w:tcPr>
                  <w:tcW w:w="1211" w:type="pct"/>
                  <w:tcBorders>
                    <w:top w:val="single" w:sz="6" w:space="0" w:color="BFBFBF"/>
                    <w:bottom w:val="single" w:sz="6" w:space="0" w:color="BFBFBF"/>
                  </w:tcBorders>
                  <w:shd w:val="clear" w:color="auto" w:fill="auto"/>
                  <w:tcMar>
                    <w:top w:w="28" w:type="dxa"/>
                  </w:tcMar>
                </w:tcPr>
                <w:p w14:paraId="18578553" w14:textId="77777777" w:rsidR="00ED5F8E" w:rsidRDefault="00ED5F8E" w:rsidP="005928D1">
                  <w:pPr>
                    <w:pStyle w:val="TableColumnHeading"/>
                    <w:jc w:val="left"/>
                  </w:pPr>
                  <w:r>
                    <w:t>Area of policy</w:t>
                  </w:r>
                </w:p>
              </w:tc>
              <w:tc>
                <w:tcPr>
                  <w:tcW w:w="1613" w:type="pct"/>
                  <w:tcBorders>
                    <w:top w:val="single" w:sz="6" w:space="0" w:color="BFBFBF"/>
                    <w:bottom w:val="single" w:sz="6" w:space="0" w:color="BFBFBF"/>
                  </w:tcBorders>
                </w:tcPr>
                <w:p w14:paraId="70A28FC0" w14:textId="77777777" w:rsidR="00ED5F8E" w:rsidRDefault="00ED5F8E" w:rsidP="005928D1">
                  <w:pPr>
                    <w:pStyle w:val="TableColumnHeading"/>
                    <w:jc w:val="left"/>
                  </w:pPr>
                  <w:r>
                    <w:t>Options/recommendations</w:t>
                  </w:r>
                </w:p>
              </w:tc>
              <w:tc>
                <w:tcPr>
                  <w:tcW w:w="2176" w:type="pct"/>
                  <w:tcBorders>
                    <w:top w:val="single" w:sz="6" w:space="0" w:color="BFBFBF"/>
                    <w:bottom w:val="single" w:sz="6" w:space="0" w:color="BFBFBF"/>
                  </w:tcBorders>
                  <w:shd w:val="clear" w:color="auto" w:fill="auto"/>
                  <w:tcMar>
                    <w:top w:w="28" w:type="dxa"/>
                  </w:tcMar>
                </w:tcPr>
                <w:p w14:paraId="2771A759" w14:textId="77777777" w:rsidR="00ED5F8E" w:rsidRDefault="00ED5F8E" w:rsidP="005928D1">
                  <w:pPr>
                    <w:pStyle w:val="TableColumnHeading"/>
                    <w:jc w:val="left"/>
                  </w:pPr>
                  <w:r>
                    <w:t>Key relevance</w:t>
                  </w:r>
                </w:p>
              </w:tc>
            </w:tr>
            <w:tr w:rsidR="00ED5F8E" w14:paraId="301CC927" w14:textId="77777777" w:rsidTr="005928D1">
              <w:tc>
                <w:tcPr>
                  <w:tcW w:w="1211" w:type="pct"/>
                  <w:tcBorders>
                    <w:top w:val="single" w:sz="6" w:space="0" w:color="BFBFBF"/>
                  </w:tcBorders>
                </w:tcPr>
                <w:p w14:paraId="4B13B425" w14:textId="77777777" w:rsidR="00ED5F8E" w:rsidRDefault="00ED5F8E" w:rsidP="005928D1">
                  <w:pPr>
                    <w:pStyle w:val="TableUnitsRow"/>
                    <w:jc w:val="left"/>
                  </w:pPr>
                  <w:r>
                    <w:t>Course funding and a nationally</w:t>
                  </w:r>
                  <w:r>
                    <w:noBreakHyphen/>
                    <w:t>oriented system</w:t>
                  </w:r>
                </w:p>
              </w:tc>
              <w:tc>
                <w:tcPr>
                  <w:tcW w:w="1613" w:type="pct"/>
                  <w:tcBorders>
                    <w:top w:val="single" w:sz="6" w:space="0" w:color="BFBFBF"/>
                  </w:tcBorders>
                </w:tcPr>
                <w:p w14:paraId="4DF2D8B7" w14:textId="77777777" w:rsidR="00ED5F8E" w:rsidRDefault="00ED5F8E" w:rsidP="00ED5F8E">
                  <w:pPr>
                    <w:pStyle w:val="TableUnitsRow"/>
                    <w:numPr>
                      <w:ilvl w:val="0"/>
                      <w:numId w:val="20"/>
                    </w:numPr>
                    <w:ind w:left="282" w:hanging="160"/>
                    <w:jc w:val="left"/>
                  </w:pPr>
                  <w:r>
                    <w:t>Common methods</w:t>
                  </w:r>
                </w:p>
                <w:p w14:paraId="7870C62F" w14:textId="77777777" w:rsidR="00ED5F8E" w:rsidRDefault="00ED5F8E" w:rsidP="00ED5F8E">
                  <w:pPr>
                    <w:pStyle w:val="TableUnitsRow"/>
                    <w:numPr>
                      <w:ilvl w:val="0"/>
                      <w:numId w:val="20"/>
                    </w:numPr>
                    <w:ind w:left="282" w:hanging="160"/>
                    <w:jc w:val="left"/>
                  </w:pPr>
                  <w:r>
                    <w:t>Simpler subsidies</w:t>
                  </w:r>
                </w:p>
                <w:p w14:paraId="196FF3E2" w14:textId="77777777" w:rsidR="00ED5F8E" w:rsidRDefault="00ED5F8E" w:rsidP="00ED5F8E">
                  <w:pPr>
                    <w:pStyle w:val="TableUnitsRow"/>
                    <w:numPr>
                      <w:ilvl w:val="0"/>
                      <w:numId w:val="20"/>
                    </w:numPr>
                    <w:ind w:left="282" w:hanging="160"/>
                    <w:jc w:val="left"/>
                  </w:pPr>
                  <w:r>
                    <w:t>Nationally determined, binding subsidies</w:t>
                  </w:r>
                </w:p>
                <w:p w14:paraId="76EBF3D9" w14:textId="77777777" w:rsidR="00ED5F8E" w:rsidRDefault="00ED5F8E" w:rsidP="00ED5F8E">
                  <w:pPr>
                    <w:pStyle w:val="TableUnitsRow"/>
                    <w:numPr>
                      <w:ilvl w:val="0"/>
                      <w:numId w:val="20"/>
                    </w:numPr>
                    <w:ind w:left="282" w:hanging="160"/>
                    <w:jc w:val="left"/>
                  </w:pPr>
                  <w:r>
                    <w:t>Student vouchers</w:t>
                  </w:r>
                </w:p>
                <w:p w14:paraId="54F6C85D" w14:textId="77777777" w:rsidR="00ED5F8E" w:rsidRDefault="00ED5F8E" w:rsidP="00ED5F8E">
                  <w:pPr>
                    <w:pStyle w:val="TableUnitsRow"/>
                    <w:numPr>
                      <w:ilvl w:val="0"/>
                      <w:numId w:val="20"/>
                    </w:numPr>
                    <w:ind w:left="282" w:hanging="160"/>
                    <w:jc w:val="left"/>
                  </w:pPr>
                  <w:r>
                    <w:t>A bigger role for loans</w:t>
                  </w:r>
                </w:p>
                <w:p w14:paraId="1A716D6E" w14:textId="77777777" w:rsidR="00ED5F8E" w:rsidRDefault="00ED5F8E" w:rsidP="00ED5F8E">
                  <w:pPr>
                    <w:pStyle w:val="TableUnitsRow"/>
                    <w:numPr>
                      <w:ilvl w:val="0"/>
                      <w:numId w:val="20"/>
                    </w:numPr>
                    <w:ind w:left="282" w:hanging="160"/>
                    <w:jc w:val="left"/>
                  </w:pPr>
                  <w:r>
                    <w:t>Pricing reforms</w:t>
                  </w:r>
                </w:p>
                <w:p w14:paraId="0C7FE00B" w14:textId="77777777" w:rsidR="00ED5F8E" w:rsidRDefault="00ED5F8E" w:rsidP="00ED5F8E">
                  <w:pPr>
                    <w:pStyle w:val="TableUnitsRow"/>
                    <w:numPr>
                      <w:ilvl w:val="0"/>
                      <w:numId w:val="20"/>
                    </w:numPr>
                    <w:ind w:left="282" w:hanging="160"/>
                    <w:jc w:val="left"/>
                  </w:pPr>
                  <w:r>
                    <w:t>Data</w:t>
                  </w:r>
                </w:p>
              </w:tc>
              <w:tc>
                <w:tcPr>
                  <w:tcW w:w="2176" w:type="pct"/>
                  <w:tcBorders>
                    <w:top w:val="single" w:sz="6" w:space="0" w:color="BFBFBF"/>
                  </w:tcBorders>
                </w:tcPr>
                <w:p w14:paraId="20C2B9A0" w14:textId="77777777" w:rsidR="00ED5F8E" w:rsidRDefault="00ED5F8E" w:rsidP="00ED5F8E">
                  <w:pPr>
                    <w:pStyle w:val="TableUnitsRow"/>
                    <w:numPr>
                      <w:ilvl w:val="0"/>
                      <w:numId w:val="20"/>
                    </w:numPr>
                    <w:ind w:left="282" w:hanging="160"/>
                    <w:jc w:val="left"/>
                  </w:pPr>
                  <w:r>
                    <w:t>Eliminating unjustified national variations</w:t>
                  </w:r>
                </w:p>
                <w:p w14:paraId="6957E85E" w14:textId="77777777" w:rsidR="00ED5F8E" w:rsidRDefault="00ED5F8E" w:rsidP="00ED5F8E">
                  <w:pPr>
                    <w:pStyle w:val="TableUnitsRow"/>
                    <w:numPr>
                      <w:ilvl w:val="0"/>
                      <w:numId w:val="20"/>
                    </w:numPr>
                    <w:ind w:left="282" w:hanging="160"/>
                    <w:jc w:val="left"/>
                  </w:pPr>
                  <w:r>
                    <w:t>Better matching of funding to student needs</w:t>
                  </w:r>
                </w:p>
                <w:p w14:paraId="6C7A55A8" w14:textId="77777777" w:rsidR="00ED5F8E" w:rsidRDefault="00ED5F8E" w:rsidP="00ED5F8E">
                  <w:pPr>
                    <w:pStyle w:val="TableUnitsRow"/>
                    <w:numPr>
                      <w:ilvl w:val="0"/>
                      <w:numId w:val="20"/>
                    </w:numPr>
                    <w:ind w:left="282" w:hanging="160"/>
                    <w:jc w:val="left"/>
                  </w:pPr>
                  <w:r>
                    <w:t>Addressing perverse incentives</w:t>
                  </w:r>
                </w:p>
                <w:p w14:paraId="2C35035F" w14:textId="77777777" w:rsidR="00ED5F8E" w:rsidRDefault="00ED5F8E" w:rsidP="00ED5F8E">
                  <w:pPr>
                    <w:pStyle w:val="TableUnitsRow"/>
                    <w:numPr>
                      <w:ilvl w:val="0"/>
                      <w:numId w:val="20"/>
                    </w:numPr>
                    <w:ind w:left="282" w:hanging="160"/>
                    <w:jc w:val="left"/>
                  </w:pPr>
                  <w:r>
                    <w:t>Fiscal sustainability</w:t>
                  </w:r>
                </w:p>
                <w:p w14:paraId="08CF1860" w14:textId="77777777" w:rsidR="00ED5F8E" w:rsidRDefault="00ED5F8E" w:rsidP="00ED5F8E">
                  <w:pPr>
                    <w:pStyle w:val="TableUnitsRow"/>
                    <w:numPr>
                      <w:ilvl w:val="0"/>
                      <w:numId w:val="20"/>
                    </w:numPr>
                    <w:ind w:left="282" w:hanging="160"/>
                    <w:jc w:val="left"/>
                  </w:pPr>
                  <w:r>
                    <w:t>Desirable roles of governments within the federation</w:t>
                  </w:r>
                </w:p>
                <w:p w14:paraId="0BE6CB95" w14:textId="77777777" w:rsidR="00ED5F8E" w:rsidRDefault="00ED5F8E" w:rsidP="00ED5F8E">
                  <w:pPr>
                    <w:pStyle w:val="TableUnitsRow"/>
                    <w:numPr>
                      <w:ilvl w:val="0"/>
                      <w:numId w:val="20"/>
                    </w:numPr>
                    <w:ind w:left="282" w:hanging="160"/>
                    <w:jc w:val="left"/>
                  </w:pPr>
                  <w:r>
                    <w:t>Loans make training more affordable</w:t>
                  </w:r>
                </w:p>
              </w:tc>
            </w:tr>
            <w:tr w:rsidR="00ED5F8E" w14:paraId="04F2D8E8" w14:textId="77777777" w:rsidTr="005928D1">
              <w:tc>
                <w:tcPr>
                  <w:tcW w:w="1211" w:type="pct"/>
                  <w:shd w:val="clear" w:color="auto" w:fill="F2F2F2" w:themeFill="background1" w:themeFillShade="F2"/>
                </w:tcPr>
                <w:p w14:paraId="5B5DB595" w14:textId="77777777" w:rsidR="00ED5F8E" w:rsidRDefault="00ED5F8E" w:rsidP="005928D1">
                  <w:pPr>
                    <w:pStyle w:val="TableBodyText"/>
                    <w:jc w:val="left"/>
                  </w:pPr>
                  <w:r>
                    <w:t>Streamlining training packages and regulation</w:t>
                  </w:r>
                </w:p>
              </w:tc>
              <w:tc>
                <w:tcPr>
                  <w:tcW w:w="1613" w:type="pct"/>
                  <w:shd w:val="clear" w:color="auto" w:fill="F2F2F2" w:themeFill="background1" w:themeFillShade="F2"/>
                </w:tcPr>
                <w:p w14:paraId="350BFBDB" w14:textId="77777777" w:rsidR="00ED5F8E" w:rsidRDefault="00ED5F8E" w:rsidP="00ED5F8E">
                  <w:pPr>
                    <w:pStyle w:val="TableUnitsRow"/>
                    <w:numPr>
                      <w:ilvl w:val="0"/>
                      <w:numId w:val="20"/>
                    </w:numPr>
                    <w:ind w:left="282" w:hanging="160"/>
                    <w:jc w:val="left"/>
                  </w:pPr>
                  <w:r>
                    <w:t>Quicker adaption to changing skill needs</w:t>
                  </w:r>
                </w:p>
                <w:p w14:paraId="27C9DB86" w14:textId="77777777" w:rsidR="00ED5F8E" w:rsidRDefault="00ED5F8E" w:rsidP="00ED5F8E">
                  <w:pPr>
                    <w:pStyle w:val="TableUnitsRow"/>
                    <w:numPr>
                      <w:ilvl w:val="0"/>
                      <w:numId w:val="20"/>
                    </w:numPr>
                    <w:ind w:left="282" w:hanging="160"/>
                    <w:jc w:val="left"/>
                  </w:pPr>
                  <w:r>
                    <w:t>A single regulator</w:t>
                  </w:r>
                </w:p>
                <w:p w14:paraId="05F76ACA" w14:textId="77777777" w:rsidR="00ED5F8E" w:rsidRDefault="00ED5F8E" w:rsidP="005928D1">
                  <w:pPr>
                    <w:pStyle w:val="TableUnitsRow"/>
                    <w:ind w:left="282"/>
                    <w:jc w:val="left"/>
                  </w:pPr>
                </w:p>
              </w:tc>
              <w:tc>
                <w:tcPr>
                  <w:tcW w:w="2176" w:type="pct"/>
                  <w:shd w:val="clear" w:color="auto" w:fill="F2F2F2" w:themeFill="background1" w:themeFillShade="F2"/>
                </w:tcPr>
                <w:p w14:paraId="7FC88951" w14:textId="77777777" w:rsidR="00ED5F8E" w:rsidRDefault="00ED5F8E" w:rsidP="00ED5F8E">
                  <w:pPr>
                    <w:pStyle w:val="TableUnitsRow"/>
                    <w:numPr>
                      <w:ilvl w:val="0"/>
                      <w:numId w:val="20"/>
                    </w:numPr>
                    <w:ind w:left="282" w:hanging="160"/>
                    <w:jc w:val="left"/>
                  </w:pPr>
                  <w:r>
                    <w:t>A responsive VET system</w:t>
                  </w:r>
                </w:p>
                <w:p w14:paraId="4B48E2A2" w14:textId="77777777" w:rsidR="00ED5F8E" w:rsidRDefault="00ED5F8E" w:rsidP="00ED5F8E">
                  <w:pPr>
                    <w:pStyle w:val="TableUnitsRow"/>
                    <w:numPr>
                      <w:ilvl w:val="0"/>
                      <w:numId w:val="20"/>
                    </w:numPr>
                    <w:ind w:left="282" w:hanging="160"/>
                    <w:jc w:val="left"/>
                  </w:pPr>
                  <w:r>
                    <w:t>Administrative efficiency</w:t>
                  </w:r>
                </w:p>
                <w:p w14:paraId="462B4495" w14:textId="77777777" w:rsidR="00ED5F8E" w:rsidRDefault="00ED5F8E" w:rsidP="005928D1">
                  <w:pPr>
                    <w:pStyle w:val="TableBodyText"/>
                    <w:jc w:val="left"/>
                  </w:pPr>
                </w:p>
              </w:tc>
            </w:tr>
            <w:tr w:rsidR="00ED5F8E" w14:paraId="135C2444" w14:textId="77777777" w:rsidTr="005928D1">
              <w:tc>
                <w:tcPr>
                  <w:tcW w:w="1211" w:type="pct"/>
                  <w:shd w:val="clear" w:color="auto" w:fill="auto"/>
                </w:tcPr>
                <w:p w14:paraId="7377E869" w14:textId="77777777" w:rsidR="00ED5F8E" w:rsidRDefault="00ED5F8E" w:rsidP="005928D1">
                  <w:pPr>
                    <w:pStyle w:val="TableBodyText"/>
                    <w:jc w:val="left"/>
                  </w:pPr>
                  <w:r>
                    <w:t>Apprenticeship funding and design</w:t>
                  </w:r>
                </w:p>
              </w:tc>
              <w:tc>
                <w:tcPr>
                  <w:tcW w:w="1613" w:type="pct"/>
                </w:tcPr>
                <w:p w14:paraId="5A1C03D2" w14:textId="77777777" w:rsidR="00ED5F8E" w:rsidRDefault="00ED5F8E" w:rsidP="00ED5F8E">
                  <w:pPr>
                    <w:pStyle w:val="TableUnitsRow"/>
                    <w:numPr>
                      <w:ilvl w:val="0"/>
                      <w:numId w:val="20"/>
                    </w:numPr>
                    <w:ind w:left="282" w:hanging="160"/>
                    <w:jc w:val="left"/>
                  </w:pPr>
                  <w:r>
                    <w:t>Adjust employer incentives</w:t>
                  </w:r>
                </w:p>
                <w:p w14:paraId="7FCB7CE8" w14:textId="77777777" w:rsidR="00ED5F8E" w:rsidRDefault="00ED5F8E" w:rsidP="00ED5F8E">
                  <w:pPr>
                    <w:pStyle w:val="TableUnitsRow"/>
                    <w:numPr>
                      <w:ilvl w:val="0"/>
                      <w:numId w:val="20"/>
                    </w:numPr>
                    <w:ind w:left="282" w:hanging="160"/>
                    <w:jc w:val="left"/>
                  </w:pPr>
                  <w:r>
                    <w:t>Industry levies</w:t>
                  </w:r>
                </w:p>
                <w:p w14:paraId="3C83C685" w14:textId="77777777" w:rsidR="00ED5F8E" w:rsidRDefault="00ED5F8E" w:rsidP="00ED5F8E">
                  <w:pPr>
                    <w:pStyle w:val="TableUnitsRow"/>
                    <w:numPr>
                      <w:ilvl w:val="0"/>
                      <w:numId w:val="20"/>
                    </w:numPr>
                    <w:ind w:left="282" w:hanging="160"/>
                    <w:jc w:val="left"/>
                  </w:pPr>
                  <w:r>
                    <w:t>Student support</w:t>
                  </w:r>
                </w:p>
                <w:p w14:paraId="2663A812" w14:textId="77777777" w:rsidR="00ED5F8E" w:rsidRDefault="00ED5F8E" w:rsidP="005928D1">
                  <w:pPr>
                    <w:pStyle w:val="TableUnitsRow"/>
                    <w:ind w:left="282"/>
                    <w:jc w:val="left"/>
                  </w:pPr>
                </w:p>
              </w:tc>
              <w:tc>
                <w:tcPr>
                  <w:tcW w:w="2176" w:type="pct"/>
                  <w:shd w:val="clear" w:color="auto" w:fill="auto"/>
                </w:tcPr>
                <w:p w14:paraId="58338684" w14:textId="77777777" w:rsidR="00ED5F8E" w:rsidRDefault="00ED5F8E" w:rsidP="00ED5F8E">
                  <w:pPr>
                    <w:pStyle w:val="TableUnitsRow"/>
                    <w:numPr>
                      <w:ilvl w:val="0"/>
                      <w:numId w:val="20"/>
                    </w:numPr>
                    <w:ind w:left="282" w:hanging="160"/>
                    <w:jc w:val="left"/>
                  </w:pPr>
                  <w:r>
                    <w:t>Higher retention rates</w:t>
                  </w:r>
                </w:p>
                <w:p w14:paraId="4BBC56D6" w14:textId="77777777" w:rsidR="00ED5F8E" w:rsidRDefault="00ED5F8E" w:rsidP="00ED5F8E">
                  <w:pPr>
                    <w:pStyle w:val="TableUnitsRow"/>
                    <w:numPr>
                      <w:ilvl w:val="0"/>
                      <w:numId w:val="20"/>
                    </w:numPr>
                    <w:ind w:left="282" w:hanging="160"/>
                    <w:jc w:val="left"/>
                  </w:pPr>
                  <w:r>
                    <w:t>Greater effectiveness in inducing additional apprentice numbers</w:t>
                  </w:r>
                </w:p>
              </w:tc>
            </w:tr>
            <w:tr w:rsidR="00ED5F8E" w14:paraId="138A46B9" w14:textId="77777777" w:rsidTr="005928D1">
              <w:tc>
                <w:tcPr>
                  <w:tcW w:w="1211" w:type="pct"/>
                  <w:shd w:val="clear" w:color="auto" w:fill="F2F2F2" w:themeFill="background1" w:themeFillShade="F2"/>
                </w:tcPr>
                <w:p w14:paraId="50E7F3FB" w14:textId="77777777" w:rsidR="00ED5F8E" w:rsidRDefault="00ED5F8E" w:rsidP="005928D1">
                  <w:pPr>
                    <w:pStyle w:val="TableBodyText"/>
                    <w:jc w:val="left"/>
                  </w:pPr>
                  <w:r>
                    <w:t xml:space="preserve">Student supports </w:t>
                  </w:r>
                </w:p>
              </w:tc>
              <w:tc>
                <w:tcPr>
                  <w:tcW w:w="1613" w:type="pct"/>
                  <w:shd w:val="clear" w:color="auto" w:fill="F2F2F2" w:themeFill="background1" w:themeFillShade="F2"/>
                </w:tcPr>
                <w:p w14:paraId="6D87D59F" w14:textId="77777777" w:rsidR="00ED5F8E" w:rsidRDefault="00ED5F8E" w:rsidP="00ED5F8E">
                  <w:pPr>
                    <w:pStyle w:val="TableUnitsRow"/>
                    <w:numPr>
                      <w:ilvl w:val="0"/>
                      <w:numId w:val="20"/>
                    </w:numPr>
                    <w:ind w:left="282" w:hanging="160"/>
                    <w:jc w:val="left"/>
                  </w:pPr>
                  <w:r>
                    <w:t>Pastoral and mentoring services</w:t>
                  </w:r>
                </w:p>
                <w:p w14:paraId="0F1B351E" w14:textId="77777777" w:rsidR="00ED5F8E" w:rsidRDefault="00ED5F8E" w:rsidP="00ED5F8E">
                  <w:pPr>
                    <w:pStyle w:val="TableUnitsRow"/>
                    <w:numPr>
                      <w:ilvl w:val="0"/>
                      <w:numId w:val="20"/>
                    </w:numPr>
                    <w:ind w:left="282" w:hanging="160"/>
                    <w:jc w:val="left"/>
                  </w:pPr>
                  <w:r>
                    <w:t>Upfront assessment</w:t>
                  </w:r>
                </w:p>
              </w:tc>
              <w:tc>
                <w:tcPr>
                  <w:tcW w:w="2176" w:type="pct"/>
                  <w:shd w:val="clear" w:color="auto" w:fill="F2F2F2" w:themeFill="background1" w:themeFillShade="F2"/>
                </w:tcPr>
                <w:p w14:paraId="21D17939" w14:textId="77777777" w:rsidR="00ED5F8E" w:rsidRDefault="00ED5F8E" w:rsidP="00ED5F8E">
                  <w:pPr>
                    <w:pStyle w:val="TableUnitsRow"/>
                    <w:numPr>
                      <w:ilvl w:val="0"/>
                      <w:numId w:val="20"/>
                    </w:numPr>
                    <w:ind w:left="282" w:hanging="160"/>
                    <w:jc w:val="left"/>
                  </w:pPr>
                  <w:r>
                    <w:t>Addressing non</w:t>
                  </w:r>
                  <w:r>
                    <w:noBreakHyphen/>
                    <w:t>completion and wasted subsidies</w:t>
                  </w:r>
                </w:p>
                <w:p w14:paraId="7C243175" w14:textId="2248AAAA" w:rsidR="00ED5F8E" w:rsidRDefault="00ED5F8E" w:rsidP="00ED5F8E">
                  <w:pPr>
                    <w:pStyle w:val="TableUnitsRow"/>
                    <w:numPr>
                      <w:ilvl w:val="0"/>
                      <w:numId w:val="20"/>
                    </w:numPr>
                    <w:ind w:left="282" w:hanging="160"/>
                    <w:jc w:val="left"/>
                  </w:pPr>
                  <w:r>
                    <w:t xml:space="preserve">Better matching of students to </w:t>
                  </w:r>
                  <w:r w:rsidR="00AF39E5">
                    <w:t>courses</w:t>
                  </w:r>
                </w:p>
              </w:tc>
            </w:tr>
            <w:tr w:rsidR="00ED5F8E" w14:paraId="5311B7C9" w14:textId="77777777" w:rsidTr="005928D1">
              <w:tc>
                <w:tcPr>
                  <w:tcW w:w="1211" w:type="pct"/>
                  <w:shd w:val="clear" w:color="auto" w:fill="FFFFFF" w:themeFill="background1"/>
                </w:tcPr>
                <w:p w14:paraId="3AC7EC5E" w14:textId="77777777" w:rsidR="00ED5F8E" w:rsidRDefault="00ED5F8E" w:rsidP="005928D1">
                  <w:pPr>
                    <w:pStyle w:val="TableBodyText"/>
                    <w:jc w:val="left"/>
                  </w:pPr>
                  <w:r>
                    <w:t>Public provision and contestability</w:t>
                  </w:r>
                </w:p>
              </w:tc>
              <w:tc>
                <w:tcPr>
                  <w:tcW w:w="1613" w:type="pct"/>
                  <w:shd w:val="clear" w:color="auto" w:fill="FFFFFF" w:themeFill="background1"/>
                </w:tcPr>
                <w:p w14:paraId="22C39EBA" w14:textId="77777777" w:rsidR="00ED5F8E" w:rsidRDefault="00ED5F8E" w:rsidP="00ED5F8E">
                  <w:pPr>
                    <w:pStyle w:val="TableUnitsRow"/>
                    <w:numPr>
                      <w:ilvl w:val="0"/>
                      <w:numId w:val="20"/>
                    </w:numPr>
                    <w:ind w:left="282" w:hanging="160"/>
                    <w:jc w:val="left"/>
                  </w:pPr>
                  <w:r>
                    <w:t>Competitive neutrality</w:t>
                  </w:r>
                </w:p>
                <w:p w14:paraId="45AD1179" w14:textId="77777777" w:rsidR="00ED5F8E" w:rsidRDefault="00ED5F8E" w:rsidP="00ED5F8E">
                  <w:pPr>
                    <w:pStyle w:val="TableUnitsRow"/>
                    <w:numPr>
                      <w:ilvl w:val="0"/>
                      <w:numId w:val="20"/>
                    </w:numPr>
                    <w:ind w:left="282" w:hanging="160"/>
                    <w:jc w:val="left"/>
                  </w:pPr>
                  <w:r>
                    <w:t>Transparency</w:t>
                  </w:r>
                </w:p>
                <w:p w14:paraId="1B8428E0" w14:textId="77777777" w:rsidR="00ED5F8E" w:rsidRDefault="00ED5F8E" w:rsidP="005928D1">
                  <w:pPr>
                    <w:pStyle w:val="TableBodyText"/>
                    <w:jc w:val="left"/>
                  </w:pPr>
                </w:p>
              </w:tc>
              <w:tc>
                <w:tcPr>
                  <w:tcW w:w="2176" w:type="pct"/>
                  <w:shd w:val="clear" w:color="auto" w:fill="FFFFFF" w:themeFill="background1"/>
                </w:tcPr>
                <w:p w14:paraId="3820CBA7" w14:textId="77777777" w:rsidR="00ED5F8E" w:rsidRDefault="00ED5F8E" w:rsidP="00ED5F8E">
                  <w:pPr>
                    <w:pStyle w:val="TableUnitsRow"/>
                    <w:numPr>
                      <w:ilvl w:val="0"/>
                      <w:numId w:val="20"/>
                    </w:numPr>
                    <w:ind w:left="282" w:hanging="160"/>
                    <w:jc w:val="left"/>
                  </w:pPr>
                  <w:r>
                    <w:t>Efficient markets responsive to student needs</w:t>
                  </w:r>
                </w:p>
                <w:p w14:paraId="5D319AEF" w14:textId="77777777" w:rsidR="00ED5F8E" w:rsidRDefault="00ED5F8E" w:rsidP="005928D1">
                  <w:pPr>
                    <w:pStyle w:val="TableUnitsRow"/>
                    <w:ind w:left="282"/>
                    <w:jc w:val="left"/>
                  </w:pPr>
                </w:p>
              </w:tc>
            </w:tr>
            <w:tr w:rsidR="00ED5F8E" w14:paraId="0C10FE6F" w14:textId="77777777" w:rsidTr="005928D1">
              <w:tc>
                <w:tcPr>
                  <w:tcW w:w="1211" w:type="pct"/>
                  <w:shd w:val="clear" w:color="auto" w:fill="F2F2F2" w:themeFill="background1" w:themeFillShade="F2"/>
                </w:tcPr>
                <w:p w14:paraId="69C4889D" w14:textId="77777777" w:rsidR="00ED5F8E" w:rsidRDefault="00ED5F8E" w:rsidP="005928D1">
                  <w:pPr>
                    <w:pStyle w:val="TableBodyText"/>
                    <w:jc w:val="left"/>
                  </w:pPr>
                  <w:r>
                    <w:t>Better information for students and employers</w:t>
                  </w:r>
                </w:p>
              </w:tc>
              <w:tc>
                <w:tcPr>
                  <w:tcW w:w="1613" w:type="pct"/>
                  <w:shd w:val="clear" w:color="auto" w:fill="F2F2F2" w:themeFill="background1" w:themeFillShade="F2"/>
                </w:tcPr>
                <w:p w14:paraId="33B9CCC6" w14:textId="77777777" w:rsidR="00ED5F8E" w:rsidRDefault="00ED5F8E" w:rsidP="00ED5F8E">
                  <w:pPr>
                    <w:pStyle w:val="TableUnitsRow"/>
                    <w:numPr>
                      <w:ilvl w:val="0"/>
                      <w:numId w:val="20"/>
                    </w:numPr>
                    <w:ind w:left="282" w:hanging="160"/>
                    <w:jc w:val="left"/>
                  </w:pPr>
                  <w:r>
                    <w:t>Disclosure of RTO performance and pricing</w:t>
                  </w:r>
                </w:p>
                <w:p w14:paraId="79F18452" w14:textId="77777777" w:rsidR="00ED5F8E" w:rsidRDefault="00ED5F8E" w:rsidP="00ED5F8E">
                  <w:pPr>
                    <w:pStyle w:val="TableUnitsRow"/>
                    <w:numPr>
                      <w:ilvl w:val="0"/>
                      <w:numId w:val="20"/>
                    </w:numPr>
                    <w:ind w:left="282" w:hanging="160"/>
                    <w:jc w:val="left"/>
                  </w:pPr>
                  <w:r>
                    <w:t>Testing of disclosure methods</w:t>
                  </w:r>
                </w:p>
              </w:tc>
              <w:tc>
                <w:tcPr>
                  <w:tcW w:w="2176" w:type="pct"/>
                  <w:shd w:val="clear" w:color="auto" w:fill="F2F2F2" w:themeFill="background1" w:themeFillShade="F2"/>
                </w:tcPr>
                <w:p w14:paraId="416E2710" w14:textId="77777777" w:rsidR="00ED5F8E" w:rsidRDefault="00ED5F8E" w:rsidP="00ED5F8E">
                  <w:pPr>
                    <w:pStyle w:val="TableUnitsRow"/>
                    <w:numPr>
                      <w:ilvl w:val="0"/>
                      <w:numId w:val="20"/>
                    </w:numPr>
                    <w:ind w:left="282" w:hanging="160"/>
                    <w:jc w:val="left"/>
                  </w:pPr>
                  <w:r>
                    <w:t>Consistency with a customer</w:t>
                  </w:r>
                  <w:r>
                    <w:noBreakHyphen/>
                    <w:t>centred approach</w:t>
                  </w:r>
                </w:p>
                <w:p w14:paraId="39DD7298" w14:textId="77777777" w:rsidR="00ED5F8E" w:rsidRDefault="00ED5F8E" w:rsidP="00ED5F8E">
                  <w:pPr>
                    <w:pStyle w:val="TableUnitsRow"/>
                    <w:numPr>
                      <w:ilvl w:val="0"/>
                      <w:numId w:val="20"/>
                    </w:numPr>
                    <w:ind w:left="282" w:hanging="160"/>
                    <w:jc w:val="left"/>
                  </w:pPr>
                  <w:r>
                    <w:t>Underpins an efficient market</w:t>
                  </w:r>
                </w:p>
                <w:p w14:paraId="7F820CA1" w14:textId="77777777" w:rsidR="00ED5F8E" w:rsidRDefault="00ED5F8E" w:rsidP="00ED5F8E">
                  <w:pPr>
                    <w:pStyle w:val="TableUnitsRow"/>
                    <w:numPr>
                      <w:ilvl w:val="0"/>
                      <w:numId w:val="20"/>
                    </w:numPr>
                    <w:ind w:left="282" w:hanging="160"/>
                    <w:jc w:val="left"/>
                  </w:pPr>
                  <w:r>
                    <w:t>Supports centring the VET system on customers</w:t>
                  </w:r>
                </w:p>
                <w:p w14:paraId="3B2B6D68" w14:textId="77777777" w:rsidR="00ED5F8E" w:rsidRDefault="00ED5F8E" w:rsidP="005928D1">
                  <w:pPr>
                    <w:pStyle w:val="TableUnitsRow"/>
                    <w:ind w:left="282"/>
                    <w:jc w:val="left"/>
                  </w:pPr>
                </w:p>
              </w:tc>
            </w:tr>
            <w:tr w:rsidR="00ED5F8E" w14:paraId="25D68A33" w14:textId="77777777" w:rsidTr="005928D1">
              <w:tc>
                <w:tcPr>
                  <w:tcW w:w="1211" w:type="pct"/>
                  <w:shd w:val="clear" w:color="auto" w:fill="FFFFFF" w:themeFill="background1"/>
                </w:tcPr>
                <w:p w14:paraId="02FD9F07" w14:textId="77777777" w:rsidR="00ED5F8E" w:rsidRDefault="00ED5F8E" w:rsidP="005928D1">
                  <w:pPr>
                    <w:pStyle w:val="TableBodyText"/>
                    <w:jc w:val="left"/>
                  </w:pPr>
                  <w:r>
                    <w:t>Better data for assessing VET system performance</w:t>
                  </w:r>
                </w:p>
              </w:tc>
              <w:tc>
                <w:tcPr>
                  <w:tcW w:w="1613" w:type="pct"/>
                  <w:shd w:val="clear" w:color="auto" w:fill="FFFFFF" w:themeFill="background1"/>
                </w:tcPr>
                <w:p w14:paraId="56CA7395" w14:textId="77777777" w:rsidR="00ED5F8E" w:rsidRDefault="00ED5F8E" w:rsidP="00ED5F8E">
                  <w:pPr>
                    <w:pStyle w:val="TableUnitsRow"/>
                    <w:numPr>
                      <w:ilvl w:val="0"/>
                      <w:numId w:val="20"/>
                    </w:numPr>
                    <w:ind w:left="282" w:hanging="160"/>
                    <w:jc w:val="left"/>
                  </w:pPr>
                  <w:r>
                    <w:t>Requirements for transparency</w:t>
                  </w:r>
                </w:p>
                <w:p w14:paraId="2FC10322" w14:textId="77777777" w:rsidR="00ED5F8E" w:rsidRDefault="00ED5F8E" w:rsidP="00ED5F8E">
                  <w:pPr>
                    <w:pStyle w:val="TableUnitsRow"/>
                    <w:numPr>
                      <w:ilvl w:val="0"/>
                      <w:numId w:val="20"/>
                    </w:numPr>
                    <w:ind w:left="282" w:hanging="160"/>
                    <w:jc w:val="left"/>
                  </w:pPr>
                  <w:r>
                    <w:t>Collection of information on a consistent basis</w:t>
                  </w:r>
                </w:p>
              </w:tc>
              <w:tc>
                <w:tcPr>
                  <w:tcW w:w="2176" w:type="pct"/>
                  <w:shd w:val="clear" w:color="auto" w:fill="FFFFFF" w:themeFill="background1"/>
                </w:tcPr>
                <w:p w14:paraId="1AA1FE54" w14:textId="77777777" w:rsidR="00ED5F8E" w:rsidRDefault="00ED5F8E" w:rsidP="00ED5F8E">
                  <w:pPr>
                    <w:pStyle w:val="TableUnitsRow"/>
                    <w:numPr>
                      <w:ilvl w:val="0"/>
                      <w:numId w:val="20"/>
                    </w:numPr>
                    <w:ind w:left="282" w:hanging="160"/>
                    <w:jc w:val="left"/>
                  </w:pPr>
                  <w:r>
                    <w:t>Accountability for spending</w:t>
                  </w:r>
                </w:p>
                <w:p w14:paraId="53A6A139" w14:textId="77777777" w:rsidR="00ED5F8E" w:rsidRDefault="00ED5F8E" w:rsidP="00ED5F8E">
                  <w:pPr>
                    <w:pStyle w:val="TableUnitsRow"/>
                    <w:numPr>
                      <w:ilvl w:val="0"/>
                      <w:numId w:val="20"/>
                    </w:numPr>
                    <w:ind w:left="282" w:hanging="160"/>
                    <w:jc w:val="left"/>
                  </w:pPr>
                  <w:r>
                    <w:t>Testing the effectiveness of VET policy and achievement of goals</w:t>
                  </w:r>
                </w:p>
                <w:p w14:paraId="3A83F733" w14:textId="77777777" w:rsidR="00ED5F8E" w:rsidRDefault="00ED5F8E" w:rsidP="00ED5F8E">
                  <w:pPr>
                    <w:pStyle w:val="TableUnitsRow"/>
                    <w:numPr>
                      <w:ilvl w:val="0"/>
                      <w:numId w:val="20"/>
                    </w:numPr>
                    <w:ind w:left="282" w:hanging="160"/>
                    <w:jc w:val="left"/>
                  </w:pPr>
                  <w:r>
                    <w:t>Guides subsidy determination</w:t>
                  </w:r>
                </w:p>
                <w:p w14:paraId="73AF4427" w14:textId="77777777" w:rsidR="00ED5F8E" w:rsidRDefault="00ED5F8E" w:rsidP="005928D1">
                  <w:pPr>
                    <w:pStyle w:val="TableUnitsRow"/>
                    <w:ind w:left="282"/>
                    <w:jc w:val="left"/>
                  </w:pPr>
                </w:p>
              </w:tc>
            </w:tr>
            <w:tr w:rsidR="00ED5F8E" w14:paraId="620985F4" w14:textId="77777777" w:rsidTr="005928D1">
              <w:tc>
                <w:tcPr>
                  <w:tcW w:w="1211" w:type="pct"/>
                  <w:tcBorders>
                    <w:bottom w:val="single" w:sz="6" w:space="0" w:color="BFBFBF"/>
                  </w:tcBorders>
                  <w:shd w:val="clear" w:color="auto" w:fill="F2F2F2" w:themeFill="background1" w:themeFillShade="F2"/>
                </w:tcPr>
                <w:p w14:paraId="32808E16" w14:textId="77777777" w:rsidR="00ED5F8E" w:rsidRDefault="00ED5F8E" w:rsidP="005928D1">
                  <w:pPr>
                    <w:pStyle w:val="TableBodyText"/>
                    <w:jc w:val="left"/>
                  </w:pPr>
                  <w:r>
                    <w:t>Adaptability and resilience to new economic developments</w:t>
                  </w:r>
                </w:p>
              </w:tc>
              <w:tc>
                <w:tcPr>
                  <w:tcW w:w="1613" w:type="pct"/>
                  <w:tcBorders>
                    <w:bottom w:val="single" w:sz="6" w:space="0" w:color="BFBFBF"/>
                  </w:tcBorders>
                  <w:shd w:val="clear" w:color="auto" w:fill="F2F2F2" w:themeFill="background1" w:themeFillShade="F2"/>
                </w:tcPr>
                <w:p w14:paraId="08D7A761" w14:textId="77777777" w:rsidR="00ED5F8E" w:rsidRDefault="00ED5F8E" w:rsidP="00ED5F8E">
                  <w:pPr>
                    <w:pStyle w:val="TableUnitsRow"/>
                    <w:numPr>
                      <w:ilvl w:val="0"/>
                      <w:numId w:val="20"/>
                    </w:numPr>
                    <w:ind w:left="282" w:hanging="160"/>
                    <w:jc w:val="left"/>
                  </w:pPr>
                  <w:r>
                    <w:t>Greater online provision</w:t>
                  </w:r>
                </w:p>
                <w:p w14:paraId="543CEF5B" w14:textId="77777777" w:rsidR="00ED5F8E" w:rsidRDefault="00ED5F8E" w:rsidP="00ED5F8E">
                  <w:pPr>
                    <w:pStyle w:val="TableUnitsRow"/>
                    <w:numPr>
                      <w:ilvl w:val="0"/>
                      <w:numId w:val="20"/>
                    </w:numPr>
                    <w:ind w:left="282" w:hanging="160"/>
                    <w:jc w:val="left"/>
                  </w:pPr>
                  <w:r>
                    <w:t>Cross</w:t>
                  </w:r>
                  <w:r>
                    <w:noBreakHyphen/>
                    <w:t>border course subsidies</w:t>
                  </w:r>
                </w:p>
                <w:p w14:paraId="40B75BF6" w14:textId="77777777" w:rsidR="00ED5F8E" w:rsidRDefault="00ED5F8E" w:rsidP="00ED5F8E">
                  <w:pPr>
                    <w:pStyle w:val="TableUnitsRow"/>
                    <w:numPr>
                      <w:ilvl w:val="0"/>
                      <w:numId w:val="20"/>
                    </w:numPr>
                    <w:ind w:left="282" w:hanging="160"/>
                    <w:jc w:val="left"/>
                  </w:pPr>
                  <w:r>
                    <w:t>Unbundling of training from assessment</w:t>
                  </w:r>
                </w:p>
              </w:tc>
              <w:tc>
                <w:tcPr>
                  <w:tcW w:w="2176" w:type="pct"/>
                  <w:tcBorders>
                    <w:bottom w:val="single" w:sz="6" w:space="0" w:color="BFBFBF"/>
                  </w:tcBorders>
                  <w:shd w:val="clear" w:color="auto" w:fill="F2F2F2" w:themeFill="background1" w:themeFillShade="F2"/>
                </w:tcPr>
                <w:p w14:paraId="554FC767" w14:textId="77777777" w:rsidR="00ED5F8E" w:rsidRDefault="00ED5F8E" w:rsidP="00ED5F8E">
                  <w:pPr>
                    <w:pStyle w:val="TableUnitsRow"/>
                    <w:numPr>
                      <w:ilvl w:val="0"/>
                      <w:numId w:val="20"/>
                    </w:numPr>
                    <w:ind w:left="282" w:hanging="160"/>
                    <w:jc w:val="left"/>
                  </w:pPr>
                  <w:r>
                    <w:t>Centres the VET system on customers</w:t>
                  </w:r>
                </w:p>
                <w:p w14:paraId="70A1AEDB" w14:textId="77777777" w:rsidR="00ED5F8E" w:rsidRDefault="00ED5F8E" w:rsidP="00ED5F8E">
                  <w:pPr>
                    <w:pStyle w:val="TableUnitsRow"/>
                    <w:numPr>
                      <w:ilvl w:val="0"/>
                      <w:numId w:val="20"/>
                    </w:numPr>
                    <w:ind w:left="282" w:hanging="160"/>
                    <w:jc w:val="left"/>
                  </w:pPr>
                  <w:r>
                    <w:t>Increases competition for supply of training</w:t>
                  </w:r>
                </w:p>
                <w:p w14:paraId="05BDEBBE" w14:textId="77777777" w:rsidR="00ED5F8E" w:rsidRDefault="00ED5F8E" w:rsidP="00ED5F8E">
                  <w:pPr>
                    <w:pStyle w:val="TableUnitsRow"/>
                    <w:numPr>
                      <w:ilvl w:val="0"/>
                      <w:numId w:val="20"/>
                    </w:numPr>
                    <w:ind w:left="282" w:hanging="160"/>
                    <w:jc w:val="left"/>
                  </w:pPr>
                  <w:r>
                    <w:t>Encourages innovative delivery</w:t>
                  </w:r>
                </w:p>
              </w:tc>
            </w:tr>
          </w:tbl>
          <w:p w14:paraId="2264C8BE" w14:textId="77777777" w:rsidR="00ED5F8E" w:rsidRDefault="00ED5F8E" w:rsidP="005928D1">
            <w:pPr>
              <w:pStyle w:val="Box"/>
              <w:jc w:val="left"/>
            </w:pPr>
          </w:p>
        </w:tc>
      </w:tr>
      <w:tr w:rsidR="00ED5F8E" w14:paraId="46C170E4" w14:textId="77777777" w:rsidTr="005928D1">
        <w:tc>
          <w:tcPr>
            <w:tcW w:w="5000" w:type="pct"/>
            <w:tcBorders>
              <w:top w:val="nil"/>
              <w:left w:val="nil"/>
              <w:bottom w:val="single" w:sz="6" w:space="0" w:color="78A22F"/>
              <w:right w:val="nil"/>
            </w:tcBorders>
            <w:shd w:val="clear" w:color="auto" w:fill="auto"/>
          </w:tcPr>
          <w:p w14:paraId="3BC9C619" w14:textId="77777777" w:rsidR="00ED5F8E" w:rsidRDefault="00ED5F8E" w:rsidP="005928D1">
            <w:pPr>
              <w:pStyle w:val="Box"/>
              <w:spacing w:before="0" w:line="120" w:lineRule="exact"/>
            </w:pPr>
          </w:p>
        </w:tc>
      </w:tr>
      <w:tr w:rsidR="00ED5F8E" w:rsidRPr="000863A5" w14:paraId="659A1C50" w14:textId="77777777" w:rsidTr="005928D1">
        <w:tc>
          <w:tcPr>
            <w:tcW w:w="5000" w:type="pct"/>
            <w:tcBorders>
              <w:top w:val="single" w:sz="6" w:space="0" w:color="78A22F"/>
              <w:left w:val="nil"/>
              <w:bottom w:val="nil"/>
              <w:right w:val="nil"/>
            </w:tcBorders>
          </w:tcPr>
          <w:p w14:paraId="0614C36F" w14:textId="760B4203" w:rsidR="00ED5F8E" w:rsidRPr="00626D32" w:rsidRDefault="00ED5F8E" w:rsidP="005928D1">
            <w:pPr>
              <w:pStyle w:val="BoxSpaceBelow"/>
            </w:pPr>
          </w:p>
        </w:tc>
      </w:tr>
    </w:tbl>
    <w:p w14:paraId="643D2298" w14:textId="77777777" w:rsidR="00ED5F8E" w:rsidRDefault="00ED5F8E" w:rsidP="005928D1">
      <w:pPr>
        <w:pStyle w:val="BodyText"/>
      </w:pPr>
    </w:p>
    <w:p w14:paraId="186512E3" w14:textId="28F05AA3" w:rsidR="00ED5F8E" w:rsidRDefault="00ED5F8E">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ED5F8E" w14:paraId="212047E2" w14:textId="77777777" w:rsidTr="005928D1">
        <w:trPr>
          <w:tblHeader/>
        </w:trPr>
        <w:tc>
          <w:tcPr>
            <w:tcW w:w="5000" w:type="pct"/>
            <w:tcBorders>
              <w:top w:val="single" w:sz="6" w:space="0" w:color="78A22F" w:themeColor="accent1"/>
              <w:left w:val="nil"/>
              <w:bottom w:val="nil"/>
              <w:right w:val="nil"/>
            </w:tcBorders>
            <w:shd w:val="clear" w:color="auto" w:fill="F2F2F2" w:themeFill="background1" w:themeFillShade="F2"/>
          </w:tcPr>
          <w:p w14:paraId="789256FE" w14:textId="77777777" w:rsidR="00ED5F8E" w:rsidRDefault="00ED5F8E">
            <w:pPr>
              <w:pStyle w:val="BoxTitle"/>
            </w:pPr>
            <w:r>
              <w:rPr>
                <w:b w:val="0"/>
              </w:rPr>
              <w:t>Box 3</w:t>
            </w:r>
            <w:r>
              <w:tab/>
              <w:t>Rationales for subsidies</w:t>
            </w:r>
          </w:p>
        </w:tc>
      </w:tr>
      <w:tr w:rsidR="00ED5F8E" w14:paraId="1682E416" w14:textId="77777777" w:rsidTr="005928D1">
        <w:tc>
          <w:tcPr>
            <w:tcW w:w="5000" w:type="pct"/>
            <w:tcBorders>
              <w:top w:val="nil"/>
              <w:left w:val="nil"/>
              <w:bottom w:val="nil"/>
              <w:right w:val="nil"/>
            </w:tcBorders>
            <w:shd w:val="clear" w:color="auto" w:fill="F2F2F2" w:themeFill="background1" w:themeFillShade="F2"/>
          </w:tcPr>
          <w:p w14:paraId="6E727B72" w14:textId="77777777" w:rsidR="00ED5F8E" w:rsidRDefault="00ED5F8E" w:rsidP="005928D1">
            <w:pPr>
              <w:pStyle w:val="Box"/>
              <w:spacing w:before="100" w:line="240" w:lineRule="atLeast"/>
            </w:pPr>
            <w:r>
              <w:t>There is compelling evidence that completing a VET qualification typically raises productivity and leads to higher labour income (see figure below). However, this general link is not a sufficient argument for government interventions to increase vocational skill formation. Private parties, such as students and employers, have strong incentives to invest in education so public investment may not always be necessary. The key issue is the public value of such policies.</w:t>
            </w:r>
          </w:p>
          <w:p w14:paraId="38F6B628" w14:textId="77777777" w:rsidR="00ED5F8E" w:rsidRDefault="00ED5F8E" w:rsidP="005928D1">
            <w:pPr>
              <w:pStyle w:val="Box"/>
              <w:spacing w:before="100" w:line="240" w:lineRule="atLeast"/>
            </w:pPr>
            <w:r>
              <w:t xml:space="preserve">Some forms of governments’ investment in VET — quality regulation, consumer protection, careers information, and support for students facing disadvantage — have well accepted public interest reasons for interventions. </w:t>
            </w:r>
          </w:p>
          <w:p w14:paraId="6BB6EC2D" w14:textId="77777777" w:rsidR="00ED5F8E" w:rsidRDefault="00ED5F8E" w:rsidP="005928D1">
            <w:pPr>
              <w:pStyle w:val="Box"/>
              <w:spacing w:before="100" w:line="240" w:lineRule="atLeast"/>
            </w:pPr>
            <w:r>
              <w:t>The public value of other policy measures that subsidise or otherwise encourage the uptake of VET courses and apprenticeships are more open to debate and depend in turn on their rationale and effectiveness.</w:t>
            </w:r>
          </w:p>
          <w:p w14:paraId="638F7DC5" w14:textId="77777777" w:rsidR="00ED5F8E" w:rsidRDefault="00ED5F8E" w:rsidP="005928D1">
            <w:pPr>
              <w:pStyle w:val="BoxListBullet"/>
            </w:pPr>
            <w:r>
              <w:t>Subsidies directed at addressing skill shortages have some in</w:t>
            </w:r>
            <w:r>
              <w:noBreakHyphen/>
              <w:t>principle validity as, notwithstanding expectations that markets will respond, some skill shortages have been surprisingly persistent.</w:t>
            </w:r>
          </w:p>
          <w:p w14:paraId="12D8DF7D" w14:textId="77777777" w:rsidR="00ED5F8E" w:rsidRDefault="00ED5F8E" w:rsidP="005928D1">
            <w:pPr>
              <w:pStyle w:val="BoxListBullet"/>
            </w:pPr>
            <w:r>
              <w:t>Private incentives to invest do not take account of broader public benefits, leading to underinvestment.</w:t>
            </w:r>
          </w:p>
          <w:p w14:paraId="2502679F" w14:textId="77777777" w:rsidR="00ED5F8E" w:rsidRDefault="00ED5F8E" w:rsidP="005928D1">
            <w:pPr>
              <w:pStyle w:val="BoxListBullet"/>
            </w:pPr>
            <w:r>
              <w:t>Even where private incentives are sufficient to motivate training, if there are also public benefits there is an equity argument for requiring contributions from all the parties who benefit. This is a societal choice exercised by governments, shaped by social norms about what is fair.</w:t>
            </w:r>
          </w:p>
          <w:p w14:paraId="684E14DA" w14:textId="77777777" w:rsidR="00ED5F8E" w:rsidRDefault="00ED5F8E" w:rsidP="005928D1">
            <w:pPr>
              <w:pStyle w:val="BoxListBullet"/>
            </w:pPr>
            <w:r>
              <w:t>Some degree of parity is required between higher education and the VET sector as current arrangements can inefficiently encourage students to choose a sector less suited to them, while also being inequitable. This means that subsidy and loan settings in the VET system cannot be considered in isolation from those in higher education.</w:t>
            </w:r>
          </w:p>
        </w:tc>
      </w:tr>
      <w:tr w:rsidR="00ED5F8E" w14:paraId="3CF25C78" w14:textId="77777777" w:rsidTr="005928D1">
        <w:tc>
          <w:tcPr>
            <w:tcW w:w="5000" w:type="pct"/>
            <w:tcBorders>
              <w:top w:val="nil"/>
              <w:left w:val="nil"/>
              <w:bottom w:val="nil"/>
              <w:right w:val="nil"/>
            </w:tcBorders>
            <w:shd w:val="clear" w:color="auto" w:fill="F2F2F2" w:themeFill="background1" w:themeFillShade="F2"/>
          </w:tcPr>
          <w:p w14:paraId="3674E141" w14:textId="77777777" w:rsidR="00ED5F8E" w:rsidRPr="008E1797" w:rsidRDefault="00ED5F8E" w:rsidP="007921F5">
            <w:pPr>
              <w:pStyle w:val="Box"/>
              <w:spacing w:before="240"/>
              <w:jc w:val="left"/>
              <w:rPr>
                <w:b/>
                <w:bCs/>
              </w:rPr>
            </w:pPr>
            <w:r w:rsidRPr="008E1797">
              <w:rPr>
                <w:b/>
                <w:bCs/>
              </w:rPr>
              <w:t>Education wage premium, 20</w:t>
            </w:r>
            <w:r>
              <w:rPr>
                <w:b/>
                <w:bCs/>
              </w:rPr>
              <w:t>–</w:t>
            </w:r>
            <w:r w:rsidRPr="008E1797">
              <w:rPr>
                <w:b/>
                <w:bCs/>
              </w:rPr>
              <w:t>64 year olds</w:t>
            </w:r>
          </w:p>
        </w:tc>
      </w:tr>
      <w:tr w:rsidR="00ED5F8E" w14:paraId="766CC240" w14:textId="77777777" w:rsidTr="005928D1">
        <w:tc>
          <w:tcPr>
            <w:tcW w:w="5000" w:type="pct"/>
            <w:tcBorders>
              <w:top w:val="nil"/>
              <w:left w:val="nil"/>
              <w:bottom w:val="nil"/>
              <w:right w:val="nil"/>
            </w:tcBorders>
            <w:shd w:val="clear" w:color="auto" w:fill="F2F2F2" w:themeFill="background1" w:themeFillShade="F2"/>
          </w:tcPr>
          <w:p w14:paraId="38D249FA" w14:textId="77777777" w:rsidR="00ED5F8E" w:rsidRDefault="00ED5F8E" w:rsidP="005928D1">
            <w:pPr>
              <w:pStyle w:val="Box"/>
              <w:jc w:val="center"/>
            </w:pPr>
            <w:r w:rsidRPr="007F3C00">
              <w:rPr>
                <w:noProof/>
              </w:rPr>
              <w:drawing>
                <wp:inline distT="0" distB="0" distL="0" distR="0" wp14:anchorId="2E3593A3" wp14:editId="2FDA22C9">
                  <wp:extent cx="5401310" cy="2882265"/>
                  <wp:effectExtent l="0" t="0" r="0" b="0"/>
                  <wp:docPr id="4" name="Picture 4" descr="This figure depicts the education wage premium between 2001 and 2018 for people aged 20 to 64 that undertook a graduate degree, an undergraduate degree or vocational education. While there is some fluctuation between 2003 and 2010, there is a slight downward decrease for all groups over the whole period. The wage premium in 2018 was about 35 per cent for those with a graduate degree, 25 per cent for those with an undergraduate degree and about 5 per cent for those who undertook vocational education." title="Box 3 – Rationales for subsid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401310" cy="2882265"/>
                          </a:xfrm>
                          <a:prstGeom prst="rect">
                            <a:avLst/>
                          </a:prstGeom>
                          <a:noFill/>
                          <a:ln>
                            <a:noFill/>
                          </a:ln>
                        </pic:spPr>
                      </pic:pic>
                    </a:graphicData>
                  </a:graphic>
                </wp:inline>
              </w:drawing>
            </w:r>
          </w:p>
        </w:tc>
      </w:tr>
      <w:tr w:rsidR="00ED5F8E" w14:paraId="4FDFF1F5" w14:textId="77777777" w:rsidTr="005928D1">
        <w:tc>
          <w:tcPr>
            <w:tcW w:w="5000" w:type="pct"/>
            <w:tcBorders>
              <w:top w:val="nil"/>
              <w:left w:val="nil"/>
              <w:bottom w:val="single" w:sz="6" w:space="0" w:color="78A22F" w:themeColor="accent1"/>
              <w:right w:val="nil"/>
            </w:tcBorders>
            <w:shd w:val="clear" w:color="auto" w:fill="F2F2F2" w:themeFill="background1" w:themeFillShade="F2"/>
          </w:tcPr>
          <w:p w14:paraId="45650790" w14:textId="77777777" w:rsidR="00ED5F8E" w:rsidRDefault="00ED5F8E">
            <w:pPr>
              <w:pStyle w:val="Box"/>
              <w:spacing w:before="0" w:line="120" w:lineRule="exact"/>
            </w:pPr>
          </w:p>
        </w:tc>
      </w:tr>
      <w:tr w:rsidR="00ED5F8E" w:rsidRPr="000863A5" w14:paraId="345241FE" w14:textId="77777777" w:rsidTr="005928D1">
        <w:tc>
          <w:tcPr>
            <w:tcW w:w="5000" w:type="pct"/>
            <w:tcBorders>
              <w:top w:val="single" w:sz="6" w:space="0" w:color="78A22F" w:themeColor="accent1"/>
              <w:left w:val="nil"/>
              <w:bottom w:val="nil"/>
              <w:right w:val="nil"/>
            </w:tcBorders>
          </w:tcPr>
          <w:p w14:paraId="5D522B41" w14:textId="77777777" w:rsidR="00ED5F8E" w:rsidRPr="00626D32" w:rsidRDefault="00ED5F8E" w:rsidP="00070955">
            <w:pPr>
              <w:pStyle w:val="BoxSpaceBelow"/>
              <w:spacing w:before="0" w:after="100" w:afterAutospacing="1"/>
            </w:pPr>
          </w:p>
        </w:tc>
      </w:tr>
    </w:tbl>
    <w:p w14:paraId="3B8D5B75" w14:textId="77777777" w:rsidR="00432F64" w:rsidRDefault="00432F64" w:rsidP="00432F64">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ED5F8E" w14:paraId="577CA51D" w14:textId="77777777" w:rsidTr="005928D1">
        <w:trPr>
          <w:tblHeader/>
        </w:trPr>
        <w:tc>
          <w:tcPr>
            <w:tcW w:w="5000" w:type="pct"/>
            <w:tcBorders>
              <w:top w:val="single" w:sz="6" w:space="0" w:color="78A22F" w:themeColor="accent1"/>
              <w:left w:val="nil"/>
              <w:bottom w:val="nil"/>
              <w:right w:val="nil"/>
            </w:tcBorders>
            <w:shd w:val="clear" w:color="auto" w:fill="F2F2F2" w:themeFill="background1" w:themeFillShade="F2"/>
          </w:tcPr>
          <w:p w14:paraId="52BA7DE5" w14:textId="77777777" w:rsidR="00ED5F8E" w:rsidRDefault="00ED5F8E" w:rsidP="005928D1">
            <w:pPr>
              <w:pStyle w:val="BoxTitle"/>
            </w:pPr>
            <w:r>
              <w:rPr>
                <w:b w:val="0"/>
              </w:rPr>
              <w:t>Box 4</w:t>
            </w:r>
            <w:r>
              <w:tab/>
              <w:t>Each to its own — how jurisdictions determine costs and subsidies</w:t>
            </w:r>
          </w:p>
        </w:tc>
      </w:tr>
      <w:tr w:rsidR="00ED5F8E" w14:paraId="55E7203E" w14:textId="77777777" w:rsidTr="005928D1">
        <w:tc>
          <w:tcPr>
            <w:tcW w:w="5000" w:type="pct"/>
            <w:tcBorders>
              <w:top w:val="nil"/>
              <w:left w:val="nil"/>
              <w:bottom w:val="nil"/>
              <w:right w:val="nil"/>
            </w:tcBorders>
            <w:shd w:val="clear" w:color="auto" w:fill="F2F2F2" w:themeFill="background1" w:themeFillShade="F2"/>
          </w:tcPr>
          <w:p w14:paraId="63D72B17" w14:textId="77777777" w:rsidR="00ED5F8E" w:rsidRDefault="00ED5F8E" w:rsidP="005928D1">
            <w:pPr>
              <w:pStyle w:val="Box"/>
            </w:pPr>
            <w:r>
              <w:t xml:space="preserve">There is no general approach to estimating course costs, calculating subsidy rates or in setting loadings/concessions, with methods varying significantly within and across jurisdictions. For example, within each jurisdiction, location loadings take into account the higher costs of training in regional and remote areas. However, large differences exist across jurisdictions. New South Wales has a flat 10 or 20 per cent regional loading (Tasmania has none) — between 5 and 7 times lower than Queensland and Western Australia — despite large parts of the State being classified as remote or very remote. Similarly, </w:t>
            </w:r>
            <w:r w:rsidRPr="00330473">
              <w:t>equity</w:t>
            </w:r>
            <w:r>
              <w:t xml:space="preserve"> loadings vary markedly. As an illustration, the loading for Aboriginal and Torres Strait Islander students is 15 per cent of course costs in New South Wales, 50 per cent in Victoria and a flat $500 in the ACT.</w:t>
            </w:r>
          </w:p>
          <w:p w14:paraId="509CFE3A" w14:textId="77777777" w:rsidR="00ED5F8E" w:rsidRDefault="00ED5F8E" w:rsidP="005928D1">
            <w:pPr>
              <w:pStyle w:val="Box"/>
            </w:pPr>
            <w:r>
              <w:t>Many jurisdictions’ estimates of the cost of delivery are based on historical average course costs whose original methodologies are unclear. In New South Wales, where the methodology is known, subsidy rates are based on 2012 data, and on the cost profile of TAFEs (which do not have cost structures typical of the broader market). While definitive information was unavailable, our analysis of two popular VET courses suggests that estimates of costs can have a significant impact on the subsidies on offer (see figure below).</w:t>
            </w:r>
          </w:p>
          <w:p w14:paraId="31D1CDFD" w14:textId="77777777" w:rsidR="00ED5F8E" w:rsidRDefault="00ED5F8E" w:rsidP="005928D1">
            <w:pPr>
              <w:pStyle w:val="Box"/>
            </w:pPr>
            <w:r>
              <w:t xml:space="preserve">The methods jurisdictions use to apply subsidies to courses vary, including in their complexity. New South Wales, for example, determines average course subsidies by field of education. In contrast, Victoria determines average course subsidies using an industry classification. </w:t>
            </w:r>
          </w:p>
          <w:p w14:paraId="58D8315C" w14:textId="77777777" w:rsidR="00ED5F8E" w:rsidRDefault="00ED5F8E" w:rsidP="005928D1">
            <w:pPr>
              <w:pStyle w:val="Box"/>
            </w:pPr>
            <w:r>
              <w:t xml:space="preserve">Jurisdictions also have different ways of grouping subsidised courses for the purposes of signalling their priority. For example, Queensland has three groups (with subsidy rates ranging from 50 to 100 per cent of course costs) and Western Australia has five groups (for example, </w:t>
            </w:r>
            <w:r w:rsidRPr="002F71F9">
              <w:t>Priority Industry Qualification</w:t>
            </w:r>
            <w:r>
              <w:t>s, Diploma and above and Targeted fee relief).</w:t>
            </w:r>
          </w:p>
          <w:p w14:paraId="517F2F90" w14:textId="77777777" w:rsidR="00ED5F8E" w:rsidRDefault="00ED5F8E" w:rsidP="00432F64">
            <w:pPr>
              <w:pStyle w:val="Box"/>
              <w:spacing w:before="240"/>
              <w:rPr>
                <w:rStyle w:val="NoteLabel"/>
              </w:rPr>
            </w:pPr>
            <w:r w:rsidRPr="00E87986">
              <w:rPr>
                <w:b/>
                <w:bCs/>
              </w:rPr>
              <w:t>Subsidy schedule</w:t>
            </w:r>
            <w:r>
              <w:rPr>
                <w:b/>
                <w:bCs/>
              </w:rPr>
              <w:t>s</w:t>
            </w:r>
            <w:r w:rsidRPr="00E87986">
              <w:rPr>
                <w:b/>
                <w:bCs/>
              </w:rPr>
              <w:t xml:space="preserve"> for two </w:t>
            </w:r>
            <w:r>
              <w:rPr>
                <w:b/>
                <w:bCs/>
              </w:rPr>
              <w:t>C</w:t>
            </w:r>
            <w:r w:rsidRPr="00E87986">
              <w:rPr>
                <w:b/>
                <w:bCs/>
              </w:rPr>
              <w:t>ertificates ($)</w:t>
            </w:r>
            <w:r w:rsidRPr="00FA2774">
              <w:rPr>
                <w:rStyle w:val="NoteLabel"/>
              </w:rPr>
              <w:t>a</w:t>
            </w:r>
            <w:r>
              <w:rPr>
                <w:rStyle w:val="NoteLabel"/>
              </w:rPr>
              <w:t>,b</w:t>
            </w:r>
          </w:p>
          <w:p w14:paraId="78EA7714" w14:textId="5C80BD6B" w:rsidR="008C736C" w:rsidRDefault="00163913" w:rsidP="008C736C">
            <w:pPr>
              <w:pStyle w:val="Box"/>
              <w:jc w:val="center"/>
            </w:pPr>
            <w:r w:rsidRPr="00163913">
              <w:rPr>
                <w:noProof/>
              </w:rPr>
              <w:drawing>
                <wp:inline distT="0" distB="0" distL="0" distR="0" wp14:anchorId="17F06672" wp14:editId="35C83407">
                  <wp:extent cx="5118100" cy="2672080"/>
                  <wp:effectExtent l="0" t="0" r="0" b="0"/>
                  <wp:docPr id="24" name="Picture 24" descr="Box 4 – Panel (a) Certificate III in Individual Support - this figure depicts the variation in the total subsidy for an Aboriginal or Torres Strait Island student living in a regional or remote location. The left hand side depicts the total subsidy for a Certificate III in Individual support. Panel (b) Certificate III in Business - This figure depicts the total subsidy for a Certificate III in Business. These two charts show that there can be a large variation in the total subsidy due to a combination of differing cost parameters, subsidy rates and loadin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118100" cy="2672080"/>
                          </a:xfrm>
                          <a:prstGeom prst="rect">
                            <a:avLst/>
                          </a:prstGeom>
                          <a:noFill/>
                          <a:ln>
                            <a:noFill/>
                          </a:ln>
                        </pic:spPr>
                      </pic:pic>
                    </a:graphicData>
                  </a:graphic>
                </wp:inline>
              </w:drawing>
            </w:r>
          </w:p>
        </w:tc>
      </w:tr>
      <w:tr w:rsidR="00ED5F8E" w14:paraId="659149A6" w14:textId="77777777" w:rsidTr="005928D1">
        <w:tc>
          <w:tcPr>
            <w:tcW w:w="5000" w:type="pct"/>
            <w:tcBorders>
              <w:top w:val="nil"/>
              <w:left w:val="nil"/>
              <w:bottom w:val="nil"/>
              <w:right w:val="nil"/>
            </w:tcBorders>
            <w:shd w:val="clear" w:color="auto" w:fill="F2F2F2" w:themeFill="background1" w:themeFillShade="F2"/>
          </w:tcPr>
          <w:p w14:paraId="10995652" w14:textId="77777777" w:rsidR="00ED5F8E" w:rsidRDefault="00ED5F8E" w:rsidP="005928D1">
            <w:pPr>
              <w:pStyle w:val="Note"/>
            </w:pPr>
            <w:r w:rsidRPr="00757F63">
              <w:rPr>
                <w:rStyle w:val="NoteLabel"/>
              </w:rPr>
              <w:t>a</w:t>
            </w:r>
            <w:r w:rsidRPr="00533BE0">
              <w:t xml:space="preserve"> </w:t>
            </w:r>
            <w:r w:rsidRPr="002D3F7C">
              <w:rPr>
                <w:spacing w:val="-2"/>
              </w:rPr>
              <w:t>These comparisons are for illustration. Due to the varied nature of information on subsidies some jurisdictions’ data have been supplemented with TAFE data and amounts may not be directly comparable.</w:t>
            </w:r>
            <w:r>
              <w:t xml:space="preserve"> </w:t>
            </w:r>
            <w:r w:rsidRPr="00E9220D">
              <w:rPr>
                <w:rStyle w:val="NoteLabel"/>
              </w:rPr>
              <w:t>b</w:t>
            </w:r>
            <w:r>
              <w:t xml:space="preserve"> These comparisons are for an Aboriginal or Torres Strait Island Student living in a regional or remote location.</w:t>
            </w:r>
          </w:p>
        </w:tc>
      </w:tr>
      <w:tr w:rsidR="00ED5F8E" w14:paraId="0E28B446" w14:textId="77777777" w:rsidTr="005928D1">
        <w:tc>
          <w:tcPr>
            <w:tcW w:w="5000" w:type="pct"/>
            <w:tcBorders>
              <w:top w:val="nil"/>
              <w:left w:val="nil"/>
              <w:bottom w:val="single" w:sz="6" w:space="0" w:color="78A22F" w:themeColor="accent1"/>
              <w:right w:val="nil"/>
            </w:tcBorders>
            <w:shd w:val="clear" w:color="auto" w:fill="F2F2F2" w:themeFill="background1" w:themeFillShade="F2"/>
          </w:tcPr>
          <w:p w14:paraId="11C3588C" w14:textId="77777777" w:rsidR="00ED5F8E" w:rsidRDefault="00ED5F8E" w:rsidP="005928D1">
            <w:pPr>
              <w:pStyle w:val="Box"/>
              <w:spacing w:before="0" w:line="120" w:lineRule="exact"/>
            </w:pPr>
          </w:p>
        </w:tc>
      </w:tr>
      <w:tr w:rsidR="00ED5F8E" w:rsidRPr="000863A5" w14:paraId="5DDF940F" w14:textId="77777777" w:rsidTr="005928D1">
        <w:tc>
          <w:tcPr>
            <w:tcW w:w="5000" w:type="pct"/>
            <w:tcBorders>
              <w:top w:val="single" w:sz="6" w:space="0" w:color="78A22F" w:themeColor="accent1"/>
              <w:left w:val="nil"/>
              <w:bottom w:val="nil"/>
              <w:right w:val="nil"/>
            </w:tcBorders>
          </w:tcPr>
          <w:p w14:paraId="4A98AADC" w14:textId="3AC87CBA" w:rsidR="00ED5F8E" w:rsidRPr="00626D32" w:rsidRDefault="00ED5F8E" w:rsidP="005928D1">
            <w:pPr>
              <w:pStyle w:val="BoxSpaceBelow"/>
            </w:pPr>
          </w:p>
        </w:tc>
      </w:tr>
    </w:tbl>
    <w:p w14:paraId="653FF0FE" w14:textId="77777777" w:rsidR="00ED5F8E" w:rsidRDefault="00ED5F8E" w:rsidP="005928D1">
      <w:pPr>
        <w:pStyle w:val="Heading4"/>
      </w:pPr>
      <w:r>
        <w:lastRenderedPageBreak/>
        <w:t>… leading to large variations in subsidy levels within and between jurisdictions</w:t>
      </w:r>
    </w:p>
    <w:p w14:paraId="610D2F8A" w14:textId="77777777" w:rsidR="00ED5F8E" w:rsidRDefault="00ED5F8E" w:rsidP="005928D1">
      <w:pPr>
        <w:pStyle w:val="BodyText"/>
      </w:pPr>
      <w:r>
        <w:t>Consequently, each jurisdiction has both a very wide distribution of subsidy amounts across courses and, given variations in priorities and methods for calculating subsidies, these distributions also vary between jurisdictions (figure 6). For example, very few Diploma/Advanced Diploma courses obtain subsidies above $5000 in Western Australia or Queensland, while more than 50 per cent do so in the ACT, Victoria and New South Wales.</w:t>
      </w:r>
    </w:p>
    <w:p w14:paraId="51E5B738" w14:textId="77777777" w:rsidR="00ED5F8E" w:rsidRDefault="00ED5F8E" w:rsidP="005928D1">
      <w:pPr>
        <w:pStyle w:val="BodyText"/>
      </w:pPr>
      <w:r>
        <w:t>Against the background of these wide variations, some of the Joyce Review’s recommendations for greater national consistency are worthwhile.</w:t>
      </w:r>
    </w:p>
    <w:p w14:paraId="74B2C35F" w14:textId="3865C75C" w:rsidR="00ED5F8E" w:rsidRDefault="00ED5F8E" w:rsidP="005928D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ED5F8E" w14:paraId="54A4ECD6" w14:textId="77777777" w:rsidTr="005928D1">
        <w:trPr>
          <w:tblHeader/>
        </w:trPr>
        <w:tc>
          <w:tcPr>
            <w:tcW w:w="5000" w:type="pct"/>
            <w:tcBorders>
              <w:top w:val="single" w:sz="6" w:space="0" w:color="78A22F" w:themeColor="accent1"/>
              <w:left w:val="nil"/>
              <w:bottom w:val="nil"/>
              <w:right w:val="nil"/>
            </w:tcBorders>
            <w:shd w:val="clear" w:color="auto" w:fill="auto"/>
          </w:tcPr>
          <w:p w14:paraId="08FE0029" w14:textId="77777777" w:rsidR="00ED5F8E" w:rsidRPr="00F7189A" w:rsidRDefault="00ED5F8E" w:rsidP="005928D1">
            <w:pPr>
              <w:pStyle w:val="FigureTitle"/>
              <w:rPr>
                <w:spacing w:val="-2"/>
              </w:rPr>
            </w:pPr>
            <w:r w:rsidRPr="00784A05">
              <w:rPr>
                <w:b w:val="0"/>
              </w:rPr>
              <w:t xml:space="preserve">Figure </w:t>
            </w:r>
            <w:r>
              <w:rPr>
                <w:b w:val="0"/>
              </w:rPr>
              <w:t>6</w:t>
            </w:r>
            <w:r>
              <w:tab/>
            </w:r>
            <w:r w:rsidRPr="00F7189A">
              <w:rPr>
                <w:spacing w:val="-2"/>
              </w:rPr>
              <w:t>The distribution of subsidy rates by jurisdiction varies widely</w:t>
            </w:r>
            <w:r w:rsidRPr="00F7189A">
              <w:rPr>
                <w:rStyle w:val="NoteLabel"/>
                <w:b/>
                <w:spacing w:val="-2"/>
              </w:rPr>
              <w:t>a</w:t>
            </w:r>
          </w:p>
          <w:p w14:paraId="1358E70F" w14:textId="77777777" w:rsidR="00ED5F8E" w:rsidRPr="00176D3F" w:rsidRDefault="00ED5F8E" w:rsidP="005928D1">
            <w:pPr>
              <w:pStyle w:val="Subtitle"/>
            </w:pPr>
            <w:r>
              <w:t>Subsidy for Diploma/Advanced Diploma qualifications ($)</w:t>
            </w:r>
          </w:p>
        </w:tc>
      </w:tr>
      <w:tr w:rsidR="00ED5F8E" w14:paraId="235F42B1" w14:textId="77777777" w:rsidTr="005928D1">
        <w:tc>
          <w:tcPr>
            <w:tcW w:w="5000" w:type="pct"/>
            <w:tcBorders>
              <w:top w:val="nil"/>
              <w:left w:val="nil"/>
              <w:bottom w:val="nil"/>
              <w:right w:val="nil"/>
            </w:tcBorders>
            <w:shd w:val="clear" w:color="auto" w:fill="auto"/>
            <w:tcMar>
              <w:top w:w="28" w:type="dxa"/>
              <w:bottom w:w="28" w:type="dxa"/>
            </w:tcMar>
          </w:tcPr>
          <w:tbl>
            <w:tblPr>
              <w:tblW w:w="5000" w:type="pct"/>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ED5F8E" w:rsidRPr="00B1465D" w14:paraId="70AE1532" w14:textId="77777777" w:rsidTr="005928D1">
              <w:trPr>
                <w:tblHeader/>
                <w:jc w:val="center"/>
              </w:trPr>
              <w:tc>
                <w:tcPr>
                  <w:tcW w:w="5000" w:type="pct"/>
                  <w:tcBorders>
                    <w:top w:val="nil"/>
                    <w:bottom w:val="nil"/>
                  </w:tcBorders>
                </w:tcPr>
                <w:p w14:paraId="561EA508" w14:textId="77777777" w:rsidR="00ED5F8E" w:rsidRPr="00B1465D" w:rsidRDefault="00ED5F8E" w:rsidP="005928D1">
                  <w:pPr>
                    <w:pStyle w:val="Figure"/>
                    <w:spacing w:before="60" w:after="60"/>
                    <w:rPr>
                      <w:rFonts w:ascii="Arial" w:hAnsi="Arial" w:cs="Arial"/>
                      <w:sz w:val="18"/>
                      <w:szCs w:val="18"/>
                    </w:rPr>
                  </w:pPr>
                  <w:r>
                    <w:rPr>
                      <w:rFonts w:ascii="Arial" w:hAnsi="Arial" w:cs="Arial"/>
                      <w:noProof/>
                      <w:sz w:val="18"/>
                      <w:szCs w:val="18"/>
                    </w:rPr>
                    <w:drawing>
                      <wp:inline distT="0" distB="0" distL="0" distR="0" wp14:anchorId="7DC58EFC" wp14:editId="24C840BC">
                        <wp:extent cx="5156200" cy="2337435"/>
                        <wp:effectExtent l="0" t="0" r="0" b="0"/>
                        <wp:docPr id="6" name="Picture 6" descr="This chart shows the distribution of subsidies for non-apprenticeship (and not including loadings and concessions) Diploma and Advanced Diploma qualifications in New South Wales, Victoria, Queensland, Western Australia and the ACT. There is a wide range of subsidies within most jurisdictions, and sometimes large variation in the median subsidy across jurisdictions." title="Figure 6 – The distribution of subsidies rates by jurisdiction varies wide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overview.emf"/>
                                <pic:cNvPicPr/>
                              </pic:nvPicPr>
                              <pic:blipFill rotWithShape="1">
                                <a:blip r:embed="rId45" cstate="print">
                                  <a:extLst>
                                    <a:ext uri="{28A0092B-C50C-407E-A947-70E740481C1C}">
                                      <a14:useLocalDpi xmlns:a14="http://schemas.microsoft.com/office/drawing/2010/main" val="0"/>
                                    </a:ext>
                                  </a:extLst>
                                </a:blip>
                                <a:srcRect r="5107"/>
                                <a:stretch/>
                              </pic:blipFill>
                              <pic:spPr bwMode="auto">
                                <a:xfrm>
                                  <a:off x="0" y="0"/>
                                  <a:ext cx="5157040" cy="2337816"/>
                                </a:xfrm>
                                <a:prstGeom prst="rect">
                                  <a:avLst/>
                                </a:prstGeom>
                                <a:ln>
                                  <a:noFill/>
                                </a:ln>
                                <a:extLst>
                                  <a:ext uri="{53640926-AAD7-44D8-BBD7-CCE9431645EC}">
                                    <a14:shadowObscured xmlns:a14="http://schemas.microsoft.com/office/drawing/2010/main"/>
                                  </a:ext>
                                </a:extLst>
                              </pic:spPr>
                            </pic:pic>
                          </a:graphicData>
                        </a:graphic>
                      </wp:inline>
                    </w:drawing>
                  </w:r>
                </w:p>
              </w:tc>
            </w:tr>
          </w:tbl>
          <w:p w14:paraId="61701194" w14:textId="77777777" w:rsidR="00ED5F8E" w:rsidRDefault="00ED5F8E" w:rsidP="005928D1">
            <w:pPr>
              <w:pStyle w:val="Figure"/>
            </w:pPr>
          </w:p>
        </w:tc>
      </w:tr>
      <w:tr w:rsidR="00ED5F8E" w:rsidRPr="00176D3F" w14:paraId="27C60D05" w14:textId="77777777" w:rsidTr="005928D1">
        <w:tc>
          <w:tcPr>
            <w:tcW w:w="5000" w:type="pct"/>
            <w:tcBorders>
              <w:top w:val="nil"/>
              <w:left w:val="nil"/>
              <w:bottom w:val="nil"/>
              <w:right w:val="nil"/>
            </w:tcBorders>
            <w:shd w:val="clear" w:color="auto" w:fill="auto"/>
          </w:tcPr>
          <w:p w14:paraId="188E57AB" w14:textId="77777777" w:rsidR="00ED5F8E" w:rsidRPr="00176D3F" w:rsidRDefault="00ED5F8E" w:rsidP="005928D1">
            <w:pPr>
              <w:pStyle w:val="Note"/>
            </w:pPr>
            <w:r>
              <w:rPr>
                <w:rStyle w:val="NoteLabel"/>
              </w:rPr>
              <w:t>a</w:t>
            </w:r>
            <w:r>
              <w:t xml:space="preserve"> Non</w:t>
            </w:r>
            <w:r>
              <w:noBreakHyphen/>
              <w:t xml:space="preserve">apprenticeship students without a loading or concession. </w:t>
            </w:r>
            <w:r w:rsidRPr="00055754">
              <w:t>Vertical lines represent the median subsidy.</w:t>
            </w:r>
          </w:p>
        </w:tc>
      </w:tr>
      <w:tr w:rsidR="00ED5F8E" w14:paraId="1636C79D" w14:textId="77777777" w:rsidTr="005928D1">
        <w:tc>
          <w:tcPr>
            <w:tcW w:w="5000" w:type="pct"/>
            <w:tcBorders>
              <w:top w:val="nil"/>
              <w:left w:val="nil"/>
              <w:bottom w:val="single" w:sz="6" w:space="0" w:color="78A22F" w:themeColor="accent1"/>
              <w:right w:val="nil"/>
            </w:tcBorders>
            <w:shd w:val="clear" w:color="auto" w:fill="auto"/>
          </w:tcPr>
          <w:p w14:paraId="73EE40BF" w14:textId="77777777" w:rsidR="00ED5F8E" w:rsidRDefault="00ED5F8E" w:rsidP="005928D1">
            <w:pPr>
              <w:pStyle w:val="Figurespace"/>
            </w:pPr>
          </w:p>
        </w:tc>
      </w:tr>
      <w:tr w:rsidR="00ED5F8E" w:rsidRPr="000863A5" w14:paraId="36A4184B" w14:textId="77777777" w:rsidTr="005928D1">
        <w:tc>
          <w:tcPr>
            <w:tcW w:w="5000" w:type="pct"/>
            <w:tcBorders>
              <w:top w:val="single" w:sz="6" w:space="0" w:color="78A22F" w:themeColor="accent1"/>
              <w:left w:val="nil"/>
              <w:bottom w:val="nil"/>
              <w:right w:val="nil"/>
            </w:tcBorders>
          </w:tcPr>
          <w:p w14:paraId="4E949EFC" w14:textId="339DDB74" w:rsidR="00ED5F8E" w:rsidRPr="00626D32" w:rsidRDefault="00ED5F8E" w:rsidP="005928D1">
            <w:pPr>
              <w:pStyle w:val="BoxSpaceBelow"/>
            </w:pPr>
          </w:p>
        </w:tc>
      </w:tr>
    </w:tbl>
    <w:p w14:paraId="5044BA8E" w14:textId="77777777" w:rsidR="00ED5F8E" w:rsidRDefault="00ED5F8E" w:rsidP="005928D1">
      <w:pPr>
        <w:pStyle w:val="Heading3"/>
        <w:spacing w:before="280"/>
      </w:pPr>
      <w:r>
        <w:t>Options for greater national funding consistency and coherence</w:t>
      </w:r>
    </w:p>
    <w:p w14:paraId="77B5B419" w14:textId="77777777" w:rsidR="00ED5F8E" w:rsidRDefault="00ED5F8E" w:rsidP="005928D1">
      <w:pPr>
        <w:pStyle w:val="BodyText"/>
      </w:pPr>
      <w:r>
        <w:t>The Joyce Review’s critique of complex subsidies is well justified. Much of the complexity and variation in subsidy settings is unlikely to be necessary. Governments have several options for addressing the wide dispersion of subsidy rates and they are not necessarily mutually exclusive.</w:t>
      </w:r>
    </w:p>
    <w:p w14:paraId="10CB0D1C" w14:textId="77777777" w:rsidR="00ED5F8E" w:rsidRDefault="00ED5F8E" w:rsidP="005928D1">
      <w:pPr>
        <w:pStyle w:val="Heading4"/>
      </w:pPr>
      <w:r>
        <w:t>(1) Common methods and greater transparency</w:t>
      </w:r>
    </w:p>
    <w:p w14:paraId="58C29F8C" w14:textId="47BF8B6A" w:rsidR="00ED5F8E" w:rsidRDefault="00ED5F8E" w:rsidP="005928D1">
      <w:pPr>
        <w:pStyle w:val="BodyText"/>
      </w:pPr>
      <w:r>
        <w:t xml:space="preserve">A minimalist option would be the adoption of common methodologies, underpinned by greater transparency in information about costs and methods. A common approach to estimating course costs and setting subsidy rates would help States and Territories adopt better practice and promote transparency in methods. Any such approach would require regular updating of cost bases with reference to the market as a whole — a significant </w:t>
      </w:r>
      <w:r>
        <w:lastRenderedPageBreak/>
        <w:t>departure from current practice. Common approaches do not mean common outcomes, as cost</w:t>
      </w:r>
      <w:r>
        <w:noBreakHyphen/>
        <w:t xml:space="preserve">reflective base costs and loadings may vary between jurisdictions. Similarly, there are good grounds for using consistent methods to determine skills shortages, which are a major determinant of the eligibility of </w:t>
      </w:r>
      <w:r w:rsidR="008760E7">
        <w:t>courses</w:t>
      </w:r>
      <w:r>
        <w:t xml:space="preserve"> for subsidies. These would still take into account the regional dimensions of shortages. A prime function of the Australian Government’s National Skills Commission (due to be formally established in July 2020) will be to develop these more consistent methods.</w:t>
      </w:r>
    </w:p>
    <w:p w14:paraId="3D6F966D" w14:textId="77777777" w:rsidR="00ED5F8E" w:rsidRDefault="00ED5F8E" w:rsidP="005928D1">
      <w:pPr>
        <w:pStyle w:val="BodyText"/>
      </w:pPr>
      <w:r>
        <w:t>An advantage of this minimalist approach is that it would leave jurisdictions to make their own policy judgments about subsidy settings and the courses and student groups they wish to support, while addressing the methodological quirks that lead to unjustified variations.</w:t>
      </w:r>
    </w:p>
    <w:p w14:paraId="7CEAA1E5" w14:textId="77777777" w:rsidR="00ED5F8E" w:rsidRDefault="00ED5F8E" w:rsidP="005928D1">
      <w:pPr>
        <w:pStyle w:val="Heading4"/>
      </w:pPr>
      <w:r>
        <w:t>(2) Streamlining subsidies</w:t>
      </w:r>
    </w:p>
    <w:p w14:paraId="5051C746" w14:textId="77777777" w:rsidR="00ED5F8E" w:rsidRDefault="00ED5F8E" w:rsidP="005928D1">
      <w:pPr>
        <w:pStyle w:val="BodyText"/>
      </w:pPr>
      <w:r>
        <w:t xml:space="preserve">As finely calibrated subsidy rates are unlikely to sway student choices or reflect real differences in the public/private returns from different courses, there are strong grounds for simplifying subsidies. </w:t>
      </w:r>
    </w:p>
    <w:p w14:paraId="6C56B6A6" w14:textId="77777777" w:rsidR="00ED5F8E" w:rsidRDefault="00ED5F8E" w:rsidP="005928D1">
      <w:pPr>
        <w:pStyle w:val="BodyText"/>
      </w:pPr>
      <w:r>
        <w:t>Simplification could take various forms, including:</w:t>
      </w:r>
    </w:p>
    <w:p w14:paraId="55A9DF90" w14:textId="77777777" w:rsidR="00ED5F8E" w:rsidRDefault="00ED5F8E" w:rsidP="005928D1">
      <w:pPr>
        <w:pStyle w:val="BodyText"/>
        <w:ind w:left="426" w:hanging="426"/>
      </w:pPr>
      <w:r>
        <w:t>(a)</w:t>
      </w:r>
      <w:r>
        <w:tab/>
        <w:t xml:space="preserve">a single subsidy rate for all courses on a skills/priorities list, set as a constant percentage of course costs. This approach would not affect relative prices between courses </w:t>
      </w:r>
    </w:p>
    <w:p w14:paraId="70F26875" w14:textId="77777777" w:rsidR="00ED5F8E" w:rsidRDefault="00ED5F8E" w:rsidP="005928D1">
      <w:pPr>
        <w:pStyle w:val="BodyText"/>
        <w:ind w:left="426" w:hanging="426"/>
      </w:pPr>
      <w:r>
        <w:t>(b)</w:t>
      </w:r>
      <w:r>
        <w:tab/>
        <w:t>a flat dollar subsidy for all courses on the skills/priority list. While very simple, this would mean that students would pay a higher share of the costs for high</w:t>
      </w:r>
      <w:r>
        <w:noBreakHyphen/>
        <w:t>cost courses, which may be seen as inequitable. It could also mean that the subsidy could exceed the cost of a course. Unless the student was able to pocket the difference, this would discourage students from seeking value for money</w:t>
      </w:r>
    </w:p>
    <w:p w14:paraId="1E9E45D8" w14:textId="240A361E" w:rsidR="00ED5F8E" w:rsidRDefault="00ED5F8E" w:rsidP="005928D1">
      <w:pPr>
        <w:pStyle w:val="BodyText"/>
        <w:ind w:left="426" w:hanging="426"/>
      </w:pPr>
      <w:r>
        <w:t>(c)</w:t>
      </w:r>
      <w:r>
        <w:tab/>
        <w:t xml:space="preserve">a small set of subsidies whose values would be a share of the average (or efficient) cost of delivering groups of similar </w:t>
      </w:r>
      <w:r w:rsidR="008760E7">
        <w:t>cou</w:t>
      </w:r>
      <w:r w:rsidR="00D81898">
        <w:t>r</w:t>
      </w:r>
      <w:r w:rsidR="008760E7">
        <w:t>ses</w:t>
      </w:r>
      <w:r>
        <w:t>.</w:t>
      </w:r>
    </w:p>
    <w:p w14:paraId="38EA3454" w14:textId="6DC3B9AF" w:rsidR="00ED5F8E" w:rsidRDefault="00ED5F8E" w:rsidP="005928D1">
      <w:pPr>
        <w:pStyle w:val="BodyText"/>
      </w:pPr>
      <w:r>
        <w:t xml:space="preserve">In each case, States and Territories would (in line with the subsidiarity principle) still decide on the rates for their own jurisdictions and the eligibility criteria for subsidised </w:t>
      </w:r>
      <w:r w:rsidR="008760E7">
        <w:t>courses</w:t>
      </w:r>
      <w:r>
        <w:t xml:space="preserve">. Loadings for the higher costs of teaching some groups of students would still apply, as would concessions. </w:t>
      </w:r>
    </w:p>
    <w:p w14:paraId="0BE65196" w14:textId="77777777" w:rsidR="00ED5F8E" w:rsidRDefault="00ED5F8E" w:rsidP="005928D1">
      <w:pPr>
        <w:pStyle w:val="Heading4"/>
      </w:pPr>
      <w:r>
        <w:t>(3) National determination of subsidy rates?</w:t>
      </w:r>
    </w:p>
    <w:p w14:paraId="1DD49D85" w14:textId="40D9CBA5" w:rsidR="00ED5F8E" w:rsidRDefault="00ED5F8E" w:rsidP="005928D1">
      <w:pPr>
        <w:pStyle w:val="BodyText"/>
      </w:pPr>
      <w:r>
        <w:t xml:space="preserve">As recommended by Joyce, a more significant change would be to apply the approach (c) above, but using the same subsidy rate for all jurisdictions and with the costs of each group of </w:t>
      </w:r>
      <w:r w:rsidR="008760E7">
        <w:t>courses</w:t>
      </w:r>
      <w:r>
        <w:t xml:space="preserve"> based on the average national cost of delivery. Loadings would provide additional funding for the costs of provision in regional Australia and for some groups of students. State and Territory governments would be bound by these nationally consistent subsidy levels, but would be free to decide how many subsidised places to offer.</w:t>
      </w:r>
    </w:p>
    <w:p w14:paraId="00ABA95F" w14:textId="77777777" w:rsidR="00ED5F8E" w:rsidRDefault="00ED5F8E" w:rsidP="005928D1">
      <w:pPr>
        <w:pStyle w:val="BodyText"/>
      </w:pPr>
      <w:r>
        <w:lastRenderedPageBreak/>
        <w:t>This recommendation would have the virtue of simplifying subsidy rates and making their derivation transparent. In a workably competitive market, it would create strong incentives for RTOs to minimise costs.</w:t>
      </w:r>
    </w:p>
    <w:p w14:paraId="548D61E0" w14:textId="77777777" w:rsidR="00ED5F8E" w:rsidRDefault="00ED5F8E" w:rsidP="005928D1">
      <w:pPr>
        <w:pStyle w:val="BodyText"/>
      </w:pPr>
      <w:r>
        <w:t>However, national consistency per se is not always a virtue. State and Territory governments would lose the capacity to vary subsidy rates to meet the needs of their local labour market or their social policy objectives. Governments would not have the option of changing subsidy rates (including loadings) to fund more student places (possibly at lower unit cost), or to determine the levels of support and eligibility for concessions for students facing disadvantage.</w:t>
      </w:r>
    </w:p>
    <w:p w14:paraId="4EF0A957" w14:textId="77777777" w:rsidR="00ED5F8E" w:rsidRDefault="00ED5F8E" w:rsidP="005928D1">
      <w:pPr>
        <w:pStyle w:val="BodyText"/>
      </w:pPr>
      <w:r>
        <w:t xml:space="preserve">Regardless of whether there is a national agreement that binds parties to consistent subsidy levels, the analytical work by the National Skills Commission on a common national approach to determine costs (as discussed under option 1 above) will be useful to the States and Territories. </w:t>
      </w:r>
    </w:p>
    <w:p w14:paraId="019D412E" w14:textId="77777777" w:rsidR="00ED5F8E" w:rsidRDefault="00ED5F8E" w:rsidP="005928D1">
      <w:pPr>
        <w:pStyle w:val="Heading4"/>
      </w:pPr>
      <w:r>
        <w:t>(4) Vouchers?</w:t>
      </w:r>
    </w:p>
    <w:p w14:paraId="08DA3BA2" w14:textId="77777777" w:rsidR="00ED5F8E" w:rsidRDefault="00ED5F8E" w:rsidP="005928D1">
      <w:pPr>
        <w:pStyle w:val="BodyText"/>
      </w:pPr>
      <w:r>
        <w:t>State and Territory governments provide subsidies to RTOs. An alternative would be to allocate the funding to students as a voucher</w:t>
      </w:r>
      <w:r>
        <w:noBreakHyphen/>
        <w:t xml:space="preserve">style entitlement. Vouchers would support user choice and should make providers more responsive to their customers. The value of the voucher would be equivalent to some or all of the subsidy that would otherwise have been provided to RTOs. </w:t>
      </w:r>
    </w:p>
    <w:p w14:paraId="372E78FD" w14:textId="77777777" w:rsidR="00ED5F8E" w:rsidRPr="00382B4D" w:rsidRDefault="00ED5F8E" w:rsidP="005928D1">
      <w:pPr>
        <w:pStyle w:val="BodyText"/>
        <w:rPr>
          <w:spacing w:val="-2"/>
        </w:rPr>
      </w:pPr>
      <w:r w:rsidRPr="00382B4D">
        <w:rPr>
          <w:spacing w:val="-2"/>
        </w:rPr>
        <w:t xml:space="preserve">In some jurisdictions, like New South Wales, student places for subsidised courses are capped. Where places are capped, introducing vouchers would be more complex as their numbers would have to be limited to replicate the outcome of direct rationed funding of RTOs. Vouchers could be allocated to students satisfying eligibility criteria (such as some measure of likely success in the occupation), but would be unlike universally available vouchers. </w:t>
      </w:r>
    </w:p>
    <w:p w14:paraId="0CE45DAA" w14:textId="77777777" w:rsidR="00ED5F8E" w:rsidRDefault="00ED5F8E" w:rsidP="005928D1">
      <w:pPr>
        <w:pStyle w:val="BodyText"/>
      </w:pPr>
      <w:r>
        <w:t xml:space="preserve">While capping may be justified because of budget constraints or the desire to limit enrolments in occupations, it also raises an equity issue. Capping means that students studying the same subject could face different net fees, depending on whether they had access to the subsidy before caps were exceeded. The materiality of this issue is unclear, and, in any case, the same problem already applies to students who must pay full fees if they fail to secure a capped place. </w:t>
      </w:r>
    </w:p>
    <w:p w14:paraId="2FE9F32A" w14:textId="77777777" w:rsidR="00ED5F8E" w:rsidRDefault="00ED5F8E" w:rsidP="005928D1">
      <w:pPr>
        <w:pStyle w:val="Heading4"/>
      </w:pPr>
      <w:r>
        <w:t xml:space="preserve">(5) Pricing and student fee regulations can have unintended adverse impacts </w:t>
      </w:r>
    </w:p>
    <w:p w14:paraId="3D2252C6" w14:textId="77777777" w:rsidR="00ED5F8E" w:rsidRDefault="00ED5F8E" w:rsidP="005928D1">
      <w:pPr>
        <w:pStyle w:val="BodyText"/>
      </w:pPr>
      <w:r>
        <w:t xml:space="preserve">Governments differ in how stringently they control student fees and prices paid to RTOs for subsidised courses, reflecting different views on quality and service delivery risks. New South Wales and Western Australia regulate most heavily by fixing student fees for all qualifications (allowing neither lower or higher fees). In that case, the payment to the RTO </w:t>
      </w:r>
      <w:r>
        <w:lastRenderedPageBreak/>
        <w:t>— the ‘price’ of the service — is entirely regulated as the subsidy level is also set. (Queensland sets some student fees, but only for apprenticeship courses).</w:t>
      </w:r>
    </w:p>
    <w:p w14:paraId="68CE3877" w14:textId="67378D7A" w:rsidR="00ED5F8E" w:rsidRDefault="00ED5F8E" w:rsidP="005928D1">
      <w:pPr>
        <w:pStyle w:val="BodyText"/>
      </w:pPr>
      <w:r>
        <w:t xml:space="preserve">Other jurisdictions do not set student fees for most courses, </w:t>
      </w:r>
      <w:r w:rsidR="003E22CE">
        <w:t>al</w:t>
      </w:r>
      <w:r>
        <w:t>though RTOs in Queensland, South Australia, Tasmania and the ACT must charge a (modest) minimum student fee</w:t>
      </w:r>
      <w:r w:rsidRPr="00CA0311">
        <w:t xml:space="preserve"> </w:t>
      </w:r>
      <w:r>
        <w:t>so</w:t>
      </w:r>
      <w:r w:rsidRPr="00BC2631">
        <w:t xml:space="preserve"> that students have </w:t>
      </w:r>
      <w:r>
        <w:t>‘</w:t>
      </w:r>
      <w:r w:rsidRPr="00BC2631">
        <w:t>skin in the game</w:t>
      </w:r>
      <w:r>
        <w:t>’</w:t>
      </w:r>
      <w:r w:rsidRPr="00BC2631">
        <w:t>.</w:t>
      </w:r>
      <w:r>
        <w:t xml:space="preserve"> This sensibly aims to reduce the risk of fraudulent conduct by RTOs (for example, giving inducements to students to undertake training while supplying low</w:t>
      </w:r>
      <w:r>
        <w:noBreakHyphen/>
        <w:t xml:space="preserve">quality services, so maximising the </w:t>
      </w:r>
      <w:r w:rsidRPr="00BC2631">
        <w:t>value of the subsidy</w:t>
      </w:r>
      <w:r>
        <w:t>) and encourages students to choose their training carefully.</w:t>
      </w:r>
      <w:r w:rsidRPr="00BC2631">
        <w:t xml:space="preserve"> </w:t>
      </w:r>
    </w:p>
    <w:p w14:paraId="4A591275" w14:textId="77777777" w:rsidR="00ED5F8E" w:rsidRDefault="00ED5F8E" w:rsidP="005928D1">
      <w:pPr>
        <w:pStyle w:val="BodyText"/>
      </w:pPr>
      <w:r>
        <w:t xml:space="preserve">However, beyond a requirement to have a student fee, regulated prices and student fees can have perverse impacts because they </w:t>
      </w:r>
      <w:r w:rsidRPr="002C6755">
        <w:t xml:space="preserve">reduce the ability of RTOs to differentiate based on quality and mode of delivery. </w:t>
      </w:r>
      <w:r w:rsidRPr="00004EB3">
        <w:t xml:space="preserve">For example, price regulations do not prevent RTOs from reducing quality, but they </w:t>
      </w:r>
      <w:r>
        <w:t>can</w:t>
      </w:r>
      <w:r w:rsidRPr="00004EB3">
        <w:t xml:space="preserve"> prevent them from delivering higher</w:t>
      </w:r>
      <w:r>
        <w:noBreakHyphen/>
      </w:r>
      <w:r w:rsidRPr="00004EB3">
        <w:t>quality training at a higher price</w:t>
      </w:r>
      <w:r>
        <w:t xml:space="preserve"> or delivering high</w:t>
      </w:r>
      <w:r>
        <w:noBreakHyphen/>
        <w:t>quality courses at lower than capped prices, as is the case in New South Wales</w:t>
      </w:r>
      <w:r w:rsidRPr="00004EB3">
        <w:t>.</w:t>
      </w:r>
      <w:r>
        <w:t xml:space="preserve"> </w:t>
      </w:r>
    </w:p>
    <w:p w14:paraId="5625FB8D" w14:textId="77777777" w:rsidR="00ED5F8E" w:rsidRDefault="00ED5F8E" w:rsidP="005928D1">
      <w:pPr>
        <w:pStyle w:val="BodyText"/>
      </w:pPr>
      <w:r>
        <w:t>Consequently, there are good grounds for the New South Wales and Western Australian Governments to remove price regulations (and for the Queensland Government, its price control of apprenticeship courses). The risks of excessive student fees would be mitigated through the provision of information to students and possibly some initial price monitoring.</w:t>
      </w:r>
    </w:p>
    <w:p w14:paraId="0A304364" w14:textId="77777777" w:rsidR="00ED5F8E" w:rsidRDefault="00ED5F8E" w:rsidP="005928D1">
      <w:pPr>
        <w:pStyle w:val="Heading4"/>
      </w:pPr>
      <w:r>
        <w:t>(6) A bigger role for loans?</w:t>
      </w:r>
    </w:p>
    <w:p w14:paraId="78960DC5" w14:textId="77777777" w:rsidR="00ED5F8E" w:rsidRDefault="00ED5F8E" w:rsidP="005928D1">
      <w:pPr>
        <w:pStyle w:val="BodyText"/>
      </w:pPr>
      <w:r>
        <w:t>Course subsidies have overly elaborate designs, do not apply for many courses, have only partial effectiveness in increasing overall VET enrolments and changing students’ course choices, and involve large government outlays. By contrast, income contingent loans have promising features that suggest they could play — if robustly designed with effective integrity safeguards — a larger role in government funding of the VET system:</w:t>
      </w:r>
    </w:p>
    <w:p w14:paraId="2F9B327B" w14:textId="77777777" w:rsidR="00ED5F8E" w:rsidRDefault="00ED5F8E" w:rsidP="005928D1">
      <w:pPr>
        <w:pStyle w:val="ListBullet"/>
      </w:pPr>
      <w:r>
        <w:t>loans address the difficulty many students face in paying upfront for VET (upfront payments are still required for many courses)</w:t>
      </w:r>
    </w:p>
    <w:p w14:paraId="6FEC7285" w14:textId="77777777" w:rsidR="00ED5F8E" w:rsidRDefault="00ED5F8E" w:rsidP="005928D1">
      <w:pPr>
        <w:pStyle w:val="ListBullet"/>
      </w:pPr>
      <w:r>
        <w:t>loans directly target the market failure that credit is not available for uncertain investment in human capital</w:t>
      </w:r>
    </w:p>
    <w:p w14:paraId="5CF2505A" w14:textId="77777777" w:rsidR="00ED5F8E" w:rsidRDefault="00ED5F8E" w:rsidP="005928D1">
      <w:pPr>
        <w:pStyle w:val="ListBullet"/>
      </w:pPr>
      <w:r>
        <w:t>students receive a signal that training is a long</w:t>
      </w:r>
      <w:r>
        <w:noBreakHyphen/>
        <w:t>term investment</w:t>
      </w:r>
    </w:p>
    <w:p w14:paraId="5701663C" w14:textId="77777777" w:rsidR="00ED5F8E" w:rsidRDefault="00ED5F8E" w:rsidP="005928D1">
      <w:pPr>
        <w:pStyle w:val="ListBullet"/>
      </w:pPr>
      <w:r>
        <w:t xml:space="preserve">the contingent nature of loans means they do not have adverse equity effects if training does not deliver its expected dividends </w:t>
      </w:r>
    </w:p>
    <w:p w14:paraId="6BBBE7F5" w14:textId="6FB8EDE1" w:rsidR="00ED5F8E" w:rsidRDefault="00ED5F8E" w:rsidP="005928D1">
      <w:pPr>
        <w:pStyle w:val="ListBullet"/>
      </w:pPr>
      <w:r>
        <w:t>the long</w:t>
      </w:r>
      <w:r w:rsidR="000C7D22">
        <w:noBreakHyphen/>
      </w:r>
      <w:r>
        <w:t>term fiscal costs of loans should be less than subsidies</w:t>
      </w:r>
    </w:p>
    <w:p w14:paraId="22BE8BE1" w14:textId="77777777" w:rsidR="00ED5F8E" w:rsidRDefault="00ED5F8E" w:rsidP="005928D1">
      <w:pPr>
        <w:pStyle w:val="ListBullet"/>
      </w:pPr>
      <w:r>
        <w:t>loans give students a portable entitlement that promotes user choice</w:t>
      </w:r>
    </w:p>
    <w:p w14:paraId="0309038B" w14:textId="77777777" w:rsidR="00ED5F8E" w:rsidRDefault="00ED5F8E" w:rsidP="005928D1">
      <w:pPr>
        <w:pStyle w:val="ListBullet"/>
      </w:pPr>
      <w:r>
        <w:t xml:space="preserve">clearly disclosed loans require ‘skin in the game’ from students who will have stronger incentives to choose efficient, lower priced RTOs and to choose suitable qualifications and courses </w:t>
      </w:r>
    </w:p>
    <w:p w14:paraId="0BD9A5F2" w14:textId="77777777" w:rsidR="00ED5F8E" w:rsidRDefault="00ED5F8E" w:rsidP="005928D1">
      <w:pPr>
        <w:pStyle w:val="ListBullet"/>
      </w:pPr>
      <w:r>
        <w:lastRenderedPageBreak/>
        <w:t>loans allow students to choose based on their preferences and on the likely benefits of courses and careers.</w:t>
      </w:r>
    </w:p>
    <w:p w14:paraId="37BFDC1B" w14:textId="7021B90F" w:rsidR="00ED5F8E" w:rsidRDefault="00ED5F8E" w:rsidP="005928D1">
      <w:pPr>
        <w:pStyle w:val="BodyText"/>
      </w:pPr>
      <w:r>
        <w:t>The widespread rorting of VET FEE</w:t>
      </w:r>
      <w:r>
        <w:noBreakHyphen/>
        <w:t>HELP has obscured these intrinsic advantages, but these failures were a symptom of poor policy design and implementation, rather than a failure in the concept.</w:t>
      </w:r>
    </w:p>
    <w:p w14:paraId="566BC234" w14:textId="560CD027" w:rsidR="00ED5F8E" w:rsidRDefault="00ED5F8E" w:rsidP="005928D1">
      <w:pPr>
        <w:pStyle w:val="BodyText"/>
        <w:rPr>
          <w:rStyle w:val="Heading4Char"/>
          <w:rFonts w:ascii="Times New Roman" w:hAnsi="Times New Roman"/>
        </w:rPr>
      </w:pPr>
      <w:r>
        <w:rPr>
          <w:rStyle w:val="Heading4Char"/>
          <w:rFonts w:ascii="Times New Roman" w:hAnsi="Times New Roman"/>
        </w:rPr>
        <w:t>Current income</w:t>
      </w:r>
      <w:r w:rsidR="00582796">
        <w:rPr>
          <w:rStyle w:val="Heading4Char"/>
          <w:rFonts w:ascii="Times New Roman" w:hAnsi="Times New Roman"/>
        </w:rPr>
        <w:t xml:space="preserve"> </w:t>
      </w:r>
      <w:r>
        <w:rPr>
          <w:rStyle w:val="Heading4Char"/>
          <w:rFonts w:ascii="Times New Roman" w:hAnsi="Times New Roman"/>
        </w:rPr>
        <w:t xml:space="preserve">contingent VET Student Loans (VSL) provided by the Australian Government have many strong (and justified) protections against rorting, but the focus on </w:t>
      </w:r>
      <w:r w:rsidRPr="007F68F0">
        <w:rPr>
          <w:rStyle w:val="Heading4Char"/>
          <w:rFonts w:ascii="Times New Roman" w:hAnsi="Times New Roman"/>
        </w:rPr>
        <w:t>prevent</w:t>
      </w:r>
      <w:r>
        <w:rPr>
          <w:rStyle w:val="Heading4Char"/>
          <w:rFonts w:ascii="Times New Roman" w:hAnsi="Times New Roman"/>
        </w:rPr>
        <w:t>ing</w:t>
      </w:r>
      <w:r w:rsidRPr="007F68F0">
        <w:rPr>
          <w:rStyle w:val="Heading4Char"/>
          <w:rFonts w:ascii="Times New Roman" w:hAnsi="Times New Roman"/>
        </w:rPr>
        <w:t xml:space="preserve"> </w:t>
      </w:r>
      <w:r>
        <w:rPr>
          <w:rStyle w:val="Heading4Char"/>
          <w:rFonts w:ascii="Times New Roman" w:hAnsi="Times New Roman"/>
        </w:rPr>
        <w:t>malfeasance</w:t>
      </w:r>
      <w:r w:rsidRPr="007F68F0">
        <w:rPr>
          <w:rStyle w:val="Heading4Char"/>
          <w:rFonts w:ascii="Times New Roman" w:hAnsi="Times New Roman"/>
        </w:rPr>
        <w:t xml:space="preserve"> and </w:t>
      </w:r>
      <w:r>
        <w:rPr>
          <w:rStyle w:val="Heading4Char"/>
          <w:rFonts w:ascii="Times New Roman" w:hAnsi="Times New Roman"/>
        </w:rPr>
        <w:t>reducing</w:t>
      </w:r>
      <w:r w:rsidRPr="007F68F0">
        <w:rPr>
          <w:rStyle w:val="Heading4Char"/>
          <w:rFonts w:ascii="Times New Roman" w:hAnsi="Times New Roman"/>
        </w:rPr>
        <w:t xml:space="preserve"> fiscal </w:t>
      </w:r>
      <w:r>
        <w:rPr>
          <w:rStyle w:val="Heading4Char"/>
          <w:rFonts w:ascii="Times New Roman" w:hAnsi="Times New Roman"/>
        </w:rPr>
        <w:t xml:space="preserve">risks may have undermined the key role of loans in providing affordable access to training. VSL is bound by complex restrictions and poorly targeted and burdensome administration. In its current form, not only does VSL limit access to loans for many students, but it has adverse effects on incentives. It may push students into the higher education system or from more costly VET courses to cheaper ones, </w:t>
      </w:r>
      <w:r w:rsidR="003E22CE">
        <w:rPr>
          <w:rStyle w:val="Heading4Char"/>
          <w:rFonts w:ascii="Times New Roman" w:hAnsi="Times New Roman"/>
        </w:rPr>
        <w:t>al</w:t>
      </w:r>
      <w:r>
        <w:rPr>
          <w:rStyle w:val="Heading4Char"/>
          <w:rFonts w:ascii="Times New Roman" w:hAnsi="Times New Roman"/>
        </w:rPr>
        <w:t xml:space="preserve">though neither of these destinations may suit their preferences and capabilities. VSL may also affect the behaviour of VET providers. Some do not apply for access to VSL as arrangements are too compliance heavy. Others may change the </w:t>
      </w:r>
      <w:r w:rsidRPr="00C910C6">
        <w:rPr>
          <w:rStyle w:val="Heading4Char"/>
          <w:rFonts w:ascii="Times New Roman" w:hAnsi="Times New Roman"/>
        </w:rPr>
        <w:t>quality and type of courses they deliver</w:t>
      </w:r>
      <w:r>
        <w:rPr>
          <w:rStyle w:val="Heading4Char"/>
          <w:rFonts w:ascii="Times New Roman" w:hAnsi="Times New Roman"/>
        </w:rPr>
        <w:t xml:space="preserve"> so that VSL caps do not bind (or not by much).</w:t>
      </w:r>
    </w:p>
    <w:p w14:paraId="7F061D9A" w14:textId="77777777" w:rsidR="00ED5F8E" w:rsidRDefault="00ED5F8E" w:rsidP="005928D1">
      <w:pPr>
        <w:pStyle w:val="BodyText"/>
      </w:pPr>
      <w:r>
        <w:rPr>
          <w:rStyle w:val="Heading4Char"/>
          <w:rFonts w:ascii="Times New Roman" w:hAnsi="Times New Roman"/>
        </w:rPr>
        <w:t xml:space="preserve">There are four broad </w:t>
      </w:r>
      <w:r>
        <w:t xml:space="preserve">policy </w:t>
      </w:r>
      <w:r>
        <w:rPr>
          <w:rStyle w:val="Heading4Char"/>
          <w:rFonts w:ascii="Times New Roman" w:hAnsi="Times New Roman"/>
        </w:rPr>
        <w:t>options that could enable VSL to better meet its objectives</w:t>
      </w:r>
      <w:r>
        <w:t xml:space="preserve">. </w:t>
      </w:r>
    </w:p>
    <w:p w14:paraId="28AA9F8C" w14:textId="77777777" w:rsidR="00ED5F8E" w:rsidRDefault="00ED5F8E" w:rsidP="005928D1">
      <w:pPr>
        <w:pStyle w:val="BodyText"/>
      </w:pPr>
      <w:r>
        <w:t>Regardless of more significant reform directions for VSL, there are reasonable grounds to streamline administrative and compliance arrangements so that they are less burdensome for low</w:t>
      </w:r>
      <w:r>
        <w:noBreakHyphen/>
        <w:t>risk RTOs.</w:t>
      </w:r>
    </w:p>
    <w:p w14:paraId="34B7886A" w14:textId="77C0B88C" w:rsidR="00ED5F8E" w:rsidRDefault="00ED5F8E" w:rsidP="005928D1">
      <w:pPr>
        <w:pStyle w:val="BodyText"/>
      </w:pPr>
      <w:r>
        <w:t xml:space="preserve">The VSL program’s significant restrictions on eligible courses appear arbitrary and lack a clear rationale, which suggests the scope for ending them. A course is only eligible for VSL if it is subsidised by at least two States and Territories, or is a science, technology, engineering or mathematics course, or is tied to licensing requirements for a particular occupation. The consequence is that about one third of the total number of accredited courses at the </w:t>
      </w:r>
      <w:r w:rsidR="004F3084">
        <w:t>D</w:t>
      </w:r>
      <w:r>
        <w:t>iploma or higher level are ineligible for VSL (while the more general restrictions on lower</w:t>
      </w:r>
      <w:r>
        <w:noBreakHyphen/>
        <w:t>level qualifications mean that none of these are eligible).</w:t>
      </w:r>
    </w:p>
    <w:p w14:paraId="7FF91A14" w14:textId="5B77C2EE" w:rsidR="00ED5F8E" w:rsidRDefault="00ED5F8E" w:rsidP="005928D1">
      <w:pPr>
        <w:pStyle w:val="BodyText"/>
      </w:pPr>
      <w:r w:rsidRPr="004144C8">
        <w:t xml:space="preserve">The current restriction that the VSL program is only available to students studying some </w:t>
      </w:r>
      <w:r w:rsidR="00F13AB8">
        <w:t>D</w:t>
      </w:r>
      <w:r w:rsidRPr="004144C8">
        <w:t>iploma or higher</w:t>
      </w:r>
      <w:r>
        <w:noBreakHyphen/>
      </w:r>
      <w:r w:rsidRPr="004144C8">
        <w:t xml:space="preserve">level qualifications could be relaxed to extend </w:t>
      </w:r>
      <w:r w:rsidR="00767193">
        <w:t>income contingent loans (</w:t>
      </w:r>
      <w:r w:rsidRPr="004144C8">
        <w:t>ICLs</w:t>
      </w:r>
      <w:r w:rsidR="00767193">
        <w:t>)</w:t>
      </w:r>
      <w:r w:rsidRPr="004144C8">
        <w:t xml:space="preserve"> to lower level qualifications, particularly Certificates III and IV</w:t>
      </w:r>
      <w:r>
        <w:t>. Many students studying lower</w:t>
      </w:r>
      <w:r>
        <w:noBreakHyphen/>
        <w:t xml:space="preserve">level qualifications face fees of thousands of dollars without recourse to a loan — an obstacle to training for some, and out of kilter with the loans available in the higher education sector. </w:t>
      </w:r>
    </w:p>
    <w:p w14:paraId="126A6DBA" w14:textId="77777777" w:rsidR="00ED5F8E" w:rsidRPr="00382B4D" w:rsidRDefault="00ED5F8E" w:rsidP="005928D1">
      <w:pPr>
        <w:pStyle w:val="BodyText"/>
        <w:rPr>
          <w:spacing w:val="-2"/>
        </w:rPr>
      </w:pPr>
      <w:r w:rsidRPr="00382B4D">
        <w:rPr>
          <w:spacing w:val="-2"/>
        </w:rPr>
        <w:t>While loan caps may be an effective measure to counter the risk of misconduct by, and lack of competition between, RTOs, their levels may not be justified. In particular, the lower the cap, the more it undermines the purpose of loans to provide finance for students finding student fees unaffordable, especially for students who might have to train in the fee</w:t>
      </w:r>
      <w:r w:rsidRPr="00382B4D">
        <w:rPr>
          <w:spacing w:val="-2"/>
        </w:rPr>
        <w:noBreakHyphen/>
        <w:t>for</w:t>
      </w:r>
      <w:r w:rsidRPr="00382B4D">
        <w:rPr>
          <w:spacing w:val="-2"/>
        </w:rPr>
        <w:noBreakHyphen/>
        <w:t xml:space="preserve">service market and who are disadvantaged. Given the other measures now in place that can address </w:t>
      </w:r>
      <w:r w:rsidRPr="00382B4D">
        <w:rPr>
          <w:spacing w:val="-2"/>
        </w:rPr>
        <w:lastRenderedPageBreak/>
        <w:t>misconduct and excessive pricing, an option is to raise what appear to be excessively stringent caps. Such an option could still require a student to pay something upfront.</w:t>
      </w:r>
    </w:p>
    <w:p w14:paraId="180020CF" w14:textId="3603609F" w:rsidR="00ED5F8E" w:rsidRDefault="00ED5F8E" w:rsidP="005928D1">
      <w:pPr>
        <w:pStyle w:val="BodyText"/>
      </w:pPr>
      <w:r>
        <w:t>A reform agenda for VSL could choose any combination of the above possible changes to the current framework. Table 2 presents one such spectrum. A conservative option would be to relax course restrictions, which would</w:t>
      </w:r>
      <w:r w:rsidRPr="00B55E32">
        <w:t xml:space="preserve"> </w:t>
      </w:r>
      <w:r>
        <w:t>make all Diplomas/Advanced Diplomas eligible for loans, increasing access to loans and reducing students’ upfront costs. A further step would be to widen eligibility to students studying Certificate III/IVs. The most far</w:t>
      </w:r>
      <w:r>
        <w:noBreakHyphen/>
        <w:t xml:space="preserve">reaching initiative would be to allow access to VSL for all students in nationally recognised training programs. In that instance, the quid pro quo for the Australian Government’s exposure to greater loan liabilities would be its withdrawal from (or reduction in its) funding through its agreement with the States and Territories. </w:t>
      </w:r>
    </w:p>
    <w:p w14:paraId="57F76D6E" w14:textId="77777777" w:rsidR="00ED5F8E" w:rsidRDefault="00ED5F8E" w:rsidP="005928D1">
      <w:pPr>
        <w:pStyle w:val="BodyText"/>
      </w:pPr>
      <w:r>
        <w:t>Moreover, a</w:t>
      </w:r>
      <w:r w:rsidRPr="00452AD6">
        <w:t>ny expansion of governments’ funding of the VET system may be best undertaken through a greater reorientation to loans rather than more subsidies</w:t>
      </w:r>
      <w:r>
        <w:t xml:space="preserve">. </w:t>
      </w:r>
    </w:p>
    <w:p w14:paraId="4A2DF2B2" w14:textId="77777777" w:rsidR="00ED5F8E" w:rsidRDefault="00ED5F8E" w:rsidP="005928D1">
      <w:pPr>
        <w:pStyle w:val="BodyText"/>
      </w:pPr>
      <w:r>
        <w:t xml:space="preserve">The benefits of reforms could be significant. Extending loans to new groups of students would help make training more affordable, increasing the uptake of qualifications and diversity of choice. </w:t>
      </w:r>
    </w:p>
    <w:p w14:paraId="3632E2F0" w14:textId="775F0006" w:rsidR="001C28CB" w:rsidRPr="001C28CB" w:rsidRDefault="001C28CB" w:rsidP="001C28CB">
      <w:pPr>
        <w:pStyle w:val="BodyText"/>
      </w:pPr>
      <w:r w:rsidRPr="001C28CB">
        <w:t>A challenge in redesigning VSL is the shadow cast by the scarring experiences of the widespread rorting of V</w:t>
      </w:r>
      <w:r w:rsidR="007211E5">
        <w:t>ET FEE-HELP</w:t>
      </w:r>
      <w:r w:rsidRPr="001C28CB">
        <w:t xml:space="preserve">, with its costly impacts on thousands of students, the Australian Government and the reputation of the entire sector. Accordingly, any expansion of loans in the VET sector would have to be accompanied by effective regulation of course quality and the market conduct of RTOs — many of which are already a feature of the existing VSL — and accessible and relevant information on courses for students. </w:t>
      </w:r>
    </w:p>
    <w:p w14:paraId="5FC4796B" w14:textId="64296B58" w:rsidR="00ED5F8E" w:rsidRPr="0044545E" w:rsidRDefault="001C28CB" w:rsidP="001C28CB">
      <w:pPr>
        <w:pStyle w:val="BodyText"/>
        <w:rPr>
          <w:rStyle w:val="Heading4Char"/>
          <w:rFonts w:ascii="Times New Roman" w:hAnsi="Times New Roman"/>
          <w:spacing w:val="-2"/>
        </w:rPr>
      </w:pPr>
      <w:r w:rsidRPr="0044545E">
        <w:rPr>
          <w:spacing w:val="-2"/>
        </w:rPr>
        <w:t>To the extent that the Australian Government is concerned to further moderate risks, it could include some course restrictions where the risks were deemed high. For example, the Business Council of Australia and the Australian Industry Group recommended a black list approach (that is, the Government would nominate ineligible course loans), leaving remaining courses eligible for loans. Similarly, the Australian Government could set a transition path to a less restrictive system, testing risk as caps and qualification restrictions are lifted.</w:t>
      </w:r>
    </w:p>
    <w:p w14:paraId="0F72E726" w14:textId="69AF43EC" w:rsidR="00ED5F8E" w:rsidRDefault="00ED5F8E" w:rsidP="005928D1">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4A0" w:firstRow="1" w:lastRow="0" w:firstColumn="1" w:lastColumn="0" w:noHBand="0" w:noVBand="1"/>
        <w:tblDescription w:val="Table used for design: contains a nested table with data/information."/>
      </w:tblPr>
      <w:tblGrid>
        <w:gridCol w:w="8789"/>
      </w:tblGrid>
      <w:tr w:rsidR="00ED5F8E" w14:paraId="7BB47E3F" w14:textId="77777777" w:rsidTr="005928D1">
        <w:trPr>
          <w:tblHeader/>
        </w:trPr>
        <w:tc>
          <w:tcPr>
            <w:tcW w:w="5000" w:type="pct"/>
            <w:tcBorders>
              <w:top w:val="single" w:sz="6" w:space="0" w:color="78A22F"/>
              <w:left w:val="nil"/>
              <w:bottom w:val="nil"/>
              <w:right w:val="nil"/>
            </w:tcBorders>
            <w:hideMark/>
          </w:tcPr>
          <w:p w14:paraId="461A5826" w14:textId="77777777" w:rsidR="00ED5F8E" w:rsidRDefault="00ED5F8E" w:rsidP="005928D1">
            <w:pPr>
              <w:pStyle w:val="TableTitle"/>
            </w:pPr>
            <w:r>
              <w:rPr>
                <w:b w:val="0"/>
              </w:rPr>
              <w:t>Table 2</w:t>
            </w:r>
            <w:r>
              <w:tab/>
              <w:t>One possible spectrum of options for reform of VET Student Loans</w:t>
            </w:r>
            <w:r w:rsidRPr="008776FB">
              <w:rPr>
                <w:rStyle w:val="NoteLabel"/>
                <w:b/>
                <w:bCs/>
              </w:rPr>
              <w:t>a</w:t>
            </w:r>
          </w:p>
        </w:tc>
      </w:tr>
      <w:tr w:rsidR="00ED5F8E" w14:paraId="08630B01" w14:textId="77777777" w:rsidTr="005928D1">
        <w:tc>
          <w:tcPr>
            <w:tcW w:w="5000" w:type="pct"/>
            <w:tcBorders>
              <w:top w:val="nil"/>
              <w:left w:val="nil"/>
              <w:bottom w:val="nil"/>
              <w:right w:val="nil"/>
            </w:tcBorders>
            <w:hideMark/>
          </w:tcPr>
          <w:tbl>
            <w:tblPr>
              <w:tblW w:w="8647" w:type="dxa"/>
              <w:tblCellMar>
                <w:top w:w="28" w:type="dxa"/>
                <w:left w:w="0" w:type="dxa"/>
                <w:right w:w="0" w:type="dxa"/>
              </w:tblCellMar>
              <w:tblLook w:val="04A0" w:firstRow="1" w:lastRow="0" w:firstColumn="1" w:lastColumn="0" w:noHBand="0" w:noVBand="1"/>
            </w:tblPr>
            <w:tblGrid>
              <w:gridCol w:w="1702"/>
              <w:gridCol w:w="2411"/>
              <w:gridCol w:w="4534"/>
            </w:tblGrid>
            <w:tr w:rsidR="00ED5F8E" w14:paraId="7E1B6C9D" w14:textId="77777777" w:rsidTr="005928D1">
              <w:trPr>
                <w:tblHeader/>
              </w:trPr>
              <w:tc>
                <w:tcPr>
                  <w:tcW w:w="984" w:type="pct"/>
                  <w:tcBorders>
                    <w:top w:val="single" w:sz="6" w:space="0" w:color="BFBFBF"/>
                    <w:left w:val="nil"/>
                    <w:bottom w:val="single" w:sz="6" w:space="0" w:color="BFBFBF"/>
                    <w:right w:val="nil"/>
                  </w:tcBorders>
                  <w:hideMark/>
                </w:tcPr>
                <w:p w14:paraId="565C2BEC" w14:textId="77777777" w:rsidR="00ED5F8E" w:rsidRDefault="00ED5F8E" w:rsidP="005928D1">
                  <w:pPr>
                    <w:pStyle w:val="TableColumnHeading"/>
                    <w:ind w:left="0"/>
                    <w:jc w:val="left"/>
                  </w:pPr>
                  <w:r>
                    <w:t>Option</w:t>
                  </w:r>
                </w:p>
              </w:tc>
              <w:tc>
                <w:tcPr>
                  <w:tcW w:w="1394" w:type="pct"/>
                  <w:tcBorders>
                    <w:top w:val="single" w:sz="6" w:space="0" w:color="BFBFBF"/>
                    <w:left w:val="nil"/>
                    <w:bottom w:val="single" w:sz="6" w:space="0" w:color="BFBFBF"/>
                    <w:right w:val="nil"/>
                  </w:tcBorders>
                  <w:hideMark/>
                </w:tcPr>
                <w:p w14:paraId="290DF273" w14:textId="77777777" w:rsidR="00ED5F8E" w:rsidRDefault="00ED5F8E" w:rsidP="005928D1">
                  <w:pPr>
                    <w:pStyle w:val="TableColumnHeading"/>
                    <w:ind w:left="141" w:hanging="142"/>
                    <w:jc w:val="left"/>
                  </w:pPr>
                  <w:r>
                    <w:t>Main features</w:t>
                  </w:r>
                </w:p>
              </w:tc>
              <w:tc>
                <w:tcPr>
                  <w:tcW w:w="2622" w:type="pct"/>
                  <w:tcBorders>
                    <w:top w:val="single" w:sz="6" w:space="0" w:color="BFBFBF"/>
                    <w:left w:val="nil"/>
                    <w:bottom w:val="single" w:sz="6" w:space="0" w:color="BFBFBF"/>
                    <w:right w:val="nil"/>
                  </w:tcBorders>
                  <w:hideMark/>
                </w:tcPr>
                <w:p w14:paraId="171AE6F8" w14:textId="77777777" w:rsidR="00ED5F8E" w:rsidRDefault="00ED5F8E" w:rsidP="005928D1">
                  <w:pPr>
                    <w:pStyle w:val="TableColumnHeading"/>
                    <w:ind w:left="295" w:right="28" w:hanging="182"/>
                    <w:jc w:val="left"/>
                  </w:pPr>
                  <w:r>
                    <w:t>Key issues to consider</w:t>
                  </w:r>
                </w:p>
              </w:tc>
            </w:tr>
            <w:tr w:rsidR="00ED5F8E" w14:paraId="0C3FC17A" w14:textId="77777777" w:rsidTr="005928D1">
              <w:tc>
                <w:tcPr>
                  <w:tcW w:w="984" w:type="pct"/>
                  <w:tcBorders>
                    <w:top w:val="single" w:sz="6" w:space="0" w:color="BFBFBF"/>
                    <w:left w:val="nil"/>
                    <w:bottom w:val="nil"/>
                    <w:right w:val="nil"/>
                  </w:tcBorders>
                  <w:shd w:val="clear" w:color="auto" w:fill="F2F2F2" w:themeFill="background1" w:themeFillShade="F2"/>
                  <w:hideMark/>
                </w:tcPr>
                <w:p w14:paraId="7D22CFE6" w14:textId="4DB27E09" w:rsidR="00ED5F8E" w:rsidRDefault="00ED5F8E" w:rsidP="00382B4D">
                  <w:pPr>
                    <w:pStyle w:val="TableBodyText"/>
                    <w:spacing w:before="80"/>
                    <w:jc w:val="left"/>
                  </w:pPr>
                  <w:r>
                    <w:t xml:space="preserve">VET Student Loans (VSL) available for more/all </w:t>
                  </w:r>
                  <w:r w:rsidR="00F13AB8">
                    <w:t>D</w:t>
                  </w:r>
                  <w:r>
                    <w:t xml:space="preserve">iplomas and advanced </w:t>
                  </w:r>
                  <w:r w:rsidR="00F13AB8">
                    <w:t>D</w:t>
                  </w:r>
                  <w:r>
                    <w:t>iplomas</w:t>
                  </w:r>
                </w:p>
                <w:p w14:paraId="3B8E96FA" w14:textId="77777777" w:rsidR="00ED5F8E" w:rsidRDefault="00ED5F8E" w:rsidP="005928D1">
                  <w:pPr>
                    <w:pStyle w:val="TableBodyText"/>
                    <w:jc w:val="left"/>
                  </w:pPr>
                  <w:r>
                    <w:t>(by relaxing or removing loan eligibility to priority skill lists)</w:t>
                  </w:r>
                </w:p>
              </w:tc>
              <w:tc>
                <w:tcPr>
                  <w:tcW w:w="1394" w:type="pct"/>
                  <w:tcBorders>
                    <w:top w:val="single" w:sz="6" w:space="0" w:color="BFBFBF"/>
                    <w:left w:val="nil"/>
                    <w:bottom w:val="nil"/>
                    <w:right w:val="nil"/>
                  </w:tcBorders>
                  <w:shd w:val="clear" w:color="auto" w:fill="F2F2F2" w:themeFill="background1" w:themeFillShade="F2"/>
                  <w:hideMark/>
                </w:tcPr>
                <w:p w14:paraId="6842C85D" w14:textId="77777777" w:rsidR="00ED5F8E" w:rsidRDefault="00ED5F8E" w:rsidP="00382B4D">
                  <w:pPr>
                    <w:pStyle w:val="TableBullet"/>
                    <w:spacing w:before="80"/>
                  </w:pPr>
                  <w:r>
                    <w:rPr>
                      <w:u w:val="single"/>
                    </w:rPr>
                    <w:t>More</w:t>
                  </w:r>
                  <w:r>
                    <w:t xml:space="preserve"> students eligible for assistance </w:t>
                  </w:r>
                </w:p>
                <w:p w14:paraId="650D85EE" w14:textId="5577D306" w:rsidR="00ED5F8E" w:rsidRDefault="00ED5F8E" w:rsidP="005928D1">
                  <w:pPr>
                    <w:pStyle w:val="TableBullet"/>
                  </w:pPr>
                  <w:r>
                    <w:t xml:space="preserve">More consistent VSL eligibility for students studying </w:t>
                  </w:r>
                  <w:r w:rsidR="00F13AB8">
                    <w:t>D</w:t>
                  </w:r>
                  <w:r>
                    <w:t>iplomas</w:t>
                  </w:r>
                </w:p>
                <w:p w14:paraId="52D7D5C0" w14:textId="77777777" w:rsidR="00ED5F8E" w:rsidRDefault="00ED5F8E" w:rsidP="005928D1">
                  <w:pPr>
                    <w:pStyle w:val="TableBullet"/>
                  </w:pPr>
                  <w:r>
                    <w:t>Reduced upfront private contribution to course costs for more students</w:t>
                  </w:r>
                </w:p>
              </w:tc>
              <w:tc>
                <w:tcPr>
                  <w:tcW w:w="2622" w:type="pct"/>
                  <w:tcBorders>
                    <w:top w:val="single" w:sz="6" w:space="0" w:color="BFBFBF"/>
                    <w:left w:val="nil"/>
                    <w:bottom w:val="nil"/>
                    <w:right w:val="nil"/>
                  </w:tcBorders>
                  <w:shd w:val="clear" w:color="auto" w:fill="F2F2F2" w:themeFill="background1" w:themeFillShade="F2"/>
                  <w:hideMark/>
                </w:tcPr>
                <w:p w14:paraId="3D2FFBDE" w14:textId="77777777" w:rsidR="00ED5F8E" w:rsidRDefault="00ED5F8E" w:rsidP="00382B4D">
                  <w:pPr>
                    <w:pStyle w:val="TableBullet"/>
                    <w:spacing w:before="80"/>
                  </w:pPr>
                  <w:r>
                    <w:t>Decide which, if any, qualifications will not be eligible (a black list?)</w:t>
                  </w:r>
                </w:p>
                <w:p w14:paraId="74DE5AAC" w14:textId="77777777" w:rsidR="00ED5F8E" w:rsidRDefault="00ED5F8E" w:rsidP="005928D1">
                  <w:pPr>
                    <w:pStyle w:val="TableBullet"/>
                  </w:pPr>
                  <w:r>
                    <w:t>What degree of alignment with higher education courses (for example, subsidy rates, repayment threshold?)</w:t>
                  </w:r>
                </w:p>
                <w:p w14:paraId="11496F53" w14:textId="77777777" w:rsidR="00ED5F8E" w:rsidRDefault="00ED5F8E" w:rsidP="005928D1">
                  <w:pPr>
                    <w:pStyle w:val="TableBullet"/>
                  </w:pPr>
                  <w:r>
                    <w:t>Impact on enrolments for other qualifications?</w:t>
                  </w:r>
                </w:p>
                <w:p w14:paraId="494079ED" w14:textId="77777777" w:rsidR="00ED5F8E" w:rsidRDefault="00ED5F8E" w:rsidP="005928D1">
                  <w:pPr>
                    <w:pStyle w:val="TableBullet"/>
                  </w:pPr>
                  <w:r>
                    <w:t>Impact on course fees?</w:t>
                  </w:r>
                </w:p>
                <w:p w14:paraId="49924A78" w14:textId="77777777" w:rsidR="00ED5F8E" w:rsidRDefault="00ED5F8E" w:rsidP="005928D1">
                  <w:pPr>
                    <w:pStyle w:val="TableBullet"/>
                  </w:pPr>
                  <w:r>
                    <w:t>What if any changes to subsidies for RTOs?</w:t>
                  </w:r>
                </w:p>
              </w:tc>
            </w:tr>
            <w:tr w:rsidR="00ED5F8E" w14:paraId="75D7ACF2" w14:textId="77777777" w:rsidTr="005928D1">
              <w:tc>
                <w:tcPr>
                  <w:tcW w:w="984" w:type="pct"/>
                  <w:hideMark/>
                </w:tcPr>
                <w:p w14:paraId="04EE1DAC" w14:textId="77777777" w:rsidR="00ED5F8E" w:rsidRDefault="00ED5F8E" w:rsidP="005928D1">
                  <w:pPr>
                    <w:pStyle w:val="TableBodyText"/>
                    <w:jc w:val="left"/>
                  </w:pPr>
                  <w:r>
                    <w:t>VSL available for all students undertaking selected qualifications (including Certificates III and IV)</w:t>
                  </w:r>
                </w:p>
              </w:tc>
              <w:tc>
                <w:tcPr>
                  <w:tcW w:w="1394" w:type="pct"/>
                  <w:hideMark/>
                </w:tcPr>
                <w:p w14:paraId="3DF4F360" w14:textId="77777777" w:rsidR="00ED5F8E" w:rsidRDefault="00ED5F8E" w:rsidP="005928D1">
                  <w:pPr>
                    <w:pStyle w:val="TableBullet"/>
                  </w:pPr>
                  <w:r>
                    <w:rPr>
                      <w:u w:val="single"/>
                    </w:rPr>
                    <w:t>Many more</w:t>
                  </w:r>
                  <w:r>
                    <w:t xml:space="preserve"> students eligible for assistance</w:t>
                  </w:r>
                </w:p>
                <w:p w14:paraId="792983F0" w14:textId="77777777" w:rsidR="00ED5F8E" w:rsidRDefault="00ED5F8E" w:rsidP="005928D1">
                  <w:pPr>
                    <w:pStyle w:val="TableBullet"/>
                  </w:pPr>
                  <w:r>
                    <w:t>More consistent VSL eligibility for students studying above Certificate II</w:t>
                  </w:r>
                </w:p>
                <w:p w14:paraId="48B774C4" w14:textId="77777777" w:rsidR="00ED5F8E" w:rsidRDefault="00ED5F8E" w:rsidP="005928D1">
                  <w:pPr>
                    <w:pStyle w:val="TableBullet"/>
                  </w:pPr>
                  <w:r>
                    <w:t>Reduced upfront private contribution to course costs for more students</w:t>
                  </w:r>
                </w:p>
              </w:tc>
              <w:tc>
                <w:tcPr>
                  <w:tcW w:w="2622" w:type="pct"/>
                  <w:hideMark/>
                </w:tcPr>
                <w:p w14:paraId="4107504E" w14:textId="77777777" w:rsidR="00ED5F8E" w:rsidRDefault="00ED5F8E" w:rsidP="005928D1">
                  <w:pPr>
                    <w:pStyle w:val="TableBullet"/>
                  </w:pPr>
                  <w:r>
                    <w:t>Decide which, if any, qualifications will not be eligible (a black list? not on priority lists?)</w:t>
                  </w:r>
                </w:p>
                <w:p w14:paraId="50A096A7" w14:textId="77777777" w:rsidR="00ED5F8E" w:rsidRDefault="00ED5F8E" w:rsidP="005928D1">
                  <w:pPr>
                    <w:pStyle w:val="TableBullet"/>
                  </w:pPr>
                  <w:r>
                    <w:t>What degree of alignment with higher education courses (for example, subsidy rates, repayment threshold?)</w:t>
                  </w:r>
                </w:p>
                <w:p w14:paraId="3BC06819" w14:textId="77777777" w:rsidR="00ED5F8E" w:rsidRDefault="00ED5F8E" w:rsidP="005928D1">
                  <w:pPr>
                    <w:pStyle w:val="TableBullet"/>
                  </w:pPr>
                  <w:r>
                    <w:t>Impact on enrolments for other qualifications?</w:t>
                  </w:r>
                </w:p>
                <w:p w14:paraId="5F666258" w14:textId="77777777" w:rsidR="00ED5F8E" w:rsidRDefault="00ED5F8E" w:rsidP="005928D1">
                  <w:pPr>
                    <w:pStyle w:val="TableBullet"/>
                  </w:pPr>
                  <w:r>
                    <w:t>What if any changes to subsidies for RTOs?</w:t>
                  </w:r>
                </w:p>
              </w:tc>
            </w:tr>
            <w:tr w:rsidR="00ED5F8E" w14:paraId="1808CF28" w14:textId="77777777" w:rsidTr="005928D1">
              <w:tc>
                <w:tcPr>
                  <w:tcW w:w="984" w:type="pct"/>
                  <w:tcBorders>
                    <w:bottom w:val="single" w:sz="6" w:space="0" w:color="BFBFBF" w:themeColor="background1" w:themeShade="BF"/>
                  </w:tcBorders>
                  <w:shd w:val="clear" w:color="auto" w:fill="F2F2F2" w:themeFill="background1" w:themeFillShade="F2"/>
                  <w:hideMark/>
                </w:tcPr>
                <w:p w14:paraId="6E12BE17" w14:textId="37BA83DA" w:rsidR="00ED5F8E" w:rsidRDefault="00ED5F8E" w:rsidP="005928D1">
                  <w:pPr>
                    <w:pStyle w:val="TableBodyText"/>
                    <w:jc w:val="left"/>
                  </w:pPr>
                  <w:r>
                    <w:t>VSL replace/reduce Commonwealth subsidies for all students in national</w:t>
                  </w:r>
                  <w:r w:rsidR="00DE55BA">
                    <w:t>ly recognised training programs</w:t>
                  </w:r>
                </w:p>
              </w:tc>
              <w:tc>
                <w:tcPr>
                  <w:tcW w:w="1394" w:type="pct"/>
                  <w:tcBorders>
                    <w:bottom w:val="single" w:sz="6" w:space="0" w:color="BFBFBF" w:themeColor="background1" w:themeShade="BF"/>
                  </w:tcBorders>
                  <w:shd w:val="clear" w:color="auto" w:fill="F2F2F2" w:themeFill="background1" w:themeFillShade="F2"/>
                  <w:hideMark/>
                </w:tcPr>
                <w:p w14:paraId="6013740F" w14:textId="77777777" w:rsidR="00ED5F8E" w:rsidRDefault="00ED5F8E" w:rsidP="005928D1">
                  <w:pPr>
                    <w:pStyle w:val="TableBullet"/>
                  </w:pPr>
                  <w:r>
                    <w:rPr>
                      <w:u w:val="single"/>
                    </w:rPr>
                    <w:t xml:space="preserve">All </w:t>
                  </w:r>
                  <w:r>
                    <w:t>students can access loans (including in fee</w:t>
                  </w:r>
                  <w:r>
                    <w:noBreakHyphen/>
                    <w:t>for</w:t>
                  </w:r>
                  <w:r>
                    <w:noBreakHyphen/>
                    <w:t>service market)</w:t>
                  </w:r>
                </w:p>
                <w:p w14:paraId="65585F74" w14:textId="77777777" w:rsidR="00ED5F8E" w:rsidRDefault="00ED5F8E" w:rsidP="005928D1">
                  <w:pPr>
                    <w:pStyle w:val="TableBullet"/>
                  </w:pPr>
                  <w:r>
                    <w:t>Consistent VSL treatment for all students</w:t>
                  </w:r>
                </w:p>
                <w:p w14:paraId="0A52D696" w14:textId="77777777" w:rsidR="00ED5F8E" w:rsidRDefault="00ED5F8E" w:rsidP="005928D1">
                  <w:pPr>
                    <w:pStyle w:val="TableBullet"/>
                  </w:pPr>
                  <w:r>
                    <w:t>Broad user choice for students</w:t>
                  </w:r>
                </w:p>
                <w:p w14:paraId="26FEEC1F" w14:textId="77777777" w:rsidR="00ED5F8E" w:rsidRDefault="00ED5F8E" w:rsidP="005928D1">
                  <w:pPr>
                    <w:pStyle w:val="TableBullet"/>
                  </w:pPr>
                  <w:r>
                    <w:t>State and Territories primarily or entirely responsible for subsidies</w:t>
                  </w:r>
                </w:p>
                <w:p w14:paraId="1CB51A82" w14:textId="77777777" w:rsidR="00ED5F8E" w:rsidRDefault="00ED5F8E" w:rsidP="005928D1">
                  <w:pPr>
                    <w:pStyle w:val="TableBullet"/>
                  </w:pPr>
                  <w:r>
                    <w:t>Broad alignment with higher education</w:t>
                  </w:r>
                </w:p>
              </w:tc>
              <w:tc>
                <w:tcPr>
                  <w:tcW w:w="2622" w:type="pct"/>
                  <w:tcBorders>
                    <w:bottom w:val="single" w:sz="6" w:space="0" w:color="BFBFBF" w:themeColor="background1" w:themeShade="BF"/>
                  </w:tcBorders>
                  <w:shd w:val="clear" w:color="auto" w:fill="F2F2F2" w:themeFill="background1" w:themeFillShade="F2"/>
                  <w:hideMark/>
                </w:tcPr>
                <w:p w14:paraId="6AC6BE5F" w14:textId="77777777" w:rsidR="00ED5F8E" w:rsidRDefault="00ED5F8E" w:rsidP="005928D1">
                  <w:pPr>
                    <w:pStyle w:val="TableBullet"/>
                  </w:pPr>
                  <w:r>
                    <w:t>Roles and responsibilities between Australian, States and Territory governments, including the division of funding</w:t>
                  </w:r>
                </w:p>
                <w:p w14:paraId="658237D9" w14:textId="77777777" w:rsidR="00ED5F8E" w:rsidRDefault="00ED5F8E" w:rsidP="005928D1">
                  <w:pPr>
                    <w:pStyle w:val="TableBullet"/>
                  </w:pPr>
                  <w:r>
                    <w:t>Australian Government loan liabilities?</w:t>
                  </w:r>
                </w:p>
                <w:p w14:paraId="4FA56B0E" w14:textId="77777777" w:rsidR="00ED5F8E" w:rsidRDefault="00ED5F8E" w:rsidP="005928D1">
                  <w:pPr>
                    <w:pStyle w:val="TableBullet"/>
                  </w:pPr>
                  <w:r>
                    <w:t>Change to repayment threshold?</w:t>
                  </w:r>
                </w:p>
              </w:tc>
            </w:tr>
          </w:tbl>
          <w:p w14:paraId="24FFE78E" w14:textId="77777777" w:rsidR="00ED5F8E" w:rsidRDefault="00ED5F8E" w:rsidP="005928D1">
            <w:pPr>
              <w:pStyle w:val="Box"/>
            </w:pPr>
          </w:p>
        </w:tc>
      </w:tr>
      <w:tr w:rsidR="00ED5F8E" w14:paraId="42DEEB89" w14:textId="77777777" w:rsidTr="005928D1">
        <w:tc>
          <w:tcPr>
            <w:tcW w:w="5000" w:type="pct"/>
            <w:tcBorders>
              <w:top w:val="nil"/>
              <w:left w:val="nil"/>
              <w:bottom w:val="nil"/>
              <w:right w:val="nil"/>
            </w:tcBorders>
            <w:hideMark/>
          </w:tcPr>
          <w:p w14:paraId="5AA9E5BA" w14:textId="77777777" w:rsidR="00ED5F8E" w:rsidRDefault="00ED5F8E" w:rsidP="005928D1">
            <w:pPr>
              <w:pStyle w:val="Note"/>
              <w:rPr>
                <w:i/>
              </w:rPr>
            </w:pPr>
            <w:r>
              <w:rPr>
                <w:rStyle w:val="NoteLabel"/>
              </w:rPr>
              <w:t>a</w:t>
            </w:r>
            <w:r>
              <w:t xml:space="preserve"> All options would consider simpler more targeted scheme administration, and key issues for all would be changes to loans caps, possible impacts of liberalised loan access on student fees, and risk management. </w:t>
            </w:r>
          </w:p>
        </w:tc>
      </w:tr>
      <w:tr w:rsidR="00ED5F8E" w14:paraId="516152AD" w14:textId="77777777" w:rsidTr="005928D1">
        <w:tc>
          <w:tcPr>
            <w:tcW w:w="5000" w:type="pct"/>
            <w:tcBorders>
              <w:top w:val="nil"/>
              <w:left w:val="nil"/>
              <w:bottom w:val="single" w:sz="6" w:space="0" w:color="78A22F"/>
              <w:right w:val="nil"/>
            </w:tcBorders>
          </w:tcPr>
          <w:p w14:paraId="7CFEADE0" w14:textId="77777777" w:rsidR="00ED5F8E" w:rsidRDefault="00ED5F8E" w:rsidP="005928D1">
            <w:pPr>
              <w:pStyle w:val="Box"/>
              <w:spacing w:before="0" w:line="120" w:lineRule="exact"/>
            </w:pPr>
          </w:p>
        </w:tc>
      </w:tr>
      <w:tr w:rsidR="00ED5F8E" w14:paraId="25AE8BF5" w14:textId="77777777" w:rsidTr="005928D1">
        <w:tc>
          <w:tcPr>
            <w:tcW w:w="5000" w:type="pct"/>
            <w:tcBorders>
              <w:top w:val="single" w:sz="6" w:space="0" w:color="78A22F"/>
              <w:left w:val="nil"/>
              <w:bottom w:val="nil"/>
              <w:right w:val="nil"/>
            </w:tcBorders>
            <w:hideMark/>
          </w:tcPr>
          <w:p w14:paraId="1DAD8AB2" w14:textId="03CD9805" w:rsidR="00ED5F8E" w:rsidRDefault="00ED5F8E" w:rsidP="005928D1">
            <w:pPr>
              <w:pStyle w:val="BoxSpaceBelow"/>
            </w:pPr>
          </w:p>
        </w:tc>
      </w:tr>
    </w:tbl>
    <w:p w14:paraId="0BFAF0DF" w14:textId="77777777" w:rsidR="00ED5F8E" w:rsidRDefault="00ED5F8E" w:rsidP="005928D1">
      <w:pPr>
        <w:pStyle w:val="BodyText"/>
      </w:pPr>
      <w:r>
        <w:t>An expansion of loan availability will also increase fiscal risks given their income contingent nature. Fiscal risks could be reduced by re</w:t>
      </w:r>
      <w:r>
        <w:noBreakHyphen/>
        <w:t>considering the threshold for loan re</w:t>
      </w:r>
      <w:r>
        <w:noBreakHyphen/>
        <w:t>payment to limit unrecovered loans, especially if restrictions are relaxed to include qualifications where expected earnings are below the current threshold, which may often occur for the lowest</w:t>
      </w:r>
      <w:r>
        <w:noBreakHyphen/>
        <w:t>level qualifications. The collection of unpaid student loan debts from deceased estates would also significantly reduce fiscal impacts, while bringing student loans into line with the treatment of other public and private debts.</w:t>
      </w:r>
    </w:p>
    <w:p w14:paraId="34F73F81" w14:textId="2DCB0BEC" w:rsidR="00ED5F8E" w:rsidRDefault="00ED5F8E" w:rsidP="005928D1">
      <w:pPr>
        <w:pStyle w:val="BodyText"/>
      </w:pPr>
      <w:r w:rsidRPr="005F3EF8">
        <w:t>The Commission recognises that some of these options</w:t>
      </w:r>
      <w:r>
        <w:t xml:space="preserve">, notably </w:t>
      </w:r>
      <w:r w:rsidRPr="005F3EF8">
        <w:t>expand</w:t>
      </w:r>
      <w:r>
        <w:t>ing access to</w:t>
      </w:r>
      <w:r w:rsidRPr="005F3EF8">
        <w:t xml:space="preserve"> VSL</w:t>
      </w:r>
      <w:r>
        <w:t>,</w:t>
      </w:r>
      <w:r w:rsidRPr="005F3EF8">
        <w:t xml:space="preserve"> would represent a radical shift in approach and </w:t>
      </w:r>
      <w:r>
        <w:t xml:space="preserve">potentially </w:t>
      </w:r>
      <w:r w:rsidRPr="005F3EF8">
        <w:t xml:space="preserve">a significant change in the roles and responsibilities of governments. The Commission is hoping to </w:t>
      </w:r>
      <w:r w:rsidR="007E53F7">
        <w:t>elicit</w:t>
      </w:r>
      <w:r w:rsidRPr="005F3EF8">
        <w:t xml:space="preserve"> an open discussion on their relative merits and is seeking feedback on the most attractive options.</w:t>
      </w:r>
    </w:p>
    <w:p w14:paraId="0C4BFCF3" w14:textId="77777777" w:rsidR="00ED5F8E" w:rsidRDefault="00ED5F8E" w:rsidP="005928D1">
      <w:pPr>
        <w:pStyle w:val="Heading3"/>
      </w:pPr>
      <w:r>
        <w:lastRenderedPageBreak/>
        <w:t>Links between funding options</w:t>
      </w:r>
    </w:p>
    <w:p w14:paraId="5A33BBE2" w14:textId="77777777" w:rsidR="00ED5F8E" w:rsidRDefault="00ED5F8E" w:rsidP="005928D1">
      <w:pPr>
        <w:pStyle w:val="BodyText"/>
      </w:pPr>
      <w:r>
        <w:t xml:space="preserve">Some of the above options are substitutes for each other, while others are not mutually exclusive and could be pursued simultaneously. Regardless of whether governments streamline subsidies (option 2) or develop a nationally consistent approach to subsidies (option 3), governments should use common methodologies (option 1) and address pricing distortions (option 5). Vouchers (option 4) could be a feature of any subsidy system, regardless of the choices between options 1 to 3. Similarly, while there would be grounds for reducing the weight given to course subsidies, changes to loans (option 6) could coexist with any subsidy arrangement. </w:t>
      </w:r>
    </w:p>
    <w:p w14:paraId="0DBBC37E" w14:textId="299569C7" w:rsidR="00ED5F8E" w:rsidRDefault="00ED5F8E" w:rsidP="005928D1">
      <w:pPr>
        <w:pStyle w:val="Heading2"/>
      </w:pPr>
      <w:bookmarkStart w:id="26" w:name="_Toc41645001"/>
      <w:r>
        <w:rPr>
          <w:noProof/>
        </w:rPr>
        <w:t>7</w:t>
      </w:r>
      <w:r>
        <w:tab/>
        <w:t>Other measures to improve national consistency</w:t>
      </w:r>
      <w:bookmarkEnd w:id="26"/>
    </w:p>
    <w:p w14:paraId="77476BF2" w14:textId="77777777" w:rsidR="00ED5F8E" w:rsidRDefault="00ED5F8E" w:rsidP="005928D1">
      <w:pPr>
        <w:pStyle w:val="Heading3"/>
        <w:spacing w:before="280"/>
      </w:pPr>
      <w:r>
        <w:t>Streamlining of training packages</w:t>
      </w:r>
    </w:p>
    <w:p w14:paraId="0A052571" w14:textId="4CE63262" w:rsidR="00ED5F8E" w:rsidRDefault="00ED5F8E" w:rsidP="005928D1">
      <w:pPr>
        <w:pStyle w:val="BodyText"/>
        <w:rPr>
          <w:szCs w:val="24"/>
        </w:rPr>
      </w:pPr>
      <w:r>
        <w:rPr>
          <w:szCs w:val="24"/>
        </w:rPr>
        <w:t xml:space="preserve">While the streamlining ambitions of the COAG Skill Council’s </w:t>
      </w:r>
      <w:r w:rsidR="00152650">
        <w:rPr>
          <w:szCs w:val="24"/>
        </w:rPr>
        <w:t>draft</w:t>
      </w:r>
      <w:r w:rsidRPr="006103F3">
        <w:rPr>
          <w:szCs w:val="24"/>
        </w:rPr>
        <w:t xml:space="preserve"> </w:t>
      </w:r>
      <w:r w:rsidR="006103F3" w:rsidRPr="006103F3">
        <w:rPr>
          <w:szCs w:val="24"/>
        </w:rPr>
        <w:t xml:space="preserve">VET </w:t>
      </w:r>
      <w:r w:rsidRPr="006103F3">
        <w:rPr>
          <w:szCs w:val="24"/>
        </w:rPr>
        <w:t>Reform Roadmap</w:t>
      </w:r>
      <w:r>
        <w:rPr>
          <w:szCs w:val="24"/>
        </w:rPr>
        <w:t xml:space="preserve"> are good, they should be widened, particularly in relation to the timeliness of training package updates.</w:t>
      </w:r>
    </w:p>
    <w:p w14:paraId="027A23B7" w14:textId="77777777" w:rsidR="00ED5F8E" w:rsidRDefault="00ED5F8E" w:rsidP="005928D1">
      <w:pPr>
        <w:pStyle w:val="BodyText"/>
      </w:pPr>
      <w:r w:rsidRPr="00560A74">
        <w:rPr>
          <w:szCs w:val="24"/>
        </w:rPr>
        <w:t>The process of developing, updating and endorsing training packages is cumbersome and rigid, as it requires vetting by multiple parties.</w:t>
      </w:r>
      <w:r>
        <w:t xml:space="preserve"> To change a training package, each industry board (called Industry Reference Committees) must obtain the approval of the Australian Skills Industry Committee before new training package contents can be developed. Once training package changes are developed, the Industry Reference Committees need the Australian Skills Industry Committee’s approval for every change before the training packages are endorsed by the COAG Skills Council. This approval process ensures that governments have oversight of all training package changes but adds months to the timeline to update training packages. </w:t>
      </w:r>
    </w:p>
    <w:p w14:paraId="22B8D7C8" w14:textId="77777777" w:rsidR="00ED5F8E" w:rsidRPr="00382B4D" w:rsidRDefault="00ED5F8E" w:rsidP="005928D1">
      <w:pPr>
        <w:pStyle w:val="BodyText"/>
        <w:rPr>
          <w:spacing w:val="-2"/>
        </w:rPr>
      </w:pPr>
      <w:r w:rsidRPr="00382B4D">
        <w:rPr>
          <w:spacing w:val="-2"/>
        </w:rPr>
        <w:t>These problems could be addressed by devolving approval processes to the Industry Reference Committees — which can act more quickly</w:t>
      </w:r>
      <w:r w:rsidRPr="00382B4D" w:rsidDel="00AA7A03">
        <w:rPr>
          <w:spacing w:val="-2"/>
        </w:rPr>
        <w:t xml:space="preserve"> </w:t>
      </w:r>
      <w:r w:rsidRPr="00382B4D">
        <w:rPr>
          <w:spacing w:val="-2"/>
        </w:rPr>
        <w:t xml:space="preserve">— where changes are minor and uncontroversial. </w:t>
      </w:r>
    </w:p>
    <w:p w14:paraId="283AE542" w14:textId="77777777" w:rsidR="00ED5F8E" w:rsidRDefault="00ED5F8E" w:rsidP="005928D1">
      <w:pPr>
        <w:pStyle w:val="Heading3"/>
      </w:pPr>
      <w:r>
        <w:t>Completing the shift to a single regulator</w:t>
      </w:r>
    </w:p>
    <w:p w14:paraId="7679D809" w14:textId="77777777" w:rsidR="00ED5F8E" w:rsidRDefault="00ED5F8E" w:rsidP="005928D1">
      <w:pPr>
        <w:pStyle w:val="BodyText"/>
      </w:pPr>
      <w:r>
        <w:t xml:space="preserve">Stakeholders in this and other reviews have stressed that regulatory arrangements do not work seamlessly where there are multiple potential regulators. For instance, there is often confusion among training organisations about whether they need to report to ASQA or the Victorian regulator and whether ASQA and the other regulators interpret the standards in the same way. Other stakeholders pointed to difficulties students have in knowing where to lodge complaints about providers. </w:t>
      </w:r>
    </w:p>
    <w:p w14:paraId="3B61C0EA" w14:textId="77777777" w:rsidR="00ED5F8E" w:rsidRDefault="00ED5F8E" w:rsidP="005928D1">
      <w:pPr>
        <w:pStyle w:val="BodyText"/>
      </w:pPr>
      <w:r>
        <w:t xml:space="preserve">Many of the concerns about moving Victoria and Western Australia to a single regulator can be managed. States and Territories would still be able to respond to local training needs. </w:t>
      </w:r>
      <w:r>
        <w:lastRenderedPageBreak/>
        <w:t>ASQA accredits courses where there are demonstrated needs that are not serviced by existing training products, and States and Territories use other mechanisms such as funding to address local needs.</w:t>
      </w:r>
    </w:p>
    <w:p w14:paraId="30329D5C" w14:textId="77777777" w:rsidR="00ED5F8E" w:rsidRPr="00382B4D" w:rsidRDefault="00ED5F8E" w:rsidP="005928D1">
      <w:pPr>
        <w:pStyle w:val="BodyText"/>
        <w:rPr>
          <w:spacing w:val="-4"/>
        </w:rPr>
      </w:pPr>
      <w:r w:rsidRPr="00382B4D">
        <w:rPr>
          <w:spacing w:val="-4"/>
        </w:rPr>
        <w:t xml:space="preserve">The Commission supports the recommendations of previous VET reviews, including those by Joyce and Braithwaite, that Victoria and Western Australia move their regulatory responsibilities to ASQA to reduce confusion and ensure all RTOs are held to the same standard. </w:t>
      </w:r>
    </w:p>
    <w:p w14:paraId="20CBAFC9" w14:textId="2335EDCB" w:rsidR="00ED5F8E" w:rsidRPr="00382B4D" w:rsidRDefault="00ED5F8E" w:rsidP="005928D1">
      <w:pPr>
        <w:pStyle w:val="Heading2"/>
        <w:rPr>
          <w:spacing w:val="-4"/>
        </w:rPr>
      </w:pPr>
      <w:bookmarkStart w:id="27" w:name="_Toc41645002"/>
      <w:r>
        <w:rPr>
          <w:noProof/>
        </w:rPr>
        <w:t>8</w:t>
      </w:r>
      <w:r>
        <w:tab/>
      </w:r>
      <w:r w:rsidRPr="00382B4D">
        <w:rPr>
          <w:spacing w:val="-4"/>
        </w:rPr>
        <w:t>Changes to government support for apprenticeships</w:t>
      </w:r>
      <w:bookmarkEnd w:id="27"/>
    </w:p>
    <w:p w14:paraId="412371EF" w14:textId="30856E3E" w:rsidR="00ED5F8E" w:rsidRDefault="00ED5F8E" w:rsidP="005928D1">
      <w:pPr>
        <w:pStyle w:val="BodyText"/>
      </w:pPr>
      <w:r>
        <w:t>While there has been considerable streamlining of Australia’s apprenticeship system, there is room for more far reaching reform, particularly to re</w:t>
      </w:r>
      <w:r>
        <w:noBreakHyphen/>
        <w:t xml:space="preserve">assess the merits of current government incentives to employers to train apprenticeships. There is little evidence that incentive payments to employers to train </w:t>
      </w:r>
      <w:r w:rsidRPr="00180617">
        <w:rPr>
          <w:i/>
          <w:iCs/>
        </w:rPr>
        <w:t>trade</w:t>
      </w:r>
      <w:r>
        <w:t xml:space="preserve"> apprentices have been effective in increasing enrolments. These payments offset only a small share of the total costs to employers of taking on a trade apprentice. </w:t>
      </w:r>
      <w:r w:rsidRPr="00721842">
        <w:t xml:space="preserve">The Commission </w:t>
      </w:r>
      <w:r>
        <w:t>estimates</w:t>
      </w:r>
      <w:r w:rsidRPr="00721842">
        <w:t xml:space="preserve"> that </w:t>
      </w:r>
      <w:r>
        <w:t xml:space="preserve">the Australian Government’s </w:t>
      </w:r>
      <w:r w:rsidRPr="00721842">
        <w:t>employer incentives (which have remained fixed in nominal terms</w:t>
      </w:r>
      <w:r>
        <w:t xml:space="preserve"> for many years</w:t>
      </w:r>
      <w:r w:rsidRPr="00721842">
        <w:t>) account for less than 2</w:t>
      </w:r>
      <w:r>
        <w:t xml:space="preserve"> per cent</w:t>
      </w:r>
      <w:r w:rsidRPr="00721842">
        <w:t xml:space="preserve"> of the full costs of hiring</w:t>
      </w:r>
      <w:r>
        <w:t>, remunerating</w:t>
      </w:r>
      <w:r w:rsidRPr="00721842">
        <w:t xml:space="preserve"> and training a trade apprentice.</w:t>
      </w:r>
      <w:r>
        <w:t xml:space="preserve"> In contrast, financial incentives initially boosted </w:t>
      </w:r>
      <w:r w:rsidRPr="00180617">
        <w:rPr>
          <w:i/>
          <w:iCs/>
        </w:rPr>
        <w:t>non</w:t>
      </w:r>
      <w:r w:rsidRPr="00180617">
        <w:rPr>
          <w:i/>
          <w:iCs/>
        </w:rPr>
        <w:noBreakHyphen/>
        <w:t>trade</w:t>
      </w:r>
      <w:r>
        <w:t xml:space="preserve"> apprenticeships (trainees), </w:t>
      </w:r>
      <w:r w:rsidR="003E22CE">
        <w:t>al</w:t>
      </w:r>
      <w:r>
        <w:t xml:space="preserve">though with questionable benefits, if any, for genuine skill formation as </w:t>
      </w:r>
      <w:r w:rsidRPr="00623D19">
        <w:t xml:space="preserve">much of </w:t>
      </w:r>
      <w:r>
        <w:t>the upturn was in areas</w:t>
      </w:r>
      <w:r w:rsidRPr="00623D19">
        <w:t xml:space="preserve"> deemed to be low priority</w:t>
      </w:r>
      <w:r>
        <w:t xml:space="preserve"> </w:t>
      </w:r>
      <w:r w:rsidRPr="00623D19">
        <w:t xml:space="preserve">and </w:t>
      </w:r>
      <w:r>
        <w:t xml:space="preserve">was </w:t>
      </w:r>
      <w:r w:rsidRPr="00623D19">
        <w:t>associated with rorting</w:t>
      </w:r>
      <w:r>
        <w:t xml:space="preserve">. Policies have now tightened access to traineeships. </w:t>
      </w:r>
    </w:p>
    <w:p w14:paraId="07D6B558" w14:textId="77777777" w:rsidR="00ED5F8E" w:rsidRDefault="00ED5F8E" w:rsidP="005928D1">
      <w:pPr>
        <w:pStyle w:val="BodyText"/>
      </w:pPr>
      <w:r>
        <w:t xml:space="preserve">This experience implies that large incentive payments to employers would be needed to significantly increase the number of trade apprentices, suggesting that alternative options could be pursued. </w:t>
      </w:r>
    </w:p>
    <w:p w14:paraId="52F7AA70" w14:textId="77777777" w:rsidR="00ED5F8E" w:rsidRDefault="00ED5F8E" w:rsidP="005928D1">
      <w:pPr>
        <w:pStyle w:val="BodyText"/>
      </w:pPr>
      <w:r>
        <w:t>One option — which could be combined with all others — is to address barriers to hiring apprentices, including their foundational skills, work readiness, and the minimum wages or other award conditions set by the Fair Work Commission. For instance, the business sector often expresses concern that many young people do not have sufficient numeracy or literacy skills to undertake an apprenticeship.</w:t>
      </w:r>
    </w:p>
    <w:p w14:paraId="025270BE" w14:textId="77777777" w:rsidR="00ED5F8E" w:rsidRDefault="00ED5F8E" w:rsidP="005928D1">
      <w:pPr>
        <w:pStyle w:val="BodyText"/>
      </w:pPr>
      <w:r>
        <w:t>The evidence, supported by research here and overseas, also suggests that a more cost</w:t>
      </w:r>
      <w:r>
        <w:noBreakHyphen/>
        <w:t>effective alternative to employer</w:t>
      </w:r>
      <w:r>
        <w:noBreakHyphen/>
        <w:t xml:space="preserve">based incentive payments, or a complement to them, would be support services for employers and apprentices, such as mentoring and pastoral care for apprentices. </w:t>
      </w:r>
    </w:p>
    <w:p w14:paraId="2FBBEBA3" w14:textId="77777777" w:rsidR="00ED5F8E" w:rsidRDefault="00ED5F8E" w:rsidP="005928D1">
      <w:pPr>
        <w:pStyle w:val="BodyText"/>
      </w:pPr>
      <w:r>
        <w:t xml:space="preserve">In principle, industry training levies could also play a larger role in funding apprenticeships — as widely used in State and Territory schemes in the construction industry. Levies overcome the problem that </w:t>
      </w:r>
      <w:r w:rsidRPr="006F6E6F">
        <w:t>a non</w:t>
      </w:r>
      <w:r>
        <w:noBreakHyphen/>
      </w:r>
      <w:r w:rsidRPr="006F6E6F">
        <w:t>training employer can free</w:t>
      </w:r>
      <w:r>
        <w:noBreakHyphen/>
      </w:r>
      <w:r w:rsidRPr="006F6E6F">
        <w:t>ride on the training efforts of others</w:t>
      </w:r>
      <w:r>
        <w:t xml:space="preserve"> (‘poaching’). The overall empirical evidence about the materiality of poaching as a problem demanding a policy solution is mixed, as is evidence about the effectiveness of </w:t>
      </w:r>
      <w:r>
        <w:lastRenderedPageBreak/>
        <w:t>levies. We are seeking feedback on where levies or other incentives might play a greater role in funding apprenticeships, if at all, and their appropriate design and implementation.</w:t>
      </w:r>
    </w:p>
    <w:p w14:paraId="574B920D" w14:textId="77777777" w:rsidR="00ED5F8E" w:rsidRDefault="00ED5F8E" w:rsidP="005928D1">
      <w:pPr>
        <w:pStyle w:val="BodyText"/>
      </w:pPr>
      <w:r>
        <w:t xml:space="preserve">To the extent that employer incentives continue, they should be subject to further coordination and simplification given the confusing array of measures and eligibility conditions. Better navigation services provided through the Australian Government’s Apprenticeship Support Network would be an option. </w:t>
      </w:r>
    </w:p>
    <w:p w14:paraId="092ED24B" w14:textId="16ABEEE2" w:rsidR="00ED5F8E" w:rsidRDefault="00ED5F8E" w:rsidP="005928D1">
      <w:pPr>
        <w:pStyle w:val="BodyText"/>
      </w:pPr>
      <w:r>
        <w:t>Complex eligibility criteria for Australian Government support for apprentices could be eliminated by providing incentives to all trade apprentices regardless of their tenure in the business and removing the requirement that a skill be on the National Skills Needs List. This would recognise the trade</w:t>
      </w:r>
      <w:r w:rsidR="00012353">
        <w:noBreakHyphen/>
      </w:r>
      <w:r>
        <w:t>offs between targeting and administrative simplicity. Current targeted arrangements for trainees, where incentives for existing workers relate only to caring occupations, should be retained to avoid subsidising training activities that have little effect on skill augmentation.</w:t>
      </w:r>
    </w:p>
    <w:p w14:paraId="64464B5B" w14:textId="2A4C7D10" w:rsidR="00ED5F8E" w:rsidRDefault="00ED5F8E" w:rsidP="005928D1">
      <w:pPr>
        <w:pStyle w:val="Heading2"/>
      </w:pPr>
      <w:bookmarkStart w:id="28" w:name="_Toc41645003"/>
      <w:r>
        <w:rPr>
          <w:noProof/>
        </w:rPr>
        <w:t>9</w:t>
      </w:r>
      <w:r>
        <w:tab/>
        <w:t>Subsidising public providers may violate competitive neutrality principles</w:t>
      </w:r>
      <w:bookmarkEnd w:id="28"/>
    </w:p>
    <w:p w14:paraId="77C5C02A" w14:textId="77777777" w:rsidR="00ED5F8E" w:rsidRDefault="00ED5F8E" w:rsidP="005928D1">
      <w:pPr>
        <w:pStyle w:val="BodyText"/>
      </w:pPr>
      <w:r>
        <w:t>Public providers receive payments besides course subsidies. States and Territories do not fully disclose the value or use of these payments; nevertheless, these payments may be</w:t>
      </w:r>
      <w:r w:rsidDel="00D02CC8">
        <w:t xml:space="preserve"> </w:t>
      </w:r>
      <w:r>
        <w:t>distorting competition between public and private providers. Funding higher</w:t>
      </w:r>
      <w:r>
        <w:noBreakHyphen/>
        <w:t xml:space="preserve">cost public providers outside competitive processes will diminish returns from the public funds invested in training. </w:t>
      </w:r>
    </w:p>
    <w:p w14:paraId="786A10DA" w14:textId="77777777" w:rsidR="00ED5F8E" w:rsidRPr="00382B4D" w:rsidRDefault="00ED5F8E" w:rsidP="005928D1">
      <w:pPr>
        <w:pStyle w:val="BodyText"/>
        <w:rPr>
          <w:spacing w:val="-2"/>
        </w:rPr>
      </w:pPr>
      <w:r w:rsidRPr="00382B4D">
        <w:rPr>
          <w:spacing w:val="-2"/>
        </w:rPr>
        <w:t xml:space="preserve">Some participants have raised several rationales for preferential funding for public providers, including servicing thin markets, maintaining certainty of supply, servicing particular student cohorts, and general community service activities. However, existing course subsidies already provide additional payments for particular student groups and allow for regional variation in costs. Moreover, if there are additional community service obligations, public provision is not necessarily the only or best option. At face value, governments should fund public providers based on explicit, transparent community service obligations (which should be subject to market testing and contestability rather than simply earmarked for TAFEs). </w:t>
      </w:r>
    </w:p>
    <w:p w14:paraId="1815764E" w14:textId="0ED1F53F" w:rsidR="00ED5F8E" w:rsidRDefault="00ED5F8E" w:rsidP="005928D1">
      <w:pPr>
        <w:pStyle w:val="Heading2"/>
      </w:pPr>
      <w:bookmarkStart w:id="29" w:name="_Toc41645004"/>
      <w:r>
        <w:rPr>
          <w:noProof/>
        </w:rPr>
        <w:t>10</w:t>
      </w:r>
      <w:r>
        <w:tab/>
        <w:t>The power of information</w:t>
      </w:r>
      <w:bookmarkEnd w:id="29"/>
    </w:p>
    <w:p w14:paraId="0A685299" w14:textId="77777777" w:rsidR="00ED5F8E" w:rsidRDefault="00ED5F8E" w:rsidP="005928D1">
      <w:pPr>
        <w:pStyle w:val="Heading3"/>
        <w:spacing w:before="280"/>
        <w:ind w:left="709" w:hanging="709"/>
      </w:pPr>
      <w:r>
        <w:t>Better information for better choices</w:t>
      </w:r>
    </w:p>
    <w:p w14:paraId="5F357D44" w14:textId="77777777" w:rsidR="00ED5F8E" w:rsidRDefault="00ED5F8E" w:rsidP="005928D1">
      <w:pPr>
        <w:pStyle w:val="BodyText"/>
      </w:pPr>
      <w:r>
        <w:t xml:space="preserve">The Australian Government created the National Careers Institute in 2019 to improve the quality of career development services and provide more useful information to students. </w:t>
      </w:r>
      <w:r w:rsidRPr="006B28D6">
        <w:t xml:space="preserve">The </w:t>
      </w:r>
      <w:r>
        <w:t>outstanding task is to fill</w:t>
      </w:r>
      <w:r w:rsidRPr="005B5E6A">
        <w:t xml:space="preserve"> </w:t>
      </w:r>
      <w:r>
        <w:t xml:space="preserve">information </w:t>
      </w:r>
      <w:r w:rsidRPr="005B5E6A">
        <w:t xml:space="preserve">gaps </w:t>
      </w:r>
      <w:r>
        <w:t>on course prices,</w:t>
      </w:r>
      <w:r w:rsidRPr="005B5E6A">
        <w:t xml:space="preserve"> </w:t>
      </w:r>
      <w:r>
        <w:t xml:space="preserve">career opportunities, the availability of government financial support and the performance of individual RTOs. Information should be tested with students and employers to ensure that it is salient, trusted </w:t>
      </w:r>
      <w:r>
        <w:lastRenderedPageBreak/>
        <w:t xml:space="preserve">and interpreted correctly. To be even more useful for students, all governments should work together to ensure the Institute becomes a central information hub. </w:t>
      </w:r>
    </w:p>
    <w:p w14:paraId="221370B2" w14:textId="77777777" w:rsidR="00ED5F8E" w:rsidRDefault="00ED5F8E" w:rsidP="005928D1">
      <w:pPr>
        <w:pStyle w:val="Heading3"/>
        <w:ind w:left="709" w:hanging="709"/>
      </w:pPr>
      <w:r>
        <w:t>Data and analysis for assessing the impact of VET policies</w:t>
      </w:r>
    </w:p>
    <w:p w14:paraId="5ED73215" w14:textId="77777777" w:rsidR="00ED5F8E" w:rsidRDefault="00ED5F8E" w:rsidP="005928D1">
      <w:pPr>
        <w:pStyle w:val="BodyText"/>
      </w:pPr>
      <w:r>
        <w:t>The assessment of the effectiveness and public value of VET policies is central to accountability and improving system design. As noted above, the performance metrics used in the NASWD have generally been deficient.</w:t>
      </w:r>
    </w:p>
    <w:p w14:paraId="00A92C2B" w14:textId="77777777" w:rsidR="00ED5F8E" w:rsidRDefault="00ED5F8E" w:rsidP="005928D1">
      <w:pPr>
        <w:pStyle w:val="BodyText"/>
      </w:pPr>
      <w:r>
        <w:t xml:space="preserve">Any performance indicators should be valid, reliable, easily collected, and timely. Nevertheless, while such indicators </w:t>
      </w:r>
      <w:r w:rsidRPr="00C7491A">
        <w:t>can provide useful diagnostics and benchmarks to monitor the system</w:t>
      </w:r>
      <w:r>
        <w:t>,</w:t>
      </w:r>
      <w:r w:rsidRPr="00C7491A">
        <w:t xml:space="preserve"> </w:t>
      </w:r>
      <w:r>
        <w:t>they</w:t>
      </w:r>
      <w:r w:rsidRPr="00C7491A">
        <w:t xml:space="preserve"> do not shed light on causality. Systematic policy evaluation — beyond the measurement of system performance — is required to assess what works, including how policy actions have contributed to outcomes. </w:t>
      </w:r>
    </w:p>
    <w:p w14:paraId="75102D9B" w14:textId="77777777" w:rsidR="00ED5F8E" w:rsidRDefault="00ED5F8E" w:rsidP="005928D1">
      <w:pPr>
        <w:pStyle w:val="BodyText"/>
      </w:pPr>
      <w:r>
        <w:t>A strong evidence base is essential to support evaluation, which is hampered by deficiencies in the collection and publication of information on VET funding, including where funding for VET delivery is spent, whether funding programs are meeting their objectives, and the broader impacts of spending on system outcomes. This is a major deficiency and addressing it is critical to support governments’ and other parties’ assessments of the effectiveness of governments’ stewardship of the VET system. The Commission has experienced first-hand a reluctance by many jurisdictions to provide the information that would allow a comprehensive review of the NASWD. There is an immediate imperative for improved disclosure of information as well as its collection in the first place.</w:t>
      </w:r>
    </w:p>
    <w:p w14:paraId="08B29829" w14:textId="2BEC5325" w:rsidR="00ED5F8E" w:rsidRDefault="00ED5F8E" w:rsidP="005928D1">
      <w:pPr>
        <w:pStyle w:val="Heading2"/>
      </w:pPr>
      <w:bookmarkStart w:id="30" w:name="_Toc41645005"/>
      <w:r>
        <w:rPr>
          <w:noProof/>
        </w:rPr>
        <w:t>11</w:t>
      </w:r>
      <w:r>
        <w:tab/>
        <w:t>New agendas and frameworks</w:t>
      </w:r>
      <w:bookmarkEnd w:id="30"/>
    </w:p>
    <w:p w14:paraId="46841DDB" w14:textId="77777777" w:rsidR="00ED5F8E" w:rsidRDefault="00ED5F8E" w:rsidP="005928D1">
      <w:pPr>
        <w:pStyle w:val="BodyText"/>
      </w:pPr>
      <w:r>
        <w:t>The disruption of COVID</w:t>
      </w:r>
      <w:r>
        <w:noBreakHyphen/>
        <w:t>19 has thrown into sharper relief the potential for new platforms for learning, including the possibility for entirely online acquisition of some skills. That raises questions about arrangements that might facilitate subsidy payments by one jurisdiction to an RTO in another, or indeed, in a more radical re</w:t>
      </w:r>
      <w:r>
        <w:noBreakHyphen/>
        <w:t>working of the system, to reputable providers internationally. A new agreement and other VET policies might therefore need to support new national delivery models (and associated quality assurance and funding arrangements).</w:t>
      </w:r>
    </w:p>
    <w:p w14:paraId="557A46E7" w14:textId="77777777" w:rsidR="00ED5F8E" w:rsidRDefault="00ED5F8E" w:rsidP="005928D1">
      <w:pPr>
        <w:pStyle w:val="BodyText"/>
      </w:pPr>
      <w:r>
        <w:t>For example, massive open online courses (MOOCs) are seen as the province of the higher education sector, a preconception that should be open to challenge. MOOCs (and gamification) have the advantage that it becomes economic to make large upfront investments in high quality and engaging ways of transmitting skills, with very low incremental access costs for students.</w:t>
      </w:r>
    </w:p>
    <w:p w14:paraId="4EFEFEC8" w14:textId="4406D8D3" w:rsidR="00ED5F8E" w:rsidRDefault="00ED5F8E" w:rsidP="005928D1">
      <w:pPr>
        <w:pStyle w:val="BodyText"/>
      </w:pPr>
      <w:r>
        <w:t xml:space="preserve">This feature of online delivery has several implications for delivery and pricing. For example, subsidies could be paid to meet the fixed costs of such online approaches, with </w:t>
      </w:r>
      <w:r>
        <w:lastRenderedPageBreak/>
        <w:t>near zero pricing given that use of such courses by any one student does not limit its use by another. Such provision is time agnostic and so can suit people of older ages already in jobs, for whom time away from work is an impediment to further training. In 2016</w:t>
      </w:r>
      <w:r>
        <w:noBreakHyphen/>
        <w:t>17, the two main obstacles to undertaking work</w:t>
      </w:r>
      <w:r>
        <w:noBreakHyphen/>
        <w:t>related training was to</w:t>
      </w:r>
      <w:r w:rsidR="00774DF5">
        <w:t>o much work/not enough time (45 </w:t>
      </w:r>
      <w:r w:rsidR="002E062F">
        <w:t>per </w:t>
      </w:r>
      <w:r>
        <w:t>cent of people who want to do more training) and financial reasons (26 per cent) — which are partially alleviated by this new model for provision. Moreover, this model also increases the scope for variety. In a traditional model of training, variety is costly because the number of students who might access training through a local training provider becomes smaller with higher degrees of specificity of a course or unit of competency — a problem that does not exist where costs can be spread across large numbers of students across a nation (or globally).</w:t>
      </w:r>
    </w:p>
    <w:p w14:paraId="278129F5" w14:textId="77777777" w:rsidR="00ED5F8E" w:rsidRDefault="00ED5F8E" w:rsidP="005928D1">
      <w:pPr>
        <w:pStyle w:val="BodyText"/>
      </w:pPr>
      <w:r>
        <w:t>The seeming Achilles heel of such models of training is accreditation. However, accreditation and knowledge provision could be unbundled — as is the case for drivers’ licenses. Governments’ role would be to develop reputable certification models where these were not already available. (Businesses sometimes already provide quality certification, as in Microsoft’s exams for certifying IT skills relevant to its platforms.) There may be potential to introduce independent accreditation for non</w:t>
      </w:r>
      <w:r>
        <w:noBreakHyphen/>
        <w:t>online courses too. This would have the added advantage of providing greater certainty about training standards to employers and students, increasing the incentives for training providers to supply high quality services, spurring competition and reducing the demands on ASQA.</w:t>
      </w:r>
    </w:p>
    <w:p w14:paraId="213353AE" w14:textId="77777777" w:rsidR="00ED5F8E" w:rsidRPr="00382B4D" w:rsidRDefault="00ED5F8E" w:rsidP="005928D1">
      <w:pPr>
        <w:pStyle w:val="BodyText"/>
        <w:rPr>
          <w:spacing w:val="-2"/>
        </w:rPr>
      </w:pPr>
      <w:r w:rsidRPr="00382B4D">
        <w:rPr>
          <w:spacing w:val="-2"/>
        </w:rPr>
        <w:t>The degree to which new platforms for learning are practical is only partly tested. For example, online delivery is not suitable for many courses (such as when competency in using equipment is an essential part of skills acquisition). Many students may prefer face</w:t>
      </w:r>
      <w:r w:rsidRPr="00382B4D">
        <w:rPr>
          <w:spacing w:val="-2"/>
        </w:rPr>
        <w:noBreakHyphen/>
        <w:t>to</w:t>
      </w:r>
      <w:r w:rsidRPr="00382B4D">
        <w:rPr>
          <w:spacing w:val="-2"/>
        </w:rPr>
        <w:noBreakHyphen/>
        <w:t xml:space="preserve">face contact. </w:t>
      </w:r>
    </w:p>
    <w:p w14:paraId="491DEC1D" w14:textId="77777777" w:rsidR="00ED5F8E" w:rsidRDefault="00ED5F8E" w:rsidP="005928D1">
      <w:pPr>
        <w:pStyle w:val="BodyText"/>
      </w:pPr>
      <w:r>
        <w:t xml:space="preserve">Similarly, independent accreditation may be too administratively costly for many courses. The Commission is seeking feedback on new ways in which people could acquire skills and their policy implications. </w:t>
      </w:r>
    </w:p>
    <w:p w14:paraId="1BF7ED54" w14:textId="77777777" w:rsidR="00ED5F8E" w:rsidRDefault="00ED5F8E" w:rsidP="00ED5F8E">
      <w:pPr>
        <w:sectPr w:rsidR="00ED5F8E" w:rsidSect="00135988">
          <w:headerReference w:type="even" r:id="rId46"/>
          <w:headerReference w:type="default" r:id="rId47"/>
          <w:footerReference w:type="even" r:id="rId48"/>
          <w:footerReference w:type="default" r:id="rId49"/>
          <w:pgSz w:w="11907" w:h="16840" w:code="9"/>
          <w:pgMar w:top="1985" w:right="1304" w:bottom="1247" w:left="1814" w:header="1701" w:footer="397" w:gutter="0"/>
          <w:pgNumType w:start="1" w:chapSep="period"/>
          <w:cols w:space="720"/>
          <w:titlePg/>
          <w:docGrid w:linePitch="326"/>
        </w:sectPr>
      </w:pPr>
    </w:p>
    <w:p w14:paraId="11586C5C" w14:textId="77777777" w:rsidR="00ED5F8E" w:rsidRDefault="00ED5F8E" w:rsidP="000E14A0">
      <w:pPr>
        <w:pStyle w:val="Heading1"/>
        <w:ind w:left="0" w:firstLine="0"/>
      </w:pPr>
      <w:bookmarkStart w:id="31" w:name="ChapterTitle"/>
      <w:bookmarkStart w:id="32" w:name="_Toc41645006"/>
      <w:r>
        <w:lastRenderedPageBreak/>
        <w:t>Interim findings, reform directions</w:t>
      </w:r>
      <w:bookmarkEnd w:id="31"/>
      <w:r>
        <w:t xml:space="preserve"> and information requests</w:t>
      </w:r>
      <w:bookmarkEnd w:id="32"/>
    </w:p>
    <w:p w14:paraId="0841CBC9" w14:textId="77777777" w:rsidR="00ED5F8E" w:rsidRPr="00705789" w:rsidRDefault="00ED5F8E" w:rsidP="005928D1">
      <w:pPr>
        <w:pStyle w:val="Heading2"/>
      </w:pPr>
      <w:bookmarkStart w:id="33" w:name="begin"/>
      <w:bookmarkStart w:id="34" w:name="_Toc41645007"/>
      <w:bookmarkEnd w:id="33"/>
      <w:r>
        <w:t>Progress against the NASWD</w:t>
      </w:r>
      <w:bookmarkEnd w:id="34"/>
    </w:p>
    <w:p w14:paraId="5F3380A3" w14:textId="77777777" w:rsidR="00ED5F8E" w:rsidRDefault="00ED5F8E" w:rsidP="005928D1">
      <w:pPr>
        <w:pStyle w:val="Heading3"/>
        <w:spacing w:before="280"/>
      </w:pPr>
      <w:r>
        <w:t>Performance framework</w:t>
      </w:r>
    </w:p>
    <w:p w14:paraId="67117360" w14:textId="77777777" w:rsidR="00754B95" w:rsidRPr="00754B95" w:rsidRDefault="00754B95" w:rsidP="00E7673A">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4A0" w:firstRow="1" w:lastRow="0" w:firstColumn="1" w:lastColumn="0" w:noHBand="0" w:noVBand="1"/>
        <w:tblDescription w:val="Table used for design layout: finding"/>
      </w:tblPr>
      <w:tblGrid>
        <w:gridCol w:w="8789"/>
      </w:tblGrid>
      <w:tr w:rsidR="00ED5F8E" w14:paraId="7574CD75" w14:textId="77777777" w:rsidTr="005928D1">
        <w:trPr>
          <w:cantSplit/>
          <w:tblHeader/>
        </w:trPr>
        <w:tc>
          <w:tcPr>
            <w:tcW w:w="5000" w:type="pct"/>
            <w:tcBorders>
              <w:top w:val="single" w:sz="6" w:space="0" w:color="78A22F" w:themeColor="accent1"/>
              <w:left w:val="nil"/>
              <w:bottom w:val="nil"/>
              <w:right w:val="nil"/>
            </w:tcBorders>
            <w:shd w:val="clear" w:color="auto" w:fill="F2F2F2" w:themeFill="background1" w:themeFillShade="F2"/>
            <w:tcMar>
              <w:top w:w="0" w:type="dxa"/>
              <w:left w:w="170" w:type="dxa"/>
              <w:bottom w:w="0" w:type="dxa"/>
              <w:right w:w="170" w:type="dxa"/>
            </w:tcMar>
            <w:hideMark/>
          </w:tcPr>
          <w:p w14:paraId="449A7B31" w14:textId="77777777" w:rsidR="00ED5F8E" w:rsidRDefault="00ED5F8E">
            <w:pPr>
              <w:pStyle w:val="FindingTitle"/>
              <w:spacing w:before="120"/>
              <w:rPr>
                <w:noProof/>
              </w:rPr>
            </w:pPr>
            <w:r>
              <w:t>INTERIM Finding 2.1</w:t>
            </w:r>
            <w:r>
              <w:rPr>
                <w:noProof/>
              </w:rPr>
              <w:t xml:space="preserve"> — NASWD PERFORMANCE FRAMEWORK</w:t>
            </w:r>
          </w:p>
        </w:tc>
      </w:tr>
      <w:tr w:rsidR="00ED5F8E" w14:paraId="60641DC7" w14:textId="77777777" w:rsidTr="005928D1">
        <w:trPr>
          <w:cantSplit/>
        </w:trPr>
        <w:tc>
          <w:tcPr>
            <w:tcW w:w="5000" w:type="pct"/>
            <w:tcBorders>
              <w:top w:val="nil"/>
              <w:left w:val="nil"/>
              <w:bottom w:val="nil"/>
              <w:right w:val="nil"/>
            </w:tcBorders>
            <w:shd w:val="clear" w:color="auto" w:fill="F2F2F2" w:themeFill="background1" w:themeFillShade="F2"/>
            <w:tcMar>
              <w:top w:w="0" w:type="dxa"/>
              <w:left w:w="170" w:type="dxa"/>
              <w:bottom w:w="0" w:type="dxa"/>
              <w:right w:w="170" w:type="dxa"/>
            </w:tcMar>
            <w:hideMark/>
          </w:tcPr>
          <w:p w14:paraId="1CFAE65C" w14:textId="77777777" w:rsidR="00ED5F8E" w:rsidRDefault="00ED5F8E">
            <w:pPr>
              <w:pStyle w:val="Finding"/>
            </w:pPr>
            <w:r>
              <w:t xml:space="preserve">Governments’ targets on skills formation will not be met. Progress against other performance measures, such as employer satisfaction and improvements in employment and education status, is mixed. </w:t>
            </w:r>
          </w:p>
        </w:tc>
      </w:tr>
      <w:tr w:rsidR="00ED5F8E" w14:paraId="0D5725E9" w14:textId="77777777" w:rsidTr="005928D1">
        <w:trPr>
          <w:cantSplit/>
        </w:trPr>
        <w:tc>
          <w:tcPr>
            <w:tcW w:w="5000" w:type="pct"/>
            <w:tcBorders>
              <w:top w:val="nil"/>
              <w:left w:val="nil"/>
              <w:bottom w:val="single" w:sz="6" w:space="0" w:color="78A22F" w:themeColor="accent1"/>
              <w:right w:val="nil"/>
            </w:tcBorders>
            <w:shd w:val="clear" w:color="auto" w:fill="F2F2F2" w:themeFill="background1" w:themeFillShade="F2"/>
            <w:tcMar>
              <w:top w:w="0" w:type="dxa"/>
              <w:left w:w="170" w:type="dxa"/>
              <w:bottom w:w="0" w:type="dxa"/>
              <w:right w:w="170" w:type="dxa"/>
            </w:tcMar>
          </w:tcPr>
          <w:p w14:paraId="7BD74AA2" w14:textId="77777777" w:rsidR="00ED5F8E" w:rsidRDefault="00ED5F8E">
            <w:pPr>
              <w:pStyle w:val="Space"/>
              <w:keepLines/>
            </w:pPr>
          </w:p>
        </w:tc>
      </w:tr>
      <w:tr w:rsidR="00ED5F8E" w14:paraId="787A9F53" w14:textId="77777777" w:rsidTr="005928D1">
        <w:trPr>
          <w:cantSplit/>
        </w:trPr>
        <w:tc>
          <w:tcPr>
            <w:tcW w:w="5000" w:type="pct"/>
            <w:tcBorders>
              <w:top w:val="single" w:sz="6" w:space="0" w:color="78A22F" w:themeColor="accent1"/>
              <w:left w:val="nil"/>
              <w:bottom w:val="nil"/>
              <w:right w:val="nil"/>
            </w:tcBorders>
            <w:tcMar>
              <w:top w:w="0" w:type="dxa"/>
              <w:left w:w="170" w:type="dxa"/>
              <w:bottom w:w="0" w:type="dxa"/>
              <w:right w:w="170" w:type="dxa"/>
            </w:tcMar>
            <w:hideMark/>
          </w:tcPr>
          <w:p w14:paraId="63561543" w14:textId="074C5606" w:rsidR="00ED5F8E" w:rsidRDefault="00ED5F8E">
            <w:pPr>
              <w:pStyle w:val="BoxSpaceBelow"/>
              <w:keepLines/>
            </w:pPr>
          </w:p>
        </w:tc>
      </w:tr>
    </w:tbl>
    <w:p w14:paraId="133F3A40" w14:textId="77777777" w:rsidR="00ED5F8E" w:rsidRPr="002821CA" w:rsidRDefault="00ED5F8E" w:rsidP="005928D1">
      <w:pPr>
        <w:pStyle w:val="Heading3"/>
      </w:pPr>
      <w:r>
        <w:t>Assessing the NASWD’s reform directions</w:t>
      </w:r>
    </w:p>
    <w:p w14:paraId="7BAA6FE7" w14:textId="168CE5B5" w:rsidR="00ED5F8E" w:rsidRPr="004E3B94" w:rsidRDefault="00ED5F8E" w:rsidP="005928D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ED5F8E" w14:paraId="4C3C9112" w14:textId="77777777" w:rsidTr="005928D1">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5493FC22" w14:textId="77777777" w:rsidR="00ED5F8E" w:rsidRPr="00CE4C64" w:rsidRDefault="00ED5F8E" w:rsidP="005928D1">
            <w:pPr>
              <w:pStyle w:val="FindingTitle"/>
              <w:spacing w:before="120"/>
              <w:rPr>
                <w:noProof/>
              </w:rPr>
            </w:pPr>
            <w:r>
              <w:t>INTERIM Finding 2.2</w:t>
            </w:r>
            <w:r>
              <w:rPr>
                <w:noProof/>
              </w:rPr>
              <w:t xml:space="preserve"> — GOVERNMENT</w:t>
            </w:r>
            <w:r>
              <w:rPr>
                <w:noProof/>
              </w:rPr>
              <w:noBreakHyphen/>
              <w:t>FUNDED VET PARTICIPATION</w:t>
            </w:r>
          </w:p>
        </w:tc>
      </w:tr>
      <w:tr w:rsidR="00ED5F8E" w:rsidRPr="00750BE2" w14:paraId="035D0ACC" w14:textId="77777777" w:rsidTr="005928D1">
        <w:trPr>
          <w:cantSplit/>
        </w:trPr>
        <w:tc>
          <w:tcPr>
            <w:tcW w:w="5000" w:type="pct"/>
            <w:tcBorders>
              <w:top w:val="nil"/>
              <w:left w:val="nil"/>
              <w:bottom w:val="nil"/>
              <w:right w:val="nil"/>
            </w:tcBorders>
            <w:shd w:val="clear" w:color="auto" w:fill="F2F2F2"/>
            <w:tcMar>
              <w:left w:w="170" w:type="dxa"/>
              <w:right w:w="170" w:type="dxa"/>
            </w:tcMar>
          </w:tcPr>
          <w:p w14:paraId="4A964EE2" w14:textId="77777777" w:rsidR="00ED5F8E" w:rsidRDefault="00ED5F8E" w:rsidP="005928D1">
            <w:pPr>
              <w:pStyle w:val="Finding"/>
              <w:keepNext/>
            </w:pPr>
            <w:r w:rsidRPr="004928EE">
              <w:t xml:space="preserve">Key reforms under the NASWD </w:t>
            </w:r>
            <w:r>
              <w:t>—</w:t>
            </w:r>
            <w:r w:rsidRPr="004928EE">
              <w:t xml:space="preserve"> the national training entitlement and expansion of student loans (VET FEE</w:t>
            </w:r>
            <w:r>
              <w:noBreakHyphen/>
            </w:r>
            <w:r w:rsidRPr="004928EE">
              <w:t xml:space="preserve">HELP) </w:t>
            </w:r>
            <w:r>
              <w:t>—</w:t>
            </w:r>
            <w:r w:rsidRPr="004928EE">
              <w:t xml:space="preserve"> initially increased participation but </w:t>
            </w:r>
            <w:r>
              <w:t xml:space="preserve">incentives </w:t>
            </w:r>
            <w:r w:rsidRPr="004928EE">
              <w:t xml:space="preserve">were later wound back because of escalating costs and rorting. </w:t>
            </w:r>
            <w:r>
              <w:t>Overall p</w:t>
            </w:r>
            <w:r w:rsidRPr="004928EE">
              <w:t xml:space="preserve">articipation </w:t>
            </w:r>
            <w:r>
              <w:t>rates are</w:t>
            </w:r>
            <w:r w:rsidRPr="004928EE">
              <w:t xml:space="preserve"> now at or below pre</w:t>
            </w:r>
            <w:r>
              <w:noBreakHyphen/>
            </w:r>
            <w:r w:rsidRPr="004928EE">
              <w:t>NASWD levels</w:t>
            </w:r>
            <w:r>
              <w:t xml:space="preserve">. </w:t>
            </w:r>
          </w:p>
        </w:tc>
      </w:tr>
      <w:tr w:rsidR="00ED5F8E" w14:paraId="31710CB1" w14:textId="77777777" w:rsidTr="005928D1">
        <w:trPr>
          <w:cantSplit/>
        </w:trPr>
        <w:tc>
          <w:tcPr>
            <w:tcW w:w="5000" w:type="pct"/>
            <w:tcBorders>
              <w:top w:val="nil"/>
              <w:left w:val="nil"/>
              <w:bottom w:val="single" w:sz="6" w:space="0" w:color="78A22F"/>
              <w:right w:val="nil"/>
            </w:tcBorders>
            <w:shd w:val="clear" w:color="auto" w:fill="F2F2F2"/>
            <w:tcMar>
              <w:left w:w="170" w:type="dxa"/>
              <w:right w:w="170" w:type="dxa"/>
            </w:tcMar>
          </w:tcPr>
          <w:p w14:paraId="2373EDA8" w14:textId="77777777" w:rsidR="00ED5F8E" w:rsidRDefault="00ED5F8E" w:rsidP="005928D1">
            <w:pPr>
              <w:pStyle w:val="Space"/>
              <w:keepLines/>
            </w:pPr>
          </w:p>
        </w:tc>
      </w:tr>
      <w:tr w:rsidR="00ED5F8E" w:rsidRPr="000863A5" w14:paraId="082551F5" w14:textId="77777777" w:rsidTr="005928D1">
        <w:trPr>
          <w:cantSplit/>
        </w:trPr>
        <w:tc>
          <w:tcPr>
            <w:tcW w:w="5000" w:type="pct"/>
            <w:tcBorders>
              <w:top w:val="single" w:sz="6" w:space="0" w:color="78A22F"/>
              <w:left w:val="nil"/>
              <w:bottom w:val="nil"/>
              <w:right w:val="nil"/>
            </w:tcBorders>
            <w:tcMar>
              <w:left w:w="170" w:type="dxa"/>
              <w:right w:w="170" w:type="dxa"/>
            </w:tcMar>
          </w:tcPr>
          <w:p w14:paraId="5900A0CA" w14:textId="36551175" w:rsidR="00ED5F8E" w:rsidRPr="00626D32" w:rsidRDefault="00ED5F8E" w:rsidP="005928D1">
            <w:pPr>
              <w:pStyle w:val="BoxSpaceBelow"/>
              <w:keepLines/>
            </w:pPr>
          </w:p>
        </w:tc>
      </w:tr>
    </w:tbl>
    <w:p w14:paraId="1AC5DF0D" w14:textId="788B7647" w:rsidR="00ED5F8E" w:rsidRPr="004E3B94" w:rsidRDefault="00ED5F8E" w:rsidP="005928D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ED5F8E" w14:paraId="18CD5268" w14:textId="77777777" w:rsidTr="005928D1">
        <w:trPr>
          <w:cantSplit/>
          <w:trHeight w:val="45"/>
          <w:tblHeader/>
        </w:trPr>
        <w:tc>
          <w:tcPr>
            <w:tcW w:w="5000" w:type="pct"/>
            <w:tcBorders>
              <w:top w:val="single" w:sz="6" w:space="0" w:color="78A22F"/>
              <w:left w:val="nil"/>
              <w:bottom w:val="nil"/>
              <w:right w:val="nil"/>
            </w:tcBorders>
            <w:shd w:val="clear" w:color="auto" w:fill="F2F2F2"/>
            <w:tcMar>
              <w:left w:w="170" w:type="dxa"/>
              <w:right w:w="170" w:type="dxa"/>
            </w:tcMar>
          </w:tcPr>
          <w:p w14:paraId="340AAE4B" w14:textId="77777777" w:rsidR="00ED5F8E" w:rsidRPr="00CE4C64" w:rsidRDefault="00ED5F8E" w:rsidP="005928D1">
            <w:pPr>
              <w:pStyle w:val="FindingTitle"/>
              <w:spacing w:before="120"/>
              <w:rPr>
                <w:noProof/>
              </w:rPr>
            </w:pPr>
            <w:r>
              <w:t>INTERIM FINDING 2.3</w:t>
            </w:r>
            <w:r>
              <w:rPr>
                <w:noProof/>
              </w:rPr>
              <w:t xml:space="preserve"> — VET MARKET COMPETITION AND EFFICIENT TRAINING DELIVERY</w:t>
            </w:r>
          </w:p>
        </w:tc>
      </w:tr>
      <w:tr w:rsidR="00ED5F8E" w:rsidRPr="00750BE2" w14:paraId="31B52B6D" w14:textId="77777777" w:rsidTr="005928D1">
        <w:trPr>
          <w:cantSplit/>
        </w:trPr>
        <w:tc>
          <w:tcPr>
            <w:tcW w:w="5000" w:type="pct"/>
            <w:tcBorders>
              <w:top w:val="nil"/>
              <w:left w:val="nil"/>
              <w:bottom w:val="nil"/>
              <w:right w:val="nil"/>
            </w:tcBorders>
            <w:shd w:val="clear" w:color="auto" w:fill="F2F2F2"/>
            <w:tcMar>
              <w:left w:w="170" w:type="dxa"/>
              <w:right w:w="170" w:type="dxa"/>
            </w:tcMar>
          </w:tcPr>
          <w:p w14:paraId="17DF2D7C" w14:textId="77777777" w:rsidR="00ED5F8E" w:rsidRDefault="00ED5F8E" w:rsidP="005928D1">
            <w:pPr>
              <w:pStyle w:val="Finding"/>
              <w:keepNext/>
            </w:pPr>
            <w:r w:rsidRPr="00DC5999">
              <w:t xml:space="preserve">Early efforts to promote a </w:t>
            </w:r>
            <w:r>
              <w:t>‘</w:t>
            </w:r>
            <w:r w:rsidRPr="00DC5999">
              <w:t>more open and competitive training market</w:t>
            </w:r>
            <w:r>
              <w:t>’</w:t>
            </w:r>
            <w:r w:rsidRPr="00DC5999">
              <w:t xml:space="preserve"> have stalled. </w:t>
            </w:r>
            <w:r>
              <w:t>Improving the efficiency of</w:t>
            </w:r>
            <w:r w:rsidRPr="00DD5D8A">
              <w:t xml:space="preserve"> training markets </w:t>
            </w:r>
            <w:r>
              <w:t xml:space="preserve">is </w:t>
            </w:r>
            <w:r w:rsidRPr="00DD5D8A">
              <w:t xml:space="preserve">no longer an explicit priority for most governments. </w:t>
            </w:r>
          </w:p>
          <w:p w14:paraId="67E0AF62" w14:textId="77777777" w:rsidR="00ED5F8E" w:rsidRDefault="00ED5F8E" w:rsidP="005928D1">
            <w:pPr>
              <w:pStyle w:val="Finding"/>
              <w:keepNext/>
            </w:pPr>
            <w:r>
              <w:t>Further work is required by governments on the policy settings t</w:t>
            </w:r>
            <w:r w:rsidRPr="00BC5D58">
              <w:t>hat best facilitate a responsive and efficient training market</w:t>
            </w:r>
            <w:r>
              <w:t xml:space="preserve">. This includes a more clearly defined role for public providers. </w:t>
            </w:r>
          </w:p>
        </w:tc>
      </w:tr>
      <w:tr w:rsidR="00ED5F8E" w14:paraId="275908BB" w14:textId="77777777" w:rsidTr="005928D1">
        <w:trPr>
          <w:cantSplit/>
        </w:trPr>
        <w:tc>
          <w:tcPr>
            <w:tcW w:w="5000" w:type="pct"/>
            <w:tcBorders>
              <w:top w:val="nil"/>
              <w:left w:val="nil"/>
              <w:bottom w:val="single" w:sz="6" w:space="0" w:color="78A22F"/>
              <w:right w:val="nil"/>
            </w:tcBorders>
            <w:shd w:val="clear" w:color="auto" w:fill="F2F2F2"/>
            <w:tcMar>
              <w:left w:w="170" w:type="dxa"/>
              <w:right w:w="170" w:type="dxa"/>
            </w:tcMar>
          </w:tcPr>
          <w:p w14:paraId="0E4FD2DC" w14:textId="77777777" w:rsidR="00ED5F8E" w:rsidRDefault="00ED5F8E" w:rsidP="005928D1">
            <w:pPr>
              <w:pStyle w:val="Space"/>
              <w:keepLines/>
            </w:pPr>
          </w:p>
        </w:tc>
      </w:tr>
      <w:tr w:rsidR="00ED5F8E" w:rsidRPr="000863A5" w14:paraId="1FEA3FC1" w14:textId="77777777" w:rsidTr="005928D1">
        <w:trPr>
          <w:cantSplit/>
        </w:trPr>
        <w:tc>
          <w:tcPr>
            <w:tcW w:w="5000" w:type="pct"/>
            <w:tcBorders>
              <w:top w:val="single" w:sz="6" w:space="0" w:color="78A22F"/>
              <w:left w:val="nil"/>
              <w:bottom w:val="nil"/>
              <w:right w:val="nil"/>
            </w:tcBorders>
            <w:tcMar>
              <w:left w:w="170" w:type="dxa"/>
              <w:right w:w="170" w:type="dxa"/>
            </w:tcMar>
          </w:tcPr>
          <w:p w14:paraId="1DB0BA5D" w14:textId="19456FF1" w:rsidR="00ED5F8E" w:rsidRPr="00626D32" w:rsidRDefault="00ED5F8E" w:rsidP="005928D1">
            <w:pPr>
              <w:pStyle w:val="BoxSpaceBelow"/>
              <w:keepLines/>
            </w:pPr>
          </w:p>
        </w:tc>
      </w:tr>
    </w:tbl>
    <w:p w14:paraId="2889BE2D" w14:textId="7CFA507E" w:rsidR="00ED5F8E" w:rsidRPr="004E3B94" w:rsidRDefault="00ED5F8E" w:rsidP="005928D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ED5F8E" w14:paraId="1BD066EE" w14:textId="77777777" w:rsidTr="005928D1">
        <w:trPr>
          <w:tblHeader/>
        </w:trPr>
        <w:tc>
          <w:tcPr>
            <w:tcW w:w="5000" w:type="pct"/>
            <w:tcBorders>
              <w:top w:val="single" w:sz="6" w:space="0" w:color="78A22F"/>
              <w:left w:val="nil"/>
              <w:bottom w:val="nil"/>
              <w:right w:val="nil"/>
            </w:tcBorders>
            <w:shd w:val="clear" w:color="auto" w:fill="auto"/>
          </w:tcPr>
          <w:p w14:paraId="47517A5F" w14:textId="77777777" w:rsidR="00ED5F8E" w:rsidRPr="00CE4C64" w:rsidRDefault="00ED5F8E" w:rsidP="005928D1">
            <w:pPr>
              <w:pStyle w:val="InformationRequestTitle"/>
              <w:spacing w:before="120"/>
            </w:pPr>
            <w:r w:rsidRPr="006E7EE2">
              <w:t>Information request</w:t>
            </w:r>
            <w:r>
              <w:t xml:space="preserve"> — role of competition in the VET market</w:t>
            </w:r>
          </w:p>
        </w:tc>
      </w:tr>
      <w:tr w:rsidR="00ED5F8E" w:rsidRPr="00750BE2" w14:paraId="118690FA" w14:textId="77777777" w:rsidTr="005928D1">
        <w:tc>
          <w:tcPr>
            <w:tcW w:w="5000" w:type="pct"/>
            <w:tcBorders>
              <w:top w:val="nil"/>
              <w:left w:val="nil"/>
              <w:bottom w:val="nil"/>
              <w:right w:val="nil"/>
            </w:tcBorders>
            <w:shd w:val="clear" w:color="auto" w:fill="auto"/>
          </w:tcPr>
          <w:p w14:paraId="250978D4" w14:textId="77777777" w:rsidR="00ED5F8E" w:rsidRPr="000C2B79" w:rsidRDefault="00ED5F8E" w:rsidP="00254CE8">
            <w:pPr>
              <w:pStyle w:val="InformationRequestBullet"/>
            </w:pPr>
            <w:r>
              <w:t xml:space="preserve">What role should competition play in meeting </w:t>
            </w:r>
            <w:r w:rsidRPr="000256F0">
              <w:t>users’ needs, including the quantity, type and quality, and regional accessibility of VET services?</w:t>
            </w:r>
          </w:p>
          <w:p w14:paraId="776D119D" w14:textId="77777777" w:rsidR="00ED5F8E" w:rsidRPr="00C23074" w:rsidRDefault="00ED5F8E" w:rsidP="00254CE8">
            <w:pPr>
              <w:pStyle w:val="InformationRequestBullet"/>
            </w:pPr>
            <w:r w:rsidRPr="00C23074">
              <w:t>How should the efficiency of the VET market be measured?</w:t>
            </w:r>
          </w:p>
          <w:p w14:paraId="2E49A182" w14:textId="77777777" w:rsidR="00ED5F8E" w:rsidRDefault="00ED5F8E" w:rsidP="00254CE8">
            <w:pPr>
              <w:pStyle w:val="InformationRequestBullet"/>
            </w:pPr>
            <w:r w:rsidRPr="00C23074">
              <w:t>What is the appropriate (and exclusive) role of public providers, and why?</w:t>
            </w:r>
          </w:p>
          <w:p w14:paraId="59C5BA3D" w14:textId="4F86634C" w:rsidR="00ED5F8E" w:rsidRPr="000C11FF" w:rsidRDefault="00ED5F8E" w:rsidP="00254CE8">
            <w:pPr>
              <w:pStyle w:val="InformationRequestBullet"/>
            </w:pPr>
            <w:r w:rsidRPr="000C11FF">
              <w:t>Are additional consumer protection arrangements required to support a well</w:t>
            </w:r>
            <w:r>
              <w:noBreakHyphen/>
            </w:r>
            <w:r w:rsidRPr="000C11FF">
              <w:t>functioning VET market? What are the costs and benefits of different models of consumer protection established by governments</w:t>
            </w:r>
            <w:r>
              <w:t>, including ombudsmans</w:t>
            </w:r>
            <w:r w:rsidR="00C839D0">
              <w:t>’</w:t>
            </w:r>
            <w:r>
              <w:t xml:space="preserve"> offices</w:t>
            </w:r>
            <w:r w:rsidRPr="000C11FF">
              <w:t>?</w:t>
            </w:r>
            <w:r>
              <w:t xml:space="preserve"> </w:t>
            </w:r>
          </w:p>
        </w:tc>
      </w:tr>
      <w:tr w:rsidR="00ED5F8E" w14:paraId="7A5EFD73" w14:textId="77777777" w:rsidTr="005928D1">
        <w:tc>
          <w:tcPr>
            <w:tcW w:w="5000" w:type="pct"/>
            <w:tcBorders>
              <w:top w:val="nil"/>
              <w:left w:val="nil"/>
              <w:bottom w:val="single" w:sz="6" w:space="0" w:color="78A22F"/>
              <w:right w:val="nil"/>
            </w:tcBorders>
            <w:shd w:val="clear" w:color="auto" w:fill="auto"/>
          </w:tcPr>
          <w:p w14:paraId="72747FFD" w14:textId="77777777" w:rsidR="00ED5F8E" w:rsidRDefault="00ED5F8E" w:rsidP="005928D1">
            <w:pPr>
              <w:pStyle w:val="Space"/>
              <w:keepLines/>
            </w:pPr>
          </w:p>
        </w:tc>
      </w:tr>
      <w:tr w:rsidR="00ED5F8E" w:rsidRPr="000863A5" w14:paraId="69508E4F" w14:textId="77777777" w:rsidTr="005928D1">
        <w:tc>
          <w:tcPr>
            <w:tcW w:w="5000" w:type="pct"/>
            <w:tcBorders>
              <w:top w:val="single" w:sz="6" w:space="0" w:color="78A22F"/>
              <w:left w:val="nil"/>
              <w:bottom w:val="nil"/>
              <w:right w:val="nil"/>
            </w:tcBorders>
          </w:tcPr>
          <w:p w14:paraId="292E1E63" w14:textId="29EEE95C" w:rsidR="00ED5F8E" w:rsidRPr="00626D32" w:rsidRDefault="00ED5F8E" w:rsidP="005928D1">
            <w:pPr>
              <w:pStyle w:val="BoxSpaceBelow"/>
              <w:keepLines/>
            </w:pPr>
          </w:p>
        </w:tc>
      </w:tr>
    </w:tbl>
    <w:p w14:paraId="52705E71" w14:textId="0CFA8ABD" w:rsidR="00ED5F8E" w:rsidRPr="004E3B94" w:rsidRDefault="00ED5F8E" w:rsidP="005928D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ED5F8E" w14:paraId="30C3C459" w14:textId="77777777" w:rsidTr="005928D1">
        <w:trPr>
          <w:tblHeader/>
        </w:trPr>
        <w:tc>
          <w:tcPr>
            <w:tcW w:w="5000" w:type="pct"/>
            <w:tcBorders>
              <w:top w:val="single" w:sz="6" w:space="0" w:color="78A22F"/>
              <w:left w:val="nil"/>
              <w:bottom w:val="nil"/>
              <w:right w:val="nil"/>
            </w:tcBorders>
            <w:shd w:val="clear" w:color="auto" w:fill="E5F1D0"/>
            <w:tcMar>
              <w:left w:w="170" w:type="dxa"/>
              <w:right w:w="170" w:type="dxa"/>
            </w:tcMar>
          </w:tcPr>
          <w:p w14:paraId="3BE3E48D" w14:textId="77777777" w:rsidR="00ED5F8E" w:rsidRPr="00CE4C64" w:rsidRDefault="00ED5F8E" w:rsidP="005928D1">
            <w:pPr>
              <w:pStyle w:val="RecTitle"/>
              <w:spacing w:before="120"/>
              <w:rPr>
                <w:noProof/>
              </w:rPr>
            </w:pPr>
            <w:r>
              <w:t>INTERIM RECOMMENDATION 2.1</w:t>
            </w:r>
            <w:r>
              <w:rPr>
                <w:noProof/>
              </w:rPr>
              <w:t xml:space="preserve"> — information on VET System performance</w:t>
            </w:r>
            <w:r>
              <w:t xml:space="preserve"> </w:t>
            </w:r>
          </w:p>
        </w:tc>
      </w:tr>
      <w:tr w:rsidR="00ED5F8E" w:rsidRPr="00750BE2" w14:paraId="19E7EACC" w14:textId="77777777" w:rsidTr="005928D1">
        <w:tc>
          <w:tcPr>
            <w:tcW w:w="5000" w:type="pct"/>
            <w:tcBorders>
              <w:top w:val="nil"/>
              <w:left w:val="nil"/>
              <w:bottom w:val="nil"/>
              <w:right w:val="nil"/>
            </w:tcBorders>
            <w:shd w:val="clear" w:color="auto" w:fill="E5F1D0"/>
            <w:tcMar>
              <w:left w:w="170" w:type="dxa"/>
              <w:right w:w="170" w:type="dxa"/>
            </w:tcMar>
          </w:tcPr>
          <w:p w14:paraId="61505CFA" w14:textId="77777777" w:rsidR="00ED5F8E" w:rsidRDefault="00ED5F8E" w:rsidP="005928D1">
            <w:pPr>
              <w:pStyle w:val="Finding"/>
              <w:keepNext/>
            </w:pPr>
            <w:r>
              <w:t>Australian, State and Territory governments should develop improved performance measures to provide a more complete picture of system performance. Any future sector</w:t>
            </w:r>
            <w:r>
              <w:noBreakHyphen/>
              <w:t>wide performance framework should better measure:</w:t>
            </w:r>
          </w:p>
          <w:p w14:paraId="630BCA12" w14:textId="77777777" w:rsidR="00ED5F8E" w:rsidRDefault="00ED5F8E" w:rsidP="005928D1">
            <w:pPr>
              <w:pStyle w:val="FindingBullet"/>
            </w:pPr>
            <w:r>
              <w:t>total VET activity</w:t>
            </w:r>
          </w:p>
          <w:p w14:paraId="5653F9EA" w14:textId="77777777" w:rsidR="00ED5F8E" w:rsidRDefault="00ED5F8E" w:rsidP="005928D1">
            <w:pPr>
              <w:pStyle w:val="FindingBullet"/>
            </w:pPr>
            <w:r>
              <w:t>the contribution of VET to developing the foundation skills of Australians</w:t>
            </w:r>
          </w:p>
          <w:p w14:paraId="6EA77CFE" w14:textId="77777777" w:rsidR="00ED5F8E" w:rsidRDefault="00ED5F8E" w:rsidP="005928D1">
            <w:pPr>
              <w:pStyle w:val="FindingBullet"/>
            </w:pPr>
            <w:r>
              <w:t xml:space="preserve">skills obtained through the VET system when students do not complete a course </w:t>
            </w:r>
          </w:p>
          <w:p w14:paraId="2A730733" w14:textId="77777777" w:rsidR="00ED5F8E" w:rsidRDefault="00ED5F8E" w:rsidP="005928D1">
            <w:pPr>
              <w:pStyle w:val="RecBullet"/>
            </w:pPr>
            <w:r>
              <w:t>students’ longer</w:t>
            </w:r>
            <w:r>
              <w:noBreakHyphen/>
              <w:t>term labour market outcomes.</w:t>
            </w:r>
          </w:p>
        </w:tc>
      </w:tr>
      <w:tr w:rsidR="00ED5F8E" w14:paraId="0ED78A4B" w14:textId="77777777" w:rsidTr="005928D1">
        <w:tc>
          <w:tcPr>
            <w:tcW w:w="5000" w:type="pct"/>
            <w:tcBorders>
              <w:top w:val="nil"/>
              <w:left w:val="nil"/>
              <w:bottom w:val="single" w:sz="6" w:space="0" w:color="78A22F"/>
              <w:right w:val="nil"/>
            </w:tcBorders>
            <w:shd w:val="clear" w:color="auto" w:fill="E5F1D0"/>
            <w:tcMar>
              <w:left w:w="170" w:type="dxa"/>
              <w:right w:w="170" w:type="dxa"/>
            </w:tcMar>
          </w:tcPr>
          <w:p w14:paraId="71276195" w14:textId="77777777" w:rsidR="00ED5F8E" w:rsidRDefault="00ED5F8E" w:rsidP="005928D1">
            <w:pPr>
              <w:pStyle w:val="Space"/>
              <w:keepLines/>
            </w:pPr>
          </w:p>
        </w:tc>
      </w:tr>
      <w:tr w:rsidR="00ED5F8E" w:rsidRPr="000863A5" w14:paraId="3CF467C3" w14:textId="77777777" w:rsidTr="005928D1">
        <w:tc>
          <w:tcPr>
            <w:tcW w:w="5000" w:type="pct"/>
            <w:tcBorders>
              <w:top w:val="single" w:sz="6" w:space="0" w:color="78A22F"/>
              <w:left w:val="nil"/>
              <w:bottom w:val="nil"/>
              <w:right w:val="nil"/>
            </w:tcBorders>
            <w:tcMar>
              <w:left w:w="170" w:type="dxa"/>
              <w:right w:w="170" w:type="dxa"/>
            </w:tcMar>
          </w:tcPr>
          <w:p w14:paraId="7DE107C7" w14:textId="02A93E2B" w:rsidR="00ED5F8E" w:rsidRPr="00626D32" w:rsidRDefault="00ED5F8E" w:rsidP="005928D1">
            <w:pPr>
              <w:pStyle w:val="BoxSpaceBelow"/>
              <w:keepLines/>
            </w:pPr>
          </w:p>
        </w:tc>
      </w:tr>
    </w:tbl>
    <w:p w14:paraId="073D7118" w14:textId="31C2B25E" w:rsidR="00ED5F8E" w:rsidRDefault="00ED5F8E" w:rsidP="005928D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4A0" w:firstRow="1" w:lastRow="0" w:firstColumn="1" w:lastColumn="0" w:noHBand="0" w:noVBand="1"/>
        <w:tblDescription w:val="Table used for design layout: information requests"/>
      </w:tblPr>
      <w:tblGrid>
        <w:gridCol w:w="8789"/>
      </w:tblGrid>
      <w:tr w:rsidR="00ED5F8E" w14:paraId="378232DC" w14:textId="77777777" w:rsidTr="005928D1">
        <w:trPr>
          <w:tblHeader/>
        </w:trPr>
        <w:tc>
          <w:tcPr>
            <w:tcW w:w="5000" w:type="pct"/>
            <w:tcBorders>
              <w:top w:val="single" w:sz="6" w:space="0" w:color="78A22F"/>
              <w:left w:val="nil"/>
              <w:bottom w:val="nil"/>
              <w:right w:val="nil"/>
            </w:tcBorders>
            <w:hideMark/>
          </w:tcPr>
          <w:p w14:paraId="5B28639C" w14:textId="77777777" w:rsidR="00ED5F8E" w:rsidRDefault="00ED5F8E">
            <w:pPr>
              <w:pStyle w:val="InformationRequestTitle"/>
              <w:spacing w:before="120"/>
            </w:pPr>
            <w:r>
              <w:t>Information request – career GUIDANCE FOR STUDENTS</w:t>
            </w:r>
          </w:p>
        </w:tc>
      </w:tr>
      <w:tr w:rsidR="00ED5F8E" w14:paraId="4A4B95C3" w14:textId="77777777" w:rsidTr="005928D1">
        <w:tc>
          <w:tcPr>
            <w:tcW w:w="5000" w:type="pct"/>
            <w:tcBorders>
              <w:top w:val="nil"/>
              <w:left w:val="nil"/>
              <w:bottom w:val="nil"/>
              <w:right w:val="nil"/>
            </w:tcBorders>
            <w:hideMark/>
          </w:tcPr>
          <w:p w14:paraId="18E5FDF0" w14:textId="77777777" w:rsidR="00ED5F8E" w:rsidRDefault="00ED5F8E">
            <w:pPr>
              <w:pStyle w:val="InformationRequest"/>
              <w:keepNext/>
            </w:pPr>
            <w:r w:rsidRPr="00E26446">
              <w:t>What changes could be made to ensure school students have appropriate career information and advice?</w:t>
            </w:r>
          </w:p>
        </w:tc>
      </w:tr>
      <w:tr w:rsidR="00ED5F8E" w14:paraId="04B9944B" w14:textId="77777777" w:rsidTr="005928D1">
        <w:tc>
          <w:tcPr>
            <w:tcW w:w="5000" w:type="pct"/>
            <w:tcBorders>
              <w:top w:val="nil"/>
              <w:left w:val="nil"/>
              <w:bottom w:val="single" w:sz="6" w:space="0" w:color="78A22F"/>
              <w:right w:val="nil"/>
            </w:tcBorders>
          </w:tcPr>
          <w:p w14:paraId="50BD2ECF" w14:textId="77777777" w:rsidR="00ED5F8E" w:rsidRDefault="00ED5F8E">
            <w:pPr>
              <w:pStyle w:val="Space"/>
              <w:keepLines/>
            </w:pPr>
          </w:p>
        </w:tc>
      </w:tr>
      <w:tr w:rsidR="00ED5F8E" w14:paraId="2448D0D2" w14:textId="77777777" w:rsidTr="005928D1">
        <w:tc>
          <w:tcPr>
            <w:tcW w:w="5000" w:type="pct"/>
            <w:tcBorders>
              <w:top w:val="single" w:sz="6" w:space="0" w:color="78A22F"/>
              <w:left w:val="nil"/>
              <w:bottom w:val="nil"/>
              <w:right w:val="nil"/>
            </w:tcBorders>
            <w:hideMark/>
          </w:tcPr>
          <w:p w14:paraId="5E7AB399" w14:textId="15418337" w:rsidR="00ED5F8E" w:rsidRDefault="00ED5F8E">
            <w:pPr>
              <w:pStyle w:val="BoxSpaceBelow"/>
              <w:keepLines/>
            </w:pPr>
          </w:p>
        </w:tc>
      </w:tr>
    </w:tbl>
    <w:p w14:paraId="187FD2C5" w14:textId="77777777" w:rsidR="00ED5F8E" w:rsidRPr="004E3B94" w:rsidRDefault="00ED5F8E" w:rsidP="005928D1">
      <w:pPr>
        <w:pStyle w:val="BodyText"/>
      </w:pPr>
    </w:p>
    <w:p w14:paraId="7AC5982B" w14:textId="77777777" w:rsidR="00ED5F8E" w:rsidRDefault="00ED5F8E" w:rsidP="005928D1">
      <w:pPr>
        <w:pStyle w:val="Heading2"/>
      </w:pPr>
      <w:bookmarkStart w:id="35" w:name="_Toc41645008"/>
      <w:r>
        <w:lastRenderedPageBreak/>
        <w:t>A new agreement to guide policy</w:t>
      </w:r>
      <w:bookmarkEnd w:id="35"/>
    </w:p>
    <w:p w14:paraId="096BAA34" w14:textId="77777777" w:rsidR="00ED5F8E" w:rsidRPr="004E3B94" w:rsidRDefault="00ED5F8E" w:rsidP="005928D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ED5F8E" w14:paraId="328ABBFF" w14:textId="77777777" w:rsidTr="005928D1">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026D34AE" w14:textId="77777777" w:rsidR="00ED5F8E" w:rsidRPr="00CE4C64" w:rsidRDefault="00ED5F8E" w:rsidP="005928D1">
            <w:pPr>
              <w:pStyle w:val="FindingTitle"/>
              <w:spacing w:before="120"/>
              <w:rPr>
                <w:noProof/>
              </w:rPr>
            </w:pPr>
            <w:r>
              <w:t>interim Finding 2.4 — the NASWD needs replacement</w:t>
            </w:r>
          </w:p>
        </w:tc>
      </w:tr>
      <w:tr w:rsidR="00ED5F8E" w:rsidRPr="00750BE2" w14:paraId="15C9CB0F" w14:textId="77777777" w:rsidTr="005928D1">
        <w:trPr>
          <w:cantSplit/>
        </w:trPr>
        <w:tc>
          <w:tcPr>
            <w:tcW w:w="5000" w:type="pct"/>
            <w:tcBorders>
              <w:top w:val="nil"/>
              <w:left w:val="nil"/>
              <w:bottom w:val="nil"/>
              <w:right w:val="nil"/>
            </w:tcBorders>
            <w:shd w:val="clear" w:color="auto" w:fill="F2F2F2"/>
            <w:tcMar>
              <w:left w:w="170" w:type="dxa"/>
              <w:right w:w="170" w:type="dxa"/>
            </w:tcMar>
          </w:tcPr>
          <w:p w14:paraId="0F5AF5BE" w14:textId="77777777" w:rsidR="00ED5F8E" w:rsidRDefault="00ED5F8E" w:rsidP="005928D1">
            <w:pPr>
              <w:pStyle w:val="Finding"/>
              <w:keepNext/>
            </w:pPr>
            <w:r w:rsidRPr="00C61463">
              <w:t xml:space="preserve">The NASWD is overdue for replacement. </w:t>
            </w:r>
            <w:r>
              <w:t xml:space="preserve">Governments have stepped back from several key policy aspirations. </w:t>
            </w:r>
            <w:r w:rsidRPr="006D6C69">
              <w:t>T</w:t>
            </w:r>
            <w:r w:rsidRPr="003C2FD0">
              <w:t xml:space="preserve">he performance framework has limited value for assessing the </w:t>
            </w:r>
            <w:r>
              <w:t>functioning</w:t>
            </w:r>
            <w:r w:rsidRPr="003C2FD0">
              <w:t xml:space="preserve"> of the VET system.</w:t>
            </w:r>
            <w:r>
              <w:t xml:space="preserve"> </w:t>
            </w:r>
            <w:r w:rsidRPr="0094163D">
              <w:t>Its targets have not been met and some performance indicators have proved to be deficient.</w:t>
            </w:r>
          </w:p>
          <w:p w14:paraId="2F9224CF" w14:textId="77777777" w:rsidR="00ED5F8E" w:rsidRDefault="00ED5F8E" w:rsidP="005928D1">
            <w:pPr>
              <w:pStyle w:val="Finding"/>
              <w:keepNext/>
            </w:pPr>
            <w:r>
              <w:t xml:space="preserve">Some principles of the NASWD remain pertinent for a future intergovernmental agreement, including equitable access to training and contestability. Reforms are still needed to </w:t>
            </w:r>
            <w:r w:rsidRPr="00D21A61">
              <w:t xml:space="preserve">give students better information, </w:t>
            </w:r>
            <w:r w:rsidDel="00A324B1">
              <w:t xml:space="preserve">increase </w:t>
            </w:r>
            <w:r>
              <w:t xml:space="preserve">user choice, </w:t>
            </w:r>
            <w:r w:rsidRPr="00D21A61">
              <w:t>improve quality assurance, and create a more interconnected education and training system</w:t>
            </w:r>
            <w:r>
              <w:t xml:space="preserve">. </w:t>
            </w:r>
          </w:p>
          <w:p w14:paraId="149AE82D" w14:textId="6AA81156" w:rsidR="00ED5F8E" w:rsidRDefault="00ED5F8E" w:rsidP="005928D1">
            <w:pPr>
              <w:pStyle w:val="Finding"/>
            </w:pPr>
            <w:r>
              <w:t>M</w:t>
            </w:r>
            <w:r w:rsidRPr="006F09A5">
              <w:t>any of the</w:t>
            </w:r>
            <w:r>
              <w:t xml:space="preserve"> principles in the</w:t>
            </w:r>
            <w:r w:rsidRPr="006F09A5">
              <w:t xml:space="preserve"> </w:t>
            </w:r>
            <w:r w:rsidRPr="004F67B4">
              <w:rPr>
                <w:i/>
                <w:iCs/>
              </w:rPr>
              <w:t>Intergovernmental Agreement on Federal Financial Relations</w:t>
            </w:r>
            <w:r>
              <w:t xml:space="preserve">, including </w:t>
            </w:r>
            <w:r w:rsidRPr="006F09A5">
              <w:t xml:space="preserve">recognising </w:t>
            </w:r>
            <w:r>
              <w:t>the Australian Government’s</w:t>
            </w:r>
            <w:r w:rsidRPr="006F09A5">
              <w:t xml:space="preserve"> interest in</w:t>
            </w:r>
            <w:r>
              <w:t xml:space="preserve"> areas traditionally the responsibility of State and Territory governments, </w:t>
            </w:r>
            <w:r w:rsidRPr="006F09A5">
              <w:t xml:space="preserve">clarifying </w:t>
            </w:r>
            <w:r>
              <w:t>all governments’</w:t>
            </w:r>
            <w:r w:rsidRPr="006F09A5">
              <w:t xml:space="preserve"> roles</w:t>
            </w:r>
            <w:r>
              <w:t xml:space="preserve">, and allowing State and Territory governments flexibility in the use of grants, </w:t>
            </w:r>
            <w:r w:rsidRPr="006F09A5">
              <w:t xml:space="preserve">are </w:t>
            </w:r>
            <w:r>
              <w:t xml:space="preserve">a </w:t>
            </w:r>
            <w:r w:rsidRPr="006F09A5">
              <w:t>sound</w:t>
            </w:r>
            <w:r>
              <w:t xml:space="preserve"> </w:t>
            </w:r>
            <w:r w:rsidRPr="006F09A5">
              <w:t xml:space="preserve">basis for </w:t>
            </w:r>
            <w:r>
              <w:t>negotiating</w:t>
            </w:r>
            <w:r w:rsidRPr="006F09A5">
              <w:t xml:space="preserve"> any new agreement. </w:t>
            </w:r>
          </w:p>
        </w:tc>
      </w:tr>
      <w:tr w:rsidR="00ED5F8E" w14:paraId="36185D65" w14:textId="77777777" w:rsidTr="005928D1">
        <w:trPr>
          <w:cantSplit/>
        </w:trPr>
        <w:tc>
          <w:tcPr>
            <w:tcW w:w="5000" w:type="pct"/>
            <w:tcBorders>
              <w:top w:val="nil"/>
              <w:left w:val="nil"/>
              <w:bottom w:val="single" w:sz="6" w:space="0" w:color="78A22F"/>
              <w:right w:val="nil"/>
            </w:tcBorders>
            <w:shd w:val="clear" w:color="auto" w:fill="F2F2F2"/>
            <w:tcMar>
              <w:left w:w="170" w:type="dxa"/>
              <w:right w:w="170" w:type="dxa"/>
            </w:tcMar>
          </w:tcPr>
          <w:p w14:paraId="797FC793" w14:textId="77777777" w:rsidR="00ED5F8E" w:rsidRDefault="00ED5F8E" w:rsidP="005928D1">
            <w:pPr>
              <w:pStyle w:val="Space"/>
              <w:keepLines/>
            </w:pPr>
          </w:p>
        </w:tc>
      </w:tr>
      <w:tr w:rsidR="00ED5F8E" w:rsidRPr="000863A5" w14:paraId="742D47B2" w14:textId="77777777" w:rsidTr="005928D1">
        <w:trPr>
          <w:cantSplit/>
        </w:trPr>
        <w:tc>
          <w:tcPr>
            <w:tcW w:w="5000" w:type="pct"/>
            <w:tcBorders>
              <w:top w:val="single" w:sz="6" w:space="0" w:color="78A22F"/>
              <w:left w:val="nil"/>
              <w:bottom w:val="nil"/>
              <w:right w:val="nil"/>
            </w:tcBorders>
            <w:tcMar>
              <w:left w:w="170" w:type="dxa"/>
              <w:right w:w="170" w:type="dxa"/>
            </w:tcMar>
          </w:tcPr>
          <w:p w14:paraId="5FC3C36E" w14:textId="0D538EE7" w:rsidR="00ED5F8E" w:rsidRPr="00626D32" w:rsidRDefault="00ED5F8E" w:rsidP="005928D1">
            <w:pPr>
              <w:pStyle w:val="BoxSpaceBelow"/>
              <w:keepLines/>
            </w:pPr>
          </w:p>
        </w:tc>
      </w:tr>
    </w:tbl>
    <w:p w14:paraId="082477B8" w14:textId="599DF70D" w:rsidR="00ED5F8E" w:rsidRPr="004E3B94" w:rsidRDefault="00ED5F8E" w:rsidP="005928D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ED5F8E" w14:paraId="0F0D9C45" w14:textId="77777777" w:rsidTr="005928D1">
        <w:trPr>
          <w:tblHeader/>
        </w:trPr>
        <w:tc>
          <w:tcPr>
            <w:tcW w:w="5000" w:type="pct"/>
            <w:tcBorders>
              <w:top w:val="single" w:sz="6" w:space="0" w:color="78A22F"/>
              <w:left w:val="nil"/>
              <w:bottom w:val="nil"/>
              <w:right w:val="nil"/>
            </w:tcBorders>
            <w:shd w:val="clear" w:color="auto" w:fill="E5F1D0"/>
            <w:tcMar>
              <w:left w:w="170" w:type="dxa"/>
              <w:right w:w="170" w:type="dxa"/>
            </w:tcMar>
          </w:tcPr>
          <w:p w14:paraId="7A1191A7" w14:textId="77777777" w:rsidR="00ED5F8E" w:rsidRPr="00CE4C64" w:rsidRDefault="00ED5F8E" w:rsidP="005928D1">
            <w:pPr>
              <w:pStyle w:val="RecTitle"/>
              <w:spacing w:before="120"/>
              <w:rPr>
                <w:noProof/>
              </w:rPr>
            </w:pPr>
            <w:r>
              <w:t>Interim recommendation 2.2 — a NEW PRINCIPLES</w:t>
            </w:r>
            <w:r>
              <w:noBreakHyphen/>
              <w:t>BASED AGREEMENT</w:t>
            </w:r>
          </w:p>
        </w:tc>
      </w:tr>
      <w:tr w:rsidR="00ED5F8E" w:rsidRPr="00750BE2" w14:paraId="727EA341" w14:textId="77777777" w:rsidTr="005928D1">
        <w:tc>
          <w:tcPr>
            <w:tcW w:w="5000" w:type="pct"/>
            <w:tcBorders>
              <w:top w:val="nil"/>
              <w:left w:val="nil"/>
              <w:bottom w:val="nil"/>
              <w:right w:val="nil"/>
            </w:tcBorders>
            <w:shd w:val="clear" w:color="auto" w:fill="E5F1D0"/>
            <w:tcMar>
              <w:left w:w="170" w:type="dxa"/>
              <w:right w:w="170" w:type="dxa"/>
            </w:tcMar>
          </w:tcPr>
          <w:p w14:paraId="1830CC6D" w14:textId="77777777" w:rsidR="00ED5F8E" w:rsidRDefault="00ED5F8E" w:rsidP="005928D1">
            <w:pPr>
              <w:pStyle w:val="Finding"/>
            </w:pPr>
            <w:r>
              <w:t>Australian, State and Territory governments should negotiate a new, principles</w:t>
            </w:r>
            <w:r>
              <w:noBreakHyphen/>
              <w:t>based intergovernmental agreement. Such an agreement should</w:t>
            </w:r>
            <w:r w:rsidRPr="001E2D78">
              <w:t xml:space="preserve"> </w:t>
            </w:r>
            <w:r>
              <w:t>commit governments to developing an efficient, competitive market driven by the informed choices of students and employers. The agreement’s principles should include:</w:t>
            </w:r>
          </w:p>
          <w:p w14:paraId="231F1E68" w14:textId="77777777" w:rsidR="00ED5F8E" w:rsidRDefault="00ED5F8E" w:rsidP="005928D1">
            <w:pPr>
              <w:pStyle w:val="RecBullet"/>
            </w:pPr>
            <w:r>
              <w:t>centring policy on the consumer, including information provision for informed choice</w:t>
            </w:r>
          </w:p>
          <w:p w14:paraId="7BDE4715" w14:textId="77777777" w:rsidR="00ED5F8E" w:rsidRDefault="00ED5F8E" w:rsidP="005928D1">
            <w:pPr>
              <w:pStyle w:val="RecBullet"/>
            </w:pPr>
            <w:r>
              <w:t xml:space="preserve">equitable access </w:t>
            </w:r>
          </w:p>
          <w:p w14:paraId="1959DF87" w14:textId="77777777" w:rsidR="00ED5F8E" w:rsidRDefault="00ED5F8E" w:rsidP="005928D1">
            <w:pPr>
              <w:pStyle w:val="RecBullet"/>
            </w:pPr>
            <w:r>
              <w:t>recognition of fiscal sustainability and the stability of funding</w:t>
            </w:r>
          </w:p>
          <w:p w14:paraId="27E0EAED" w14:textId="77777777" w:rsidR="00ED5F8E" w:rsidRDefault="00ED5F8E" w:rsidP="005928D1">
            <w:pPr>
              <w:pStyle w:val="RecBullet"/>
            </w:pPr>
            <w:r>
              <w:t>transparency about where funding is allocated, including detailed information on course subsidies, costs and the size and nature of funding to public providers</w:t>
            </w:r>
          </w:p>
          <w:p w14:paraId="7AA1585E" w14:textId="77777777" w:rsidR="00ED5F8E" w:rsidRDefault="00ED5F8E" w:rsidP="005928D1">
            <w:pPr>
              <w:pStyle w:val="RecBullet"/>
            </w:pPr>
            <w:r>
              <w:t>efficient pricing and delivery</w:t>
            </w:r>
          </w:p>
          <w:p w14:paraId="1AC7F8ED" w14:textId="77777777" w:rsidR="00ED5F8E" w:rsidRDefault="00ED5F8E" w:rsidP="005928D1">
            <w:pPr>
              <w:pStyle w:val="RecBullet"/>
            </w:pPr>
            <w:r>
              <w:t>designing incentives to increase the likelihood of eliciting training</w:t>
            </w:r>
          </w:p>
          <w:p w14:paraId="04A5496F" w14:textId="77777777" w:rsidR="00ED5F8E" w:rsidRDefault="00ED5F8E" w:rsidP="005928D1">
            <w:pPr>
              <w:pStyle w:val="RecBullet"/>
            </w:pPr>
            <w:r>
              <w:t>competitive neutrality between public and private provision</w:t>
            </w:r>
          </w:p>
          <w:p w14:paraId="53FED6AE" w14:textId="2A246A1A" w:rsidR="00ED5F8E" w:rsidRDefault="00ED5F8E" w:rsidP="005928D1">
            <w:pPr>
              <w:pStyle w:val="RecBullet"/>
            </w:pPr>
            <w:r>
              <w:t>neutral, but not equivalent</w:t>
            </w:r>
            <w:r w:rsidR="00B22E3E">
              <w:t>,</w:t>
            </w:r>
            <w:r>
              <w:t xml:space="preserve"> treatment of the VET and higher education sectors.</w:t>
            </w:r>
          </w:p>
        </w:tc>
      </w:tr>
      <w:tr w:rsidR="00ED5F8E" w14:paraId="52A96E9A" w14:textId="77777777" w:rsidTr="005928D1">
        <w:tc>
          <w:tcPr>
            <w:tcW w:w="5000" w:type="pct"/>
            <w:tcBorders>
              <w:top w:val="nil"/>
              <w:left w:val="nil"/>
              <w:bottom w:val="single" w:sz="6" w:space="0" w:color="78A22F"/>
              <w:right w:val="nil"/>
            </w:tcBorders>
            <w:shd w:val="clear" w:color="auto" w:fill="E5F1D0"/>
            <w:tcMar>
              <w:left w:w="170" w:type="dxa"/>
              <w:right w:w="170" w:type="dxa"/>
            </w:tcMar>
          </w:tcPr>
          <w:p w14:paraId="7F49F0D7" w14:textId="77777777" w:rsidR="00ED5F8E" w:rsidRDefault="00ED5F8E" w:rsidP="005928D1">
            <w:pPr>
              <w:pStyle w:val="Space"/>
              <w:keepLines/>
            </w:pPr>
          </w:p>
        </w:tc>
      </w:tr>
      <w:tr w:rsidR="00ED5F8E" w:rsidRPr="000863A5" w14:paraId="5BE86496" w14:textId="77777777" w:rsidTr="005928D1">
        <w:tc>
          <w:tcPr>
            <w:tcW w:w="5000" w:type="pct"/>
            <w:tcBorders>
              <w:top w:val="single" w:sz="6" w:space="0" w:color="78A22F"/>
              <w:left w:val="nil"/>
              <w:bottom w:val="nil"/>
              <w:right w:val="nil"/>
            </w:tcBorders>
            <w:tcMar>
              <w:left w:w="170" w:type="dxa"/>
              <w:right w:w="170" w:type="dxa"/>
            </w:tcMar>
          </w:tcPr>
          <w:p w14:paraId="4904E595" w14:textId="1C1BA456" w:rsidR="00ED5F8E" w:rsidRPr="00626D32" w:rsidRDefault="00ED5F8E" w:rsidP="005928D1">
            <w:pPr>
              <w:pStyle w:val="BoxSpaceBelow"/>
              <w:keepLines/>
            </w:pPr>
          </w:p>
        </w:tc>
      </w:tr>
    </w:tbl>
    <w:p w14:paraId="243150AF" w14:textId="3845B4E7" w:rsidR="0044545E" w:rsidRDefault="0044545E" w:rsidP="0044545E">
      <w:pPr>
        <w:pStyle w:val="BodyText"/>
      </w:pPr>
      <w:r>
        <w:br w:type="page"/>
      </w:r>
    </w:p>
    <w:p w14:paraId="6539D3AA" w14:textId="77777777" w:rsidR="00E00512" w:rsidRDefault="00E00512" w:rsidP="005928D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4A0" w:firstRow="1" w:lastRow="0" w:firstColumn="1" w:lastColumn="0" w:noHBand="0" w:noVBand="1"/>
        <w:tblDescription w:val="Table used for design layout: information requests"/>
      </w:tblPr>
      <w:tblGrid>
        <w:gridCol w:w="8789"/>
      </w:tblGrid>
      <w:tr w:rsidR="00ED5F8E" w14:paraId="789A1A0C" w14:textId="77777777" w:rsidTr="005928D1">
        <w:trPr>
          <w:tblHeader/>
        </w:trPr>
        <w:tc>
          <w:tcPr>
            <w:tcW w:w="5000" w:type="pct"/>
            <w:tcBorders>
              <w:top w:val="single" w:sz="6" w:space="0" w:color="78A22F"/>
              <w:left w:val="nil"/>
              <w:bottom w:val="nil"/>
              <w:right w:val="nil"/>
            </w:tcBorders>
            <w:hideMark/>
          </w:tcPr>
          <w:p w14:paraId="53BF9A95" w14:textId="77777777" w:rsidR="00ED5F8E" w:rsidRDefault="00ED5F8E">
            <w:pPr>
              <w:pStyle w:val="InformationRequestTitle"/>
              <w:spacing w:before="120"/>
            </w:pPr>
            <w:r>
              <w:t>Information request — Designing a New Intergovernmental agreement</w:t>
            </w:r>
          </w:p>
        </w:tc>
      </w:tr>
      <w:tr w:rsidR="00ED5F8E" w14:paraId="36A9240F" w14:textId="77777777" w:rsidTr="005928D1">
        <w:tc>
          <w:tcPr>
            <w:tcW w:w="5000" w:type="pct"/>
            <w:tcBorders>
              <w:top w:val="nil"/>
              <w:left w:val="nil"/>
              <w:bottom w:val="nil"/>
              <w:right w:val="nil"/>
            </w:tcBorders>
            <w:hideMark/>
          </w:tcPr>
          <w:p w14:paraId="4AE628FB" w14:textId="77777777" w:rsidR="00ED5F8E" w:rsidRDefault="00ED5F8E">
            <w:pPr>
              <w:pStyle w:val="InformationRequest"/>
            </w:pPr>
            <w:r>
              <w:t>If a new principles</w:t>
            </w:r>
            <w:r>
              <w:noBreakHyphen/>
              <w:t>based agreement was negotiated in line with interim recommendation 2.2:</w:t>
            </w:r>
          </w:p>
          <w:p w14:paraId="7ABF114D" w14:textId="77777777" w:rsidR="00ED5F8E" w:rsidRDefault="00ED5F8E" w:rsidP="00ED5F8E">
            <w:pPr>
              <w:pStyle w:val="InformationRequestBullet"/>
              <w:ind w:left="360" w:hanging="360"/>
            </w:pPr>
            <w:r>
              <w:t>how should it consider other educational sectors, informal training and non</w:t>
            </w:r>
            <w:r>
              <w:noBreakHyphen/>
              <w:t>government funded training?</w:t>
            </w:r>
          </w:p>
          <w:p w14:paraId="0F07BB4D" w14:textId="77777777" w:rsidR="00ED5F8E" w:rsidRDefault="00ED5F8E" w:rsidP="00ED5F8E">
            <w:pPr>
              <w:pStyle w:val="InformationRequestBullet"/>
              <w:ind w:left="360" w:hanging="360"/>
            </w:pPr>
            <w:r>
              <w:t xml:space="preserve">what other mechanisms to facilitate reform and improve accountability would best complement an agreement? </w:t>
            </w:r>
          </w:p>
        </w:tc>
      </w:tr>
      <w:tr w:rsidR="00ED5F8E" w14:paraId="50780669" w14:textId="77777777" w:rsidTr="005928D1">
        <w:tc>
          <w:tcPr>
            <w:tcW w:w="5000" w:type="pct"/>
            <w:tcBorders>
              <w:top w:val="nil"/>
              <w:left w:val="nil"/>
              <w:bottom w:val="single" w:sz="6" w:space="0" w:color="78A22F"/>
              <w:right w:val="nil"/>
            </w:tcBorders>
          </w:tcPr>
          <w:p w14:paraId="11D917F0" w14:textId="77777777" w:rsidR="00ED5F8E" w:rsidRDefault="00ED5F8E">
            <w:pPr>
              <w:pStyle w:val="Space"/>
              <w:keepLines/>
            </w:pPr>
          </w:p>
        </w:tc>
      </w:tr>
      <w:tr w:rsidR="00ED5F8E" w14:paraId="7AD5A441" w14:textId="77777777" w:rsidTr="005928D1">
        <w:trPr>
          <w:trHeight w:val="53"/>
        </w:trPr>
        <w:tc>
          <w:tcPr>
            <w:tcW w:w="5000" w:type="pct"/>
            <w:tcBorders>
              <w:top w:val="single" w:sz="6" w:space="0" w:color="78A22F"/>
              <w:left w:val="nil"/>
              <w:bottom w:val="nil"/>
              <w:right w:val="nil"/>
            </w:tcBorders>
            <w:hideMark/>
          </w:tcPr>
          <w:p w14:paraId="279ADB23" w14:textId="519ED8D3" w:rsidR="00ED5F8E" w:rsidRDefault="00ED5F8E">
            <w:pPr>
              <w:pStyle w:val="BoxSpaceBelow"/>
              <w:keepLines/>
            </w:pPr>
          </w:p>
        </w:tc>
      </w:tr>
    </w:tbl>
    <w:p w14:paraId="710B49F2" w14:textId="10BB67E6" w:rsidR="00ED5F8E" w:rsidRDefault="00ED5F8E" w:rsidP="0044545E">
      <w:pPr>
        <w:pStyle w:val="Heading2"/>
        <w:spacing w:before="520"/>
      </w:pPr>
      <w:bookmarkStart w:id="36" w:name="_Toc41645009"/>
      <w:r>
        <w:t>Governments’ funding of VET</w:t>
      </w:r>
      <w:bookmarkEnd w:id="36"/>
    </w:p>
    <w:p w14:paraId="5920BE53" w14:textId="77777777" w:rsidR="00ED5F8E" w:rsidRDefault="00ED5F8E" w:rsidP="005928D1">
      <w:pPr>
        <w:pStyle w:val="Heading3"/>
        <w:spacing w:before="280"/>
      </w:pPr>
      <w:r>
        <w:t xml:space="preserve">Rationales for investment </w:t>
      </w:r>
    </w:p>
    <w:p w14:paraId="58326844" w14:textId="55F0FB48" w:rsidR="00ED5F8E" w:rsidRPr="004E3B94" w:rsidRDefault="00ED5F8E" w:rsidP="005928D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ED5F8E" w14:paraId="7003E5E0" w14:textId="77777777" w:rsidTr="005928D1">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20D6EB0C" w14:textId="18E4D0D3" w:rsidR="00ED5F8E" w:rsidRPr="00CE4C64" w:rsidRDefault="00ED5F8E" w:rsidP="005928D1">
            <w:pPr>
              <w:pStyle w:val="FindingTitle"/>
              <w:spacing w:before="120"/>
              <w:rPr>
                <w:noProof/>
              </w:rPr>
            </w:pPr>
            <w:r>
              <w:t>interim Finding 3.1 — public and private returns to vet</w:t>
            </w:r>
          </w:p>
        </w:tc>
      </w:tr>
      <w:tr w:rsidR="00ED5F8E" w:rsidRPr="00750BE2" w14:paraId="74BF38D6" w14:textId="77777777" w:rsidTr="005928D1">
        <w:trPr>
          <w:cantSplit/>
        </w:trPr>
        <w:tc>
          <w:tcPr>
            <w:tcW w:w="5000" w:type="pct"/>
            <w:tcBorders>
              <w:top w:val="nil"/>
              <w:left w:val="nil"/>
              <w:bottom w:val="nil"/>
              <w:right w:val="nil"/>
            </w:tcBorders>
            <w:shd w:val="clear" w:color="auto" w:fill="F2F2F2"/>
            <w:tcMar>
              <w:left w:w="170" w:type="dxa"/>
              <w:right w:w="170" w:type="dxa"/>
            </w:tcMar>
          </w:tcPr>
          <w:p w14:paraId="6096BD41" w14:textId="77777777" w:rsidR="00ED5F8E" w:rsidRDefault="00ED5F8E" w:rsidP="005928D1">
            <w:pPr>
              <w:pStyle w:val="Finding"/>
              <w:keepNext/>
            </w:pPr>
            <w:r>
              <w:t>There are significant private and public economic returns to VET, with returns larger for Diploma and Advanced Diploma VET courses.</w:t>
            </w:r>
          </w:p>
          <w:p w14:paraId="11E7629F" w14:textId="77777777" w:rsidR="00ED5F8E" w:rsidRDefault="00ED5F8E" w:rsidP="005928D1">
            <w:pPr>
              <w:pStyle w:val="Finding"/>
              <w:keepNext/>
            </w:pPr>
            <w:r>
              <w:t>There are also indirect benefits — such as reduced crime and intergenerational economic mobility — which may be greatest for lower</w:t>
            </w:r>
            <w:r>
              <w:noBreakHyphen/>
              <w:t>level VET qualifications.</w:t>
            </w:r>
          </w:p>
        </w:tc>
      </w:tr>
      <w:tr w:rsidR="00ED5F8E" w14:paraId="4996FA67" w14:textId="77777777" w:rsidTr="005928D1">
        <w:trPr>
          <w:cantSplit/>
        </w:trPr>
        <w:tc>
          <w:tcPr>
            <w:tcW w:w="5000" w:type="pct"/>
            <w:tcBorders>
              <w:top w:val="nil"/>
              <w:left w:val="nil"/>
              <w:bottom w:val="single" w:sz="6" w:space="0" w:color="78A22F"/>
              <w:right w:val="nil"/>
            </w:tcBorders>
            <w:shd w:val="clear" w:color="auto" w:fill="F2F2F2"/>
            <w:tcMar>
              <w:left w:w="170" w:type="dxa"/>
              <w:right w:w="170" w:type="dxa"/>
            </w:tcMar>
          </w:tcPr>
          <w:p w14:paraId="66F46A18" w14:textId="77777777" w:rsidR="00ED5F8E" w:rsidRDefault="00ED5F8E" w:rsidP="005928D1">
            <w:pPr>
              <w:pStyle w:val="Space"/>
              <w:keepLines/>
            </w:pPr>
          </w:p>
        </w:tc>
      </w:tr>
      <w:tr w:rsidR="00ED5F8E" w:rsidRPr="000863A5" w14:paraId="6B0D679F" w14:textId="77777777" w:rsidTr="005928D1">
        <w:trPr>
          <w:cantSplit/>
        </w:trPr>
        <w:tc>
          <w:tcPr>
            <w:tcW w:w="5000" w:type="pct"/>
            <w:tcBorders>
              <w:top w:val="single" w:sz="6" w:space="0" w:color="78A22F"/>
              <w:left w:val="nil"/>
              <w:bottom w:val="nil"/>
              <w:right w:val="nil"/>
            </w:tcBorders>
            <w:tcMar>
              <w:left w:w="170" w:type="dxa"/>
              <w:right w:w="170" w:type="dxa"/>
            </w:tcMar>
          </w:tcPr>
          <w:p w14:paraId="40111989" w14:textId="1D2BF610" w:rsidR="00ED5F8E" w:rsidRPr="00626D32" w:rsidRDefault="00ED5F8E" w:rsidP="005928D1">
            <w:pPr>
              <w:pStyle w:val="BoxSpaceBelow"/>
              <w:keepLines/>
            </w:pPr>
          </w:p>
        </w:tc>
      </w:tr>
    </w:tbl>
    <w:p w14:paraId="7C4D2A35" w14:textId="3A8B7B43" w:rsidR="00ED5F8E" w:rsidRPr="004E3B94" w:rsidRDefault="00ED5F8E" w:rsidP="005928D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ED5F8E" w14:paraId="711583E8" w14:textId="77777777" w:rsidTr="005928D1">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37591F60" w14:textId="77777777" w:rsidR="00ED5F8E" w:rsidRPr="00CE4C64" w:rsidRDefault="00ED5F8E" w:rsidP="005928D1">
            <w:pPr>
              <w:pStyle w:val="FindingTitle"/>
              <w:spacing w:before="120"/>
              <w:rPr>
                <w:noProof/>
              </w:rPr>
            </w:pPr>
            <w:r>
              <w:t xml:space="preserve">interim Finding 3.2 — </w:t>
            </w:r>
            <w:r w:rsidRPr="00657229">
              <w:t>aligned treatment of Vet and higher educatio</w:t>
            </w:r>
            <w:r>
              <w:t>n</w:t>
            </w:r>
          </w:p>
        </w:tc>
      </w:tr>
      <w:tr w:rsidR="00ED5F8E" w:rsidRPr="00750BE2" w14:paraId="67EBFD45" w14:textId="77777777" w:rsidTr="005928D1">
        <w:trPr>
          <w:cantSplit/>
        </w:trPr>
        <w:tc>
          <w:tcPr>
            <w:tcW w:w="5000" w:type="pct"/>
            <w:tcBorders>
              <w:top w:val="nil"/>
              <w:left w:val="nil"/>
              <w:bottom w:val="nil"/>
              <w:right w:val="nil"/>
            </w:tcBorders>
            <w:shd w:val="clear" w:color="auto" w:fill="F2F2F2"/>
            <w:tcMar>
              <w:left w:w="170" w:type="dxa"/>
              <w:right w:w="170" w:type="dxa"/>
            </w:tcMar>
          </w:tcPr>
          <w:p w14:paraId="617259E9" w14:textId="77777777" w:rsidR="00ED5F8E" w:rsidRDefault="00ED5F8E" w:rsidP="005928D1">
            <w:pPr>
              <w:pStyle w:val="Finding"/>
              <w:keepNext/>
            </w:pPr>
            <w:r>
              <w:t xml:space="preserve">The use of subsidies in the university system provides a robust efficiency and equity rationale for subsidies in the VET system. </w:t>
            </w:r>
          </w:p>
          <w:p w14:paraId="7AF01895" w14:textId="444993FB" w:rsidR="00ED5F8E" w:rsidRPr="0044545E" w:rsidRDefault="00ED5F8E" w:rsidP="005928D1">
            <w:pPr>
              <w:pStyle w:val="Finding"/>
              <w:keepNext/>
              <w:rPr>
                <w:spacing w:val="-2"/>
              </w:rPr>
            </w:pPr>
            <w:r w:rsidRPr="0044545E">
              <w:rPr>
                <w:spacing w:val="-2"/>
              </w:rPr>
              <w:t>However, given the public benefits and aims of the VET and higher education system</w:t>
            </w:r>
            <w:r w:rsidR="00192A9F" w:rsidRPr="0044545E">
              <w:rPr>
                <w:spacing w:val="-2"/>
              </w:rPr>
              <w:t>s</w:t>
            </w:r>
            <w:r w:rsidRPr="0044545E">
              <w:rPr>
                <w:spacing w:val="-2"/>
              </w:rPr>
              <w:t xml:space="preserve"> differ, subsidy rates do not need to be identical in the two sectors for all occupations and fields.</w:t>
            </w:r>
          </w:p>
        </w:tc>
      </w:tr>
      <w:tr w:rsidR="00ED5F8E" w14:paraId="7A6C9854" w14:textId="77777777" w:rsidTr="005928D1">
        <w:trPr>
          <w:cantSplit/>
        </w:trPr>
        <w:tc>
          <w:tcPr>
            <w:tcW w:w="5000" w:type="pct"/>
            <w:tcBorders>
              <w:top w:val="nil"/>
              <w:left w:val="nil"/>
              <w:bottom w:val="single" w:sz="6" w:space="0" w:color="78A22F"/>
              <w:right w:val="nil"/>
            </w:tcBorders>
            <w:shd w:val="clear" w:color="auto" w:fill="F2F2F2"/>
            <w:tcMar>
              <w:left w:w="170" w:type="dxa"/>
              <w:right w:w="170" w:type="dxa"/>
            </w:tcMar>
          </w:tcPr>
          <w:p w14:paraId="636024B1" w14:textId="77777777" w:rsidR="00ED5F8E" w:rsidRDefault="00ED5F8E" w:rsidP="005928D1">
            <w:pPr>
              <w:pStyle w:val="Space"/>
              <w:keepLines/>
            </w:pPr>
          </w:p>
        </w:tc>
      </w:tr>
      <w:tr w:rsidR="00ED5F8E" w:rsidRPr="000863A5" w14:paraId="70701A67" w14:textId="77777777" w:rsidTr="005928D1">
        <w:trPr>
          <w:cantSplit/>
        </w:trPr>
        <w:tc>
          <w:tcPr>
            <w:tcW w:w="5000" w:type="pct"/>
            <w:tcBorders>
              <w:top w:val="single" w:sz="6" w:space="0" w:color="78A22F"/>
              <w:left w:val="nil"/>
              <w:bottom w:val="nil"/>
              <w:right w:val="nil"/>
            </w:tcBorders>
            <w:tcMar>
              <w:left w:w="170" w:type="dxa"/>
              <w:right w:w="170" w:type="dxa"/>
            </w:tcMar>
          </w:tcPr>
          <w:p w14:paraId="331CBC49" w14:textId="14047CB4" w:rsidR="00ED5F8E" w:rsidRPr="00626D32" w:rsidRDefault="00ED5F8E" w:rsidP="005928D1">
            <w:pPr>
              <w:pStyle w:val="BoxSpaceBelow"/>
              <w:keepLines/>
            </w:pPr>
          </w:p>
        </w:tc>
      </w:tr>
    </w:tbl>
    <w:p w14:paraId="59653D26" w14:textId="77777777" w:rsidR="00C852EC" w:rsidRDefault="00C852EC" w:rsidP="005928D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ED5F8E" w14:paraId="09C2765A" w14:textId="77777777" w:rsidTr="005928D1">
        <w:trPr>
          <w:tblHeader/>
        </w:trPr>
        <w:tc>
          <w:tcPr>
            <w:tcW w:w="5000" w:type="pct"/>
            <w:tcBorders>
              <w:top w:val="single" w:sz="6" w:space="0" w:color="78A22F"/>
              <w:left w:val="nil"/>
              <w:bottom w:val="nil"/>
              <w:right w:val="nil"/>
            </w:tcBorders>
            <w:shd w:val="clear" w:color="auto" w:fill="auto"/>
          </w:tcPr>
          <w:p w14:paraId="1BD65D35" w14:textId="77777777" w:rsidR="00ED5F8E" w:rsidRPr="00CE4C64" w:rsidRDefault="00ED5F8E" w:rsidP="005928D1">
            <w:pPr>
              <w:pStyle w:val="InformationRequestTitle"/>
              <w:spacing w:before="120"/>
            </w:pPr>
            <w:r w:rsidRPr="006E7EE2">
              <w:t>Information request</w:t>
            </w:r>
            <w:r>
              <w:t xml:space="preserve"> — identifying and acting on skills shortages </w:t>
            </w:r>
          </w:p>
        </w:tc>
      </w:tr>
      <w:tr w:rsidR="00ED5F8E" w:rsidRPr="00750BE2" w14:paraId="44FAED5E" w14:textId="77777777" w:rsidTr="005928D1">
        <w:tc>
          <w:tcPr>
            <w:tcW w:w="5000" w:type="pct"/>
            <w:tcBorders>
              <w:top w:val="nil"/>
              <w:left w:val="nil"/>
              <w:bottom w:val="nil"/>
              <w:right w:val="nil"/>
            </w:tcBorders>
            <w:shd w:val="clear" w:color="auto" w:fill="auto"/>
          </w:tcPr>
          <w:p w14:paraId="044301BD" w14:textId="4699C7D7" w:rsidR="00ED5F8E" w:rsidRDefault="00ED5F8E" w:rsidP="00D40F80">
            <w:pPr>
              <w:pStyle w:val="InformationRequestBullet"/>
            </w:pPr>
            <w:r>
              <w:t>What are useful ways of defining and measuring the skill</w:t>
            </w:r>
            <w:r w:rsidR="008C0555">
              <w:t>s</w:t>
            </w:r>
            <w:r>
              <w:t xml:space="preserve"> shortages (and surpluses) relevant to the VET sector?</w:t>
            </w:r>
          </w:p>
          <w:p w14:paraId="19A65521" w14:textId="77777777" w:rsidR="00ED5F8E" w:rsidRPr="0044545E" w:rsidRDefault="00ED5F8E" w:rsidP="00D40F80">
            <w:pPr>
              <w:pStyle w:val="InformationRequestBullet"/>
              <w:rPr>
                <w:spacing w:val="-2"/>
              </w:rPr>
            </w:pPr>
            <w:r w:rsidRPr="0044545E">
              <w:rPr>
                <w:spacing w:val="-2"/>
              </w:rPr>
              <w:t>What factors are causing an apparently persistent shortage of skilled workers in some occupations, despite these occupations being a priority for government support?</w:t>
            </w:r>
          </w:p>
          <w:p w14:paraId="1D1C7F93" w14:textId="77777777" w:rsidR="00ED5F8E" w:rsidRPr="00E404E9" w:rsidRDefault="00ED5F8E" w:rsidP="00D40F80">
            <w:pPr>
              <w:pStyle w:val="InformationRequestBullet"/>
            </w:pPr>
            <w:r>
              <w:t>To what extent are skills forecasts based on future industry growth a useful and reliable basis for providing course subsidies?</w:t>
            </w:r>
          </w:p>
          <w:p w14:paraId="6956E0CC" w14:textId="4C3027B6" w:rsidR="00ED5F8E" w:rsidRPr="00C1745A" w:rsidRDefault="00ED5F8E" w:rsidP="00D40F80">
            <w:pPr>
              <w:pStyle w:val="InformationRequestBullet"/>
            </w:pPr>
            <w:r w:rsidRPr="00E404E9">
              <w:t>In what circumstances do skill</w:t>
            </w:r>
            <w:r w:rsidR="00447188">
              <w:t>s</w:t>
            </w:r>
            <w:r w:rsidRPr="00E404E9">
              <w:t xml:space="preserve"> shortages justify course and employer subsidies and at what level of granularity?</w:t>
            </w:r>
          </w:p>
        </w:tc>
      </w:tr>
      <w:tr w:rsidR="00ED5F8E" w14:paraId="2F4A90E7" w14:textId="77777777" w:rsidTr="005928D1">
        <w:tc>
          <w:tcPr>
            <w:tcW w:w="5000" w:type="pct"/>
            <w:tcBorders>
              <w:top w:val="nil"/>
              <w:left w:val="nil"/>
              <w:bottom w:val="single" w:sz="6" w:space="0" w:color="78A22F"/>
              <w:right w:val="nil"/>
            </w:tcBorders>
            <w:shd w:val="clear" w:color="auto" w:fill="auto"/>
          </w:tcPr>
          <w:p w14:paraId="69710145" w14:textId="77777777" w:rsidR="00ED5F8E" w:rsidRDefault="00ED5F8E" w:rsidP="005928D1">
            <w:pPr>
              <w:pStyle w:val="Space"/>
              <w:keepLines/>
            </w:pPr>
          </w:p>
        </w:tc>
      </w:tr>
      <w:tr w:rsidR="00ED5F8E" w:rsidRPr="000863A5" w14:paraId="253ACBA9" w14:textId="77777777" w:rsidTr="005928D1">
        <w:tc>
          <w:tcPr>
            <w:tcW w:w="5000" w:type="pct"/>
            <w:tcBorders>
              <w:top w:val="single" w:sz="6" w:space="0" w:color="78A22F"/>
              <w:left w:val="nil"/>
              <w:bottom w:val="nil"/>
              <w:right w:val="nil"/>
            </w:tcBorders>
          </w:tcPr>
          <w:p w14:paraId="5AA5C9C7" w14:textId="68E2FACA" w:rsidR="00ED5F8E" w:rsidRPr="00626D32" w:rsidRDefault="00ED5F8E" w:rsidP="0044545E">
            <w:pPr>
              <w:pStyle w:val="BoxSpaceBelow"/>
            </w:pPr>
          </w:p>
        </w:tc>
      </w:tr>
    </w:tbl>
    <w:p w14:paraId="5BA3C93E" w14:textId="77777777" w:rsidR="00ED5F8E" w:rsidRDefault="00ED5F8E" w:rsidP="005928D1">
      <w:pPr>
        <w:pStyle w:val="Heading3"/>
      </w:pPr>
      <w:r>
        <w:lastRenderedPageBreak/>
        <w:t>The mechanics of subsidising VET courses</w:t>
      </w:r>
    </w:p>
    <w:p w14:paraId="356C27DD" w14:textId="578B968D" w:rsidR="00ED5F8E" w:rsidRPr="004E3B94" w:rsidRDefault="00ED5F8E" w:rsidP="005928D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ED5F8E" w14:paraId="322D6A15" w14:textId="77777777" w:rsidTr="005928D1">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1142290C" w14:textId="77777777" w:rsidR="00ED5F8E" w:rsidRPr="00CE4C64" w:rsidRDefault="00ED5F8E" w:rsidP="005928D1">
            <w:pPr>
              <w:pStyle w:val="FindingTitle"/>
              <w:spacing w:before="120"/>
              <w:rPr>
                <w:noProof/>
              </w:rPr>
            </w:pPr>
            <w:r>
              <w:t>Interim Finding 4.3 — Jurisdictions’ APPROACHES to subsidising courses</w:t>
            </w:r>
          </w:p>
        </w:tc>
      </w:tr>
      <w:tr w:rsidR="00ED5F8E" w:rsidRPr="00750BE2" w14:paraId="40B09F3D" w14:textId="77777777" w:rsidTr="005928D1">
        <w:trPr>
          <w:cantSplit/>
        </w:trPr>
        <w:tc>
          <w:tcPr>
            <w:tcW w:w="5000" w:type="pct"/>
            <w:tcBorders>
              <w:top w:val="nil"/>
              <w:left w:val="nil"/>
              <w:bottom w:val="nil"/>
              <w:right w:val="nil"/>
            </w:tcBorders>
            <w:shd w:val="clear" w:color="auto" w:fill="F2F2F2"/>
            <w:tcMar>
              <w:left w:w="170" w:type="dxa"/>
              <w:right w:w="170" w:type="dxa"/>
            </w:tcMar>
          </w:tcPr>
          <w:p w14:paraId="134B6E5D" w14:textId="77777777" w:rsidR="00ED5F8E" w:rsidRPr="0026309E" w:rsidRDefault="00ED5F8E" w:rsidP="005928D1">
            <w:pPr>
              <w:pStyle w:val="Finding"/>
            </w:pPr>
            <w:r w:rsidRPr="0026309E">
              <w:t>State and Territor</w:t>
            </w:r>
            <w:r>
              <w:t>y governments</w:t>
            </w:r>
            <w:r w:rsidRPr="0026309E">
              <w:t xml:space="preserve"> </w:t>
            </w:r>
            <w:r>
              <w:t>share the same goal that subsidies should increase participation in training, particularly by students facing disadvantage and in skill areas in short supply or with other public benefits. A</w:t>
            </w:r>
            <w:r w:rsidRPr="0026309E">
              <w:t xml:space="preserve">ll take the same key steps in setting subsidies and managing subsidised services. </w:t>
            </w:r>
          </w:p>
          <w:p w14:paraId="4FD5AB3E" w14:textId="448E705A" w:rsidR="00ED5F8E" w:rsidRPr="0026309E" w:rsidRDefault="00ED5F8E" w:rsidP="005928D1">
            <w:pPr>
              <w:pStyle w:val="Finding"/>
            </w:pPr>
            <w:r w:rsidRPr="0026309E">
              <w:t xml:space="preserve">However, there is significant variation in policy priorities and the approaches used to determine which courses receive subsidies, and in overseeing course costs and student fees. Consequently, subsidies and student fees </w:t>
            </w:r>
            <w:r>
              <w:t xml:space="preserve">for the same </w:t>
            </w:r>
            <w:r w:rsidR="008760E7">
              <w:t>courses</w:t>
            </w:r>
            <w:r>
              <w:t xml:space="preserve"> can </w:t>
            </w:r>
            <w:r w:rsidRPr="0026309E">
              <w:t xml:space="preserve">vary widely across Australia. </w:t>
            </w:r>
          </w:p>
          <w:p w14:paraId="531751F9" w14:textId="77777777" w:rsidR="00ED5F8E" w:rsidRDefault="00ED5F8E" w:rsidP="005928D1">
            <w:pPr>
              <w:pStyle w:val="Finding"/>
            </w:pPr>
            <w:r w:rsidRPr="0026309E">
              <w:t>The effects of different settings on the behaviour of students and training providers are poorly understood.</w:t>
            </w:r>
          </w:p>
        </w:tc>
      </w:tr>
      <w:tr w:rsidR="00ED5F8E" w14:paraId="070A4BF6" w14:textId="77777777" w:rsidTr="005928D1">
        <w:trPr>
          <w:cantSplit/>
        </w:trPr>
        <w:tc>
          <w:tcPr>
            <w:tcW w:w="5000" w:type="pct"/>
            <w:tcBorders>
              <w:top w:val="nil"/>
              <w:left w:val="nil"/>
              <w:bottom w:val="single" w:sz="6" w:space="0" w:color="78A22F"/>
              <w:right w:val="nil"/>
            </w:tcBorders>
            <w:shd w:val="clear" w:color="auto" w:fill="F2F2F2"/>
            <w:tcMar>
              <w:left w:w="170" w:type="dxa"/>
              <w:right w:w="170" w:type="dxa"/>
            </w:tcMar>
          </w:tcPr>
          <w:p w14:paraId="52D9C292" w14:textId="77777777" w:rsidR="00ED5F8E" w:rsidRDefault="00ED5F8E" w:rsidP="005928D1">
            <w:pPr>
              <w:pStyle w:val="Space"/>
              <w:keepLines/>
            </w:pPr>
          </w:p>
        </w:tc>
      </w:tr>
      <w:tr w:rsidR="00ED5F8E" w:rsidRPr="000863A5" w14:paraId="6B7894DB" w14:textId="77777777" w:rsidTr="005928D1">
        <w:trPr>
          <w:cantSplit/>
        </w:trPr>
        <w:tc>
          <w:tcPr>
            <w:tcW w:w="5000" w:type="pct"/>
            <w:tcBorders>
              <w:top w:val="single" w:sz="6" w:space="0" w:color="78A22F"/>
              <w:left w:val="nil"/>
              <w:bottom w:val="nil"/>
              <w:right w:val="nil"/>
            </w:tcBorders>
            <w:tcMar>
              <w:left w:w="170" w:type="dxa"/>
              <w:right w:w="170" w:type="dxa"/>
            </w:tcMar>
          </w:tcPr>
          <w:p w14:paraId="3110C594" w14:textId="211B96A9" w:rsidR="00ED5F8E" w:rsidRPr="00626D32" w:rsidRDefault="00ED5F8E" w:rsidP="005928D1">
            <w:pPr>
              <w:pStyle w:val="BoxSpaceBelow"/>
              <w:keepLines/>
            </w:pPr>
          </w:p>
        </w:tc>
      </w:tr>
    </w:tbl>
    <w:p w14:paraId="0BF38A73" w14:textId="3A6F9967" w:rsidR="00ED5F8E" w:rsidRPr="004E3B94" w:rsidRDefault="00ED5F8E" w:rsidP="005928D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ED5F8E" w14:paraId="0D9AA47E" w14:textId="77777777" w:rsidTr="005928D1">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19131F0B" w14:textId="77777777" w:rsidR="00ED5F8E" w:rsidRPr="00CE4C64" w:rsidRDefault="00ED5F8E" w:rsidP="005928D1">
            <w:pPr>
              <w:pStyle w:val="FindingTitle"/>
              <w:spacing w:before="120"/>
              <w:rPr>
                <w:noProof/>
              </w:rPr>
            </w:pPr>
            <w:r>
              <w:t xml:space="preserve">interim Finding 4.1 — data underpinning subsidy rates </w:t>
            </w:r>
          </w:p>
        </w:tc>
      </w:tr>
      <w:tr w:rsidR="00ED5F8E" w:rsidRPr="00750BE2" w14:paraId="5C73FF2D" w14:textId="77777777" w:rsidTr="005928D1">
        <w:trPr>
          <w:cantSplit/>
        </w:trPr>
        <w:tc>
          <w:tcPr>
            <w:tcW w:w="5000" w:type="pct"/>
            <w:tcBorders>
              <w:top w:val="nil"/>
              <w:left w:val="nil"/>
              <w:bottom w:val="nil"/>
              <w:right w:val="nil"/>
            </w:tcBorders>
            <w:shd w:val="clear" w:color="auto" w:fill="F2F2F2"/>
            <w:tcMar>
              <w:left w:w="170" w:type="dxa"/>
              <w:right w:w="170" w:type="dxa"/>
            </w:tcMar>
          </w:tcPr>
          <w:p w14:paraId="00A531CC" w14:textId="77777777" w:rsidR="00ED5F8E" w:rsidRDefault="00ED5F8E" w:rsidP="005928D1">
            <w:pPr>
              <w:pStyle w:val="Finding"/>
              <w:keepNext/>
            </w:pPr>
            <w:r>
              <w:t xml:space="preserve">Data used to estimate course costs (which inform subsidy rates) are dated in most States and Territories and are not a sound basis for setting subsidies. </w:t>
            </w:r>
          </w:p>
        </w:tc>
      </w:tr>
      <w:tr w:rsidR="00ED5F8E" w14:paraId="595CCC6E" w14:textId="77777777" w:rsidTr="005928D1">
        <w:trPr>
          <w:cantSplit/>
        </w:trPr>
        <w:tc>
          <w:tcPr>
            <w:tcW w:w="5000" w:type="pct"/>
            <w:tcBorders>
              <w:top w:val="nil"/>
              <w:left w:val="nil"/>
              <w:bottom w:val="single" w:sz="6" w:space="0" w:color="78A22F"/>
              <w:right w:val="nil"/>
            </w:tcBorders>
            <w:shd w:val="clear" w:color="auto" w:fill="F2F2F2"/>
            <w:tcMar>
              <w:left w:w="170" w:type="dxa"/>
              <w:right w:w="170" w:type="dxa"/>
            </w:tcMar>
          </w:tcPr>
          <w:p w14:paraId="691157A9" w14:textId="77777777" w:rsidR="00ED5F8E" w:rsidRDefault="00ED5F8E" w:rsidP="005928D1">
            <w:pPr>
              <w:pStyle w:val="Space"/>
              <w:keepLines/>
            </w:pPr>
          </w:p>
        </w:tc>
      </w:tr>
      <w:tr w:rsidR="00ED5F8E" w:rsidRPr="000863A5" w14:paraId="2FAD39DD" w14:textId="77777777" w:rsidTr="005928D1">
        <w:trPr>
          <w:cantSplit/>
        </w:trPr>
        <w:tc>
          <w:tcPr>
            <w:tcW w:w="5000" w:type="pct"/>
            <w:tcBorders>
              <w:top w:val="single" w:sz="6" w:space="0" w:color="78A22F"/>
              <w:left w:val="nil"/>
              <w:bottom w:val="nil"/>
              <w:right w:val="nil"/>
            </w:tcBorders>
            <w:tcMar>
              <w:left w:w="170" w:type="dxa"/>
              <w:right w:w="170" w:type="dxa"/>
            </w:tcMar>
          </w:tcPr>
          <w:p w14:paraId="581B703A" w14:textId="665CCD3F" w:rsidR="00ED5F8E" w:rsidRPr="00626D32" w:rsidRDefault="00ED5F8E" w:rsidP="005928D1">
            <w:pPr>
              <w:pStyle w:val="BoxSpaceBelow"/>
              <w:keepLines/>
            </w:pPr>
          </w:p>
        </w:tc>
      </w:tr>
    </w:tbl>
    <w:p w14:paraId="23919021" w14:textId="113AD902" w:rsidR="00ED5F8E" w:rsidRPr="004E3B94" w:rsidRDefault="00ED5F8E" w:rsidP="005928D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ED5F8E" w14:paraId="6674074F" w14:textId="77777777" w:rsidTr="005928D1">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22530859" w14:textId="77777777" w:rsidR="00ED5F8E" w:rsidRPr="00CE4C64" w:rsidRDefault="00ED5F8E" w:rsidP="005928D1">
            <w:pPr>
              <w:pStyle w:val="FindingTitle"/>
              <w:spacing w:before="120"/>
              <w:rPr>
                <w:noProof/>
              </w:rPr>
            </w:pPr>
            <w:r>
              <w:t xml:space="preserve">interim Finding 4.4 — Lack of transparency in subsidy setting </w:t>
            </w:r>
          </w:p>
        </w:tc>
      </w:tr>
      <w:tr w:rsidR="00ED5F8E" w:rsidRPr="00750BE2" w14:paraId="1F8596D7" w14:textId="77777777" w:rsidTr="005928D1">
        <w:trPr>
          <w:cantSplit/>
        </w:trPr>
        <w:tc>
          <w:tcPr>
            <w:tcW w:w="5000" w:type="pct"/>
            <w:tcBorders>
              <w:top w:val="nil"/>
              <w:left w:val="nil"/>
              <w:bottom w:val="nil"/>
              <w:right w:val="nil"/>
            </w:tcBorders>
            <w:shd w:val="clear" w:color="auto" w:fill="F2F2F2"/>
            <w:tcMar>
              <w:left w:w="170" w:type="dxa"/>
              <w:right w:w="170" w:type="dxa"/>
            </w:tcMar>
          </w:tcPr>
          <w:p w14:paraId="0C495EC2" w14:textId="4D120CD9" w:rsidR="00ED5F8E" w:rsidRDefault="00ED5F8E" w:rsidP="005928D1">
            <w:pPr>
              <w:pStyle w:val="Finding"/>
              <w:keepNext/>
            </w:pPr>
            <w:r w:rsidRPr="007D4802">
              <w:t xml:space="preserve">There is a general lack of transparency </w:t>
            </w:r>
            <w:r>
              <w:t>on</w:t>
            </w:r>
            <w:r w:rsidRPr="007D4802">
              <w:t xml:space="preserve"> subsidy</w:t>
            </w:r>
            <w:r w:rsidR="005D5B12">
              <w:noBreakHyphen/>
            </w:r>
            <w:r w:rsidRPr="007D4802">
              <w:t xml:space="preserve"> setting</w:t>
            </w:r>
            <w:r>
              <w:t xml:space="preserve"> processes and</w:t>
            </w:r>
            <w:r w:rsidRPr="007D4802">
              <w:t xml:space="preserve"> the rationales for </w:t>
            </w:r>
            <w:r>
              <w:t>subsidies</w:t>
            </w:r>
            <w:r w:rsidRPr="007D4802">
              <w:t xml:space="preserve">. </w:t>
            </w:r>
            <w:r>
              <w:t xml:space="preserve">There is also a lack of transparency on course costs faced by students. </w:t>
            </w:r>
          </w:p>
          <w:p w14:paraId="75C4F205" w14:textId="77777777" w:rsidR="00ED5F8E" w:rsidRDefault="00ED5F8E" w:rsidP="005928D1">
            <w:pPr>
              <w:pStyle w:val="Finding"/>
              <w:keepNext/>
            </w:pPr>
            <w:r>
              <w:t xml:space="preserve">This transparency deficit adversely affects the ability of </w:t>
            </w:r>
            <w:r w:rsidRPr="00DA6FEA">
              <w:t>students</w:t>
            </w:r>
            <w:r>
              <w:t xml:space="preserve"> and </w:t>
            </w:r>
            <w:r w:rsidRPr="00DA6FEA">
              <w:t>training providers to make informed decisions on investment in training</w:t>
            </w:r>
            <w:r>
              <w:t xml:space="preserve">. </w:t>
            </w:r>
          </w:p>
        </w:tc>
      </w:tr>
      <w:tr w:rsidR="00ED5F8E" w14:paraId="70A0B7A8" w14:textId="77777777" w:rsidTr="005928D1">
        <w:trPr>
          <w:cantSplit/>
        </w:trPr>
        <w:tc>
          <w:tcPr>
            <w:tcW w:w="5000" w:type="pct"/>
            <w:tcBorders>
              <w:top w:val="nil"/>
              <w:left w:val="nil"/>
              <w:bottom w:val="single" w:sz="6" w:space="0" w:color="78A22F"/>
              <w:right w:val="nil"/>
            </w:tcBorders>
            <w:shd w:val="clear" w:color="auto" w:fill="F2F2F2"/>
            <w:tcMar>
              <w:left w:w="170" w:type="dxa"/>
              <w:right w:w="170" w:type="dxa"/>
            </w:tcMar>
          </w:tcPr>
          <w:p w14:paraId="62F874AB" w14:textId="77777777" w:rsidR="00ED5F8E" w:rsidRDefault="00ED5F8E" w:rsidP="005928D1">
            <w:pPr>
              <w:pStyle w:val="Space"/>
              <w:keepLines/>
            </w:pPr>
          </w:p>
        </w:tc>
      </w:tr>
      <w:tr w:rsidR="00ED5F8E" w:rsidRPr="000863A5" w14:paraId="41711198" w14:textId="77777777" w:rsidTr="005928D1">
        <w:trPr>
          <w:cantSplit/>
        </w:trPr>
        <w:tc>
          <w:tcPr>
            <w:tcW w:w="5000" w:type="pct"/>
            <w:tcBorders>
              <w:top w:val="single" w:sz="6" w:space="0" w:color="78A22F"/>
              <w:left w:val="nil"/>
              <w:bottom w:val="nil"/>
              <w:right w:val="nil"/>
            </w:tcBorders>
            <w:tcMar>
              <w:left w:w="170" w:type="dxa"/>
              <w:right w:w="170" w:type="dxa"/>
            </w:tcMar>
          </w:tcPr>
          <w:p w14:paraId="60B2ABAE" w14:textId="19A3E384" w:rsidR="00ED5F8E" w:rsidRPr="00626D32" w:rsidRDefault="00ED5F8E" w:rsidP="005928D1">
            <w:pPr>
              <w:pStyle w:val="BoxSpaceBelow"/>
              <w:keepLines/>
            </w:pPr>
          </w:p>
        </w:tc>
      </w:tr>
    </w:tbl>
    <w:p w14:paraId="29BCD6D3" w14:textId="77777777" w:rsidR="00ED5F8E" w:rsidRPr="004E3B94" w:rsidRDefault="00ED5F8E" w:rsidP="005928D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ED5F8E" w14:paraId="6D92CEDB" w14:textId="77777777" w:rsidTr="005928D1">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4C8A37FD" w14:textId="77777777" w:rsidR="00ED5F8E" w:rsidRPr="00CE4C64" w:rsidRDefault="00ED5F8E" w:rsidP="005928D1">
            <w:pPr>
              <w:pStyle w:val="FindingTitle"/>
              <w:spacing w:before="120"/>
              <w:rPr>
                <w:noProof/>
              </w:rPr>
            </w:pPr>
            <w:r>
              <w:t>Interim Finding 4.2 — price controls are inefficient</w:t>
            </w:r>
          </w:p>
        </w:tc>
      </w:tr>
      <w:tr w:rsidR="00ED5F8E" w:rsidRPr="00750BE2" w14:paraId="1C6B30D1" w14:textId="77777777" w:rsidTr="005928D1">
        <w:trPr>
          <w:cantSplit/>
        </w:trPr>
        <w:tc>
          <w:tcPr>
            <w:tcW w:w="5000" w:type="pct"/>
            <w:tcBorders>
              <w:top w:val="nil"/>
              <w:left w:val="nil"/>
              <w:bottom w:val="nil"/>
              <w:right w:val="nil"/>
            </w:tcBorders>
            <w:shd w:val="clear" w:color="auto" w:fill="F2F2F2"/>
            <w:tcMar>
              <w:left w:w="170" w:type="dxa"/>
              <w:right w:w="170" w:type="dxa"/>
            </w:tcMar>
          </w:tcPr>
          <w:p w14:paraId="3416A19E" w14:textId="77777777" w:rsidR="00ED5F8E" w:rsidRDefault="00ED5F8E" w:rsidP="005928D1">
            <w:pPr>
              <w:pStyle w:val="Finding"/>
              <w:keepNext/>
            </w:pPr>
            <w:r>
              <w:t>Fixing student fees can stifle competition, inhibit allocative efficiency and reduce incentives to improve the quality of training.</w:t>
            </w:r>
          </w:p>
          <w:p w14:paraId="63430031" w14:textId="77777777" w:rsidR="00ED5F8E" w:rsidRDefault="00ED5F8E" w:rsidP="005928D1">
            <w:pPr>
              <w:pStyle w:val="Finding"/>
              <w:keepNext/>
            </w:pPr>
            <w:r>
              <w:t>There are more direct instruments to address issues of quality management, information asymmetries and budget control.</w:t>
            </w:r>
          </w:p>
        </w:tc>
      </w:tr>
      <w:tr w:rsidR="00ED5F8E" w14:paraId="49FA0DD8" w14:textId="77777777" w:rsidTr="005928D1">
        <w:trPr>
          <w:cantSplit/>
        </w:trPr>
        <w:tc>
          <w:tcPr>
            <w:tcW w:w="5000" w:type="pct"/>
            <w:tcBorders>
              <w:top w:val="nil"/>
              <w:left w:val="nil"/>
              <w:bottom w:val="single" w:sz="6" w:space="0" w:color="78A22F"/>
              <w:right w:val="nil"/>
            </w:tcBorders>
            <w:shd w:val="clear" w:color="auto" w:fill="F2F2F2"/>
            <w:tcMar>
              <w:left w:w="170" w:type="dxa"/>
              <w:right w:w="170" w:type="dxa"/>
            </w:tcMar>
          </w:tcPr>
          <w:p w14:paraId="573C93AC" w14:textId="77777777" w:rsidR="00ED5F8E" w:rsidRDefault="00ED5F8E" w:rsidP="005928D1">
            <w:pPr>
              <w:pStyle w:val="Space"/>
              <w:keepLines/>
            </w:pPr>
          </w:p>
        </w:tc>
      </w:tr>
      <w:tr w:rsidR="00ED5F8E" w:rsidRPr="000863A5" w14:paraId="12679088" w14:textId="77777777" w:rsidTr="005928D1">
        <w:trPr>
          <w:cantSplit/>
        </w:trPr>
        <w:tc>
          <w:tcPr>
            <w:tcW w:w="5000" w:type="pct"/>
            <w:tcBorders>
              <w:top w:val="single" w:sz="6" w:space="0" w:color="78A22F"/>
              <w:left w:val="nil"/>
              <w:bottom w:val="nil"/>
              <w:right w:val="nil"/>
            </w:tcBorders>
            <w:tcMar>
              <w:left w:w="170" w:type="dxa"/>
              <w:right w:w="170" w:type="dxa"/>
            </w:tcMar>
          </w:tcPr>
          <w:p w14:paraId="18F1E193" w14:textId="3F5C04DD" w:rsidR="00ED5F8E" w:rsidRPr="00626D32" w:rsidRDefault="00ED5F8E" w:rsidP="005928D1">
            <w:pPr>
              <w:pStyle w:val="BoxSpaceBelow"/>
              <w:keepLines/>
            </w:pPr>
          </w:p>
        </w:tc>
      </w:tr>
    </w:tbl>
    <w:p w14:paraId="2A2079DD" w14:textId="40A59B3D" w:rsidR="00ED5F8E" w:rsidRPr="0044545E" w:rsidRDefault="00ED5F8E" w:rsidP="005928D1">
      <w:pPr>
        <w:pStyle w:val="Heading2"/>
        <w:ind w:left="0" w:firstLine="0"/>
        <w:rPr>
          <w:spacing w:val="-6"/>
        </w:rPr>
      </w:pPr>
      <w:bookmarkStart w:id="37" w:name="_Toc41645010"/>
      <w:r w:rsidRPr="0044545E">
        <w:rPr>
          <w:spacing w:val="-6"/>
        </w:rPr>
        <w:lastRenderedPageBreak/>
        <w:t>Options for funding and pricing reform for course subsidies</w:t>
      </w:r>
      <w:bookmarkEnd w:id="37"/>
    </w:p>
    <w:p w14:paraId="3AEFDF90" w14:textId="77777777" w:rsidR="00ED5F8E" w:rsidRPr="004E3B94" w:rsidRDefault="00ED5F8E" w:rsidP="005928D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ED5F8E" w14:paraId="515D7CCA" w14:textId="77777777" w:rsidTr="005928D1">
        <w:trPr>
          <w:cantSplit/>
          <w:tblHeader/>
        </w:trPr>
        <w:tc>
          <w:tcPr>
            <w:tcW w:w="5000" w:type="pct"/>
            <w:tcBorders>
              <w:top w:val="single" w:sz="6" w:space="0" w:color="66BCDB" w:themeColor="text2"/>
              <w:left w:val="nil"/>
              <w:bottom w:val="nil"/>
              <w:right w:val="nil"/>
            </w:tcBorders>
            <w:shd w:val="clear" w:color="auto" w:fill="E0F1F7" w:themeFill="text2" w:themeFillTint="33"/>
            <w:tcMar>
              <w:left w:w="170" w:type="dxa"/>
              <w:right w:w="170" w:type="dxa"/>
            </w:tcMar>
          </w:tcPr>
          <w:p w14:paraId="1F606DB5" w14:textId="77777777" w:rsidR="00ED5F8E" w:rsidRPr="00CE4C64" w:rsidRDefault="00ED5F8E" w:rsidP="005928D1">
            <w:pPr>
              <w:pStyle w:val="FindingTitle"/>
              <w:spacing w:before="120"/>
              <w:rPr>
                <w:noProof/>
              </w:rPr>
            </w:pPr>
            <w:r>
              <w:t>option 6.1 — scope for more nationally</w:t>
            </w:r>
            <w:r>
              <w:noBreakHyphen/>
              <w:t xml:space="preserve">consistent course subsidies </w:t>
            </w:r>
          </w:p>
        </w:tc>
      </w:tr>
      <w:tr w:rsidR="00ED5F8E" w:rsidRPr="00750BE2" w14:paraId="09DF546B" w14:textId="77777777" w:rsidTr="005928D1">
        <w:trPr>
          <w:cantSplit/>
        </w:trPr>
        <w:tc>
          <w:tcPr>
            <w:tcW w:w="5000" w:type="pct"/>
            <w:tcBorders>
              <w:top w:val="nil"/>
              <w:left w:val="nil"/>
              <w:bottom w:val="nil"/>
              <w:right w:val="nil"/>
            </w:tcBorders>
            <w:shd w:val="clear" w:color="auto" w:fill="E0F1F7" w:themeFill="text2" w:themeFillTint="33"/>
            <w:tcMar>
              <w:left w:w="170" w:type="dxa"/>
              <w:right w:w="170" w:type="dxa"/>
            </w:tcMar>
          </w:tcPr>
          <w:p w14:paraId="0A892887" w14:textId="77777777" w:rsidR="00ED5F8E" w:rsidRPr="00BF0697" w:rsidRDefault="00ED5F8E" w:rsidP="005928D1">
            <w:pPr>
              <w:pStyle w:val="InformationRequest"/>
              <w:rPr>
                <w:i w:val="0"/>
                <w:iCs/>
              </w:rPr>
            </w:pPr>
            <w:r w:rsidRPr="007C3EFB">
              <w:rPr>
                <w:i w:val="0"/>
                <w:iCs/>
              </w:rPr>
              <w:t>Australian, State and Territory governments should consider</w:t>
            </w:r>
            <w:r w:rsidRPr="00BF0697">
              <w:rPr>
                <w:i w:val="0"/>
                <w:iCs/>
              </w:rPr>
              <w:t>:</w:t>
            </w:r>
          </w:p>
          <w:p w14:paraId="4AE48009" w14:textId="77777777" w:rsidR="00ED5F8E" w:rsidRPr="00BF0697" w:rsidRDefault="00ED5F8E" w:rsidP="00ED5F8E">
            <w:pPr>
              <w:pStyle w:val="InformationRequestBullet"/>
              <w:ind w:left="360" w:hanging="360"/>
              <w:rPr>
                <w:i w:val="0"/>
                <w:iCs/>
              </w:rPr>
            </w:pPr>
            <w:r>
              <w:rPr>
                <w:i w:val="0"/>
                <w:iCs/>
              </w:rPr>
              <w:t>adopting</w:t>
            </w:r>
            <w:r w:rsidRPr="00BF0697">
              <w:rPr>
                <w:i w:val="0"/>
                <w:iCs/>
              </w:rPr>
              <w:t xml:space="preserve"> a nationally consistent set of course subsidies, based on the efficient cost of delivery for groups of similar courses, with </w:t>
            </w:r>
            <w:r>
              <w:rPr>
                <w:i w:val="0"/>
                <w:iCs/>
              </w:rPr>
              <w:t>loadings</w:t>
            </w:r>
            <w:r w:rsidRPr="00BF0697">
              <w:rPr>
                <w:i w:val="0"/>
                <w:iCs/>
              </w:rPr>
              <w:t xml:space="preserve"> to address higher </w:t>
            </w:r>
            <w:r>
              <w:rPr>
                <w:i w:val="0"/>
                <w:iCs/>
              </w:rPr>
              <w:t xml:space="preserve">delivery </w:t>
            </w:r>
            <w:r w:rsidRPr="00BF0697">
              <w:rPr>
                <w:i w:val="0"/>
                <w:iCs/>
              </w:rPr>
              <w:t>costs in some locations and to some student groups (as in the Joyce Review); or</w:t>
            </w:r>
          </w:p>
          <w:p w14:paraId="3B10AD91" w14:textId="77777777" w:rsidR="00ED5F8E" w:rsidRDefault="00ED5F8E" w:rsidP="00ED5F8E">
            <w:pPr>
              <w:pStyle w:val="InformationRequestBullet"/>
              <w:ind w:left="360" w:hanging="360"/>
            </w:pPr>
            <w:r w:rsidRPr="00BF0697">
              <w:rPr>
                <w:i w:val="0"/>
                <w:iCs/>
                <w:lang w:eastAsia="en-US"/>
              </w:rPr>
              <w:t xml:space="preserve">simplifying the large number of </w:t>
            </w:r>
            <w:r>
              <w:rPr>
                <w:i w:val="0"/>
                <w:iCs/>
                <w:lang w:eastAsia="en-US"/>
              </w:rPr>
              <w:t xml:space="preserve">different subsidy rates for </w:t>
            </w:r>
            <w:r w:rsidRPr="00BF0697">
              <w:rPr>
                <w:i w:val="0"/>
                <w:iCs/>
                <w:lang w:eastAsia="en-US"/>
              </w:rPr>
              <w:t>course</w:t>
            </w:r>
            <w:r>
              <w:rPr>
                <w:i w:val="0"/>
                <w:iCs/>
                <w:lang w:eastAsia="en-US"/>
              </w:rPr>
              <w:t>s</w:t>
            </w:r>
            <w:r w:rsidRPr="00BF0697">
              <w:rPr>
                <w:i w:val="0"/>
                <w:iCs/>
                <w:lang w:eastAsia="en-US"/>
              </w:rPr>
              <w:t xml:space="preserve"> but otherwise leaving jurisdictions to set their own subsidy </w:t>
            </w:r>
            <w:r>
              <w:rPr>
                <w:i w:val="0"/>
                <w:iCs/>
                <w:lang w:eastAsia="en-US"/>
              </w:rPr>
              <w:t>rates</w:t>
            </w:r>
            <w:r w:rsidRPr="00BF0697">
              <w:rPr>
                <w:i w:val="0"/>
                <w:iCs/>
                <w:lang w:eastAsia="en-US"/>
              </w:rPr>
              <w:t xml:space="preserve"> and their allocation.</w:t>
            </w:r>
          </w:p>
        </w:tc>
      </w:tr>
      <w:tr w:rsidR="00ED5F8E" w14:paraId="05736C25" w14:textId="77777777" w:rsidTr="005928D1">
        <w:trPr>
          <w:cantSplit/>
        </w:trPr>
        <w:tc>
          <w:tcPr>
            <w:tcW w:w="5000" w:type="pct"/>
            <w:tcBorders>
              <w:top w:val="nil"/>
              <w:left w:val="nil"/>
              <w:bottom w:val="single" w:sz="6" w:space="0" w:color="66BCDB" w:themeColor="text2"/>
              <w:right w:val="nil"/>
            </w:tcBorders>
            <w:shd w:val="clear" w:color="auto" w:fill="E0F1F7" w:themeFill="text2" w:themeFillTint="33"/>
            <w:tcMar>
              <w:left w:w="170" w:type="dxa"/>
              <w:right w:w="170" w:type="dxa"/>
            </w:tcMar>
          </w:tcPr>
          <w:p w14:paraId="57B63DF3" w14:textId="77777777" w:rsidR="00ED5F8E" w:rsidRDefault="00ED5F8E" w:rsidP="005928D1">
            <w:pPr>
              <w:pStyle w:val="Space"/>
              <w:keepLines/>
            </w:pPr>
          </w:p>
        </w:tc>
      </w:tr>
      <w:tr w:rsidR="00ED5F8E" w:rsidRPr="000863A5" w14:paraId="3AD2FEDA" w14:textId="77777777" w:rsidTr="005928D1">
        <w:trPr>
          <w:cantSplit/>
        </w:trPr>
        <w:tc>
          <w:tcPr>
            <w:tcW w:w="5000" w:type="pct"/>
            <w:tcBorders>
              <w:top w:val="single" w:sz="6" w:space="0" w:color="66BCDB" w:themeColor="text2"/>
              <w:left w:val="nil"/>
              <w:bottom w:val="nil"/>
              <w:right w:val="nil"/>
            </w:tcBorders>
            <w:tcMar>
              <w:left w:w="170" w:type="dxa"/>
              <w:right w:w="170" w:type="dxa"/>
            </w:tcMar>
          </w:tcPr>
          <w:p w14:paraId="38088B41" w14:textId="483357D2" w:rsidR="00ED5F8E" w:rsidRPr="00626D32" w:rsidRDefault="00ED5F8E" w:rsidP="005928D1">
            <w:pPr>
              <w:pStyle w:val="BoxSpaceBelow"/>
              <w:keepLines/>
            </w:pPr>
          </w:p>
        </w:tc>
      </w:tr>
    </w:tbl>
    <w:p w14:paraId="4B87BA8D" w14:textId="74BCDC57" w:rsidR="00ED5F8E" w:rsidRPr="004E3B94" w:rsidRDefault="00ED5F8E" w:rsidP="005928D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ED5F8E" w14:paraId="488C9BFF" w14:textId="77777777" w:rsidTr="005928D1">
        <w:trPr>
          <w:tblHeader/>
        </w:trPr>
        <w:tc>
          <w:tcPr>
            <w:tcW w:w="5000" w:type="pct"/>
            <w:tcBorders>
              <w:top w:val="single" w:sz="6" w:space="0" w:color="78A22F"/>
              <w:left w:val="nil"/>
              <w:bottom w:val="nil"/>
              <w:right w:val="nil"/>
            </w:tcBorders>
            <w:shd w:val="clear" w:color="auto" w:fill="auto"/>
          </w:tcPr>
          <w:p w14:paraId="310C8665" w14:textId="77777777" w:rsidR="00ED5F8E" w:rsidRPr="00CE4C64" w:rsidRDefault="00ED5F8E" w:rsidP="005928D1">
            <w:pPr>
              <w:pStyle w:val="InformationRequestTitle"/>
              <w:spacing w:before="120"/>
            </w:pPr>
            <w:r w:rsidRPr="006E7EE2">
              <w:t>Information request</w:t>
            </w:r>
            <w:r>
              <w:t xml:space="preserve"> — simplification of subsidy groupings</w:t>
            </w:r>
          </w:p>
        </w:tc>
      </w:tr>
      <w:tr w:rsidR="00ED5F8E" w:rsidRPr="00750BE2" w14:paraId="67C8C0CD" w14:textId="77777777" w:rsidTr="005928D1">
        <w:tc>
          <w:tcPr>
            <w:tcW w:w="5000" w:type="pct"/>
            <w:tcBorders>
              <w:top w:val="nil"/>
              <w:left w:val="nil"/>
              <w:bottom w:val="nil"/>
              <w:right w:val="nil"/>
            </w:tcBorders>
            <w:shd w:val="clear" w:color="auto" w:fill="auto"/>
          </w:tcPr>
          <w:p w14:paraId="55494E2B" w14:textId="028E7116" w:rsidR="00ED5F8E" w:rsidRDefault="00ED5F8E" w:rsidP="005928D1">
            <w:pPr>
              <w:pStyle w:val="InformationRequest"/>
              <w:keepNext/>
            </w:pPr>
            <w:r>
              <w:t xml:space="preserve">In judging the relative merits of </w:t>
            </w:r>
            <w:r w:rsidR="005009E9">
              <w:t>alternatives</w:t>
            </w:r>
            <w:r>
              <w:t xml:space="preserve"> in option 6.1:</w:t>
            </w:r>
          </w:p>
          <w:p w14:paraId="78489ADD" w14:textId="77777777" w:rsidR="00ED5F8E" w:rsidRDefault="00ED5F8E" w:rsidP="00ED5F8E">
            <w:pPr>
              <w:pStyle w:val="InformationRequestBullet"/>
              <w:ind w:left="360" w:hanging="360"/>
            </w:pPr>
            <w:r>
              <w:t xml:space="preserve">how should subsidy groupings be simplified? </w:t>
            </w:r>
          </w:p>
          <w:p w14:paraId="146A08EC" w14:textId="77777777" w:rsidR="00ED5F8E" w:rsidRDefault="00ED5F8E" w:rsidP="00ED5F8E">
            <w:pPr>
              <w:pStyle w:val="InformationRequestBullet"/>
              <w:ind w:left="360" w:hanging="360"/>
            </w:pPr>
            <w:r>
              <w:t>what criteria should be used to bundle courses and set subsidy rates?</w:t>
            </w:r>
          </w:p>
          <w:p w14:paraId="42E50A4B" w14:textId="3216C3A4" w:rsidR="00ED5F8E" w:rsidRPr="00F4647B" w:rsidRDefault="00ED5F8E" w:rsidP="00ED5F8E">
            <w:pPr>
              <w:pStyle w:val="InformationRequestBullet"/>
              <w:ind w:left="360" w:hanging="360"/>
            </w:pPr>
            <w:r>
              <w:t>what are the trade</w:t>
            </w:r>
            <w:r w:rsidR="00012353">
              <w:noBreakHyphen/>
            </w:r>
            <w:r>
              <w:t>offs between the greater simplicity of adopting nationally consistent subsidies and the reduced discretion for jurisdictions?</w:t>
            </w:r>
          </w:p>
        </w:tc>
      </w:tr>
      <w:tr w:rsidR="00ED5F8E" w14:paraId="66D1B7E2" w14:textId="77777777" w:rsidTr="005928D1">
        <w:tc>
          <w:tcPr>
            <w:tcW w:w="5000" w:type="pct"/>
            <w:tcBorders>
              <w:top w:val="nil"/>
              <w:left w:val="nil"/>
              <w:bottom w:val="single" w:sz="6" w:space="0" w:color="78A22F"/>
              <w:right w:val="nil"/>
            </w:tcBorders>
            <w:shd w:val="clear" w:color="auto" w:fill="auto"/>
          </w:tcPr>
          <w:p w14:paraId="1B996559" w14:textId="77777777" w:rsidR="00ED5F8E" w:rsidRDefault="00ED5F8E" w:rsidP="005928D1">
            <w:pPr>
              <w:pStyle w:val="Space"/>
              <w:keepLines/>
            </w:pPr>
          </w:p>
        </w:tc>
      </w:tr>
      <w:tr w:rsidR="00ED5F8E" w:rsidRPr="000863A5" w14:paraId="0621EAAB" w14:textId="77777777" w:rsidTr="005928D1">
        <w:tc>
          <w:tcPr>
            <w:tcW w:w="5000" w:type="pct"/>
            <w:tcBorders>
              <w:top w:val="single" w:sz="6" w:space="0" w:color="78A22F"/>
              <w:left w:val="nil"/>
              <w:bottom w:val="nil"/>
              <w:right w:val="nil"/>
            </w:tcBorders>
          </w:tcPr>
          <w:p w14:paraId="16884DEB" w14:textId="0C5DF9A2" w:rsidR="00ED5F8E" w:rsidRPr="00626D32" w:rsidRDefault="00ED5F8E" w:rsidP="005928D1">
            <w:pPr>
              <w:pStyle w:val="BoxSpaceBelow"/>
              <w:keepLines/>
            </w:pPr>
          </w:p>
        </w:tc>
      </w:tr>
    </w:tbl>
    <w:p w14:paraId="5E3461BC" w14:textId="0C3E716E" w:rsidR="00ED5F8E" w:rsidRPr="004E3B94" w:rsidRDefault="00ED5F8E" w:rsidP="005928D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ED5F8E" w14:paraId="12D3B94B" w14:textId="77777777" w:rsidTr="005928D1">
        <w:trPr>
          <w:tblHeader/>
        </w:trPr>
        <w:tc>
          <w:tcPr>
            <w:tcW w:w="5000" w:type="pct"/>
            <w:tcBorders>
              <w:top w:val="single" w:sz="6" w:space="0" w:color="78A22F"/>
              <w:left w:val="nil"/>
              <w:bottom w:val="nil"/>
              <w:right w:val="nil"/>
            </w:tcBorders>
            <w:shd w:val="clear" w:color="auto" w:fill="E5F1D0"/>
            <w:tcMar>
              <w:left w:w="170" w:type="dxa"/>
              <w:right w:w="170" w:type="dxa"/>
            </w:tcMar>
          </w:tcPr>
          <w:p w14:paraId="1A964B4E" w14:textId="77777777" w:rsidR="00ED5F8E" w:rsidRPr="00CE4C64" w:rsidRDefault="00ED5F8E" w:rsidP="005928D1">
            <w:pPr>
              <w:pStyle w:val="RecTitle"/>
              <w:spacing w:before="120"/>
              <w:rPr>
                <w:noProof/>
              </w:rPr>
            </w:pPr>
            <w:r>
              <w:t>Interim recommendation 6.1 — common methods for costing</w:t>
            </w:r>
          </w:p>
        </w:tc>
      </w:tr>
      <w:tr w:rsidR="00ED5F8E" w:rsidRPr="00750BE2" w14:paraId="20E70963" w14:textId="77777777" w:rsidTr="005928D1">
        <w:tc>
          <w:tcPr>
            <w:tcW w:w="5000" w:type="pct"/>
            <w:tcBorders>
              <w:top w:val="nil"/>
              <w:left w:val="nil"/>
              <w:bottom w:val="nil"/>
              <w:right w:val="nil"/>
            </w:tcBorders>
            <w:shd w:val="clear" w:color="auto" w:fill="E5F1D0"/>
            <w:tcMar>
              <w:left w:w="170" w:type="dxa"/>
              <w:right w:w="170" w:type="dxa"/>
            </w:tcMar>
          </w:tcPr>
          <w:p w14:paraId="5F78306F" w14:textId="77777777" w:rsidR="00ED5F8E" w:rsidRDefault="00ED5F8E" w:rsidP="005928D1">
            <w:pPr>
              <w:pStyle w:val="Rec"/>
              <w:keepNext/>
            </w:pPr>
            <w:r>
              <w:t xml:space="preserve">State and Territory governments should </w:t>
            </w:r>
            <w:r w:rsidRPr="00C74DAE">
              <w:t>use common methods to measure costs and determine loadings</w:t>
            </w:r>
            <w:r>
              <w:t>.</w:t>
            </w:r>
          </w:p>
        </w:tc>
      </w:tr>
      <w:tr w:rsidR="00ED5F8E" w14:paraId="2C1A4D36" w14:textId="77777777" w:rsidTr="005928D1">
        <w:tc>
          <w:tcPr>
            <w:tcW w:w="5000" w:type="pct"/>
            <w:tcBorders>
              <w:top w:val="nil"/>
              <w:left w:val="nil"/>
              <w:bottom w:val="single" w:sz="6" w:space="0" w:color="78A22F"/>
              <w:right w:val="nil"/>
            </w:tcBorders>
            <w:shd w:val="clear" w:color="auto" w:fill="E5F1D0"/>
            <w:tcMar>
              <w:left w:w="170" w:type="dxa"/>
              <w:right w:w="170" w:type="dxa"/>
            </w:tcMar>
          </w:tcPr>
          <w:p w14:paraId="5A5FE67E" w14:textId="77777777" w:rsidR="00ED5F8E" w:rsidRDefault="00ED5F8E" w:rsidP="005928D1">
            <w:pPr>
              <w:pStyle w:val="Space"/>
              <w:keepLines/>
            </w:pPr>
          </w:p>
        </w:tc>
      </w:tr>
      <w:tr w:rsidR="00ED5F8E" w:rsidRPr="000863A5" w14:paraId="09281CE6" w14:textId="77777777" w:rsidTr="005928D1">
        <w:tc>
          <w:tcPr>
            <w:tcW w:w="5000" w:type="pct"/>
            <w:tcBorders>
              <w:top w:val="single" w:sz="6" w:space="0" w:color="78A22F"/>
              <w:left w:val="nil"/>
              <w:bottom w:val="nil"/>
              <w:right w:val="nil"/>
            </w:tcBorders>
            <w:tcMar>
              <w:left w:w="170" w:type="dxa"/>
              <w:right w:w="170" w:type="dxa"/>
            </w:tcMar>
          </w:tcPr>
          <w:p w14:paraId="0810D781" w14:textId="52923791" w:rsidR="00ED5F8E" w:rsidRPr="00626D32" w:rsidRDefault="00ED5F8E" w:rsidP="005928D1">
            <w:pPr>
              <w:pStyle w:val="BoxSpaceBelow"/>
              <w:keepLines/>
            </w:pPr>
          </w:p>
        </w:tc>
      </w:tr>
    </w:tbl>
    <w:p w14:paraId="62E95D66" w14:textId="77777777" w:rsidR="00ED5F8E" w:rsidRPr="004E3B94" w:rsidRDefault="00ED5F8E" w:rsidP="005928D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ED5F8E" w14:paraId="78A3F2DC" w14:textId="77777777" w:rsidTr="005928D1">
        <w:trPr>
          <w:tblHeader/>
        </w:trPr>
        <w:tc>
          <w:tcPr>
            <w:tcW w:w="5000" w:type="pct"/>
            <w:tcBorders>
              <w:top w:val="single" w:sz="6" w:space="0" w:color="66BCDB" w:themeColor="text2"/>
              <w:left w:val="nil"/>
              <w:bottom w:val="nil"/>
              <w:right w:val="nil"/>
            </w:tcBorders>
            <w:shd w:val="clear" w:color="auto" w:fill="E0F1F7" w:themeFill="text2" w:themeFillTint="33"/>
            <w:tcMar>
              <w:left w:w="170" w:type="dxa"/>
              <w:right w:w="170" w:type="dxa"/>
            </w:tcMar>
          </w:tcPr>
          <w:p w14:paraId="2DB0F496" w14:textId="24C9A9B1" w:rsidR="00ED5F8E" w:rsidRPr="00CE4C64" w:rsidRDefault="00ED5F8E" w:rsidP="005928D1">
            <w:pPr>
              <w:pStyle w:val="RecTitle"/>
              <w:spacing w:before="120"/>
              <w:rPr>
                <w:noProof/>
              </w:rPr>
            </w:pPr>
            <w:r>
              <w:t>option 6.2 — consistent methods for assessing skill</w:t>
            </w:r>
            <w:r w:rsidR="00251797">
              <w:t>s</w:t>
            </w:r>
            <w:r>
              <w:t xml:space="preserve"> shortages</w:t>
            </w:r>
          </w:p>
        </w:tc>
      </w:tr>
      <w:tr w:rsidR="00ED5F8E" w:rsidRPr="00750BE2" w14:paraId="1B4016AC" w14:textId="77777777" w:rsidTr="005928D1">
        <w:tc>
          <w:tcPr>
            <w:tcW w:w="5000" w:type="pct"/>
            <w:tcBorders>
              <w:top w:val="nil"/>
              <w:left w:val="nil"/>
              <w:bottom w:val="nil"/>
              <w:right w:val="nil"/>
            </w:tcBorders>
            <w:shd w:val="clear" w:color="auto" w:fill="E0F1F7" w:themeFill="text2" w:themeFillTint="33"/>
            <w:tcMar>
              <w:left w:w="170" w:type="dxa"/>
              <w:right w:w="170" w:type="dxa"/>
            </w:tcMar>
          </w:tcPr>
          <w:p w14:paraId="44A8CFFE" w14:textId="77777777" w:rsidR="00ED5F8E" w:rsidRDefault="00ED5F8E" w:rsidP="005928D1">
            <w:pPr>
              <w:pStyle w:val="Rec"/>
              <w:keepNext/>
            </w:pPr>
            <w:r>
              <w:t>Australian, State and Territory governments could consider adopting consistent approaches to the determination of skills shortages, while taking account of variations in local labour markets, with this task undertaken by the National Skills Commission.</w:t>
            </w:r>
          </w:p>
        </w:tc>
      </w:tr>
      <w:tr w:rsidR="00ED5F8E" w14:paraId="4EA53F0C" w14:textId="77777777" w:rsidTr="005928D1">
        <w:tc>
          <w:tcPr>
            <w:tcW w:w="5000" w:type="pct"/>
            <w:tcBorders>
              <w:top w:val="nil"/>
              <w:left w:val="nil"/>
              <w:bottom w:val="single" w:sz="6" w:space="0" w:color="66BCDB" w:themeColor="text2"/>
              <w:right w:val="nil"/>
            </w:tcBorders>
            <w:shd w:val="clear" w:color="auto" w:fill="E0F1F7" w:themeFill="text2" w:themeFillTint="33"/>
            <w:tcMar>
              <w:left w:w="170" w:type="dxa"/>
              <w:right w:w="170" w:type="dxa"/>
            </w:tcMar>
          </w:tcPr>
          <w:p w14:paraId="04B27E55" w14:textId="77777777" w:rsidR="00ED5F8E" w:rsidRDefault="00ED5F8E" w:rsidP="005928D1">
            <w:pPr>
              <w:pStyle w:val="Space"/>
              <w:keepLines/>
            </w:pPr>
          </w:p>
        </w:tc>
      </w:tr>
      <w:tr w:rsidR="00ED5F8E" w:rsidRPr="000863A5" w14:paraId="5B7A64A3" w14:textId="77777777" w:rsidTr="005928D1">
        <w:tc>
          <w:tcPr>
            <w:tcW w:w="5000" w:type="pct"/>
            <w:tcBorders>
              <w:top w:val="single" w:sz="6" w:space="0" w:color="66BCDB" w:themeColor="text2"/>
              <w:left w:val="nil"/>
              <w:bottom w:val="nil"/>
              <w:right w:val="nil"/>
            </w:tcBorders>
            <w:tcMar>
              <w:left w:w="170" w:type="dxa"/>
              <w:right w:w="170" w:type="dxa"/>
            </w:tcMar>
          </w:tcPr>
          <w:p w14:paraId="347083BB" w14:textId="4E6A8EC4" w:rsidR="00ED5F8E" w:rsidRPr="00626D32" w:rsidRDefault="00ED5F8E" w:rsidP="005928D1">
            <w:pPr>
              <w:pStyle w:val="BoxSpaceBelow"/>
              <w:keepLines/>
            </w:pPr>
          </w:p>
        </w:tc>
      </w:tr>
    </w:tbl>
    <w:p w14:paraId="0173BAE7" w14:textId="68F3CDEB" w:rsidR="00ED5F8E" w:rsidRPr="004E3B94" w:rsidRDefault="00ED5F8E" w:rsidP="005928D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ED5F8E" w14:paraId="5B6A6C66" w14:textId="77777777" w:rsidTr="005928D1">
        <w:trPr>
          <w:tblHeader/>
        </w:trPr>
        <w:tc>
          <w:tcPr>
            <w:tcW w:w="5000" w:type="pct"/>
            <w:tcBorders>
              <w:top w:val="single" w:sz="6" w:space="0" w:color="66BCDB" w:themeColor="text2"/>
              <w:left w:val="nil"/>
              <w:bottom w:val="nil"/>
              <w:right w:val="nil"/>
            </w:tcBorders>
            <w:shd w:val="clear" w:color="auto" w:fill="E0F1F7" w:themeFill="text2" w:themeFillTint="33"/>
            <w:tcMar>
              <w:left w:w="170" w:type="dxa"/>
              <w:right w:w="170" w:type="dxa"/>
            </w:tcMar>
          </w:tcPr>
          <w:p w14:paraId="4FD5E2CB" w14:textId="77777777" w:rsidR="00ED5F8E" w:rsidRPr="00CE4C64" w:rsidRDefault="00ED5F8E" w:rsidP="005928D1">
            <w:pPr>
              <w:pStyle w:val="RecTitle"/>
              <w:spacing w:before="120"/>
              <w:rPr>
                <w:noProof/>
              </w:rPr>
            </w:pPr>
            <w:r>
              <w:t>option 6.3 — switching FROM supplier to customer subsidies</w:t>
            </w:r>
          </w:p>
        </w:tc>
      </w:tr>
      <w:tr w:rsidR="00ED5F8E" w:rsidRPr="00750BE2" w14:paraId="0E95DF2B" w14:textId="77777777" w:rsidTr="005928D1">
        <w:tc>
          <w:tcPr>
            <w:tcW w:w="5000" w:type="pct"/>
            <w:tcBorders>
              <w:top w:val="nil"/>
              <w:left w:val="nil"/>
              <w:bottom w:val="nil"/>
              <w:right w:val="nil"/>
            </w:tcBorders>
            <w:shd w:val="clear" w:color="auto" w:fill="E0F1F7" w:themeFill="text2" w:themeFillTint="33"/>
            <w:tcMar>
              <w:left w:w="170" w:type="dxa"/>
              <w:right w:w="170" w:type="dxa"/>
            </w:tcMar>
          </w:tcPr>
          <w:p w14:paraId="1CCD6484" w14:textId="77777777" w:rsidR="00ED5F8E" w:rsidRDefault="00ED5F8E" w:rsidP="005928D1">
            <w:pPr>
              <w:pStyle w:val="Rec"/>
              <w:keepNext/>
            </w:pPr>
            <w:r>
              <w:t>State and Territory governments could consider re</w:t>
            </w:r>
            <w:r>
              <w:noBreakHyphen/>
              <w:t>configuring subsidies paid to RTOs as student vouchers, with the voucher value depending on the method used to calculate subsidies as specified in</w:t>
            </w:r>
            <w:r w:rsidDel="00A428E8">
              <w:t xml:space="preserve"> </w:t>
            </w:r>
            <w:r>
              <w:t>option 6.1.</w:t>
            </w:r>
          </w:p>
        </w:tc>
      </w:tr>
      <w:tr w:rsidR="00ED5F8E" w14:paraId="426D7D48" w14:textId="77777777" w:rsidTr="005928D1">
        <w:tc>
          <w:tcPr>
            <w:tcW w:w="5000" w:type="pct"/>
            <w:tcBorders>
              <w:top w:val="nil"/>
              <w:left w:val="nil"/>
              <w:bottom w:val="single" w:sz="6" w:space="0" w:color="66BCDB" w:themeColor="text2"/>
              <w:right w:val="nil"/>
            </w:tcBorders>
            <w:shd w:val="clear" w:color="auto" w:fill="E0F1F7" w:themeFill="text2" w:themeFillTint="33"/>
            <w:tcMar>
              <w:left w:w="170" w:type="dxa"/>
              <w:right w:w="170" w:type="dxa"/>
            </w:tcMar>
          </w:tcPr>
          <w:p w14:paraId="269F257A" w14:textId="77777777" w:rsidR="00ED5F8E" w:rsidRDefault="00ED5F8E" w:rsidP="005928D1">
            <w:pPr>
              <w:pStyle w:val="Space"/>
              <w:keepLines/>
            </w:pPr>
          </w:p>
        </w:tc>
      </w:tr>
      <w:tr w:rsidR="00ED5F8E" w:rsidRPr="000863A5" w14:paraId="33C894FE" w14:textId="77777777" w:rsidTr="005928D1">
        <w:tc>
          <w:tcPr>
            <w:tcW w:w="5000" w:type="pct"/>
            <w:tcBorders>
              <w:top w:val="single" w:sz="6" w:space="0" w:color="66BCDB" w:themeColor="text2"/>
              <w:left w:val="nil"/>
              <w:bottom w:val="nil"/>
              <w:right w:val="nil"/>
            </w:tcBorders>
            <w:tcMar>
              <w:left w:w="170" w:type="dxa"/>
              <w:right w:w="170" w:type="dxa"/>
            </w:tcMar>
          </w:tcPr>
          <w:p w14:paraId="7D6C0353" w14:textId="6C2F8C9B" w:rsidR="00ED5F8E" w:rsidRPr="00626D32" w:rsidRDefault="00ED5F8E" w:rsidP="005928D1">
            <w:pPr>
              <w:pStyle w:val="BoxSpaceBelow"/>
              <w:keepLines/>
            </w:pPr>
          </w:p>
        </w:tc>
      </w:tr>
    </w:tbl>
    <w:p w14:paraId="3108A845" w14:textId="77320726" w:rsidR="00ED5F8E" w:rsidRPr="004E3B94" w:rsidRDefault="00ED5F8E" w:rsidP="005928D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ED5F8E" w14:paraId="1D5F672D" w14:textId="77777777" w:rsidTr="005928D1">
        <w:trPr>
          <w:tblHeader/>
        </w:trPr>
        <w:tc>
          <w:tcPr>
            <w:tcW w:w="5000" w:type="pct"/>
            <w:tcBorders>
              <w:top w:val="single" w:sz="6" w:space="0" w:color="78A22F"/>
              <w:left w:val="nil"/>
              <w:bottom w:val="nil"/>
              <w:right w:val="nil"/>
            </w:tcBorders>
            <w:shd w:val="clear" w:color="auto" w:fill="auto"/>
          </w:tcPr>
          <w:p w14:paraId="342C2A4C" w14:textId="77777777" w:rsidR="00ED5F8E" w:rsidRPr="00CE4C64" w:rsidRDefault="00ED5F8E" w:rsidP="005928D1">
            <w:pPr>
              <w:pStyle w:val="InformationRequestTitle"/>
              <w:spacing w:before="120"/>
            </w:pPr>
            <w:r w:rsidRPr="006E7EE2">
              <w:t>Information request</w:t>
            </w:r>
            <w:r>
              <w:t xml:space="preserve"> — impacts of vouchers</w:t>
            </w:r>
          </w:p>
        </w:tc>
      </w:tr>
      <w:tr w:rsidR="00ED5F8E" w:rsidRPr="00750BE2" w14:paraId="506122AC" w14:textId="77777777" w:rsidTr="005928D1">
        <w:tc>
          <w:tcPr>
            <w:tcW w:w="5000" w:type="pct"/>
            <w:tcBorders>
              <w:top w:val="nil"/>
              <w:left w:val="nil"/>
              <w:bottom w:val="nil"/>
              <w:right w:val="nil"/>
            </w:tcBorders>
            <w:shd w:val="clear" w:color="auto" w:fill="auto"/>
          </w:tcPr>
          <w:p w14:paraId="7005DA59" w14:textId="77777777" w:rsidR="00ED5F8E" w:rsidRDefault="00ED5F8E" w:rsidP="005928D1">
            <w:pPr>
              <w:pStyle w:val="InformationRequest"/>
              <w:keepNext/>
            </w:pPr>
            <w:r>
              <w:t>In judging option 6.3:</w:t>
            </w:r>
          </w:p>
          <w:p w14:paraId="2B968098" w14:textId="77777777" w:rsidR="00ED5F8E" w:rsidRDefault="00ED5F8E" w:rsidP="00ED5F8E">
            <w:pPr>
              <w:pStyle w:val="InformationRequestBullet"/>
              <w:ind w:left="360" w:hanging="360"/>
            </w:pPr>
            <w:r>
              <w:t xml:space="preserve">how would vouchers be provided for courses with capped places? </w:t>
            </w:r>
          </w:p>
          <w:p w14:paraId="47D00F3A" w14:textId="77777777" w:rsidR="00ED5F8E" w:rsidRDefault="00ED5F8E" w:rsidP="00ED5F8E">
            <w:pPr>
              <w:pStyle w:val="InformationRequestBullet"/>
              <w:ind w:left="360" w:hanging="360"/>
            </w:pPr>
            <w:r>
              <w:t>what impacts would vouchers have on effective competition?</w:t>
            </w:r>
          </w:p>
          <w:p w14:paraId="13E4ECE7" w14:textId="77777777" w:rsidR="00ED5F8E" w:rsidRPr="00F4647B" w:rsidRDefault="00ED5F8E" w:rsidP="00ED5F8E">
            <w:pPr>
              <w:pStyle w:val="InformationRequestBullet"/>
              <w:ind w:left="360" w:hanging="360"/>
            </w:pPr>
            <w:r>
              <w:t>what are the risks of vouchers?</w:t>
            </w:r>
          </w:p>
        </w:tc>
      </w:tr>
      <w:tr w:rsidR="00ED5F8E" w14:paraId="66641B1F" w14:textId="77777777" w:rsidTr="005928D1">
        <w:tc>
          <w:tcPr>
            <w:tcW w:w="5000" w:type="pct"/>
            <w:tcBorders>
              <w:top w:val="nil"/>
              <w:left w:val="nil"/>
              <w:bottom w:val="single" w:sz="6" w:space="0" w:color="78A22F"/>
              <w:right w:val="nil"/>
            </w:tcBorders>
            <w:shd w:val="clear" w:color="auto" w:fill="auto"/>
          </w:tcPr>
          <w:p w14:paraId="397C08A3" w14:textId="77777777" w:rsidR="00ED5F8E" w:rsidRDefault="00ED5F8E" w:rsidP="005928D1">
            <w:pPr>
              <w:pStyle w:val="Space"/>
              <w:keepLines/>
            </w:pPr>
          </w:p>
        </w:tc>
      </w:tr>
      <w:tr w:rsidR="00ED5F8E" w:rsidRPr="000863A5" w14:paraId="7D82CDF2" w14:textId="77777777" w:rsidTr="005928D1">
        <w:tc>
          <w:tcPr>
            <w:tcW w:w="5000" w:type="pct"/>
            <w:tcBorders>
              <w:top w:val="single" w:sz="6" w:space="0" w:color="78A22F"/>
              <w:left w:val="nil"/>
              <w:bottom w:val="nil"/>
              <w:right w:val="nil"/>
            </w:tcBorders>
          </w:tcPr>
          <w:p w14:paraId="29716029" w14:textId="55492BEC" w:rsidR="00ED5F8E" w:rsidRPr="00626D32" w:rsidRDefault="00ED5F8E" w:rsidP="005928D1">
            <w:pPr>
              <w:pStyle w:val="BoxSpaceBelow"/>
              <w:keepLines/>
            </w:pPr>
          </w:p>
        </w:tc>
      </w:tr>
    </w:tbl>
    <w:p w14:paraId="1E23C0F1" w14:textId="77777777" w:rsidR="00ED5F8E" w:rsidRPr="004E3B94" w:rsidRDefault="00ED5F8E" w:rsidP="005928D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ED5F8E" w14:paraId="09F20799" w14:textId="77777777" w:rsidTr="005928D1">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5CAD9320" w14:textId="77777777" w:rsidR="00ED5F8E" w:rsidRPr="00CE4C64" w:rsidRDefault="00ED5F8E" w:rsidP="005928D1">
            <w:pPr>
              <w:pStyle w:val="FindingTitle"/>
              <w:spacing w:before="120"/>
              <w:rPr>
                <w:noProof/>
              </w:rPr>
            </w:pPr>
            <w:r>
              <w:t>Interim Finding 6.1 — well</w:t>
            </w:r>
            <w:r>
              <w:noBreakHyphen/>
              <w:t>designed VET Student loans improve AFFORDABILITY</w:t>
            </w:r>
          </w:p>
        </w:tc>
      </w:tr>
      <w:tr w:rsidR="00ED5F8E" w:rsidRPr="00750BE2" w14:paraId="77FC4E69" w14:textId="77777777" w:rsidTr="005928D1">
        <w:trPr>
          <w:cantSplit/>
        </w:trPr>
        <w:tc>
          <w:tcPr>
            <w:tcW w:w="5000" w:type="pct"/>
            <w:tcBorders>
              <w:top w:val="nil"/>
              <w:left w:val="nil"/>
              <w:bottom w:val="nil"/>
              <w:right w:val="nil"/>
            </w:tcBorders>
            <w:shd w:val="clear" w:color="auto" w:fill="F2F2F2"/>
            <w:tcMar>
              <w:left w:w="170" w:type="dxa"/>
              <w:right w:w="170" w:type="dxa"/>
            </w:tcMar>
          </w:tcPr>
          <w:p w14:paraId="251A2B4F" w14:textId="77777777" w:rsidR="00ED5F8E" w:rsidRDefault="00ED5F8E" w:rsidP="005928D1">
            <w:pPr>
              <w:pStyle w:val="Finding"/>
              <w:keepNext/>
            </w:pPr>
            <w:r>
              <w:t>Poor design, rather than poor policy justification, was the source of the rorting of VET FEE</w:t>
            </w:r>
            <w:r>
              <w:noBreakHyphen/>
              <w:t>HELP. A well</w:t>
            </w:r>
            <w:r>
              <w:noBreakHyphen/>
              <w:t>designed VET student loan scheme can improve affordability and access to VET courses with few fiscal risks to government.</w:t>
            </w:r>
          </w:p>
        </w:tc>
      </w:tr>
      <w:tr w:rsidR="00ED5F8E" w14:paraId="657DADF0" w14:textId="77777777" w:rsidTr="005928D1">
        <w:trPr>
          <w:cantSplit/>
        </w:trPr>
        <w:tc>
          <w:tcPr>
            <w:tcW w:w="5000" w:type="pct"/>
            <w:tcBorders>
              <w:top w:val="nil"/>
              <w:left w:val="nil"/>
              <w:bottom w:val="single" w:sz="6" w:space="0" w:color="78A22F"/>
              <w:right w:val="nil"/>
            </w:tcBorders>
            <w:shd w:val="clear" w:color="auto" w:fill="F2F2F2"/>
            <w:tcMar>
              <w:left w:w="170" w:type="dxa"/>
              <w:right w:w="170" w:type="dxa"/>
            </w:tcMar>
          </w:tcPr>
          <w:p w14:paraId="255914BF" w14:textId="77777777" w:rsidR="00ED5F8E" w:rsidRDefault="00ED5F8E" w:rsidP="005928D1">
            <w:pPr>
              <w:pStyle w:val="Space"/>
              <w:keepLines/>
            </w:pPr>
          </w:p>
        </w:tc>
      </w:tr>
      <w:tr w:rsidR="00ED5F8E" w:rsidRPr="000863A5" w14:paraId="4A6B8FB8" w14:textId="77777777" w:rsidTr="005928D1">
        <w:trPr>
          <w:cantSplit/>
        </w:trPr>
        <w:tc>
          <w:tcPr>
            <w:tcW w:w="5000" w:type="pct"/>
            <w:tcBorders>
              <w:top w:val="single" w:sz="6" w:space="0" w:color="78A22F"/>
              <w:left w:val="nil"/>
              <w:bottom w:val="nil"/>
              <w:right w:val="nil"/>
            </w:tcBorders>
            <w:tcMar>
              <w:left w:w="170" w:type="dxa"/>
              <w:right w:w="170" w:type="dxa"/>
            </w:tcMar>
          </w:tcPr>
          <w:p w14:paraId="2186C620" w14:textId="7326E4F5" w:rsidR="00ED5F8E" w:rsidRPr="00626D32" w:rsidRDefault="00ED5F8E" w:rsidP="005928D1">
            <w:pPr>
              <w:pStyle w:val="BoxSpaceBelow"/>
              <w:keepLines/>
            </w:pPr>
          </w:p>
        </w:tc>
      </w:tr>
    </w:tbl>
    <w:p w14:paraId="1B75545F" w14:textId="362A7E3F" w:rsidR="00ED5F8E" w:rsidRPr="004E3B94" w:rsidRDefault="00ED5F8E" w:rsidP="005928D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ED5F8E" w14:paraId="4FA96AC9" w14:textId="77777777" w:rsidTr="005928D1">
        <w:trPr>
          <w:tblHeader/>
        </w:trPr>
        <w:tc>
          <w:tcPr>
            <w:tcW w:w="5000" w:type="pct"/>
            <w:tcBorders>
              <w:top w:val="single" w:sz="6" w:space="0" w:color="66BCDB" w:themeColor="text2"/>
              <w:left w:val="nil"/>
              <w:bottom w:val="nil"/>
              <w:right w:val="nil"/>
            </w:tcBorders>
            <w:shd w:val="clear" w:color="auto" w:fill="E0F1F7" w:themeFill="text2" w:themeFillTint="33"/>
            <w:tcMar>
              <w:left w:w="170" w:type="dxa"/>
              <w:right w:w="170" w:type="dxa"/>
            </w:tcMar>
          </w:tcPr>
          <w:p w14:paraId="7F3281C5" w14:textId="77777777" w:rsidR="00ED5F8E" w:rsidRPr="00CE4C64" w:rsidRDefault="00ED5F8E" w:rsidP="005928D1">
            <w:pPr>
              <w:pStyle w:val="RecTitle"/>
              <w:spacing w:before="120"/>
              <w:rPr>
                <w:noProof/>
              </w:rPr>
            </w:pPr>
            <w:r>
              <w:t>option 6.4 — A larger role for income contingent loans</w:t>
            </w:r>
          </w:p>
        </w:tc>
      </w:tr>
      <w:tr w:rsidR="00ED5F8E" w:rsidRPr="00750BE2" w14:paraId="4F4DD96B" w14:textId="77777777" w:rsidTr="005928D1">
        <w:tc>
          <w:tcPr>
            <w:tcW w:w="5000" w:type="pct"/>
            <w:tcBorders>
              <w:top w:val="nil"/>
              <w:left w:val="nil"/>
              <w:bottom w:val="nil"/>
              <w:right w:val="nil"/>
            </w:tcBorders>
            <w:shd w:val="clear" w:color="auto" w:fill="E0F1F7" w:themeFill="text2" w:themeFillTint="33"/>
            <w:tcMar>
              <w:left w:w="170" w:type="dxa"/>
              <w:right w:w="170" w:type="dxa"/>
            </w:tcMar>
          </w:tcPr>
          <w:p w14:paraId="3172838D" w14:textId="1B737BFB" w:rsidR="00ED5F8E" w:rsidRPr="00E6067A" w:rsidRDefault="00ED5F8E" w:rsidP="005928D1">
            <w:pPr>
              <w:pStyle w:val="InformationRequest"/>
              <w:keepNext/>
              <w:rPr>
                <w:i w:val="0"/>
              </w:rPr>
            </w:pPr>
            <w:r w:rsidRPr="007D5120">
              <w:rPr>
                <w:i w:val="0"/>
              </w:rPr>
              <w:t xml:space="preserve">Income contingent loans have significant advantages. Governments should consider making VET </w:t>
            </w:r>
            <w:r w:rsidR="00602EFB">
              <w:rPr>
                <w:i w:val="0"/>
              </w:rPr>
              <w:t>S</w:t>
            </w:r>
            <w:r w:rsidRPr="007D5120">
              <w:rPr>
                <w:i w:val="0"/>
              </w:rPr>
              <w:t xml:space="preserve">tudent </w:t>
            </w:r>
            <w:r w:rsidR="00602EFB">
              <w:rPr>
                <w:i w:val="0"/>
              </w:rPr>
              <w:t>L</w:t>
            </w:r>
            <w:r w:rsidRPr="007D5120">
              <w:rPr>
                <w:i w:val="0"/>
              </w:rPr>
              <w:t xml:space="preserve">oans available for a wider range of </w:t>
            </w:r>
            <w:r>
              <w:rPr>
                <w:i w:val="0"/>
              </w:rPr>
              <w:t>qualifications</w:t>
            </w:r>
            <w:r w:rsidRPr="007D5120">
              <w:rPr>
                <w:i w:val="0"/>
              </w:rPr>
              <w:t xml:space="preserve">. Current restrictions </w:t>
            </w:r>
            <w:r>
              <w:rPr>
                <w:i w:val="0"/>
              </w:rPr>
              <w:t>—</w:t>
            </w:r>
            <w:r w:rsidRPr="007D5120">
              <w:rPr>
                <w:i w:val="0"/>
              </w:rPr>
              <w:t xml:space="preserve"> by AQF level or inclusion on a skill/priority list </w:t>
            </w:r>
            <w:r w:rsidR="00DD7E7B">
              <w:rPr>
                <w:i w:val="0"/>
              </w:rPr>
              <w:t>—</w:t>
            </w:r>
            <w:r w:rsidRPr="007D5120">
              <w:rPr>
                <w:i w:val="0"/>
              </w:rPr>
              <w:t xml:space="preserve"> could be relaxed to support greater user choice and participation</w:t>
            </w:r>
            <w:r>
              <w:rPr>
                <w:i w:val="0"/>
              </w:rPr>
              <w:t>, as could loan caps</w:t>
            </w:r>
            <w:r w:rsidRPr="007D5120">
              <w:rPr>
                <w:i w:val="0"/>
              </w:rPr>
              <w:t xml:space="preserve">. </w:t>
            </w:r>
          </w:p>
          <w:p w14:paraId="112D8C98" w14:textId="77777777" w:rsidR="00ED5F8E" w:rsidRPr="00E6067A" w:rsidRDefault="00ED5F8E" w:rsidP="005928D1">
            <w:pPr>
              <w:pStyle w:val="InformationRequest"/>
              <w:keepNext/>
              <w:rPr>
                <w:i w:val="0"/>
              </w:rPr>
            </w:pPr>
            <w:r w:rsidRPr="00E6067A">
              <w:rPr>
                <w:i w:val="0"/>
              </w:rPr>
              <w:t>The degree to which restrictions should be relaxed should be based on risks, costs and administrative complexity.</w:t>
            </w:r>
          </w:p>
          <w:p w14:paraId="1B776AED" w14:textId="6E206F31" w:rsidR="00ED5F8E" w:rsidRDefault="00ED5F8E" w:rsidP="005928D1">
            <w:pPr>
              <w:pStyle w:val="InformationRequest"/>
              <w:keepNext/>
            </w:pPr>
            <w:r w:rsidRPr="00E6067A">
              <w:rPr>
                <w:i w:val="0"/>
              </w:rPr>
              <w:t xml:space="preserve">Widening access to loans should largely maintain the existing strong regulations that reduce risks associated with loans, but </w:t>
            </w:r>
            <w:r>
              <w:rPr>
                <w:i w:val="0"/>
              </w:rPr>
              <w:t xml:space="preserve">could </w:t>
            </w:r>
            <w:r w:rsidRPr="00E6067A">
              <w:rPr>
                <w:i w:val="0"/>
              </w:rPr>
              <w:t xml:space="preserve">also </w:t>
            </w:r>
            <w:r>
              <w:rPr>
                <w:i w:val="0"/>
              </w:rPr>
              <w:t xml:space="preserve">include </w:t>
            </w:r>
            <w:r w:rsidRPr="003829A7">
              <w:rPr>
                <w:i w:val="0"/>
              </w:rPr>
              <w:t xml:space="preserve">the adoption of a </w:t>
            </w:r>
            <w:r w:rsidR="009D1231">
              <w:rPr>
                <w:i w:val="0"/>
              </w:rPr>
              <w:t>‘</w:t>
            </w:r>
            <w:r w:rsidRPr="003829A7">
              <w:rPr>
                <w:i w:val="0"/>
              </w:rPr>
              <w:t>black list</w:t>
            </w:r>
            <w:r w:rsidR="009D1231">
              <w:rPr>
                <w:i w:val="0"/>
              </w:rPr>
              <w:t>’</w:t>
            </w:r>
            <w:r w:rsidRPr="003829A7">
              <w:rPr>
                <w:i w:val="0"/>
              </w:rPr>
              <w:t xml:space="preserve"> </w:t>
            </w:r>
            <w:r>
              <w:rPr>
                <w:i w:val="0"/>
              </w:rPr>
              <w:t>that</w:t>
            </w:r>
            <w:r w:rsidRPr="003829A7">
              <w:rPr>
                <w:i w:val="0"/>
              </w:rPr>
              <w:t xml:space="preserve"> identifies courses ineligible for loan support</w:t>
            </w:r>
            <w:r>
              <w:rPr>
                <w:i w:val="0"/>
              </w:rPr>
              <w:t>,</w:t>
            </w:r>
            <w:r w:rsidRPr="003829A7">
              <w:rPr>
                <w:i w:val="0"/>
              </w:rPr>
              <w:t xml:space="preserve"> setting a </w:t>
            </w:r>
            <w:r w:rsidRPr="00B178BC">
              <w:rPr>
                <w:i w:val="0"/>
              </w:rPr>
              <w:t>transition path to a less</w:t>
            </w:r>
            <w:r>
              <w:rPr>
                <w:i w:val="0"/>
              </w:rPr>
              <w:noBreakHyphen/>
            </w:r>
            <w:r w:rsidRPr="00B178BC">
              <w:rPr>
                <w:i w:val="0"/>
              </w:rPr>
              <w:t>restrictive system, testing risk as caps and course restrictions are lifted</w:t>
            </w:r>
            <w:r>
              <w:rPr>
                <w:i w:val="0"/>
              </w:rPr>
              <w:t>, and reducing the income thresholds for loan repayment</w:t>
            </w:r>
            <w:r w:rsidRPr="00B178BC">
              <w:rPr>
                <w:i w:val="0"/>
              </w:rPr>
              <w:t>.</w:t>
            </w:r>
          </w:p>
        </w:tc>
      </w:tr>
      <w:tr w:rsidR="00ED5F8E" w14:paraId="626F93D2" w14:textId="77777777" w:rsidTr="005928D1">
        <w:tc>
          <w:tcPr>
            <w:tcW w:w="5000" w:type="pct"/>
            <w:tcBorders>
              <w:top w:val="nil"/>
              <w:left w:val="nil"/>
              <w:bottom w:val="single" w:sz="6" w:space="0" w:color="66BCDB" w:themeColor="text2"/>
              <w:right w:val="nil"/>
            </w:tcBorders>
            <w:shd w:val="clear" w:color="auto" w:fill="E0F1F7" w:themeFill="text2" w:themeFillTint="33"/>
            <w:tcMar>
              <w:left w:w="170" w:type="dxa"/>
              <w:right w:w="170" w:type="dxa"/>
            </w:tcMar>
          </w:tcPr>
          <w:p w14:paraId="789AB71C" w14:textId="77777777" w:rsidR="00ED5F8E" w:rsidRDefault="00ED5F8E" w:rsidP="005928D1">
            <w:pPr>
              <w:pStyle w:val="Space"/>
              <w:keepLines/>
            </w:pPr>
          </w:p>
        </w:tc>
      </w:tr>
      <w:tr w:rsidR="00ED5F8E" w:rsidRPr="000863A5" w14:paraId="695E4046" w14:textId="77777777" w:rsidTr="005928D1">
        <w:tc>
          <w:tcPr>
            <w:tcW w:w="5000" w:type="pct"/>
            <w:tcBorders>
              <w:top w:val="single" w:sz="6" w:space="0" w:color="66BCDB" w:themeColor="text2"/>
              <w:left w:val="nil"/>
              <w:bottom w:val="nil"/>
              <w:right w:val="nil"/>
            </w:tcBorders>
            <w:tcMar>
              <w:left w:w="170" w:type="dxa"/>
              <w:right w:w="170" w:type="dxa"/>
            </w:tcMar>
          </w:tcPr>
          <w:p w14:paraId="6D86D9CB" w14:textId="1739F874" w:rsidR="00ED5F8E" w:rsidRPr="00626D32" w:rsidRDefault="00ED5F8E" w:rsidP="005928D1">
            <w:pPr>
              <w:pStyle w:val="BoxSpaceBelow"/>
              <w:keepLines/>
            </w:pPr>
          </w:p>
        </w:tc>
      </w:tr>
    </w:tbl>
    <w:p w14:paraId="5FD49D43" w14:textId="428E0A0A" w:rsidR="0044545E" w:rsidRDefault="0044545E" w:rsidP="005928D1">
      <w:pPr>
        <w:pStyle w:val="BoxSpaceAbove"/>
      </w:pPr>
      <w:r>
        <w:br w:type="page"/>
      </w:r>
    </w:p>
    <w:p w14:paraId="5E23EDCC" w14:textId="77777777" w:rsidR="00ED5F8E" w:rsidRPr="004E3B94" w:rsidRDefault="00ED5F8E" w:rsidP="005928D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ED5F8E" w14:paraId="32E95A4E" w14:textId="77777777" w:rsidTr="005928D1">
        <w:trPr>
          <w:tblHeader/>
        </w:trPr>
        <w:tc>
          <w:tcPr>
            <w:tcW w:w="5000" w:type="pct"/>
            <w:tcBorders>
              <w:top w:val="single" w:sz="6" w:space="0" w:color="78A22F"/>
              <w:left w:val="nil"/>
              <w:bottom w:val="nil"/>
              <w:right w:val="nil"/>
            </w:tcBorders>
            <w:shd w:val="clear" w:color="auto" w:fill="auto"/>
          </w:tcPr>
          <w:p w14:paraId="7AA1F964" w14:textId="77777777" w:rsidR="00ED5F8E" w:rsidRPr="00CE4C64" w:rsidRDefault="00ED5F8E" w:rsidP="005928D1">
            <w:pPr>
              <w:pStyle w:val="InformationRequestTitle"/>
              <w:spacing w:before="120"/>
            </w:pPr>
            <w:r w:rsidRPr="006E7EE2">
              <w:t>Information request</w:t>
            </w:r>
            <w:r>
              <w:t xml:space="preserve"> — implementing an expanded loans scheme</w:t>
            </w:r>
          </w:p>
        </w:tc>
      </w:tr>
      <w:tr w:rsidR="00ED5F8E" w:rsidRPr="00750BE2" w14:paraId="3CB2B8F4" w14:textId="77777777" w:rsidTr="005928D1">
        <w:tc>
          <w:tcPr>
            <w:tcW w:w="5000" w:type="pct"/>
            <w:tcBorders>
              <w:top w:val="nil"/>
              <w:left w:val="nil"/>
              <w:bottom w:val="nil"/>
              <w:right w:val="nil"/>
            </w:tcBorders>
            <w:shd w:val="clear" w:color="auto" w:fill="auto"/>
          </w:tcPr>
          <w:p w14:paraId="3D3A283F" w14:textId="3AFB14B8" w:rsidR="00ED5F8E" w:rsidRDefault="00ED5F8E" w:rsidP="005928D1">
            <w:pPr>
              <w:pStyle w:val="InformationRequest"/>
            </w:pPr>
            <w:r>
              <w:t xml:space="preserve">If VET </w:t>
            </w:r>
            <w:r w:rsidR="00332419">
              <w:t>S</w:t>
            </w:r>
            <w:r>
              <w:t xml:space="preserve">tudent </w:t>
            </w:r>
            <w:r w:rsidR="00332419">
              <w:t>L</w:t>
            </w:r>
            <w:r>
              <w:t xml:space="preserve">oans </w:t>
            </w:r>
            <w:r w:rsidR="00332419">
              <w:t>(VSL)</w:t>
            </w:r>
            <w:r>
              <w:t xml:space="preserve"> were expanded in line with option 6.4:</w:t>
            </w:r>
          </w:p>
          <w:p w14:paraId="7B26BE6B" w14:textId="215C4860" w:rsidR="00ED5F8E" w:rsidRDefault="00ED5F8E" w:rsidP="00ED5F8E">
            <w:pPr>
              <w:pStyle w:val="InformationRequestBullet"/>
              <w:ind w:left="360" w:hanging="360"/>
            </w:pPr>
            <w:r>
              <w:t>to what degree and where should restrictions on the VSL scheme be eased?</w:t>
            </w:r>
          </w:p>
          <w:p w14:paraId="1863FE4B" w14:textId="77777777" w:rsidR="00ED5F8E" w:rsidRDefault="00ED5F8E" w:rsidP="00ED5F8E">
            <w:pPr>
              <w:pStyle w:val="InformationRequestBullet"/>
              <w:ind w:left="360" w:hanging="360"/>
            </w:pPr>
            <w:r>
              <w:t>what would be the costs and benefits (to governments and students) of:</w:t>
            </w:r>
          </w:p>
          <w:p w14:paraId="4F1F3A9E" w14:textId="77777777" w:rsidR="00ED5F8E" w:rsidRPr="0033770C" w:rsidRDefault="00ED5F8E" w:rsidP="005928D1">
            <w:pPr>
              <w:pStyle w:val="ListBullet2"/>
              <w:rPr>
                <w:rFonts w:ascii="Arial" w:hAnsi="Arial" w:cs="Arial"/>
                <w:i/>
                <w:iCs/>
                <w:sz w:val="22"/>
                <w:szCs w:val="22"/>
              </w:rPr>
            </w:pPr>
            <w:r w:rsidRPr="0033770C">
              <w:rPr>
                <w:rFonts w:ascii="Arial" w:hAnsi="Arial" w:cs="Arial"/>
                <w:i/>
                <w:iCs/>
                <w:sz w:val="22"/>
                <w:szCs w:val="22"/>
              </w:rPr>
              <w:t>removing course list restrictions?</w:t>
            </w:r>
          </w:p>
          <w:p w14:paraId="7C18A227" w14:textId="77777777" w:rsidR="00ED5F8E" w:rsidRPr="0033770C" w:rsidRDefault="00ED5F8E" w:rsidP="005928D1">
            <w:pPr>
              <w:pStyle w:val="ListBullet2"/>
              <w:rPr>
                <w:rFonts w:ascii="Arial" w:hAnsi="Arial" w:cs="Arial"/>
                <w:i/>
                <w:iCs/>
                <w:sz w:val="22"/>
                <w:szCs w:val="22"/>
              </w:rPr>
            </w:pPr>
            <w:r w:rsidRPr="0033770C">
              <w:rPr>
                <w:rFonts w:ascii="Arial" w:hAnsi="Arial" w:cs="Arial"/>
                <w:i/>
                <w:iCs/>
                <w:sz w:val="22"/>
                <w:szCs w:val="22"/>
              </w:rPr>
              <w:t xml:space="preserve">expanding the </w:t>
            </w:r>
            <w:r>
              <w:rPr>
                <w:rFonts w:ascii="Arial" w:hAnsi="Arial" w:cs="Arial"/>
                <w:i/>
                <w:iCs/>
                <w:sz w:val="22"/>
                <w:szCs w:val="22"/>
              </w:rPr>
              <w:t>VSL</w:t>
            </w:r>
            <w:r w:rsidRPr="0033770C">
              <w:rPr>
                <w:rFonts w:ascii="Arial" w:hAnsi="Arial" w:cs="Arial"/>
                <w:i/>
                <w:iCs/>
                <w:sz w:val="22"/>
                <w:szCs w:val="22"/>
              </w:rPr>
              <w:t xml:space="preserve"> scheme to Certificate</w:t>
            </w:r>
            <w:r w:rsidRPr="0033770C">
              <w:rPr>
                <w:rFonts w:ascii="Arial" w:hAnsi="Arial" w:cs="Arial"/>
                <w:i/>
                <w:iCs/>
                <w:sz w:val="22"/>
                <w:szCs w:val="22"/>
              </w:rPr>
              <w:noBreakHyphen/>
              <w:t>level qualifications?</w:t>
            </w:r>
          </w:p>
          <w:p w14:paraId="58119B71" w14:textId="51234D8C" w:rsidR="00ED5F8E" w:rsidRPr="0033770C" w:rsidRDefault="00ED5F8E" w:rsidP="005928D1">
            <w:pPr>
              <w:pStyle w:val="ListBullet2"/>
              <w:rPr>
                <w:rFonts w:ascii="Arial" w:hAnsi="Arial" w:cs="Arial"/>
                <w:i/>
                <w:iCs/>
                <w:sz w:val="22"/>
                <w:szCs w:val="22"/>
              </w:rPr>
            </w:pPr>
            <w:r w:rsidRPr="0033770C">
              <w:rPr>
                <w:rFonts w:ascii="Arial" w:hAnsi="Arial" w:cs="Arial"/>
                <w:i/>
                <w:iCs/>
                <w:sz w:val="22"/>
                <w:szCs w:val="22"/>
              </w:rPr>
              <w:t>re</w:t>
            </w:r>
            <w:r>
              <w:rPr>
                <w:rFonts w:ascii="Arial" w:hAnsi="Arial" w:cs="Arial"/>
                <w:i/>
                <w:iCs/>
                <w:sz w:val="22"/>
                <w:szCs w:val="22"/>
              </w:rPr>
              <w:noBreakHyphen/>
              <w:t>orienting</w:t>
            </w:r>
            <w:r w:rsidRPr="0033770C">
              <w:rPr>
                <w:rFonts w:ascii="Arial" w:hAnsi="Arial" w:cs="Arial"/>
                <w:i/>
                <w:iCs/>
                <w:sz w:val="22"/>
                <w:szCs w:val="22"/>
              </w:rPr>
              <w:t xml:space="preserve"> the role of the Australian Government from a direct funder of the VET system to an issuer of income</w:t>
            </w:r>
            <w:r w:rsidR="009B2AA3">
              <w:rPr>
                <w:rFonts w:ascii="Arial" w:hAnsi="Arial" w:cs="Arial"/>
                <w:i/>
                <w:iCs/>
                <w:sz w:val="22"/>
                <w:szCs w:val="22"/>
              </w:rPr>
              <w:t xml:space="preserve"> </w:t>
            </w:r>
            <w:r w:rsidRPr="0033770C">
              <w:rPr>
                <w:rFonts w:ascii="Arial" w:hAnsi="Arial" w:cs="Arial"/>
                <w:i/>
                <w:iCs/>
                <w:sz w:val="22"/>
                <w:szCs w:val="22"/>
              </w:rPr>
              <w:t>contingent loans to all students in nationally recognised training programs?</w:t>
            </w:r>
          </w:p>
          <w:p w14:paraId="36851FD5" w14:textId="77777777" w:rsidR="00ED5F8E" w:rsidRPr="0033770C" w:rsidRDefault="00ED5F8E" w:rsidP="005928D1">
            <w:pPr>
              <w:pStyle w:val="ListBullet2"/>
              <w:rPr>
                <w:rFonts w:ascii="Arial" w:hAnsi="Arial" w:cs="Arial"/>
                <w:i/>
                <w:iCs/>
                <w:sz w:val="22"/>
                <w:szCs w:val="22"/>
              </w:rPr>
            </w:pPr>
            <w:r w:rsidRPr="0033770C">
              <w:rPr>
                <w:rFonts w:ascii="Arial" w:hAnsi="Arial" w:cs="Arial"/>
                <w:i/>
                <w:iCs/>
                <w:sz w:val="22"/>
                <w:szCs w:val="22"/>
              </w:rPr>
              <w:t>changing the loan caps?</w:t>
            </w:r>
          </w:p>
          <w:p w14:paraId="2C2309CB" w14:textId="177D07C0" w:rsidR="00ED5F8E" w:rsidRPr="002D0428" w:rsidRDefault="00ED5F8E" w:rsidP="00ED5F8E">
            <w:pPr>
              <w:pStyle w:val="InformationRequestBullet"/>
              <w:ind w:left="360" w:hanging="360"/>
            </w:pPr>
            <w:r>
              <w:t xml:space="preserve">what would be the appropriate roles and responsibilities of Australian, State and Territory governments in the VET system if the prime responsibility of the Australian Government was to extend </w:t>
            </w:r>
            <w:r w:rsidR="00176F10">
              <w:t>VSL</w:t>
            </w:r>
            <w:r>
              <w:t xml:space="preserve"> rather than provide subsidies? </w:t>
            </w:r>
          </w:p>
          <w:p w14:paraId="573B7B4C" w14:textId="77777777" w:rsidR="00ED5F8E" w:rsidRDefault="00ED5F8E" w:rsidP="00ED5F8E">
            <w:pPr>
              <w:pStyle w:val="InformationRequestBullet"/>
              <w:ind w:left="360" w:hanging="360"/>
            </w:pPr>
            <w:r>
              <w:t>which parts of the VSL administration and reporting requirements are most burdensome?</w:t>
            </w:r>
          </w:p>
          <w:p w14:paraId="1FF6088C" w14:textId="77777777" w:rsidR="00ED5F8E" w:rsidRPr="00F4647B" w:rsidRDefault="00ED5F8E" w:rsidP="00ED5F8E">
            <w:pPr>
              <w:pStyle w:val="InformationRequestBullet"/>
              <w:ind w:left="360" w:hanging="360"/>
            </w:pPr>
            <w:r>
              <w:t>what aspects of a system architecture and settings may need to be in place to reduce risks, assure quality and support the operation of a well</w:t>
            </w:r>
            <w:r>
              <w:noBreakHyphen/>
              <w:t>functioning market, including consideration of ‘black lists’, repayment thresholds, and recovery of unpaid debt from deceased estates?</w:t>
            </w:r>
          </w:p>
        </w:tc>
      </w:tr>
      <w:tr w:rsidR="00ED5F8E" w14:paraId="32472DE3" w14:textId="77777777" w:rsidTr="005928D1">
        <w:tc>
          <w:tcPr>
            <w:tcW w:w="5000" w:type="pct"/>
            <w:tcBorders>
              <w:top w:val="nil"/>
              <w:left w:val="nil"/>
              <w:bottom w:val="single" w:sz="6" w:space="0" w:color="78A22F"/>
              <w:right w:val="nil"/>
            </w:tcBorders>
            <w:shd w:val="clear" w:color="auto" w:fill="auto"/>
          </w:tcPr>
          <w:p w14:paraId="2F6E372B" w14:textId="77777777" w:rsidR="00ED5F8E" w:rsidRDefault="00ED5F8E" w:rsidP="005928D1">
            <w:pPr>
              <w:pStyle w:val="Space"/>
              <w:keepLines/>
            </w:pPr>
          </w:p>
        </w:tc>
      </w:tr>
      <w:tr w:rsidR="00ED5F8E" w:rsidRPr="000863A5" w14:paraId="04A25164" w14:textId="77777777" w:rsidTr="005928D1">
        <w:tc>
          <w:tcPr>
            <w:tcW w:w="5000" w:type="pct"/>
            <w:tcBorders>
              <w:top w:val="single" w:sz="6" w:space="0" w:color="78A22F"/>
              <w:left w:val="nil"/>
              <w:bottom w:val="nil"/>
              <w:right w:val="nil"/>
            </w:tcBorders>
          </w:tcPr>
          <w:p w14:paraId="6FB818F5" w14:textId="25FD2B25" w:rsidR="00ED5F8E" w:rsidRPr="00626D32" w:rsidRDefault="00ED5F8E" w:rsidP="005928D1">
            <w:pPr>
              <w:pStyle w:val="BoxSpaceBelow"/>
              <w:keepLines/>
            </w:pPr>
          </w:p>
        </w:tc>
      </w:tr>
    </w:tbl>
    <w:p w14:paraId="62190978" w14:textId="7C6CFC56" w:rsidR="00ED5F8E" w:rsidRPr="004E3B94" w:rsidRDefault="00ED5F8E" w:rsidP="005928D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ED5F8E" w14:paraId="468B88D3" w14:textId="77777777" w:rsidTr="005928D1">
        <w:trPr>
          <w:tblHeader/>
        </w:trPr>
        <w:tc>
          <w:tcPr>
            <w:tcW w:w="5000" w:type="pct"/>
            <w:tcBorders>
              <w:top w:val="single" w:sz="6" w:space="0" w:color="78A22F"/>
              <w:left w:val="nil"/>
              <w:bottom w:val="nil"/>
              <w:right w:val="nil"/>
            </w:tcBorders>
            <w:shd w:val="clear" w:color="auto" w:fill="E5F1D0"/>
            <w:tcMar>
              <w:left w:w="170" w:type="dxa"/>
              <w:right w:w="170" w:type="dxa"/>
            </w:tcMar>
          </w:tcPr>
          <w:p w14:paraId="758D3DDF" w14:textId="77777777" w:rsidR="00ED5F8E" w:rsidRPr="00CE4C64" w:rsidRDefault="00ED5F8E" w:rsidP="005928D1">
            <w:pPr>
              <w:pStyle w:val="RecTitle"/>
              <w:spacing w:before="120"/>
              <w:rPr>
                <w:noProof/>
              </w:rPr>
            </w:pPr>
            <w:r>
              <w:t xml:space="preserve">Interim recommendation 6.2 — PRICE controls should be removed </w:t>
            </w:r>
          </w:p>
        </w:tc>
      </w:tr>
      <w:tr w:rsidR="00ED5F8E" w:rsidRPr="00750BE2" w14:paraId="7415878B" w14:textId="77777777" w:rsidTr="005928D1">
        <w:tc>
          <w:tcPr>
            <w:tcW w:w="5000" w:type="pct"/>
            <w:tcBorders>
              <w:top w:val="nil"/>
              <w:left w:val="nil"/>
              <w:bottom w:val="nil"/>
              <w:right w:val="nil"/>
            </w:tcBorders>
            <w:shd w:val="clear" w:color="auto" w:fill="E5F1D0"/>
            <w:tcMar>
              <w:left w:w="170" w:type="dxa"/>
              <w:right w:w="170" w:type="dxa"/>
            </w:tcMar>
          </w:tcPr>
          <w:p w14:paraId="720CE762" w14:textId="77777777" w:rsidR="00ED5F8E" w:rsidRDefault="00ED5F8E" w:rsidP="005928D1">
            <w:pPr>
              <w:pStyle w:val="Rec"/>
              <w:keepNext/>
            </w:pPr>
            <w:r>
              <w:t>Governments should not cap the prices of VET courses.</w:t>
            </w:r>
          </w:p>
        </w:tc>
      </w:tr>
      <w:tr w:rsidR="00ED5F8E" w14:paraId="3F1CA088" w14:textId="77777777" w:rsidTr="005928D1">
        <w:tc>
          <w:tcPr>
            <w:tcW w:w="5000" w:type="pct"/>
            <w:tcBorders>
              <w:top w:val="nil"/>
              <w:left w:val="nil"/>
              <w:bottom w:val="single" w:sz="6" w:space="0" w:color="78A22F"/>
              <w:right w:val="nil"/>
            </w:tcBorders>
            <w:shd w:val="clear" w:color="auto" w:fill="E5F1D0"/>
            <w:tcMar>
              <w:left w:w="170" w:type="dxa"/>
              <w:right w:w="170" w:type="dxa"/>
            </w:tcMar>
          </w:tcPr>
          <w:p w14:paraId="78FDE3E4" w14:textId="77777777" w:rsidR="00ED5F8E" w:rsidRDefault="00ED5F8E" w:rsidP="005928D1">
            <w:pPr>
              <w:pStyle w:val="Space"/>
              <w:keepLines/>
            </w:pPr>
          </w:p>
        </w:tc>
      </w:tr>
      <w:tr w:rsidR="00ED5F8E" w:rsidRPr="000863A5" w14:paraId="756A4736" w14:textId="77777777" w:rsidTr="005928D1">
        <w:tc>
          <w:tcPr>
            <w:tcW w:w="5000" w:type="pct"/>
            <w:tcBorders>
              <w:top w:val="single" w:sz="6" w:space="0" w:color="78A22F"/>
              <w:left w:val="nil"/>
              <w:bottom w:val="nil"/>
              <w:right w:val="nil"/>
            </w:tcBorders>
            <w:tcMar>
              <w:left w:w="170" w:type="dxa"/>
              <w:right w:w="170" w:type="dxa"/>
            </w:tcMar>
          </w:tcPr>
          <w:p w14:paraId="4847613D" w14:textId="7C195D89" w:rsidR="00ED5F8E" w:rsidRPr="00626D32" w:rsidRDefault="00ED5F8E" w:rsidP="005928D1">
            <w:pPr>
              <w:pStyle w:val="BoxSpaceBelow"/>
              <w:keepLines/>
            </w:pPr>
          </w:p>
        </w:tc>
      </w:tr>
    </w:tbl>
    <w:p w14:paraId="093ACB98" w14:textId="77777777" w:rsidR="00ED5F8E" w:rsidRDefault="00ED5F8E">
      <w:pPr>
        <w:rPr>
          <w:rFonts w:ascii="Arial" w:hAnsi="Arial"/>
          <w:b/>
          <w:sz w:val="32"/>
          <w:szCs w:val="20"/>
        </w:rPr>
      </w:pPr>
      <w:r>
        <w:br w:type="page"/>
      </w:r>
    </w:p>
    <w:p w14:paraId="2FA14C21" w14:textId="77777777" w:rsidR="00ED5F8E" w:rsidRDefault="00ED5F8E" w:rsidP="005928D1">
      <w:pPr>
        <w:pStyle w:val="Heading2"/>
      </w:pPr>
      <w:bookmarkStart w:id="38" w:name="_Toc41645011"/>
      <w:r>
        <w:lastRenderedPageBreak/>
        <w:t>Trade</w:t>
      </w:r>
      <w:r w:rsidRPr="00A74191">
        <w:t xml:space="preserve"> </w:t>
      </w:r>
      <w:r w:rsidRPr="001603FD">
        <w:t>apprenticeship</w:t>
      </w:r>
      <w:r w:rsidRPr="00B00FC8">
        <w:t xml:space="preserve"> </w:t>
      </w:r>
      <w:r>
        <w:t xml:space="preserve">and traineeship </w:t>
      </w:r>
      <w:r w:rsidRPr="00B00FC8">
        <w:t>incentives</w:t>
      </w:r>
      <w:bookmarkEnd w:id="38"/>
    </w:p>
    <w:p w14:paraId="59F25385" w14:textId="742638FE" w:rsidR="00ED5F8E" w:rsidRPr="004E3B94" w:rsidRDefault="00ED5F8E" w:rsidP="005928D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ED5F8E" w14:paraId="4A717DF5" w14:textId="77777777" w:rsidTr="005928D1">
        <w:trPr>
          <w:tblHeader/>
        </w:trPr>
        <w:tc>
          <w:tcPr>
            <w:tcW w:w="5000" w:type="pct"/>
            <w:tcBorders>
              <w:top w:val="single" w:sz="6" w:space="0" w:color="66BCDB" w:themeColor="text2"/>
              <w:left w:val="nil"/>
              <w:bottom w:val="nil"/>
              <w:right w:val="nil"/>
            </w:tcBorders>
            <w:shd w:val="clear" w:color="auto" w:fill="E0F1F7" w:themeFill="text2" w:themeFillTint="33"/>
            <w:tcMar>
              <w:left w:w="170" w:type="dxa"/>
              <w:right w:w="170" w:type="dxa"/>
            </w:tcMar>
          </w:tcPr>
          <w:p w14:paraId="407B04BC" w14:textId="77777777" w:rsidR="00ED5F8E" w:rsidRPr="00CE4C64" w:rsidRDefault="00ED5F8E" w:rsidP="005928D1">
            <w:pPr>
              <w:pStyle w:val="RecTitle"/>
              <w:spacing w:before="120"/>
              <w:rPr>
                <w:noProof/>
              </w:rPr>
            </w:pPr>
            <w:r>
              <w:t>option</w:t>
            </w:r>
            <w:r>
              <w:rPr>
                <w:i/>
              </w:rPr>
              <w:t> </w:t>
            </w:r>
            <w:r>
              <w:rPr>
                <w:iCs/>
              </w:rPr>
              <w:t xml:space="preserve">6.5 — </w:t>
            </w:r>
            <w:r>
              <w:t>support</w:t>
            </w:r>
            <w:r w:rsidRPr="00517E27">
              <w:rPr>
                <w:iCs/>
              </w:rPr>
              <w:t xml:space="preserve">ing </w:t>
            </w:r>
            <w:r>
              <w:rPr>
                <w:iCs/>
              </w:rPr>
              <w:t xml:space="preserve">Trade </w:t>
            </w:r>
            <w:r>
              <w:t xml:space="preserve">apprenticeships </w:t>
            </w:r>
          </w:p>
        </w:tc>
      </w:tr>
      <w:tr w:rsidR="00ED5F8E" w:rsidRPr="00750BE2" w14:paraId="71450FA2" w14:textId="77777777" w:rsidTr="005928D1">
        <w:tc>
          <w:tcPr>
            <w:tcW w:w="5000" w:type="pct"/>
            <w:tcBorders>
              <w:top w:val="nil"/>
              <w:left w:val="nil"/>
              <w:bottom w:val="nil"/>
              <w:right w:val="nil"/>
            </w:tcBorders>
            <w:shd w:val="clear" w:color="auto" w:fill="E0F1F7" w:themeFill="text2" w:themeFillTint="33"/>
            <w:tcMar>
              <w:left w:w="170" w:type="dxa"/>
              <w:right w:w="170" w:type="dxa"/>
            </w:tcMar>
          </w:tcPr>
          <w:p w14:paraId="7EF9FBCA" w14:textId="77777777" w:rsidR="00ED5F8E" w:rsidRPr="005C45BB" w:rsidRDefault="00ED5F8E" w:rsidP="005928D1">
            <w:pPr>
              <w:pStyle w:val="Finding"/>
            </w:pPr>
            <w:r w:rsidRPr="00DD20B7">
              <w:t>Given the apparently poor effectiveness of employer incentives, the Australian and State and Territory governments could consider</w:t>
            </w:r>
            <w:r w:rsidRPr="005C45BB">
              <w:t>:</w:t>
            </w:r>
          </w:p>
          <w:p w14:paraId="573D61C7" w14:textId="77777777" w:rsidR="00ED5F8E" w:rsidRPr="0075017A" w:rsidRDefault="00ED5F8E" w:rsidP="005928D1">
            <w:pPr>
              <w:pStyle w:val="FindingBullet"/>
            </w:pPr>
            <w:r w:rsidRPr="0075017A">
              <w:t xml:space="preserve">addressing barriers to hiring apprentices, including their foundational skills, work readiness and the minimum wages </w:t>
            </w:r>
            <w:r>
              <w:t xml:space="preserve">or other award conditions </w:t>
            </w:r>
            <w:r w:rsidRPr="0075017A">
              <w:t>set by the Fair Work Commission</w:t>
            </w:r>
          </w:p>
          <w:p w14:paraId="68DCF09F" w14:textId="77777777" w:rsidR="00ED5F8E" w:rsidRDefault="00ED5F8E" w:rsidP="005928D1">
            <w:pPr>
              <w:pStyle w:val="FindingBullet"/>
              <w:rPr>
                <w:i/>
              </w:rPr>
            </w:pPr>
            <w:r>
              <w:t>reintroducing (better</w:t>
            </w:r>
            <w:r>
              <w:rPr>
                <w:i/>
              </w:rPr>
              <w:noBreakHyphen/>
            </w:r>
            <w:r>
              <w:t xml:space="preserve">designed) </w:t>
            </w:r>
            <w:r w:rsidRPr="0075017A">
              <w:t>industry levies</w:t>
            </w:r>
            <w:r>
              <w:rPr>
                <w:i/>
              </w:rPr>
              <w:t>.</w:t>
            </w:r>
          </w:p>
          <w:p w14:paraId="7F080216" w14:textId="77777777" w:rsidR="00ED5F8E" w:rsidRDefault="00ED5F8E" w:rsidP="005928D1">
            <w:pPr>
              <w:pStyle w:val="Rec"/>
              <w:keepNext/>
            </w:pPr>
            <w:r w:rsidRPr="005C45BB">
              <w:t>Consideration of these options should take into account the effectiveness of any measures to strengthen pastoral, mentoring and other support services for VET students in general (</w:t>
            </w:r>
            <w:r>
              <w:t>o</w:t>
            </w:r>
            <w:r w:rsidRPr="005C45BB">
              <w:t>ptions </w:t>
            </w:r>
            <w:r>
              <w:t>6</w:t>
            </w:r>
            <w:r w:rsidRPr="005C45BB">
              <w:t>.</w:t>
            </w:r>
            <w:r>
              <w:t>6</w:t>
            </w:r>
            <w:r w:rsidRPr="005C45BB">
              <w:t xml:space="preserve"> and </w:t>
            </w:r>
            <w:r>
              <w:t>7</w:t>
            </w:r>
            <w:r w:rsidRPr="005C45BB">
              <w:t>.3).</w:t>
            </w:r>
          </w:p>
        </w:tc>
      </w:tr>
      <w:tr w:rsidR="00ED5F8E" w14:paraId="1A92524E" w14:textId="77777777" w:rsidTr="005928D1">
        <w:tc>
          <w:tcPr>
            <w:tcW w:w="5000" w:type="pct"/>
            <w:tcBorders>
              <w:top w:val="nil"/>
              <w:left w:val="nil"/>
              <w:bottom w:val="single" w:sz="6" w:space="0" w:color="66BCDB" w:themeColor="text2"/>
              <w:right w:val="nil"/>
            </w:tcBorders>
            <w:shd w:val="clear" w:color="auto" w:fill="E0F1F7" w:themeFill="text2" w:themeFillTint="33"/>
            <w:tcMar>
              <w:left w:w="170" w:type="dxa"/>
              <w:right w:w="170" w:type="dxa"/>
            </w:tcMar>
          </w:tcPr>
          <w:p w14:paraId="0175AD9F" w14:textId="77777777" w:rsidR="00ED5F8E" w:rsidRDefault="00ED5F8E" w:rsidP="005928D1">
            <w:pPr>
              <w:pStyle w:val="Space"/>
              <w:keepLines/>
            </w:pPr>
          </w:p>
        </w:tc>
      </w:tr>
      <w:tr w:rsidR="00ED5F8E" w:rsidRPr="000863A5" w14:paraId="2329419C" w14:textId="77777777" w:rsidTr="005928D1">
        <w:tc>
          <w:tcPr>
            <w:tcW w:w="5000" w:type="pct"/>
            <w:tcBorders>
              <w:top w:val="single" w:sz="6" w:space="0" w:color="66BCDB" w:themeColor="text2"/>
              <w:left w:val="nil"/>
              <w:bottom w:val="nil"/>
              <w:right w:val="nil"/>
            </w:tcBorders>
            <w:tcMar>
              <w:left w:w="170" w:type="dxa"/>
              <w:right w:w="170" w:type="dxa"/>
            </w:tcMar>
          </w:tcPr>
          <w:p w14:paraId="7A6C2DE2" w14:textId="79655B96" w:rsidR="00ED5F8E" w:rsidRPr="00626D32" w:rsidRDefault="00ED5F8E" w:rsidP="005928D1">
            <w:pPr>
              <w:pStyle w:val="BoxSpaceBelow"/>
              <w:keepLines/>
            </w:pPr>
          </w:p>
        </w:tc>
      </w:tr>
    </w:tbl>
    <w:p w14:paraId="00C6BB58" w14:textId="77777777" w:rsidR="00ED5F8E" w:rsidRPr="004E3B94" w:rsidRDefault="00ED5F8E" w:rsidP="005928D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ED5F8E" w14:paraId="2160F2D8" w14:textId="77777777" w:rsidTr="005928D1">
        <w:trPr>
          <w:tblHeader/>
        </w:trPr>
        <w:tc>
          <w:tcPr>
            <w:tcW w:w="5000" w:type="pct"/>
            <w:tcBorders>
              <w:top w:val="single" w:sz="6" w:space="0" w:color="78A22F"/>
              <w:left w:val="nil"/>
              <w:bottom w:val="nil"/>
              <w:right w:val="nil"/>
            </w:tcBorders>
            <w:shd w:val="clear" w:color="auto" w:fill="auto"/>
          </w:tcPr>
          <w:p w14:paraId="630DBEE3" w14:textId="77777777" w:rsidR="00ED5F8E" w:rsidRPr="00CE4C64" w:rsidRDefault="00ED5F8E" w:rsidP="005928D1">
            <w:pPr>
              <w:pStyle w:val="InformationRequestTitle"/>
              <w:spacing w:before="120"/>
            </w:pPr>
            <w:r w:rsidRPr="006E7EE2">
              <w:t>Information request</w:t>
            </w:r>
            <w:r>
              <w:t xml:space="preserve"> — implementing new support arrangements for trade apprenticeships</w:t>
            </w:r>
          </w:p>
        </w:tc>
      </w:tr>
      <w:tr w:rsidR="00ED5F8E" w:rsidRPr="00750BE2" w14:paraId="405642D8" w14:textId="77777777" w:rsidTr="005928D1">
        <w:tc>
          <w:tcPr>
            <w:tcW w:w="5000" w:type="pct"/>
            <w:tcBorders>
              <w:top w:val="nil"/>
              <w:left w:val="nil"/>
              <w:bottom w:val="nil"/>
              <w:right w:val="nil"/>
            </w:tcBorders>
            <w:shd w:val="clear" w:color="auto" w:fill="auto"/>
          </w:tcPr>
          <w:p w14:paraId="1F510863" w14:textId="77777777" w:rsidR="00ED5F8E" w:rsidRPr="0075017A" w:rsidRDefault="00ED5F8E" w:rsidP="005928D1">
            <w:pPr>
              <w:pStyle w:val="InformationRequest"/>
            </w:pPr>
            <w:r>
              <w:t>In assessing the merits of option 6.5:</w:t>
            </w:r>
          </w:p>
          <w:p w14:paraId="02BB6F1F" w14:textId="77777777" w:rsidR="00ED5F8E" w:rsidRDefault="00ED5F8E" w:rsidP="00ED5F8E">
            <w:pPr>
              <w:pStyle w:val="InformationRequestBullet"/>
              <w:ind w:left="360" w:hanging="360"/>
            </w:pPr>
            <w:r w:rsidRPr="00373CB0">
              <w:t xml:space="preserve">does the nature and size of the </w:t>
            </w:r>
            <w:r>
              <w:t>‘</w:t>
            </w:r>
            <w:r w:rsidRPr="00373CB0">
              <w:t>apprenticeship problem</w:t>
            </w:r>
            <w:r>
              <w:t>’</w:t>
            </w:r>
            <w:r w:rsidRPr="00373CB0">
              <w:t xml:space="preserve"> merit new policy measures?</w:t>
            </w:r>
          </w:p>
          <w:p w14:paraId="6BA2B1BB" w14:textId="77777777" w:rsidR="00ED5F8E" w:rsidRDefault="00ED5F8E" w:rsidP="00ED5F8E">
            <w:pPr>
              <w:pStyle w:val="InformationRequestBullet"/>
              <w:ind w:left="360" w:hanging="360"/>
            </w:pPr>
            <w:r>
              <w:t>how significant is ‘poaching’ as a problem that would justify industry levies?</w:t>
            </w:r>
          </w:p>
          <w:p w14:paraId="5B8938FD" w14:textId="2001B320" w:rsidR="00ED5F8E" w:rsidRDefault="00ED5F8E" w:rsidP="00ED5F8E">
            <w:pPr>
              <w:pStyle w:val="InformationRequestBullet"/>
              <w:ind w:left="360" w:hanging="360"/>
            </w:pPr>
            <w:r>
              <w:t xml:space="preserve">how effective are levies in </w:t>
            </w:r>
            <w:r w:rsidR="00334BB7">
              <w:t>increasing</w:t>
            </w:r>
            <w:r>
              <w:t xml:space="preserve"> apprenticeships?</w:t>
            </w:r>
          </w:p>
          <w:p w14:paraId="3A5C1B9A" w14:textId="77777777" w:rsidR="00ED5F8E" w:rsidRDefault="00ED5F8E" w:rsidP="00ED5F8E">
            <w:pPr>
              <w:pStyle w:val="InformationRequestBullet"/>
              <w:ind w:left="360" w:hanging="360"/>
            </w:pPr>
            <w:r>
              <w:t>are there other reasons for using industry levies?</w:t>
            </w:r>
          </w:p>
          <w:p w14:paraId="7A9BA6AD" w14:textId="77777777" w:rsidR="00ED5F8E" w:rsidRPr="00373CB0" w:rsidRDefault="00ED5F8E" w:rsidP="00ED5F8E">
            <w:pPr>
              <w:pStyle w:val="InformationRequestBullet"/>
              <w:ind w:left="360" w:hanging="360"/>
            </w:pPr>
            <w:r>
              <w:t>how would the problems of administrative complexity for some existing levies be addressed?</w:t>
            </w:r>
          </w:p>
        </w:tc>
      </w:tr>
      <w:tr w:rsidR="00ED5F8E" w14:paraId="1F726795" w14:textId="77777777" w:rsidTr="005928D1">
        <w:tc>
          <w:tcPr>
            <w:tcW w:w="5000" w:type="pct"/>
            <w:tcBorders>
              <w:top w:val="nil"/>
              <w:left w:val="nil"/>
              <w:bottom w:val="single" w:sz="6" w:space="0" w:color="78A22F"/>
              <w:right w:val="nil"/>
            </w:tcBorders>
            <w:shd w:val="clear" w:color="auto" w:fill="auto"/>
          </w:tcPr>
          <w:p w14:paraId="484F2605" w14:textId="77777777" w:rsidR="00ED5F8E" w:rsidRDefault="00ED5F8E" w:rsidP="005928D1">
            <w:pPr>
              <w:pStyle w:val="Space"/>
              <w:keepLines/>
            </w:pPr>
          </w:p>
        </w:tc>
      </w:tr>
      <w:tr w:rsidR="00ED5F8E" w:rsidRPr="000863A5" w14:paraId="2D408DE4" w14:textId="77777777" w:rsidTr="005928D1">
        <w:tc>
          <w:tcPr>
            <w:tcW w:w="5000" w:type="pct"/>
            <w:tcBorders>
              <w:top w:val="single" w:sz="6" w:space="0" w:color="78A22F"/>
              <w:left w:val="nil"/>
              <w:bottom w:val="nil"/>
              <w:right w:val="nil"/>
            </w:tcBorders>
          </w:tcPr>
          <w:p w14:paraId="02FC89D6" w14:textId="40777850" w:rsidR="00ED5F8E" w:rsidRPr="00626D32" w:rsidRDefault="00ED5F8E" w:rsidP="005928D1">
            <w:pPr>
              <w:pStyle w:val="BoxSpaceBelow"/>
              <w:keepLines/>
            </w:pPr>
          </w:p>
        </w:tc>
      </w:tr>
    </w:tbl>
    <w:p w14:paraId="209031AF" w14:textId="7A58FCDD" w:rsidR="00ED5F8E" w:rsidRPr="004E3B94" w:rsidRDefault="00ED5F8E" w:rsidP="005928D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ED5F8E" w14:paraId="55A180ED" w14:textId="77777777" w:rsidTr="005928D1">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56CEC67D" w14:textId="77777777" w:rsidR="00ED5F8E" w:rsidRPr="00CE4C64" w:rsidRDefault="00ED5F8E" w:rsidP="005928D1">
            <w:pPr>
              <w:pStyle w:val="FindingTitle"/>
              <w:spacing w:before="120"/>
              <w:rPr>
                <w:noProof/>
              </w:rPr>
            </w:pPr>
            <w:r>
              <w:t>interim Finding 7.1</w:t>
            </w:r>
            <w:r>
              <w:rPr>
                <w:noProof/>
              </w:rPr>
              <w:t xml:space="preserve"> — streamlining apprenticeships</w:t>
            </w:r>
          </w:p>
        </w:tc>
      </w:tr>
      <w:tr w:rsidR="00ED5F8E" w:rsidRPr="00750BE2" w14:paraId="21C40784" w14:textId="77777777" w:rsidTr="005928D1">
        <w:trPr>
          <w:cantSplit/>
        </w:trPr>
        <w:tc>
          <w:tcPr>
            <w:tcW w:w="5000" w:type="pct"/>
            <w:tcBorders>
              <w:top w:val="nil"/>
              <w:left w:val="nil"/>
              <w:bottom w:val="nil"/>
              <w:right w:val="nil"/>
            </w:tcBorders>
            <w:shd w:val="clear" w:color="auto" w:fill="F2F2F2"/>
            <w:tcMar>
              <w:left w:w="170" w:type="dxa"/>
              <w:right w:w="170" w:type="dxa"/>
            </w:tcMar>
          </w:tcPr>
          <w:p w14:paraId="2FDBE3EF" w14:textId="77777777" w:rsidR="00ED5F8E" w:rsidRDefault="00ED5F8E" w:rsidP="005928D1">
            <w:pPr>
              <w:pStyle w:val="Finding"/>
              <w:keepNext/>
            </w:pPr>
            <w:r>
              <w:t>Governments have made progress in harmonising and streamlining the apprenticeship system but there is scope to further simplify arrangements for student support and system administration.</w:t>
            </w:r>
          </w:p>
        </w:tc>
      </w:tr>
      <w:tr w:rsidR="00ED5F8E" w14:paraId="3F852182" w14:textId="77777777" w:rsidTr="005928D1">
        <w:trPr>
          <w:cantSplit/>
        </w:trPr>
        <w:tc>
          <w:tcPr>
            <w:tcW w:w="5000" w:type="pct"/>
            <w:tcBorders>
              <w:top w:val="nil"/>
              <w:left w:val="nil"/>
              <w:bottom w:val="single" w:sz="6" w:space="0" w:color="78A22F"/>
              <w:right w:val="nil"/>
            </w:tcBorders>
            <w:shd w:val="clear" w:color="auto" w:fill="F2F2F2"/>
            <w:tcMar>
              <w:left w:w="170" w:type="dxa"/>
              <w:right w:w="170" w:type="dxa"/>
            </w:tcMar>
          </w:tcPr>
          <w:p w14:paraId="78611590" w14:textId="77777777" w:rsidR="00ED5F8E" w:rsidRDefault="00ED5F8E" w:rsidP="005928D1">
            <w:pPr>
              <w:pStyle w:val="Space"/>
              <w:keepLines/>
            </w:pPr>
          </w:p>
        </w:tc>
      </w:tr>
      <w:tr w:rsidR="00ED5F8E" w:rsidRPr="000863A5" w14:paraId="0BF994B6" w14:textId="77777777" w:rsidTr="005928D1">
        <w:trPr>
          <w:cantSplit/>
        </w:trPr>
        <w:tc>
          <w:tcPr>
            <w:tcW w:w="5000" w:type="pct"/>
            <w:tcBorders>
              <w:top w:val="single" w:sz="6" w:space="0" w:color="78A22F"/>
              <w:left w:val="nil"/>
              <w:bottom w:val="nil"/>
              <w:right w:val="nil"/>
            </w:tcBorders>
            <w:tcMar>
              <w:left w:w="170" w:type="dxa"/>
              <w:right w:w="170" w:type="dxa"/>
            </w:tcMar>
          </w:tcPr>
          <w:p w14:paraId="71635D27" w14:textId="42E9B6ED" w:rsidR="00ED5F8E" w:rsidRPr="00626D32" w:rsidRDefault="00ED5F8E" w:rsidP="005928D1">
            <w:pPr>
              <w:pStyle w:val="BoxSpaceBelow"/>
              <w:keepLines/>
            </w:pPr>
          </w:p>
        </w:tc>
      </w:tr>
    </w:tbl>
    <w:p w14:paraId="00CAC132" w14:textId="1B1B79B1" w:rsidR="00ED5F8E" w:rsidRPr="004E3B94" w:rsidRDefault="00ED5F8E" w:rsidP="005928D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ED5F8E" w14:paraId="3C987BF9" w14:textId="77777777" w:rsidTr="005928D1">
        <w:trPr>
          <w:cantSplit/>
          <w:tblHeader/>
        </w:trPr>
        <w:tc>
          <w:tcPr>
            <w:tcW w:w="5000" w:type="pct"/>
            <w:tcBorders>
              <w:top w:val="single" w:sz="6" w:space="0" w:color="66BCDB" w:themeColor="text2"/>
              <w:left w:val="nil"/>
              <w:bottom w:val="nil"/>
              <w:right w:val="nil"/>
            </w:tcBorders>
            <w:shd w:val="clear" w:color="auto" w:fill="E0F1F7" w:themeFill="text2" w:themeFillTint="33"/>
            <w:tcMar>
              <w:left w:w="170" w:type="dxa"/>
              <w:right w:w="170" w:type="dxa"/>
            </w:tcMar>
          </w:tcPr>
          <w:p w14:paraId="7D623BAE" w14:textId="77777777" w:rsidR="00ED5F8E" w:rsidRPr="00CE4C64" w:rsidRDefault="00ED5F8E" w:rsidP="005928D1">
            <w:pPr>
              <w:pStyle w:val="FindingTitle"/>
              <w:spacing w:before="120"/>
              <w:rPr>
                <w:noProof/>
              </w:rPr>
            </w:pPr>
            <w:r>
              <w:t xml:space="preserve">OPTION 7.1 — better coordinating and streamlining </w:t>
            </w:r>
            <w:r>
              <w:rPr>
                <w:noProof/>
              </w:rPr>
              <w:t xml:space="preserve">information on apprenticeship incentives </w:t>
            </w:r>
          </w:p>
        </w:tc>
      </w:tr>
      <w:tr w:rsidR="00ED5F8E" w:rsidRPr="00750BE2" w14:paraId="35667561" w14:textId="77777777" w:rsidTr="005928D1">
        <w:trPr>
          <w:cantSplit/>
        </w:trPr>
        <w:tc>
          <w:tcPr>
            <w:tcW w:w="5000" w:type="pct"/>
            <w:tcBorders>
              <w:top w:val="nil"/>
              <w:left w:val="nil"/>
              <w:bottom w:val="nil"/>
              <w:right w:val="nil"/>
            </w:tcBorders>
            <w:shd w:val="clear" w:color="auto" w:fill="E0F1F7" w:themeFill="text2" w:themeFillTint="33"/>
            <w:tcMar>
              <w:left w:w="170" w:type="dxa"/>
              <w:right w:w="170" w:type="dxa"/>
            </w:tcMar>
          </w:tcPr>
          <w:p w14:paraId="40D8C4EA" w14:textId="77777777" w:rsidR="00ED5F8E" w:rsidRDefault="00ED5F8E" w:rsidP="005928D1">
            <w:pPr>
              <w:pStyle w:val="Finding"/>
            </w:pPr>
            <w:r>
              <w:t xml:space="preserve">To better coordinate and streamline information on their multiple apprenticeship incentives, Australian, State and Territory governments could implement one or more of the following options: </w:t>
            </w:r>
          </w:p>
          <w:p w14:paraId="57072D75" w14:textId="4C89F5E4" w:rsidR="00ED5F8E" w:rsidRDefault="00ED5F8E" w:rsidP="005928D1">
            <w:pPr>
              <w:pStyle w:val="FindingBullet"/>
            </w:pPr>
            <w:r>
              <w:t xml:space="preserve">task the Australian Apprenticeship Support Network to assist employers in determining their eligibility for benefits offered by both the </w:t>
            </w:r>
            <w:r w:rsidR="00B54BD7">
              <w:t>Australian</w:t>
            </w:r>
            <w:r>
              <w:t xml:space="preserve"> and relevant State or Territory governments</w:t>
            </w:r>
          </w:p>
          <w:p w14:paraId="4967C349" w14:textId="77777777" w:rsidR="00ED5F8E" w:rsidRDefault="00ED5F8E" w:rsidP="005928D1">
            <w:pPr>
              <w:pStyle w:val="FindingBullet"/>
            </w:pPr>
            <w:r>
              <w:t>publish clearer information on all incentive payments that employers in each jurisdiction may be eligible for</w:t>
            </w:r>
          </w:p>
          <w:p w14:paraId="2CBBA2EF" w14:textId="77777777" w:rsidR="00ED5F8E" w:rsidRDefault="00ED5F8E" w:rsidP="005928D1">
            <w:pPr>
              <w:pStyle w:val="FindingBullet"/>
            </w:pPr>
            <w:r>
              <w:t>strictly delineate the roles and responsibilities for managing apprenticeship supports.</w:t>
            </w:r>
          </w:p>
        </w:tc>
      </w:tr>
      <w:tr w:rsidR="00ED5F8E" w14:paraId="5FFDD6A7" w14:textId="77777777" w:rsidTr="005928D1">
        <w:trPr>
          <w:cantSplit/>
        </w:trPr>
        <w:tc>
          <w:tcPr>
            <w:tcW w:w="5000" w:type="pct"/>
            <w:tcBorders>
              <w:top w:val="nil"/>
              <w:left w:val="nil"/>
              <w:bottom w:val="single" w:sz="6" w:space="0" w:color="66BCDB" w:themeColor="text2"/>
              <w:right w:val="nil"/>
            </w:tcBorders>
            <w:shd w:val="clear" w:color="auto" w:fill="E0F1F7" w:themeFill="text2" w:themeFillTint="33"/>
            <w:tcMar>
              <w:left w:w="170" w:type="dxa"/>
              <w:right w:w="170" w:type="dxa"/>
            </w:tcMar>
          </w:tcPr>
          <w:p w14:paraId="36B1D9D0" w14:textId="77777777" w:rsidR="00ED5F8E" w:rsidRDefault="00ED5F8E" w:rsidP="005928D1">
            <w:pPr>
              <w:pStyle w:val="Space"/>
              <w:keepLines/>
            </w:pPr>
          </w:p>
        </w:tc>
      </w:tr>
    </w:tbl>
    <w:p w14:paraId="2820B98F" w14:textId="08183BBE" w:rsidR="00ED5F8E" w:rsidRPr="004E3B94" w:rsidRDefault="00ED5F8E" w:rsidP="005928D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ED5F8E" w14:paraId="3AC04D79" w14:textId="77777777" w:rsidTr="005928D1">
        <w:trPr>
          <w:tblHeader/>
        </w:trPr>
        <w:tc>
          <w:tcPr>
            <w:tcW w:w="5000" w:type="pct"/>
            <w:tcBorders>
              <w:top w:val="single" w:sz="6" w:space="0" w:color="78A22F"/>
              <w:left w:val="nil"/>
              <w:bottom w:val="nil"/>
              <w:right w:val="nil"/>
            </w:tcBorders>
            <w:shd w:val="clear" w:color="auto" w:fill="auto"/>
          </w:tcPr>
          <w:p w14:paraId="0A7B6437" w14:textId="77777777" w:rsidR="00ED5F8E" w:rsidRPr="00CE4C64" w:rsidRDefault="00ED5F8E" w:rsidP="005928D1">
            <w:pPr>
              <w:pStyle w:val="InformationRequestTitle"/>
              <w:spacing w:before="120"/>
            </w:pPr>
            <w:r w:rsidRPr="006E7EE2">
              <w:t>Information request</w:t>
            </w:r>
            <w:r>
              <w:t xml:space="preserve"> — assessing streamlining options</w:t>
            </w:r>
          </w:p>
        </w:tc>
      </w:tr>
      <w:tr w:rsidR="00ED5F8E" w:rsidRPr="00750BE2" w14:paraId="19991AB4" w14:textId="77777777" w:rsidTr="005928D1">
        <w:tc>
          <w:tcPr>
            <w:tcW w:w="5000" w:type="pct"/>
            <w:tcBorders>
              <w:top w:val="nil"/>
              <w:left w:val="nil"/>
              <w:bottom w:val="nil"/>
              <w:right w:val="nil"/>
            </w:tcBorders>
            <w:shd w:val="clear" w:color="auto" w:fill="auto"/>
          </w:tcPr>
          <w:p w14:paraId="7E68FD56" w14:textId="77777777" w:rsidR="00ED5F8E" w:rsidRDefault="00ED5F8E" w:rsidP="005928D1">
            <w:pPr>
              <w:pStyle w:val="InformationRequest"/>
              <w:keepNext/>
            </w:pPr>
            <w:r>
              <w:t>In assessing the policy alternatives in option 7.1:</w:t>
            </w:r>
          </w:p>
          <w:p w14:paraId="1CCBB90A" w14:textId="77777777" w:rsidR="00ED5F8E" w:rsidRDefault="00ED5F8E" w:rsidP="00ED5F8E">
            <w:pPr>
              <w:pStyle w:val="InformationRequestBullet"/>
              <w:ind w:left="360" w:hanging="360"/>
            </w:pPr>
            <w:r>
              <w:t>what are their relative costs and benefits?</w:t>
            </w:r>
          </w:p>
          <w:p w14:paraId="4E868495" w14:textId="77777777" w:rsidR="00ED5F8E" w:rsidRPr="006E7EE2" w:rsidRDefault="00ED5F8E" w:rsidP="00ED5F8E">
            <w:pPr>
              <w:pStyle w:val="InformationRequestBullet"/>
              <w:ind w:left="360" w:hanging="360"/>
            </w:pPr>
            <w:r>
              <w:t>are there alternative ways to encourage governments to coordinate or streamline their employer incentive programs?</w:t>
            </w:r>
          </w:p>
        </w:tc>
      </w:tr>
      <w:tr w:rsidR="00ED5F8E" w14:paraId="647E3132" w14:textId="77777777" w:rsidTr="005928D1">
        <w:tc>
          <w:tcPr>
            <w:tcW w:w="5000" w:type="pct"/>
            <w:tcBorders>
              <w:top w:val="nil"/>
              <w:left w:val="nil"/>
              <w:bottom w:val="single" w:sz="6" w:space="0" w:color="78A22F"/>
              <w:right w:val="nil"/>
            </w:tcBorders>
            <w:shd w:val="clear" w:color="auto" w:fill="auto"/>
          </w:tcPr>
          <w:p w14:paraId="21A22550" w14:textId="77777777" w:rsidR="00ED5F8E" w:rsidRDefault="00ED5F8E" w:rsidP="005928D1">
            <w:pPr>
              <w:pStyle w:val="Space"/>
              <w:keepLines/>
            </w:pPr>
          </w:p>
        </w:tc>
      </w:tr>
      <w:tr w:rsidR="00ED5F8E" w:rsidRPr="000863A5" w14:paraId="1B123760" w14:textId="77777777" w:rsidTr="005928D1">
        <w:tc>
          <w:tcPr>
            <w:tcW w:w="5000" w:type="pct"/>
            <w:tcBorders>
              <w:top w:val="single" w:sz="6" w:space="0" w:color="78A22F"/>
              <w:left w:val="nil"/>
              <w:bottom w:val="nil"/>
              <w:right w:val="nil"/>
            </w:tcBorders>
          </w:tcPr>
          <w:p w14:paraId="583241C6" w14:textId="24B8A398" w:rsidR="00ED5F8E" w:rsidRPr="00626D32" w:rsidRDefault="00ED5F8E" w:rsidP="005928D1">
            <w:pPr>
              <w:pStyle w:val="BoxSpaceBelow"/>
              <w:keepLines/>
            </w:pPr>
          </w:p>
        </w:tc>
      </w:tr>
    </w:tbl>
    <w:p w14:paraId="24E32DAD" w14:textId="5A68C134" w:rsidR="00ED5F8E" w:rsidRPr="003954A8" w:rsidRDefault="00ED5F8E" w:rsidP="005928D1">
      <w:pPr>
        <w:pStyle w:val="BoxSpaceAbove"/>
        <w:rPr>
          <w:highlight w:val="yellow"/>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ED5F8E" w:rsidRPr="00F333A1" w14:paraId="780AF935" w14:textId="77777777" w:rsidTr="005928D1">
        <w:trPr>
          <w:cantSplit/>
          <w:tblHeader/>
        </w:trPr>
        <w:tc>
          <w:tcPr>
            <w:tcW w:w="5000" w:type="pct"/>
            <w:tcBorders>
              <w:top w:val="single" w:sz="6" w:space="0" w:color="66BCDB" w:themeColor="text2"/>
              <w:left w:val="nil"/>
              <w:bottom w:val="nil"/>
              <w:right w:val="nil"/>
            </w:tcBorders>
            <w:shd w:val="clear" w:color="auto" w:fill="E0F1F7" w:themeFill="text2" w:themeFillTint="33"/>
            <w:tcMar>
              <w:left w:w="170" w:type="dxa"/>
              <w:right w:w="170" w:type="dxa"/>
            </w:tcMar>
          </w:tcPr>
          <w:p w14:paraId="3A5C0A7C" w14:textId="77777777" w:rsidR="00ED5F8E" w:rsidRPr="00E113CF" w:rsidRDefault="00ED5F8E" w:rsidP="005928D1">
            <w:pPr>
              <w:pStyle w:val="FindingTitle"/>
              <w:spacing w:before="120"/>
              <w:rPr>
                <w:noProof/>
              </w:rPr>
            </w:pPr>
            <w:r>
              <w:t>Option 7.</w:t>
            </w:r>
            <w:r>
              <w:rPr>
                <w:noProof/>
              </w:rPr>
              <w:t>2</w:t>
            </w:r>
            <w:r w:rsidRPr="00E113CF">
              <w:rPr>
                <w:noProof/>
              </w:rPr>
              <w:t xml:space="preserve"> — sTREAMLINING trade apprenticeship incentives</w:t>
            </w:r>
          </w:p>
        </w:tc>
      </w:tr>
      <w:tr w:rsidR="00ED5F8E" w:rsidRPr="00750BE2" w14:paraId="2B6EB0CE" w14:textId="77777777" w:rsidTr="005928D1">
        <w:trPr>
          <w:cantSplit/>
        </w:trPr>
        <w:tc>
          <w:tcPr>
            <w:tcW w:w="5000" w:type="pct"/>
            <w:tcBorders>
              <w:top w:val="nil"/>
              <w:left w:val="nil"/>
              <w:bottom w:val="nil"/>
              <w:right w:val="nil"/>
            </w:tcBorders>
            <w:shd w:val="clear" w:color="auto" w:fill="E0F1F7" w:themeFill="text2" w:themeFillTint="33"/>
            <w:tcMar>
              <w:left w:w="170" w:type="dxa"/>
              <w:right w:w="170" w:type="dxa"/>
            </w:tcMar>
          </w:tcPr>
          <w:p w14:paraId="58074F01" w14:textId="77777777" w:rsidR="00ED5F8E" w:rsidRPr="00E113CF" w:rsidRDefault="00ED5F8E" w:rsidP="005928D1">
            <w:pPr>
              <w:pStyle w:val="Finding"/>
              <w:keepNext/>
            </w:pPr>
            <w:r>
              <w:t>In considering how to streamline trade apprenticeship incentives, the Australian Government could consider extending eligibility for trade apprenticeship incentives to all workers, regardless of their tenure with the employer.</w:t>
            </w:r>
          </w:p>
        </w:tc>
      </w:tr>
      <w:tr w:rsidR="00ED5F8E" w14:paraId="190B6834" w14:textId="77777777" w:rsidTr="005928D1">
        <w:trPr>
          <w:cantSplit/>
        </w:trPr>
        <w:tc>
          <w:tcPr>
            <w:tcW w:w="5000" w:type="pct"/>
            <w:tcBorders>
              <w:top w:val="nil"/>
              <w:left w:val="nil"/>
              <w:bottom w:val="single" w:sz="6" w:space="0" w:color="66BCDB" w:themeColor="text2"/>
              <w:right w:val="nil"/>
            </w:tcBorders>
            <w:shd w:val="clear" w:color="auto" w:fill="E0F1F7" w:themeFill="text2" w:themeFillTint="33"/>
            <w:tcMar>
              <w:left w:w="170" w:type="dxa"/>
              <w:right w:w="170" w:type="dxa"/>
            </w:tcMar>
          </w:tcPr>
          <w:p w14:paraId="5081A7B3" w14:textId="77777777" w:rsidR="00ED5F8E" w:rsidRDefault="00ED5F8E" w:rsidP="005928D1">
            <w:pPr>
              <w:pStyle w:val="Space"/>
              <w:keepLines/>
            </w:pPr>
          </w:p>
        </w:tc>
      </w:tr>
      <w:tr w:rsidR="00ED5F8E" w:rsidRPr="000863A5" w14:paraId="2C339C58" w14:textId="77777777" w:rsidTr="005928D1">
        <w:trPr>
          <w:cantSplit/>
          <w:trHeight w:val="65"/>
        </w:trPr>
        <w:tc>
          <w:tcPr>
            <w:tcW w:w="5000" w:type="pct"/>
            <w:tcBorders>
              <w:top w:val="single" w:sz="6" w:space="0" w:color="66BCDB" w:themeColor="text2"/>
              <w:left w:val="nil"/>
              <w:bottom w:val="nil"/>
              <w:right w:val="nil"/>
            </w:tcBorders>
            <w:tcMar>
              <w:left w:w="170" w:type="dxa"/>
              <w:right w:w="170" w:type="dxa"/>
            </w:tcMar>
          </w:tcPr>
          <w:p w14:paraId="65A95520" w14:textId="7FC8D090" w:rsidR="00ED5F8E" w:rsidRPr="00626D32" w:rsidRDefault="00ED5F8E" w:rsidP="005928D1">
            <w:pPr>
              <w:pStyle w:val="BoxSpaceBelow"/>
              <w:keepLines/>
            </w:pPr>
          </w:p>
        </w:tc>
      </w:tr>
    </w:tbl>
    <w:p w14:paraId="5301AF23" w14:textId="5D769E0C" w:rsidR="00ED5F8E" w:rsidRPr="004E3B94" w:rsidRDefault="00ED5F8E" w:rsidP="005928D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ED5F8E" w14:paraId="1F5C4F22" w14:textId="77777777" w:rsidTr="005928D1">
        <w:trPr>
          <w:tblHeader/>
        </w:trPr>
        <w:tc>
          <w:tcPr>
            <w:tcW w:w="5000" w:type="pct"/>
            <w:tcBorders>
              <w:top w:val="single" w:sz="6" w:space="0" w:color="78A22F"/>
              <w:left w:val="nil"/>
              <w:bottom w:val="nil"/>
              <w:right w:val="nil"/>
            </w:tcBorders>
            <w:shd w:val="clear" w:color="auto" w:fill="auto"/>
          </w:tcPr>
          <w:p w14:paraId="02A8C363" w14:textId="77777777" w:rsidR="00ED5F8E" w:rsidRPr="00CE4C64" w:rsidRDefault="00ED5F8E" w:rsidP="005928D1">
            <w:pPr>
              <w:pStyle w:val="InformationRequestTitle"/>
              <w:spacing w:before="120"/>
            </w:pPr>
            <w:r w:rsidRPr="006E7EE2">
              <w:t>Information request</w:t>
            </w:r>
            <w:r>
              <w:t xml:space="preserve"> — employer incentives targeting disadvantaged groups</w:t>
            </w:r>
          </w:p>
        </w:tc>
      </w:tr>
      <w:tr w:rsidR="00ED5F8E" w:rsidRPr="00750BE2" w14:paraId="50553CDB" w14:textId="77777777" w:rsidTr="005928D1">
        <w:tc>
          <w:tcPr>
            <w:tcW w:w="5000" w:type="pct"/>
            <w:tcBorders>
              <w:top w:val="nil"/>
              <w:left w:val="nil"/>
              <w:bottom w:val="nil"/>
              <w:right w:val="nil"/>
            </w:tcBorders>
            <w:shd w:val="clear" w:color="auto" w:fill="auto"/>
          </w:tcPr>
          <w:p w14:paraId="33549E9A" w14:textId="77777777" w:rsidR="00ED5F8E" w:rsidRPr="006E7EE2" w:rsidRDefault="00ED5F8E" w:rsidP="005928D1">
            <w:pPr>
              <w:pStyle w:val="InformationRequest"/>
              <w:keepNext/>
            </w:pPr>
            <w:r>
              <w:t xml:space="preserve">What are the benefits and costs of targeting disadvantaged groups for additional incentives at the Certificate II, and Certificate III and above qualification levels? </w:t>
            </w:r>
          </w:p>
        </w:tc>
      </w:tr>
      <w:tr w:rsidR="00ED5F8E" w14:paraId="077B2827" w14:textId="77777777" w:rsidTr="005928D1">
        <w:tc>
          <w:tcPr>
            <w:tcW w:w="5000" w:type="pct"/>
            <w:tcBorders>
              <w:top w:val="nil"/>
              <w:left w:val="nil"/>
              <w:bottom w:val="single" w:sz="6" w:space="0" w:color="78A22F"/>
              <w:right w:val="nil"/>
            </w:tcBorders>
            <w:shd w:val="clear" w:color="auto" w:fill="auto"/>
          </w:tcPr>
          <w:p w14:paraId="710C7F43" w14:textId="77777777" w:rsidR="00ED5F8E" w:rsidRDefault="00ED5F8E" w:rsidP="005928D1">
            <w:pPr>
              <w:pStyle w:val="Space"/>
              <w:keepLines/>
            </w:pPr>
          </w:p>
        </w:tc>
      </w:tr>
      <w:tr w:rsidR="00ED5F8E" w:rsidRPr="000863A5" w14:paraId="541505C1" w14:textId="77777777" w:rsidTr="005928D1">
        <w:tc>
          <w:tcPr>
            <w:tcW w:w="5000" w:type="pct"/>
            <w:tcBorders>
              <w:top w:val="single" w:sz="6" w:space="0" w:color="78A22F"/>
              <w:left w:val="nil"/>
              <w:bottom w:val="nil"/>
              <w:right w:val="nil"/>
            </w:tcBorders>
          </w:tcPr>
          <w:p w14:paraId="1AC0088F" w14:textId="2A9A2467" w:rsidR="00ED5F8E" w:rsidRPr="00626D32" w:rsidRDefault="00ED5F8E" w:rsidP="005928D1">
            <w:pPr>
              <w:pStyle w:val="BoxSpaceBelow"/>
              <w:keepLines/>
            </w:pPr>
          </w:p>
        </w:tc>
      </w:tr>
    </w:tbl>
    <w:p w14:paraId="458A929B" w14:textId="7673486D" w:rsidR="00ED5F8E" w:rsidRPr="00374E1D" w:rsidRDefault="00ED5F8E" w:rsidP="00374E1D">
      <w:pPr>
        <w:pStyle w:val="BodyText"/>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ED5F8E" w14:paraId="292F38CC" w14:textId="77777777" w:rsidTr="005928D1">
        <w:trPr>
          <w:cantSplit/>
          <w:tblHeader/>
        </w:trPr>
        <w:tc>
          <w:tcPr>
            <w:tcW w:w="5000" w:type="pct"/>
            <w:tcBorders>
              <w:top w:val="single" w:sz="6" w:space="0" w:color="66BCDB" w:themeColor="text2"/>
              <w:left w:val="nil"/>
              <w:bottom w:val="nil"/>
              <w:right w:val="nil"/>
            </w:tcBorders>
            <w:shd w:val="clear" w:color="auto" w:fill="E0F1F7" w:themeFill="text2" w:themeFillTint="33"/>
            <w:tcMar>
              <w:left w:w="170" w:type="dxa"/>
              <w:right w:w="170" w:type="dxa"/>
            </w:tcMar>
          </w:tcPr>
          <w:p w14:paraId="702727D0" w14:textId="77777777" w:rsidR="00ED5F8E" w:rsidRPr="00CE4C64" w:rsidRDefault="00ED5F8E" w:rsidP="005928D1">
            <w:pPr>
              <w:pStyle w:val="FindingTitle"/>
              <w:spacing w:before="120"/>
              <w:rPr>
                <w:noProof/>
              </w:rPr>
            </w:pPr>
            <w:r>
              <w:lastRenderedPageBreak/>
              <w:t>OPTION 7.3 — improving the Australian Apprenticeship Support Network</w:t>
            </w:r>
          </w:p>
        </w:tc>
      </w:tr>
      <w:tr w:rsidR="00ED5F8E" w:rsidRPr="00750BE2" w14:paraId="65F78540" w14:textId="77777777" w:rsidTr="005928D1">
        <w:trPr>
          <w:cantSplit/>
          <w:trHeight w:val="1591"/>
        </w:trPr>
        <w:tc>
          <w:tcPr>
            <w:tcW w:w="5000" w:type="pct"/>
            <w:tcBorders>
              <w:top w:val="nil"/>
              <w:left w:val="nil"/>
              <w:bottom w:val="nil"/>
              <w:right w:val="nil"/>
            </w:tcBorders>
            <w:shd w:val="clear" w:color="auto" w:fill="E0F1F7" w:themeFill="text2" w:themeFillTint="33"/>
            <w:tcMar>
              <w:left w:w="170" w:type="dxa"/>
              <w:right w:w="170" w:type="dxa"/>
            </w:tcMar>
          </w:tcPr>
          <w:p w14:paraId="13A2A2AF" w14:textId="77777777" w:rsidR="00ED5F8E" w:rsidRDefault="00ED5F8E" w:rsidP="005928D1">
            <w:pPr>
              <w:pStyle w:val="Finding"/>
              <w:keepNext/>
            </w:pPr>
            <w:r>
              <w:t>The Australian Government could improve apprenticeship support services by:</w:t>
            </w:r>
          </w:p>
          <w:p w14:paraId="6147CC5E" w14:textId="77777777" w:rsidR="00ED5F8E" w:rsidRDefault="00ED5F8E" w:rsidP="005928D1">
            <w:pPr>
              <w:pStyle w:val="RecBullet"/>
            </w:pPr>
            <w:r>
              <w:t>publishing more information on the scope of services that Australian Apprenticeship Support Network (AASN) providers are contracted to deliver</w:t>
            </w:r>
          </w:p>
          <w:p w14:paraId="1A782637" w14:textId="77777777" w:rsidR="00ED5F8E" w:rsidRDefault="00ED5F8E" w:rsidP="005928D1">
            <w:pPr>
              <w:pStyle w:val="RecBullet"/>
            </w:pPr>
            <w:r>
              <w:t>evaluating the AASN contracts to assess how recently</w:t>
            </w:r>
            <w:r>
              <w:noBreakHyphen/>
              <w:t xml:space="preserve">revised arrangements have affected </w:t>
            </w:r>
            <w:r w:rsidRPr="008F694E">
              <w:t xml:space="preserve">the efficiency of service provision and outcomes for users </w:t>
            </w:r>
          </w:p>
          <w:p w14:paraId="0E5ECD52" w14:textId="5F521E28" w:rsidR="00ED5F8E" w:rsidRDefault="00ED5F8E" w:rsidP="005928D1">
            <w:pPr>
              <w:pStyle w:val="RecBullet"/>
            </w:pPr>
            <w:r>
              <w:t>cooperating with State and Territory governments to jointly contract AASN providers to better align services with local needs, as is the practi</w:t>
            </w:r>
            <w:r w:rsidR="00E9436B">
              <w:t>c</w:t>
            </w:r>
            <w:r>
              <w:t>e in the Northern Territory.</w:t>
            </w:r>
          </w:p>
        </w:tc>
      </w:tr>
      <w:tr w:rsidR="00ED5F8E" w14:paraId="4F2F5665" w14:textId="77777777" w:rsidTr="005928D1">
        <w:trPr>
          <w:cantSplit/>
        </w:trPr>
        <w:tc>
          <w:tcPr>
            <w:tcW w:w="5000" w:type="pct"/>
            <w:tcBorders>
              <w:top w:val="nil"/>
              <w:left w:val="nil"/>
              <w:bottom w:val="single" w:sz="6" w:space="0" w:color="66BCDB" w:themeColor="text2"/>
              <w:right w:val="nil"/>
            </w:tcBorders>
            <w:shd w:val="clear" w:color="auto" w:fill="E0F1F7" w:themeFill="text2" w:themeFillTint="33"/>
            <w:tcMar>
              <w:left w:w="170" w:type="dxa"/>
              <w:right w:w="170" w:type="dxa"/>
            </w:tcMar>
          </w:tcPr>
          <w:p w14:paraId="63BFC682" w14:textId="77777777" w:rsidR="00ED5F8E" w:rsidRDefault="00ED5F8E" w:rsidP="005928D1">
            <w:pPr>
              <w:pStyle w:val="Space"/>
              <w:keepLines/>
            </w:pPr>
          </w:p>
        </w:tc>
      </w:tr>
      <w:tr w:rsidR="00ED5F8E" w:rsidRPr="000863A5" w14:paraId="68197A03" w14:textId="77777777" w:rsidTr="005928D1">
        <w:trPr>
          <w:cantSplit/>
        </w:trPr>
        <w:tc>
          <w:tcPr>
            <w:tcW w:w="5000" w:type="pct"/>
            <w:tcBorders>
              <w:top w:val="single" w:sz="6" w:space="0" w:color="66BCDB" w:themeColor="text2"/>
              <w:left w:val="nil"/>
              <w:bottom w:val="nil"/>
              <w:right w:val="nil"/>
            </w:tcBorders>
            <w:tcMar>
              <w:left w:w="170" w:type="dxa"/>
              <w:right w:w="170" w:type="dxa"/>
            </w:tcMar>
          </w:tcPr>
          <w:p w14:paraId="6612537B" w14:textId="3FAE629A" w:rsidR="00ED5F8E" w:rsidRPr="00626D32" w:rsidRDefault="00ED5F8E" w:rsidP="005928D1">
            <w:pPr>
              <w:pStyle w:val="BoxSpaceBelow"/>
              <w:keepLines/>
            </w:pPr>
          </w:p>
        </w:tc>
      </w:tr>
    </w:tbl>
    <w:p w14:paraId="346AA73F" w14:textId="20098218" w:rsidR="00ED5F8E" w:rsidRPr="004E3B94" w:rsidRDefault="00ED5F8E" w:rsidP="005928D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ED5F8E" w14:paraId="3EFAF59B" w14:textId="77777777" w:rsidTr="005928D1">
        <w:trPr>
          <w:tblHeader/>
        </w:trPr>
        <w:tc>
          <w:tcPr>
            <w:tcW w:w="5000" w:type="pct"/>
            <w:tcBorders>
              <w:top w:val="single" w:sz="6" w:space="0" w:color="78A22F"/>
              <w:left w:val="nil"/>
              <w:bottom w:val="nil"/>
              <w:right w:val="nil"/>
            </w:tcBorders>
            <w:shd w:val="clear" w:color="auto" w:fill="auto"/>
          </w:tcPr>
          <w:p w14:paraId="7A9EF3C6" w14:textId="77777777" w:rsidR="00ED5F8E" w:rsidRPr="00CE4C64" w:rsidRDefault="00ED5F8E" w:rsidP="005928D1">
            <w:pPr>
              <w:pStyle w:val="InformationRequestTitle"/>
              <w:spacing w:before="120"/>
            </w:pPr>
            <w:r w:rsidRPr="006E7EE2">
              <w:t>Information request</w:t>
            </w:r>
            <w:r>
              <w:t xml:space="preserve"> — APPRENTICESHIP SUPPORT network service delivery</w:t>
            </w:r>
          </w:p>
        </w:tc>
      </w:tr>
      <w:tr w:rsidR="00ED5F8E" w:rsidRPr="00750BE2" w14:paraId="03033EA3" w14:textId="77777777" w:rsidTr="005928D1">
        <w:tc>
          <w:tcPr>
            <w:tcW w:w="5000" w:type="pct"/>
            <w:tcBorders>
              <w:top w:val="nil"/>
              <w:left w:val="nil"/>
              <w:bottom w:val="nil"/>
              <w:right w:val="nil"/>
            </w:tcBorders>
            <w:shd w:val="clear" w:color="auto" w:fill="auto"/>
          </w:tcPr>
          <w:p w14:paraId="3CAD0CC2" w14:textId="77777777" w:rsidR="00ED5F8E" w:rsidRDefault="00ED5F8E" w:rsidP="005928D1">
            <w:pPr>
              <w:pStyle w:val="InformationRequest"/>
              <w:keepNext/>
            </w:pPr>
            <w:r>
              <w:t xml:space="preserve">In assessing the three options in option 7.3: </w:t>
            </w:r>
          </w:p>
          <w:p w14:paraId="55CF32F6" w14:textId="77777777" w:rsidR="00ED5F8E" w:rsidRDefault="00ED5F8E" w:rsidP="00ED5F8E">
            <w:pPr>
              <w:pStyle w:val="InformationRequestBullet"/>
              <w:ind w:left="360" w:hanging="360"/>
            </w:pPr>
            <w:r>
              <w:t>what types of information could the Australian Government provide to help State and Territory governments plan their service delivery?</w:t>
            </w:r>
          </w:p>
          <w:p w14:paraId="08E2E1F6" w14:textId="77777777" w:rsidR="00ED5F8E" w:rsidRPr="006E7EE2" w:rsidRDefault="00ED5F8E" w:rsidP="00ED5F8E">
            <w:pPr>
              <w:pStyle w:val="InformationRequestBullet"/>
              <w:ind w:left="360" w:hanging="360"/>
            </w:pPr>
            <w:r>
              <w:t>what is the effectiveness of the joint contracting model in the Northern Territory and the feasibility of extending this model to other jurisdictions?</w:t>
            </w:r>
          </w:p>
        </w:tc>
      </w:tr>
      <w:tr w:rsidR="00ED5F8E" w14:paraId="7E372BA9" w14:textId="77777777" w:rsidTr="005928D1">
        <w:tc>
          <w:tcPr>
            <w:tcW w:w="5000" w:type="pct"/>
            <w:tcBorders>
              <w:top w:val="nil"/>
              <w:left w:val="nil"/>
              <w:bottom w:val="single" w:sz="6" w:space="0" w:color="78A22F"/>
              <w:right w:val="nil"/>
            </w:tcBorders>
            <w:shd w:val="clear" w:color="auto" w:fill="auto"/>
          </w:tcPr>
          <w:p w14:paraId="2E86A365" w14:textId="77777777" w:rsidR="00ED5F8E" w:rsidRDefault="00ED5F8E" w:rsidP="005928D1">
            <w:pPr>
              <w:pStyle w:val="Space"/>
              <w:keepLines/>
            </w:pPr>
          </w:p>
        </w:tc>
      </w:tr>
      <w:tr w:rsidR="00ED5F8E" w:rsidRPr="000863A5" w14:paraId="1340746F" w14:textId="77777777" w:rsidTr="005928D1">
        <w:tc>
          <w:tcPr>
            <w:tcW w:w="5000" w:type="pct"/>
            <w:tcBorders>
              <w:top w:val="single" w:sz="6" w:space="0" w:color="78A22F"/>
              <w:left w:val="nil"/>
              <w:bottom w:val="nil"/>
              <w:right w:val="nil"/>
            </w:tcBorders>
          </w:tcPr>
          <w:p w14:paraId="2592FEAA" w14:textId="27D08586" w:rsidR="00ED5F8E" w:rsidRPr="00626D32" w:rsidRDefault="00ED5F8E" w:rsidP="005928D1">
            <w:pPr>
              <w:pStyle w:val="BoxSpaceBelow"/>
              <w:keepLines/>
            </w:pPr>
          </w:p>
        </w:tc>
      </w:tr>
    </w:tbl>
    <w:p w14:paraId="2ABF9467" w14:textId="77777777" w:rsidR="00ED5F8E" w:rsidRDefault="00ED5F8E" w:rsidP="005928D1">
      <w:pPr>
        <w:pStyle w:val="Heading3"/>
      </w:pPr>
      <w:r>
        <w:t xml:space="preserve">Training package development </w:t>
      </w:r>
    </w:p>
    <w:p w14:paraId="12ACF13D" w14:textId="44751B1E" w:rsidR="00ED5F8E" w:rsidRPr="004E3B94" w:rsidRDefault="00ED5F8E" w:rsidP="005928D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ED5F8E" w14:paraId="55DCFC96" w14:textId="77777777" w:rsidTr="005928D1">
        <w:trPr>
          <w:tblHeader/>
        </w:trPr>
        <w:tc>
          <w:tcPr>
            <w:tcW w:w="5000" w:type="pct"/>
            <w:tcBorders>
              <w:top w:val="single" w:sz="6" w:space="0" w:color="78A22F"/>
              <w:left w:val="nil"/>
              <w:bottom w:val="nil"/>
              <w:right w:val="nil"/>
            </w:tcBorders>
            <w:shd w:val="clear" w:color="auto" w:fill="E5F1D0"/>
            <w:tcMar>
              <w:left w:w="170" w:type="dxa"/>
              <w:right w:w="170" w:type="dxa"/>
            </w:tcMar>
          </w:tcPr>
          <w:p w14:paraId="0FAF5F05" w14:textId="77777777" w:rsidR="00ED5F8E" w:rsidRPr="00CE4C64" w:rsidRDefault="00ED5F8E" w:rsidP="005928D1">
            <w:pPr>
              <w:pStyle w:val="RecTitle"/>
              <w:spacing w:before="120"/>
              <w:rPr>
                <w:noProof/>
              </w:rPr>
            </w:pPr>
            <w:r>
              <w:t xml:space="preserve">interim recommendation 7.1 — </w:t>
            </w:r>
            <w:r>
              <w:rPr>
                <w:noProof/>
              </w:rPr>
              <w:t>training package update and approval processes</w:t>
            </w:r>
          </w:p>
        </w:tc>
      </w:tr>
      <w:tr w:rsidR="00ED5F8E" w:rsidRPr="00750BE2" w14:paraId="447839ED" w14:textId="77777777" w:rsidTr="005928D1">
        <w:tc>
          <w:tcPr>
            <w:tcW w:w="5000" w:type="pct"/>
            <w:tcBorders>
              <w:top w:val="nil"/>
              <w:left w:val="nil"/>
              <w:bottom w:val="nil"/>
              <w:right w:val="nil"/>
            </w:tcBorders>
            <w:shd w:val="clear" w:color="auto" w:fill="E5F1D0"/>
            <w:tcMar>
              <w:left w:w="170" w:type="dxa"/>
              <w:right w:w="170" w:type="dxa"/>
            </w:tcMar>
          </w:tcPr>
          <w:p w14:paraId="19D2E20F" w14:textId="77777777" w:rsidR="00ED5F8E" w:rsidRDefault="00ED5F8E" w:rsidP="005928D1">
            <w:pPr>
              <w:pStyle w:val="Finding"/>
              <w:keepNext/>
            </w:pPr>
            <w:r>
              <w:t>Reforms planned or underway to streamline the development and updating of training content should address most stakeholder concerns. To further improve the timeliness of the process, the COAG Skills Council should consider delegating to Industry Reference Committees the power to:</w:t>
            </w:r>
          </w:p>
          <w:p w14:paraId="4A370B93" w14:textId="77777777" w:rsidR="00ED5F8E" w:rsidRDefault="00ED5F8E" w:rsidP="005928D1">
            <w:pPr>
              <w:pStyle w:val="FindingBullet"/>
            </w:pPr>
            <w:r>
              <w:t>commission updates to training packages where there is an industry</w:t>
            </w:r>
            <w:r>
              <w:noBreakHyphen/>
              <w:t>agreed change to work standards or a new technology</w:t>
            </w:r>
          </w:p>
          <w:p w14:paraId="3CC3F419" w14:textId="77777777" w:rsidR="00ED5F8E" w:rsidRDefault="00ED5F8E" w:rsidP="005928D1">
            <w:pPr>
              <w:pStyle w:val="RecBullet"/>
            </w:pPr>
            <w:r>
              <w:t>approve straightforward, non</w:t>
            </w:r>
            <w:r>
              <w:noBreakHyphen/>
              <w:t>controversial or minor changes to training packages.</w:t>
            </w:r>
          </w:p>
        </w:tc>
      </w:tr>
      <w:tr w:rsidR="00ED5F8E" w14:paraId="324A128C" w14:textId="77777777" w:rsidTr="005928D1">
        <w:tc>
          <w:tcPr>
            <w:tcW w:w="5000" w:type="pct"/>
            <w:tcBorders>
              <w:top w:val="nil"/>
              <w:left w:val="nil"/>
              <w:bottom w:val="single" w:sz="6" w:space="0" w:color="78A22F"/>
              <w:right w:val="nil"/>
            </w:tcBorders>
            <w:shd w:val="clear" w:color="auto" w:fill="E5F1D0"/>
            <w:tcMar>
              <w:left w:w="170" w:type="dxa"/>
              <w:right w:w="170" w:type="dxa"/>
            </w:tcMar>
          </w:tcPr>
          <w:p w14:paraId="53530094" w14:textId="77777777" w:rsidR="00ED5F8E" w:rsidRDefault="00ED5F8E" w:rsidP="005928D1">
            <w:pPr>
              <w:pStyle w:val="Space"/>
              <w:keepLines/>
            </w:pPr>
          </w:p>
        </w:tc>
      </w:tr>
      <w:tr w:rsidR="00ED5F8E" w:rsidRPr="000863A5" w14:paraId="115F589D" w14:textId="77777777" w:rsidTr="005928D1">
        <w:tc>
          <w:tcPr>
            <w:tcW w:w="5000" w:type="pct"/>
            <w:tcBorders>
              <w:top w:val="single" w:sz="6" w:space="0" w:color="78A22F"/>
              <w:left w:val="nil"/>
              <w:bottom w:val="nil"/>
              <w:right w:val="nil"/>
            </w:tcBorders>
            <w:tcMar>
              <w:left w:w="170" w:type="dxa"/>
              <w:right w:w="170" w:type="dxa"/>
            </w:tcMar>
          </w:tcPr>
          <w:p w14:paraId="5EB64419" w14:textId="5B9E18C0" w:rsidR="00ED5F8E" w:rsidRPr="00626D32" w:rsidRDefault="00ED5F8E" w:rsidP="005928D1">
            <w:pPr>
              <w:pStyle w:val="BoxSpaceBelow"/>
              <w:keepLines/>
            </w:pPr>
          </w:p>
        </w:tc>
      </w:tr>
    </w:tbl>
    <w:p w14:paraId="11D7373C" w14:textId="77777777" w:rsidR="00ED5F8E" w:rsidRPr="004E3B94" w:rsidRDefault="00ED5F8E" w:rsidP="005928D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ED5F8E" w14:paraId="1A26FBD8" w14:textId="77777777" w:rsidTr="005928D1">
        <w:trPr>
          <w:tblHeader/>
        </w:trPr>
        <w:tc>
          <w:tcPr>
            <w:tcW w:w="5000" w:type="pct"/>
            <w:tcBorders>
              <w:top w:val="single" w:sz="6" w:space="0" w:color="78A22F" w:themeColor="accent1"/>
              <w:left w:val="nil"/>
              <w:bottom w:val="nil"/>
              <w:right w:val="nil"/>
            </w:tcBorders>
            <w:shd w:val="clear" w:color="auto" w:fill="auto"/>
          </w:tcPr>
          <w:p w14:paraId="086EB51E" w14:textId="77777777" w:rsidR="00ED5F8E" w:rsidRPr="00CE4C64" w:rsidRDefault="00ED5F8E" w:rsidP="005928D1">
            <w:pPr>
              <w:pStyle w:val="InformationRequestTitle"/>
              <w:spacing w:before="120"/>
            </w:pPr>
            <w:r w:rsidRPr="006E7EE2">
              <w:t>Information request</w:t>
            </w:r>
            <w:r>
              <w:t xml:space="preserve"> — FLEXIBILITY allowed by TRAINING PACKAGES</w:t>
            </w:r>
          </w:p>
        </w:tc>
      </w:tr>
      <w:tr w:rsidR="00ED5F8E" w:rsidRPr="00750BE2" w14:paraId="41CC40E5" w14:textId="77777777" w:rsidTr="005928D1">
        <w:tc>
          <w:tcPr>
            <w:tcW w:w="5000" w:type="pct"/>
            <w:tcBorders>
              <w:top w:val="nil"/>
              <w:left w:val="nil"/>
              <w:bottom w:val="nil"/>
              <w:right w:val="nil"/>
            </w:tcBorders>
            <w:shd w:val="clear" w:color="auto" w:fill="auto"/>
          </w:tcPr>
          <w:p w14:paraId="64984CEE" w14:textId="224CAA7B" w:rsidR="00ED5F8E" w:rsidRPr="003954A8" w:rsidRDefault="00ED5F8E" w:rsidP="005928D1">
            <w:pPr>
              <w:pStyle w:val="InformationRequest"/>
              <w:keepNext/>
              <w:rPr>
                <w:highlight w:val="yellow"/>
              </w:rPr>
            </w:pPr>
            <w:r>
              <w:t>How could the approach to developing training packages more</w:t>
            </w:r>
            <w:r w:rsidRPr="003954A8">
              <w:t xml:space="preserve"> </w:t>
            </w:r>
            <w:r>
              <w:t>effectively manage the trade</w:t>
            </w:r>
            <w:r w:rsidR="00012353">
              <w:noBreakHyphen/>
            </w:r>
            <w:r>
              <w:t>offs</w:t>
            </w:r>
            <w:r w:rsidRPr="003954A8">
              <w:t xml:space="preserve"> between consistency</w:t>
            </w:r>
            <w:r>
              <w:t xml:space="preserve"> </w:t>
            </w:r>
            <w:r w:rsidRPr="003954A8">
              <w:t xml:space="preserve">and flexibility? </w:t>
            </w:r>
          </w:p>
        </w:tc>
      </w:tr>
      <w:tr w:rsidR="00ED5F8E" w14:paraId="2F0BB0C5" w14:textId="77777777" w:rsidTr="005928D1">
        <w:tc>
          <w:tcPr>
            <w:tcW w:w="5000" w:type="pct"/>
            <w:tcBorders>
              <w:top w:val="nil"/>
              <w:left w:val="nil"/>
              <w:bottom w:val="single" w:sz="6" w:space="0" w:color="78A22F" w:themeColor="accent1"/>
              <w:right w:val="nil"/>
            </w:tcBorders>
            <w:shd w:val="clear" w:color="auto" w:fill="auto"/>
          </w:tcPr>
          <w:p w14:paraId="53E26363" w14:textId="77777777" w:rsidR="00ED5F8E" w:rsidRDefault="00ED5F8E" w:rsidP="005928D1">
            <w:pPr>
              <w:pStyle w:val="Space"/>
              <w:keepLines/>
            </w:pPr>
          </w:p>
        </w:tc>
      </w:tr>
      <w:tr w:rsidR="00ED5F8E" w:rsidRPr="000863A5" w14:paraId="24679E14" w14:textId="77777777" w:rsidTr="005928D1">
        <w:tc>
          <w:tcPr>
            <w:tcW w:w="5000" w:type="pct"/>
            <w:tcBorders>
              <w:top w:val="single" w:sz="6" w:space="0" w:color="78A22F" w:themeColor="accent1"/>
              <w:left w:val="nil"/>
              <w:bottom w:val="nil"/>
              <w:right w:val="nil"/>
            </w:tcBorders>
          </w:tcPr>
          <w:p w14:paraId="6E894D4E" w14:textId="77777777" w:rsidR="00ED5F8E" w:rsidRPr="00626D32" w:rsidRDefault="00ED5F8E" w:rsidP="005928D1">
            <w:pPr>
              <w:pStyle w:val="BoxSpaceBelow"/>
              <w:keepLines/>
            </w:pPr>
          </w:p>
        </w:tc>
      </w:tr>
    </w:tbl>
    <w:p w14:paraId="362818BE" w14:textId="6408240F" w:rsidR="00ED5F8E" w:rsidRDefault="00ED5F8E" w:rsidP="005928D1">
      <w:pPr>
        <w:pStyle w:val="Heading2"/>
      </w:pPr>
      <w:bookmarkStart w:id="39" w:name="_Toc41645012"/>
      <w:r w:rsidRPr="00D43D17">
        <w:lastRenderedPageBreak/>
        <w:t>Completing the shift to a single regulator</w:t>
      </w:r>
      <w:bookmarkEnd w:id="39"/>
    </w:p>
    <w:p w14:paraId="3B4A02B2" w14:textId="38588F23" w:rsidR="00ED5F8E" w:rsidRPr="004E3B94" w:rsidRDefault="00ED5F8E" w:rsidP="005928D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ED5F8E" w14:paraId="04E42751" w14:textId="77777777" w:rsidTr="005928D1">
        <w:trPr>
          <w:tblHeader/>
        </w:trPr>
        <w:tc>
          <w:tcPr>
            <w:tcW w:w="5000" w:type="pct"/>
            <w:tcBorders>
              <w:top w:val="single" w:sz="6" w:space="0" w:color="78A22F"/>
              <w:left w:val="nil"/>
              <w:bottom w:val="nil"/>
              <w:right w:val="nil"/>
            </w:tcBorders>
            <w:shd w:val="clear" w:color="auto" w:fill="E5F1D0"/>
            <w:tcMar>
              <w:left w:w="170" w:type="dxa"/>
              <w:right w:w="170" w:type="dxa"/>
            </w:tcMar>
          </w:tcPr>
          <w:p w14:paraId="2156400E" w14:textId="77777777" w:rsidR="00ED5F8E" w:rsidRPr="00CE4C64" w:rsidRDefault="00ED5F8E" w:rsidP="005928D1">
            <w:pPr>
              <w:pStyle w:val="RecTitle"/>
              <w:spacing w:before="120"/>
              <w:rPr>
                <w:noProof/>
              </w:rPr>
            </w:pPr>
            <w:r>
              <w:t>INTERIM recommendation 7.2</w:t>
            </w:r>
            <w:r>
              <w:rPr>
                <w:noProof/>
              </w:rPr>
              <w:t xml:space="preserve"> — Quality regulation</w:t>
            </w:r>
          </w:p>
        </w:tc>
      </w:tr>
      <w:tr w:rsidR="00ED5F8E" w:rsidRPr="00750BE2" w14:paraId="4C8DD2CD" w14:textId="77777777" w:rsidTr="005928D1">
        <w:tc>
          <w:tcPr>
            <w:tcW w:w="5000" w:type="pct"/>
            <w:tcBorders>
              <w:top w:val="nil"/>
              <w:left w:val="nil"/>
              <w:bottom w:val="nil"/>
              <w:right w:val="nil"/>
            </w:tcBorders>
            <w:shd w:val="clear" w:color="auto" w:fill="E5F1D0"/>
            <w:tcMar>
              <w:left w:w="170" w:type="dxa"/>
              <w:right w:w="170" w:type="dxa"/>
            </w:tcMar>
          </w:tcPr>
          <w:p w14:paraId="3FC4F3D1" w14:textId="608C6983" w:rsidR="00ED5F8E" w:rsidRDefault="00ED5F8E" w:rsidP="005928D1">
            <w:pPr>
              <w:pStyle w:val="Finding"/>
              <w:keepNext/>
            </w:pPr>
            <w:r>
              <w:t xml:space="preserve">The Victorian and Western Australian Governments should ultimately follow other State and Territory governments in referring regulation of training organisations to the Australian Skills Quality Authority (ASQA). </w:t>
            </w:r>
          </w:p>
          <w:p w14:paraId="01CA64E8" w14:textId="77777777" w:rsidR="00ED5F8E" w:rsidRDefault="00ED5F8E" w:rsidP="005928D1">
            <w:pPr>
              <w:pStyle w:val="Rec"/>
              <w:keepNext/>
            </w:pPr>
            <w:r>
              <w:t xml:space="preserve">In the first instance, ASQA, the Victorian Registration and Qualification Authority and the Training Accreditation Council in Western Australia should seek to </w:t>
            </w:r>
            <w:r w:rsidRPr="006B17E5">
              <w:t xml:space="preserve">address </w:t>
            </w:r>
            <w:r>
              <w:t>stakeholders’</w:t>
            </w:r>
            <w:r w:rsidRPr="006B17E5">
              <w:t xml:space="preserve"> concerns </w:t>
            </w:r>
            <w:r>
              <w:t>about</w:t>
            </w:r>
            <w:r w:rsidRPr="006B17E5">
              <w:t xml:space="preserve"> inconsistencies and overlap in requirements between regulators</w:t>
            </w:r>
            <w:r>
              <w:t>, including different interpretations of regulatory standards.</w:t>
            </w:r>
          </w:p>
        </w:tc>
      </w:tr>
      <w:tr w:rsidR="00ED5F8E" w14:paraId="6E30BAEB" w14:textId="77777777" w:rsidTr="005928D1">
        <w:tc>
          <w:tcPr>
            <w:tcW w:w="5000" w:type="pct"/>
            <w:tcBorders>
              <w:top w:val="nil"/>
              <w:left w:val="nil"/>
              <w:bottom w:val="single" w:sz="6" w:space="0" w:color="78A22F"/>
              <w:right w:val="nil"/>
            </w:tcBorders>
            <w:shd w:val="clear" w:color="auto" w:fill="E5F1D0"/>
            <w:tcMar>
              <w:left w:w="170" w:type="dxa"/>
              <w:right w:w="170" w:type="dxa"/>
            </w:tcMar>
          </w:tcPr>
          <w:p w14:paraId="77DCD6FE" w14:textId="77777777" w:rsidR="00ED5F8E" w:rsidRDefault="00ED5F8E" w:rsidP="005928D1">
            <w:pPr>
              <w:pStyle w:val="Space"/>
              <w:keepLines/>
            </w:pPr>
          </w:p>
        </w:tc>
      </w:tr>
      <w:tr w:rsidR="00ED5F8E" w:rsidRPr="000863A5" w14:paraId="63D88704" w14:textId="77777777" w:rsidTr="005928D1">
        <w:tc>
          <w:tcPr>
            <w:tcW w:w="5000" w:type="pct"/>
            <w:tcBorders>
              <w:top w:val="single" w:sz="6" w:space="0" w:color="78A22F"/>
              <w:left w:val="nil"/>
              <w:bottom w:val="nil"/>
              <w:right w:val="nil"/>
            </w:tcBorders>
            <w:tcMar>
              <w:left w:w="170" w:type="dxa"/>
              <w:right w:w="170" w:type="dxa"/>
            </w:tcMar>
          </w:tcPr>
          <w:p w14:paraId="5E7FB1E5" w14:textId="387801BD" w:rsidR="00ED5F8E" w:rsidRPr="00626D32" w:rsidRDefault="00ED5F8E" w:rsidP="005928D1">
            <w:pPr>
              <w:pStyle w:val="BoxSpaceBelow"/>
              <w:keepLines/>
            </w:pPr>
          </w:p>
        </w:tc>
      </w:tr>
    </w:tbl>
    <w:p w14:paraId="04C082B8" w14:textId="3CBA2912" w:rsidR="00ED5F8E" w:rsidRDefault="00ED5F8E" w:rsidP="005928D1">
      <w:pPr>
        <w:pStyle w:val="Heading2"/>
      </w:pPr>
      <w:bookmarkStart w:id="40" w:name="_Toc41645013"/>
      <w:r>
        <w:t>Supporting students</w:t>
      </w:r>
      <w:bookmarkEnd w:id="40"/>
    </w:p>
    <w:p w14:paraId="68636D49" w14:textId="6EE78932" w:rsidR="00ED5F8E" w:rsidRPr="004E3B94" w:rsidRDefault="00ED5F8E" w:rsidP="005928D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ED5F8E" w14:paraId="2F01C708" w14:textId="77777777" w:rsidTr="005928D1">
        <w:trPr>
          <w:tblHeader/>
        </w:trPr>
        <w:tc>
          <w:tcPr>
            <w:tcW w:w="5000" w:type="pct"/>
            <w:tcBorders>
              <w:top w:val="single" w:sz="6" w:space="0" w:color="78A22F"/>
              <w:left w:val="nil"/>
              <w:bottom w:val="nil"/>
              <w:right w:val="nil"/>
            </w:tcBorders>
            <w:shd w:val="clear" w:color="auto" w:fill="E5F1D0"/>
            <w:tcMar>
              <w:left w:w="170" w:type="dxa"/>
              <w:right w:w="170" w:type="dxa"/>
            </w:tcMar>
          </w:tcPr>
          <w:p w14:paraId="49647C4F" w14:textId="77777777" w:rsidR="00ED5F8E" w:rsidRPr="00CE4C64" w:rsidRDefault="00ED5F8E" w:rsidP="005928D1">
            <w:pPr>
              <w:pStyle w:val="RecTitle"/>
              <w:spacing w:before="120"/>
              <w:rPr>
                <w:noProof/>
              </w:rPr>
            </w:pPr>
            <w:r>
              <w:t>INTERIM recommendation 7.3</w:t>
            </w:r>
            <w:r>
              <w:rPr>
                <w:noProof/>
              </w:rPr>
              <w:t xml:space="preserve"> — improving the provision of vet INFORMATION</w:t>
            </w:r>
          </w:p>
        </w:tc>
      </w:tr>
      <w:tr w:rsidR="00ED5F8E" w:rsidRPr="00750BE2" w14:paraId="47FB96C2" w14:textId="77777777" w:rsidTr="005928D1">
        <w:tc>
          <w:tcPr>
            <w:tcW w:w="5000" w:type="pct"/>
            <w:tcBorders>
              <w:top w:val="nil"/>
              <w:left w:val="nil"/>
              <w:bottom w:val="nil"/>
              <w:right w:val="nil"/>
            </w:tcBorders>
            <w:shd w:val="clear" w:color="auto" w:fill="E5F1D0"/>
            <w:tcMar>
              <w:left w:w="170" w:type="dxa"/>
              <w:right w:w="170" w:type="dxa"/>
            </w:tcMar>
          </w:tcPr>
          <w:p w14:paraId="723D39B2" w14:textId="77777777" w:rsidR="00ED5F8E" w:rsidRDefault="00ED5F8E" w:rsidP="005928D1">
            <w:pPr>
              <w:pStyle w:val="Finding"/>
              <w:keepNext/>
              <w:rPr>
                <w:bCs/>
              </w:rPr>
            </w:pPr>
            <w:r>
              <w:t xml:space="preserve">The National Careers Institute should extend its work on information provision to fill significant information gaps in course prices, subsidies and RTO quality, and test that information is </w:t>
            </w:r>
            <w:r>
              <w:rPr>
                <w:bCs/>
              </w:rPr>
              <w:t>salient to students, trusted, used and interpreted correctly.</w:t>
            </w:r>
          </w:p>
          <w:p w14:paraId="31DB5FEB" w14:textId="77777777" w:rsidR="00ED5F8E" w:rsidRDefault="00ED5F8E" w:rsidP="005928D1">
            <w:pPr>
              <w:pStyle w:val="Rec"/>
              <w:keepNext/>
            </w:pPr>
            <w:r>
              <w:t>Australian, State and Territory governments should work together to establish the Institute as a central information hub.</w:t>
            </w:r>
          </w:p>
        </w:tc>
      </w:tr>
      <w:tr w:rsidR="00ED5F8E" w14:paraId="5E6BD98E" w14:textId="77777777" w:rsidTr="005928D1">
        <w:tc>
          <w:tcPr>
            <w:tcW w:w="5000" w:type="pct"/>
            <w:tcBorders>
              <w:top w:val="nil"/>
              <w:left w:val="nil"/>
              <w:bottom w:val="single" w:sz="6" w:space="0" w:color="78A22F"/>
              <w:right w:val="nil"/>
            </w:tcBorders>
            <w:shd w:val="clear" w:color="auto" w:fill="E5F1D0"/>
            <w:tcMar>
              <w:left w:w="170" w:type="dxa"/>
              <w:right w:w="170" w:type="dxa"/>
            </w:tcMar>
          </w:tcPr>
          <w:p w14:paraId="19D368E5" w14:textId="77777777" w:rsidR="00ED5F8E" w:rsidRDefault="00ED5F8E" w:rsidP="005928D1">
            <w:pPr>
              <w:pStyle w:val="Space"/>
              <w:keepLines/>
            </w:pPr>
          </w:p>
        </w:tc>
      </w:tr>
      <w:tr w:rsidR="00ED5F8E" w:rsidRPr="000863A5" w14:paraId="3076A355" w14:textId="77777777" w:rsidTr="005928D1">
        <w:tc>
          <w:tcPr>
            <w:tcW w:w="5000" w:type="pct"/>
            <w:tcBorders>
              <w:top w:val="single" w:sz="6" w:space="0" w:color="78A22F"/>
              <w:left w:val="nil"/>
              <w:bottom w:val="nil"/>
              <w:right w:val="nil"/>
            </w:tcBorders>
            <w:tcMar>
              <w:left w:w="170" w:type="dxa"/>
              <w:right w:w="170" w:type="dxa"/>
            </w:tcMar>
          </w:tcPr>
          <w:p w14:paraId="6A85F78C" w14:textId="438745B0" w:rsidR="00ED5F8E" w:rsidRPr="00626D32" w:rsidRDefault="00ED5F8E" w:rsidP="005928D1">
            <w:pPr>
              <w:pStyle w:val="BoxSpaceBelow"/>
              <w:keepLines/>
            </w:pPr>
          </w:p>
        </w:tc>
      </w:tr>
    </w:tbl>
    <w:p w14:paraId="5264B5D1" w14:textId="37895AF6" w:rsidR="00ED5F8E" w:rsidRPr="004E3B94" w:rsidRDefault="00ED5F8E" w:rsidP="005928D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ED5F8E" w14:paraId="1D64F739" w14:textId="77777777" w:rsidTr="005928D1">
        <w:trPr>
          <w:tblHeader/>
        </w:trPr>
        <w:tc>
          <w:tcPr>
            <w:tcW w:w="5000" w:type="pct"/>
            <w:tcBorders>
              <w:top w:val="single" w:sz="6" w:space="0" w:color="78A22F"/>
              <w:left w:val="nil"/>
              <w:bottom w:val="nil"/>
              <w:right w:val="nil"/>
            </w:tcBorders>
            <w:shd w:val="clear" w:color="auto" w:fill="auto"/>
          </w:tcPr>
          <w:p w14:paraId="7C9FE6C4" w14:textId="0AD7F63D" w:rsidR="00ED5F8E" w:rsidRPr="00CE4C64" w:rsidRDefault="00ED5F8E" w:rsidP="005928D1">
            <w:pPr>
              <w:pStyle w:val="InformationRequestTitle"/>
              <w:spacing w:before="120"/>
            </w:pPr>
            <w:r w:rsidRPr="006E7EE2">
              <w:t>Information request</w:t>
            </w:r>
            <w:r>
              <w:t xml:space="preserve"> </w:t>
            </w:r>
            <w:r w:rsidR="00C74FB8">
              <w:t>—</w:t>
            </w:r>
            <w:r>
              <w:t xml:space="preserve"> pathways and transitions</w:t>
            </w:r>
          </w:p>
        </w:tc>
      </w:tr>
      <w:tr w:rsidR="00ED5F8E" w:rsidRPr="00750BE2" w14:paraId="23A9BC2D" w14:textId="77777777" w:rsidTr="005928D1">
        <w:tc>
          <w:tcPr>
            <w:tcW w:w="5000" w:type="pct"/>
            <w:tcBorders>
              <w:top w:val="nil"/>
              <w:left w:val="nil"/>
              <w:bottom w:val="nil"/>
              <w:right w:val="nil"/>
            </w:tcBorders>
            <w:shd w:val="clear" w:color="auto" w:fill="auto"/>
          </w:tcPr>
          <w:p w14:paraId="456D0FA9" w14:textId="77777777" w:rsidR="00ED5F8E" w:rsidRDefault="00ED5F8E" w:rsidP="005928D1">
            <w:pPr>
              <w:pStyle w:val="InformationRequest"/>
              <w:keepNext/>
            </w:pPr>
            <w:r>
              <w:t xml:space="preserve">The Commission seeks evidence on: </w:t>
            </w:r>
          </w:p>
          <w:p w14:paraId="03FEAAF4" w14:textId="77777777" w:rsidR="00ED5F8E" w:rsidRDefault="00ED5F8E" w:rsidP="00ED5F8E">
            <w:pPr>
              <w:pStyle w:val="InformationRequestBullet"/>
              <w:ind w:left="360" w:hanging="360"/>
            </w:pPr>
            <w:r>
              <w:t>the usefulness of VET in schools in developing work</w:t>
            </w:r>
            <w:r>
              <w:noBreakHyphen/>
              <w:t xml:space="preserve">ready skills </w:t>
            </w:r>
          </w:p>
          <w:p w14:paraId="5BF0FCF9" w14:textId="77777777" w:rsidR="00ED5F8E" w:rsidRDefault="00ED5F8E" w:rsidP="00ED5F8E">
            <w:pPr>
              <w:pStyle w:val="InformationRequestBullet"/>
              <w:ind w:left="360" w:hanging="360"/>
            </w:pPr>
            <w:r>
              <w:t>what can be done to improve students’ awareness of credit entitlements between the VET and higher education sectors</w:t>
            </w:r>
          </w:p>
          <w:p w14:paraId="4725CE59" w14:textId="19B346AC" w:rsidR="00ED5F8E" w:rsidRDefault="00ED5F8E" w:rsidP="00ED5F8E">
            <w:pPr>
              <w:pStyle w:val="InformationRequestBullet"/>
              <w:ind w:left="360" w:hanging="360"/>
            </w:pPr>
            <w:r>
              <w:t>the extent to which time</w:t>
            </w:r>
            <w:r w:rsidR="00C74FB8">
              <w:noBreakHyphen/>
            </w:r>
            <w:r>
              <w:t>consuming processes for credit and recognition of prior learning are a barrier to students applying for credit</w:t>
            </w:r>
          </w:p>
          <w:p w14:paraId="106A09C5" w14:textId="77777777" w:rsidR="00ED5F8E" w:rsidRDefault="00ED5F8E" w:rsidP="00ED5F8E">
            <w:pPr>
              <w:pStyle w:val="InformationRequestBullet"/>
              <w:ind w:left="360" w:hanging="360"/>
            </w:pPr>
            <w:r>
              <w:t>the effectiveness of programs and services aimed at assisting groups to move from education to employment (such as Jobs PaTH, Transitions to Work and jobactive)</w:t>
            </w:r>
          </w:p>
          <w:p w14:paraId="4F059173" w14:textId="77777777" w:rsidR="00ED5F8E" w:rsidRPr="006E7EE2" w:rsidRDefault="00ED5F8E" w:rsidP="00ED5F8E">
            <w:pPr>
              <w:pStyle w:val="InformationRequestBullet"/>
              <w:ind w:left="360" w:hanging="360"/>
            </w:pPr>
            <w:r>
              <w:t>whether there are gaps in government initiatives aimed at improving students’ workplace</w:t>
            </w:r>
            <w:r>
              <w:noBreakHyphen/>
              <w:t>ready skills and, more broadly, transitions from education to employment.</w:t>
            </w:r>
          </w:p>
        </w:tc>
      </w:tr>
      <w:tr w:rsidR="00ED5F8E" w14:paraId="69076E54" w14:textId="77777777" w:rsidTr="005928D1">
        <w:tc>
          <w:tcPr>
            <w:tcW w:w="5000" w:type="pct"/>
            <w:tcBorders>
              <w:top w:val="nil"/>
              <w:left w:val="nil"/>
              <w:bottom w:val="single" w:sz="6" w:space="0" w:color="78A22F"/>
              <w:right w:val="nil"/>
            </w:tcBorders>
            <w:shd w:val="clear" w:color="auto" w:fill="auto"/>
          </w:tcPr>
          <w:p w14:paraId="41A4C431" w14:textId="77777777" w:rsidR="00ED5F8E" w:rsidRDefault="00ED5F8E" w:rsidP="005928D1">
            <w:pPr>
              <w:pStyle w:val="Space"/>
              <w:keepLines/>
            </w:pPr>
          </w:p>
        </w:tc>
      </w:tr>
      <w:tr w:rsidR="00ED5F8E" w:rsidRPr="000863A5" w14:paraId="43F169F5" w14:textId="77777777" w:rsidTr="005928D1">
        <w:tc>
          <w:tcPr>
            <w:tcW w:w="5000" w:type="pct"/>
            <w:tcBorders>
              <w:top w:val="single" w:sz="6" w:space="0" w:color="78A22F"/>
              <w:left w:val="nil"/>
              <w:bottom w:val="nil"/>
              <w:right w:val="nil"/>
            </w:tcBorders>
          </w:tcPr>
          <w:p w14:paraId="5D20873F" w14:textId="2B736A08" w:rsidR="00ED5F8E" w:rsidRPr="00626D32" w:rsidRDefault="00ED5F8E" w:rsidP="005928D1">
            <w:pPr>
              <w:pStyle w:val="BoxSpaceBelow"/>
              <w:keepLines/>
            </w:pPr>
          </w:p>
        </w:tc>
      </w:tr>
    </w:tbl>
    <w:p w14:paraId="1F7AAF54" w14:textId="6CAFD548" w:rsidR="00ED5F8E" w:rsidRPr="004E3B94" w:rsidRDefault="00ED5F8E" w:rsidP="005928D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ED5F8E" w14:paraId="0FA7CEFC" w14:textId="77777777" w:rsidTr="005928D1">
        <w:trPr>
          <w:tblHeader/>
        </w:trPr>
        <w:tc>
          <w:tcPr>
            <w:tcW w:w="5000" w:type="pct"/>
            <w:tcBorders>
              <w:top w:val="single" w:sz="6" w:space="0" w:color="66BCDB" w:themeColor="text2"/>
              <w:left w:val="nil"/>
              <w:bottom w:val="nil"/>
              <w:right w:val="nil"/>
            </w:tcBorders>
            <w:shd w:val="clear" w:color="auto" w:fill="E0F1F7" w:themeFill="text2" w:themeFillTint="33"/>
          </w:tcPr>
          <w:p w14:paraId="40A4DC64" w14:textId="77777777" w:rsidR="00ED5F8E" w:rsidRPr="00CE4C64" w:rsidRDefault="00ED5F8E" w:rsidP="005928D1">
            <w:pPr>
              <w:pStyle w:val="InformationRequestTitle"/>
              <w:spacing w:before="120"/>
            </w:pPr>
            <w:r>
              <w:rPr>
                <w:i w:val="0"/>
              </w:rPr>
              <w:t xml:space="preserve">option 6.6 — Pastoral, mentoring and upfront assessment services </w:t>
            </w:r>
          </w:p>
        </w:tc>
      </w:tr>
      <w:tr w:rsidR="00ED5F8E" w:rsidRPr="00750BE2" w14:paraId="7590311C" w14:textId="77777777" w:rsidTr="005928D1">
        <w:tc>
          <w:tcPr>
            <w:tcW w:w="5000" w:type="pct"/>
            <w:tcBorders>
              <w:top w:val="nil"/>
              <w:left w:val="nil"/>
              <w:bottom w:val="nil"/>
              <w:right w:val="nil"/>
            </w:tcBorders>
            <w:shd w:val="clear" w:color="auto" w:fill="E0F1F7" w:themeFill="text2" w:themeFillTint="33"/>
          </w:tcPr>
          <w:p w14:paraId="33BC472E" w14:textId="77777777" w:rsidR="00ED5F8E" w:rsidRDefault="00ED5F8E" w:rsidP="005928D1">
            <w:pPr>
              <w:pStyle w:val="InformationRequest"/>
              <w:keepNext/>
              <w:rPr>
                <w:i w:val="0"/>
              </w:rPr>
            </w:pPr>
            <w:r>
              <w:rPr>
                <w:i w:val="0"/>
              </w:rPr>
              <w:t>Australian State and Territory governments could expand mentoring and pastoral services for VET students, including those undertaking apprenticeships.</w:t>
            </w:r>
          </w:p>
          <w:p w14:paraId="59037AF0" w14:textId="37E15D74" w:rsidR="00ED5F8E" w:rsidRPr="006D1B10" w:rsidRDefault="00ED5F8E" w:rsidP="005928D1">
            <w:pPr>
              <w:pStyle w:val="InformationRequest"/>
              <w:keepNext/>
              <w:rPr>
                <w:i w:val="0"/>
              </w:rPr>
            </w:pPr>
            <w:r>
              <w:rPr>
                <w:i w:val="0"/>
              </w:rPr>
              <w:t xml:space="preserve">Governments should also consider the wider uptake of tools for the upfront assessment of student needs — as used by the South Australian Government — to determine students’ suitability for their chosen </w:t>
            </w:r>
            <w:r w:rsidR="008760E7">
              <w:rPr>
                <w:i w:val="0"/>
              </w:rPr>
              <w:t>course</w:t>
            </w:r>
            <w:r>
              <w:rPr>
                <w:i w:val="0"/>
              </w:rPr>
              <w:t xml:space="preserve"> and their need for any supports.</w:t>
            </w:r>
          </w:p>
        </w:tc>
      </w:tr>
      <w:tr w:rsidR="00ED5F8E" w14:paraId="4ECAFBF7" w14:textId="77777777" w:rsidTr="005928D1">
        <w:tc>
          <w:tcPr>
            <w:tcW w:w="5000" w:type="pct"/>
            <w:tcBorders>
              <w:top w:val="nil"/>
              <w:left w:val="nil"/>
              <w:bottom w:val="single" w:sz="6" w:space="0" w:color="66BCDB" w:themeColor="text2"/>
              <w:right w:val="nil"/>
            </w:tcBorders>
            <w:shd w:val="clear" w:color="auto" w:fill="E0F1F7" w:themeFill="text2" w:themeFillTint="33"/>
          </w:tcPr>
          <w:p w14:paraId="37B8FCE7" w14:textId="77777777" w:rsidR="00ED5F8E" w:rsidRDefault="00ED5F8E" w:rsidP="005928D1">
            <w:pPr>
              <w:pStyle w:val="Space"/>
              <w:keepLines/>
            </w:pPr>
          </w:p>
        </w:tc>
      </w:tr>
      <w:tr w:rsidR="00ED5F8E" w:rsidRPr="000863A5" w14:paraId="6023B590" w14:textId="77777777" w:rsidTr="005928D1">
        <w:tc>
          <w:tcPr>
            <w:tcW w:w="5000" w:type="pct"/>
            <w:tcBorders>
              <w:top w:val="single" w:sz="6" w:space="0" w:color="66BCDB" w:themeColor="text2"/>
              <w:left w:val="nil"/>
              <w:bottom w:val="nil"/>
              <w:right w:val="nil"/>
            </w:tcBorders>
          </w:tcPr>
          <w:p w14:paraId="5C310899" w14:textId="309623DE" w:rsidR="00ED5F8E" w:rsidRPr="00626D32" w:rsidRDefault="00ED5F8E" w:rsidP="005928D1">
            <w:pPr>
              <w:pStyle w:val="BoxSpaceBelow"/>
              <w:keepLines/>
            </w:pPr>
          </w:p>
        </w:tc>
      </w:tr>
    </w:tbl>
    <w:p w14:paraId="54F9494D" w14:textId="0AEAC71B" w:rsidR="00ED5F8E" w:rsidRPr="004E3B94" w:rsidRDefault="00ED5F8E" w:rsidP="005928D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ED5F8E" w14:paraId="4C61B956" w14:textId="77777777" w:rsidTr="005928D1">
        <w:trPr>
          <w:tblHeader/>
        </w:trPr>
        <w:tc>
          <w:tcPr>
            <w:tcW w:w="5000" w:type="pct"/>
            <w:tcBorders>
              <w:top w:val="single" w:sz="6" w:space="0" w:color="78A22F"/>
              <w:left w:val="nil"/>
              <w:bottom w:val="nil"/>
              <w:right w:val="nil"/>
            </w:tcBorders>
            <w:shd w:val="clear" w:color="auto" w:fill="auto"/>
          </w:tcPr>
          <w:p w14:paraId="7A7DEFB4" w14:textId="77777777" w:rsidR="00ED5F8E" w:rsidRPr="00CE4C64" w:rsidRDefault="00ED5F8E" w:rsidP="005928D1">
            <w:pPr>
              <w:pStyle w:val="InformationRequestTitle"/>
              <w:spacing w:before="120"/>
            </w:pPr>
            <w:r w:rsidRPr="006E7EE2">
              <w:t>Information request</w:t>
            </w:r>
            <w:r>
              <w:t xml:space="preserve"> — evidence about mentoring and pastoral supports </w:t>
            </w:r>
          </w:p>
        </w:tc>
      </w:tr>
      <w:tr w:rsidR="00ED5F8E" w:rsidRPr="00750BE2" w14:paraId="0A254A3E" w14:textId="77777777" w:rsidTr="005928D1">
        <w:tc>
          <w:tcPr>
            <w:tcW w:w="5000" w:type="pct"/>
            <w:tcBorders>
              <w:top w:val="nil"/>
              <w:left w:val="nil"/>
              <w:bottom w:val="nil"/>
              <w:right w:val="nil"/>
            </w:tcBorders>
            <w:shd w:val="clear" w:color="auto" w:fill="auto"/>
          </w:tcPr>
          <w:p w14:paraId="5C0FF647" w14:textId="1E017038" w:rsidR="00ED5F8E" w:rsidRDefault="00ED5F8E" w:rsidP="00ED5F8E">
            <w:pPr>
              <w:pStyle w:val="InformationRequestBullet"/>
              <w:ind w:left="360" w:hanging="360"/>
            </w:pPr>
            <w:r>
              <w:t>How should pastoral and mentoring service</w:t>
            </w:r>
            <w:r w:rsidR="008277C9">
              <w:t>s</w:t>
            </w:r>
            <w:r>
              <w:t xml:space="preserve"> be funded, delivered and designed, taking into account the continuity of funding, scale, and effectiveness in improving outcomes for students?</w:t>
            </w:r>
          </w:p>
          <w:p w14:paraId="6B67DA0E" w14:textId="77777777" w:rsidR="00ED5F8E" w:rsidRPr="00263033" w:rsidRDefault="00ED5F8E" w:rsidP="005928D1">
            <w:pPr>
              <w:pStyle w:val="InformationRequestBullet"/>
            </w:pPr>
            <w:r>
              <w:t>What should be their priority target groups?</w:t>
            </w:r>
          </w:p>
        </w:tc>
      </w:tr>
      <w:tr w:rsidR="00ED5F8E" w14:paraId="6C116160" w14:textId="77777777" w:rsidTr="005928D1">
        <w:tc>
          <w:tcPr>
            <w:tcW w:w="5000" w:type="pct"/>
            <w:tcBorders>
              <w:top w:val="nil"/>
              <w:left w:val="nil"/>
              <w:bottom w:val="single" w:sz="6" w:space="0" w:color="78A22F"/>
              <w:right w:val="nil"/>
            </w:tcBorders>
            <w:shd w:val="clear" w:color="auto" w:fill="auto"/>
          </w:tcPr>
          <w:p w14:paraId="539DE970" w14:textId="77777777" w:rsidR="00ED5F8E" w:rsidRDefault="00ED5F8E" w:rsidP="005928D1">
            <w:pPr>
              <w:pStyle w:val="Space"/>
              <w:keepLines/>
            </w:pPr>
          </w:p>
        </w:tc>
      </w:tr>
      <w:tr w:rsidR="00ED5F8E" w:rsidRPr="000863A5" w14:paraId="0ED2153A" w14:textId="77777777" w:rsidTr="005928D1">
        <w:tc>
          <w:tcPr>
            <w:tcW w:w="5000" w:type="pct"/>
            <w:tcBorders>
              <w:top w:val="single" w:sz="6" w:space="0" w:color="78A22F"/>
              <w:left w:val="nil"/>
              <w:bottom w:val="nil"/>
              <w:right w:val="nil"/>
            </w:tcBorders>
          </w:tcPr>
          <w:p w14:paraId="71D18B18" w14:textId="6BE506E9" w:rsidR="00ED5F8E" w:rsidRPr="00626D32" w:rsidRDefault="00ED5F8E" w:rsidP="005928D1">
            <w:pPr>
              <w:pStyle w:val="BoxSpaceBelow"/>
              <w:keepLines/>
            </w:pPr>
          </w:p>
        </w:tc>
      </w:tr>
    </w:tbl>
    <w:p w14:paraId="2C850F23" w14:textId="76C53F98" w:rsidR="00ED5F8E" w:rsidRDefault="00ED5F8E" w:rsidP="005928D1">
      <w:pPr>
        <w:pStyle w:val="Heading2"/>
        <w:spacing w:before="300"/>
      </w:pPr>
      <w:bookmarkStart w:id="41" w:name="_Toc41645014"/>
      <w:r>
        <w:t>Investment in public provision</w:t>
      </w:r>
      <w:bookmarkEnd w:id="41"/>
      <w:r>
        <w:t xml:space="preserve"> </w:t>
      </w:r>
    </w:p>
    <w:p w14:paraId="07A28CFB" w14:textId="4C470A03" w:rsidR="00ED5F8E" w:rsidRPr="004E3B94" w:rsidRDefault="00ED5F8E" w:rsidP="005928D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ED5F8E" w14:paraId="69A7D149" w14:textId="77777777" w:rsidTr="005928D1">
        <w:trPr>
          <w:tblHeader/>
        </w:trPr>
        <w:tc>
          <w:tcPr>
            <w:tcW w:w="5000" w:type="pct"/>
            <w:tcBorders>
              <w:top w:val="single" w:sz="6" w:space="0" w:color="78A22F"/>
              <w:left w:val="nil"/>
              <w:bottom w:val="nil"/>
              <w:right w:val="nil"/>
            </w:tcBorders>
            <w:shd w:val="clear" w:color="auto" w:fill="E5F1D0"/>
            <w:tcMar>
              <w:left w:w="170" w:type="dxa"/>
              <w:right w:w="170" w:type="dxa"/>
            </w:tcMar>
          </w:tcPr>
          <w:p w14:paraId="020735CE" w14:textId="77777777" w:rsidR="00ED5F8E" w:rsidRPr="00CE4C64" w:rsidRDefault="00ED5F8E" w:rsidP="005928D1">
            <w:pPr>
              <w:pStyle w:val="RecTitle"/>
              <w:spacing w:before="120"/>
              <w:rPr>
                <w:noProof/>
              </w:rPr>
            </w:pPr>
            <w:r>
              <w:t xml:space="preserve">Interim recommendation 6.3 — </w:t>
            </w:r>
            <w:r>
              <w:rPr>
                <w:noProof/>
              </w:rPr>
              <w:t>IMPROVING INVESTMENT in PUBLIC PROVISION</w:t>
            </w:r>
            <w:r>
              <w:t xml:space="preserve"> </w:t>
            </w:r>
          </w:p>
        </w:tc>
      </w:tr>
      <w:tr w:rsidR="00ED5F8E" w:rsidRPr="00750BE2" w14:paraId="5929AD2B" w14:textId="77777777" w:rsidTr="005928D1">
        <w:tc>
          <w:tcPr>
            <w:tcW w:w="5000" w:type="pct"/>
            <w:tcBorders>
              <w:top w:val="nil"/>
              <w:left w:val="nil"/>
              <w:bottom w:val="nil"/>
              <w:right w:val="nil"/>
            </w:tcBorders>
            <w:shd w:val="clear" w:color="auto" w:fill="E5F1D0"/>
            <w:tcMar>
              <w:left w:w="170" w:type="dxa"/>
              <w:right w:w="170" w:type="dxa"/>
            </w:tcMar>
          </w:tcPr>
          <w:p w14:paraId="6614D93A" w14:textId="77777777" w:rsidR="00ED5F8E" w:rsidRDefault="00ED5F8E" w:rsidP="005928D1">
            <w:pPr>
              <w:pStyle w:val="Finding"/>
            </w:pPr>
            <w:r>
              <w:t>In making payments to publicly</w:t>
            </w:r>
            <w:r>
              <w:noBreakHyphen/>
              <w:t>owned VET providers, State and Territory governments should:</w:t>
            </w:r>
          </w:p>
          <w:p w14:paraId="48DE72A4" w14:textId="77777777" w:rsidR="00ED5F8E" w:rsidRDefault="00ED5F8E" w:rsidP="005928D1">
            <w:pPr>
              <w:pStyle w:val="RecBullet"/>
            </w:pPr>
            <w:r>
              <w:t>adopt the principle of transparent disclosure in interim recommendation 2.2</w:t>
            </w:r>
          </w:p>
          <w:p w14:paraId="18E0DEFD" w14:textId="77777777" w:rsidR="00ED5F8E" w:rsidRDefault="00ED5F8E" w:rsidP="005928D1">
            <w:pPr>
              <w:pStyle w:val="RecBullet"/>
            </w:pPr>
            <w:r>
              <w:t>ensure compliance with competitive neutrality principles</w:t>
            </w:r>
          </w:p>
          <w:p w14:paraId="05D7487C" w14:textId="77777777" w:rsidR="00ED5F8E" w:rsidRDefault="00ED5F8E" w:rsidP="005928D1">
            <w:pPr>
              <w:pStyle w:val="RecBullet"/>
            </w:pPr>
            <w:r>
              <w:t>assess the efficiency and effectiveness of existing investments</w:t>
            </w:r>
          </w:p>
          <w:p w14:paraId="2F0475D8" w14:textId="77777777" w:rsidR="00ED5F8E" w:rsidRDefault="00ED5F8E" w:rsidP="005928D1">
            <w:pPr>
              <w:pStyle w:val="RecBullet"/>
            </w:pPr>
            <w:r>
              <w:t>undertake market testing or other options to increase the contestability of existing obligations.</w:t>
            </w:r>
          </w:p>
        </w:tc>
      </w:tr>
      <w:tr w:rsidR="00ED5F8E" w14:paraId="29C85C9E" w14:textId="77777777" w:rsidTr="005928D1">
        <w:tc>
          <w:tcPr>
            <w:tcW w:w="5000" w:type="pct"/>
            <w:tcBorders>
              <w:top w:val="nil"/>
              <w:left w:val="nil"/>
              <w:bottom w:val="single" w:sz="6" w:space="0" w:color="78A22F"/>
              <w:right w:val="nil"/>
            </w:tcBorders>
            <w:shd w:val="clear" w:color="auto" w:fill="E5F1D0"/>
            <w:tcMar>
              <w:left w:w="170" w:type="dxa"/>
              <w:right w:w="170" w:type="dxa"/>
            </w:tcMar>
          </w:tcPr>
          <w:p w14:paraId="2EE53253" w14:textId="77777777" w:rsidR="00ED5F8E" w:rsidRDefault="00ED5F8E" w:rsidP="005928D1">
            <w:pPr>
              <w:pStyle w:val="Space"/>
              <w:keepLines/>
            </w:pPr>
          </w:p>
        </w:tc>
      </w:tr>
      <w:tr w:rsidR="00ED5F8E" w:rsidRPr="000863A5" w14:paraId="3C8B176B" w14:textId="77777777" w:rsidTr="005928D1">
        <w:tc>
          <w:tcPr>
            <w:tcW w:w="5000" w:type="pct"/>
            <w:tcBorders>
              <w:top w:val="single" w:sz="6" w:space="0" w:color="78A22F"/>
              <w:left w:val="nil"/>
              <w:bottom w:val="nil"/>
              <w:right w:val="nil"/>
            </w:tcBorders>
            <w:tcMar>
              <w:left w:w="170" w:type="dxa"/>
              <w:right w:w="170" w:type="dxa"/>
            </w:tcMar>
          </w:tcPr>
          <w:p w14:paraId="0695D14C" w14:textId="5C57E82F" w:rsidR="00ED5F8E" w:rsidRPr="00626D32" w:rsidRDefault="00ED5F8E" w:rsidP="005928D1">
            <w:pPr>
              <w:pStyle w:val="BoxSpaceBelow"/>
              <w:keepLines/>
            </w:pPr>
          </w:p>
        </w:tc>
      </w:tr>
    </w:tbl>
    <w:p w14:paraId="3F0E304C" w14:textId="33733DC6" w:rsidR="00ED5F8E" w:rsidRPr="004E3B94" w:rsidRDefault="00ED5F8E" w:rsidP="005928D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ED5F8E" w14:paraId="59205458" w14:textId="77777777" w:rsidTr="005928D1">
        <w:trPr>
          <w:tblHeader/>
        </w:trPr>
        <w:tc>
          <w:tcPr>
            <w:tcW w:w="5000" w:type="pct"/>
            <w:tcBorders>
              <w:top w:val="single" w:sz="6" w:space="0" w:color="78A22F"/>
              <w:left w:val="nil"/>
              <w:bottom w:val="nil"/>
              <w:right w:val="nil"/>
            </w:tcBorders>
            <w:shd w:val="clear" w:color="auto" w:fill="auto"/>
          </w:tcPr>
          <w:p w14:paraId="1E5FB7F1" w14:textId="77777777" w:rsidR="00ED5F8E" w:rsidRPr="00CE4C64" w:rsidRDefault="00ED5F8E" w:rsidP="005928D1">
            <w:pPr>
              <w:pStyle w:val="InformationRequestTitle"/>
              <w:spacing w:before="120"/>
            </w:pPr>
            <w:r w:rsidRPr="006E7EE2">
              <w:t>Information request</w:t>
            </w:r>
            <w:r>
              <w:t xml:space="preserve"> </w:t>
            </w:r>
            <w:r w:rsidRPr="0087531F">
              <w:t xml:space="preserve">— </w:t>
            </w:r>
            <w:r>
              <w:t>investment in public provision</w:t>
            </w:r>
          </w:p>
        </w:tc>
      </w:tr>
      <w:tr w:rsidR="00ED5F8E" w:rsidRPr="00750BE2" w14:paraId="0F627627" w14:textId="77777777" w:rsidTr="005928D1">
        <w:tc>
          <w:tcPr>
            <w:tcW w:w="5000" w:type="pct"/>
            <w:tcBorders>
              <w:top w:val="nil"/>
              <w:left w:val="nil"/>
              <w:bottom w:val="nil"/>
              <w:right w:val="nil"/>
            </w:tcBorders>
            <w:shd w:val="clear" w:color="auto" w:fill="auto"/>
          </w:tcPr>
          <w:p w14:paraId="48508BDC" w14:textId="77777777" w:rsidR="00ED5F8E" w:rsidRDefault="00ED5F8E" w:rsidP="005928D1">
            <w:pPr>
              <w:pStyle w:val="InformationRequest"/>
            </w:pPr>
            <w:r>
              <w:t>In feedback on interim recommendation 6.3, the Commission requests information on:</w:t>
            </w:r>
          </w:p>
          <w:p w14:paraId="5512533C" w14:textId="77777777" w:rsidR="00ED5F8E" w:rsidRDefault="00ED5F8E" w:rsidP="00ED5F8E">
            <w:pPr>
              <w:pStyle w:val="InformationRequestBullet"/>
              <w:ind w:left="360" w:hanging="360"/>
            </w:pPr>
            <w:r>
              <w:t xml:space="preserve">the funding, monitoring and outcomes delivered under community service obligations </w:t>
            </w:r>
          </w:p>
          <w:p w14:paraId="3B0FF63F" w14:textId="77777777" w:rsidR="00ED5F8E" w:rsidRPr="00517EA6" w:rsidRDefault="00ED5F8E" w:rsidP="00ED5F8E">
            <w:pPr>
              <w:pStyle w:val="InformationRequestBullet"/>
              <w:ind w:left="360" w:hanging="360"/>
            </w:pPr>
            <w:r>
              <w:t xml:space="preserve">any changes to funding models, or other actions, that governments should undertake to address any potential breach of competitive neutrality principles in relation to VET services </w:t>
            </w:r>
          </w:p>
          <w:p w14:paraId="6E66935E" w14:textId="77777777" w:rsidR="00ED5F8E" w:rsidRDefault="00ED5F8E" w:rsidP="00ED5F8E">
            <w:pPr>
              <w:pStyle w:val="InformationRequestBullet"/>
              <w:ind w:left="360" w:hanging="360"/>
            </w:pPr>
            <w:r>
              <w:t xml:space="preserve">the funding mechanism (for example, training subsidies or block funding) best suited to efficient and effective service delivery in ‘thin markets’ </w:t>
            </w:r>
          </w:p>
          <w:p w14:paraId="70307E19" w14:textId="77777777" w:rsidR="00ED5F8E" w:rsidRPr="002417FF" w:rsidRDefault="00ED5F8E" w:rsidP="00ED5F8E">
            <w:pPr>
              <w:pStyle w:val="InformationRequestBullet"/>
              <w:ind w:left="360" w:hanging="360"/>
            </w:pPr>
            <w:r>
              <w:t>how future funding arrangements to promote national consistency should incorporate any additional (non</w:t>
            </w:r>
            <w:r>
              <w:noBreakHyphen/>
              <w:t>subsidy) funding to public providers, if at all.</w:t>
            </w:r>
          </w:p>
        </w:tc>
      </w:tr>
      <w:tr w:rsidR="00ED5F8E" w14:paraId="01806A27" w14:textId="77777777" w:rsidTr="005928D1">
        <w:tc>
          <w:tcPr>
            <w:tcW w:w="5000" w:type="pct"/>
            <w:tcBorders>
              <w:top w:val="nil"/>
              <w:left w:val="nil"/>
              <w:bottom w:val="single" w:sz="6" w:space="0" w:color="78A22F"/>
              <w:right w:val="nil"/>
            </w:tcBorders>
            <w:shd w:val="clear" w:color="auto" w:fill="auto"/>
          </w:tcPr>
          <w:p w14:paraId="4F5B6D64" w14:textId="77777777" w:rsidR="00ED5F8E" w:rsidRDefault="00ED5F8E" w:rsidP="005928D1">
            <w:pPr>
              <w:pStyle w:val="Space"/>
              <w:keepLines/>
            </w:pPr>
          </w:p>
        </w:tc>
      </w:tr>
      <w:tr w:rsidR="00ED5F8E" w:rsidRPr="000863A5" w14:paraId="4165DDF6" w14:textId="77777777" w:rsidTr="005928D1">
        <w:tc>
          <w:tcPr>
            <w:tcW w:w="5000" w:type="pct"/>
            <w:tcBorders>
              <w:top w:val="single" w:sz="6" w:space="0" w:color="78A22F"/>
              <w:left w:val="nil"/>
              <w:bottom w:val="nil"/>
              <w:right w:val="nil"/>
            </w:tcBorders>
          </w:tcPr>
          <w:p w14:paraId="3674FEF5" w14:textId="6715A194" w:rsidR="00ED5F8E" w:rsidRPr="00626D32" w:rsidRDefault="00ED5F8E" w:rsidP="005928D1">
            <w:pPr>
              <w:pStyle w:val="BoxSpaceBelow"/>
              <w:keepLines/>
            </w:pPr>
          </w:p>
        </w:tc>
      </w:tr>
    </w:tbl>
    <w:p w14:paraId="7C010D51" w14:textId="25565AA1" w:rsidR="00ED5F8E" w:rsidRDefault="00ED5F8E" w:rsidP="005928D1">
      <w:pPr>
        <w:pStyle w:val="Heading2"/>
      </w:pPr>
      <w:bookmarkStart w:id="42" w:name="_Toc41645015"/>
      <w:r>
        <w:lastRenderedPageBreak/>
        <w:t>New developments in the VET sector</w:t>
      </w:r>
      <w:bookmarkEnd w:id="42"/>
    </w:p>
    <w:p w14:paraId="4F68CC4B" w14:textId="357469CB" w:rsidR="00ED5F8E" w:rsidRPr="004E3B94" w:rsidRDefault="00ED5F8E" w:rsidP="005928D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ED5F8E" w14:paraId="733857FD" w14:textId="77777777" w:rsidTr="005928D1">
        <w:trPr>
          <w:tblHeader/>
        </w:trPr>
        <w:tc>
          <w:tcPr>
            <w:tcW w:w="5000" w:type="pct"/>
            <w:tcBorders>
              <w:top w:val="single" w:sz="6" w:space="0" w:color="78A22F"/>
              <w:left w:val="nil"/>
              <w:bottom w:val="nil"/>
              <w:right w:val="nil"/>
            </w:tcBorders>
            <w:shd w:val="clear" w:color="auto" w:fill="auto"/>
          </w:tcPr>
          <w:p w14:paraId="02723A6F" w14:textId="77777777" w:rsidR="00ED5F8E" w:rsidRPr="00CE4C64" w:rsidRDefault="00ED5F8E" w:rsidP="005928D1">
            <w:pPr>
              <w:pStyle w:val="InformationRequestTitle"/>
              <w:spacing w:before="120"/>
            </w:pPr>
            <w:r w:rsidRPr="006E7EE2">
              <w:t>Information request</w:t>
            </w:r>
            <w:r>
              <w:t xml:space="preserve"> — the challenges of online delivery</w:t>
            </w:r>
          </w:p>
        </w:tc>
      </w:tr>
      <w:tr w:rsidR="00ED5F8E" w:rsidRPr="00750BE2" w14:paraId="0506B803" w14:textId="77777777" w:rsidTr="005928D1">
        <w:tc>
          <w:tcPr>
            <w:tcW w:w="5000" w:type="pct"/>
            <w:tcBorders>
              <w:top w:val="nil"/>
              <w:left w:val="nil"/>
              <w:bottom w:val="nil"/>
              <w:right w:val="nil"/>
            </w:tcBorders>
            <w:shd w:val="clear" w:color="auto" w:fill="auto"/>
          </w:tcPr>
          <w:p w14:paraId="5394706F" w14:textId="77777777" w:rsidR="00ED5F8E" w:rsidRDefault="00ED5F8E" w:rsidP="00ED5F8E">
            <w:pPr>
              <w:pStyle w:val="InformationRequestBullet"/>
              <w:ind w:left="360" w:hanging="360"/>
            </w:pPr>
            <w:r>
              <w:t>What is the scope to increase the use of fully online delivery of VET, with what advantages, risks and policy challenges?</w:t>
            </w:r>
          </w:p>
          <w:p w14:paraId="00AA35E8" w14:textId="08C605CD" w:rsidR="00ED5F8E" w:rsidRDefault="00ED5F8E" w:rsidP="00ED5F8E">
            <w:pPr>
              <w:pStyle w:val="InformationRequestBullet"/>
              <w:ind w:left="360" w:hanging="360"/>
            </w:pPr>
            <w:r>
              <w:t>How should subsidy arrangements be configured for payments across jurisdictions for online delivery of services</w:t>
            </w:r>
            <w:r w:rsidR="00A01F93">
              <w:t>?</w:t>
            </w:r>
          </w:p>
          <w:p w14:paraId="1CE2C81F" w14:textId="6CE2F1D8" w:rsidR="00ED5F8E" w:rsidRDefault="00ED5F8E" w:rsidP="00ED5F8E">
            <w:pPr>
              <w:pStyle w:val="InformationRequestBullet"/>
              <w:ind w:left="360" w:hanging="360"/>
            </w:pPr>
            <w:r>
              <w:t>What subsidy, pricing and costing approaches are appropriate for services that have high fixed costs and low incremental costs</w:t>
            </w:r>
            <w:r w:rsidR="00A01F93">
              <w:t>?</w:t>
            </w:r>
          </w:p>
          <w:p w14:paraId="432401A3" w14:textId="77777777" w:rsidR="00ED5F8E" w:rsidRDefault="00ED5F8E" w:rsidP="00ED5F8E">
            <w:pPr>
              <w:pStyle w:val="InformationRequestBullet"/>
              <w:ind w:left="360" w:hanging="360"/>
            </w:pPr>
            <w:r>
              <w:t>To what degree could accreditation be separated from training?</w:t>
            </w:r>
          </w:p>
          <w:p w14:paraId="575FAE48" w14:textId="77777777" w:rsidR="00ED5F8E" w:rsidRDefault="00ED5F8E" w:rsidP="00ED5F8E">
            <w:pPr>
              <w:pStyle w:val="InformationRequestBullet"/>
              <w:ind w:left="360" w:hanging="360"/>
            </w:pPr>
            <w:r>
              <w:t>What types of training are most suited to innovative models of training?</w:t>
            </w:r>
          </w:p>
          <w:p w14:paraId="0CADDD12" w14:textId="77777777" w:rsidR="00ED5F8E" w:rsidRPr="00172DE4" w:rsidRDefault="00ED5F8E" w:rsidP="00ED5F8E">
            <w:pPr>
              <w:pStyle w:val="InformationRequestBullet"/>
              <w:ind w:left="360" w:hanging="360"/>
            </w:pPr>
            <w:r>
              <w:t>What actions would governments need to take to maximise the potential for the adoption of innovative delivery of training or new types of training?</w:t>
            </w:r>
          </w:p>
        </w:tc>
      </w:tr>
      <w:tr w:rsidR="00ED5F8E" w14:paraId="10478DE6" w14:textId="77777777" w:rsidTr="005928D1">
        <w:tc>
          <w:tcPr>
            <w:tcW w:w="5000" w:type="pct"/>
            <w:tcBorders>
              <w:top w:val="nil"/>
              <w:left w:val="nil"/>
              <w:bottom w:val="single" w:sz="6" w:space="0" w:color="78A22F"/>
              <w:right w:val="nil"/>
            </w:tcBorders>
            <w:shd w:val="clear" w:color="auto" w:fill="auto"/>
          </w:tcPr>
          <w:p w14:paraId="6DCDEE9A" w14:textId="77777777" w:rsidR="00ED5F8E" w:rsidRDefault="00ED5F8E" w:rsidP="005928D1">
            <w:pPr>
              <w:pStyle w:val="Space"/>
              <w:keepLines/>
            </w:pPr>
          </w:p>
        </w:tc>
      </w:tr>
      <w:tr w:rsidR="00ED5F8E" w:rsidRPr="000863A5" w14:paraId="491BA11D" w14:textId="77777777" w:rsidTr="005928D1">
        <w:tc>
          <w:tcPr>
            <w:tcW w:w="5000" w:type="pct"/>
            <w:tcBorders>
              <w:top w:val="single" w:sz="6" w:space="0" w:color="78A22F"/>
              <w:left w:val="nil"/>
              <w:bottom w:val="nil"/>
              <w:right w:val="nil"/>
            </w:tcBorders>
          </w:tcPr>
          <w:p w14:paraId="241B5F16" w14:textId="4E0B69C3" w:rsidR="00ED5F8E" w:rsidRPr="00626D32" w:rsidRDefault="00ED5F8E" w:rsidP="005928D1">
            <w:pPr>
              <w:pStyle w:val="BoxSpaceBelow"/>
              <w:keepLines/>
            </w:pPr>
          </w:p>
        </w:tc>
      </w:tr>
    </w:tbl>
    <w:p w14:paraId="4400B25F" w14:textId="26E52F97" w:rsidR="00ED5F8E" w:rsidRPr="004E3B94" w:rsidRDefault="00ED5F8E" w:rsidP="005928D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ED5F8E" w14:paraId="2F78AAE0" w14:textId="77777777" w:rsidTr="005928D1">
        <w:trPr>
          <w:tblHeader/>
        </w:trPr>
        <w:tc>
          <w:tcPr>
            <w:tcW w:w="5000" w:type="pct"/>
            <w:tcBorders>
              <w:top w:val="single" w:sz="6" w:space="0" w:color="78A22F"/>
              <w:left w:val="nil"/>
              <w:bottom w:val="nil"/>
              <w:right w:val="nil"/>
            </w:tcBorders>
            <w:shd w:val="clear" w:color="auto" w:fill="auto"/>
          </w:tcPr>
          <w:p w14:paraId="69C7C25F" w14:textId="77777777" w:rsidR="00ED5F8E" w:rsidRPr="00CE4C64" w:rsidRDefault="00ED5F8E" w:rsidP="005928D1">
            <w:pPr>
              <w:pStyle w:val="InformationRequestTitle"/>
              <w:spacing w:before="120"/>
            </w:pPr>
            <w:r w:rsidRPr="006E7EE2">
              <w:t>Information request</w:t>
            </w:r>
            <w:r>
              <w:t xml:space="preserve"> — impacts of covid</w:t>
            </w:r>
            <w:r>
              <w:noBreakHyphen/>
              <w:t>19</w:t>
            </w:r>
          </w:p>
        </w:tc>
      </w:tr>
      <w:tr w:rsidR="00ED5F8E" w:rsidRPr="00750BE2" w14:paraId="36034523" w14:textId="77777777" w:rsidTr="005928D1">
        <w:tc>
          <w:tcPr>
            <w:tcW w:w="5000" w:type="pct"/>
            <w:tcBorders>
              <w:top w:val="nil"/>
              <w:left w:val="nil"/>
              <w:bottom w:val="nil"/>
              <w:right w:val="nil"/>
            </w:tcBorders>
            <w:shd w:val="clear" w:color="auto" w:fill="auto"/>
          </w:tcPr>
          <w:p w14:paraId="43403096" w14:textId="78F7E7E7" w:rsidR="00ED5F8E" w:rsidRDefault="00ED5F8E" w:rsidP="00ED5F8E">
            <w:pPr>
              <w:pStyle w:val="InformationRequestBullet"/>
              <w:ind w:left="360" w:hanging="360"/>
            </w:pPr>
            <w:r>
              <w:t>What, if any, are the likely medium and long</w:t>
            </w:r>
            <w:r w:rsidR="000C7D22">
              <w:noBreakHyphen/>
            </w:r>
            <w:r>
              <w:t>term impacts of the COVID-19 pandemic on skill formation and the market in the VET sector?</w:t>
            </w:r>
          </w:p>
          <w:p w14:paraId="1094C2D6" w14:textId="77777777" w:rsidR="00ED5F8E" w:rsidRPr="006E7EE2" w:rsidRDefault="00ED5F8E" w:rsidP="00ED5F8E">
            <w:pPr>
              <w:pStyle w:val="InformationRequestBullet"/>
              <w:ind w:left="360" w:hanging="360"/>
            </w:pPr>
            <w:r>
              <w:t>To the extent that some cohorts face enduring displacement from the labour market, particularly younger Australians, what role beyond current arrangements should VET play in augmenting their skills and employability?</w:t>
            </w:r>
          </w:p>
        </w:tc>
      </w:tr>
      <w:tr w:rsidR="00ED5F8E" w14:paraId="6E903534" w14:textId="77777777" w:rsidTr="005928D1">
        <w:tc>
          <w:tcPr>
            <w:tcW w:w="5000" w:type="pct"/>
            <w:tcBorders>
              <w:top w:val="nil"/>
              <w:left w:val="nil"/>
              <w:bottom w:val="single" w:sz="6" w:space="0" w:color="78A22F"/>
              <w:right w:val="nil"/>
            </w:tcBorders>
            <w:shd w:val="clear" w:color="auto" w:fill="auto"/>
          </w:tcPr>
          <w:p w14:paraId="36802ECD" w14:textId="77777777" w:rsidR="00ED5F8E" w:rsidRDefault="00ED5F8E" w:rsidP="005928D1">
            <w:pPr>
              <w:pStyle w:val="Space"/>
              <w:keepLines/>
            </w:pPr>
          </w:p>
        </w:tc>
      </w:tr>
      <w:tr w:rsidR="00ED5F8E" w:rsidRPr="000863A5" w14:paraId="560CE9A4" w14:textId="77777777" w:rsidTr="005928D1">
        <w:tc>
          <w:tcPr>
            <w:tcW w:w="5000" w:type="pct"/>
            <w:tcBorders>
              <w:top w:val="single" w:sz="6" w:space="0" w:color="78A22F"/>
              <w:left w:val="nil"/>
              <w:bottom w:val="nil"/>
              <w:right w:val="nil"/>
            </w:tcBorders>
          </w:tcPr>
          <w:p w14:paraId="2D55F7B7" w14:textId="415F6DDA" w:rsidR="00ED5F8E" w:rsidRPr="00626D32" w:rsidRDefault="00ED5F8E" w:rsidP="005928D1">
            <w:pPr>
              <w:pStyle w:val="BoxSpaceBelow"/>
              <w:keepLines/>
            </w:pPr>
          </w:p>
        </w:tc>
      </w:tr>
    </w:tbl>
    <w:p w14:paraId="486C2154" w14:textId="77777777" w:rsidR="00ED5F8E" w:rsidRDefault="00ED5F8E" w:rsidP="005928D1">
      <w:pPr>
        <w:pStyle w:val="BodyText"/>
      </w:pPr>
    </w:p>
    <w:p w14:paraId="77476ACE" w14:textId="77777777" w:rsidR="00ED5F8E" w:rsidRDefault="00ED5F8E" w:rsidP="00ED5F8E">
      <w:pPr>
        <w:sectPr w:rsidR="00ED5F8E" w:rsidSect="00ED5F8E">
          <w:headerReference w:type="even" r:id="rId50"/>
          <w:headerReference w:type="default" r:id="rId51"/>
          <w:footerReference w:type="even" r:id="rId52"/>
          <w:footerReference w:type="default" r:id="rId53"/>
          <w:type w:val="oddPage"/>
          <w:pgSz w:w="11907" w:h="16840" w:code="9"/>
          <w:pgMar w:top="1985" w:right="1304" w:bottom="1247" w:left="1814" w:header="1701" w:footer="397" w:gutter="0"/>
          <w:pgNumType w:chapSep="period"/>
          <w:cols w:space="720"/>
          <w:docGrid w:linePitch="326"/>
        </w:sectPr>
      </w:pPr>
    </w:p>
    <w:p w14:paraId="09D95222" w14:textId="77777777" w:rsidR="00ED5F8E" w:rsidRDefault="00ED5F8E" w:rsidP="007D0783">
      <w:pPr>
        <w:pStyle w:val="Heading1"/>
      </w:pPr>
      <w:bookmarkStart w:id="43" w:name="ChapterNumber"/>
      <w:bookmarkStart w:id="44" w:name="_Toc41645016"/>
      <w:r>
        <w:lastRenderedPageBreak/>
        <w:t>1</w:t>
      </w:r>
      <w:bookmarkEnd w:id="43"/>
      <w:r>
        <w:tab/>
        <w:t>About this review</w:t>
      </w:r>
      <w:bookmarkEnd w:id="44"/>
    </w:p>
    <w:p w14:paraId="7130880A" w14:textId="77777777" w:rsidR="00ED5F8E" w:rsidRDefault="00ED5F8E">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ED5F8E" w14:paraId="3E279898" w14:textId="77777777" w:rsidTr="005928D1">
        <w:trPr>
          <w:tblHeader/>
        </w:trPr>
        <w:tc>
          <w:tcPr>
            <w:tcW w:w="5000" w:type="pct"/>
            <w:tcBorders>
              <w:top w:val="single" w:sz="6" w:space="0" w:color="78A22F"/>
              <w:left w:val="nil"/>
              <w:bottom w:val="nil"/>
              <w:right w:val="nil"/>
            </w:tcBorders>
            <w:shd w:val="clear" w:color="auto" w:fill="F2F2F2"/>
          </w:tcPr>
          <w:p w14:paraId="6DDFCF7B" w14:textId="77777777" w:rsidR="00ED5F8E" w:rsidRPr="00DF4770" w:rsidRDefault="00ED5F8E">
            <w:pPr>
              <w:pStyle w:val="BoxTitle"/>
              <w:rPr>
                <w:bCs/>
              </w:rPr>
            </w:pPr>
            <w:r w:rsidRPr="00DF4770">
              <w:rPr>
                <w:bCs/>
              </w:rPr>
              <w:t>Key points</w:t>
            </w:r>
          </w:p>
        </w:tc>
      </w:tr>
      <w:tr w:rsidR="00ED5F8E" w14:paraId="77921AD4" w14:textId="77777777" w:rsidTr="005928D1">
        <w:tc>
          <w:tcPr>
            <w:tcW w:w="5000" w:type="pct"/>
            <w:tcBorders>
              <w:top w:val="nil"/>
              <w:left w:val="nil"/>
              <w:bottom w:val="nil"/>
              <w:right w:val="nil"/>
            </w:tcBorders>
            <w:shd w:val="clear" w:color="auto" w:fill="F2F2F2"/>
          </w:tcPr>
          <w:p w14:paraId="1015E340" w14:textId="77777777" w:rsidR="00ED5F8E" w:rsidRDefault="00ED5F8E" w:rsidP="005928D1">
            <w:pPr>
              <w:pStyle w:val="BoxListBullet"/>
            </w:pPr>
            <w:r>
              <w:t xml:space="preserve">This review is a scheduled study of the </w:t>
            </w:r>
            <w:r w:rsidRPr="002211F9">
              <w:rPr>
                <w:i/>
              </w:rPr>
              <w:t>National Agreement for Skills and Workforce Development</w:t>
            </w:r>
            <w:r>
              <w:t xml:space="preserve"> (NASWD), one of five national agreements under the </w:t>
            </w:r>
            <w:r w:rsidRPr="002211F9">
              <w:rPr>
                <w:i/>
              </w:rPr>
              <w:t>Intergovernmental Agreement on Federal Financial Relations</w:t>
            </w:r>
            <w:r>
              <w:t xml:space="preserve"> (IGA FFR).</w:t>
            </w:r>
          </w:p>
          <w:p w14:paraId="32BBD489" w14:textId="77777777" w:rsidR="00ED5F8E" w:rsidRDefault="00ED5F8E" w:rsidP="005928D1">
            <w:pPr>
              <w:pStyle w:val="BoxListBullet2"/>
            </w:pPr>
            <w:r>
              <w:t xml:space="preserve">The review will assess progress against the NASWD objectives and consider related policy issues raised in the terms of reference. The review will consider the role of any future intergovernmental agreements in facilitating cooperation and reform. </w:t>
            </w:r>
          </w:p>
          <w:p w14:paraId="6AD54DC7" w14:textId="1A3096E6" w:rsidR="00ED5F8E" w:rsidRDefault="00ED5F8E" w:rsidP="005928D1">
            <w:pPr>
              <w:pStyle w:val="BoxListBullet2"/>
            </w:pPr>
            <w:r>
              <w:t xml:space="preserve">The review will take account of recent reviews into the vocational education and training (VET) system and the </w:t>
            </w:r>
            <w:r w:rsidR="00152650">
              <w:rPr>
                <w:szCs w:val="24"/>
              </w:rPr>
              <w:t>draft</w:t>
            </w:r>
            <w:r w:rsidR="00D84A9C" w:rsidRPr="006103F3">
              <w:rPr>
                <w:szCs w:val="24"/>
              </w:rPr>
              <w:t xml:space="preserve"> VET </w:t>
            </w:r>
            <w:r w:rsidRPr="006103F3">
              <w:rPr>
                <w:szCs w:val="24"/>
              </w:rPr>
              <w:t>Reform Roadmap</w:t>
            </w:r>
            <w:r>
              <w:t xml:space="preserve"> released by the COAG Skills Council.</w:t>
            </w:r>
          </w:p>
          <w:p w14:paraId="1415CC79" w14:textId="77777777" w:rsidR="00ED5F8E" w:rsidRDefault="00ED5F8E" w:rsidP="005928D1">
            <w:pPr>
              <w:pStyle w:val="BoxListBullet"/>
            </w:pPr>
            <w:r>
              <w:t>The Australian Government has asked for an interim report focused on three terms of reference:</w:t>
            </w:r>
          </w:p>
          <w:p w14:paraId="2351F721" w14:textId="77777777" w:rsidR="00ED5F8E" w:rsidRDefault="00ED5F8E" w:rsidP="005928D1">
            <w:pPr>
              <w:pStyle w:val="BoxListBullet2"/>
            </w:pPr>
            <w:r>
              <w:t>options to streamline and coordinate government support for VET</w:t>
            </w:r>
          </w:p>
          <w:p w14:paraId="1A82772B" w14:textId="77777777" w:rsidR="00ED5F8E" w:rsidRDefault="00ED5F8E" w:rsidP="005928D1">
            <w:pPr>
              <w:pStyle w:val="BoxListBullet2"/>
            </w:pPr>
            <w:r>
              <w:t>options to promote consistent funding and pricing of VET courses</w:t>
            </w:r>
          </w:p>
          <w:p w14:paraId="1A227FB8" w14:textId="77777777" w:rsidR="00ED5F8E" w:rsidRDefault="00ED5F8E" w:rsidP="005928D1">
            <w:pPr>
              <w:pStyle w:val="BoxListBullet2"/>
            </w:pPr>
            <w:r>
              <w:t>government investment in VET commensurate with the outcomes and benefits for students, employers, and other beneficiaries.</w:t>
            </w:r>
          </w:p>
          <w:p w14:paraId="388A7A2E" w14:textId="77777777" w:rsidR="00ED5F8E" w:rsidRDefault="00ED5F8E" w:rsidP="005928D1">
            <w:pPr>
              <w:pStyle w:val="BoxListBullet"/>
            </w:pPr>
            <w:r>
              <w:t>The review is occurring at a time of significant disruption for the VET sector and the economy.</w:t>
            </w:r>
          </w:p>
          <w:p w14:paraId="337E035D" w14:textId="77777777" w:rsidR="00ED5F8E" w:rsidRDefault="00ED5F8E" w:rsidP="005928D1">
            <w:pPr>
              <w:pStyle w:val="BoxListBullet2"/>
            </w:pPr>
            <w:r>
              <w:t>Technological change is continuing to change the nature of work, the demand for skilled labour, and the demand for training.</w:t>
            </w:r>
          </w:p>
          <w:p w14:paraId="0453D9A9" w14:textId="77777777" w:rsidR="00ED5F8E" w:rsidRDefault="00ED5F8E" w:rsidP="005928D1">
            <w:pPr>
              <w:pStyle w:val="BoxListBullet2"/>
            </w:pPr>
            <w:r>
              <w:t>At the time of writing, the COVID</w:t>
            </w:r>
            <w:r>
              <w:noBreakHyphen/>
              <w:t xml:space="preserve">19 pandemic was having a major impact on the Australian economy. For the VET sector, the pandemic has curtailed training, strained the viability of training providers and forced changes to training delivery. </w:t>
            </w:r>
          </w:p>
          <w:p w14:paraId="1FD1D7D4" w14:textId="77777777" w:rsidR="00ED5F8E" w:rsidRDefault="00ED5F8E" w:rsidP="005928D1">
            <w:pPr>
              <w:pStyle w:val="BoxListBullet"/>
            </w:pPr>
            <w:r>
              <w:t xml:space="preserve">Nationally recognised (accredited) training delivered by registered training organisations is a major contributor to skill formation, alongside unaccredited </w:t>
            </w:r>
            <w:r w:rsidDel="00CA297D">
              <w:t>private fee</w:t>
            </w:r>
            <w:r>
              <w:noBreakHyphen/>
            </w:r>
            <w:r w:rsidDel="00CA297D">
              <w:t>for</w:t>
            </w:r>
            <w:r>
              <w:noBreakHyphen/>
              <w:t>service training and informal workplace learning. About four million VET students (equivalent to more than 20 per cent of the workforce) are enrolled in the formal VET system for a wide range of reasons: obtaining entry level skills, retraining for new jobs and deepening skills</w:t>
            </w:r>
            <w:r w:rsidDel="00CB14CE">
              <w:t>.</w:t>
            </w:r>
          </w:p>
          <w:p w14:paraId="505192AB" w14:textId="77777777" w:rsidR="00ED5F8E" w:rsidRDefault="00ED5F8E" w:rsidP="005928D1">
            <w:pPr>
              <w:pStyle w:val="BoxListBullet"/>
            </w:pPr>
            <w:r>
              <w:t xml:space="preserve">The large public investment in VET (more than $6 billion </w:t>
            </w:r>
            <w:r w:rsidDel="007A4206">
              <w:t xml:space="preserve">in </w:t>
            </w:r>
            <w:r>
              <w:t xml:space="preserve">2018) is funded </w:t>
            </w:r>
            <w:r w:rsidDel="00104991">
              <w:t>equally</w:t>
            </w:r>
            <w:r>
              <w:t xml:space="preserve"> by the Australian Government and by State and Territory governments. Public funding is largely allocated by State and Territory governments through subsidies to training organisations. </w:t>
            </w:r>
          </w:p>
          <w:p w14:paraId="64747BDE" w14:textId="77777777" w:rsidR="00ED5F8E" w:rsidRDefault="00ED5F8E" w:rsidP="005928D1">
            <w:pPr>
              <w:pStyle w:val="BoxListBullet2"/>
            </w:pPr>
            <w:r>
              <w:t>However, there is a lack of public information on how VET funding is spent.</w:t>
            </w:r>
          </w:p>
          <w:p w14:paraId="63C0D401" w14:textId="77777777" w:rsidR="00ED5F8E" w:rsidRDefault="00ED5F8E" w:rsidP="005928D1">
            <w:pPr>
              <w:pStyle w:val="BoxListBullet2"/>
            </w:pPr>
            <w:r>
              <w:t>The lack of information means it is difficult to assess whether the investment is well spent</w:t>
            </w:r>
            <w:r w:rsidDel="00BA74C7">
              <w:t>.</w:t>
            </w:r>
          </w:p>
        </w:tc>
      </w:tr>
      <w:tr w:rsidR="00ED5F8E" w14:paraId="427128AF" w14:textId="77777777" w:rsidTr="005928D1">
        <w:tc>
          <w:tcPr>
            <w:tcW w:w="5000" w:type="pct"/>
            <w:tcBorders>
              <w:top w:val="nil"/>
              <w:left w:val="nil"/>
              <w:bottom w:val="single" w:sz="6" w:space="0" w:color="78A22F"/>
              <w:right w:val="nil"/>
            </w:tcBorders>
            <w:shd w:val="clear" w:color="auto" w:fill="F2F2F2"/>
          </w:tcPr>
          <w:p w14:paraId="3B1C2982" w14:textId="77777777" w:rsidR="00ED5F8E" w:rsidRDefault="00ED5F8E">
            <w:pPr>
              <w:pStyle w:val="Box"/>
              <w:spacing w:before="0" w:line="120" w:lineRule="exact"/>
            </w:pPr>
          </w:p>
        </w:tc>
      </w:tr>
      <w:tr w:rsidR="00ED5F8E" w:rsidRPr="000863A5" w14:paraId="5078BA96" w14:textId="77777777" w:rsidTr="005928D1">
        <w:tc>
          <w:tcPr>
            <w:tcW w:w="5000" w:type="pct"/>
            <w:tcBorders>
              <w:top w:val="single" w:sz="6" w:space="0" w:color="78A22F"/>
              <w:left w:val="nil"/>
              <w:bottom w:val="nil"/>
              <w:right w:val="nil"/>
            </w:tcBorders>
          </w:tcPr>
          <w:p w14:paraId="0A328DDB" w14:textId="77777777" w:rsidR="00ED5F8E" w:rsidRPr="00626D32" w:rsidRDefault="00ED5F8E" w:rsidP="005928D1">
            <w:pPr>
              <w:pStyle w:val="BoxSpaceBelow"/>
            </w:pPr>
          </w:p>
        </w:tc>
      </w:tr>
    </w:tbl>
    <w:p w14:paraId="429AF6E4" w14:textId="3A6C50E1" w:rsidR="00ED5F8E" w:rsidRDefault="00ED5F8E" w:rsidP="005928D1">
      <w:pPr>
        <w:pStyle w:val="BodyText"/>
      </w:pPr>
      <w:r>
        <w:t>The formal vocational education and training (VET) system plays a significant role in skill</w:t>
      </w:r>
      <w:r>
        <w:noBreakHyphen/>
        <w:t xml:space="preserve">formation in the Australian economy. In 2018, registered training organisations (RTOs) served more than four million students and offered more than 1400 types of nationally </w:t>
      </w:r>
      <w:r>
        <w:lastRenderedPageBreak/>
        <w:t>recognised qualifications and about 700 accredited courses, in addition to other units, modules and skill sets. Twenty</w:t>
      </w:r>
      <w:r>
        <w:noBreakHyphen/>
        <w:t xml:space="preserve">three per cent of the resident population aged 15–64 participated in nationally recognised (accredited) training in 2018 </w:t>
      </w:r>
      <w:r w:rsidR="00057281">
        <w:rPr>
          <w:szCs w:val="24"/>
        </w:rPr>
        <w:t>(NCVER 2019i, pp. 1-</w:t>
      </w:r>
      <w:r w:rsidR="00E85FF0" w:rsidRPr="00E85FF0">
        <w:rPr>
          <w:szCs w:val="24"/>
        </w:rPr>
        <w:t>7)</w:t>
      </w:r>
      <w:r>
        <w:t xml:space="preserve">. VET in Schools reaches over 230 000 students. More than </w:t>
      </w:r>
      <w:r w:rsidRPr="002155F7">
        <w:t>27</w:t>
      </w:r>
      <w:r>
        <w:t>0 000</w:t>
      </w:r>
      <w:r w:rsidRPr="0059783F">
        <w:t xml:space="preserve"> apprentices </w:t>
      </w:r>
      <w:r>
        <w:t xml:space="preserve">and trainees were in training in 2019 </w:t>
      </w:r>
      <w:r w:rsidR="00E85FF0" w:rsidRPr="00E85FF0">
        <w:rPr>
          <w:szCs w:val="24"/>
        </w:rPr>
        <w:t>(NCVER 2020a)</w:t>
      </w:r>
      <w:r>
        <w:t xml:space="preserve">. </w:t>
      </w:r>
    </w:p>
    <w:p w14:paraId="4DFE5FF8" w14:textId="77777777" w:rsidR="00ED5F8E" w:rsidRPr="007D0783" w:rsidRDefault="00ED5F8E" w:rsidP="005928D1">
      <w:pPr>
        <w:pStyle w:val="BodyText"/>
        <w:rPr>
          <w:spacing w:val="-4"/>
        </w:rPr>
      </w:pPr>
      <w:r w:rsidRPr="007D0783">
        <w:rPr>
          <w:spacing w:val="-4"/>
        </w:rPr>
        <w:t>People across most age groups, skill levels and income levels use VET to improve their skills. The system provides the core skills required for many occupations, as well as short courses to meet regulatory requirements (for example, responsible service of alcohol and first aid). VET supports new entrants to the labour market to obtain their first qualifications, as well as employees needing to improve their skills for their current jobs and those changing careers.</w:t>
      </w:r>
    </w:p>
    <w:p w14:paraId="32B49073" w14:textId="77777777" w:rsidR="00ED5F8E" w:rsidRPr="007D0783" w:rsidRDefault="00ED5F8E" w:rsidP="005928D1">
      <w:pPr>
        <w:pStyle w:val="BodyText"/>
        <w:rPr>
          <w:spacing w:val="-4"/>
        </w:rPr>
      </w:pPr>
      <w:r w:rsidRPr="007D0783">
        <w:rPr>
          <w:spacing w:val="-4"/>
        </w:rPr>
        <w:t>Government</w:t>
      </w:r>
      <w:r w:rsidRPr="007D0783">
        <w:rPr>
          <w:spacing w:val="-4"/>
        </w:rPr>
        <w:noBreakHyphen/>
        <w:t>funded VET is one avenue to build skills. Other avenues include private fee</w:t>
      </w:r>
      <w:r w:rsidRPr="007D0783">
        <w:rPr>
          <w:spacing w:val="-4"/>
        </w:rPr>
        <w:noBreakHyphen/>
        <w:t>for</w:t>
      </w:r>
      <w:r w:rsidRPr="007D0783">
        <w:rPr>
          <w:spacing w:val="-4"/>
        </w:rPr>
        <w:noBreakHyphen/>
        <w:t>service training (which may or may not involve nationally recognised qualifications), informal workplace learning and higher education. These training options usually serve different needs, with many people using these options at different stages over their working lives.</w:t>
      </w:r>
    </w:p>
    <w:p w14:paraId="54166012" w14:textId="77777777" w:rsidR="00ED5F8E" w:rsidRDefault="00ED5F8E" w:rsidP="00ED5F8E">
      <w:pPr>
        <w:pStyle w:val="Heading2"/>
        <w:numPr>
          <w:ilvl w:val="1"/>
          <w:numId w:val="21"/>
        </w:numPr>
        <w:spacing w:before="360"/>
      </w:pPr>
      <w:bookmarkStart w:id="45" w:name="_Toc41645017"/>
      <w:r>
        <w:t>The Commission’s task</w:t>
      </w:r>
      <w:bookmarkEnd w:id="45"/>
      <w:r>
        <w:t xml:space="preserve"> </w:t>
      </w:r>
    </w:p>
    <w:p w14:paraId="797079A3" w14:textId="77777777" w:rsidR="00ED5F8E" w:rsidRDefault="00ED5F8E" w:rsidP="005928D1">
      <w:pPr>
        <w:pStyle w:val="BodyText"/>
      </w:pPr>
      <w:r>
        <w:t xml:space="preserve">The </w:t>
      </w:r>
      <w:r w:rsidRPr="00AA15D2">
        <w:rPr>
          <w:i/>
        </w:rPr>
        <w:t>National Agreement on Skills and Workforce Development</w:t>
      </w:r>
      <w:r>
        <w:t xml:space="preserve"> (NASWD) is a high</w:t>
      </w:r>
      <w:r>
        <w:noBreakHyphen/>
        <w:t xml:space="preserve">level agreement between the Australian, State and Territory governments that provides a framework for collaboration and coordination of VET policy and sets out </w:t>
      </w:r>
      <w:r w:rsidDel="00067869">
        <w:t xml:space="preserve">agreed </w:t>
      </w:r>
      <w:r>
        <w:t>long</w:t>
      </w:r>
      <w:r>
        <w:noBreakHyphen/>
        <w:t>term</w:t>
      </w:r>
      <w:r w:rsidDel="00067869">
        <w:t xml:space="preserve"> reform </w:t>
      </w:r>
      <w:r>
        <w:t xml:space="preserve">directions. The agreement commenced in 2009 and was updated in 2012. </w:t>
      </w:r>
    </w:p>
    <w:p w14:paraId="6AF76004" w14:textId="77777777" w:rsidR="00ED5F8E" w:rsidRDefault="00ED5F8E" w:rsidP="005928D1">
      <w:pPr>
        <w:pStyle w:val="BodyText"/>
      </w:pPr>
      <w:r>
        <w:t>The terms of reference (ToR) for this review require the Commission to assess progress against the targets, outcomes and performance indicators in the NASWD (ToR 1), and to evaluate whether the NASWD is still an effective long</w:t>
      </w:r>
      <w:r>
        <w:noBreakHyphen/>
        <w:t>term framework for intergovernmental cooperation on skills policy. The Commission has been asked to consider options to:</w:t>
      </w:r>
    </w:p>
    <w:p w14:paraId="2F2B78C2" w14:textId="77777777" w:rsidR="00ED5F8E" w:rsidRDefault="00ED5F8E" w:rsidP="005928D1">
      <w:pPr>
        <w:pStyle w:val="ListBullet"/>
      </w:pPr>
      <w:r>
        <w:t>streamline and coordinate government support for VET (ToR 2)</w:t>
      </w:r>
      <w:r w:rsidDel="007629B7">
        <w:t xml:space="preserve"> </w:t>
      </w:r>
    </w:p>
    <w:p w14:paraId="31C47555" w14:textId="77777777" w:rsidR="00ED5F8E" w:rsidRDefault="00ED5F8E" w:rsidP="005928D1">
      <w:pPr>
        <w:pStyle w:val="ListBullet"/>
      </w:pPr>
      <w:r>
        <w:t>promote nationally consistent funding and pricing arrangements for government</w:t>
      </w:r>
      <w:r>
        <w:noBreakHyphen/>
        <w:t xml:space="preserve">subsidised VET courses (ToR 3) </w:t>
      </w:r>
    </w:p>
    <w:p w14:paraId="58D602F6" w14:textId="77777777" w:rsidR="00ED5F8E" w:rsidRDefault="00ED5F8E" w:rsidP="005928D1">
      <w:pPr>
        <w:pStyle w:val="ListBullet"/>
      </w:pPr>
      <w:r>
        <w:t xml:space="preserve">promote consistency in funding and student loan arrangements between the VET and higher education sectors (ToR 4) </w:t>
      </w:r>
    </w:p>
    <w:p w14:paraId="253C8357" w14:textId="77777777" w:rsidR="00ED5F8E" w:rsidRDefault="00ED5F8E" w:rsidP="005928D1">
      <w:pPr>
        <w:pStyle w:val="ListBullet"/>
      </w:pPr>
      <w:r>
        <w:t>ensure government investment in VET encourages increased participation in training, and that</w:t>
      </w:r>
      <w:r w:rsidRPr="008D3E24">
        <w:t xml:space="preserve"> </w:t>
      </w:r>
      <w:r>
        <w:t xml:space="preserve">the level of </w:t>
      </w:r>
      <w:r w:rsidRPr="008D3E24">
        <w:t>public investment is commensurate with the outcomes and benefits for students, employers and other beneficiaries</w:t>
      </w:r>
      <w:r>
        <w:t xml:space="preserve"> (ToR 5)</w:t>
      </w:r>
    </w:p>
    <w:p w14:paraId="1D8770A2" w14:textId="77777777" w:rsidR="00ED5F8E" w:rsidRPr="00E34F3C" w:rsidRDefault="00ED5F8E">
      <w:pPr>
        <w:pStyle w:val="ListBullet"/>
        <w:rPr>
          <w:spacing w:val="2"/>
        </w:rPr>
      </w:pPr>
      <w:r w:rsidRPr="00E34F3C">
        <w:rPr>
          <w:spacing w:val="2"/>
        </w:rPr>
        <w:t xml:space="preserve">achieve further reforms through funding arrangements, including extending foundational learning programs and other recommendations made in </w:t>
      </w:r>
      <w:r w:rsidRPr="00E34F3C">
        <w:rPr>
          <w:i/>
          <w:iCs/>
          <w:spacing w:val="2"/>
        </w:rPr>
        <w:t>Strengthening Skills: Expert Review of Australia’s Vocational Education and Training System</w:t>
      </w:r>
      <w:r w:rsidRPr="00E34F3C">
        <w:rPr>
          <w:spacing w:val="2"/>
        </w:rPr>
        <w:t xml:space="preserve"> (the Joyce Review) (ToR 6)</w:t>
      </w:r>
    </w:p>
    <w:p w14:paraId="6FF8AA06" w14:textId="77777777" w:rsidR="00ED5F8E" w:rsidRDefault="00ED5F8E" w:rsidP="005928D1">
      <w:pPr>
        <w:pStyle w:val="ListBullet"/>
      </w:pPr>
      <w:r>
        <w:lastRenderedPageBreak/>
        <w:t>improve performance indicators, data and information sharing arrangements to enable all governments to assess the effectiveness of VET investment and delivery (ToR 7).</w:t>
      </w:r>
    </w:p>
    <w:p w14:paraId="319FAAB5" w14:textId="49780666" w:rsidR="00ED5F8E" w:rsidRDefault="00ED5F8E">
      <w:pPr>
        <w:pStyle w:val="BodyText"/>
      </w:pPr>
      <w:r>
        <w:t>As requested by the Australian Government, this interim report give</w:t>
      </w:r>
      <w:r w:rsidR="00FF2A2B">
        <w:t>s</w:t>
      </w:r>
      <w:r>
        <w:t xml:space="preserve"> particular regard to three terms of reference: streamlining and coordination options, the funding and pricing of VET courses, and government investment in VET (ToR 2, 3 and 5).</w:t>
      </w:r>
      <w:r w:rsidR="00FF2A2B">
        <w:rPr>
          <w:rStyle w:val="FootnoteReference"/>
        </w:rPr>
        <w:footnoteReference w:id="2"/>
      </w:r>
      <w:r>
        <w:t xml:space="preserve"> </w:t>
      </w:r>
    </w:p>
    <w:p w14:paraId="5564A56A" w14:textId="77777777" w:rsidR="00ED5F8E" w:rsidRDefault="00ED5F8E" w:rsidP="00ED5F8E">
      <w:pPr>
        <w:pStyle w:val="Heading2"/>
        <w:numPr>
          <w:ilvl w:val="1"/>
          <w:numId w:val="21"/>
        </w:numPr>
        <w:spacing w:before="360"/>
      </w:pPr>
      <w:bookmarkStart w:id="46" w:name="_Toc41645018"/>
      <w:r>
        <w:t>Context for this review</w:t>
      </w:r>
      <w:bookmarkEnd w:id="46"/>
    </w:p>
    <w:p w14:paraId="112AAE2D" w14:textId="75A242CD" w:rsidR="00ED5F8E" w:rsidRDefault="00ED5F8E" w:rsidP="005928D1">
      <w:pPr>
        <w:pStyle w:val="BodyText"/>
      </w:pPr>
      <w:r>
        <w:t xml:space="preserve">The NASWD is a schedule to the </w:t>
      </w:r>
      <w:r w:rsidRPr="005E1505">
        <w:rPr>
          <w:i/>
        </w:rPr>
        <w:t>Intergovernmental Agreement on Federal Financial Relations</w:t>
      </w:r>
      <w:r>
        <w:t xml:space="preserve"> (IGA FFR). The IGA FFR was intended to establish a ‘new era’ for intergovernmental cooperation on areas of national importance, including health, schools, skills and workforce development, affordable housing, Indigenous reform and disability services </w:t>
      </w:r>
      <w:r w:rsidR="00E85FF0" w:rsidRPr="00E85FF0">
        <w:rPr>
          <w:szCs w:val="24"/>
        </w:rPr>
        <w:t>(COAG 2009a)</w:t>
      </w:r>
      <w:r>
        <w:t>. National agreements under the IGA FFR included agreed long</w:t>
      </w:r>
      <w:r>
        <w:noBreakHyphen/>
        <w:t>term objectives for the sectors, and were expected to improve services by giving the States and Territories more flexibility in the use of Commonwealth grants, while clarifying the roles and responsibilities of each level of government, and improving reporting on performance.</w:t>
      </w:r>
    </w:p>
    <w:p w14:paraId="2D689F95" w14:textId="4081F2F4" w:rsidR="00ED5F8E" w:rsidRDefault="00ED5F8E" w:rsidP="005928D1">
      <w:pPr>
        <w:pStyle w:val="BodyText"/>
      </w:pPr>
      <w:r>
        <w:t>The Australian Government funded the Productivity Commission to ‘</w:t>
      </w:r>
      <w:r w:rsidRPr="009175C4">
        <w:t>undertake independent reviews of nationally significant secto</w:t>
      </w:r>
      <w:r>
        <w:t>r</w:t>
      </w:r>
      <w:r>
        <w:noBreakHyphen/>
      </w:r>
      <w:r w:rsidRPr="009175C4">
        <w:t xml:space="preserve">wide agreements with the States and Territories’ </w:t>
      </w:r>
      <w:r>
        <w:t>in its 2017</w:t>
      </w:r>
      <w:r>
        <w:noBreakHyphen/>
        <w:t xml:space="preserve">18 Budget </w:t>
      </w:r>
      <w:r w:rsidR="00E85FF0" w:rsidRPr="00E85FF0">
        <w:rPr>
          <w:szCs w:val="24"/>
        </w:rPr>
        <w:t>(Australian Government 2017a)</w:t>
      </w:r>
      <w:r w:rsidRPr="009175C4">
        <w:t xml:space="preserve">. </w:t>
      </w:r>
      <w:r>
        <w:t>This review of the NASWD is the second review commissioned by the Australian Government.</w:t>
      </w:r>
      <w:r w:rsidRPr="008557A3">
        <w:rPr>
          <w:rStyle w:val="FootnoteReference"/>
        </w:rPr>
        <w:footnoteReference w:id="3"/>
      </w:r>
    </w:p>
    <w:p w14:paraId="21BEE98D" w14:textId="77777777" w:rsidR="00ED5F8E" w:rsidRDefault="00ED5F8E" w:rsidP="005928D1">
      <w:pPr>
        <w:pStyle w:val="BodyText"/>
      </w:pPr>
      <w:r>
        <w:t>The review is an opportunity to consider how the VET system has developed and performed over the past 10 years. It is also an opportunity to assess whether the ambitious goal of a more collaborative national approach to VET — embodied in the NASWD — has been realised and whether it should remain the model for the future.</w:t>
      </w:r>
    </w:p>
    <w:p w14:paraId="34129892" w14:textId="1908F796" w:rsidR="00ED5F8E" w:rsidRDefault="00ED5F8E">
      <w:pPr>
        <w:pStyle w:val="BodyText"/>
      </w:pPr>
      <w:r>
        <w:t>To an extent, the process of determining what comes after the NASWD has already</w:t>
      </w:r>
      <w:r w:rsidRPr="00CA2370">
        <w:t xml:space="preserve"> </w:t>
      </w:r>
      <w:r>
        <w:t xml:space="preserve">begun, with COAG’s ‘shared vision for VET’, released in August 2019 </w:t>
      </w:r>
      <w:r w:rsidRPr="00BE795B">
        <w:rPr>
          <w:szCs w:val="24"/>
        </w:rPr>
        <w:t>(COAG 2019a)</w:t>
      </w:r>
      <w:r>
        <w:t xml:space="preserve">. The vision also aims to ensure VET operates as part of a ‘joined up and accessible’ tertiary education system, helping people develop skills as needed over their careers. At the request of the COAG Skills Council, senior officials from all jurisdictions have developed a consultation draft of a ‘roadmap’ to guide implementation of the vision (box 1.1), with a proposed timeline of actions to be undertaken over five years </w:t>
      </w:r>
      <w:r w:rsidRPr="00D7423B">
        <w:rPr>
          <w:szCs w:val="24"/>
        </w:rPr>
        <w:t>(SSON 2020)</w:t>
      </w:r>
      <w:r>
        <w:t>.</w:t>
      </w:r>
      <w:r w:rsidDel="00D7423B">
        <w:t xml:space="preserve"> </w:t>
      </w:r>
    </w:p>
    <w:p w14:paraId="4873E46B" w14:textId="36693BAB" w:rsidR="00ED5F8E" w:rsidRDefault="00ED5F8E" w:rsidP="005928D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ED5F8E" w14:paraId="4AF787A3" w14:textId="77777777" w:rsidTr="005928D1">
        <w:trPr>
          <w:tblHeader/>
        </w:trPr>
        <w:tc>
          <w:tcPr>
            <w:tcW w:w="5000" w:type="pct"/>
            <w:tcBorders>
              <w:top w:val="single" w:sz="6" w:space="0" w:color="78A22F"/>
              <w:left w:val="nil"/>
              <w:bottom w:val="nil"/>
              <w:right w:val="nil"/>
            </w:tcBorders>
            <w:shd w:val="clear" w:color="auto" w:fill="F2F2F2"/>
          </w:tcPr>
          <w:p w14:paraId="210EAC5F" w14:textId="428D7A71" w:rsidR="00ED5F8E" w:rsidRDefault="00ED5F8E">
            <w:pPr>
              <w:pStyle w:val="BoxTitle"/>
            </w:pPr>
            <w:r>
              <w:rPr>
                <w:b w:val="0"/>
              </w:rPr>
              <w:t>Box 1.</w:t>
            </w:r>
            <w:r>
              <w:rPr>
                <w:b w:val="0"/>
                <w:noProof/>
              </w:rPr>
              <w:t>1</w:t>
            </w:r>
            <w:r>
              <w:tab/>
              <w:t xml:space="preserve">Key components of </w:t>
            </w:r>
            <w:r w:rsidDel="00E14E77">
              <w:t xml:space="preserve">the </w:t>
            </w:r>
            <w:r>
              <w:t xml:space="preserve">COAG Skills Council’s </w:t>
            </w:r>
            <w:r w:rsidR="003B4295">
              <w:t>d</w:t>
            </w:r>
            <w:r>
              <w:t xml:space="preserve">raft </w:t>
            </w:r>
            <w:r w:rsidR="00D23194">
              <w:t>VET</w:t>
            </w:r>
            <w:r>
              <w:t xml:space="preserve"> Reform Roadmap</w:t>
            </w:r>
          </w:p>
        </w:tc>
      </w:tr>
      <w:tr w:rsidR="00ED5F8E" w14:paraId="080B8ABB" w14:textId="77777777" w:rsidTr="005928D1">
        <w:tc>
          <w:tcPr>
            <w:tcW w:w="5000" w:type="pct"/>
            <w:tcBorders>
              <w:top w:val="nil"/>
              <w:left w:val="nil"/>
              <w:bottom w:val="nil"/>
              <w:right w:val="nil"/>
            </w:tcBorders>
            <w:shd w:val="clear" w:color="auto" w:fill="F2F2F2"/>
          </w:tcPr>
          <w:p w14:paraId="151B4ADD" w14:textId="77777777" w:rsidR="00ED5F8E" w:rsidRDefault="00ED5F8E" w:rsidP="005928D1">
            <w:pPr>
              <w:pStyle w:val="Box"/>
            </w:pPr>
            <w:r>
              <w:t>The draft VET Reform Roadmap sets out three priority areas — improving the relevance, quality and accessibility of the VET system — and actions against these areas leading up to the implementation of major reforms, particularly in years four and five. These reforms include:</w:t>
            </w:r>
          </w:p>
          <w:p w14:paraId="5313C12C" w14:textId="77777777" w:rsidR="00ED5F8E" w:rsidRDefault="00ED5F8E" w:rsidP="005928D1">
            <w:pPr>
              <w:pStyle w:val="BoxListBullet"/>
            </w:pPr>
            <w:r>
              <w:t>a new approach to qualification design and rationalisation of qualifications</w:t>
            </w:r>
          </w:p>
          <w:p w14:paraId="37E69A5D" w14:textId="77777777" w:rsidR="00ED5F8E" w:rsidRDefault="00ED5F8E" w:rsidP="005928D1">
            <w:pPr>
              <w:pStyle w:val="BoxListBullet"/>
            </w:pPr>
            <w:r>
              <w:t>a new quality framework and standards, and new assessment arrangements</w:t>
            </w:r>
          </w:p>
          <w:p w14:paraId="24BCB269" w14:textId="77777777" w:rsidR="00ED5F8E" w:rsidRDefault="00ED5F8E" w:rsidP="005928D1">
            <w:pPr>
              <w:pStyle w:val="BoxListBullet"/>
            </w:pPr>
            <w:r>
              <w:t>new models for employment</w:t>
            </w:r>
            <w:r>
              <w:noBreakHyphen/>
              <w:t>based training</w:t>
            </w:r>
          </w:p>
          <w:p w14:paraId="76152AB3" w14:textId="77777777" w:rsidR="00ED5F8E" w:rsidRDefault="00ED5F8E" w:rsidP="005928D1">
            <w:pPr>
              <w:pStyle w:val="BoxListBullet"/>
            </w:pPr>
            <w:r>
              <w:t>improved design of government and industry support for apprentices and trainees</w:t>
            </w:r>
          </w:p>
          <w:p w14:paraId="25141CF3" w14:textId="77777777" w:rsidR="00ED5F8E" w:rsidRDefault="00ED5F8E" w:rsidP="005928D1">
            <w:pPr>
              <w:pStyle w:val="BoxListBullet"/>
            </w:pPr>
            <w:r>
              <w:t>improvements to VET delivered in schools</w:t>
            </w:r>
          </w:p>
          <w:p w14:paraId="0FA75CF0" w14:textId="77777777" w:rsidR="00ED5F8E" w:rsidRDefault="00ED5F8E" w:rsidP="005928D1">
            <w:pPr>
              <w:pStyle w:val="BoxListBullet"/>
            </w:pPr>
            <w:r>
              <w:t>modern qualification frameworks to support parity between VET and higher education</w:t>
            </w:r>
          </w:p>
          <w:p w14:paraId="22A521AE" w14:textId="77777777" w:rsidR="00ED5F8E" w:rsidRDefault="00ED5F8E" w:rsidP="005928D1">
            <w:pPr>
              <w:pStyle w:val="BoxListBullet"/>
            </w:pPr>
            <w:r>
              <w:t>improved skills demand forecasting and new frameworks for public and private investment</w:t>
            </w:r>
          </w:p>
          <w:p w14:paraId="3409D66B" w14:textId="77777777" w:rsidR="00ED5F8E" w:rsidRDefault="00ED5F8E" w:rsidP="005928D1">
            <w:pPr>
              <w:pStyle w:val="BoxListBullet"/>
            </w:pPr>
            <w:r>
              <w:t>improved governance architecture.</w:t>
            </w:r>
          </w:p>
          <w:p w14:paraId="7873A846" w14:textId="77777777" w:rsidR="00ED5F8E" w:rsidRDefault="00ED5F8E" w:rsidP="005928D1">
            <w:pPr>
              <w:pStyle w:val="Box"/>
            </w:pPr>
            <w:r>
              <w:t>The COAG Skills Council has asked that the Reform Roadmap be prepared for COAG consideration by mid</w:t>
            </w:r>
            <w:r>
              <w:noBreakHyphen/>
              <w:t>2020.</w:t>
            </w:r>
          </w:p>
        </w:tc>
      </w:tr>
      <w:tr w:rsidR="00ED5F8E" w14:paraId="511E1381" w14:textId="77777777" w:rsidTr="005928D1">
        <w:tc>
          <w:tcPr>
            <w:tcW w:w="5000" w:type="pct"/>
            <w:tcBorders>
              <w:top w:val="nil"/>
              <w:left w:val="nil"/>
              <w:bottom w:val="nil"/>
              <w:right w:val="nil"/>
            </w:tcBorders>
            <w:shd w:val="clear" w:color="auto" w:fill="F2F2F2"/>
          </w:tcPr>
          <w:p w14:paraId="3DD5E0CE" w14:textId="07B64131" w:rsidR="00ED5F8E" w:rsidRDefault="00ED5F8E" w:rsidP="005928D1">
            <w:pPr>
              <w:pStyle w:val="BoxSource"/>
            </w:pPr>
            <w:r>
              <w:rPr>
                <w:i/>
              </w:rPr>
              <w:t>Source</w:t>
            </w:r>
            <w:r w:rsidRPr="00167F06">
              <w:t xml:space="preserve">: </w:t>
            </w:r>
            <w:r w:rsidRPr="00BE795B">
              <w:rPr>
                <w:rFonts w:cs="Arial"/>
                <w:szCs w:val="24"/>
              </w:rPr>
              <w:t>(SSON 2020)</w:t>
            </w:r>
            <w:r>
              <w:t>.</w:t>
            </w:r>
          </w:p>
        </w:tc>
      </w:tr>
      <w:tr w:rsidR="00ED5F8E" w14:paraId="4FC61B40" w14:textId="77777777" w:rsidTr="005928D1">
        <w:tc>
          <w:tcPr>
            <w:tcW w:w="5000" w:type="pct"/>
            <w:tcBorders>
              <w:top w:val="nil"/>
              <w:left w:val="nil"/>
              <w:bottom w:val="single" w:sz="6" w:space="0" w:color="78A22F"/>
              <w:right w:val="nil"/>
            </w:tcBorders>
            <w:shd w:val="clear" w:color="auto" w:fill="F2F2F2"/>
          </w:tcPr>
          <w:p w14:paraId="09DF1F72" w14:textId="77777777" w:rsidR="00ED5F8E" w:rsidRDefault="00ED5F8E">
            <w:pPr>
              <w:pStyle w:val="Box"/>
              <w:spacing w:before="0" w:line="120" w:lineRule="exact"/>
            </w:pPr>
          </w:p>
        </w:tc>
      </w:tr>
      <w:tr w:rsidR="00ED5F8E" w:rsidRPr="000863A5" w14:paraId="509A027A" w14:textId="77777777" w:rsidTr="005928D1">
        <w:tc>
          <w:tcPr>
            <w:tcW w:w="5000" w:type="pct"/>
            <w:tcBorders>
              <w:top w:val="single" w:sz="6" w:space="0" w:color="78A22F"/>
              <w:left w:val="nil"/>
              <w:bottom w:val="nil"/>
              <w:right w:val="nil"/>
            </w:tcBorders>
          </w:tcPr>
          <w:p w14:paraId="7E1040FC" w14:textId="7E22F23F" w:rsidR="00ED5F8E" w:rsidRPr="00626D32" w:rsidRDefault="00ED5F8E" w:rsidP="005928D1">
            <w:pPr>
              <w:pStyle w:val="BoxSpaceBelow"/>
            </w:pPr>
          </w:p>
        </w:tc>
      </w:tr>
    </w:tbl>
    <w:p w14:paraId="3F5DD0C5" w14:textId="77777777" w:rsidR="00ED5F8E" w:rsidRDefault="00ED5F8E" w:rsidP="005928D1">
      <w:pPr>
        <w:pStyle w:val="Heading3"/>
      </w:pPr>
      <w:r>
        <w:t>T</w:t>
      </w:r>
      <w:r w:rsidRPr="00FB1E19">
        <w:t>he VET s</w:t>
      </w:r>
      <w:r>
        <w:t xml:space="preserve">ystem has </w:t>
      </w:r>
      <w:r w:rsidRPr="00FB1E19">
        <w:t>been the subject of recent reviews</w:t>
      </w:r>
    </w:p>
    <w:p w14:paraId="0D1EF63A" w14:textId="34F8B914" w:rsidR="00ED5F8E" w:rsidRDefault="00ED5F8E" w:rsidP="005928D1">
      <w:pPr>
        <w:pStyle w:val="BodyText"/>
      </w:pPr>
      <w:r>
        <w:t>The Commission’s study follows many recent reviews into the VET system and subsequent Government decisions. Relevant past reviews are</w:t>
      </w:r>
      <w:r w:rsidDel="002031D4">
        <w:t xml:space="preserve"> </w:t>
      </w:r>
      <w:r>
        <w:t xml:space="preserve">the 2018 review of the </w:t>
      </w:r>
      <w:r w:rsidRPr="009D4E17">
        <w:rPr>
          <w:i/>
          <w:iCs/>
        </w:rPr>
        <w:t>National Vocational Education and Training Regulation Act 2011</w:t>
      </w:r>
      <w:r>
        <w:t xml:space="preserve"> </w:t>
      </w:r>
      <w:r w:rsidRPr="00E21C44">
        <w:rPr>
          <w:szCs w:val="24"/>
        </w:rPr>
        <w:t>(Braithwaite 2018)</w:t>
      </w:r>
      <w:r>
        <w:t xml:space="preserve">, the 2019 review of the Australian Qualifications Framework </w:t>
      </w:r>
      <w:r w:rsidRPr="00DA7CE4">
        <w:rPr>
          <w:szCs w:val="24"/>
        </w:rPr>
        <w:t>(Noonan et al. 2019)</w:t>
      </w:r>
      <w:r>
        <w:t xml:space="preserve">, the 2019 Joyce Review of the VET system </w:t>
      </w:r>
      <w:r w:rsidRPr="00D97FF7">
        <w:rPr>
          <w:szCs w:val="24"/>
        </w:rPr>
        <w:t>(Joyce 2019)</w:t>
      </w:r>
      <w:r>
        <w:t xml:space="preserve"> and the 2020 review of the regulatory practices, governance and culture of the Australian Skills Quality Authority </w:t>
      </w:r>
      <w:r w:rsidRPr="00CD5553">
        <w:rPr>
          <w:szCs w:val="24"/>
        </w:rPr>
        <w:t>(mpconsulting 2020)</w:t>
      </w:r>
      <w:r>
        <w:t xml:space="preserve">. </w:t>
      </w:r>
    </w:p>
    <w:p w14:paraId="77D8CEAE" w14:textId="77F8C377" w:rsidR="00ED5F8E" w:rsidRDefault="00ED5F8E" w:rsidP="005928D1">
      <w:pPr>
        <w:pStyle w:val="BodyText"/>
      </w:pPr>
      <w:r>
        <w:t>Other reviews are also underway or with government, including reviews of: post</w:t>
      </w:r>
      <w:r>
        <w:noBreakHyphen/>
        <w:t xml:space="preserve">senior secondary school pathways by the COAG Education Council </w:t>
      </w:r>
      <w:r w:rsidRPr="00B53A1E">
        <w:rPr>
          <w:szCs w:val="24"/>
        </w:rPr>
        <w:t>(COAG Education Council 2019)</w:t>
      </w:r>
      <w:r>
        <w:t xml:space="preserve">; student loans by the COAG Skills Council </w:t>
      </w:r>
      <w:r w:rsidRPr="00DA11F5">
        <w:rPr>
          <w:szCs w:val="24"/>
        </w:rPr>
        <w:t>(COAG 2019c)</w:t>
      </w:r>
      <w:r>
        <w:t xml:space="preserve">; the Australian Apprenticeships National Skills Needs List by the Australian Government </w:t>
      </w:r>
      <w:r w:rsidR="00E85FF0" w:rsidRPr="00E85FF0">
        <w:rPr>
          <w:szCs w:val="24"/>
        </w:rPr>
        <w:t>(DESSFB 2019e)</w:t>
      </w:r>
      <w:r>
        <w:t>; and</w:t>
      </w:r>
      <w:r w:rsidDel="0034682A">
        <w:t xml:space="preserve"> </w:t>
      </w:r>
      <w:r>
        <w:t xml:space="preserve">VET policies and administration </w:t>
      </w:r>
      <w:r w:rsidR="00AC43AC">
        <w:t>by</w:t>
      </w:r>
      <w:r>
        <w:t xml:space="preserve"> State and Territory </w:t>
      </w:r>
      <w:r w:rsidR="00AC43AC">
        <w:t>governments</w:t>
      </w:r>
      <w:r>
        <w:t>.</w:t>
      </w:r>
    </w:p>
    <w:p w14:paraId="537DF194" w14:textId="0FBDCF39" w:rsidR="00ED5F8E" w:rsidRDefault="00ED5F8E" w:rsidP="005928D1">
      <w:pPr>
        <w:pStyle w:val="BodyText"/>
      </w:pPr>
      <w:r>
        <w:t xml:space="preserve">These reviews and associated reform agendas cover virtually every aspect of VET. They include development and accreditation of training courses, the quality of regulation, the delivery of VET in Schools, funding approaches, reform of pathways between education sectors, reform of information for users of VET and reform of governance arrangements. The </w:t>
      </w:r>
      <w:r w:rsidR="001A3246" w:rsidRPr="001A3246">
        <w:t>draft</w:t>
      </w:r>
      <w:r w:rsidRPr="001A3246">
        <w:t xml:space="preserve"> VET Reform Roadmap</w:t>
      </w:r>
      <w:r>
        <w:t xml:space="preserve"> prepared for the COAG Skills Council is intended to bring the results of these reviews together (SSON 2020). </w:t>
      </w:r>
    </w:p>
    <w:p w14:paraId="21A9AB16" w14:textId="111E0D9F" w:rsidR="00ED5F8E" w:rsidRDefault="00ED5F8E" w:rsidP="005928D1">
      <w:pPr>
        <w:pStyle w:val="BodyText"/>
      </w:pPr>
      <w:r>
        <w:lastRenderedPageBreak/>
        <w:t>Compared to most of the reviews listed above, the Commission’s inquiry is broader, raising questions about the direction of VET policy and how governments can best co</w:t>
      </w:r>
      <w:r w:rsidR="00E31062">
        <w:noBreakHyphen/>
      </w:r>
      <w:r>
        <w:t xml:space="preserve">operate to improve the performance of the VET </w:t>
      </w:r>
      <w:r w:rsidDel="002031D4">
        <w:t>system</w:t>
      </w:r>
      <w:r>
        <w:t>.</w:t>
      </w:r>
      <w:r w:rsidDel="00813958">
        <w:t xml:space="preserve"> </w:t>
      </w:r>
    </w:p>
    <w:p w14:paraId="05152930" w14:textId="77777777" w:rsidR="00ED5F8E" w:rsidRDefault="00ED5F8E" w:rsidP="005928D1">
      <w:pPr>
        <w:pStyle w:val="Heading3"/>
      </w:pPr>
      <w:r>
        <w:t>The VET sector faces heightened challenges</w:t>
      </w:r>
    </w:p>
    <w:p w14:paraId="17D9C0C6" w14:textId="77777777" w:rsidR="00ED5F8E" w:rsidRDefault="00ED5F8E" w:rsidP="005928D1">
      <w:pPr>
        <w:pStyle w:val="BodyText"/>
      </w:pPr>
      <w:r>
        <w:t xml:space="preserve">The VET sector </w:t>
      </w:r>
      <w:r w:rsidDel="00E648E9">
        <w:t>faces</w:t>
      </w:r>
      <w:r>
        <w:t xml:space="preserve"> two major challenges: the first is the impact of rapidly changing technology on training needs and delivery; the second, more recent, disruption is the COVID</w:t>
      </w:r>
      <w:r>
        <w:noBreakHyphen/>
        <w:t>19 pandemic.</w:t>
      </w:r>
    </w:p>
    <w:p w14:paraId="17C53776" w14:textId="77777777" w:rsidR="00ED5F8E" w:rsidRDefault="00ED5F8E" w:rsidP="005928D1">
      <w:pPr>
        <w:pStyle w:val="Heading4"/>
      </w:pPr>
      <w:r>
        <w:t>Technological change</w:t>
      </w:r>
    </w:p>
    <w:p w14:paraId="03ED60F2" w14:textId="77777777" w:rsidR="00ED5F8E" w:rsidRDefault="00ED5F8E" w:rsidP="005928D1">
      <w:pPr>
        <w:pStyle w:val="BodyText"/>
      </w:pPr>
      <w:r>
        <w:t>Both the NASWD and the COAG ‘shared vision’ endorsed the broad goal of creating a more skilled workforce to meet the challenges of technological change.</w:t>
      </w:r>
    </w:p>
    <w:p w14:paraId="44ACC46F" w14:textId="50A2DCA2" w:rsidR="00ED5F8E" w:rsidRDefault="00ED5F8E" w:rsidP="005928D1">
      <w:pPr>
        <w:pStyle w:val="BodyText"/>
      </w:pPr>
      <w:r>
        <w:t xml:space="preserve">In the past 40 years there has been stronger growth in the highest skill jobs (figure 1.1) and higher incomes for those with higher skills </w:t>
      </w:r>
      <w:r w:rsidRPr="00C13CBD">
        <w:rPr>
          <w:szCs w:val="24"/>
        </w:rPr>
        <w:t>(Heath 2020)</w:t>
      </w:r>
      <w:r>
        <w:t>. In addition, routine, low</w:t>
      </w:r>
      <w:r>
        <w:noBreakHyphen/>
        <w:t>skilled work is declining, although non</w:t>
      </w:r>
      <w:r>
        <w:noBreakHyphen/>
        <w:t>routine, low</w:t>
      </w:r>
      <w:r>
        <w:noBreakHyphen/>
        <w:t xml:space="preserve">skilled work — such as work in the caring professions — has held up well (chapter 3). </w:t>
      </w:r>
    </w:p>
    <w:p w14:paraId="32F8A9B8" w14:textId="77777777" w:rsidR="00ED5F8E" w:rsidRDefault="00ED5F8E" w:rsidP="005928D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ED5F8E" w14:paraId="2DA48AFC" w14:textId="77777777" w:rsidTr="005928D1">
        <w:trPr>
          <w:tblHeader/>
        </w:trPr>
        <w:tc>
          <w:tcPr>
            <w:tcW w:w="5000" w:type="pct"/>
            <w:tcBorders>
              <w:top w:val="single" w:sz="6" w:space="0" w:color="78A22F"/>
              <w:left w:val="nil"/>
              <w:bottom w:val="nil"/>
              <w:right w:val="nil"/>
            </w:tcBorders>
            <w:shd w:val="clear" w:color="auto" w:fill="auto"/>
          </w:tcPr>
          <w:p w14:paraId="0893D80E" w14:textId="376910DD" w:rsidR="00ED5F8E" w:rsidRPr="007D0783" w:rsidRDefault="00ED5F8E" w:rsidP="005928D1">
            <w:pPr>
              <w:pStyle w:val="FigureTitle"/>
              <w:rPr>
                <w:spacing w:val="-6"/>
              </w:rPr>
            </w:pPr>
            <w:r w:rsidRPr="00784A05">
              <w:rPr>
                <w:b w:val="0"/>
              </w:rPr>
              <w:t xml:space="preserve">Figure </w:t>
            </w:r>
            <w:r>
              <w:rPr>
                <w:b w:val="0"/>
              </w:rPr>
              <w:t>1.</w:t>
            </w:r>
            <w:r>
              <w:rPr>
                <w:b w:val="0"/>
                <w:noProof/>
              </w:rPr>
              <w:t>1</w:t>
            </w:r>
            <w:r>
              <w:tab/>
            </w:r>
            <w:r w:rsidRPr="007D0783">
              <w:rPr>
                <w:spacing w:val="-6"/>
              </w:rPr>
              <w:t>The employment share of high</w:t>
            </w:r>
            <w:r w:rsidRPr="007D0783">
              <w:rPr>
                <w:spacing w:val="-6"/>
              </w:rPr>
              <w:noBreakHyphen/>
              <w:t>skilled labour has grown strongly</w:t>
            </w:r>
          </w:p>
          <w:p w14:paraId="2AD44D41" w14:textId="59072491" w:rsidR="00ED5F8E" w:rsidRPr="00176D3F" w:rsidRDefault="00E70BDB" w:rsidP="007211E5">
            <w:pPr>
              <w:pStyle w:val="Subtitle"/>
            </w:pPr>
            <w:r>
              <w:t>S</w:t>
            </w:r>
            <w:r w:rsidR="00ED5F8E">
              <w:t xml:space="preserve">hares of total employment by skill level </w:t>
            </w:r>
            <w:r>
              <w:t>(</w:t>
            </w:r>
            <w:r w:rsidR="007211E5">
              <w:t>per cent</w:t>
            </w:r>
            <w:r>
              <w:t>)</w:t>
            </w:r>
          </w:p>
        </w:tc>
      </w:tr>
      <w:tr w:rsidR="00ED5F8E" w14:paraId="5E6F7F76" w14:textId="77777777" w:rsidTr="005928D1">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ED5F8E" w:rsidRPr="00B1465D" w14:paraId="432769EF" w14:textId="77777777" w:rsidTr="005928D1">
              <w:trPr>
                <w:tblHeader/>
                <w:jc w:val="center"/>
              </w:trPr>
              <w:tc>
                <w:tcPr>
                  <w:tcW w:w="5000" w:type="pct"/>
                  <w:tcBorders>
                    <w:top w:val="nil"/>
                    <w:bottom w:val="nil"/>
                  </w:tcBorders>
                </w:tcPr>
                <w:p w14:paraId="1C74AD41" w14:textId="5A9DF610" w:rsidR="00ED5F8E" w:rsidRPr="00B1465D" w:rsidRDefault="00521AFE" w:rsidP="005928D1">
                  <w:pPr>
                    <w:pStyle w:val="Figure"/>
                    <w:spacing w:before="60" w:after="60"/>
                    <w:rPr>
                      <w:rFonts w:ascii="Arial" w:hAnsi="Arial" w:cs="Arial"/>
                      <w:sz w:val="18"/>
                      <w:szCs w:val="18"/>
                    </w:rPr>
                  </w:pPr>
                  <w:r w:rsidRPr="00521AFE">
                    <w:rPr>
                      <w:rFonts w:ascii="Arial" w:hAnsi="Arial" w:cs="Arial"/>
                      <w:noProof/>
                      <w:sz w:val="18"/>
                      <w:szCs w:val="18"/>
                    </w:rPr>
                    <w:drawing>
                      <wp:inline distT="0" distB="0" distL="0" distR="0" wp14:anchorId="6DD4F463" wp14:editId="3B06FA8F">
                        <wp:extent cx="5364000" cy="2889761"/>
                        <wp:effectExtent l="0" t="0" r="0" b="0"/>
                        <wp:docPr id="52" name="Picture 52" descr="Figure 1.1 - This chart provides a breakdown of employment by the level of skill involved. Of the five skill levels, jobs in the highest skill level have grown strongly and consistently since the late 1960s. The second highest skill level has also increased its percentage share of total employment. The lowest three categories have shown consistent declines in their shares of employ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364000" cy="2889761"/>
                                </a:xfrm>
                                <a:prstGeom prst="rect">
                                  <a:avLst/>
                                </a:prstGeom>
                                <a:noFill/>
                                <a:ln>
                                  <a:noFill/>
                                </a:ln>
                              </pic:spPr>
                            </pic:pic>
                          </a:graphicData>
                        </a:graphic>
                      </wp:inline>
                    </w:drawing>
                  </w:r>
                </w:p>
              </w:tc>
            </w:tr>
          </w:tbl>
          <w:p w14:paraId="5A17CF10" w14:textId="77777777" w:rsidR="00ED5F8E" w:rsidRDefault="00ED5F8E" w:rsidP="005928D1">
            <w:pPr>
              <w:pStyle w:val="Figure"/>
            </w:pPr>
          </w:p>
        </w:tc>
      </w:tr>
      <w:tr w:rsidR="00ED5F8E" w:rsidRPr="00176D3F" w14:paraId="399C984D" w14:textId="77777777" w:rsidTr="005928D1">
        <w:tc>
          <w:tcPr>
            <w:tcW w:w="5000" w:type="pct"/>
            <w:tcBorders>
              <w:top w:val="nil"/>
              <w:left w:val="nil"/>
              <w:bottom w:val="nil"/>
              <w:right w:val="nil"/>
            </w:tcBorders>
            <w:shd w:val="clear" w:color="auto" w:fill="auto"/>
          </w:tcPr>
          <w:p w14:paraId="7679CC39" w14:textId="22C03B04" w:rsidR="00ED5F8E" w:rsidRPr="00176D3F" w:rsidRDefault="00ED5F8E" w:rsidP="005928D1">
            <w:pPr>
              <w:pStyle w:val="Source"/>
            </w:pPr>
            <w:r>
              <w:rPr>
                <w:i/>
              </w:rPr>
              <w:t>S</w:t>
            </w:r>
            <w:r w:rsidRPr="00784A05">
              <w:rPr>
                <w:i/>
              </w:rPr>
              <w:t>ource</w:t>
            </w:r>
            <w:r>
              <w:rPr>
                <w:i/>
              </w:rPr>
              <w:t>s</w:t>
            </w:r>
            <w:r w:rsidRPr="00176D3F">
              <w:t xml:space="preserve">: </w:t>
            </w:r>
            <w:r>
              <w:t xml:space="preserve">Heath </w:t>
            </w:r>
            <w:r w:rsidRPr="003B711B">
              <w:rPr>
                <w:rFonts w:cs="Arial"/>
              </w:rPr>
              <w:t>(2020)</w:t>
            </w:r>
            <w:r>
              <w:t xml:space="preserve">; Borland and Coelli </w:t>
            </w:r>
            <w:r w:rsidRPr="006D76B6">
              <w:rPr>
                <w:rFonts w:cs="Arial"/>
              </w:rPr>
              <w:t>(2017)</w:t>
            </w:r>
            <w:r>
              <w:t>.</w:t>
            </w:r>
          </w:p>
        </w:tc>
      </w:tr>
      <w:tr w:rsidR="00ED5F8E" w14:paraId="4E41F623" w14:textId="77777777" w:rsidTr="005928D1">
        <w:tc>
          <w:tcPr>
            <w:tcW w:w="5000" w:type="pct"/>
            <w:tcBorders>
              <w:top w:val="nil"/>
              <w:left w:val="nil"/>
              <w:bottom w:val="single" w:sz="6" w:space="0" w:color="78A22F"/>
              <w:right w:val="nil"/>
            </w:tcBorders>
            <w:shd w:val="clear" w:color="auto" w:fill="auto"/>
          </w:tcPr>
          <w:p w14:paraId="478B8389" w14:textId="77777777" w:rsidR="00ED5F8E" w:rsidRDefault="00ED5F8E" w:rsidP="005928D1">
            <w:pPr>
              <w:pStyle w:val="Figurespace"/>
            </w:pPr>
          </w:p>
        </w:tc>
      </w:tr>
      <w:tr w:rsidR="00ED5F8E" w:rsidRPr="000863A5" w14:paraId="4D7C44F7" w14:textId="77777777" w:rsidTr="005928D1">
        <w:tc>
          <w:tcPr>
            <w:tcW w:w="5000" w:type="pct"/>
            <w:tcBorders>
              <w:top w:val="single" w:sz="6" w:space="0" w:color="78A22F"/>
              <w:left w:val="nil"/>
              <w:bottom w:val="nil"/>
              <w:right w:val="nil"/>
            </w:tcBorders>
          </w:tcPr>
          <w:p w14:paraId="538C6E9C" w14:textId="77777777" w:rsidR="00ED5F8E" w:rsidRPr="00626D32" w:rsidRDefault="00ED5F8E" w:rsidP="005928D1">
            <w:pPr>
              <w:pStyle w:val="BoxSpaceBelow"/>
            </w:pPr>
          </w:p>
        </w:tc>
      </w:tr>
    </w:tbl>
    <w:p w14:paraId="7701C0A5" w14:textId="77777777" w:rsidR="007211E5" w:rsidRDefault="007211E5" w:rsidP="005928D1">
      <w:pPr>
        <w:pStyle w:val="BodyText"/>
      </w:pPr>
      <w:r>
        <w:br w:type="page"/>
      </w:r>
    </w:p>
    <w:p w14:paraId="336E9FF5" w14:textId="7916B3EF" w:rsidR="00ED5F8E" w:rsidRDefault="00ED5F8E" w:rsidP="005928D1">
      <w:pPr>
        <w:pStyle w:val="BodyText"/>
      </w:pPr>
      <w:r>
        <w:lastRenderedPageBreak/>
        <w:t>Two significant factors are contributing to these outcomes: the decline of employment in manufacturing as a share of the workforce with the growth in employment in the services sector; and the rise of non</w:t>
      </w:r>
      <w:r>
        <w:noBreakHyphen/>
        <w:t>routine jobs at the expense of routine ones. Both are caused</w:t>
      </w:r>
      <w:r w:rsidDel="00927044">
        <w:t xml:space="preserve"> in part</w:t>
      </w:r>
      <w:r>
        <w:t xml:space="preserve"> by technological progress (such as computerisation and automation). </w:t>
      </w:r>
    </w:p>
    <w:p w14:paraId="35FB46E2" w14:textId="77777777" w:rsidR="00ED5F8E" w:rsidRDefault="00ED5F8E" w:rsidP="005928D1">
      <w:pPr>
        <w:pStyle w:val="BodyText"/>
      </w:pPr>
      <w:r>
        <w:t>At the same time, some predicted changes in the labour market — such as rapid growth in self</w:t>
      </w:r>
      <w:r>
        <w:noBreakHyphen/>
        <w:t>employment and the gig economy — have been slow to emerge. The length of tenure in jobs is also rising slightly, despite claims that workers are increasingly changing jobs and moving between sectors.</w:t>
      </w:r>
    </w:p>
    <w:p w14:paraId="03DB0D85" w14:textId="77777777" w:rsidR="00ED5F8E" w:rsidRDefault="00ED5F8E" w:rsidP="005928D1">
      <w:pPr>
        <w:pStyle w:val="BodyText"/>
      </w:pPr>
      <w:r>
        <w:t>There is broad consensus that individual tasks, rather than entire jobs, are likely to be most affected by automation. It has proven easier to automate routine tasks (including some cognitive tasks, such as analysis of financial reports) than tasks that rely on ‘soft’ skills, such as perception, creative and social intelligence, empathy, tacit knowledge and high levels of dexterity. The OECD has observed that:</w:t>
      </w:r>
    </w:p>
    <w:p w14:paraId="05A24A63" w14:textId="17B4436C" w:rsidR="00ED5F8E" w:rsidRPr="006B5859" w:rsidRDefault="00ED5F8E" w:rsidP="005928D1">
      <w:pPr>
        <w:pStyle w:val="Quote"/>
      </w:pPr>
      <w:r>
        <w:t xml:space="preserve">Technology can replace workers in routine tasks that are easy to automate and </w:t>
      </w:r>
      <w:r w:rsidRPr="0031483A">
        <w:t>complement</w:t>
      </w:r>
      <w:r>
        <w:t xml:space="preserve"> workers in tasks that require creativity, problem solving and cognitive skills. As machine learning and artificial intelligence advance in many sectors, a growing number of workers may need to move from declining occupations (which are highly intensive in low</w:t>
      </w:r>
      <w:r>
        <w:noBreakHyphen/>
        <w:t>skilled routine tasks) to growing ones (which are characterised by high</w:t>
      </w:r>
      <w:r>
        <w:noBreakHyphen/>
        <w:t>level, non</w:t>
      </w:r>
      <w:r>
        <w:noBreakHyphen/>
        <w:t xml:space="preserve">routine cognitive skills). </w:t>
      </w:r>
      <w:r w:rsidR="00E85FF0" w:rsidRPr="00E85FF0">
        <w:rPr>
          <w:szCs w:val="24"/>
        </w:rPr>
        <w:t>(OECD 2019a, p. 12)</w:t>
      </w:r>
    </w:p>
    <w:p w14:paraId="3E0C6BBE" w14:textId="5A85E76E" w:rsidR="00ED5F8E" w:rsidRDefault="00ED5F8E" w:rsidP="005928D1">
      <w:pPr>
        <w:pStyle w:val="BodyText"/>
      </w:pPr>
      <w:r>
        <w:t>New technologies will both complement and substitute for labour. Employees with higher skill levels will be more likely to benefit</w:t>
      </w:r>
      <w:r w:rsidDel="006A4F74">
        <w:t xml:space="preserve"> from </w:t>
      </w:r>
      <w:r>
        <w:t>complementary change. Over recent decades, the tendency has been for technological change to be ‘skill biased’ — that is, it increases the overall demand for higher</w:t>
      </w:r>
      <w:r>
        <w:noBreakHyphen/>
        <w:t xml:space="preserve">skilled labour across the economy </w:t>
      </w:r>
      <w:r w:rsidRPr="00CE279F">
        <w:rPr>
          <w:szCs w:val="24"/>
        </w:rPr>
        <w:t>(Borland and Coelli 2017)</w:t>
      </w:r>
      <w:r>
        <w:t xml:space="preserve">. This suggests that demand for training in the future will come from workers seeking to increase their skills for existing jobs, as much as from those seeking to retrain for new jobs. Demand may also grow for education and training of all types — VET, higher education and informal training </w:t>
      </w:r>
      <w:r w:rsidRPr="00C05430">
        <w:rPr>
          <w:szCs w:val="24"/>
        </w:rPr>
        <w:t>(Brennan 2019)</w:t>
      </w:r>
      <w:r>
        <w:t>.</w:t>
      </w:r>
      <w:r w:rsidRPr="00CD3D07">
        <w:t xml:space="preserve"> </w:t>
      </w:r>
      <w:r>
        <w:t>Overall, this suggests that it will be important to ensure effective mechanisms for building and updating workforce skills.</w:t>
      </w:r>
    </w:p>
    <w:p w14:paraId="7D8E1F34" w14:textId="433251A2" w:rsidR="00ED5F8E" w:rsidRDefault="00ED5F8E" w:rsidP="005928D1">
      <w:pPr>
        <w:pStyle w:val="BodyText"/>
      </w:pPr>
      <w:r>
        <w:t xml:space="preserve">The implications for the VET sector in particular are less clear. Seventy per cent of people in the highest skill jobs have at least a bachelor’s degree </w:t>
      </w:r>
      <w:r w:rsidRPr="00661267">
        <w:rPr>
          <w:szCs w:val="24"/>
        </w:rPr>
        <w:t>(Heath 2020)</w:t>
      </w:r>
      <w:r>
        <w:t>, which suggests that the recent shift towards higher education may be a sensible response to the changing labour market. However, the level of over</w:t>
      </w:r>
      <w:r>
        <w:noBreakHyphen/>
        <w:t xml:space="preserve">skilling — employees with a bachelor’s degree in a job where it is not required — also appears to be rising. There is evidence to suggest that some students who did poorly at university could have achieved better income and employment outcomes with a VET qualification </w:t>
      </w:r>
      <w:r w:rsidRPr="004F0438">
        <w:rPr>
          <w:szCs w:val="24"/>
        </w:rPr>
        <w:t>(Heath 2020)</w:t>
      </w:r>
      <w:r>
        <w:t>.</w:t>
      </w:r>
    </w:p>
    <w:p w14:paraId="504FFD29" w14:textId="77777777" w:rsidR="00ED5F8E" w:rsidRPr="00767867" w:rsidRDefault="00ED5F8E" w:rsidP="005928D1">
      <w:pPr>
        <w:pStyle w:val="BodyText"/>
        <w:rPr>
          <w:spacing w:val="-2"/>
        </w:rPr>
      </w:pPr>
      <w:r w:rsidRPr="00767867">
        <w:rPr>
          <w:spacing w:val="-2"/>
        </w:rPr>
        <w:t xml:space="preserve">This review will consider whether government policy adequately responds to these challenges and, more broadly, whether the NASWD </w:t>
      </w:r>
      <w:r w:rsidRPr="00767867" w:rsidDel="00F24291">
        <w:rPr>
          <w:spacing w:val="-2"/>
        </w:rPr>
        <w:t xml:space="preserve">supports </w:t>
      </w:r>
      <w:r w:rsidRPr="00767867">
        <w:rPr>
          <w:spacing w:val="-2"/>
        </w:rPr>
        <w:t xml:space="preserve">governments’ vision for the sector. </w:t>
      </w:r>
    </w:p>
    <w:p w14:paraId="27AFDDB2" w14:textId="77777777" w:rsidR="00ED5F8E" w:rsidRDefault="00ED5F8E" w:rsidP="005928D1">
      <w:pPr>
        <w:pStyle w:val="Heading4"/>
      </w:pPr>
      <w:r>
        <w:lastRenderedPageBreak/>
        <w:t>The impact of the COVID</w:t>
      </w:r>
      <w:r>
        <w:noBreakHyphen/>
        <w:t>19 pandemic</w:t>
      </w:r>
    </w:p>
    <w:p w14:paraId="20D8BA4D" w14:textId="77777777" w:rsidR="00ED5F8E" w:rsidRDefault="00ED5F8E" w:rsidP="005928D1">
      <w:pPr>
        <w:pStyle w:val="BodyText"/>
      </w:pPr>
      <w:r>
        <w:t>At the time of writing, the COVID</w:t>
      </w:r>
      <w:r>
        <w:noBreakHyphen/>
        <w:t xml:space="preserve">19 pandemic </w:t>
      </w:r>
      <w:r w:rsidDel="009902B2">
        <w:t>i</w:t>
      </w:r>
      <w:r>
        <w:t>s a major global health challenge.</w:t>
      </w:r>
      <w:r w:rsidRPr="00114A72">
        <w:rPr>
          <w:rStyle w:val="FootnoteReference"/>
        </w:rPr>
        <w:footnoteReference w:id="4"/>
      </w:r>
      <w:r>
        <w:t xml:space="preserve"> Policy responses have varied around the world, but have generally involved strict controls on travel, social distancing, and limits to business activity. These policies have reshaped the global economy in 2020 through their severe effects on business operation, employment, consumer demand, and international supply chains. </w:t>
      </w:r>
    </w:p>
    <w:p w14:paraId="356FDE23" w14:textId="77777777" w:rsidR="00ED5F8E" w:rsidRDefault="00ED5F8E" w:rsidP="005928D1">
      <w:pPr>
        <w:pStyle w:val="BodyText"/>
      </w:pPr>
      <w:r>
        <w:t>A multi</w:t>
      </w:r>
      <w:r>
        <w:noBreakHyphen/>
        <w:t xml:space="preserve">faceted policy response has been implemented by the Australian, State, and Territory governments, with restrictions evolving according to the changing medical situation and perceived risks in each State and Territory. </w:t>
      </w:r>
    </w:p>
    <w:p w14:paraId="1FA9A71B" w14:textId="77777777" w:rsidR="00ED5F8E" w:rsidRDefault="00ED5F8E" w:rsidP="005928D1">
      <w:pPr>
        <w:pStyle w:val="BodyText"/>
      </w:pPr>
      <w:r>
        <w:t>Australia’s policy response to COVID</w:t>
      </w:r>
      <w:r>
        <w:noBreakHyphen/>
        <w:t xml:space="preserve">19, as well as the state of the global economy, will have a significant bearing on the VET sector in Australia. Some impacts are already apparent. Others will be clearer by the time the final report of this review is completed. Beyond this timeframe, broader questions will remain as to whether the pandemic will result in fundamental changes to the VET sector and VET policy. </w:t>
      </w:r>
    </w:p>
    <w:p w14:paraId="4A7C67BD" w14:textId="77777777" w:rsidR="00ED5F8E" w:rsidRDefault="00ED5F8E" w:rsidP="005928D1">
      <w:pPr>
        <w:pStyle w:val="Heading5"/>
      </w:pPr>
      <w:r>
        <w:t>Interrupted learning and adaptive delivery</w:t>
      </w:r>
    </w:p>
    <w:p w14:paraId="21A48897" w14:textId="27617A9E" w:rsidR="00ED5F8E" w:rsidRDefault="00ED5F8E" w:rsidP="005928D1">
      <w:pPr>
        <w:pStyle w:val="BodyText"/>
      </w:pPr>
      <w:r>
        <w:t>Escalating restrictions for social distancing</w:t>
      </w:r>
      <w:r w:rsidRPr="00114A72">
        <w:rPr>
          <w:rStyle w:val="FootnoteReference"/>
        </w:rPr>
        <w:footnoteReference w:id="5"/>
      </w:r>
      <w:r>
        <w:t xml:space="preserve"> have led to the suspension of most face</w:t>
      </w:r>
      <w:r>
        <w:noBreakHyphen/>
        <w:t>to</w:t>
      </w:r>
      <w:r>
        <w:noBreakHyphen/>
        <w:t>face learning in the VET sector. The impact of these restrictions on students will depend on their duration, as well as the ability of RTOs to offer alternative forms of delivery. The first point is impossible to predict at the time of writing. On the second point, there has been a significant pivot by RTOs toward online delivery. TAFE S</w:t>
      </w:r>
      <w:r w:rsidR="006419E9">
        <w:t>outh Australia has moved 94 per </w:t>
      </w:r>
      <w:r>
        <w:t xml:space="preserve">cent of its courses to online delivery, with some rescheduling of theoretical and practical elements </w:t>
      </w:r>
      <w:r w:rsidRPr="009D56A7">
        <w:rPr>
          <w:szCs w:val="24"/>
        </w:rPr>
        <w:t>(TDA 2020)</w:t>
      </w:r>
      <w:r>
        <w:t xml:space="preserve">. Governments have facilitated the creation of online short courses free to students. As data become available, it will be clearer as to what extent online delivery supported the continuity of students’ learning. </w:t>
      </w:r>
    </w:p>
    <w:p w14:paraId="4018D4E8" w14:textId="299BF8FF" w:rsidR="00ED5F8E" w:rsidRDefault="00ED5F8E" w:rsidP="005928D1">
      <w:pPr>
        <w:pStyle w:val="BodyText"/>
      </w:pPr>
      <w:r>
        <w:t>Aside from social distancing, travel restrictions have direct effects on the international segment of the VET sector. After initially implementing country</w:t>
      </w:r>
      <w:r>
        <w:noBreakHyphen/>
        <w:t>specific travel restrictions and quarantine requirements, the Australian Government closed international travel to Australia for non</w:t>
      </w:r>
      <w:r>
        <w:noBreakHyphen/>
        <w:t>citizens and non</w:t>
      </w:r>
      <w:r>
        <w:noBreakHyphen/>
        <w:t xml:space="preserve">residents on 20 March 2020 </w:t>
      </w:r>
      <w:r w:rsidRPr="00A5208D">
        <w:rPr>
          <w:szCs w:val="24"/>
        </w:rPr>
        <w:t>(Prime Minister of Australia </w:t>
      </w:r>
      <w:r w:rsidRPr="008109B4">
        <w:rPr>
          <w:szCs w:val="24"/>
        </w:rPr>
        <w:t>2020b)</w:t>
      </w:r>
      <w:r>
        <w:t xml:space="preserve">. </w:t>
      </w:r>
    </w:p>
    <w:p w14:paraId="13ACB023" w14:textId="26D9C3CC" w:rsidR="00ED5F8E" w:rsidRDefault="00ED5F8E" w:rsidP="005928D1">
      <w:pPr>
        <w:pStyle w:val="BodyText"/>
      </w:pPr>
      <w:r>
        <w:lastRenderedPageBreak/>
        <w:t>The abrupt fall in business activity has immediate effects on training and employment; early data suggest that is certainly true for apprentices.</w:t>
      </w:r>
      <w:r>
        <w:rPr>
          <w:rStyle w:val="FootnoteReference"/>
        </w:rPr>
        <w:footnoteReference w:id="6"/>
      </w:r>
      <w:r>
        <w:t xml:space="preserve"> When apprentices lose their employment, they may be able to continue formal training with their RTO while searching for another employer </w:t>
      </w:r>
      <w:r w:rsidR="00E85FF0" w:rsidRPr="00E85FF0">
        <w:rPr>
          <w:szCs w:val="24"/>
        </w:rPr>
        <w:t>(for example, see NSW Government 2020b)</w:t>
      </w:r>
      <w:r>
        <w:t xml:space="preserve"> but it remains to be seen whether this results in widespread interruption or cancellation. The rate of business closures and job losses have varied across industries, particularly given that some industries (such as construction) have largely continued to operate, while others have been directed to suspend or curtail operations. Many businesses have adapted to suit consumer demand during the pandemic, providing takeaway meals, hand sanitiser, and personal protective equipment </w:t>
      </w:r>
      <w:r w:rsidRPr="00843312">
        <w:rPr>
          <w:szCs w:val="24"/>
        </w:rPr>
        <w:t>(Coulter 2020; Hrastovec 2020; Wong 2020)</w:t>
      </w:r>
      <w:r>
        <w:t xml:space="preserve">. </w:t>
      </w:r>
    </w:p>
    <w:p w14:paraId="62EDD8BF" w14:textId="77777777" w:rsidR="00ED5F8E" w:rsidRDefault="00ED5F8E" w:rsidP="005928D1">
      <w:pPr>
        <w:pStyle w:val="Heading5"/>
      </w:pPr>
      <w:r>
        <w:t>What will happen when restrictions are lifted?</w:t>
      </w:r>
    </w:p>
    <w:p w14:paraId="59A113C4" w14:textId="77777777" w:rsidR="00ED5F8E" w:rsidRDefault="00ED5F8E" w:rsidP="005928D1">
      <w:pPr>
        <w:pStyle w:val="BodyText"/>
      </w:pPr>
      <w:r>
        <w:t>Some aspects of COVID</w:t>
      </w:r>
      <w:r>
        <w:noBreakHyphen/>
        <w:t>19</w:t>
      </w:r>
      <w:r>
        <w:noBreakHyphen/>
        <w:t>related disruption to VET should be remedied simply by the lifting of current restrictions. For example, removing social distancing requirements would allow face</w:t>
      </w:r>
      <w:r>
        <w:noBreakHyphen/>
        <w:t>to</w:t>
      </w:r>
      <w:r>
        <w:noBreakHyphen/>
        <w:t xml:space="preserve">face learning to resume. The removal of international travel restrictions, here and in students’ home countries (or reliance on restrictions such as enforced quarantine periods for international student arrivals) would allow international students to begin or resume their VET studies. </w:t>
      </w:r>
    </w:p>
    <w:p w14:paraId="13803420" w14:textId="1FCF261B" w:rsidR="00ED5F8E" w:rsidRDefault="00ED5F8E" w:rsidP="005928D1">
      <w:pPr>
        <w:pStyle w:val="BodyText"/>
      </w:pPr>
      <w:r>
        <w:t>The longer</w:t>
      </w:r>
      <w:r w:rsidR="00BF6654">
        <w:noBreakHyphen/>
      </w:r>
      <w:r>
        <w:t>term repercussions of COVID</w:t>
      </w:r>
      <w:r>
        <w:noBreakHyphen/>
        <w:t xml:space="preserve">19 are less clear. For example, there is significant uncertainty about the nature and speed of economic recovery, both in Australia and globally. Where economic activity recovers quickly, and interruptions to learning are significant, there may be shortages of particular skills and a need for accelerated learning. </w:t>
      </w:r>
    </w:p>
    <w:p w14:paraId="385C7502" w14:textId="0A777743" w:rsidR="00ED5F8E" w:rsidRDefault="00ED5F8E" w:rsidP="005928D1">
      <w:pPr>
        <w:pStyle w:val="BodyText"/>
      </w:pPr>
      <w:r>
        <w:t>In addition, economic activity is likely to recover unevenly across industries. Small</w:t>
      </w:r>
      <w:r>
        <w:noBreakHyphen/>
        <w:t xml:space="preserve"> to medium</w:t>
      </w:r>
      <w:r>
        <w:noBreakHyphen/>
        <w:t>sized enterprises in particular may close permanently during the pandemic. Students and graduates may find greater need for job</w:t>
      </w:r>
      <w:r>
        <w:noBreakHyphen/>
        <w:t>matching, career advice and, potentially, retraining.</w:t>
      </w:r>
      <w:r w:rsidRPr="0001524A">
        <w:t xml:space="preserve"> </w:t>
      </w:r>
      <w:r>
        <w:t xml:space="preserve">The scale of unemployment may lead to increased demand for training. </w:t>
      </w:r>
      <w:r w:rsidRPr="00C243A6">
        <w:t xml:space="preserve">Several governments have committed funds </w:t>
      </w:r>
      <w:r>
        <w:t>targeting people who have been stood down or have lost their jobs, assisting</w:t>
      </w:r>
      <w:r w:rsidRPr="00C243A6">
        <w:t xml:space="preserve"> with retraining, job</w:t>
      </w:r>
      <w:r>
        <w:noBreakHyphen/>
      </w:r>
      <w:r w:rsidRPr="00C243A6">
        <w:t xml:space="preserve">matching and other help to transition into jobs </w:t>
      </w:r>
      <w:r w:rsidR="00E85FF0" w:rsidRPr="00E85FF0">
        <w:rPr>
          <w:szCs w:val="24"/>
        </w:rPr>
        <w:t>(NSW Government 2020a; Queensland Government 2020; Victoria State Government 2020)</w:t>
      </w:r>
      <w:r w:rsidRPr="00C243A6">
        <w:t>.</w:t>
      </w:r>
    </w:p>
    <w:p w14:paraId="4E01AF35" w14:textId="57869E4C" w:rsidR="00ED5F8E" w:rsidRDefault="00ED5F8E" w:rsidP="005928D1">
      <w:pPr>
        <w:pStyle w:val="BodyText"/>
      </w:pPr>
      <w:r>
        <w:t>Broader changes to work processes may ultimately have a bearing on the demand for particular skills and training. During the pandemic, there have been large</w:t>
      </w:r>
      <w:r>
        <w:noBreakHyphen/>
        <w:t>scale changes in the use of technology, including the expanded use of advanced manufacturing methods (for example, in personal protective equipment)</w:t>
      </w:r>
      <w:r w:rsidRPr="00B955A9">
        <w:t xml:space="preserve"> </w:t>
      </w:r>
      <w:r>
        <w:t xml:space="preserve">and a greater reliance on remote working </w:t>
      </w:r>
      <w:r w:rsidRPr="00843312">
        <w:rPr>
          <w:szCs w:val="24"/>
        </w:rPr>
        <w:t>(Coulter 2020; Nguyen</w:t>
      </w:r>
      <w:r w:rsidRPr="00B955A9">
        <w:rPr>
          <w:szCs w:val="24"/>
        </w:rPr>
        <w:t> 2020)</w:t>
      </w:r>
      <w:r>
        <w:t xml:space="preserve">. Some have speculated that the pandemic could also result in faster implementation of technologies such as automation </w:t>
      </w:r>
      <w:r w:rsidRPr="002E6D7E">
        <w:rPr>
          <w:szCs w:val="24"/>
        </w:rPr>
        <w:t xml:space="preserve">(Farshchi 2020; Munro, Maxim </w:t>
      </w:r>
      <w:r w:rsidRPr="002E6D7E">
        <w:rPr>
          <w:szCs w:val="24"/>
        </w:rPr>
        <w:lastRenderedPageBreak/>
        <w:t>and Whiton 2020)</w:t>
      </w:r>
      <w:r>
        <w:t>. Any prolonged changes to production processes would have implications for the demand for skilled labour in the economy, requiring ongoing responsiveness from the VET sector.</w:t>
      </w:r>
    </w:p>
    <w:p w14:paraId="31AB6A28" w14:textId="74D89DC4" w:rsidR="00ED5F8E" w:rsidRDefault="00ED5F8E" w:rsidP="005928D1">
      <w:pPr>
        <w:pStyle w:val="BodyText"/>
      </w:pPr>
      <w:r>
        <w:t>Moreover, the pivot to online delivery of training across the VET sector during the pandemic may prove enduring for some courses. Given that the incremental costs of providing online services are generally significantly lower than physical delivery, there are significant opportunities for enhancements to productivity, flexibility and innovation. An increase in the proportion of VET courses delivered online may present a challenge for the State</w:t>
      </w:r>
      <w:r>
        <w:noBreakHyphen/>
        <w:t xml:space="preserve"> and Territory</w:t>
      </w:r>
      <w:r>
        <w:noBreakHyphen/>
        <w:t xml:space="preserve">based subsidy systems, given that the online learning environment is geographically agnostic (subject to the availability of internet services) and students could easily undertake online study from RTOs regardless of where they are based. It may also increase the need for support for students who may not benefit from online learning, particularly those from low socioeconomic backgrounds and other vulnerable groups </w:t>
      </w:r>
      <w:r w:rsidRPr="0049552B">
        <w:rPr>
          <w:szCs w:val="24"/>
        </w:rPr>
        <w:t>(Brown et al. 2020)</w:t>
      </w:r>
      <w:r>
        <w:t>.</w:t>
      </w:r>
    </w:p>
    <w:p w14:paraId="18145B92" w14:textId="77777777" w:rsidR="00ED5F8E" w:rsidRDefault="00ED5F8E" w:rsidP="005928D1">
      <w:pPr>
        <w:pStyle w:val="Heading5"/>
      </w:pPr>
      <w:r>
        <w:t>Completing the review in the context of COVID</w:t>
      </w:r>
      <w:r>
        <w:noBreakHyphen/>
        <w:t>19</w:t>
      </w:r>
    </w:p>
    <w:p w14:paraId="6009BE1D" w14:textId="77777777" w:rsidR="00ED5F8E" w:rsidRDefault="00ED5F8E" w:rsidP="005928D1">
      <w:pPr>
        <w:pStyle w:val="BodyText"/>
      </w:pPr>
      <w:r>
        <w:t>To the extent possible, the Commission has considered the potential implications of COVID</w:t>
      </w:r>
      <w:r>
        <w:noBreakHyphen/>
        <w:t>19 on the policy options identified in this interim report (chapter 6). However, at this stage, the most likely effect of COVID</w:t>
      </w:r>
      <w:r>
        <w:noBreakHyphen/>
        <w:t>19 is widespread uncertainty in the medium to longer term. The Commission will monitor the evolving situation as more data and information become available.</w:t>
      </w:r>
    </w:p>
    <w:p w14:paraId="70CF42B6" w14:textId="77777777" w:rsidR="00ED5F8E" w:rsidRDefault="00ED5F8E" w:rsidP="005928D1">
      <w:pPr>
        <w:pStyle w:val="BodyText"/>
      </w:pPr>
      <w:r>
        <w:t>The challenges presented by the COVID</w:t>
      </w:r>
      <w:r>
        <w:noBreakHyphen/>
        <w:t xml:space="preserve">19 pandemic are unlikely to change the general principles of skills policy. It is more likely that the pandemic will have a bearing on the prioritisation and implementation of policies, which will also be relevant to any future agreements between Australian, State, and Territory governments. </w:t>
      </w:r>
    </w:p>
    <w:p w14:paraId="5A3F3AB3" w14:textId="77777777" w:rsidR="00ED5F8E" w:rsidRPr="004E3B94" w:rsidRDefault="00ED5F8E" w:rsidP="005928D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ED5F8E" w14:paraId="2C879175" w14:textId="77777777" w:rsidTr="005928D1">
        <w:trPr>
          <w:tblHeader/>
        </w:trPr>
        <w:tc>
          <w:tcPr>
            <w:tcW w:w="5000" w:type="pct"/>
            <w:tcBorders>
              <w:top w:val="single" w:sz="6" w:space="0" w:color="78A22F"/>
              <w:left w:val="nil"/>
              <w:bottom w:val="nil"/>
              <w:right w:val="nil"/>
            </w:tcBorders>
            <w:shd w:val="clear" w:color="auto" w:fill="auto"/>
          </w:tcPr>
          <w:p w14:paraId="46BBC529" w14:textId="0599E657" w:rsidR="00ED5F8E" w:rsidRPr="00CE4C64" w:rsidRDefault="00ED5F8E" w:rsidP="005928D1">
            <w:pPr>
              <w:pStyle w:val="InformationRequestTitle"/>
              <w:spacing w:before="120"/>
            </w:pPr>
            <w:r w:rsidRPr="006E7EE2">
              <w:t>Information request</w:t>
            </w:r>
            <w:r w:rsidR="00F2698B">
              <w:t xml:space="preserve"> — impacts of covid 19</w:t>
            </w:r>
          </w:p>
        </w:tc>
      </w:tr>
      <w:tr w:rsidR="00ED5F8E" w:rsidRPr="00750BE2" w14:paraId="30ED1EF0" w14:textId="77777777" w:rsidTr="005928D1">
        <w:tc>
          <w:tcPr>
            <w:tcW w:w="5000" w:type="pct"/>
            <w:tcBorders>
              <w:top w:val="nil"/>
              <w:left w:val="nil"/>
              <w:bottom w:val="nil"/>
              <w:right w:val="nil"/>
            </w:tcBorders>
            <w:shd w:val="clear" w:color="auto" w:fill="auto"/>
          </w:tcPr>
          <w:p w14:paraId="67E40DFE" w14:textId="605E00CA" w:rsidR="00ED5F8E" w:rsidRDefault="00ED5F8E" w:rsidP="005928D1">
            <w:pPr>
              <w:pStyle w:val="InformationRequestBullet"/>
            </w:pPr>
            <w:r w:rsidRPr="00E33C28">
              <w:t>What, if any, are the likely medium and long</w:t>
            </w:r>
            <w:r w:rsidR="000C7D22">
              <w:noBreakHyphen/>
            </w:r>
            <w:r w:rsidRPr="00E33C28">
              <w:t>term impacts of the COVID</w:t>
            </w:r>
            <w:r>
              <w:noBreakHyphen/>
            </w:r>
            <w:r w:rsidRPr="00E33C28">
              <w:t>19 pandemic on skill formation and the market in the VET sector?</w:t>
            </w:r>
          </w:p>
          <w:p w14:paraId="32F9B6F8" w14:textId="77777777" w:rsidR="00ED5F8E" w:rsidRPr="00E33C28" w:rsidRDefault="00ED5F8E" w:rsidP="005928D1">
            <w:pPr>
              <w:pStyle w:val="InformationRequestBullet"/>
            </w:pPr>
            <w:r w:rsidRPr="00F6184F">
              <w:t>To the extent that some cohorts face enduring displacement from the labour market, particularly younger Australians, what role beyond current arrangements should VET play in augmenting their skills and employability?</w:t>
            </w:r>
          </w:p>
        </w:tc>
      </w:tr>
      <w:tr w:rsidR="00ED5F8E" w14:paraId="136218E7" w14:textId="77777777" w:rsidTr="005928D1">
        <w:tc>
          <w:tcPr>
            <w:tcW w:w="5000" w:type="pct"/>
            <w:tcBorders>
              <w:top w:val="nil"/>
              <w:left w:val="nil"/>
              <w:bottom w:val="single" w:sz="6" w:space="0" w:color="78A22F"/>
              <w:right w:val="nil"/>
            </w:tcBorders>
            <w:shd w:val="clear" w:color="auto" w:fill="auto"/>
          </w:tcPr>
          <w:p w14:paraId="13C8A4AC" w14:textId="77777777" w:rsidR="00ED5F8E" w:rsidRDefault="00ED5F8E" w:rsidP="005928D1">
            <w:pPr>
              <w:pStyle w:val="Space"/>
              <w:keepLines/>
            </w:pPr>
          </w:p>
        </w:tc>
      </w:tr>
      <w:tr w:rsidR="00ED5F8E" w:rsidRPr="000863A5" w14:paraId="0ED28510" w14:textId="77777777" w:rsidTr="005928D1">
        <w:tc>
          <w:tcPr>
            <w:tcW w:w="5000" w:type="pct"/>
            <w:tcBorders>
              <w:top w:val="single" w:sz="6" w:space="0" w:color="78A22F"/>
              <w:left w:val="nil"/>
              <w:bottom w:val="nil"/>
              <w:right w:val="nil"/>
            </w:tcBorders>
          </w:tcPr>
          <w:p w14:paraId="35621529" w14:textId="77777777" w:rsidR="00ED5F8E" w:rsidRPr="00626D32" w:rsidRDefault="00ED5F8E" w:rsidP="005928D1">
            <w:pPr>
              <w:pStyle w:val="BoxSpaceBelow"/>
              <w:keepLines/>
            </w:pPr>
          </w:p>
        </w:tc>
      </w:tr>
    </w:tbl>
    <w:p w14:paraId="3D476F02" w14:textId="05CBE550" w:rsidR="00ED5F8E" w:rsidRDefault="00ED5F8E" w:rsidP="00ED5F8E">
      <w:pPr>
        <w:pStyle w:val="Heading2"/>
        <w:numPr>
          <w:ilvl w:val="1"/>
          <w:numId w:val="21"/>
        </w:numPr>
        <w:spacing w:before="360"/>
      </w:pPr>
      <w:bookmarkStart w:id="47" w:name="_Toc41645019"/>
      <w:r>
        <w:t>The VET system in Australia</w:t>
      </w:r>
      <w:bookmarkEnd w:id="47"/>
    </w:p>
    <w:p w14:paraId="787A8267" w14:textId="77777777" w:rsidR="00ED5F8E" w:rsidRDefault="00ED5F8E" w:rsidP="005928D1">
      <w:pPr>
        <w:pStyle w:val="BodyText"/>
      </w:pPr>
      <w:r>
        <w:t xml:space="preserve">This review deals mainly with nationally recognised training and the formal VET system that delivers it, including the RTOs, accreditation frameworks, funding mechanisms and regulators that are critical in the delivery of this training. Nationally recognised training, often funded by governments, leads to portable qualifications for the benefit of students and </w:t>
      </w:r>
      <w:r>
        <w:lastRenderedPageBreak/>
        <w:t xml:space="preserve">employers and improves the efficiency of the labour market by reducing the costs of recruitment and changing jobs. </w:t>
      </w:r>
    </w:p>
    <w:p w14:paraId="0EE9B217" w14:textId="3C86D4DC" w:rsidR="00ED5F8E" w:rsidRDefault="00ED5F8E" w:rsidP="005928D1">
      <w:pPr>
        <w:pStyle w:val="BodyText"/>
      </w:pPr>
      <w:r>
        <w:t>The formal system is one contributor to the development of workplace skills. Non</w:t>
      </w:r>
      <w:r>
        <w:noBreakHyphen/>
        <w:t>formal training (workshops and training courses undertaken in the workplace) and informal training (learning on the job and from peers and supervisors) are also critical to building skills and lifting productivity. A recent OECD study found that about 70 per cent of workers engaged in informal learning activities over a 12</w:t>
      </w:r>
      <w:r>
        <w:noBreakHyphen/>
        <w:t xml:space="preserve">month period, compared </w:t>
      </w:r>
      <w:r w:rsidR="00EB5B52">
        <w:t>to</w:t>
      </w:r>
      <w:r>
        <w:t xml:space="preserve"> 41 per cent who engaged in non</w:t>
      </w:r>
      <w:r>
        <w:noBreakHyphen/>
        <w:t xml:space="preserve">formal training and just 8 per cent who trained towards a formal qualification </w:t>
      </w:r>
      <w:r w:rsidRPr="00C310E3">
        <w:rPr>
          <w:szCs w:val="24"/>
        </w:rPr>
        <w:t>(Fialho, Quintini and Vandeweyer 2019, p. 6)</w:t>
      </w:r>
      <w:r>
        <w:t>. Informal and non</w:t>
      </w:r>
      <w:r>
        <w:noBreakHyphen/>
        <w:t>formal learning are more likely to be specific to a particular employer and do not lead to recognised credentials but were still found to be associated with higher wages — participation in non</w:t>
      </w:r>
      <w:r>
        <w:noBreakHyphen/>
        <w:t xml:space="preserve">formal learning was associated with 11 per cent higher wages, while participation in informal learning was associated with 3.5 per cent higher wages </w:t>
      </w:r>
      <w:r w:rsidRPr="00983D63">
        <w:rPr>
          <w:szCs w:val="24"/>
        </w:rPr>
        <w:t>(Fialho, Quintini and Vandeweyer 2019, p. 7)</w:t>
      </w:r>
      <w:r>
        <w:t>.</w:t>
      </w:r>
    </w:p>
    <w:p w14:paraId="3661DBD2" w14:textId="142F9CF9" w:rsidR="00ED5F8E" w:rsidRDefault="00ED5F8E" w:rsidP="005928D1">
      <w:pPr>
        <w:pStyle w:val="BodyText"/>
      </w:pPr>
      <w:r>
        <w:t>In Australia, employers are more than twice as likely to make use of unaccredited training (falling within the definition of non</w:t>
      </w:r>
      <w:r>
        <w:noBreakHyphen/>
        <w:t xml:space="preserve">formal training) as they are to use nationally recognised training </w:t>
      </w:r>
      <w:r w:rsidR="00E85FF0" w:rsidRPr="00E85FF0">
        <w:rPr>
          <w:szCs w:val="24"/>
        </w:rPr>
        <w:t>(NCVER 2019c, table 5)</w:t>
      </w:r>
      <w:r>
        <w:t xml:space="preserve"> and employers using unaccredited training are more satisfied with the training than employers using accredited training </w:t>
      </w:r>
      <w:r w:rsidR="009B19B3">
        <w:rPr>
          <w:szCs w:val="24"/>
        </w:rPr>
        <w:t>(NCVER 2019c, table </w:t>
      </w:r>
      <w:r w:rsidR="00E85FF0" w:rsidRPr="00E85FF0">
        <w:rPr>
          <w:szCs w:val="24"/>
        </w:rPr>
        <w:t>7)</w:t>
      </w:r>
      <w:r>
        <w:t>.</w:t>
      </w:r>
    </w:p>
    <w:p w14:paraId="633ADB5B" w14:textId="77777777" w:rsidR="00ED5F8E" w:rsidRDefault="00ED5F8E" w:rsidP="005928D1">
      <w:pPr>
        <w:pStyle w:val="Heading3"/>
      </w:pPr>
      <w:r>
        <w:t>What the formal VET system provides</w:t>
      </w:r>
    </w:p>
    <w:p w14:paraId="63FE2A9E" w14:textId="77777777" w:rsidR="00ED5F8E" w:rsidRDefault="00ED5F8E" w:rsidP="005928D1">
      <w:pPr>
        <w:pStyle w:val="BodyText"/>
      </w:pPr>
      <w:r>
        <w:t xml:space="preserve">The formal VET system provides nationally recognised training, both ‘nationally recognised training </w:t>
      </w:r>
      <w:r w:rsidRPr="003C35B2">
        <w:t>programs</w:t>
      </w:r>
      <w:r>
        <w:t xml:space="preserve">’ and ‘subjects not delivered as part of nationally recognised training </w:t>
      </w:r>
      <w:r w:rsidRPr="003C35B2">
        <w:t>programs</w:t>
      </w:r>
      <w:r>
        <w:t xml:space="preserve">’ (figure 1.2). Nationally recognised training is training that meets the approved course descriptions (including the competencies to be achieved), course and provider standards and accreditation arrangements that have been developed for VET. ‘Subjects’ include </w:t>
      </w:r>
      <w:r w:rsidRPr="00EA377A">
        <w:t xml:space="preserve">individual units </w:t>
      </w:r>
      <w:r>
        <w:t>(‘competencies’)</w:t>
      </w:r>
      <w:r w:rsidRPr="00EA377A">
        <w:t xml:space="preserve"> to learn a particular skill </w:t>
      </w:r>
      <w:r>
        <w:t>and</w:t>
      </w:r>
      <w:r w:rsidRPr="00EA377A">
        <w:t xml:space="preserve"> </w:t>
      </w:r>
      <w:r>
        <w:t>short</w:t>
      </w:r>
      <w:r w:rsidRPr="00EA377A">
        <w:t xml:space="preserve"> courses</w:t>
      </w:r>
      <w:r>
        <w:t>, such as first aid and responsible service of alcohol courses. These courses are often regulatory requirements for particular jobs.</w:t>
      </w:r>
      <w:r w:rsidRPr="00E1612E">
        <w:t xml:space="preserve"> </w:t>
      </w:r>
    </w:p>
    <w:p w14:paraId="28B5D334" w14:textId="6747785C" w:rsidR="00ED5F8E" w:rsidRPr="00CC435D" w:rsidRDefault="00ED5F8E" w:rsidP="005928D1">
      <w:pPr>
        <w:pStyle w:val="BodyText"/>
        <w:rPr>
          <w:spacing w:val="-2"/>
        </w:rPr>
      </w:pPr>
      <w:r w:rsidRPr="00CC435D">
        <w:rPr>
          <w:spacing w:val="-2"/>
        </w:rPr>
        <w:t xml:space="preserve">More students are enrolled in subjects than in nationally recognised training programs. However, nationally recognised training programs account for the vast majority of hours of training delivered (85 per cent in 2018) </w:t>
      </w:r>
      <w:r w:rsidR="00E85FF0" w:rsidRPr="00CC435D">
        <w:rPr>
          <w:spacing w:val="-2"/>
          <w:szCs w:val="24"/>
        </w:rPr>
        <w:t>(NCVER 2019i, figure 4)</w:t>
      </w:r>
      <w:r w:rsidRPr="00CC435D">
        <w:rPr>
          <w:spacing w:val="-2"/>
        </w:rPr>
        <w:t>. Government support focuses on nationally recognised training programs to ensure there is recognised VET training available to support industry skill requirements, labour productivity and economic growth.</w:t>
      </w:r>
    </w:p>
    <w:p w14:paraId="627449A1" w14:textId="4D5301AA" w:rsidR="00ED5F8E" w:rsidRDefault="00ED5F8E" w:rsidP="005928D1">
      <w:pPr>
        <w:pStyle w:val="BodyText"/>
      </w:pPr>
      <w:r>
        <w:t>Reflecting the</w:t>
      </w:r>
      <w:r w:rsidRPr="00166722">
        <w:t xml:space="preserve"> divers</w:t>
      </w:r>
      <w:r>
        <w:t>e</w:t>
      </w:r>
      <w:r w:rsidRPr="00166722">
        <w:t xml:space="preserve"> </w:t>
      </w:r>
      <w:r>
        <w:t>demands on VET, the system offers over 1400 qualifications</w:t>
      </w:r>
      <w:r w:rsidRPr="00686873">
        <w:t xml:space="preserve"> </w:t>
      </w:r>
      <w:r>
        <w:t>across 57 training packages, 681 accredited courses and 1388 skill sets (recognised sub</w:t>
      </w:r>
      <w:r>
        <w:noBreakHyphen/>
        <w:t xml:space="preserve">sets of course units), with even wider scope for learning via short courses, modules and individual subjects </w:t>
      </w:r>
      <w:r w:rsidR="00E85FF0" w:rsidRPr="00E85FF0">
        <w:rPr>
          <w:szCs w:val="24"/>
        </w:rPr>
        <w:t>(DESE 2020d)</w:t>
      </w:r>
      <w:r>
        <w:t xml:space="preserve">. Nationally recognised training activity is concentrated in five fields of education — management and commerce, society and culture, health, engineering and mixed field programs </w:t>
      </w:r>
      <w:r w:rsidR="00E85FF0" w:rsidRPr="00E85FF0">
        <w:rPr>
          <w:szCs w:val="24"/>
        </w:rPr>
        <w:t>(NCVER 2019i)</w:t>
      </w:r>
      <w:r>
        <w:t xml:space="preserve">. The largest number of VET program enrolments is for Certificate III courses </w:t>
      </w:r>
      <w:r w:rsidR="00E85FF0" w:rsidRPr="00E85FF0">
        <w:rPr>
          <w:szCs w:val="24"/>
        </w:rPr>
        <w:t>(NCVER 2019i, p. 10)</w:t>
      </w:r>
      <w:r>
        <w:t>.</w:t>
      </w:r>
    </w:p>
    <w:p w14:paraId="22399A3B" w14:textId="77777777" w:rsidR="00ED5F8E" w:rsidRDefault="00ED5F8E" w:rsidP="005928D1">
      <w:pPr>
        <w:pStyle w:val="BoxSpaceBelow"/>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ED5F8E" w14:paraId="6F06D108" w14:textId="77777777" w:rsidTr="005928D1">
        <w:trPr>
          <w:tblHeader/>
        </w:trPr>
        <w:tc>
          <w:tcPr>
            <w:tcW w:w="5000" w:type="pct"/>
            <w:tcBorders>
              <w:top w:val="single" w:sz="6" w:space="0" w:color="78A22F"/>
              <w:left w:val="nil"/>
              <w:bottom w:val="nil"/>
              <w:right w:val="nil"/>
            </w:tcBorders>
            <w:shd w:val="clear" w:color="auto" w:fill="auto"/>
          </w:tcPr>
          <w:p w14:paraId="16DE7CC3" w14:textId="445BFF86" w:rsidR="00ED5F8E" w:rsidRDefault="00ED5F8E" w:rsidP="005928D1">
            <w:pPr>
              <w:pStyle w:val="FigureTitle"/>
            </w:pPr>
            <w:r w:rsidRPr="00784A05">
              <w:rPr>
                <w:b w:val="0"/>
              </w:rPr>
              <w:lastRenderedPageBreak/>
              <w:t xml:space="preserve">Figure </w:t>
            </w:r>
            <w:r>
              <w:rPr>
                <w:b w:val="0"/>
              </w:rPr>
              <w:t>1.</w:t>
            </w:r>
            <w:r>
              <w:rPr>
                <w:b w:val="0"/>
                <w:noProof/>
              </w:rPr>
              <w:t>2</w:t>
            </w:r>
            <w:r>
              <w:tab/>
              <w:t>The formal VET system offers many types of credentials</w:t>
            </w:r>
          </w:p>
          <w:p w14:paraId="70650893" w14:textId="77777777" w:rsidR="00ED5F8E" w:rsidRPr="00176D3F" w:rsidRDefault="00ED5F8E" w:rsidP="005928D1">
            <w:pPr>
              <w:pStyle w:val="Subtitle"/>
            </w:pPr>
            <w:r>
              <w:t>2018, enrolments and training activity (FYTE)</w:t>
            </w:r>
          </w:p>
        </w:tc>
      </w:tr>
      <w:tr w:rsidR="00ED5F8E" w14:paraId="3983A4A8" w14:textId="77777777" w:rsidTr="005928D1">
        <w:tc>
          <w:tcPr>
            <w:tcW w:w="5000" w:type="pct"/>
            <w:tcBorders>
              <w:top w:val="nil"/>
              <w:left w:val="nil"/>
              <w:bottom w:val="nil"/>
              <w:right w:val="nil"/>
            </w:tcBorders>
            <w:shd w:val="clear" w:color="auto" w:fill="auto"/>
            <w:tcMar>
              <w:top w:w="28" w:type="dxa"/>
              <w:bottom w:w="28" w:type="dxa"/>
            </w:tcMar>
          </w:tcPr>
          <w:p w14:paraId="59EB78BC" w14:textId="017DA74E" w:rsidR="00ED5F8E" w:rsidRDefault="003E10D8" w:rsidP="003E10D8">
            <w:pPr>
              <w:spacing w:before="120" w:after="120"/>
              <w:jc w:val="center"/>
            </w:pPr>
            <w:r w:rsidRPr="003E10D8">
              <w:rPr>
                <w:noProof/>
              </w:rPr>
              <w:drawing>
                <wp:inline distT="0" distB="0" distL="0" distR="0" wp14:anchorId="1523A7E8" wp14:editId="7A886EB2">
                  <wp:extent cx="5423535" cy="5423535"/>
                  <wp:effectExtent l="0" t="0" r="5715" b="5715"/>
                  <wp:docPr id="125" name="Picture 125" descr="Figure 1.2 is a schematic showing the broad categories of nationally recognised training. Training in nationally recognised programs comprises training package qualifications, accredited qualifications, skill sets and accredited courses. These programs involve 50 per cent of enrolments and 85 per cent of training hours. The other category is subjects not delivered as part of a nationally recognised program. These comprise 62 per cent of enrolments (the two categories can add to more than 100 per cent due to multiple enrolments by the same students). Subjects comprise 15 per cent of training hou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423535" cy="5423535"/>
                          </a:xfrm>
                          <a:prstGeom prst="rect">
                            <a:avLst/>
                          </a:prstGeom>
                          <a:noFill/>
                          <a:ln>
                            <a:noFill/>
                          </a:ln>
                        </pic:spPr>
                      </pic:pic>
                    </a:graphicData>
                  </a:graphic>
                </wp:inline>
              </w:drawing>
            </w:r>
          </w:p>
        </w:tc>
      </w:tr>
      <w:tr w:rsidR="00ED5F8E" w:rsidRPr="00176D3F" w14:paraId="4EF689D7" w14:textId="77777777" w:rsidTr="005928D1">
        <w:tc>
          <w:tcPr>
            <w:tcW w:w="5000" w:type="pct"/>
            <w:tcBorders>
              <w:top w:val="nil"/>
              <w:left w:val="nil"/>
              <w:bottom w:val="nil"/>
              <w:right w:val="nil"/>
            </w:tcBorders>
            <w:shd w:val="clear" w:color="auto" w:fill="auto"/>
          </w:tcPr>
          <w:p w14:paraId="0A508B24" w14:textId="77777777" w:rsidR="00ED5F8E" w:rsidRPr="00176D3F" w:rsidRDefault="00ED5F8E" w:rsidP="005928D1">
            <w:pPr>
              <w:pStyle w:val="Note"/>
            </w:pPr>
            <w:r>
              <w:rPr>
                <w:rStyle w:val="NoteLabel"/>
              </w:rPr>
              <w:t>a</w:t>
            </w:r>
            <w:r>
              <w:t xml:space="preserve"> Enrolment percentages add to more than 100 because students can enrol in multiple courses and subjects. </w:t>
            </w:r>
            <w:r w:rsidRPr="006332BD">
              <w:rPr>
                <w:rStyle w:val="NoteLabel"/>
              </w:rPr>
              <w:t>b</w:t>
            </w:r>
            <w:r>
              <w:t xml:space="preserve"> ‘Training activity’ refers to Full Year Training Equivalents. FYTE measures the training activity undertaken by a full time student for a year (720 hours = 1 FYTE).</w:t>
            </w:r>
          </w:p>
        </w:tc>
      </w:tr>
      <w:tr w:rsidR="00ED5F8E" w:rsidRPr="00176D3F" w14:paraId="67F1AF5F" w14:textId="77777777" w:rsidTr="005928D1">
        <w:tc>
          <w:tcPr>
            <w:tcW w:w="5000" w:type="pct"/>
            <w:tcBorders>
              <w:top w:val="nil"/>
              <w:left w:val="nil"/>
              <w:bottom w:val="nil"/>
              <w:right w:val="nil"/>
            </w:tcBorders>
            <w:shd w:val="clear" w:color="auto" w:fill="auto"/>
          </w:tcPr>
          <w:p w14:paraId="6312EBEC" w14:textId="5DF5F765" w:rsidR="00ED5F8E" w:rsidRPr="00176D3F" w:rsidRDefault="00ED5F8E" w:rsidP="005928D1">
            <w:pPr>
              <w:pStyle w:val="Source"/>
            </w:pPr>
            <w:r>
              <w:rPr>
                <w:i/>
              </w:rPr>
              <w:t>S</w:t>
            </w:r>
            <w:r w:rsidRPr="00784A05">
              <w:rPr>
                <w:i/>
              </w:rPr>
              <w:t>ource</w:t>
            </w:r>
            <w:r w:rsidRPr="00176D3F">
              <w:t xml:space="preserve">: </w:t>
            </w:r>
            <w:r>
              <w:t xml:space="preserve">NCVER </w:t>
            </w:r>
            <w:r w:rsidR="00E85FF0" w:rsidRPr="00E85FF0">
              <w:rPr>
                <w:rFonts w:cs="Arial"/>
              </w:rPr>
              <w:t>(2019i)</w:t>
            </w:r>
            <w:r>
              <w:t>, tables 3 and 4.</w:t>
            </w:r>
          </w:p>
        </w:tc>
      </w:tr>
      <w:tr w:rsidR="00ED5F8E" w14:paraId="1A66371B" w14:textId="77777777" w:rsidTr="005928D1">
        <w:tc>
          <w:tcPr>
            <w:tcW w:w="5000" w:type="pct"/>
            <w:tcBorders>
              <w:top w:val="nil"/>
              <w:left w:val="nil"/>
              <w:bottom w:val="single" w:sz="6" w:space="0" w:color="78A22F"/>
              <w:right w:val="nil"/>
            </w:tcBorders>
            <w:shd w:val="clear" w:color="auto" w:fill="auto"/>
          </w:tcPr>
          <w:p w14:paraId="3DE1CC45" w14:textId="77777777" w:rsidR="00ED5F8E" w:rsidRDefault="00ED5F8E" w:rsidP="005928D1">
            <w:pPr>
              <w:pStyle w:val="Figurespace"/>
            </w:pPr>
          </w:p>
        </w:tc>
      </w:tr>
      <w:tr w:rsidR="00ED5F8E" w:rsidRPr="000863A5" w14:paraId="25FBD8D9" w14:textId="77777777" w:rsidTr="005928D1">
        <w:tc>
          <w:tcPr>
            <w:tcW w:w="5000" w:type="pct"/>
            <w:tcBorders>
              <w:top w:val="single" w:sz="6" w:space="0" w:color="78A22F"/>
              <w:left w:val="nil"/>
              <w:bottom w:val="nil"/>
              <w:right w:val="nil"/>
            </w:tcBorders>
          </w:tcPr>
          <w:p w14:paraId="5E5CB796" w14:textId="77777777" w:rsidR="00ED5F8E" w:rsidRPr="00626D32" w:rsidRDefault="00ED5F8E" w:rsidP="005928D1">
            <w:pPr>
              <w:pStyle w:val="BoxSpaceBelow"/>
            </w:pPr>
          </w:p>
        </w:tc>
      </w:tr>
    </w:tbl>
    <w:p w14:paraId="49BAD120" w14:textId="64E1E7BA" w:rsidR="00ED5F8E" w:rsidRDefault="00ED5F8E" w:rsidP="005928D1">
      <w:pPr>
        <w:pStyle w:val="BodyText"/>
      </w:pPr>
      <w:r>
        <w:t>Since 2015, enrolments have fallen overall for nationally recognised programs (figure 1.3, panel a). The exceptions have been for skill sets (up 66 per cent between 2015 and 2018) and accredited courses (up 11 per cent over the period) although these represent a relatively small proportion of enrolments (figure 1.3, panel b). Subjects not delivered as part of a nationally recognised program have risen (figure 1.3, panel a). These trends suggest students are focussing more on shorter</w:t>
      </w:r>
      <w:r>
        <w:noBreakHyphen/>
        <w:t xml:space="preserve">term training options. It may also reflect students shifting to </w:t>
      </w:r>
      <w:r>
        <w:lastRenderedPageBreak/>
        <w:t>higher education after the expansion of university places between 2010 and 2017 under the demand</w:t>
      </w:r>
      <w:r>
        <w:noBreakHyphen/>
        <w:t xml:space="preserve">driven system </w:t>
      </w:r>
      <w:r w:rsidR="00E85FF0" w:rsidRPr="00E85FF0">
        <w:rPr>
          <w:szCs w:val="24"/>
        </w:rPr>
        <w:t>(PC 2019c)</w:t>
      </w:r>
      <w:r>
        <w:t xml:space="preserve">. </w:t>
      </w:r>
    </w:p>
    <w:p w14:paraId="1EF59FBB" w14:textId="77777777" w:rsidR="00ED5F8E" w:rsidRDefault="00ED5F8E" w:rsidP="005928D1">
      <w:pPr>
        <w:pStyle w:val="BoxSpaceAbove"/>
      </w:pPr>
    </w:p>
    <w:tbl>
      <w:tblPr>
        <w:tblW w:w="5000" w:type="pct"/>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Description w:val="Table used for design layout."/>
      </w:tblPr>
      <w:tblGrid>
        <w:gridCol w:w="8789"/>
      </w:tblGrid>
      <w:tr w:rsidR="00ED5F8E" w14:paraId="4A3E9DF4" w14:textId="77777777" w:rsidTr="00034A65">
        <w:trPr>
          <w:tblHeader/>
        </w:trPr>
        <w:tc>
          <w:tcPr>
            <w:tcW w:w="5000" w:type="pct"/>
            <w:tcBorders>
              <w:top w:val="single" w:sz="6" w:space="0" w:color="78A22F"/>
              <w:left w:val="nil"/>
              <w:bottom w:val="nil"/>
              <w:right w:val="nil"/>
            </w:tcBorders>
            <w:shd w:val="clear" w:color="auto" w:fill="auto"/>
          </w:tcPr>
          <w:p w14:paraId="4FFD7A03" w14:textId="2108CF1F" w:rsidR="00ED5F8E" w:rsidRPr="00176D3F" w:rsidRDefault="00ED5F8E" w:rsidP="005928D1">
            <w:pPr>
              <w:pStyle w:val="FigureTitle"/>
            </w:pPr>
            <w:r w:rsidRPr="00784A05">
              <w:rPr>
                <w:b w:val="0"/>
              </w:rPr>
              <w:t xml:space="preserve">Figure </w:t>
            </w:r>
            <w:r>
              <w:rPr>
                <w:b w:val="0"/>
              </w:rPr>
              <w:t>1.</w:t>
            </w:r>
            <w:r>
              <w:rPr>
                <w:b w:val="0"/>
                <w:noProof/>
              </w:rPr>
              <w:t>3</w:t>
            </w:r>
            <w:r>
              <w:tab/>
              <w:t>Trends in nationally recognised VET enrolments</w:t>
            </w:r>
          </w:p>
        </w:tc>
      </w:tr>
      <w:tr w:rsidR="00ED5F8E" w14:paraId="522CB41A" w14:textId="77777777" w:rsidTr="00034A65">
        <w:tc>
          <w:tcPr>
            <w:tcW w:w="5000" w:type="pct"/>
            <w:tcBorders>
              <w:top w:val="nil"/>
              <w:left w:val="nil"/>
              <w:bottom w:val="nil"/>
              <w:right w:val="nil"/>
            </w:tcBorders>
            <w:shd w:val="clear" w:color="auto" w:fill="auto"/>
            <w:tcMar>
              <w:top w:w="28" w:type="dxa"/>
              <w:bottom w:w="28" w:type="dxa"/>
            </w:tcMar>
          </w:tcPr>
          <w:tbl>
            <w:tblPr>
              <w:tblW w:w="8505" w:type="dxa"/>
              <w:jc w:val="center"/>
              <w:tblBorders>
                <w:top w:val="single" w:sz="6" w:space="0" w:color="F15A25" w:themeColor="accent4"/>
                <w:bottom w:val="single" w:sz="6" w:space="0" w:color="F15A25" w:themeColor="accent4"/>
              </w:tblBorders>
              <w:tblLayout w:type="fixed"/>
              <w:tblCellMar>
                <w:top w:w="28" w:type="dxa"/>
                <w:left w:w="0" w:type="dxa"/>
                <w:right w:w="0" w:type="dxa"/>
              </w:tblCellMar>
              <w:tblLook w:val="0000" w:firstRow="0" w:lastRow="0" w:firstColumn="0" w:lastColumn="0" w:noHBand="0" w:noVBand="0"/>
              <w:tblDescription w:val="Nested table used for design layout."/>
            </w:tblPr>
            <w:tblGrid>
              <w:gridCol w:w="4252"/>
              <w:gridCol w:w="4253"/>
            </w:tblGrid>
            <w:tr w:rsidR="00ED5F8E" w:rsidRPr="00B1465D" w14:paraId="30DA339D" w14:textId="77777777" w:rsidTr="00034A65">
              <w:trPr>
                <w:trHeight w:val="180"/>
                <w:tblHeader/>
                <w:jc w:val="center"/>
              </w:trPr>
              <w:tc>
                <w:tcPr>
                  <w:tcW w:w="2500" w:type="pct"/>
                  <w:tcBorders>
                    <w:top w:val="nil"/>
                    <w:bottom w:val="nil"/>
                  </w:tcBorders>
                </w:tcPr>
                <w:p w14:paraId="5F3E83D0" w14:textId="77777777" w:rsidR="00ED5F8E" w:rsidRPr="00B1465D" w:rsidRDefault="00ED5F8E" w:rsidP="00034A65">
                  <w:pPr>
                    <w:pStyle w:val="Figure"/>
                    <w:numPr>
                      <w:ilvl w:val="0"/>
                      <w:numId w:val="22"/>
                    </w:numPr>
                    <w:spacing w:before="60" w:after="60"/>
                    <w:ind w:left="530" w:right="170"/>
                    <w:rPr>
                      <w:rFonts w:ascii="Arial" w:hAnsi="Arial" w:cs="Arial"/>
                      <w:sz w:val="18"/>
                      <w:szCs w:val="18"/>
                    </w:rPr>
                  </w:pPr>
                  <w:r>
                    <w:rPr>
                      <w:rFonts w:ascii="Arial" w:hAnsi="Arial" w:cs="Arial"/>
                      <w:sz w:val="20"/>
                    </w:rPr>
                    <w:t>Enrolments in recognised programs and subjects not delivered as part of a nationally recognised program (’000)</w:t>
                  </w:r>
                </w:p>
              </w:tc>
              <w:tc>
                <w:tcPr>
                  <w:tcW w:w="2500" w:type="pct"/>
                  <w:tcBorders>
                    <w:top w:val="nil"/>
                    <w:bottom w:val="nil"/>
                  </w:tcBorders>
                </w:tcPr>
                <w:p w14:paraId="7C53AB29" w14:textId="77777777" w:rsidR="00ED5F8E" w:rsidRPr="00B1465D" w:rsidRDefault="00ED5F8E" w:rsidP="00034A65">
                  <w:pPr>
                    <w:pStyle w:val="Figure"/>
                    <w:numPr>
                      <w:ilvl w:val="0"/>
                      <w:numId w:val="22"/>
                    </w:numPr>
                    <w:spacing w:before="60" w:after="60"/>
                    <w:ind w:left="360"/>
                    <w:rPr>
                      <w:rFonts w:ascii="Arial" w:hAnsi="Arial" w:cs="Arial"/>
                      <w:sz w:val="18"/>
                      <w:szCs w:val="18"/>
                    </w:rPr>
                  </w:pPr>
                  <w:r>
                    <w:rPr>
                      <w:rFonts w:ascii="Arial" w:hAnsi="Arial" w:cs="Arial"/>
                      <w:sz w:val="20"/>
                    </w:rPr>
                    <w:t xml:space="preserve">Components of </w:t>
                  </w:r>
                  <w:r w:rsidRPr="00C91D43">
                    <w:rPr>
                      <w:rFonts w:ascii="Arial" w:hAnsi="Arial" w:cs="Arial"/>
                      <w:sz w:val="20"/>
                    </w:rPr>
                    <w:t>nationally recognised training (’000</w:t>
                  </w:r>
                  <w:r>
                    <w:rPr>
                      <w:rFonts w:ascii="Arial" w:hAnsi="Arial" w:cs="Arial"/>
                      <w:sz w:val="20"/>
                    </w:rPr>
                    <w:t>),</w:t>
                  </w:r>
                  <w:r w:rsidRPr="00C91D43">
                    <w:rPr>
                      <w:rFonts w:ascii="Arial" w:hAnsi="Arial" w:cs="Arial"/>
                      <w:sz w:val="20"/>
                    </w:rPr>
                    <w:t xml:space="preserve"> log scale</w:t>
                  </w:r>
                </w:p>
              </w:tc>
            </w:tr>
            <w:tr w:rsidR="00034A65" w:rsidRPr="00B1465D" w14:paraId="4BECDDB3" w14:textId="77777777" w:rsidTr="00034A65">
              <w:trPr>
                <w:trHeight w:val="180"/>
                <w:tblHeader/>
                <w:jc w:val="center"/>
              </w:trPr>
              <w:tc>
                <w:tcPr>
                  <w:tcW w:w="2500" w:type="pct"/>
                  <w:tcBorders>
                    <w:top w:val="nil"/>
                    <w:bottom w:val="nil"/>
                  </w:tcBorders>
                </w:tcPr>
                <w:p w14:paraId="0235FBB8" w14:textId="1F6610A0" w:rsidR="00034A65" w:rsidRPr="00D96DC3" w:rsidRDefault="00034A65" w:rsidP="005928D1">
                  <w:pPr>
                    <w:pStyle w:val="Figure"/>
                    <w:spacing w:before="60" w:after="60"/>
                    <w:rPr>
                      <w:rFonts w:ascii="Arial" w:hAnsi="Arial" w:cs="Arial"/>
                      <w:noProof/>
                      <w:sz w:val="18"/>
                      <w:szCs w:val="18"/>
                    </w:rPr>
                  </w:pPr>
                  <w:r w:rsidRPr="00034A65">
                    <w:rPr>
                      <w:rFonts w:ascii="Arial" w:hAnsi="Arial" w:cs="Arial"/>
                      <w:noProof/>
                      <w:sz w:val="18"/>
                      <w:szCs w:val="18"/>
                    </w:rPr>
                    <w:drawing>
                      <wp:inline distT="0" distB="0" distL="0" distR="0" wp14:anchorId="738388C4" wp14:editId="0AE2BB52">
                        <wp:extent cx="2664000" cy="3647765"/>
                        <wp:effectExtent l="0" t="0" r="0" b="0"/>
                        <wp:docPr id="35" name="Picture 35" descr="Figure 1.3 - Panel a, illustrates the changes in enrolments in recognised programs and nationally recognised subjects delivered outside these programs since 2015. There has been strong growth in subjects and a decline in enrolments in recognised progra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664000" cy="3647765"/>
                                </a:xfrm>
                                <a:prstGeom prst="rect">
                                  <a:avLst/>
                                </a:prstGeom>
                                <a:noFill/>
                                <a:ln>
                                  <a:noFill/>
                                </a:ln>
                              </pic:spPr>
                            </pic:pic>
                          </a:graphicData>
                        </a:graphic>
                      </wp:inline>
                    </w:drawing>
                  </w:r>
                </w:p>
              </w:tc>
              <w:tc>
                <w:tcPr>
                  <w:tcW w:w="2500" w:type="pct"/>
                  <w:tcBorders>
                    <w:top w:val="nil"/>
                    <w:bottom w:val="nil"/>
                  </w:tcBorders>
                </w:tcPr>
                <w:p w14:paraId="6C066210" w14:textId="69E19636" w:rsidR="00034A65" w:rsidRPr="001B085E" w:rsidRDefault="00034A65" w:rsidP="005928D1">
                  <w:pPr>
                    <w:pStyle w:val="Figure"/>
                    <w:spacing w:before="60" w:after="60"/>
                    <w:rPr>
                      <w:rFonts w:ascii="Arial" w:hAnsi="Arial" w:cs="Arial"/>
                      <w:noProof/>
                      <w:sz w:val="18"/>
                      <w:szCs w:val="18"/>
                    </w:rPr>
                  </w:pPr>
                  <w:r w:rsidRPr="00034A65">
                    <w:rPr>
                      <w:rFonts w:ascii="Arial" w:hAnsi="Arial" w:cs="Arial"/>
                      <w:noProof/>
                      <w:sz w:val="18"/>
                      <w:szCs w:val="18"/>
                    </w:rPr>
                    <w:drawing>
                      <wp:inline distT="0" distB="0" distL="0" distR="0" wp14:anchorId="0C6CD320" wp14:editId="0D4DC202">
                        <wp:extent cx="2772000" cy="3622897"/>
                        <wp:effectExtent l="0" t="0" r="0" b="0"/>
                        <wp:docPr id="38" name="Picture 38" descr="Figure 1.3 - Panel b of Figure 1.3 contains a more detailed breakdown of changes in the components of nationally recognised training since 2015. The largest components of recognised training, training package qualifications and accredited qualifications have declined while there has been growth in training package skill sets and accredited cour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772000" cy="3622897"/>
                                </a:xfrm>
                                <a:prstGeom prst="rect">
                                  <a:avLst/>
                                </a:prstGeom>
                                <a:noFill/>
                                <a:ln>
                                  <a:noFill/>
                                </a:ln>
                              </pic:spPr>
                            </pic:pic>
                          </a:graphicData>
                        </a:graphic>
                      </wp:inline>
                    </w:drawing>
                  </w:r>
                </w:p>
              </w:tc>
            </w:tr>
          </w:tbl>
          <w:p w14:paraId="0C9F3123" w14:textId="77777777" w:rsidR="00ED5F8E" w:rsidRDefault="00ED5F8E" w:rsidP="005928D1">
            <w:pPr>
              <w:pStyle w:val="Figure"/>
            </w:pPr>
          </w:p>
        </w:tc>
      </w:tr>
      <w:tr w:rsidR="00ED5F8E" w:rsidRPr="00176D3F" w14:paraId="3DF79F87" w14:textId="77777777" w:rsidTr="00034A65">
        <w:tc>
          <w:tcPr>
            <w:tcW w:w="5000" w:type="pct"/>
            <w:tcBorders>
              <w:top w:val="nil"/>
              <w:left w:val="nil"/>
              <w:bottom w:val="nil"/>
              <w:right w:val="nil"/>
            </w:tcBorders>
            <w:shd w:val="clear" w:color="auto" w:fill="auto"/>
          </w:tcPr>
          <w:p w14:paraId="18061F9E" w14:textId="3EBB6844" w:rsidR="00ED5F8E" w:rsidRPr="00176D3F" w:rsidRDefault="00ED5F8E" w:rsidP="005928D1">
            <w:pPr>
              <w:pStyle w:val="Source"/>
            </w:pPr>
            <w:r>
              <w:rPr>
                <w:i/>
              </w:rPr>
              <w:t>S</w:t>
            </w:r>
            <w:r w:rsidRPr="00784A05">
              <w:rPr>
                <w:i/>
              </w:rPr>
              <w:t>ource</w:t>
            </w:r>
            <w:r w:rsidRPr="00176D3F">
              <w:t xml:space="preserve">: </w:t>
            </w:r>
            <w:r>
              <w:t xml:space="preserve">NCVER </w:t>
            </w:r>
            <w:r w:rsidR="00E85FF0" w:rsidRPr="00E85FF0">
              <w:rPr>
                <w:rFonts w:cs="Arial"/>
              </w:rPr>
              <w:t>(2019i)</w:t>
            </w:r>
            <w:r>
              <w:t>, figures 7 and 8 and table 15.</w:t>
            </w:r>
          </w:p>
        </w:tc>
      </w:tr>
      <w:tr w:rsidR="00ED5F8E" w14:paraId="796C9A16" w14:textId="77777777" w:rsidTr="00034A65">
        <w:tc>
          <w:tcPr>
            <w:tcW w:w="5000" w:type="pct"/>
            <w:tcBorders>
              <w:top w:val="nil"/>
              <w:left w:val="nil"/>
              <w:bottom w:val="single" w:sz="6" w:space="0" w:color="78A22F"/>
              <w:right w:val="nil"/>
            </w:tcBorders>
            <w:shd w:val="clear" w:color="auto" w:fill="auto"/>
          </w:tcPr>
          <w:p w14:paraId="5FAFE18C" w14:textId="77777777" w:rsidR="00ED5F8E" w:rsidRDefault="00ED5F8E" w:rsidP="005928D1">
            <w:pPr>
              <w:pStyle w:val="Figurespace"/>
            </w:pPr>
          </w:p>
        </w:tc>
      </w:tr>
      <w:tr w:rsidR="00ED5F8E" w:rsidRPr="000863A5" w14:paraId="45FF6D52" w14:textId="77777777" w:rsidTr="00034A65">
        <w:tc>
          <w:tcPr>
            <w:tcW w:w="5000" w:type="pct"/>
            <w:tcBorders>
              <w:top w:val="single" w:sz="6" w:space="0" w:color="78A22F"/>
              <w:left w:val="nil"/>
              <w:bottom w:val="nil"/>
              <w:right w:val="nil"/>
            </w:tcBorders>
          </w:tcPr>
          <w:p w14:paraId="56604337" w14:textId="77777777" w:rsidR="00ED5F8E" w:rsidRPr="00626D32" w:rsidRDefault="00ED5F8E" w:rsidP="005928D1">
            <w:pPr>
              <w:pStyle w:val="BoxSpaceBelow"/>
            </w:pPr>
          </w:p>
        </w:tc>
      </w:tr>
    </w:tbl>
    <w:p w14:paraId="7311C28B" w14:textId="77777777" w:rsidR="00ED5F8E" w:rsidRDefault="00ED5F8E" w:rsidP="005928D1">
      <w:pPr>
        <w:pStyle w:val="Heading4"/>
      </w:pPr>
      <w:r>
        <w:t>Regulatory arrangements</w:t>
      </w:r>
    </w:p>
    <w:p w14:paraId="0B6153F2" w14:textId="77777777" w:rsidR="00ED5F8E" w:rsidRDefault="00ED5F8E" w:rsidP="005928D1">
      <w:pPr>
        <w:pStyle w:val="BodyText"/>
      </w:pPr>
      <w:r>
        <w:t xml:space="preserve">To facilitate national recognition (portability) of qualifications gained through the VET system, governments introduced a national framework for regulation of training products and providers in 2012, and partner closely with industry in developing training products. Although </w:t>
      </w:r>
      <w:r w:rsidRPr="006D27C8">
        <w:t>providers and products are regulated according to national policy frameworks, the VET market</w:t>
      </w:r>
      <w:r>
        <w:t xml:space="preserve"> (for nationally recognised subjects and credentials)</w:t>
      </w:r>
      <w:r w:rsidRPr="006D27C8">
        <w:t xml:space="preserve"> is segmented along </w:t>
      </w:r>
      <w:r>
        <w:t>State and T</w:t>
      </w:r>
      <w:r w:rsidRPr="006D27C8">
        <w:t>erritory lines, reflecting state m</w:t>
      </w:r>
      <w:r>
        <w:t>anagement</w:t>
      </w:r>
      <w:r w:rsidRPr="006D27C8">
        <w:t xml:space="preserve"> of VET systems. </w:t>
      </w:r>
      <w:r>
        <w:t>A</w:t>
      </w:r>
      <w:r w:rsidRPr="006D27C8">
        <w:t xml:space="preserve"> feature of the system is </w:t>
      </w:r>
      <w:r>
        <w:t xml:space="preserve">the </w:t>
      </w:r>
      <w:r w:rsidRPr="006D27C8">
        <w:t>balancing of national and state</w:t>
      </w:r>
      <w:r>
        <w:noBreakHyphen/>
      </w:r>
      <w:r w:rsidRPr="006D27C8">
        <w:t>specific interests</w:t>
      </w:r>
      <w:r>
        <w:t>, which is formalised in the NASWD (discussed below)</w:t>
      </w:r>
      <w:r w:rsidRPr="006D27C8">
        <w:t>.</w:t>
      </w:r>
    </w:p>
    <w:p w14:paraId="2FDE31B9" w14:textId="69B7E539" w:rsidR="00ED5F8E" w:rsidRDefault="00ED5F8E" w:rsidP="005928D1">
      <w:pPr>
        <w:pStyle w:val="BodyText"/>
      </w:pPr>
      <w:r>
        <w:t xml:space="preserve">All States and Territories except for Victoria and Western Australia have referred powers to regulate RTOs to the Australian Government. </w:t>
      </w:r>
      <w:r w:rsidRPr="009D285C">
        <w:t>All regulators</w:t>
      </w:r>
      <w:r>
        <w:t xml:space="preserve"> — the Australian Skills Quality </w:t>
      </w:r>
      <w:r>
        <w:lastRenderedPageBreak/>
        <w:t xml:space="preserve">Authority (ASQA), the Victorian Registration and Qualifications Authority, and the Training Accreditation Council in Western Australia — </w:t>
      </w:r>
      <w:r w:rsidRPr="009D285C">
        <w:t xml:space="preserve">operate under the same framework for overseeing RTOs and accrediting courses. ASQA is solely responsible for </w:t>
      </w:r>
      <w:r>
        <w:t xml:space="preserve">regulating </w:t>
      </w:r>
      <w:r w:rsidRPr="009D285C">
        <w:t xml:space="preserve">RTOs operating across jurisdictions and </w:t>
      </w:r>
      <w:r>
        <w:t xml:space="preserve">training </w:t>
      </w:r>
      <w:r w:rsidRPr="009D285C">
        <w:t xml:space="preserve">international students. </w:t>
      </w:r>
    </w:p>
    <w:p w14:paraId="7A2652A1" w14:textId="6C287041" w:rsidR="00ED5F8E" w:rsidRDefault="00200DB2" w:rsidP="005928D1">
      <w:pPr>
        <w:pStyle w:val="BodyText"/>
      </w:pPr>
      <w:r>
        <w:t>RTOs</w:t>
      </w:r>
      <w:r w:rsidR="00ED5F8E">
        <w:t xml:space="preserve"> have flexibility in deciding how to deliver and ‘package’ approved training content. For example, training packages set out in detail the knowledge and skills needed in occupations, but in a way that allows units of competency — the building blocks that make up a training program — to be combined to form a curriculum rather than prescribing the curriculum.</w:t>
      </w:r>
      <w:r w:rsidR="00ED5F8E" w:rsidDel="00E84D99">
        <w:t xml:space="preserve"> </w:t>
      </w:r>
      <w:r w:rsidR="00ED5F8E">
        <w:t>Students also have some</w:t>
      </w:r>
      <w:r w:rsidR="00ED5F8E" w:rsidRPr="008134B7">
        <w:t xml:space="preserve"> </w:t>
      </w:r>
      <w:r w:rsidR="00ED5F8E">
        <w:t xml:space="preserve">flexibility in choosing the units of competency that form qualifications and can undertake qualifications, as well as short courses and subjects outside of training packages, to meet their needs. </w:t>
      </w:r>
    </w:p>
    <w:p w14:paraId="2B3CF52F" w14:textId="242FDF92" w:rsidR="00ED5F8E" w:rsidRDefault="00ED5F8E" w:rsidP="005928D1">
      <w:pPr>
        <w:pStyle w:val="BodyText"/>
      </w:pPr>
      <w:r>
        <w:t xml:space="preserve">This flexibility has been a strength of the system in meeting the needs of employers in different industries and the VET system’s diverse student base </w:t>
      </w:r>
      <w:r w:rsidR="00E85FF0" w:rsidRPr="00E85FF0">
        <w:rPr>
          <w:szCs w:val="24"/>
        </w:rPr>
        <w:t>(Noonan 2016b)</w:t>
      </w:r>
      <w:r>
        <w:t>. The quality of services received less regulatory attention until recently — the model has relied on standards for providers, competition between providers and client choice (by both students and employers) to ensure quality is adequate. The problems</w:t>
      </w:r>
      <w:r w:rsidDel="00E12281">
        <w:t xml:space="preserve"> </w:t>
      </w:r>
      <w:r>
        <w:t>with VET FEE</w:t>
      </w:r>
      <w:r>
        <w:noBreakHyphen/>
        <w:t>HELP since 2012 have resulted in greater focus on the regulators, the quality of training delivered, RTO processes, and the student outcomes achieved.</w:t>
      </w:r>
    </w:p>
    <w:p w14:paraId="5C96C7F1" w14:textId="77777777" w:rsidR="00ED5F8E" w:rsidRPr="005A322E" w:rsidRDefault="00ED5F8E" w:rsidP="005928D1">
      <w:pPr>
        <w:pStyle w:val="BodyText"/>
      </w:pPr>
      <w:r>
        <w:t>Governments liaise with industries to identify training needs warranting government support and to ensure graduates are equipped to work in specific occupations and industries. The employer</w:t>
      </w:r>
      <w:r>
        <w:noBreakHyphen/>
        <w:t xml:space="preserve">training nexus is most formal in the apprenticeship model of training, where employers and apprentices enter into training contracts, and governments oversee these contracts and conditions of employment. </w:t>
      </w:r>
    </w:p>
    <w:p w14:paraId="1F81476A" w14:textId="77777777" w:rsidR="00ED5F8E" w:rsidRDefault="00ED5F8E" w:rsidP="005928D1">
      <w:pPr>
        <w:pStyle w:val="Heading4"/>
      </w:pPr>
      <w:r>
        <w:t>VET as part of the education system</w:t>
      </w:r>
    </w:p>
    <w:p w14:paraId="3D9D5F56" w14:textId="77777777" w:rsidR="00ED5F8E" w:rsidRDefault="00ED5F8E" w:rsidP="005928D1">
      <w:pPr>
        <w:pStyle w:val="BodyText"/>
      </w:pPr>
      <w:r>
        <w:t>VET has important links</w:t>
      </w:r>
      <w:r w:rsidDel="00D423B7">
        <w:t xml:space="preserve"> </w:t>
      </w:r>
      <w:r>
        <w:t>to higher education and schools. VET serves as an avenue for further learning following a degree, a practical supplement to theory</w:t>
      </w:r>
      <w:r>
        <w:noBreakHyphen/>
        <w:t xml:space="preserve">based studies, an element of school education through the VET in Schools program, and as a ‘second chance’ avenue for learning when students leave school without sufficient skills. </w:t>
      </w:r>
    </w:p>
    <w:p w14:paraId="595F3810" w14:textId="280871AB" w:rsidR="00ED5F8E" w:rsidRPr="003E10D8" w:rsidRDefault="00ED5F8E" w:rsidP="005928D1">
      <w:pPr>
        <w:pStyle w:val="BodyText"/>
        <w:rPr>
          <w:spacing w:val="-2"/>
        </w:rPr>
      </w:pPr>
      <w:r w:rsidRPr="003E10D8">
        <w:rPr>
          <w:spacing w:val="-2"/>
        </w:rPr>
        <w:t>VET has similarities with the higher education sector. Some of the more advanced VET qualifications overlap and compete with university courses.</w:t>
      </w:r>
      <w:r w:rsidRPr="003E10D8">
        <w:rPr>
          <w:rStyle w:val="FootnoteReference"/>
          <w:spacing w:val="-2"/>
        </w:rPr>
        <w:footnoteReference w:id="7"/>
      </w:r>
      <w:r w:rsidRPr="003E10D8">
        <w:rPr>
          <w:spacing w:val="-2"/>
        </w:rPr>
        <w:t xml:space="preserve"> Both nationally recognised VET and higher education have about the same training load, equivalent to 1.1 million full</w:t>
      </w:r>
      <w:r w:rsidRPr="003E10D8">
        <w:rPr>
          <w:spacing w:val="-2"/>
        </w:rPr>
        <w:noBreakHyphen/>
        <w:t xml:space="preserve">time students </w:t>
      </w:r>
      <w:r w:rsidRPr="003E10D8">
        <w:rPr>
          <w:spacing w:val="-2"/>
          <w:szCs w:val="24"/>
        </w:rPr>
        <w:t>(DESE 2019a, table (ii); NCVER 2019c, table 9)</w:t>
      </w:r>
      <w:r w:rsidRPr="003E10D8">
        <w:rPr>
          <w:spacing w:val="-2"/>
        </w:rPr>
        <w:t xml:space="preserve">. And, like higher education, VET is a significant exporter with almost 284 000 international students studying VET in 2019, compared to 442 000 international students in higher education </w:t>
      </w:r>
      <w:r w:rsidR="00E85FF0" w:rsidRPr="003E10D8">
        <w:rPr>
          <w:spacing w:val="-2"/>
          <w:szCs w:val="24"/>
        </w:rPr>
        <w:t>(DESE 2019e)</w:t>
      </w:r>
      <w:r w:rsidRPr="003E10D8">
        <w:rPr>
          <w:spacing w:val="-2"/>
        </w:rPr>
        <w:t>.</w:t>
      </w:r>
    </w:p>
    <w:p w14:paraId="34F6A524" w14:textId="77777777" w:rsidR="00ED5F8E" w:rsidRDefault="00ED5F8E" w:rsidP="005928D1">
      <w:pPr>
        <w:pStyle w:val="BodyText"/>
      </w:pPr>
      <w:r>
        <w:lastRenderedPageBreak/>
        <w:t>The VET sector also fills a variety of roles for the community as a whole. It offers foundation skills such as language, literacy, numeracy and digital literacy. It provides workforce entry</w:t>
      </w:r>
      <w:r>
        <w:noBreakHyphen/>
        <w:t xml:space="preserve">level and bridging courses. It facilitates the pursuit of learning for personal interest, personal development, and servicing regulatory requirements. </w:t>
      </w:r>
    </w:p>
    <w:p w14:paraId="752A1C0F" w14:textId="77777777" w:rsidR="00ED5F8E" w:rsidRDefault="00ED5F8E" w:rsidP="005928D1">
      <w:pPr>
        <w:pStyle w:val="Heading3"/>
      </w:pPr>
      <w:r>
        <w:t xml:space="preserve">The supply of VET </w:t>
      </w:r>
    </w:p>
    <w:p w14:paraId="6B835E50" w14:textId="7F6CCA4A" w:rsidR="00ED5F8E" w:rsidRPr="003E10D8" w:rsidRDefault="00ED5F8E" w:rsidP="005928D1">
      <w:pPr>
        <w:pStyle w:val="BodyText"/>
        <w:rPr>
          <w:spacing w:val="-2"/>
        </w:rPr>
      </w:pPr>
      <w:r w:rsidRPr="003E10D8">
        <w:rPr>
          <w:spacing w:val="-2"/>
        </w:rPr>
        <w:t>Providers of nationally recognised VET services include TAFE institutes, private providers, private businesses (so</w:t>
      </w:r>
      <w:r w:rsidRPr="003E10D8">
        <w:rPr>
          <w:spacing w:val="-2"/>
        </w:rPr>
        <w:noBreakHyphen/>
        <w:t>called enterprise providers), community organisations, universities and schools. In 2018, there were over 3830 active public and private RTOs — nearly three</w:t>
      </w:r>
      <w:r w:rsidRPr="003E10D8">
        <w:rPr>
          <w:spacing w:val="-2"/>
        </w:rPr>
        <w:noBreakHyphen/>
        <w:t xml:space="preserve">quarters of students attended private organisations </w:t>
      </w:r>
      <w:r w:rsidR="00E85FF0" w:rsidRPr="003E10D8">
        <w:rPr>
          <w:spacing w:val="-2"/>
          <w:szCs w:val="24"/>
        </w:rPr>
        <w:t>(</w:t>
      </w:r>
      <w:r w:rsidR="00F245F1" w:rsidRPr="003E10D8">
        <w:rPr>
          <w:spacing w:val="-2"/>
          <w:szCs w:val="24"/>
        </w:rPr>
        <w:t>NCVER 2019i, table 2 and figure </w:t>
      </w:r>
      <w:r w:rsidR="00E85FF0" w:rsidRPr="003E10D8">
        <w:rPr>
          <w:spacing w:val="-2"/>
          <w:szCs w:val="24"/>
        </w:rPr>
        <w:t>12)</w:t>
      </w:r>
      <w:r w:rsidRPr="003E10D8">
        <w:rPr>
          <w:spacing w:val="-2"/>
        </w:rPr>
        <w:t xml:space="preserve">. </w:t>
      </w:r>
    </w:p>
    <w:p w14:paraId="29C60E70" w14:textId="20E074A5" w:rsidR="00ED5F8E" w:rsidRDefault="00ED5F8E" w:rsidP="005928D1">
      <w:pPr>
        <w:pStyle w:val="BodyText"/>
      </w:pPr>
      <w:r>
        <w:t xml:space="preserve">Private providers and TAFE institutes are the largest VET providers, delivering around 60 per cent and 30 per cent of total training hours respectively </w:t>
      </w:r>
      <w:r w:rsidR="00E85FF0" w:rsidRPr="00E85FF0">
        <w:rPr>
          <w:szCs w:val="24"/>
        </w:rPr>
        <w:t>(NCVER 2019i)</w:t>
      </w:r>
      <w:r>
        <w:t xml:space="preserve">. Enrolments and training loads have fallen for both provider groups since 2015, with private providers making up some of the loss of domestic students by increasing the numbers of international students. Community education providers, which often focus on the provision of foundation skills, are the next largest provider group. </w:t>
      </w:r>
    </w:p>
    <w:p w14:paraId="2E249D67" w14:textId="77777777" w:rsidR="00ED5F8E" w:rsidRPr="003E10D8" w:rsidRDefault="00ED5F8E" w:rsidP="005928D1">
      <w:pPr>
        <w:pStyle w:val="BodyText"/>
        <w:rPr>
          <w:spacing w:val="-2"/>
        </w:rPr>
      </w:pPr>
      <w:r w:rsidRPr="003E10D8">
        <w:rPr>
          <w:spacing w:val="-2"/>
        </w:rPr>
        <w:t>VET courses are offered on a subsidised as well as fee</w:t>
      </w:r>
      <w:r w:rsidRPr="003E10D8">
        <w:rPr>
          <w:spacing w:val="-2"/>
        </w:rPr>
        <w:noBreakHyphen/>
        <w:t>for</w:t>
      </w:r>
      <w:r w:rsidRPr="003E10D8">
        <w:rPr>
          <w:spacing w:val="-2"/>
        </w:rPr>
        <w:noBreakHyphen/>
        <w:t>service basis by both public and private providers. Government</w:t>
      </w:r>
      <w:r w:rsidRPr="003E10D8">
        <w:rPr>
          <w:spacing w:val="-2"/>
        </w:rPr>
        <w:noBreakHyphen/>
        <w:t xml:space="preserve">subsidised training is delivered under contractual arrangements with State and Territory governments. Providers of subsidised services are therefore subject to requirements in addition to those imposed by the national regulatory framework. Contracts typically specify measures to ensure the delivery and quality of services, and expectations on the charging of fees. States and Territories differ significantly in their approaches to subsidising courses and controlling their prices (chapter 4; appendix D). </w:t>
      </w:r>
    </w:p>
    <w:p w14:paraId="4DB75388" w14:textId="77777777" w:rsidR="00ED5F8E" w:rsidRDefault="00ED5F8E" w:rsidP="005928D1">
      <w:pPr>
        <w:pStyle w:val="BodyText"/>
      </w:pPr>
      <w:r w:rsidRPr="004C7E39">
        <w:t xml:space="preserve">The Australian Government </w:t>
      </w:r>
      <w:r>
        <w:t xml:space="preserve">is </w:t>
      </w:r>
      <w:r w:rsidRPr="004C7E39">
        <w:t>responsible for</w:t>
      </w:r>
      <w:r>
        <w:t xml:space="preserve"> regulating </w:t>
      </w:r>
      <w:r w:rsidRPr="004C7E39">
        <w:t>the fe</w:t>
      </w:r>
      <w:r>
        <w:t>e</w:t>
      </w:r>
      <w:r>
        <w:noBreakHyphen/>
      </w:r>
      <w:r w:rsidRPr="004C7E39">
        <w:t>for</w:t>
      </w:r>
      <w:r>
        <w:noBreakHyphen/>
      </w:r>
      <w:r w:rsidRPr="004C7E39">
        <w:t>service market</w:t>
      </w:r>
      <w:r>
        <w:t xml:space="preserve"> in jurisdictions other than Victoria and Western Australia</w:t>
      </w:r>
      <w:r w:rsidRPr="004C7E39">
        <w:t xml:space="preserve">. </w:t>
      </w:r>
      <w:r>
        <w:t>How differences in regulatory approaches affect service delivery among service providers and the efficiency of the VET market as a whole is a question for this review.</w:t>
      </w:r>
    </w:p>
    <w:p w14:paraId="0D0C5D74" w14:textId="77777777" w:rsidR="00ED5F8E" w:rsidRDefault="00ED5F8E" w:rsidP="005928D1">
      <w:pPr>
        <w:pStyle w:val="Heading3"/>
      </w:pPr>
      <w:r>
        <w:t xml:space="preserve">Governments’ roles in the VET system </w:t>
      </w:r>
    </w:p>
    <w:p w14:paraId="2E69E4D6" w14:textId="77777777" w:rsidR="00ED5F8E" w:rsidRDefault="00ED5F8E" w:rsidP="005928D1">
      <w:pPr>
        <w:pStyle w:val="BodyText"/>
      </w:pPr>
      <w:r>
        <w:t xml:space="preserve">State and Territory governments are responsible for both delivering VET services and overseeing VET markets. Aside from these roles, very few areas are the exclusive domain of one level of government. Governments share responsibility for product and provider regulation, funding (further details below), setting policy directions for the VET system, industry engagement and data provision. </w:t>
      </w:r>
    </w:p>
    <w:p w14:paraId="2F7CBA56" w14:textId="16BEDAF0" w:rsidR="00ED5F8E" w:rsidRDefault="00ED5F8E" w:rsidP="005928D1">
      <w:pPr>
        <w:pStyle w:val="BodyText"/>
      </w:pPr>
      <w:r w:rsidRPr="00996990">
        <w:t xml:space="preserve">States and Territories determine how </w:t>
      </w:r>
      <w:r>
        <w:t xml:space="preserve">most </w:t>
      </w:r>
      <w:r w:rsidRPr="00996990">
        <w:t xml:space="preserve">public resources for VET </w:t>
      </w:r>
      <w:r>
        <w:t xml:space="preserve">are </w:t>
      </w:r>
      <w:r w:rsidRPr="00996990">
        <w:t xml:space="preserve">spent </w:t>
      </w:r>
      <w:r w:rsidRPr="00996990" w:rsidDel="00A86666">
        <w:t xml:space="preserve">but </w:t>
      </w:r>
      <w:r w:rsidRPr="00996990">
        <w:t xml:space="preserve">the </w:t>
      </w:r>
      <w:r>
        <w:t>Commonwealth</w:t>
      </w:r>
      <w:r w:rsidRPr="00996990">
        <w:t xml:space="preserve"> </w:t>
      </w:r>
      <w:r>
        <w:t xml:space="preserve">also directs </w:t>
      </w:r>
      <w:r w:rsidRPr="00996990">
        <w:t xml:space="preserve">support </w:t>
      </w:r>
      <w:r>
        <w:t xml:space="preserve">to </w:t>
      </w:r>
      <w:r w:rsidRPr="00996990">
        <w:t>areas it deems to be priorities</w:t>
      </w:r>
      <w:r>
        <w:t>. While the Commonwealth m</w:t>
      </w:r>
      <w:r w:rsidRPr="00996990">
        <w:t>ay place conditions on grants provided to the States and Territories</w:t>
      </w:r>
      <w:r>
        <w:t>,</w:t>
      </w:r>
      <w:r w:rsidRPr="00996990">
        <w:t xml:space="preserve"> </w:t>
      </w:r>
      <w:r>
        <w:t xml:space="preserve">the majority of Commonwealth grants (86 per cent) is untied </w:t>
      </w:r>
      <w:r w:rsidR="00E85FF0" w:rsidRPr="00E85FF0">
        <w:rPr>
          <w:szCs w:val="24"/>
        </w:rPr>
        <w:t>(NCVER 2019d, table 1)</w:t>
      </w:r>
      <w:r>
        <w:t xml:space="preserve">, with the </w:t>
      </w:r>
      <w:r>
        <w:lastRenderedPageBreak/>
        <w:t>reporting framework in the NASWD intended to provide assurance that this funding and, more broadly, all government funding for the VET sector, is prudently and efficiently spent.</w:t>
      </w:r>
    </w:p>
    <w:p w14:paraId="5F0551DA" w14:textId="77777777" w:rsidR="00ED5F8E" w:rsidRDefault="00ED5F8E" w:rsidP="005928D1">
      <w:pPr>
        <w:pStyle w:val="BodyText"/>
      </w:pPr>
      <w:r>
        <w:t xml:space="preserve">These arrangements mean the scope of shared activity and interest is large. A clear definition of </w:t>
      </w:r>
      <w:r w:rsidDel="00A86666">
        <w:t xml:space="preserve">the </w:t>
      </w:r>
      <w:r>
        <w:t>roles and responsibilities of governments is important to avoid costly duplication and inconsistencies across government programs</w:t>
      </w:r>
      <w:r w:rsidDel="00A86666">
        <w:t xml:space="preserve">, and in areas of shared responsibility, initiatives should </w:t>
      </w:r>
      <w:r>
        <w:t xml:space="preserve">aim to </w:t>
      </w:r>
      <w:r w:rsidDel="00A86666">
        <w:t>minimise these risks</w:t>
      </w:r>
      <w:r>
        <w:t>.</w:t>
      </w:r>
    </w:p>
    <w:p w14:paraId="6A220583" w14:textId="77777777" w:rsidR="00ED5F8E" w:rsidRDefault="00ED5F8E" w:rsidP="005928D1">
      <w:pPr>
        <w:pStyle w:val="BodyText"/>
      </w:pPr>
      <w:r>
        <w:t>More detail on the VET system can be found in appendix C.</w:t>
      </w:r>
    </w:p>
    <w:p w14:paraId="363A7351" w14:textId="77777777" w:rsidR="00ED5F8E" w:rsidRDefault="00ED5F8E" w:rsidP="005928D1">
      <w:pPr>
        <w:pStyle w:val="Heading4"/>
      </w:pPr>
      <w:r>
        <w:t>The NASWD and other intergovernmental agreements</w:t>
      </w:r>
    </w:p>
    <w:p w14:paraId="7B66C682" w14:textId="77777777" w:rsidR="00ED5F8E" w:rsidRDefault="00ED5F8E" w:rsidP="005928D1">
      <w:pPr>
        <w:pStyle w:val="BodyText"/>
      </w:pPr>
      <w:r>
        <w:t>The NASWD is part of the governance arrangements to support collaborative VET policies among governments. It defines the VET system’s overarching objective as delivering a productive and highly skilled workforce. Governments endorsed a set of targets and performance indicators to track progress and agreed wide</w:t>
      </w:r>
      <w:r>
        <w:noBreakHyphen/>
        <w:t xml:space="preserve">ranging reform directions to </w:t>
      </w:r>
      <w:r w:rsidRPr="0044185D">
        <w:t>improv</w:t>
      </w:r>
      <w:r>
        <w:t>e the accessibility and quality of</w:t>
      </w:r>
      <w:r w:rsidRPr="0044185D">
        <w:t xml:space="preserve"> training, </w:t>
      </w:r>
      <w:r>
        <w:t xml:space="preserve">the </w:t>
      </w:r>
      <w:r w:rsidRPr="0044185D">
        <w:t>co</w:t>
      </w:r>
      <w:r>
        <w:t>ntestability of the</w:t>
      </w:r>
      <w:r w:rsidRPr="0044185D">
        <w:t xml:space="preserve"> market</w:t>
      </w:r>
      <w:r>
        <w:t xml:space="preserve"> for nationally recognised training</w:t>
      </w:r>
      <w:r w:rsidRPr="0044185D">
        <w:t>, consumer and government decision</w:t>
      </w:r>
      <w:r>
        <w:noBreakHyphen/>
      </w:r>
      <w:r w:rsidRPr="0044185D">
        <w:t>making</w:t>
      </w:r>
      <w:r>
        <w:t>,</w:t>
      </w:r>
      <w:r w:rsidRPr="0044185D">
        <w:t xml:space="preserve"> and </w:t>
      </w:r>
      <w:r>
        <w:t xml:space="preserve">the connections between education sectors and VET and </w:t>
      </w:r>
      <w:r w:rsidRPr="0044185D">
        <w:t>the labour market</w:t>
      </w:r>
      <w:r>
        <w:t xml:space="preserve"> (more detail on the NASWD can be found in appendix B). </w:t>
      </w:r>
    </w:p>
    <w:p w14:paraId="30DA727F" w14:textId="7551EB47" w:rsidR="00ED5F8E" w:rsidRDefault="00ED5F8E" w:rsidP="005928D1">
      <w:pPr>
        <w:pStyle w:val="BodyText"/>
      </w:pPr>
      <w:r>
        <w:t>T</w:t>
      </w:r>
      <w:r w:rsidRPr="00340623">
        <w:t>he IGA</w:t>
      </w:r>
      <w:r>
        <w:t> </w:t>
      </w:r>
      <w:r w:rsidRPr="00340623">
        <w:t xml:space="preserve">FFR </w:t>
      </w:r>
      <w:r>
        <w:t>provided for annual</w:t>
      </w:r>
      <w:r w:rsidRPr="00340623">
        <w:t xml:space="preserve"> </w:t>
      </w:r>
      <w:r>
        <w:t>Specific Purpose Payments (SPPs) to the States and Territories. SPPs are the most significant means used for providing funds from the Commonwealth to the States and Territories. The skills SPP is not subject to conditions other than that funds must be spent on skills and workforce development. The IGA FFR also provided for time</w:t>
      </w:r>
      <w:r>
        <w:noBreakHyphen/>
        <w:t xml:space="preserve">limited National Partnership payments to support the delivery of specified outputs or projects, facilitate reforms or reward jurisdictions that deliver nationally significant reforms. Agreements for such payments may include financial or other controls on service delivery </w:t>
      </w:r>
      <w:r w:rsidR="007F4C4A">
        <w:rPr>
          <w:szCs w:val="24"/>
        </w:rPr>
        <w:t>(COAG 2009a;</w:t>
      </w:r>
      <w:r w:rsidR="00E85FF0" w:rsidRPr="00E85FF0">
        <w:rPr>
          <w:szCs w:val="24"/>
        </w:rPr>
        <w:t xml:space="preserve"> appendix D)</w:t>
      </w:r>
      <w:r>
        <w:t>.</w:t>
      </w:r>
    </w:p>
    <w:p w14:paraId="476742FC" w14:textId="77777777" w:rsidR="00ED5F8E" w:rsidRPr="00382B4D" w:rsidRDefault="00ED5F8E" w:rsidP="005928D1">
      <w:pPr>
        <w:pStyle w:val="BodyText"/>
        <w:rPr>
          <w:spacing w:val="-4"/>
          <w14:props3d w14:extrusionH="0" w14:contourW="0" w14:prstMaterial="matte"/>
        </w:rPr>
      </w:pPr>
      <w:r w:rsidRPr="00382B4D">
        <w:rPr>
          <w:spacing w:val="-4"/>
          <w14:props3d w14:extrusionH="0" w14:contourW="0" w14:prstMaterial="matte"/>
        </w:rPr>
        <w:t>There are four National Partnership Agreements (NPAs), three of which are project</w:t>
      </w:r>
      <w:r w:rsidRPr="00382B4D">
        <w:rPr>
          <w:spacing w:val="-4"/>
          <w14:props3d w14:extrusionH="0" w14:contourW="0" w14:prstMaterial="matte"/>
        </w:rPr>
        <w:noBreakHyphen/>
        <w:t>specific. Past</w:t>
      </w:r>
      <w:r w:rsidRPr="00382B4D" w:rsidDel="00AC0A0E">
        <w:rPr>
          <w:spacing w:val="-4"/>
          <w14:props3d w14:extrusionH="0" w14:contourW="0" w14:prstMaterial="matte"/>
        </w:rPr>
        <w:t xml:space="preserve"> </w:t>
      </w:r>
      <w:r w:rsidRPr="00382B4D">
        <w:rPr>
          <w:spacing w:val="-4"/>
          <w14:props3d w14:extrusionH="0" w14:contourW="0" w14:prstMaterial="matte"/>
        </w:rPr>
        <w:t xml:space="preserve">NPAs were instrumental in progressing national reform commitments, including increasing the accessibility of training by introducing a national training entitlement (a guaranteed subsidised training place for all students undertaking their first Certificate III or above qualification) and extending the availability of income contingent student loans (box 1.2). </w:t>
      </w:r>
    </w:p>
    <w:p w14:paraId="5F819702" w14:textId="77777777" w:rsidR="00ED5F8E" w:rsidRDefault="00ED5F8E">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ED5F8E" w14:paraId="39D56F27" w14:textId="77777777" w:rsidTr="005928D1">
        <w:trPr>
          <w:tblHeader/>
        </w:trPr>
        <w:tc>
          <w:tcPr>
            <w:tcW w:w="5000" w:type="pct"/>
            <w:tcBorders>
              <w:top w:val="single" w:sz="6" w:space="0" w:color="78A22F"/>
              <w:left w:val="nil"/>
              <w:bottom w:val="nil"/>
              <w:right w:val="nil"/>
            </w:tcBorders>
            <w:shd w:val="clear" w:color="auto" w:fill="F2F2F2"/>
          </w:tcPr>
          <w:p w14:paraId="098B2349" w14:textId="30789327" w:rsidR="00ED5F8E" w:rsidRDefault="00ED5F8E">
            <w:pPr>
              <w:pStyle w:val="BoxTitle"/>
            </w:pPr>
            <w:r>
              <w:rPr>
                <w:b w:val="0"/>
              </w:rPr>
              <w:t>Box 1.</w:t>
            </w:r>
            <w:r>
              <w:rPr>
                <w:b w:val="0"/>
                <w:noProof/>
              </w:rPr>
              <w:t>2</w:t>
            </w:r>
            <w:r>
              <w:tab/>
              <w:t xml:space="preserve">Major national partnerships agreements </w:t>
            </w:r>
          </w:p>
        </w:tc>
      </w:tr>
      <w:tr w:rsidR="00ED5F8E" w14:paraId="00C93F31" w14:textId="77777777" w:rsidTr="005928D1">
        <w:tc>
          <w:tcPr>
            <w:tcW w:w="5000" w:type="pct"/>
            <w:tcBorders>
              <w:top w:val="nil"/>
              <w:left w:val="nil"/>
              <w:bottom w:val="nil"/>
              <w:right w:val="nil"/>
            </w:tcBorders>
            <w:shd w:val="clear" w:color="auto" w:fill="F2F2F2"/>
          </w:tcPr>
          <w:p w14:paraId="4C15F785" w14:textId="77777777" w:rsidR="00ED5F8E" w:rsidRDefault="00ED5F8E" w:rsidP="005928D1">
            <w:pPr>
              <w:pStyle w:val="BoxHeading1"/>
            </w:pPr>
            <w:r>
              <w:t>National Productivity Places Program (2009 – 2012)</w:t>
            </w:r>
          </w:p>
          <w:p w14:paraId="01C586AE" w14:textId="77777777" w:rsidR="00ED5F8E" w:rsidRPr="003E10D8" w:rsidRDefault="00ED5F8E" w:rsidP="005928D1">
            <w:pPr>
              <w:pStyle w:val="Box"/>
              <w:rPr>
                <w:spacing w:val="-2"/>
              </w:rPr>
            </w:pPr>
            <w:r w:rsidRPr="003E10D8">
              <w:rPr>
                <w:spacing w:val="-2"/>
              </w:rPr>
              <w:t>This national partnership funded an additional 557 556 course enrolments and 402 881 qualification commencements. The main objectives were to increase the productivity of existing workers and assist job seekers to find work. Of the qualification commencements, 133 242 places were allocated for job seekers and 269 639 places to existing workers. Funding was distributed to State and Territory governments on the basis of their share of the working</w:t>
            </w:r>
            <w:r w:rsidRPr="003E10D8">
              <w:rPr>
                <w:spacing w:val="-2"/>
              </w:rPr>
              <w:noBreakHyphen/>
              <w:t xml:space="preserve">age population. </w:t>
            </w:r>
          </w:p>
          <w:p w14:paraId="11CC8121" w14:textId="77777777" w:rsidR="00ED5F8E" w:rsidRDefault="00ED5F8E" w:rsidP="005928D1">
            <w:pPr>
              <w:pStyle w:val="Box"/>
            </w:pPr>
            <w:r>
              <w:t>Consistent with the NASWD, each State and Territory set its own approach to implementing the program. Victoria had moved to an entitlement</w:t>
            </w:r>
            <w:r>
              <w:noBreakHyphen/>
              <w:t>based system so its funding was provided as an addition to its untied funding base.</w:t>
            </w:r>
          </w:p>
          <w:p w14:paraId="6D828024" w14:textId="77777777" w:rsidR="00ED5F8E" w:rsidRDefault="00ED5F8E" w:rsidP="005928D1">
            <w:pPr>
              <w:pStyle w:val="BoxHeading1"/>
            </w:pPr>
            <w:r w:rsidRPr="0021314E">
              <w:t>National Partnership on Skills Reform</w:t>
            </w:r>
            <w:r>
              <w:t xml:space="preserve"> (2012 – 2017)</w:t>
            </w:r>
          </w:p>
          <w:p w14:paraId="427ADBEA" w14:textId="77777777" w:rsidR="00ED5F8E" w:rsidRPr="003E10D8" w:rsidRDefault="00ED5F8E" w:rsidP="005928D1">
            <w:pPr>
              <w:pStyle w:val="Box"/>
              <w:rPr>
                <w:spacing w:val="-2"/>
                <w14:props3d w14:extrusionH="0" w14:contourW="0" w14:prstMaterial="matte"/>
              </w:rPr>
            </w:pPr>
            <w:r w:rsidRPr="003E10D8">
              <w:rPr>
                <w:spacing w:val="-2"/>
                <w14:props3d w14:extrusionH="0" w14:contourW="0" w14:prstMaterial="matte"/>
              </w:rPr>
              <w:t xml:space="preserve">The agreement aimed to produce a more accessible, transparent, high quality and efficient VET system. It provided for an entitlement to a training place for everyone of working age for qualifications at Certificate III and above and the extension of Commonwealth income contingent loans. </w:t>
            </w:r>
          </w:p>
          <w:p w14:paraId="7E537D24" w14:textId="77777777" w:rsidR="00ED5F8E" w:rsidRPr="00761EBF" w:rsidRDefault="00ED5F8E" w:rsidP="005928D1">
            <w:pPr>
              <w:pStyle w:val="Box"/>
            </w:pPr>
            <w:r>
              <w:t xml:space="preserve">The agreement also included better data sharing, the introduction of a unique student identifier, better information for students, development and publication of RTO performance measures and strategies to support public providers. </w:t>
            </w:r>
          </w:p>
          <w:p w14:paraId="63F4C5D0" w14:textId="77777777" w:rsidR="00ED5F8E" w:rsidRPr="002D5BD7" w:rsidRDefault="00ED5F8E" w:rsidP="005928D1">
            <w:pPr>
              <w:pStyle w:val="Box"/>
            </w:pPr>
            <w:r>
              <w:t>Under the national partnership, the Commonwealth was to provide funding of up to $1.7 billion to the States and Territories, with the major part of these payments dependent on jurisdictions meeting milestones identified in agreed implementation plans.</w:t>
            </w:r>
          </w:p>
          <w:p w14:paraId="4055A098" w14:textId="77777777" w:rsidR="00ED5F8E" w:rsidRDefault="00ED5F8E" w:rsidP="005928D1">
            <w:pPr>
              <w:pStyle w:val="BoxHeading1"/>
            </w:pPr>
            <w:r>
              <w:t>Skilling Australians Fund (2018 – 2022)</w:t>
            </w:r>
          </w:p>
          <w:p w14:paraId="2FFEAD81" w14:textId="77777777" w:rsidR="00ED5F8E" w:rsidRDefault="00ED5F8E" w:rsidP="005928D1">
            <w:pPr>
              <w:pStyle w:val="Box"/>
            </w:pPr>
            <w:r>
              <w:t>The Skilling Australians Fund aims to increase the uptake of apprenticeships and traineeships and other employment</w:t>
            </w:r>
            <w:r>
              <w:noBreakHyphen/>
              <w:t>related training. All jurisdictions except Victoria and Queensland are parties to the fund.</w:t>
            </w:r>
            <w:r w:rsidDel="00677465">
              <w:t xml:space="preserve"> </w:t>
            </w:r>
          </w:p>
          <w:p w14:paraId="5852EFE0" w14:textId="121B93BD" w:rsidR="00ED5F8E" w:rsidRDefault="00ED5F8E" w:rsidP="005928D1">
            <w:pPr>
              <w:pStyle w:val="Box"/>
            </w:pPr>
            <w:r>
              <w:t>The agreements describe state</w:t>
            </w:r>
            <w:r>
              <w:noBreakHyphen/>
              <w:t xml:space="preserve">based projects, joint funding commitments and targets for additional training places. The Fund is partially financed by a levy paid by employers </w:t>
            </w:r>
            <w:r w:rsidR="000F367A">
              <w:t>that</w:t>
            </w:r>
            <w:r>
              <w:t xml:space="preserve"> sponsor foreign skilled workers under certain permanent and temporary visa classes. </w:t>
            </w:r>
          </w:p>
        </w:tc>
      </w:tr>
      <w:tr w:rsidR="00ED5F8E" w14:paraId="1E6161A4" w14:textId="77777777" w:rsidTr="005928D1">
        <w:tc>
          <w:tcPr>
            <w:tcW w:w="5000" w:type="pct"/>
            <w:tcBorders>
              <w:top w:val="nil"/>
              <w:left w:val="nil"/>
              <w:bottom w:val="nil"/>
              <w:right w:val="nil"/>
            </w:tcBorders>
            <w:shd w:val="clear" w:color="auto" w:fill="F2F2F2"/>
          </w:tcPr>
          <w:p w14:paraId="4389F3F9" w14:textId="2CEC53F7" w:rsidR="00ED5F8E" w:rsidRDefault="00ED5F8E" w:rsidP="005928D1">
            <w:pPr>
              <w:pStyle w:val="BoxSource"/>
            </w:pPr>
            <w:r>
              <w:rPr>
                <w:i/>
              </w:rPr>
              <w:t>Source</w:t>
            </w:r>
            <w:r w:rsidRPr="00167F06">
              <w:t xml:space="preserve">: </w:t>
            </w:r>
            <w:r>
              <w:t xml:space="preserve">COAG </w:t>
            </w:r>
            <w:r w:rsidR="00E85FF0" w:rsidRPr="00E85FF0">
              <w:rPr>
                <w:rFonts w:cs="Arial"/>
              </w:rPr>
              <w:t>(2012c, 2012d, 2019b)</w:t>
            </w:r>
            <w:r>
              <w:t>.</w:t>
            </w:r>
          </w:p>
        </w:tc>
      </w:tr>
      <w:tr w:rsidR="00ED5F8E" w14:paraId="1EEAF69D" w14:textId="77777777" w:rsidTr="005928D1">
        <w:tc>
          <w:tcPr>
            <w:tcW w:w="5000" w:type="pct"/>
            <w:tcBorders>
              <w:top w:val="nil"/>
              <w:left w:val="nil"/>
              <w:bottom w:val="single" w:sz="6" w:space="0" w:color="78A22F"/>
              <w:right w:val="nil"/>
            </w:tcBorders>
            <w:shd w:val="clear" w:color="auto" w:fill="F2F2F2"/>
          </w:tcPr>
          <w:p w14:paraId="18EB88C7" w14:textId="77777777" w:rsidR="00ED5F8E" w:rsidRDefault="00ED5F8E">
            <w:pPr>
              <w:pStyle w:val="Box"/>
              <w:spacing w:before="0" w:line="120" w:lineRule="exact"/>
            </w:pPr>
          </w:p>
        </w:tc>
      </w:tr>
      <w:tr w:rsidR="00ED5F8E" w:rsidRPr="000863A5" w14:paraId="21437CA6" w14:textId="77777777" w:rsidTr="005928D1">
        <w:tc>
          <w:tcPr>
            <w:tcW w:w="5000" w:type="pct"/>
            <w:tcBorders>
              <w:top w:val="single" w:sz="6" w:space="0" w:color="78A22F"/>
              <w:left w:val="nil"/>
              <w:bottom w:val="nil"/>
              <w:right w:val="nil"/>
            </w:tcBorders>
          </w:tcPr>
          <w:p w14:paraId="3703A0FB" w14:textId="77777777" w:rsidR="00ED5F8E" w:rsidRPr="00626D32" w:rsidRDefault="00ED5F8E" w:rsidP="005928D1">
            <w:pPr>
              <w:pStyle w:val="BoxSpaceBelow"/>
            </w:pPr>
          </w:p>
        </w:tc>
      </w:tr>
    </w:tbl>
    <w:p w14:paraId="3511C060" w14:textId="77777777" w:rsidR="00ED5F8E" w:rsidRDefault="00ED5F8E" w:rsidP="005928D1">
      <w:pPr>
        <w:pStyle w:val="BodyText"/>
      </w:pPr>
      <w:r>
        <w:t>As noted, key questions for this review are how well governments’ aims for the sector under the NASWD and the IGA FFR have been achieved, and whether the NASWD is an effective long</w:t>
      </w:r>
      <w:r>
        <w:noBreakHyphen/>
        <w:t xml:space="preserve">term framework for VET policy and governance. </w:t>
      </w:r>
    </w:p>
    <w:p w14:paraId="050DF513" w14:textId="77777777" w:rsidR="00ED5F8E" w:rsidRDefault="00ED5F8E">
      <w:pPr>
        <w:pStyle w:val="Heading3"/>
      </w:pPr>
      <w:r>
        <w:t>Government investment in VET</w:t>
      </w:r>
    </w:p>
    <w:p w14:paraId="037F9759" w14:textId="529CB485" w:rsidR="00ED5F8E" w:rsidRDefault="00ED5F8E" w:rsidP="005928D1">
      <w:pPr>
        <w:pStyle w:val="BodyText"/>
      </w:pPr>
      <w:r>
        <w:t xml:space="preserve">In 2018, governments spent $6.1 billion on the VET system </w:t>
      </w:r>
      <w:r w:rsidR="00E85FF0" w:rsidRPr="00E85FF0">
        <w:rPr>
          <w:szCs w:val="24"/>
        </w:rPr>
        <w:t>(NCVER 2019d)</w:t>
      </w:r>
      <w:r>
        <w:t xml:space="preserve">. The Australian and State and Territory governments each contributed about half of this funding (figure 1.4) — $1.7 billion of about $3 billion contributed by the Commonwealth was provided to the States and Territories in the form of grants ($1.5 billion untied). </w:t>
      </w:r>
    </w:p>
    <w:p w14:paraId="50DDE2B6" w14:textId="77777777" w:rsidR="00ED5F8E" w:rsidRDefault="00ED5F8E" w:rsidP="003E10D8">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ED5F8E" w14:paraId="3388A60B" w14:textId="77777777" w:rsidTr="005928D1">
        <w:trPr>
          <w:tblHeader/>
        </w:trPr>
        <w:tc>
          <w:tcPr>
            <w:tcW w:w="5000" w:type="pct"/>
            <w:tcBorders>
              <w:top w:val="single" w:sz="6" w:space="0" w:color="78A22F"/>
              <w:left w:val="nil"/>
              <w:bottom w:val="nil"/>
              <w:right w:val="nil"/>
            </w:tcBorders>
            <w:shd w:val="clear" w:color="auto" w:fill="auto"/>
          </w:tcPr>
          <w:p w14:paraId="6B4F2E7D" w14:textId="25133CF1" w:rsidR="00ED5F8E" w:rsidRDefault="00ED5F8E" w:rsidP="005928D1">
            <w:pPr>
              <w:pStyle w:val="FigureTitle"/>
            </w:pPr>
            <w:r w:rsidRPr="00784A05">
              <w:rPr>
                <w:b w:val="0"/>
              </w:rPr>
              <w:t xml:space="preserve">Figure </w:t>
            </w:r>
            <w:r>
              <w:rPr>
                <w:b w:val="0"/>
              </w:rPr>
              <w:t>1.</w:t>
            </w:r>
            <w:r>
              <w:rPr>
                <w:b w:val="0"/>
                <w:noProof/>
              </w:rPr>
              <w:t>4</w:t>
            </w:r>
            <w:r>
              <w:tab/>
              <w:t>VET funding allocations by jurisdiction</w:t>
            </w:r>
          </w:p>
          <w:p w14:paraId="57B77176" w14:textId="0BD6CB0B" w:rsidR="00ED5F8E" w:rsidRPr="00176D3F" w:rsidRDefault="00ED5F8E" w:rsidP="005928D1">
            <w:pPr>
              <w:pStyle w:val="Subtitle"/>
            </w:pPr>
            <w:r>
              <w:t>Funding allocations, 2018 ($</w:t>
            </w:r>
            <w:r w:rsidR="00C367E5">
              <w:t xml:space="preserve"> </w:t>
            </w:r>
            <w:r>
              <w:t>million)</w:t>
            </w:r>
          </w:p>
        </w:tc>
      </w:tr>
      <w:tr w:rsidR="00ED5F8E" w14:paraId="5529C0E8" w14:textId="77777777" w:rsidTr="005928D1">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ED5F8E" w:rsidRPr="00B1465D" w14:paraId="4599E527" w14:textId="77777777" w:rsidTr="005928D1">
              <w:trPr>
                <w:tblHeader/>
                <w:jc w:val="center"/>
              </w:trPr>
              <w:tc>
                <w:tcPr>
                  <w:tcW w:w="5000" w:type="pct"/>
                  <w:tcBorders>
                    <w:top w:val="nil"/>
                    <w:bottom w:val="nil"/>
                  </w:tcBorders>
                </w:tcPr>
                <w:p w14:paraId="1C56B63C" w14:textId="77777777" w:rsidR="00ED5F8E" w:rsidRPr="00B1465D" w:rsidRDefault="00ED5F8E" w:rsidP="005928D1">
                  <w:pPr>
                    <w:pStyle w:val="Figure"/>
                    <w:spacing w:before="60" w:after="60"/>
                    <w:rPr>
                      <w:rFonts w:ascii="Arial" w:hAnsi="Arial" w:cs="Arial"/>
                      <w:sz w:val="18"/>
                      <w:szCs w:val="18"/>
                    </w:rPr>
                  </w:pPr>
                  <w:r w:rsidRPr="00441EBD">
                    <w:rPr>
                      <w:rFonts w:ascii="Arial" w:hAnsi="Arial" w:cs="Arial"/>
                      <w:noProof/>
                      <w:sz w:val="18"/>
                      <w:szCs w:val="18"/>
                    </w:rPr>
                    <w:drawing>
                      <wp:inline distT="0" distB="0" distL="0" distR="0" wp14:anchorId="05A07E98" wp14:editId="6CB0AB71">
                        <wp:extent cx="5397500" cy="2914650"/>
                        <wp:effectExtent l="0" t="0" r="0" b="0"/>
                        <wp:docPr id="7" name="Picture 7" descr="Figure 1.4 shows the VET funding allocations by each jurisdiction (recurrent and capital) and in each total includes funding provided to the States and Territories by the Commonwealth." title="Figure 1.4 – VET funding allocations by jurisdi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397500" cy="2914650"/>
                                </a:xfrm>
                                <a:prstGeom prst="rect">
                                  <a:avLst/>
                                </a:prstGeom>
                                <a:noFill/>
                                <a:ln>
                                  <a:noFill/>
                                </a:ln>
                              </pic:spPr>
                            </pic:pic>
                          </a:graphicData>
                        </a:graphic>
                      </wp:inline>
                    </w:drawing>
                  </w:r>
                </w:p>
              </w:tc>
            </w:tr>
          </w:tbl>
          <w:p w14:paraId="3BF8DC57" w14:textId="77777777" w:rsidR="00ED5F8E" w:rsidRDefault="00ED5F8E" w:rsidP="005928D1">
            <w:pPr>
              <w:pStyle w:val="Figure"/>
            </w:pPr>
          </w:p>
        </w:tc>
      </w:tr>
      <w:tr w:rsidR="00ED5F8E" w:rsidRPr="00176D3F" w14:paraId="00815899" w14:textId="77777777" w:rsidTr="005928D1">
        <w:tc>
          <w:tcPr>
            <w:tcW w:w="5000" w:type="pct"/>
            <w:tcBorders>
              <w:top w:val="nil"/>
              <w:left w:val="nil"/>
              <w:bottom w:val="nil"/>
              <w:right w:val="nil"/>
            </w:tcBorders>
            <w:shd w:val="clear" w:color="auto" w:fill="auto"/>
          </w:tcPr>
          <w:p w14:paraId="3DDA732D" w14:textId="4C126635" w:rsidR="00ED5F8E" w:rsidRPr="00176D3F" w:rsidRDefault="00ED5F8E" w:rsidP="005928D1">
            <w:pPr>
              <w:pStyle w:val="Source"/>
            </w:pPr>
            <w:r>
              <w:rPr>
                <w:i/>
              </w:rPr>
              <w:t>S</w:t>
            </w:r>
            <w:r w:rsidRPr="00784A05">
              <w:rPr>
                <w:i/>
              </w:rPr>
              <w:t>ource</w:t>
            </w:r>
            <w:r w:rsidRPr="00176D3F">
              <w:t xml:space="preserve">: </w:t>
            </w:r>
            <w:r>
              <w:t xml:space="preserve">NCVER </w:t>
            </w:r>
            <w:r w:rsidR="00E85FF0" w:rsidRPr="00E85FF0">
              <w:rPr>
                <w:rFonts w:cs="Arial"/>
              </w:rPr>
              <w:t>(2019d)</w:t>
            </w:r>
            <w:r>
              <w:t>.</w:t>
            </w:r>
          </w:p>
        </w:tc>
      </w:tr>
      <w:tr w:rsidR="00ED5F8E" w14:paraId="4B4A532F" w14:textId="77777777" w:rsidTr="005928D1">
        <w:tc>
          <w:tcPr>
            <w:tcW w:w="5000" w:type="pct"/>
            <w:tcBorders>
              <w:top w:val="nil"/>
              <w:left w:val="nil"/>
              <w:bottom w:val="single" w:sz="6" w:space="0" w:color="78A22F"/>
              <w:right w:val="nil"/>
            </w:tcBorders>
            <w:shd w:val="clear" w:color="auto" w:fill="auto"/>
          </w:tcPr>
          <w:p w14:paraId="7D30917D" w14:textId="77777777" w:rsidR="00ED5F8E" w:rsidRDefault="00ED5F8E" w:rsidP="005928D1">
            <w:pPr>
              <w:pStyle w:val="Figurespace"/>
            </w:pPr>
          </w:p>
        </w:tc>
      </w:tr>
      <w:tr w:rsidR="00ED5F8E" w:rsidRPr="000863A5" w14:paraId="4FB2D85E" w14:textId="77777777" w:rsidTr="005928D1">
        <w:tc>
          <w:tcPr>
            <w:tcW w:w="5000" w:type="pct"/>
            <w:tcBorders>
              <w:top w:val="single" w:sz="6" w:space="0" w:color="78A22F"/>
              <w:left w:val="nil"/>
              <w:bottom w:val="nil"/>
              <w:right w:val="nil"/>
            </w:tcBorders>
          </w:tcPr>
          <w:p w14:paraId="7D66114E" w14:textId="77777777" w:rsidR="00ED5F8E" w:rsidRPr="00626D32" w:rsidRDefault="00ED5F8E" w:rsidP="005928D1">
            <w:pPr>
              <w:pStyle w:val="BoxSpaceBelow"/>
            </w:pPr>
          </w:p>
        </w:tc>
      </w:tr>
    </w:tbl>
    <w:p w14:paraId="1B2371E1" w14:textId="65D2C05B" w:rsidR="00ED5F8E" w:rsidRDefault="00ED5F8E" w:rsidP="005928D1">
      <w:pPr>
        <w:pStyle w:val="BodyText"/>
      </w:pPr>
      <w:r>
        <w:t xml:space="preserve">Just over three-quarters of public funding went to support VET delivery, 10 per cent to subsidies for employers of apprentices and the remainder in system, and student support. Public providers received most of the funding for VET delivery </w:t>
      </w:r>
      <w:r w:rsidR="00A45FAB">
        <w:t xml:space="preserve">(and capital investment) </w:t>
      </w:r>
      <w:r>
        <w:t xml:space="preserve">— $3.4 billion — while private providers received $1 billion (table 1.1). </w:t>
      </w:r>
    </w:p>
    <w:p w14:paraId="39D49583" w14:textId="77777777" w:rsidR="00ED5F8E" w:rsidRPr="007536FF" w:rsidRDefault="00ED5F8E" w:rsidP="005928D1">
      <w:pPr>
        <w:keepNext/>
        <w:spacing w:before="360" w:line="80" w:lineRule="exact"/>
        <w:rPr>
          <w:szCs w:val="20"/>
        </w:rPr>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ED5F8E" w:rsidRPr="00A64EA0" w14:paraId="28220BF5" w14:textId="77777777" w:rsidTr="005928D1">
        <w:trPr>
          <w:tblHeader/>
        </w:trPr>
        <w:tc>
          <w:tcPr>
            <w:tcW w:w="5000" w:type="pct"/>
            <w:tcBorders>
              <w:top w:val="single" w:sz="6" w:space="0" w:color="78A22F"/>
              <w:left w:val="nil"/>
              <w:bottom w:val="nil"/>
              <w:right w:val="nil"/>
            </w:tcBorders>
            <w:shd w:val="clear" w:color="auto" w:fill="auto"/>
          </w:tcPr>
          <w:p w14:paraId="2B789516" w14:textId="087EAE15" w:rsidR="00ED5F8E" w:rsidRDefault="00ED5F8E" w:rsidP="005928D1">
            <w:pPr>
              <w:pStyle w:val="TableTitle"/>
            </w:pPr>
            <w:r w:rsidRPr="00241F12">
              <w:rPr>
                <w:b w:val="0"/>
              </w:rPr>
              <w:t xml:space="preserve">Table </w:t>
            </w:r>
            <w:r>
              <w:rPr>
                <w:b w:val="0"/>
              </w:rPr>
              <w:t>1.</w:t>
            </w:r>
            <w:r>
              <w:rPr>
                <w:b w:val="0"/>
                <w:noProof/>
              </w:rPr>
              <w:t>1</w:t>
            </w:r>
            <w:r w:rsidRPr="00A64EA0">
              <w:rPr>
                <w:b w:val="0"/>
              </w:rPr>
              <w:tab/>
            </w:r>
            <w:r>
              <w:rPr>
                <w:b w:val="0"/>
              </w:rPr>
              <w:t>Most government funding is to support VET delivery</w:t>
            </w:r>
          </w:p>
          <w:p w14:paraId="4BFC464E" w14:textId="77777777" w:rsidR="00ED5F8E" w:rsidRPr="00A64EA0" w:rsidRDefault="00ED5F8E" w:rsidP="005928D1">
            <w:pPr>
              <w:pStyle w:val="Subtitle"/>
              <w:rPr>
                <w:b/>
                <w:vertAlign w:val="superscript"/>
              </w:rPr>
            </w:pPr>
            <w:r w:rsidRPr="00864DB2">
              <w:rPr>
                <w:rStyle w:val="SubtitleChar"/>
              </w:rPr>
              <w:t>Government funding for VET</w:t>
            </w:r>
            <w:r>
              <w:rPr>
                <w:rStyle w:val="SubtitleChar"/>
              </w:rPr>
              <w:t>,</w:t>
            </w:r>
            <w:r w:rsidRPr="00864DB2">
              <w:rPr>
                <w:rStyle w:val="SubtitleChar"/>
              </w:rPr>
              <w:t xml:space="preserve"> 2018</w:t>
            </w:r>
            <w:r w:rsidRPr="00FD3E3E">
              <w:rPr>
                <w:rStyle w:val="NoteLabel"/>
                <w:position w:val="10"/>
              </w:rPr>
              <w:t>a</w:t>
            </w:r>
          </w:p>
        </w:tc>
      </w:tr>
      <w:tr w:rsidR="00ED5F8E" w:rsidRPr="00A64EA0" w14:paraId="5DB66F75" w14:textId="77777777" w:rsidTr="005928D1">
        <w:tc>
          <w:tcPr>
            <w:tcW w:w="5000" w:type="pct"/>
            <w:tcBorders>
              <w:top w:val="nil"/>
              <w:left w:val="nil"/>
              <w:bottom w:val="nil"/>
              <w:right w:val="nil"/>
            </w:tcBorders>
            <w:shd w:val="clear" w:color="auto" w:fill="auto"/>
          </w:tcPr>
          <w:tbl>
            <w:tblPr>
              <w:tblW w:w="4885" w:type="pct"/>
              <w:tblInd w:w="56" w:type="dxa"/>
              <w:tblCellMar>
                <w:top w:w="28" w:type="dxa"/>
                <w:left w:w="0" w:type="dxa"/>
                <w:right w:w="0" w:type="dxa"/>
              </w:tblCellMar>
              <w:tblLook w:val="0000" w:firstRow="0" w:lastRow="0" w:firstColumn="0" w:lastColumn="0" w:noHBand="0" w:noVBand="0"/>
            </w:tblPr>
            <w:tblGrid>
              <w:gridCol w:w="3916"/>
              <w:gridCol w:w="2268"/>
              <w:gridCol w:w="2125"/>
            </w:tblGrid>
            <w:tr w:rsidR="00ED5F8E" w:rsidRPr="00A64EA0" w14:paraId="38E81FDA" w14:textId="77777777" w:rsidTr="00FD3E3E">
              <w:trPr>
                <w:tblHeader/>
              </w:trPr>
              <w:tc>
                <w:tcPr>
                  <w:tcW w:w="2356" w:type="pct"/>
                  <w:tcBorders>
                    <w:top w:val="single" w:sz="6" w:space="0" w:color="BFBFBF"/>
                    <w:bottom w:val="single" w:sz="6" w:space="0" w:color="BFBFBF"/>
                  </w:tcBorders>
                  <w:shd w:val="clear" w:color="auto" w:fill="auto"/>
                  <w:tcMar>
                    <w:top w:w="28" w:type="dxa"/>
                  </w:tcMar>
                </w:tcPr>
                <w:p w14:paraId="3D3185E1" w14:textId="77777777" w:rsidR="00ED5F8E" w:rsidRPr="00A64EA0" w:rsidRDefault="00ED5F8E" w:rsidP="005928D1">
                  <w:pPr>
                    <w:keepNext/>
                    <w:keepLines/>
                    <w:spacing w:before="80" w:after="80" w:line="200" w:lineRule="atLeast"/>
                    <w:ind w:left="6" w:right="113"/>
                    <w:rPr>
                      <w:rFonts w:ascii="Arial" w:hAnsi="Arial"/>
                      <w:i/>
                      <w:sz w:val="18"/>
                      <w:szCs w:val="20"/>
                    </w:rPr>
                  </w:pPr>
                </w:p>
              </w:tc>
              <w:tc>
                <w:tcPr>
                  <w:tcW w:w="1365" w:type="pct"/>
                  <w:tcBorders>
                    <w:top w:val="single" w:sz="6" w:space="0" w:color="BFBFBF"/>
                    <w:bottom w:val="single" w:sz="6" w:space="0" w:color="BFBFBF"/>
                  </w:tcBorders>
                </w:tcPr>
                <w:p w14:paraId="2FE9D458" w14:textId="460168EA" w:rsidR="00ED5F8E" w:rsidRPr="00A64EA0" w:rsidRDefault="00ED5F8E" w:rsidP="005928D1">
                  <w:pPr>
                    <w:keepNext/>
                    <w:keepLines/>
                    <w:spacing w:before="80" w:after="80" w:line="200" w:lineRule="atLeast"/>
                    <w:ind w:left="6" w:right="113"/>
                    <w:jc w:val="right"/>
                    <w:rPr>
                      <w:rFonts w:ascii="Arial" w:hAnsi="Arial"/>
                      <w:i/>
                      <w:sz w:val="18"/>
                      <w:szCs w:val="20"/>
                    </w:rPr>
                  </w:pPr>
                  <w:r w:rsidRPr="00A64EA0">
                    <w:rPr>
                      <w:rFonts w:ascii="Arial" w:hAnsi="Arial"/>
                      <w:i/>
                      <w:sz w:val="18"/>
                      <w:szCs w:val="20"/>
                    </w:rPr>
                    <w:t>$</w:t>
                  </w:r>
                  <w:r w:rsidR="00A46E53">
                    <w:rPr>
                      <w:rFonts w:ascii="Arial" w:hAnsi="Arial"/>
                      <w:i/>
                      <w:sz w:val="18"/>
                      <w:szCs w:val="20"/>
                    </w:rPr>
                    <w:t xml:space="preserve"> </w:t>
                  </w:r>
                  <w:r w:rsidRPr="00A64EA0">
                    <w:rPr>
                      <w:rFonts w:ascii="Arial" w:hAnsi="Arial"/>
                      <w:i/>
                      <w:sz w:val="18"/>
                      <w:szCs w:val="20"/>
                    </w:rPr>
                    <w:t>billion</w:t>
                  </w:r>
                </w:p>
              </w:tc>
              <w:tc>
                <w:tcPr>
                  <w:tcW w:w="1279" w:type="pct"/>
                  <w:tcBorders>
                    <w:top w:val="single" w:sz="6" w:space="0" w:color="BFBFBF"/>
                    <w:bottom w:val="single" w:sz="6" w:space="0" w:color="BFBFBF"/>
                  </w:tcBorders>
                  <w:shd w:val="clear" w:color="auto" w:fill="auto"/>
                  <w:tcMar>
                    <w:top w:w="28" w:type="dxa"/>
                  </w:tcMar>
                </w:tcPr>
                <w:p w14:paraId="3883F203" w14:textId="77777777" w:rsidR="00ED5F8E" w:rsidRPr="00A64EA0" w:rsidRDefault="00ED5F8E" w:rsidP="005928D1">
                  <w:pPr>
                    <w:keepNext/>
                    <w:keepLines/>
                    <w:spacing w:before="80" w:after="80" w:line="200" w:lineRule="atLeast"/>
                    <w:ind w:left="6" w:right="113"/>
                    <w:jc w:val="right"/>
                    <w:rPr>
                      <w:rFonts w:ascii="Arial" w:hAnsi="Arial"/>
                      <w:i/>
                      <w:sz w:val="18"/>
                      <w:szCs w:val="20"/>
                    </w:rPr>
                  </w:pPr>
                  <w:r w:rsidRPr="00A64EA0">
                    <w:rPr>
                      <w:rFonts w:ascii="Arial" w:hAnsi="Arial"/>
                      <w:i/>
                      <w:sz w:val="18"/>
                      <w:szCs w:val="20"/>
                    </w:rPr>
                    <w:t>Per cent</w:t>
                  </w:r>
                </w:p>
              </w:tc>
            </w:tr>
            <w:tr w:rsidR="00ED5F8E" w:rsidRPr="00A64EA0" w14:paraId="2F3FCB5A" w14:textId="77777777" w:rsidTr="00ED673F">
              <w:trPr>
                <w:tblHeader/>
              </w:trPr>
              <w:tc>
                <w:tcPr>
                  <w:tcW w:w="2356" w:type="pct"/>
                  <w:tcBorders>
                    <w:top w:val="single" w:sz="6" w:space="0" w:color="BFBFBF"/>
                  </w:tcBorders>
                  <w:shd w:val="clear" w:color="auto" w:fill="auto"/>
                  <w:tcMar>
                    <w:top w:w="28" w:type="dxa"/>
                  </w:tcMar>
                </w:tcPr>
                <w:p w14:paraId="3C1AC1F7" w14:textId="6B40D472" w:rsidR="00ED5F8E" w:rsidRPr="00881A3C" w:rsidRDefault="00ED5F8E" w:rsidP="00FD3E3E">
                  <w:pPr>
                    <w:pStyle w:val="TableBodyText"/>
                    <w:spacing w:before="80"/>
                    <w:jc w:val="left"/>
                  </w:pPr>
                  <w:r w:rsidRPr="00881A3C">
                    <w:t>VET delivery</w:t>
                  </w:r>
                  <w:r w:rsidR="00E533A8">
                    <w:t xml:space="preserve"> and capital investment</w:t>
                  </w:r>
                  <w:r>
                    <w:t>:</w:t>
                  </w:r>
                </w:p>
              </w:tc>
              <w:tc>
                <w:tcPr>
                  <w:tcW w:w="1365" w:type="pct"/>
                  <w:tcBorders>
                    <w:top w:val="single" w:sz="6" w:space="0" w:color="BFBFBF"/>
                  </w:tcBorders>
                  <w:shd w:val="clear" w:color="auto" w:fill="auto"/>
                </w:tcPr>
                <w:p w14:paraId="698FFD6A" w14:textId="77777777" w:rsidR="00ED5F8E" w:rsidRPr="00881A3C" w:rsidRDefault="00ED5F8E" w:rsidP="005928D1">
                  <w:pPr>
                    <w:pStyle w:val="TableBodyText"/>
                  </w:pPr>
                </w:p>
              </w:tc>
              <w:tc>
                <w:tcPr>
                  <w:tcW w:w="1279" w:type="pct"/>
                  <w:tcBorders>
                    <w:top w:val="single" w:sz="6" w:space="0" w:color="BFBFBF"/>
                  </w:tcBorders>
                  <w:shd w:val="clear" w:color="auto" w:fill="auto"/>
                  <w:tcMar>
                    <w:top w:w="28" w:type="dxa"/>
                  </w:tcMar>
                </w:tcPr>
                <w:p w14:paraId="53F9BFCC" w14:textId="77777777" w:rsidR="00ED5F8E" w:rsidRPr="00881A3C" w:rsidRDefault="00ED5F8E" w:rsidP="005928D1">
                  <w:pPr>
                    <w:pStyle w:val="TableBodyText"/>
                  </w:pPr>
                </w:p>
              </w:tc>
            </w:tr>
            <w:tr w:rsidR="00ED5F8E" w:rsidRPr="00A64EA0" w14:paraId="4167A65F" w14:textId="77777777" w:rsidTr="00ED673F">
              <w:trPr>
                <w:tblHeader/>
              </w:trPr>
              <w:tc>
                <w:tcPr>
                  <w:tcW w:w="2356" w:type="pct"/>
                  <w:shd w:val="clear" w:color="auto" w:fill="auto"/>
                  <w:tcMar>
                    <w:top w:w="28" w:type="dxa"/>
                  </w:tcMar>
                </w:tcPr>
                <w:p w14:paraId="3D691828" w14:textId="46A07955" w:rsidR="00ED5F8E" w:rsidRPr="00881A3C" w:rsidRDefault="00ED5F8E" w:rsidP="00B026F6">
                  <w:pPr>
                    <w:pStyle w:val="TableBodyText"/>
                    <w:ind w:left="170"/>
                    <w:jc w:val="left"/>
                  </w:pPr>
                  <w:r w:rsidRPr="00881A3C">
                    <w:t>public providers</w:t>
                  </w:r>
                </w:p>
              </w:tc>
              <w:tc>
                <w:tcPr>
                  <w:tcW w:w="1365" w:type="pct"/>
                  <w:shd w:val="clear" w:color="auto" w:fill="auto"/>
                </w:tcPr>
                <w:p w14:paraId="03D095EB" w14:textId="77777777" w:rsidR="00ED5F8E" w:rsidRPr="00881A3C" w:rsidRDefault="00ED5F8E" w:rsidP="005928D1">
                  <w:pPr>
                    <w:pStyle w:val="TableBodyText"/>
                  </w:pPr>
                  <w:r w:rsidRPr="00881A3C">
                    <w:t>3.4</w:t>
                  </w:r>
                </w:p>
              </w:tc>
              <w:tc>
                <w:tcPr>
                  <w:tcW w:w="1279" w:type="pct"/>
                  <w:shd w:val="clear" w:color="auto" w:fill="auto"/>
                  <w:tcMar>
                    <w:top w:w="28" w:type="dxa"/>
                  </w:tcMar>
                </w:tcPr>
                <w:p w14:paraId="7414149C" w14:textId="77777777" w:rsidR="00ED5F8E" w:rsidRPr="00881A3C" w:rsidRDefault="00ED5F8E" w:rsidP="005928D1">
                  <w:pPr>
                    <w:pStyle w:val="TableBodyText"/>
                  </w:pPr>
                </w:p>
              </w:tc>
            </w:tr>
            <w:tr w:rsidR="00ED5F8E" w:rsidRPr="00A64EA0" w14:paraId="4D252D28" w14:textId="77777777" w:rsidTr="00ED673F">
              <w:trPr>
                <w:tblHeader/>
              </w:trPr>
              <w:tc>
                <w:tcPr>
                  <w:tcW w:w="2356" w:type="pct"/>
                  <w:shd w:val="clear" w:color="auto" w:fill="auto"/>
                  <w:tcMar>
                    <w:top w:w="28" w:type="dxa"/>
                  </w:tcMar>
                </w:tcPr>
                <w:p w14:paraId="40667489" w14:textId="45F4685D" w:rsidR="00ED5F8E" w:rsidRPr="00881A3C" w:rsidRDefault="00ED5F8E" w:rsidP="00B026F6">
                  <w:pPr>
                    <w:pStyle w:val="TableBodyText"/>
                    <w:ind w:left="170"/>
                    <w:jc w:val="left"/>
                  </w:pPr>
                  <w:r w:rsidRPr="00881A3C">
                    <w:t>private providers</w:t>
                  </w:r>
                </w:p>
              </w:tc>
              <w:tc>
                <w:tcPr>
                  <w:tcW w:w="1365" w:type="pct"/>
                  <w:shd w:val="clear" w:color="auto" w:fill="auto"/>
                </w:tcPr>
                <w:p w14:paraId="3591866F" w14:textId="77777777" w:rsidR="00ED5F8E" w:rsidRPr="00881A3C" w:rsidRDefault="00ED5F8E" w:rsidP="005928D1">
                  <w:pPr>
                    <w:pStyle w:val="TableBodyText"/>
                  </w:pPr>
                  <w:r w:rsidRPr="00881A3C">
                    <w:t>1.0</w:t>
                  </w:r>
                </w:p>
              </w:tc>
              <w:tc>
                <w:tcPr>
                  <w:tcW w:w="1279" w:type="pct"/>
                  <w:shd w:val="clear" w:color="auto" w:fill="auto"/>
                  <w:tcMar>
                    <w:top w:w="28" w:type="dxa"/>
                  </w:tcMar>
                </w:tcPr>
                <w:p w14:paraId="2ADF21EC" w14:textId="77777777" w:rsidR="00ED5F8E" w:rsidRPr="00881A3C" w:rsidRDefault="00ED5F8E" w:rsidP="005928D1">
                  <w:pPr>
                    <w:pStyle w:val="TableBodyText"/>
                  </w:pPr>
                </w:p>
              </w:tc>
            </w:tr>
            <w:tr w:rsidR="00ED5F8E" w:rsidRPr="00A64EA0" w14:paraId="2788162E" w14:textId="77777777" w:rsidTr="00ED673F">
              <w:trPr>
                <w:tblHeader/>
              </w:trPr>
              <w:tc>
                <w:tcPr>
                  <w:tcW w:w="2356" w:type="pct"/>
                  <w:tcBorders>
                    <w:bottom w:val="single" w:sz="4" w:space="0" w:color="BFBFBF" w:themeColor="background1" w:themeShade="BF"/>
                  </w:tcBorders>
                  <w:shd w:val="clear" w:color="auto" w:fill="auto"/>
                  <w:tcMar>
                    <w:top w:w="28" w:type="dxa"/>
                  </w:tcMar>
                </w:tcPr>
                <w:p w14:paraId="264229E1" w14:textId="6945C2DB" w:rsidR="00ED5F8E" w:rsidRPr="00881A3C" w:rsidRDefault="00ED5F8E" w:rsidP="00B026F6">
                  <w:pPr>
                    <w:pStyle w:val="TableBodyText"/>
                    <w:ind w:left="170"/>
                    <w:jc w:val="left"/>
                  </w:pPr>
                  <w:r w:rsidRPr="00881A3C">
                    <w:t>other providers and not attributable</w:t>
                  </w:r>
                </w:p>
              </w:tc>
              <w:tc>
                <w:tcPr>
                  <w:tcW w:w="1365" w:type="pct"/>
                  <w:tcBorders>
                    <w:bottom w:val="single" w:sz="4" w:space="0" w:color="BFBFBF" w:themeColor="background1" w:themeShade="BF"/>
                  </w:tcBorders>
                  <w:shd w:val="clear" w:color="auto" w:fill="auto"/>
                </w:tcPr>
                <w:p w14:paraId="534D681E" w14:textId="77777777" w:rsidR="00ED5F8E" w:rsidRPr="00881A3C" w:rsidRDefault="00ED5F8E" w:rsidP="005928D1">
                  <w:pPr>
                    <w:pStyle w:val="TableBodyText"/>
                  </w:pPr>
                  <w:r w:rsidRPr="00881A3C">
                    <w:t>0.3</w:t>
                  </w:r>
                </w:p>
              </w:tc>
              <w:tc>
                <w:tcPr>
                  <w:tcW w:w="1279" w:type="pct"/>
                  <w:tcBorders>
                    <w:bottom w:val="single" w:sz="4" w:space="0" w:color="BFBFBF" w:themeColor="background1" w:themeShade="BF"/>
                  </w:tcBorders>
                  <w:shd w:val="clear" w:color="auto" w:fill="auto"/>
                  <w:tcMar>
                    <w:top w:w="28" w:type="dxa"/>
                  </w:tcMar>
                </w:tcPr>
                <w:p w14:paraId="5BA01665" w14:textId="77777777" w:rsidR="00ED5F8E" w:rsidRPr="00881A3C" w:rsidRDefault="00ED5F8E" w:rsidP="005928D1">
                  <w:pPr>
                    <w:pStyle w:val="TableBodyText"/>
                  </w:pPr>
                </w:p>
              </w:tc>
            </w:tr>
            <w:tr w:rsidR="00ED5F8E" w:rsidRPr="00A64EA0" w14:paraId="7EFAFEE3" w14:textId="77777777" w:rsidTr="00B026F6">
              <w:trPr>
                <w:tblHeader/>
              </w:trPr>
              <w:tc>
                <w:tcPr>
                  <w:tcW w:w="2356" w:type="pct"/>
                  <w:tcBorders>
                    <w:top w:val="single" w:sz="4" w:space="0" w:color="BFBFBF" w:themeColor="background1" w:themeShade="BF"/>
                  </w:tcBorders>
                  <w:shd w:val="clear" w:color="auto" w:fill="auto"/>
                  <w:tcMar>
                    <w:top w:w="28" w:type="dxa"/>
                  </w:tcMar>
                </w:tcPr>
                <w:p w14:paraId="2AC7B55C" w14:textId="77777777" w:rsidR="00ED5F8E" w:rsidRPr="00881A3C" w:rsidRDefault="00ED5F8E" w:rsidP="005928D1">
                  <w:pPr>
                    <w:pStyle w:val="TableBodyText"/>
                    <w:jc w:val="left"/>
                  </w:pPr>
                  <w:r w:rsidRPr="00881A3C">
                    <w:t>Total VET delivery</w:t>
                  </w:r>
                </w:p>
              </w:tc>
              <w:tc>
                <w:tcPr>
                  <w:tcW w:w="1365" w:type="pct"/>
                  <w:tcBorders>
                    <w:top w:val="single" w:sz="4" w:space="0" w:color="BFBFBF" w:themeColor="background1" w:themeShade="BF"/>
                  </w:tcBorders>
                  <w:shd w:val="clear" w:color="auto" w:fill="auto"/>
                </w:tcPr>
                <w:p w14:paraId="4A854B4F" w14:textId="319959BD" w:rsidR="00ED5F8E" w:rsidRPr="00881A3C" w:rsidRDefault="00ED5F8E" w:rsidP="005928D1">
                  <w:pPr>
                    <w:pStyle w:val="TableBodyText"/>
                  </w:pPr>
                  <w:r w:rsidRPr="00881A3C">
                    <w:t>4.</w:t>
                  </w:r>
                  <w:r w:rsidR="00A45FAB">
                    <w:t>7</w:t>
                  </w:r>
                </w:p>
              </w:tc>
              <w:tc>
                <w:tcPr>
                  <w:tcW w:w="1279" w:type="pct"/>
                  <w:tcBorders>
                    <w:top w:val="single" w:sz="4" w:space="0" w:color="BFBFBF" w:themeColor="background1" w:themeShade="BF"/>
                  </w:tcBorders>
                  <w:shd w:val="clear" w:color="auto" w:fill="auto"/>
                  <w:tcMar>
                    <w:top w:w="28" w:type="dxa"/>
                  </w:tcMar>
                </w:tcPr>
                <w:p w14:paraId="76A6FB13" w14:textId="77777777" w:rsidR="00ED5F8E" w:rsidRPr="00881A3C" w:rsidRDefault="00ED5F8E" w:rsidP="005928D1">
                  <w:pPr>
                    <w:pStyle w:val="TableBodyText"/>
                  </w:pPr>
                  <w:r w:rsidRPr="00881A3C">
                    <w:t>77.0</w:t>
                  </w:r>
                </w:p>
              </w:tc>
            </w:tr>
            <w:tr w:rsidR="00ED5F8E" w:rsidRPr="00A64EA0" w14:paraId="236A9931" w14:textId="77777777" w:rsidTr="005928D1">
              <w:tc>
                <w:tcPr>
                  <w:tcW w:w="2356" w:type="pct"/>
                </w:tcPr>
                <w:p w14:paraId="7E113562" w14:textId="77777777" w:rsidR="00ED5F8E" w:rsidRPr="00881A3C" w:rsidRDefault="00ED5F8E" w:rsidP="00B026F6">
                  <w:pPr>
                    <w:pStyle w:val="TableBodyText"/>
                    <w:spacing w:before="40"/>
                    <w:jc w:val="left"/>
                  </w:pPr>
                  <w:r w:rsidRPr="00881A3C">
                    <w:t>System administration, governance and capital investment</w:t>
                  </w:r>
                </w:p>
              </w:tc>
              <w:tc>
                <w:tcPr>
                  <w:tcW w:w="1365" w:type="pct"/>
                </w:tcPr>
                <w:p w14:paraId="7539F898" w14:textId="77777777" w:rsidR="00ED5F8E" w:rsidRPr="00881A3C" w:rsidRDefault="00ED5F8E" w:rsidP="00B026F6">
                  <w:pPr>
                    <w:pStyle w:val="TableBodyText"/>
                    <w:spacing w:before="40"/>
                  </w:pPr>
                  <w:r w:rsidRPr="00881A3C">
                    <w:t>0.7</w:t>
                  </w:r>
                </w:p>
              </w:tc>
              <w:tc>
                <w:tcPr>
                  <w:tcW w:w="1279" w:type="pct"/>
                </w:tcPr>
                <w:p w14:paraId="4C02D322" w14:textId="77777777" w:rsidR="00ED5F8E" w:rsidRPr="00881A3C" w:rsidRDefault="00ED5F8E" w:rsidP="00B026F6">
                  <w:pPr>
                    <w:pStyle w:val="TableBodyText"/>
                    <w:spacing w:before="40"/>
                  </w:pPr>
                  <w:r w:rsidRPr="00881A3C">
                    <w:t>11.5</w:t>
                  </w:r>
                </w:p>
              </w:tc>
            </w:tr>
            <w:tr w:rsidR="00ED5F8E" w:rsidRPr="00A64EA0" w14:paraId="449E16B4" w14:textId="77777777" w:rsidTr="005928D1">
              <w:tc>
                <w:tcPr>
                  <w:tcW w:w="2356" w:type="pct"/>
                </w:tcPr>
                <w:p w14:paraId="4B83BE79" w14:textId="77777777" w:rsidR="00ED5F8E" w:rsidRPr="00881A3C" w:rsidRDefault="00ED5F8E" w:rsidP="00B026F6">
                  <w:pPr>
                    <w:pStyle w:val="TableBodyText"/>
                    <w:spacing w:before="40"/>
                    <w:jc w:val="left"/>
                  </w:pPr>
                  <w:r w:rsidRPr="00881A3C">
                    <w:t>Employer assistance</w:t>
                  </w:r>
                </w:p>
              </w:tc>
              <w:tc>
                <w:tcPr>
                  <w:tcW w:w="1365" w:type="pct"/>
                </w:tcPr>
                <w:p w14:paraId="182F0159" w14:textId="77777777" w:rsidR="00ED5F8E" w:rsidRPr="00881A3C" w:rsidRDefault="00ED5F8E" w:rsidP="00B026F6">
                  <w:pPr>
                    <w:pStyle w:val="TableBodyText"/>
                    <w:spacing w:before="40"/>
                  </w:pPr>
                  <w:r w:rsidRPr="00881A3C">
                    <w:t>0.6</w:t>
                  </w:r>
                </w:p>
              </w:tc>
              <w:tc>
                <w:tcPr>
                  <w:tcW w:w="1279" w:type="pct"/>
                </w:tcPr>
                <w:p w14:paraId="5E53818E" w14:textId="77777777" w:rsidR="00ED5F8E" w:rsidRPr="00881A3C" w:rsidRDefault="00ED5F8E" w:rsidP="00B026F6">
                  <w:pPr>
                    <w:pStyle w:val="TableBodyText"/>
                    <w:spacing w:before="40"/>
                  </w:pPr>
                  <w:r w:rsidRPr="00881A3C">
                    <w:t>9.8</w:t>
                  </w:r>
                </w:p>
              </w:tc>
            </w:tr>
            <w:tr w:rsidR="00ED5F8E" w:rsidRPr="00A64EA0" w14:paraId="5662541C" w14:textId="77777777" w:rsidTr="005928D1">
              <w:tc>
                <w:tcPr>
                  <w:tcW w:w="2356" w:type="pct"/>
                </w:tcPr>
                <w:p w14:paraId="7FD9C35D" w14:textId="77777777" w:rsidR="00ED5F8E" w:rsidRPr="00881A3C" w:rsidRDefault="00ED5F8E" w:rsidP="00B026F6">
                  <w:pPr>
                    <w:pStyle w:val="TableBodyText"/>
                    <w:spacing w:before="40"/>
                    <w:jc w:val="left"/>
                  </w:pPr>
                  <w:r w:rsidRPr="00881A3C">
                    <w:t>Student assistance</w:t>
                  </w:r>
                </w:p>
              </w:tc>
              <w:tc>
                <w:tcPr>
                  <w:tcW w:w="1365" w:type="pct"/>
                </w:tcPr>
                <w:p w14:paraId="6028CE07" w14:textId="77777777" w:rsidR="00ED5F8E" w:rsidRPr="00881A3C" w:rsidRDefault="00ED5F8E" w:rsidP="00B026F6">
                  <w:pPr>
                    <w:pStyle w:val="TableBodyText"/>
                    <w:spacing w:before="40"/>
                  </w:pPr>
                  <w:r w:rsidRPr="00881A3C">
                    <w:t>0.1</w:t>
                  </w:r>
                </w:p>
              </w:tc>
              <w:tc>
                <w:tcPr>
                  <w:tcW w:w="1279" w:type="pct"/>
                </w:tcPr>
                <w:p w14:paraId="1874DD81" w14:textId="77777777" w:rsidR="00ED5F8E" w:rsidRPr="00881A3C" w:rsidRDefault="00ED5F8E" w:rsidP="00B026F6">
                  <w:pPr>
                    <w:pStyle w:val="TableBodyText"/>
                    <w:spacing w:before="40"/>
                  </w:pPr>
                  <w:r w:rsidRPr="00881A3C">
                    <w:t>1.6</w:t>
                  </w:r>
                </w:p>
              </w:tc>
            </w:tr>
            <w:tr w:rsidR="00ED5F8E" w:rsidRPr="00A64EA0" w14:paraId="28F1D861" w14:textId="77777777" w:rsidTr="00ED673F">
              <w:tc>
                <w:tcPr>
                  <w:tcW w:w="2356" w:type="pct"/>
                  <w:tcBorders>
                    <w:bottom w:val="single" w:sz="4" w:space="0" w:color="D9D9D9" w:themeColor="background1" w:themeShade="D9"/>
                  </w:tcBorders>
                  <w:shd w:val="clear" w:color="auto" w:fill="F2F2F2" w:themeFill="background1" w:themeFillShade="F2"/>
                </w:tcPr>
                <w:p w14:paraId="1541A37F" w14:textId="77777777" w:rsidR="00ED5F8E" w:rsidRPr="00881A3C" w:rsidRDefault="00ED5F8E" w:rsidP="005928D1">
                  <w:pPr>
                    <w:pStyle w:val="TableBodyText"/>
                    <w:jc w:val="left"/>
                    <w:rPr>
                      <w:b/>
                      <w:bCs/>
                    </w:rPr>
                  </w:pPr>
                  <w:r w:rsidRPr="00881A3C">
                    <w:rPr>
                      <w:b/>
                      <w:bCs/>
                    </w:rPr>
                    <w:t>Total</w:t>
                  </w:r>
                </w:p>
              </w:tc>
              <w:tc>
                <w:tcPr>
                  <w:tcW w:w="1365" w:type="pct"/>
                  <w:tcBorders>
                    <w:bottom w:val="single" w:sz="4" w:space="0" w:color="D9D9D9" w:themeColor="background1" w:themeShade="D9"/>
                  </w:tcBorders>
                  <w:shd w:val="clear" w:color="auto" w:fill="F2F2F2" w:themeFill="background1" w:themeFillShade="F2"/>
                </w:tcPr>
                <w:p w14:paraId="1229F324" w14:textId="77777777" w:rsidR="00ED5F8E" w:rsidRPr="00881A3C" w:rsidRDefault="00ED5F8E" w:rsidP="005928D1">
                  <w:pPr>
                    <w:pStyle w:val="TableBodyText"/>
                    <w:rPr>
                      <w:b/>
                      <w:bCs/>
                    </w:rPr>
                  </w:pPr>
                  <w:r w:rsidRPr="00881A3C">
                    <w:rPr>
                      <w:b/>
                      <w:bCs/>
                    </w:rPr>
                    <w:t>6.1</w:t>
                  </w:r>
                </w:p>
              </w:tc>
              <w:tc>
                <w:tcPr>
                  <w:tcW w:w="1279" w:type="pct"/>
                  <w:tcBorders>
                    <w:bottom w:val="single" w:sz="4" w:space="0" w:color="D9D9D9" w:themeColor="background1" w:themeShade="D9"/>
                  </w:tcBorders>
                  <w:shd w:val="clear" w:color="auto" w:fill="F2F2F2" w:themeFill="background1" w:themeFillShade="F2"/>
                </w:tcPr>
                <w:p w14:paraId="6E6161CD" w14:textId="77777777" w:rsidR="00ED5F8E" w:rsidRPr="00881A3C" w:rsidRDefault="00ED5F8E" w:rsidP="005928D1">
                  <w:pPr>
                    <w:pStyle w:val="TableBodyText"/>
                    <w:rPr>
                      <w:b/>
                      <w:bCs/>
                    </w:rPr>
                  </w:pPr>
                  <w:r w:rsidRPr="00881A3C">
                    <w:rPr>
                      <w:b/>
                      <w:bCs/>
                    </w:rPr>
                    <w:t>100.0</w:t>
                  </w:r>
                </w:p>
              </w:tc>
            </w:tr>
          </w:tbl>
          <w:p w14:paraId="6106D216" w14:textId="77777777" w:rsidR="00ED5F8E" w:rsidRPr="00A64EA0" w:rsidRDefault="00ED5F8E" w:rsidP="005928D1">
            <w:pPr>
              <w:keepNext/>
              <w:spacing w:before="120" w:line="260" w:lineRule="atLeast"/>
              <w:jc w:val="both"/>
              <w:rPr>
                <w:rFonts w:ascii="Arial" w:hAnsi="Arial"/>
                <w:sz w:val="20"/>
                <w:szCs w:val="20"/>
              </w:rPr>
            </w:pPr>
          </w:p>
        </w:tc>
      </w:tr>
      <w:tr w:rsidR="00ED5F8E" w:rsidRPr="00A64EA0" w14:paraId="0C2D8AAA" w14:textId="77777777" w:rsidTr="005928D1">
        <w:tc>
          <w:tcPr>
            <w:tcW w:w="5000" w:type="pct"/>
            <w:tcBorders>
              <w:top w:val="nil"/>
              <w:left w:val="nil"/>
              <w:bottom w:val="nil"/>
              <w:right w:val="nil"/>
            </w:tcBorders>
            <w:shd w:val="clear" w:color="auto" w:fill="auto"/>
          </w:tcPr>
          <w:p w14:paraId="3ADEB0B3" w14:textId="0D4F41DB" w:rsidR="00ED5F8E" w:rsidRPr="00A64EA0" w:rsidRDefault="00ED5F8E" w:rsidP="005928D1">
            <w:pPr>
              <w:pStyle w:val="Note"/>
            </w:pPr>
            <w:r w:rsidRPr="00B25548">
              <w:rPr>
                <w:rStyle w:val="NoteLabel"/>
              </w:rPr>
              <w:t>a</w:t>
            </w:r>
            <w:r w:rsidRPr="00A64EA0">
              <w:t xml:space="preserve"> </w:t>
            </w:r>
            <w:r>
              <w:t>The value of student lo</w:t>
            </w:r>
            <w:r w:rsidRPr="00A64EA0">
              <w:t xml:space="preserve">ans </w:t>
            </w:r>
            <w:r>
              <w:t>is</w:t>
            </w:r>
            <w:r w:rsidRPr="00A64EA0">
              <w:t xml:space="preserve"> not included </w:t>
            </w:r>
            <w:r>
              <w:t xml:space="preserve">in this table. </w:t>
            </w:r>
            <w:r w:rsidR="0054619D">
              <w:t xml:space="preserve">Figures may not </w:t>
            </w:r>
            <w:r w:rsidR="00DD5EB6">
              <w:t>add up due to rounding</w:t>
            </w:r>
            <w:r w:rsidR="000E7A49">
              <w:t>.</w:t>
            </w:r>
          </w:p>
        </w:tc>
      </w:tr>
      <w:tr w:rsidR="00ED5F8E" w:rsidRPr="00A64EA0" w14:paraId="454019BF" w14:textId="77777777" w:rsidTr="005928D1">
        <w:tc>
          <w:tcPr>
            <w:tcW w:w="5000" w:type="pct"/>
            <w:tcBorders>
              <w:top w:val="nil"/>
              <w:left w:val="nil"/>
              <w:bottom w:val="nil"/>
              <w:right w:val="nil"/>
            </w:tcBorders>
            <w:shd w:val="clear" w:color="auto" w:fill="auto"/>
          </w:tcPr>
          <w:p w14:paraId="4A2D41BF" w14:textId="0BF58EC4" w:rsidR="00ED5F8E" w:rsidRPr="00A64EA0" w:rsidRDefault="00ED5F8E" w:rsidP="005928D1">
            <w:pPr>
              <w:pStyle w:val="Source"/>
            </w:pPr>
            <w:r w:rsidRPr="00A64EA0">
              <w:rPr>
                <w:i/>
              </w:rPr>
              <w:t>Source</w:t>
            </w:r>
            <w:r w:rsidRPr="00A64EA0">
              <w:t xml:space="preserve">: NCVER </w:t>
            </w:r>
            <w:r w:rsidR="00E85FF0" w:rsidRPr="00E85FF0">
              <w:rPr>
                <w:rFonts w:cs="Arial"/>
              </w:rPr>
              <w:t>(2019d)</w:t>
            </w:r>
            <w:r w:rsidRPr="00A64EA0">
              <w:t>.</w:t>
            </w:r>
          </w:p>
        </w:tc>
      </w:tr>
      <w:tr w:rsidR="00ED5F8E" w:rsidRPr="00A64EA0" w14:paraId="7BC24345" w14:textId="77777777" w:rsidTr="005928D1">
        <w:tc>
          <w:tcPr>
            <w:tcW w:w="5000" w:type="pct"/>
            <w:tcBorders>
              <w:top w:val="nil"/>
              <w:left w:val="nil"/>
              <w:bottom w:val="single" w:sz="6" w:space="0" w:color="78A22F"/>
              <w:right w:val="nil"/>
            </w:tcBorders>
            <w:shd w:val="clear" w:color="auto" w:fill="auto"/>
          </w:tcPr>
          <w:p w14:paraId="47289AAA" w14:textId="77777777" w:rsidR="00ED5F8E" w:rsidRPr="00A64EA0" w:rsidRDefault="00ED5F8E" w:rsidP="005928D1">
            <w:pPr>
              <w:keepNext/>
              <w:spacing w:line="120" w:lineRule="exact"/>
              <w:jc w:val="both"/>
              <w:rPr>
                <w:rFonts w:ascii="Arial" w:hAnsi="Arial"/>
                <w:sz w:val="20"/>
                <w:szCs w:val="20"/>
              </w:rPr>
            </w:pPr>
          </w:p>
        </w:tc>
      </w:tr>
      <w:tr w:rsidR="00ED5F8E" w:rsidRPr="00A64EA0" w14:paraId="7E5F5477" w14:textId="77777777" w:rsidTr="005928D1">
        <w:tc>
          <w:tcPr>
            <w:tcW w:w="5000" w:type="pct"/>
            <w:tcBorders>
              <w:top w:val="single" w:sz="6" w:space="0" w:color="78A22F"/>
              <w:left w:val="nil"/>
              <w:bottom w:val="nil"/>
              <w:right w:val="nil"/>
            </w:tcBorders>
          </w:tcPr>
          <w:p w14:paraId="669BB443" w14:textId="77777777" w:rsidR="00ED5F8E" w:rsidRPr="007536FF" w:rsidRDefault="00ED5F8E" w:rsidP="005928D1">
            <w:pPr>
              <w:spacing w:before="60" w:after="60" w:line="80" w:lineRule="exact"/>
              <w:jc w:val="both"/>
              <w:rPr>
                <w:rFonts w:ascii="Arial" w:hAnsi="Arial"/>
                <w:sz w:val="14"/>
                <w:szCs w:val="20"/>
              </w:rPr>
            </w:pPr>
          </w:p>
        </w:tc>
      </w:tr>
    </w:tbl>
    <w:p w14:paraId="2A38492D" w14:textId="3C8F7E8F" w:rsidR="00ED5F8E" w:rsidRDefault="00ED5F8E" w:rsidP="005928D1">
      <w:pPr>
        <w:pStyle w:val="BodyText"/>
      </w:pPr>
      <w:r>
        <w:lastRenderedPageBreak/>
        <w:t xml:space="preserve">Not included in the figures above is almost $300 million of VET student loans and a further $212 million in trade support loans provided by the Australian Government in 2018 </w:t>
      </w:r>
      <w:r w:rsidR="00E85FF0" w:rsidRPr="00E85FF0">
        <w:rPr>
          <w:szCs w:val="24"/>
        </w:rPr>
        <w:t>(NCVER 2019d)</w:t>
      </w:r>
      <w:r>
        <w:t>.</w:t>
      </w:r>
      <w:r w:rsidRPr="008557A3">
        <w:rPr>
          <w:rStyle w:val="FootnoteReference"/>
        </w:rPr>
        <w:footnoteReference w:id="8"/>
      </w:r>
    </w:p>
    <w:p w14:paraId="4C5C0536" w14:textId="77777777" w:rsidR="00ED5F8E" w:rsidRPr="002C054B" w:rsidDel="001567DC" w:rsidRDefault="00ED5F8E" w:rsidP="005928D1">
      <w:pPr>
        <w:pStyle w:val="BodyText"/>
        <w:rPr>
          <w:spacing w:val="-2"/>
        </w:rPr>
      </w:pPr>
      <w:r w:rsidRPr="002C054B" w:rsidDel="001567DC">
        <w:rPr>
          <w:spacing w:val="-2"/>
        </w:rPr>
        <w:t>As for other government interventions</w:t>
      </w:r>
      <w:r w:rsidRPr="002C054B">
        <w:rPr>
          <w:spacing w:val="-2"/>
        </w:rPr>
        <w:t xml:space="preserve"> considered by this review</w:t>
      </w:r>
      <w:r w:rsidRPr="002C054B" w:rsidDel="001567DC">
        <w:rPr>
          <w:spacing w:val="-2"/>
        </w:rPr>
        <w:t xml:space="preserve">, the key questions </w:t>
      </w:r>
      <w:r w:rsidRPr="002C054B">
        <w:rPr>
          <w:spacing w:val="-2"/>
        </w:rPr>
        <w:t xml:space="preserve">about government </w:t>
      </w:r>
      <w:r w:rsidRPr="002C054B" w:rsidDel="001567DC">
        <w:rPr>
          <w:spacing w:val="-2"/>
        </w:rPr>
        <w:t xml:space="preserve">investment </w:t>
      </w:r>
      <w:r w:rsidRPr="002C054B">
        <w:rPr>
          <w:spacing w:val="-2"/>
        </w:rPr>
        <w:t xml:space="preserve">relate to </w:t>
      </w:r>
      <w:r w:rsidRPr="002C054B" w:rsidDel="001567DC">
        <w:rPr>
          <w:spacing w:val="-2"/>
        </w:rPr>
        <w:t xml:space="preserve">the rationales for the role of government, the effectiveness of the measures in achieving their goals, </w:t>
      </w:r>
      <w:r w:rsidRPr="002C054B">
        <w:rPr>
          <w:spacing w:val="-2"/>
        </w:rPr>
        <w:t xml:space="preserve">and </w:t>
      </w:r>
      <w:r w:rsidRPr="002C054B" w:rsidDel="001567DC">
        <w:rPr>
          <w:spacing w:val="-2"/>
        </w:rPr>
        <w:t>the size and distribution of the benefits</w:t>
      </w:r>
      <w:r w:rsidRPr="002C054B">
        <w:rPr>
          <w:spacing w:val="-2"/>
        </w:rPr>
        <w:t>.</w:t>
      </w:r>
      <w:r w:rsidRPr="002C054B" w:rsidDel="001567DC">
        <w:rPr>
          <w:spacing w:val="-2"/>
        </w:rPr>
        <w:t xml:space="preserve"> </w:t>
      </w:r>
      <w:r w:rsidRPr="002C054B">
        <w:rPr>
          <w:spacing w:val="-2"/>
        </w:rPr>
        <w:t>The interim report of this review provides the Commission’s preliminary assessment of these issues.</w:t>
      </w:r>
    </w:p>
    <w:p w14:paraId="0140B57F" w14:textId="77777777" w:rsidR="00ED5F8E" w:rsidDel="001567DC" w:rsidRDefault="00ED5F8E" w:rsidP="005928D1">
      <w:pPr>
        <w:pStyle w:val="BodyText"/>
      </w:pPr>
      <w:r w:rsidDel="001567DC">
        <w:t xml:space="preserve">The Commission has also been asked to consider options </w:t>
      </w:r>
      <w:r>
        <w:t xml:space="preserve">on the choice and design of policy instruments used to induce greater skill formation and </w:t>
      </w:r>
      <w:r w:rsidDel="001567DC">
        <w:t>for improved information</w:t>
      </w:r>
      <w:r>
        <w:t>,</w:t>
      </w:r>
      <w:r w:rsidDel="001567DC">
        <w:t xml:space="preserve"> and information sharing arrangements</w:t>
      </w:r>
      <w:r>
        <w:t>,</w:t>
      </w:r>
      <w:r w:rsidDel="001567DC">
        <w:t xml:space="preserve"> to better enable governments to assess the effectiveness of their investments. </w:t>
      </w:r>
    </w:p>
    <w:p w14:paraId="2A7F8A8D" w14:textId="77777777" w:rsidR="00ED5F8E" w:rsidRDefault="00ED5F8E" w:rsidP="003F0F47">
      <w:pPr>
        <w:pStyle w:val="Heading4"/>
      </w:pPr>
      <w:r>
        <w:t>Consistency in course funding and pricing</w:t>
      </w:r>
    </w:p>
    <w:p w14:paraId="79F30CA6" w14:textId="77777777" w:rsidR="00ED5F8E" w:rsidRDefault="00ED5F8E" w:rsidP="005928D1">
      <w:pPr>
        <w:pStyle w:val="BodyText"/>
      </w:pPr>
      <w:r>
        <w:t xml:space="preserve">This </w:t>
      </w:r>
      <w:r w:rsidDel="00B03315">
        <w:t>study</w:t>
      </w:r>
      <w:r>
        <w:t xml:space="preserve"> is to consider options for achieving nationally consistent VET funding and pricing. State and Territory governments decide which courses are subsidised and the rate of subsidy for each course. </w:t>
      </w:r>
    </w:p>
    <w:p w14:paraId="7C39484E" w14:textId="446C8AAF" w:rsidR="00ED5F8E" w:rsidRPr="002C054B" w:rsidRDefault="00ED5F8E" w:rsidP="005928D1">
      <w:pPr>
        <w:pStyle w:val="BodyText"/>
        <w:rPr>
          <w:spacing w:val="-2"/>
        </w:rPr>
      </w:pPr>
      <w:bookmarkStart w:id="48" w:name="_Hlk37944674"/>
      <w:r w:rsidRPr="002C054B">
        <w:rPr>
          <w:spacing w:val="-2"/>
        </w:rPr>
        <w:t xml:space="preserve">Data </w:t>
      </w:r>
      <w:bookmarkEnd w:id="48"/>
      <w:r w:rsidRPr="002C054B">
        <w:rPr>
          <w:spacing w:val="-2"/>
        </w:rPr>
        <w:t xml:space="preserve">in this report on where VET funding is spent </w:t>
      </w:r>
      <w:r w:rsidR="005D079E" w:rsidRPr="002C054B">
        <w:rPr>
          <w:spacing w:val="-2"/>
        </w:rPr>
        <w:t>are</w:t>
      </w:r>
      <w:r w:rsidRPr="002C054B">
        <w:rPr>
          <w:spacing w:val="-2"/>
        </w:rPr>
        <w:t xml:space="preserve"> incomplete. About 46 per cent of total funding, or $2.8 billion, is attributable to course subsidies </w:t>
      </w:r>
      <w:r w:rsidR="00E85FF0" w:rsidRPr="002C054B">
        <w:rPr>
          <w:spacing w:val="-2"/>
          <w:szCs w:val="24"/>
        </w:rPr>
        <w:t>(NCVER 2019d)</w:t>
      </w:r>
      <w:r w:rsidRPr="002C054B">
        <w:rPr>
          <w:spacing w:val="-2"/>
        </w:rPr>
        <w:t>. However, there is a lack of transparency, particularly at the State and Territory level, about the details of where public money is spent. In the preparation of this interim report, the Commission has found it difficult to confirm spending data with jurisdictions; where data has been made available there has been reluctance to allow analysis to be published. The Commission will continue to explore better access to data and data transparency in the lead up to its final report.</w:t>
      </w:r>
    </w:p>
    <w:p w14:paraId="3C97D4A4" w14:textId="77777777" w:rsidR="00ED5F8E" w:rsidRPr="006C1DD2" w:rsidRDefault="00ED5F8E" w:rsidP="005928D1">
      <w:pPr>
        <w:pStyle w:val="BodyText"/>
      </w:pPr>
      <w:r>
        <w:t xml:space="preserve">The main goals of course subsidies are to foster the uptake of training in areas where there are skills shortages and to encourage training by particular equity groups. Jurisdictions also </w:t>
      </w:r>
      <w:r w:rsidRPr="00C6718A">
        <w:t xml:space="preserve">have </w:t>
      </w:r>
      <w:r>
        <w:t>other</w:t>
      </w:r>
      <w:r w:rsidRPr="00C6718A">
        <w:t xml:space="preserve"> aims in providing subsidies, such as supporting regional industries and small businesses</w:t>
      </w:r>
      <w:r>
        <w:t>. Targeted courses, student types, and rates of subsidy differ according to each government’s policy priorities and the apparent needs of local economies. Jurisdictions also have different m</w:t>
      </w:r>
      <w:r w:rsidRPr="00C6718A">
        <w:t>ethods for calculating and paying subsidies</w:t>
      </w:r>
      <w:r>
        <w:t>,</w:t>
      </w:r>
      <w:r w:rsidRPr="00C6718A">
        <w:t xml:space="preserve"> </w:t>
      </w:r>
      <w:r>
        <w:t>as well as</w:t>
      </w:r>
      <w:r w:rsidRPr="00C6718A">
        <w:t xml:space="preserve"> managing subsidised services</w:t>
      </w:r>
      <w:r>
        <w:t xml:space="preserve"> (including controls over course costs and student fees). </w:t>
      </w:r>
    </w:p>
    <w:p w14:paraId="27C57E9B" w14:textId="466F06DF" w:rsidR="00ED5F8E" w:rsidRDefault="00ED5F8E" w:rsidP="005928D1">
      <w:pPr>
        <w:pStyle w:val="BodyText"/>
      </w:pPr>
      <w:r w:rsidRPr="006C1DD2">
        <w:t>The Joyce Review con</w:t>
      </w:r>
      <w:r>
        <w:t xml:space="preserve">cluded </w:t>
      </w:r>
      <w:r w:rsidRPr="006C1DD2">
        <w:t xml:space="preserve">that </w:t>
      </w:r>
      <w:r>
        <w:t>the funding and pricing arrangements created</w:t>
      </w:r>
      <w:r w:rsidRPr="006C1DD2">
        <w:t xml:space="preserve"> unnecessary complexity </w:t>
      </w:r>
      <w:r>
        <w:t xml:space="preserve">and uncertainty </w:t>
      </w:r>
      <w:r w:rsidRPr="006C1DD2">
        <w:t xml:space="preserve">for training providers, and </w:t>
      </w:r>
      <w:r>
        <w:t>unjustified differences in course fees for students. The Joyce Review recommended the development of a nationally consistent funding policy for all government</w:t>
      </w:r>
      <w:r>
        <w:noBreakHyphen/>
        <w:t xml:space="preserve">subsidised qualifications </w:t>
      </w:r>
      <w:r w:rsidRPr="002150ED">
        <w:rPr>
          <w:szCs w:val="24"/>
        </w:rPr>
        <w:t>(Joyce 2019, p. 73)</w:t>
      </w:r>
      <w:r>
        <w:t xml:space="preserve">. It also </w:t>
      </w:r>
      <w:r>
        <w:lastRenderedPageBreak/>
        <w:t>recommended the establishment of a National Skills Commission (NSC), which would have responsibilities to:</w:t>
      </w:r>
    </w:p>
    <w:p w14:paraId="5E96D0C8" w14:textId="410A68B6" w:rsidR="00ED5F8E" w:rsidRPr="0091360A" w:rsidRDefault="00ED5F8E" w:rsidP="005928D1">
      <w:pPr>
        <w:pStyle w:val="Quote"/>
        <w:rPr>
          <w:spacing w:val="2"/>
        </w:rPr>
      </w:pPr>
      <w:r w:rsidRPr="0091360A">
        <w:rPr>
          <w:spacing w:val="2"/>
        </w:rPr>
        <w:t>…</w:t>
      </w:r>
      <w:r w:rsidRPr="0091360A" w:rsidDel="00952443">
        <w:rPr>
          <w:spacing w:val="2"/>
        </w:rPr>
        <w:t xml:space="preserve"> </w:t>
      </w:r>
      <w:r w:rsidRPr="0091360A">
        <w:rPr>
          <w:spacing w:val="2"/>
        </w:rPr>
        <w:t xml:space="preserve">consult on and agree course subsidy levels with the States and Territories, allocate Commonwealth funding to the States and Territories on agreed parameters, and monitor the performance and effectiveness of system funding on behalf of the Commonwealth. </w:t>
      </w:r>
      <w:r w:rsidRPr="0091360A">
        <w:rPr>
          <w:spacing w:val="2"/>
          <w:szCs w:val="24"/>
        </w:rPr>
        <w:t>(Joyce 2019, p. 73)</w:t>
      </w:r>
    </w:p>
    <w:p w14:paraId="5AD465A4" w14:textId="47C9A183" w:rsidR="00ED5F8E" w:rsidRPr="00864DB2" w:rsidRDefault="00ED5F8E" w:rsidP="005928D1">
      <w:pPr>
        <w:pStyle w:val="BodyText"/>
        <w:rPr>
          <w:lang w:val="en-US"/>
        </w:rPr>
      </w:pPr>
      <w:r>
        <w:t xml:space="preserve">The Joyce Review envisioned that the NSC would be given lead responsibility for producing two key products: national, state and territory level and regional skills demand forecasts; and nationally consistent subsidy levels based on averaged actual costs of delivery for providers nationwide </w:t>
      </w:r>
      <w:r w:rsidR="007220CD">
        <w:rPr>
          <w:szCs w:val="24"/>
        </w:rPr>
        <w:t>(Joyce 2019, pp. 124-</w:t>
      </w:r>
      <w:r w:rsidRPr="00F059F9">
        <w:rPr>
          <w:szCs w:val="24"/>
        </w:rPr>
        <w:t>125)</w:t>
      </w:r>
      <w:r>
        <w:t>.</w:t>
      </w:r>
    </w:p>
    <w:p w14:paraId="214C2E61" w14:textId="77777777" w:rsidR="00ED5F8E" w:rsidRDefault="00ED5F8E" w:rsidP="005928D1">
      <w:pPr>
        <w:pStyle w:val="BodyText"/>
      </w:pPr>
      <w:r>
        <w:t xml:space="preserve">The Australian Government will launch the NSC by July 2020; a Bill is before Parliament to establish the role and responsibilities of the Commissioner (box 1.3). </w:t>
      </w:r>
    </w:p>
    <w:p w14:paraId="029C0500" w14:textId="77777777" w:rsidR="00ED5F8E" w:rsidRDefault="00ED5F8E">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ED5F8E" w14:paraId="491D26E2" w14:textId="77777777" w:rsidTr="005928D1">
        <w:trPr>
          <w:tblHeader/>
        </w:trPr>
        <w:tc>
          <w:tcPr>
            <w:tcW w:w="5000" w:type="pct"/>
            <w:tcBorders>
              <w:top w:val="single" w:sz="6" w:space="0" w:color="78A22F"/>
              <w:left w:val="nil"/>
              <w:bottom w:val="nil"/>
              <w:right w:val="nil"/>
            </w:tcBorders>
            <w:shd w:val="clear" w:color="auto" w:fill="F2F2F2"/>
          </w:tcPr>
          <w:p w14:paraId="36788899" w14:textId="6D84D3AC" w:rsidR="00ED5F8E" w:rsidRDefault="00ED5F8E">
            <w:pPr>
              <w:pStyle w:val="BoxTitle"/>
            </w:pPr>
            <w:r>
              <w:rPr>
                <w:b w:val="0"/>
              </w:rPr>
              <w:t>Box 1.</w:t>
            </w:r>
            <w:r>
              <w:rPr>
                <w:b w:val="0"/>
                <w:noProof/>
              </w:rPr>
              <w:t>3</w:t>
            </w:r>
            <w:r>
              <w:tab/>
              <w:t>The National Skills Commission</w:t>
            </w:r>
          </w:p>
        </w:tc>
      </w:tr>
      <w:tr w:rsidR="00ED5F8E" w14:paraId="4353749C" w14:textId="77777777" w:rsidTr="005928D1">
        <w:tc>
          <w:tcPr>
            <w:tcW w:w="5000" w:type="pct"/>
            <w:tcBorders>
              <w:top w:val="nil"/>
              <w:left w:val="nil"/>
              <w:bottom w:val="nil"/>
              <w:right w:val="nil"/>
            </w:tcBorders>
            <w:shd w:val="clear" w:color="auto" w:fill="F2F2F2"/>
          </w:tcPr>
          <w:p w14:paraId="7E6979A6" w14:textId="1AA4B514" w:rsidR="00ED5F8E" w:rsidRDefault="00ED5F8E" w:rsidP="005928D1">
            <w:pPr>
              <w:pStyle w:val="Box"/>
            </w:pPr>
            <w:r>
              <w:t>The National Skills Commission (NSC) was announced by the Australian Government in the 2019</w:t>
            </w:r>
            <w:r>
              <w:noBreakHyphen/>
              <w:t>20 Budget (with a $48.3 million over three years) ‘to drive long</w:t>
            </w:r>
            <w:r>
              <w:noBreakHyphen/>
              <w:t xml:space="preserve">term reforms in the VET sector  …   and develop efficient pricing for training [and] oversee Skills Organisations to ensure industry is leading the development of VET qualifications and training products’ </w:t>
            </w:r>
            <w:r w:rsidR="00E85FF0" w:rsidRPr="00E85FF0">
              <w:rPr>
                <w:rFonts w:cs="Arial"/>
                <w:szCs w:val="24"/>
              </w:rPr>
              <w:t>(Australian Treasury 2019, p. 69; DESE 2019h, p. 12)</w:t>
            </w:r>
            <w:r>
              <w:t>.</w:t>
            </w:r>
          </w:p>
          <w:p w14:paraId="2F6CD56F" w14:textId="77777777" w:rsidR="00ED5F8E" w:rsidRDefault="00ED5F8E" w:rsidP="005928D1">
            <w:pPr>
              <w:pStyle w:val="Box"/>
            </w:pPr>
            <w:r>
              <w:t>A bill is currently before the Australian Parliament to establish the position and responsibilities of the National Skills Commissioner. As set out in the Bill, the functions of the Commissioner are:</w:t>
            </w:r>
          </w:p>
          <w:p w14:paraId="7D44CE2D" w14:textId="77777777" w:rsidR="00ED5F8E" w:rsidRDefault="00ED5F8E" w:rsidP="005928D1">
            <w:pPr>
              <w:pStyle w:val="BoxQuote"/>
            </w:pPr>
            <w:r>
              <w:t>(a) to provide advice to the Minister and the Secretary on Australia’s workforce skills needs, efficient prices for VET courses, the public and private return on government investment in VET and other matters relating to the VET system; and</w:t>
            </w:r>
          </w:p>
          <w:p w14:paraId="53A67FCB" w14:textId="059E4E24" w:rsidR="00ED5F8E" w:rsidRDefault="00ED5F8E" w:rsidP="005928D1">
            <w:pPr>
              <w:pStyle w:val="BoxQuote"/>
            </w:pPr>
            <w:r>
              <w:t xml:space="preserve">(b) to publish an annual report about Australia’s current, emerging and future workforce skills needs. </w:t>
            </w:r>
            <w:r w:rsidR="00E85FF0" w:rsidRPr="00E85FF0">
              <w:rPr>
                <w:rFonts w:cs="Arial"/>
                <w:szCs w:val="24"/>
              </w:rPr>
              <w:t>(Australian Government 2020a)</w:t>
            </w:r>
          </w:p>
          <w:p w14:paraId="35817ADE" w14:textId="77777777" w:rsidR="00ED5F8E" w:rsidRDefault="00ED5F8E" w:rsidP="005928D1">
            <w:pPr>
              <w:pStyle w:val="Box"/>
            </w:pPr>
            <w:r>
              <w:t>The Bill provides for the Minister to establish one or more advisory committees to give advice in relation to the Commissioner’s functions.</w:t>
            </w:r>
          </w:p>
        </w:tc>
      </w:tr>
      <w:tr w:rsidR="00ED5F8E" w14:paraId="5BC7E801" w14:textId="77777777" w:rsidTr="005928D1">
        <w:tc>
          <w:tcPr>
            <w:tcW w:w="5000" w:type="pct"/>
            <w:tcBorders>
              <w:top w:val="nil"/>
              <w:left w:val="nil"/>
              <w:bottom w:val="nil"/>
              <w:right w:val="nil"/>
            </w:tcBorders>
            <w:shd w:val="clear" w:color="auto" w:fill="F2F2F2"/>
          </w:tcPr>
          <w:p w14:paraId="73AD55F7" w14:textId="7EC7039A" w:rsidR="00ED5F8E" w:rsidRDefault="00ED5F8E" w:rsidP="005928D1">
            <w:pPr>
              <w:pStyle w:val="BoxSource"/>
            </w:pPr>
            <w:r>
              <w:rPr>
                <w:i/>
              </w:rPr>
              <w:t>Sources</w:t>
            </w:r>
            <w:r w:rsidRPr="00167F06">
              <w:t xml:space="preserve">: </w:t>
            </w:r>
            <w:r>
              <w:t xml:space="preserve">Joyce </w:t>
            </w:r>
            <w:r w:rsidRPr="00441542">
              <w:rPr>
                <w:rFonts w:cs="Arial"/>
              </w:rPr>
              <w:t>(2019)</w:t>
            </w:r>
            <w:r>
              <w:t xml:space="preserve">; </w:t>
            </w:r>
            <w:r w:rsidRPr="00290FB8">
              <w:t>Department of Employment, Skills, Small and Family Business</w:t>
            </w:r>
            <w:r>
              <w:t xml:space="preserve"> </w:t>
            </w:r>
            <w:r w:rsidRPr="00CD5553">
              <w:rPr>
                <w:rFonts w:cs="Arial"/>
              </w:rPr>
              <w:t>(2019a)</w:t>
            </w:r>
            <w:r>
              <w:t>.</w:t>
            </w:r>
          </w:p>
        </w:tc>
      </w:tr>
      <w:tr w:rsidR="00ED5F8E" w14:paraId="1C63B50C" w14:textId="77777777" w:rsidTr="005928D1">
        <w:tc>
          <w:tcPr>
            <w:tcW w:w="5000" w:type="pct"/>
            <w:tcBorders>
              <w:top w:val="nil"/>
              <w:left w:val="nil"/>
              <w:bottom w:val="single" w:sz="6" w:space="0" w:color="78A22F"/>
              <w:right w:val="nil"/>
            </w:tcBorders>
            <w:shd w:val="clear" w:color="auto" w:fill="F2F2F2"/>
          </w:tcPr>
          <w:p w14:paraId="1F1C5132" w14:textId="77777777" w:rsidR="00ED5F8E" w:rsidRDefault="00ED5F8E">
            <w:pPr>
              <w:pStyle w:val="Box"/>
              <w:spacing w:before="0" w:line="120" w:lineRule="exact"/>
            </w:pPr>
          </w:p>
        </w:tc>
      </w:tr>
      <w:tr w:rsidR="00ED5F8E" w:rsidRPr="000863A5" w14:paraId="08C4DCF4" w14:textId="77777777" w:rsidTr="005928D1">
        <w:tc>
          <w:tcPr>
            <w:tcW w:w="5000" w:type="pct"/>
            <w:tcBorders>
              <w:top w:val="single" w:sz="6" w:space="0" w:color="78A22F"/>
              <w:left w:val="nil"/>
              <w:bottom w:val="nil"/>
              <w:right w:val="nil"/>
            </w:tcBorders>
          </w:tcPr>
          <w:p w14:paraId="38254495" w14:textId="77777777" w:rsidR="00ED5F8E" w:rsidRPr="00626D32" w:rsidRDefault="00ED5F8E" w:rsidP="005928D1">
            <w:pPr>
              <w:pStyle w:val="BoxSpaceBelow"/>
            </w:pPr>
          </w:p>
        </w:tc>
      </w:tr>
    </w:tbl>
    <w:p w14:paraId="035D216F" w14:textId="5CED2AB1" w:rsidR="00ED5F8E" w:rsidRDefault="00ED5F8E" w:rsidP="00ED5F8E">
      <w:pPr>
        <w:pStyle w:val="Heading2"/>
        <w:numPr>
          <w:ilvl w:val="1"/>
          <w:numId w:val="21"/>
        </w:numPr>
      </w:pPr>
      <w:bookmarkStart w:id="49" w:name="_Toc41645020"/>
      <w:r>
        <w:t>The Commission’s approach to the interim report</w:t>
      </w:r>
      <w:bookmarkEnd w:id="49"/>
    </w:p>
    <w:p w14:paraId="26D859EC" w14:textId="77777777" w:rsidR="00ED5F8E" w:rsidRDefault="00ED5F8E" w:rsidP="005928D1">
      <w:pPr>
        <w:pStyle w:val="BodyText"/>
      </w:pPr>
      <w:r>
        <w:t xml:space="preserve">This report starts with an assessment of progress against the NASWD performance framework and reform directions (chapter 2). </w:t>
      </w:r>
      <w:r w:rsidRPr="005C098E">
        <w:t>Chapter</w:t>
      </w:r>
      <w:r>
        <w:t> </w:t>
      </w:r>
      <w:r w:rsidRPr="005C098E">
        <w:t xml:space="preserve">2 </w:t>
      </w:r>
      <w:r w:rsidRPr="002211F9">
        <w:t>also considers the role of future intergovernmental agreements in guiding skill policy collaboration between governments.</w:t>
      </w:r>
    </w:p>
    <w:p w14:paraId="54FE67DC" w14:textId="77777777" w:rsidR="00ED5F8E" w:rsidRDefault="00ED5F8E" w:rsidP="005928D1">
      <w:pPr>
        <w:pStyle w:val="BodyText"/>
      </w:pPr>
      <w:r>
        <w:t xml:space="preserve">Arrangements for funding VET (ToR 3 and 5) are considered in chapters 3 to 6. </w:t>
      </w:r>
    </w:p>
    <w:p w14:paraId="3EE33472" w14:textId="77777777" w:rsidR="00ED5F8E" w:rsidRDefault="00ED5F8E" w:rsidP="005928D1">
      <w:pPr>
        <w:pStyle w:val="ListBullet"/>
      </w:pPr>
      <w:r>
        <w:t>Chapter 3</w:t>
      </w:r>
      <w:r w:rsidRPr="00FA2704">
        <w:t xml:space="preserve"> focuses on the rationales for government</w:t>
      </w:r>
      <w:r>
        <w:t xml:space="preserve"> investment</w:t>
      </w:r>
      <w:r w:rsidRPr="00FA2704">
        <w:t xml:space="preserve"> and the </w:t>
      </w:r>
      <w:r>
        <w:t>implications for the design</w:t>
      </w:r>
      <w:r w:rsidRPr="00FA2704">
        <w:t xml:space="preserve"> of </w:t>
      </w:r>
      <w:r>
        <w:t>government</w:t>
      </w:r>
      <w:r w:rsidRPr="00FA2704">
        <w:t xml:space="preserve"> </w:t>
      </w:r>
      <w:r>
        <w:t>programs.</w:t>
      </w:r>
      <w:r w:rsidRPr="00FA2704">
        <w:t xml:space="preserve"> </w:t>
      </w:r>
    </w:p>
    <w:p w14:paraId="2D5FC4DE" w14:textId="77777777" w:rsidR="00ED5F8E" w:rsidRDefault="00ED5F8E" w:rsidP="005928D1">
      <w:pPr>
        <w:pStyle w:val="ListBullet"/>
      </w:pPr>
      <w:r>
        <w:lastRenderedPageBreak/>
        <w:t>Chapter 4</w:t>
      </w:r>
      <w:r w:rsidRPr="00FA2704">
        <w:t xml:space="preserve"> </w:t>
      </w:r>
      <w:r>
        <w:t>largely</w:t>
      </w:r>
      <w:r w:rsidRPr="00FA2704">
        <w:t xml:space="preserve"> takes as given the logic of the current </w:t>
      </w:r>
      <w:r>
        <w:t xml:space="preserve">funding </w:t>
      </w:r>
      <w:r w:rsidRPr="00FA2704">
        <w:t xml:space="preserve">model, but </w:t>
      </w:r>
      <w:r>
        <w:t>examines how governments set and deliver course subsidies.</w:t>
      </w:r>
      <w:r w:rsidRPr="00FA2704" w:rsidDel="00810B11">
        <w:t xml:space="preserve"> </w:t>
      </w:r>
    </w:p>
    <w:p w14:paraId="4E104F1D" w14:textId="77777777" w:rsidR="00ED5F8E" w:rsidRDefault="00ED5F8E" w:rsidP="005928D1">
      <w:pPr>
        <w:pStyle w:val="ListBullet"/>
      </w:pPr>
      <w:r w:rsidRPr="00FA2704">
        <w:t>Chapter</w:t>
      </w:r>
      <w:r>
        <w:t xml:space="preserve"> 5 assesses </w:t>
      </w:r>
      <w:r w:rsidRPr="00FA2704">
        <w:t xml:space="preserve">the impacts of </w:t>
      </w:r>
      <w:r>
        <w:t>government</w:t>
      </w:r>
      <w:r w:rsidRPr="00FA2704">
        <w:t xml:space="preserve"> investments</w:t>
      </w:r>
      <w:r>
        <w:t>, both subsidies and other student supports</w:t>
      </w:r>
      <w:r w:rsidRPr="00FA2704">
        <w:t>.</w:t>
      </w:r>
    </w:p>
    <w:p w14:paraId="62B7FCE6" w14:textId="77777777" w:rsidR="00ED5F8E" w:rsidRPr="006A3EE1" w:rsidRDefault="00ED5F8E" w:rsidP="005928D1">
      <w:pPr>
        <w:pStyle w:val="ListBullet"/>
      </w:pPr>
      <w:r w:rsidRPr="00FA2704">
        <w:t>Chapter</w:t>
      </w:r>
      <w:r>
        <w:t> 6</w:t>
      </w:r>
      <w:r w:rsidRPr="00FA2704">
        <w:t xml:space="preserve"> </w:t>
      </w:r>
      <w:r>
        <w:t xml:space="preserve">then </w:t>
      </w:r>
      <w:r w:rsidRPr="00FA2704">
        <w:t>brings together policy options that c</w:t>
      </w:r>
      <w:r>
        <w:t>ould</w:t>
      </w:r>
      <w:r w:rsidRPr="00FA2704">
        <w:t xml:space="preserve"> improve the effectiveness of governments’ investments in VET</w:t>
      </w:r>
      <w:r>
        <w:t xml:space="preserve">, including options to achieve greater national consistency in course subsidy arrangements. </w:t>
      </w:r>
    </w:p>
    <w:p w14:paraId="476DFCF0" w14:textId="77777777" w:rsidR="00ED5F8E" w:rsidRDefault="00ED5F8E" w:rsidP="005928D1">
      <w:pPr>
        <w:pStyle w:val="BodyText"/>
      </w:pPr>
      <w:r>
        <w:t>Chapter 7 examines the potential for streamlining and coordinating government support for VET. This includes an assessment of</w:t>
      </w:r>
      <w:r w:rsidRPr="00680AC7">
        <w:t xml:space="preserve"> progress against the NASWD’s aim to streamline the </w:t>
      </w:r>
      <w:r>
        <w:t>Australian A</w:t>
      </w:r>
      <w:r w:rsidRPr="00680AC7">
        <w:t xml:space="preserve">pprenticeship </w:t>
      </w:r>
      <w:r>
        <w:t>S</w:t>
      </w:r>
      <w:r w:rsidRPr="00680AC7">
        <w:t>ystem</w:t>
      </w:r>
      <w:r>
        <w:t>. It also includes consideration of other areas that would benefit from improved coordination, simplification and streamlining.</w:t>
      </w:r>
    </w:p>
    <w:p w14:paraId="618D66EA" w14:textId="77777777" w:rsidR="00ED5F8E" w:rsidRDefault="00ED5F8E" w:rsidP="005928D1">
      <w:pPr>
        <w:pStyle w:val="BodyText"/>
      </w:pPr>
      <w:r>
        <w:t xml:space="preserve">In undertaking this study, the Commission has benefited from the analysis of other reviews, 63 submissions, comments lodged with the Commission and meetings with a range of participants. This interim report presents initial views, and the Commission welcomes further input to inform its final report. </w:t>
      </w:r>
    </w:p>
    <w:p w14:paraId="08B21626" w14:textId="77777777" w:rsidR="00ED5F8E" w:rsidRDefault="00ED5F8E" w:rsidP="00ED5F8E">
      <w:pPr>
        <w:sectPr w:rsidR="00ED5F8E" w:rsidSect="00ED5F8E">
          <w:headerReference w:type="even" r:id="rId59"/>
          <w:headerReference w:type="default" r:id="rId60"/>
          <w:footerReference w:type="even" r:id="rId61"/>
          <w:footerReference w:type="default" r:id="rId62"/>
          <w:type w:val="oddPage"/>
          <w:pgSz w:w="11907" w:h="16840" w:code="9"/>
          <w:pgMar w:top="1985" w:right="1304" w:bottom="1247" w:left="1814" w:header="1701" w:footer="397" w:gutter="0"/>
          <w:pgNumType w:chapSep="period"/>
          <w:cols w:space="720"/>
          <w:docGrid w:linePitch="326"/>
        </w:sectPr>
      </w:pPr>
    </w:p>
    <w:p w14:paraId="33085BF0" w14:textId="77777777" w:rsidR="00ED5F8E" w:rsidRPr="00513107" w:rsidRDefault="00ED5F8E" w:rsidP="005928D1">
      <w:pPr>
        <w:pStyle w:val="Heading1"/>
        <w:spacing w:after="720"/>
      </w:pPr>
      <w:bookmarkStart w:id="50" w:name="_Toc41645021"/>
      <w:r w:rsidRPr="00513107">
        <w:lastRenderedPageBreak/>
        <w:t>2</w:t>
      </w:r>
      <w:r w:rsidRPr="00513107">
        <w:tab/>
        <w:t>Progress against the NASWD</w:t>
      </w:r>
      <w:bookmarkEnd w:id="50"/>
    </w:p>
    <w:p w14:paraId="62BBDF80" w14:textId="5564F6F9" w:rsidR="00ED5F8E" w:rsidRDefault="00ED5F8E" w:rsidP="005928D1">
      <w:pPr>
        <w:pStyle w:val="BoxSpaceAbove"/>
        <w:ind w:left="907" w:hanging="907"/>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ED5F8E" w14:paraId="5408B822" w14:textId="77777777" w:rsidTr="005928D1">
        <w:trPr>
          <w:tblHeader/>
        </w:trPr>
        <w:tc>
          <w:tcPr>
            <w:tcW w:w="5000" w:type="pct"/>
            <w:tcBorders>
              <w:top w:val="single" w:sz="6" w:space="0" w:color="78A22F" w:themeColor="accent1"/>
              <w:left w:val="nil"/>
              <w:bottom w:val="nil"/>
              <w:right w:val="nil"/>
            </w:tcBorders>
            <w:shd w:val="clear" w:color="auto" w:fill="F2F2F2" w:themeFill="background1" w:themeFillShade="F2"/>
          </w:tcPr>
          <w:p w14:paraId="5C7A1F1E" w14:textId="77777777" w:rsidR="00ED5F8E" w:rsidRDefault="00ED5F8E">
            <w:pPr>
              <w:pStyle w:val="BoxTitle"/>
            </w:pPr>
            <w:r>
              <w:t>Key points</w:t>
            </w:r>
          </w:p>
        </w:tc>
      </w:tr>
      <w:tr w:rsidR="00ED5F8E" w14:paraId="55AB706A" w14:textId="77777777" w:rsidTr="005928D1">
        <w:tc>
          <w:tcPr>
            <w:tcW w:w="5000" w:type="pct"/>
            <w:tcBorders>
              <w:top w:val="nil"/>
              <w:left w:val="nil"/>
              <w:bottom w:val="nil"/>
              <w:right w:val="nil"/>
            </w:tcBorders>
            <w:shd w:val="clear" w:color="auto" w:fill="F2F2F2" w:themeFill="background1" w:themeFillShade="F2"/>
          </w:tcPr>
          <w:p w14:paraId="6D8CE251" w14:textId="77777777" w:rsidR="00ED5F8E" w:rsidRDefault="00ED5F8E" w:rsidP="005928D1">
            <w:pPr>
              <w:pStyle w:val="KeyPointsListBullet"/>
            </w:pPr>
            <w:r>
              <w:t xml:space="preserve">The </w:t>
            </w:r>
            <w:r w:rsidRPr="00990EB5">
              <w:rPr>
                <w:i/>
              </w:rPr>
              <w:t>National Agreement for Skills and Workforce Development</w:t>
            </w:r>
            <w:r>
              <w:t xml:space="preserve"> (NASWD) served some useful functions but is overdue for replacement. </w:t>
            </w:r>
          </w:p>
          <w:p w14:paraId="50D321D4" w14:textId="77777777" w:rsidR="00ED5F8E" w:rsidRDefault="00ED5F8E" w:rsidP="005928D1">
            <w:pPr>
              <w:pStyle w:val="KeyPointsListBullet2"/>
            </w:pPr>
            <w:r>
              <w:t>The NASWD reflected</w:t>
            </w:r>
            <w:r w:rsidRPr="00B23F2D">
              <w:t xml:space="preserve"> broad agreement </w:t>
            </w:r>
            <w:r>
              <w:t xml:space="preserve">in 2012 about </w:t>
            </w:r>
            <w:r w:rsidRPr="00B23F2D">
              <w:t xml:space="preserve">how governments should boost participation in </w:t>
            </w:r>
            <w:r>
              <w:t xml:space="preserve">vocational education and </w:t>
            </w:r>
            <w:r w:rsidRPr="00B23F2D">
              <w:t>training</w:t>
            </w:r>
            <w:r>
              <w:t xml:space="preserve"> (VET)</w:t>
            </w:r>
            <w:r w:rsidRPr="00B23F2D">
              <w:t xml:space="preserve"> — </w:t>
            </w:r>
            <w:r>
              <w:t xml:space="preserve">including </w:t>
            </w:r>
            <w:r w:rsidRPr="00B23F2D">
              <w:t xml:space="preserve">creating a national training entitlement, promoting ‘user choice’ led competition, and expanding access to income contingent loans. </w:t>
            </w:r>
          </w:p>
          <w:p w14:paraId="4EC5AB24" w14:textId="77777777" w:rsidR="00ED5F8E" w:rsidRDefault="00ED5F8E">
            <w:pPr>
              <w:pStyle w:val="KeyPointsListBullet2"/>
            </w:pPr>
            <w:r>
              <w:t>However, governments have stepped back from key policy aspirations. The NASWD t</w:t>
            </w:r>
            <w:r w:rsidRPr="00D674F2">
              <w:t>argets have not been met.</w:t>
            </w:r>
          </w:p>
          <w:p w14:paraId="104357DA" w14:textId="77777777" w:rsidR="00ED5F8E" w:rsidRDefault="00ED5F8E" w:rsidP="005928D1">
            <w:pPr>
              <w:pStyle w:val="KeyPointsListBullet"/>
            </w:pPr>
            <w:r>
              <w:t xml:space="preserve">Progress has been made against some indicators in the NASWD’s performance framework but other measures suggest a deterioration in the performance of the VET system. </w:t>
            </w:r>
          </w:p>
          <w:p w14:paraId="028DFC86" w14:textId="77777777" w:rsidR="00ED5F8E" w:rsidRDefault="00ED5F8E" w:rsidP="0091360A">
            <w:pPr>
              <w:pStyle w:val="KeyPointsListBullet2"/>
            </w:pPr>
            <w:r>
              <w:t xml:space="preserve">Some progress was made in increasing the proportion of Australians aged 20–64 with a Certificate III level qualification or above but most of this progress is due to the higher education sector. </w:t>
            </w:r>
          </w:p>
          <w:p w14:paraId="1C1D483F" w14:textId="77777777" w:rsidR="00ED5F8E" w:rsidRDefault="00ED5F8E" w:rsidP="0091360A">
            <w:pPr>
              <w:pStyle w:val="KeyPointsListBullet2"/>
            </w:pPr>
            <w:r>
              <w:t>Participation by some students facing disadvantage increased. The number of government</w:t>
            </w:r>
            <w:r>
              <w:noBreakHyphen/>
              <w:t>funded qualifications completed by Aboriginal and Torres Strait Islanders and persons with a disability increased by about 40 per cent from 2009 to 2018 but fell by 28 per cent for people living in remote or very remote areas.</w:t>
            </w:r>
          </w:p>
          <w:p w14:paraId="2A6948C5" w14:textId="77777777" w:rsidR="00ED5F8E" w:rsidRDefault="00ED5F8E" w:rsidP="0091360A">
            <w:pPr>
              <w:pStyle w:val="KeyPointsListBullet2"/>
            </w:pPr>
            <w:r>
              <w:t>Student satisfaction with the quality of VET training remains high but employer satisfaction and employment outcomes for government</w:t>
            </w:r>
            <w:r>
              <w:noBreakHyphen/>
              <w:t>funded VET graduates have deteriorated since 2009.</w:t>
            </w:r>
          </w:p>
          <w:p w14:paraId="24197AAB" w14:textId="77777777" w:rsidR="00ED5F8E" w:rsidRPr="006462C4" w:rsidRDefault="00ED5F8E" w:rsidP="005928D1">
            <w:pPr>
              <w:pStyle w:val="KeyPointsListBullet"/>
            </w:pPr>
            <w:r>
              <w:t>K</w:t>
            </w:r>
            <w:r w:rsidRPr="006462C4">
              <w:t>ey reform</w:t>
            </w:r>
            <w:r>
              <w:t>s</w:t>
            </w:r>
            <w:r w:rsidRPr="006462C4">
              <w:t xml:space="preserve"> under the NASWD </w:t>
            </w:r>
            <w:r>
              <w:t>initially increased</w:t>
            </w:r>
            <w:r w:rsidRPr="006462C4">
              <w:t xml:space="preserve"> participation</w:t>
            </w:r>
            <w:r>
              <w:t xml:space="preserve"> but</w:t>
            </w:r>
            <w:r w:rsidRPr="006462C4">
              <w:t xml:space="preserve"> </w:t>
            </w:r>
            <w:r>
              <w:t>incentives were later wound back because of escalating costs and rorting</w:t>
            </w:r>
            <w:r w:rsidRPr="006462C4">
              <w:t xml:space="preserve">. </w:t>
            </w:r>
            <w:r>
              <w:t>Overall p</w:t>
            </w:r>
            <w:r w:rsidRPr="00801704">
              <w:t xml:space="preserve">articipation </w:t>
            </w:r>
            <w:r>
              <w:t>rates are now</w:t>
            </w:r>
            <w:r w:rsidRPr="00801704">
              <w:t xml:space="preserve"> at or below pre</w:t>
            </w:r>
            <w:r>
              <w:noBreakHyphen/>
              <w:t>NASWD</w:t>
            </w:r>
            <w:r w:rsidRPr="00801704">
              <w:t xml:space="preserve"> levels.</w:t>
            </w:r>
          </w:p>
          <w:p w14:paraId="0083C871" w14:textId="77777777" w:rsidR="00ED5F8E" w:rsidRDefault="00ED5F8E" w:rsidP="005928D1">
            <w:pPr>
              <w:pStyle w:val="KeyPointsListBullet2"/>
            </w:pPr>
            <w:r w:rsidRPr="00DA1B22">
              <w:t xml:space="preserve">In Victoria and South Australia, introducing </w:t>
            </w:r>
            <w:r>
              <w:t xml:space="preserve">the </w:t>
            </w:r>
            <w:r w:rsidRPr="00DA1B22">
              <w:t>entitlement saw enrolments quickly double</w:t>
            </w:r>
            <w:r>
              <w:t xml:space="preserve"> before falling back </w:t>
            </w:r>
            <w:r w:rsidRPr="00DA1B22">
              <w:t>to levels at or below 200</w:t>
            </w:r>
            <w:r>
              <w:t>8</w:t>
            </w:r>
            <w:r w:rsidRPr="00DA1B22">
              <w:t xml:space="preserve"> levels by 2018. </w:t>
            </w:r>
            <w:r>
              <w:t xml:space="preserve">Other jurisdictions introduced less generous entitlements and </w:t>
            </w:r>
            <w:r w:rsidRPr="00DA1B22">
              <w:t xml:space="preserve">saw </w:t>
            </w:r>
            <w:r>
              <w:t xml:space="preserve">smaller </w:t>
            </w:r>
            <w:r w:rsidRPr="00DA1B22">
              <w:t>increase</w:t>
            </w:r>
            <w:r>
              <w:t xml:space="preserve">s, or even declines, in participation. </w:t>
            </w:r>
          </w:p>
          <w:p w14:paraId="5AAD541E" w14:textId="77777777" w:rsidR="00ED5F8E" w:rsidRDefault="00ED5F8E" w:rsidP="005928D1">
            <w:pPr>
              <w:pStyle w:val="KeyPointsListBullet2"/>
            </w:pPr>
            <w:r>
              <w:t>A similar pattern occurred with expanded access to VET FEE</w:t>
            </w:r>
            <w:r>
              <w:noBreakHyphen/>
              <w:t xml:space="preserve">HELP </w:t>
            </w:r>
            <w:r w:rsidRPr="00CF5F79">
              <w:t>—</w:t>
            </w:r>
            <w:r>
              <w:t xml:space="preserve"> rapid growth which quickly contracted when access was tightened to curb costs and rorting. </w:t>
            </w:r>
          </w:p>
          <w:p w14:paraId="4680DE2A" w14:textId="77777777" w:rsidR="00ED5F8E" w:rsidRDefault="00ED5F8E" w:rsidP="005928D1">
            <w:pPr>
              <w:pStyle w:val="BoxListBullet2"/>
              <w:ind w:left="567" w:hanging="283"/>
            </w:pPr>
            <w:r w:rsidRPr="00A52DF5">
              <w:t>Early efforts</w:t>
            </w:r>
            <w:r>
              <w:t xml:space="preserve"> under the NASWD</w:t>
            </w:r>
            <w:r w:rsidRPr="00A52DF5">
              <w:t xml:space="preserve"> to promote a ‘more open and competitive training market’ have stalled</w:t>
            </w:r>
            <w:r>
              <w:t xml:space="preserve">. </w:t>
            </w:r>
            <w:r w:rsidRPr="008E6B2D">
              <w:t xml:space="preserve">Further </w:t>
            </w:r>
            <w:r>
              <w:t xml:space="preserve">reforms are needed to give students and employers effective choice, including more clearly defining the role of public providers and ensuring genuine competitive neutrality between public and private providers. </w:t>
            </w:r>
          </w:p>
          <w:p w14:paraId="58D7B956" w14:textId="77777777" w:rsidR="00ED5F8E" w:rsidRDefault="00ED5F8E" w:rsidP="005928D1">
            <w:pPr>
              <w:pStyle w:val="BoxListBullet"/>
            </w:pPr>
            <w:r>
              <w:t>The next round of reforms should be guided by a set of core, shared principles. This includes, foremost, centring government services on the needs of system users (students and employers) rather than suppliers. Governments should also re</w:t>
            </w:r>
            <w:r>
              <w:noBreakHyphen/>
              <w:t xml:space="preserve">endorse the existing NASWD principles of system efficiency, equitable access for students and quality training. </w:t>
            </w:r>
          </w:p>
          <w:p w14:paraId="66EE0E67" w14:textId="77777777" w:rsidR="00ED5F8E" w:rsidRDefault="00ED5F8E" w:rsidP="005928D1">
            <w:pPr>
              <w:pStyle w:val="KeyPointsListBullet2"/>
            </w:pPr>
            <w:r>
              <w:t>The shared principles should underpin any new intergovernmental or bilateral agreement between governments.</w:t>
            </w:r>
          </w:p>
        </w:tc>
      </w:tr>
      <w:tr w:rsidR="00ED5F8E" w14:paraId="1FF0CAA9" w14:textId="77777777" w:rsidTr="005928D1">
        <w:tc>
          <w:tcPr>
            <w:tcW w:w="5000" w:type="pct"/>
            <w:tcBorders>
              <w:top w:val="nil"/>
              <w:left w:val="nil"/>
              <w:bottom w:val="single" w:sz="6" w:space="0" w:color="78A22F" w:themeColor="accent1"/>
              <w:right w:val="nil"/>
            </w:tcBorders>
            <w:shd w:val="clear" w:color="auto" w:fill="F2F2F2" w:themeFill="background1" w:themeFillShade="F2"/>
          </w:tcPr>
          <w:p w14:paraId="2D047B09" w14:textId="77777777" w:rsidR="00ED5F8E" w:rsidRDefault="00ED5F8E">
            <w:pPr>
              <w:pStyle w:val="Box"/>
              <w:spacing w:before="0" w:line="120" w:lineRule="exact"/>
            </w:pPr>
          </w:p>
        </w:tc>
      </w:tr>
      <w:tr w:rsidR="00ED5F8E" w:rsidRPr="000863A5" w14:paraId="2BB14915" w14:textId="77777777" w:rsidTr="005928D1">
        <w:tc>
          <w:tcPr>
            <w:tcW w:w="5000" w:type="pct"/>
            <w:tcBorders>
              <w:top w:val="single" w:sz="6" w:space="0" w:color="78A22F" w:themeColor="accent1"/>
              <w:left w:val="nil"/>
              <w:bottom w:val="nil"/>
              <w:right w:val="nil"/>
            </w:tcBorders>
          </w:tcPr>
          <w:p w14:paraId="739B6652" w14:textId="1D637FE8" w:rsidR="00ED5F8E" w:rsidRPr="00626D32" w:rsidRDefault="00ED5F8E" w:rsidP="005928D1">
            <w:pPr>
              <w:pStyle w:val="BoxSpaceBelow"/>
            </w:pPr>
          </w:p>
        </w:tc>
      </w:tr>
    </w:tbl>
    <w:p w14:paraId="4B4D76AE" w14:textId="77777777" w:rsidR="00ED5F8E" w:rsidRDefault="00ED5F8E" w:rsidP="005928D1">
      <w:pPr>
        <w:pStyle w:val="BodyText"/>
      </w:pPr>
      <w:r>
        <w:lastRenderedPageBreak/>
        <w:t xml:space="preserve">This chapter examines governments’ progress against the </w:t>
      </w:r>
      <w:r w:rsidRPr="00990EB5">
        <w:rPr>
          <w:i/>
          <w:iCs/>
        </w:rPr>
        <w:t xml:space="preserve">National Agreement </w:t>
      </w:r>
      <w:r>
        <w:rPr>
          <w:i/>
          <w:iCs/>
        </w:rPr>
        <w:t>for</w:t>
      </w:r>
      <w:r w:rsidRPr="00990EB5">
        <w:rPr>
          <w:i/>
          <w:iCs/>
        </w:rPr>
        <w:t xml:space="preserve"> Skills and Workforce Development</w:t>
      </w:r>
      <w:r>
        <w:t xml:space="preserve"> (NASWD). This chapter first outlines key provisions of the agreement (section 2.1) and then considers progress against the NASWD’s performance framework (section 2.2) and reform directions (section 2.3), which provide insights into </w:t>
      </w:r>
      <w:r w:rsidRPr="008C6F00">
        <w:t>the effectiveness of government investments in VET</w:t>
      </w:r>
      <w:r>
        <w:t xml:space="preserve"> (a priority area for this interim report). It also considers </w:t>
      </w:r>
      <w:r w:rsidRPr="00C478B5">
        <w:t xml:space="preserve">what can be learned from these elements of the NASWD in developing a new agreement </w:t>
      </w:r>
      <w:r>
        <w:t>(section 2.4).</w:t>
      </w:r>
    </w:p>
    <w:p w14:paraId="75CED90F" w14:textId="72F0B6B1" w:rsidR="00ED5F8E" w:rsidRDefault="00ED5F8E" w:rsidP="005928D1">
      <w:pPr>
        <w:pStyle w:val="Heading2"/>
      </w:pPr>
      <w:bookmarkStart w:id="51" w:name="_Toc41645022"/>
      <w:r>
        <w:t>2.</w:t>
      </w:r>
      <w:r>
        <w:rPr>
          <w:noProof/>
        </w:rPr>
        <w:t>1</w:t>
      </w:r>
      <w:r>
        <w:tab/>
        <w:t>Key provisions of the NASWD</w:t>
      </w:r>
      <w:bookmarkEnd w:id="51"/>
    </w:p>
    <w:p w14:paraId="1B6A0B37" w14:textId="77777777" w:rsidR="00ED5F8E" w:rsidRDefault="00ED5F8E" w:rsidP="005928D1">
      <w:pPr>
        <w:pStyle w:val="BodyText"/>
      </w:pPr>
      <w:r>
        <w:t xml:space="preserve">The NASWD is an agreement of the Commonwealth, States and Territories under the auspices of the </w:t>
      </w:r>
      <w:r w:rsidRPr="00BD2512">
        <w:rPr>
          <w:i/>
        </w:rPr>
        <w:t>Intergovernmental Agreement on Federal Financial Relations</w:t>
      </w:r>
      <w:r>
        <w:t xml:space="preserve"> (IGA FFR).</w:t>
      </w:r>
      <w:r w:rsidRPr="00F974FE">
        <w:rPr>
          <w:rStyle w:val="FootnoteReference"/>
        </w:rPr>
        <w:footnoteReference w:id="9"/>
      </w:r>
      <w:r>
        <w:t xml:space="preserve"> The NASWD commenced in 2009 and was updated in 2012. Governments intended the NASWD to provide a long</w:t>
      </w:r>
      <w:r>
        <w:noBreakHyphen/>
        <w:t xml:space="preserve">term framework for collaborative reform of the VET system. </w:t>
      </w:r>
    </w:p>
    <w:p w14:paraId="4E3CECB6" w14:textId="77777777" w:rsidR="00ED5F8E" w:rsidRDefault="00ED5F8E" w:rsidP="005928D1">
      <w:pPr>
        <w:pStyle w:val="Heading3"/>
      </w:pPr>
      <w:r>
        <w:t>The NASWD objective and performance framework</w:t>
      </w:r>
    </w:p>
    <w:p w14:paraId="1251D0A5" w14:textId="77777777" w:rsidR="00ED5F8E" w:rsidRDefault="00ED5F8E">
      <w:pPr>
        <w:pStyle w:val="BodyText"/>
      </w:pPr>
      <w:r>
        <w:t>Under the NASWD, governments endorsed a broad objective of ensuring that the VET system:</w:t>
      </w:r>
    </w:p>
    <w:p w14:paraId="67BE0B34" w14:textId="7B4DB8DD" w:rsidR="00ED5F8E" w:rsidRDefault="00ED5F8E" w:rsidP="005928D1">
      <w:pPr>
        <w:pStyle w:val="Quote"/>
      </w:pPr>
      <w:r>
        <w:t xml:space="preserve">… delivers a productive and highly skilled workforce and which enables all working age Australians to develop the skills and qualifications needed to participate effectively in the labour market and contribute to Australia’s economic future; and supports the achievement of increased rates of workforce participation. </w:t>
      </w:r>
      <w:r w:rsidRPr="00FA0D6D">
        <w:rPr>
          <w:szCs w:val="24"/>
        </w:rPr>
        <w:t>(COAG 2012b)</w:t>
      </w:r>
    </w:p>
    <w:p w14:paraId="00C0ABC0" w14:textId="714CD22F" w:rsidR="00ED5F8E" w:rsidRDefault="00ED5F8E" w:rsidP="005928D1">
      <w:pPr>
        <w:pStyle w:val="BodyText"/>
      </w:pPr>
      <w:r>
        <w:t>To realise this aim, governments agreed to two ‘long</w:t>
      </w:r>
      <w:r w:rsidR="000C7D22">
        <w:noBreakHyphen/>
      </w:r>
      <w:r>
        <w:t xml:space="preserve">term, national and aspirational’ targets for 2020 and three broad ‘outcomes’ </w:t>
      </w:r>
      <w:r w:rsidRPr="00FA0D6D">
        <w:rPr>
          <w:szCs w:val="24"/>
        </w:rPr>
        <w:t>(COAG 2012b)</w:t>
      </w:r>
      <w:r>
        <w:t xml:space="preserve">. Each outcome is measured by two performance indicators (figure 2.1). </w:t>
      </w:r>
    </w:p>
    <w:p w14:paraId="7A89A0C4" w14:textId="56E1C869" w:rsidR="00ED5F8E" w:rsidRPr="00382B4D" w:rsidRDefault="00ED5F8E" w:rsidP="005928D1">
      <w:pPr>
        <w:pStyle w:val="BodyText"/>
        <w:rPr>
          <w:spacing w:val="2"/>
        </w:rPr>
      </w:pPr>
      <w:r w:rsidRPr="00382B4D">
        <w:rPr>
          <w:spacing w:val="2"/>
        </w:rPr>
        <w:t xml:space="preserve">The choice of targets and performance indicators reflects assumptions about Australia’s skills needs. The NASWD equates minimum workplace skills with nationally recognised (or accredited) qualifications at the Certificate III level; increasing the number of people holding qualifications at this level or above is an end in itself. Other forms of training, such as workplace training, unaccredited training and short courses are not measured under the agreement’s performance framework. The agreement does not contain direct measures to indicate how well the VET system is contributing to meeting economywide needs for skilled workers. </w:t>
      </w:r>
    </w:p>
    <w:p w14:paraId="0CE96C01" w14:textId="77777777" w:rsidR="00ED5F8E" w:rsidRDefault="00ED5F8E" w:rsidP="005928D1">
      <w:pPr>
        <w:pStyle w:val="BodyText"/>
      </w:pPr>
      <w:r>
        <w:t>While the NASWD focuses on the VET system, governments recognised that achieving the NASWD’s long</w:t>
      </w:r>
      <w:r>
        <w:noBreakHyphen/>
        <w:t xml:space="preserve">term targets would be affected by the performance of schools and higher education. </w:t>
      </w:r>
    </w:p>
    <w:p w14:paraId="71E1177C" w14:textId="528058CA" w:rsidR="00ED5F8E" w:rsidRDefault="00ED5F8E" w:rsidP="005928D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ED5F8E" w14:paraId="65248746" w14:textId="77777777" w:rsidTr="005928D1">
        <w:trPr>
          <w:tblHeader/>
        </w:trPr>
        <w:tc>
          <w:tcPr>
            <w:tcW w:w="5000" w:type="pct"/>
            <w:tcBorders>
              <w:top w:val="single" w:sz="6" w:space="0" w:color="78A22F"/>
              <w:left w:val="nil"/>
              <w:bottom w:val="nil"/>
              <w:right w:val="nil"/>
            </w:tcBorders>
            <w:shd w:val="clear" w:color="auto" w:fill="auto"/>
          </w:tcPr>
          <w:p w14:paraId="634EE7EE" w14:textId="7F98BD44" w:rsidR="00ED5F8E" w:rsidRPr="00176D3F" w:rsidRDefault="00ED5F8E" w:rsidP="005928D1">
            <w:pPr>
              <w:pStyle w:val="FigureTitle"/>
            </w:pPr>
            <w:r w:rsidRPr="00784A05">
              <w:rPr>
                <w:b w:val="0"/>
              </w:rPr>
              <w:t xml:space="preserve">Figure </w:t>
            </w:r>
            <w:r>
              <w:rPr>
                <w:b w:val="0"/>
              </w:rPr>
              <w:t>2.</w:t>
            </w:r>
            <w:r>
              <w:rPr>
                <w:b w:val="0"/>
                <w:noProof/>
              </w:rPr>
              <w:t>1</w:t>
            </w:r>
            <w:r>
              <w:tab/>
              <w:t>NASWD aims, performance indicators and targets</w:t>
            </w:r>
          </w:p>
        </w:tc>
      </w:tr>
      <w:tr w:rsidR="00ED5F8E" w14:paraId="6D085DA3" w14:textId="77777777" w:rsidTr="005928D1">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ED5F8E" w:rsidRPr="00B1465D" w14:paraId="09132659" w14:textId="77777777" w:rsidTr="005928D1">
              <w:trPr>
                <w:tblHeader/>
                <w:jc w:val="center"/>
              </w:trPr>
              <w:tc>
                <w:tcPr>
                  <w:tcW w:w="5000" w:type="pct"/>
                  <w:tcBorders>
                    <w:top w:val="nil"/>
                    <w:bottom w:val="nil"/>
                  </w:tcBorders>
                </w:tcPr>
                <w:p w14:paraId="45668543" w14:textId="77777777" w:rsidR="00ED5F8E" w:rsidRPr="00B1465D" w:rsidRDefault="00ED5F8E" w:rsidP="005928D1">
                  <w:pPr>
                    <w:pStyle w:val="Figure"/>
                    <w:spacing w:before="60" w:after="60"/>
                    <w:rPr>
                      <w:rFonts w:ascii="Arial" w:hAnsi="Arial" w:cs="Arial"/>
                      <w:sz w:val="18"/>
                      <w:szCs w:val="18"/>
                    </w:rPr>
                  </w:pPr>
                  <w:r>
                    <w:rPr>
                      <w:rFonts w:ascii="Arial" w:hAnsi="Arial" w:cs="Arial"/>
                      <w:noProof/>
                      <w:sz w:val="18"/>
                      <w:szCs w:val="18"/>
                    </w:rPr>
                    <w:drawing>
                      <wp:inline distT="0" distB="0" distL="0" distR="0" wp14:anchorId="24D6A259" wp14:editId="6F3B00A6">
                        <wp:extent cx="5438140" cy="5675630"/>
                        <wp:effectExtent l="0" t="0" r="0" b="1270"/>
                        <wp:docPr id="13" name="Picture 13" descr="The figure is a schematic, which sets out the elements of the NASWD's performance framework. At the top sits the NASWD's broad Objective. Below the Objective, there are three Outcomes, each with 2 associated performance indicators. There are also two Targets (which do not explicitly map onto an Outcome)." title="Figure 2.1 – NASWD aims, performance indicators and targe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438140" cy="5675630"/>
                                </a:xfrm>
                                <a:prstGeom prst="rect">
                                  <a:avLst/>
                                </a:prstGeom>
                                <a:noFill/>
                              </pic:spPr>
                            </pic:pic>
                          </a:graphicData>
                        </a:graphic>
                      </wp:inline>
                    </w:drawing>
                  </w:r>
                </w:p>
              </w:tc>
            </w:tr>
          </w:tbl>
          <w:p w14:paraId="3EB2D0FD" w14:textId="77777777" w:rsidR="00ED5F8E" w:rsidRDefault="00ED5F8E" w:rsidP="005928D1">
            <w:pPr>
              <w:pStyle w:val="Figure"/>
            </w:pPr>
          </w:p>
        </w:tc>
      </w:tr>
      <w:tr w:rsidR="00ED5F8E" w14:paraId="2FC1A858" w14:textId="77777777" w:rsidTr="005928D1">
        <w:tc>
          <w:tcPr>
            <w:tcW w:w="5000" w:type="pct"/>
            <w:tcBorders>
              <w:top w:val="nil"/>
              <w:left w:val="nil"/>
              <w:bottom w:val="nil"/>
              <w:right w:val="nil"/>
            </w:tcBorders>
            <w:shd w:val="clear" w:color="auto" w:fill="auto"/>
            <w:tcMar>
              <w:top w:w="28" w:type="dxa"/>
              <w:bottom w:w="28" w:type="dxa"/>
            </w:tcMar>
          </w:tcPr>
          <w:p w14:paraId="74FD2D59" w14:textId="5D721346" w:rsidR="00ED5F8E" w:rsidRPr="00A20804" w:rsidRDefault="00ED5F8E" w:rsidP="005928D1">
            <w:pPr>
              <w:pStyle w:val="Source"/>
            </w:pPr>
            <w:r>
              <w:rPr>
                <w:i/>
                <w:iCs/>
                <w:noProof/>
              </w:rPr>
              <w:t>Source</w:t>
            </w:r>
            <w:r w:rsidRPr="008B094C">
              <w:rPr>
                <w:iCs/>
                <w:noProof/>
              </w:rPr>
              <w:t>:</w:t>
            </w:r>
            <w:r>
              <w:rPr>
                <w:noProof/>
              </w:rPr>
              <w:t xml:space="preserve"> COAG</w:t>
            </w:r>
            <w:r>
              <w:t xml:space="preserve"> </w:t>
            </w:r>
            <w:r w:rsidRPr="00227772">
              <w:rPr>
                <w:rFonts w:cs="Arial"/>
              </w:rPr>
              <w:t>(2012b)</w:t>
            </w:r>
            <w:r>
              <w:t>.</w:t>
            </w:r>
          </w:p>
        </w:tc>
      </w:tr>
      <w:tr w:rsidR="00ED5F8E" w14:paraId="1D51AECF" w14:textId="77777777" w:rsidTr="005928D1">
        <w:tc>
          <w:tcPr>
            <w:tcW w:w="5000" w:type="pct"/>
            <w:tcBorders>
              <w:top w:val="nil"/>
              <w:left w:val="nil"/>
              <w:bottom w:val="single" w:sz="6" w:space="0" w:color="78A22F"/>
              <w:right w:val="nil"/>
            </w:tcBorders>
            <w:shd w:val="clear" w:color="auto" w:fill="auto"/>
          </w:tcPr>
          <w:p w14:paraId="3363F8EF" w14:textId="77777777" w:rsidR="00ED5F8E" w:rsidRDefault="00ED5F8E" w:rsidP="005928D1">
            <w:pPr>
              <w:pStyle w:val="Figurespace"/>
            </w:pPr>
          </w:p>
        </w:tc>
      </w:tr>
      <w:tr w:rsidR="00ED5F8E" w:rsidRPr="000863A5" w14:paraId="1FB04954" w14:textId="77777777" w:rsidTr="005928D1">
        <w:tc>
          <w:tcPr>
            <w:tcW w:w="5000" w:type="pct"/>
            <w:tcBorders>
              <w:top w:val="single" w:sz="6" w:space="0" w:color="78A22F"/>
              <w:left w:val="nil"/>
              <w:bottom w:val="nil"/>
              <w:right w:val="nil"/>
            </w:tcBorders>
          </w:tcPr>
          <w:p w14:paraId="61AC07B3" w14:textId="20DB2E60" w:rsidR="00ED5F8E" w:rsidRPr="00626D32" w:rsidRDefault="00ED5F8E" w:rsidP="005928D1">
            <w:pPr>
              <w:pStyle w:val="BoxSpaceBelow"/>
            </w:pPr>
          </w:p>
        </w:tc>
      </w:tr>
    </w:tbl>
    <w:p w14:paraId="48F9D330" w14:textId="77777777" w:rsidR="00ED5F8E" w:rsidRDefault="00ED5F8E" w:rsidP="005928D1">
      <w:pPr>
        <w:pStyle w:val="Heading3"/>
      </w:pPr>
      <w:r>
        <w:t>Reform directions and roles for governments</w:t>
      </w:r>
    </w:p>
    <w:p w14:paraId="3327B0B4" w14:textId="77777777" w:rsidR="00ED5F8E" w:rsidRDefault="00ED5F8E" w:rsidP="005928D1">
      <w:pPr>
        <w:pStyle w:val="BodyText"/>
      </w:pPr>
      <w:r>
        <w:t>Governments endorsed ‘a shared vision of reform’ based on ten reform directions to help achieve their objectives (box 2.1). Outside of commitments to introduce a national training entitlement and expand the availability of student loans, governments did not specify in the NASWD how reform directions were to be achieved.</w:t>
      </w:r>
      <w:r w:rsidRPr="00FA0D6D">
        <w:t xml:space="preserve"> </w:t>
      </w:r>
    </w:p>
    <w:p w14:paraId="14B2C22F" w14:textId="6D83ADD7" w:rsidR="00ED5F8E" w:rsidRDefault="00ED5F8E">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ED5F8E" w14:paraId="587D9ABA" w14:textId="77777777" w:rsidTr="005928D1">
        <w:trPr>
          <w:tblHeader/>
        </w:trPr>
        <w:tc>
          <w:tcPr>
            <w:tcW w:w="5000" w:type="pct"/>
            <w:tcBorders>
              <w:top w:val="single" w:sz="6" w:space="0" w:color="78A22F"/>
              <w:left w:val="nil"/>
              <w:bottom w:val="nil"/>
              <w:right w:val="nil"/>
            </w:tcBorders>
            <w:shd w:val="clear" w:color="auto" w:fill="F2F2F2"/>
          </w:tcPr>
          <w:p w14:paraId="28D041EB" w14:textId="6B0C9BF5" w:rsidR="00ED5F8E" w:rsidRDefault="00ED5F8E">
            <w:pPr>
              <w:pStyle w:val="BoxTitle"/>
            </w:pPr>
            <w:r>
              <w:rPr>
                <w:b w:val="0"/>
              </w:rPr>
              <w:t>Box 2.</w:t>
            </w:r>
            <w:r>
              <w:rPr>
                <w:b w:val="0"/>
                <w:noProof/>
              </w:rPr>
              <w:t>1</w:t>
            </w:r>
            <w:r>
              <w:tab/>
              <w:t>Reform directions in the NASWD</w:t>
            </w:r>
          </w:p>
        </w:tc>
      </w:tr>
      <w:tr w:rsidR="00ED5F8E" w14:paraId="1F63925E" w14:textId="77777777" w:rsidTr="005928D1">
        <w:tc>
          <w:tcPr>
            <w:tcW w:w="5000" w:type="pct"/>
            <w:tcBorders>
              <w:top w:val="nil"/>
              <w:left w:val="nil"/>
              <w:bottom w:val="nil"/>
              <w:right w:val="nil"/>
            </w:tcBorders>
            <w:shd w:val="clear" w:color="auto" w:fill="F2F2F2"/>
          </w:tcPr>
          <w:p w14:paraId="65A5C0E9" w14:textId="77777777" w:rsidR="00ED5F8E" w:rsidRDefault="00ED5F8E" w:rsidP="005928D1">
            <w:pPr>
              <w:pStyle w:val="Box"/>
            </w:pPr>
            <w:r>
              <w:t>The NASWD outlined ten policy reform directions:</w:t>
            </w:r>
          </w:p>
          <w:p w14:paraId="22E6A7B4" w14:textId="77777777" w:rsidR="00ED5F8E" w:rsidRDefault="00ED5F8E" w:rsidP="005928D1">
            <w:pPr>
              <w:pStyle w:val="BoxListBullet"/>
            </w:pPr>
            <w:r>
              <w:t>improving training accessibility, affordability and depth of skills, including through the introduction of a national training entitlement and increased availability of student loans (clause 25 a)</w:t>
            </w:r>
          </w:p>
          <w:p w14:paraId="05BC5DF0" w14:textId="77777777" w:rsidR="00ED5F8E" w:rsidRDefault="00ED5F8E" w:rsidP="005928D1">
            <w:pPr>
              <w:pStyle w:val="BoxListBullet"/>
            </w:pPr>
            <w:r>
              <w:t>improving training participation and qualification completions, including at higher levels and by those who may be experiencing disengagement or disadvantage (clause 25 b)</w:t>
            </w:r>
          </w:p>
          <w:p w14:paraId="266C86D9" w14:textId="77777777" w:rsidR="00ED5F8E" w:rsidRDefault="00ED5F8E" w:rsidP="005928D1">
            <w:pPr>
              <w:pStyle w:val="BoxListBullet"/>
            </w:pPr>
            <w:r>
              <w:t>encouraging responsiveness in training arrangements by facilitating a more open and competitive training market (clause 25 c)</w:t>
            </w:r>
          </w:p>
          <w:p w14:paraId="2C7DF153" w14:textId="77777777" w:rsidR="00ED5F8E" w:rsidRDefault="00ED5F8E" w:rsidP="005928D1">
            <w:pPr>
              <w:pStyle w:val="BoxListBullet"/>
            </w:pPr>
            <w:r>
              <w:t>enabling public providers to operate effectively in an environment of greater competition (clause 25 d)</w:t>
            </w:r>
          </w:p>
          <w:p w14:paraId="769FC35B" w14:textId="77777777" w:rsidR="00ED5F8E" w:rsidRDefault="00ED5F8E" w:rsidP="005928D1">
            <w:pPr>
              <w:pStyle w:val="BoxListBullet"/>
            </w:pPr>
            <w:r>
              <w:t>strengthening the capacity of public and private providers and businesses to deliver training and support people in training (clause 25 e)</w:t>
            </w:r>
          </w:p>
          <w:p w14:paraId="6A1681D4" w14:textId="520E425C" w:rsidR="00ED5F8E" w:rsidRDefault="00ED5F8E" w:rsidP="005928D1">
            <w:pPr>
              <w:pStyle w:val="BoxListBullet"/>
            </w:pPr>
            <w:r>
              <w:t>streamlining the Australian Apprenticeships System (clause</w:t>
            </w:r>
            <w:r w:rsidR="005A2780">
              <w:t> 25 f) (discussed in chapter 7)</w:t>
            </w:r>
          </w:p>
          <w:p w14:paraId="7C7F80F2" w14:textId="77777777" w:rsidR="00ED5F8E" w:rsidRDefault="00ED5F8E" w:rsidP="005928D1">
            <w:pPr>
              <w:pStyle w:val="BoxListBullet"/>
            </w:pPr>
            <w:r>
              <w:t>assuring the quality of training delivery and outcomes, with an emphasis on measures that give industry more confidence in training delivery and assessment (clause 25 g)</w:t>
            </w:r>
            <w:r w:rsidDel="00C60F84">
              <w:t xml:space="preserve"> </w:t>
            </w:r>
          </w:p>
          <w:p w14:paraId="4282C970" w14:textId="77777777" w:rsidR="00ED5F8E" w:rsidRDefault="00ED5F8E" w:rsidP="005928D1">
            <w:pPr>
              <w:pStyle w:val="BoxListBullet"/>
            </w:pPr>
            <w:r>
              <w:t>providing greater transparency through better information for users, policymakers and regulators (clause 25 h)</w:t>
            </w:r>
            <w:r w:rsidDel="00C60F84">
              <w:t xml:space="preserve"> </w:t>
            </w:r>
          </w:p>
          <w:p w14:paraId="2E769B8A" w14:textId="77777777" w:rsidR="00ED5F8E" w:rsidRDefault="00ED5F8E" w:rsidP="005928D1">
            <w:pPr>
              <w:pStyle w:val="BoxListBullet"/>
            </w:pPr>
            <w:r>
              <w:t>increasing industry’s engagement with the VET sector to ensure training outcomes are high quality and relevant to the needs of employers (clause 25 i)</w:t>
            </w:r>
            <w:r w:rsidDel="00C60F84">
              <w:t xml:space="preserve"> </w:t>
            </w:r>
          </w:p>
          <w:p w14:paraId="1739CC69" w14:textId="77777777" w:rsidR="00ED5F8E" w:rsidRDefault="00ED5F8E">
            <w:pPr>
              <w:pStyle w:val="BoxListBullet"/>
            </w:pPr>
            <w:r>
              <w:t xml:space="preserve">facilitating more interconnected tertiary and training sectors, with better links between employment services and training provision </w:t>
            </w:r>
            <w:r w:rsidDel="00C60F84">
              <w:t>(clause 25 </w:t>
            </w:r>
            <w:r>
              <w:t xml:space="preserve">j). </w:t>
            </w:r>
          </w:p>
        </w:tc>
      </w:tr>
      <w:tr w:rsidR="00ED5F8E" w14:paraId="0473C9E1" w14:textId="77777777" w:rsidTr="005928D1">
        <w:tc>
          <w:tcPr>
            <w:tcW w:w="5000" w:type="pct"/>
            <w:tcBorders>
              <w:top w:val="nil"/>
              <w:left w:val="nil"/>
              <w:bottom w:val="nil"/>
              <w:right w:val="nil"/>
            </w:tcBorders>
            <w:shd w:val="clear" w:color="auto" w:fill="F2F2F2"/>
          </w:tcPr>
          <w:p w14:paraId="49F2D8CB" w14:textId="30CE9C8B" w:rsidR="00ED5F8E" w:rsidRDefault="00ED5F8E" w:rsidP="005928D1">
            <w:pPr>
              <w:pStyle w:val="BoxSource"/>
            </w:pPr>
            <w:r>
              <w:rPr>
                <w:i/>
              </w:rPr>
              <w:t>Source</w:t>
            </w:r>
            <w:r w:rsidRPr="00167F06">
              <w:t xml:space="preserve">: </w:t>
            </w:r>
            <w:r>
              <w:t xml:space="preserve">COAG </w:t>
            </w:r>
            <w:r w:rsidRPr="0043001C">
              <w:rPr>
                <w:rFonts w:cs="Arial"/>
              </w:rPr>
              <w:t>(2012b)</w:t>
            </w:r>
            <w:r>
              <w:t>.</w:t>
            </w:r>
          </w:p>
        </w:tc>
      </w:tr>
      <w:tr w:rsidR="00ED5F8E" w14:paraId="4DB1FBB7" w14:textId="77777777" w:rsidTr="005928D1">
        <w:tc>
          <w:tcPr>
            <w:tcW w:w="5000" w:type="pct"/>
            <w:tcBorders>
              <w:top w:val="nil"/>
              <w:left w:val="nil"/>
              <w:bottom w:val="single" w:sz="6" w:space="0" w:color="78A22F"/>
              <w:right w:val="nil"/>
            </w:tcBorders>
            <w:shd w:val="clear" w:color="auto" w:fill="F2F2F2"/>
          </w:tcPr>
          <w:p w14:paraId="69145FF4" w14:textId="77777777" w:rsidR="00ED5F8E" w:rsidRDefault="00ED5F8E">
            <w:pPr>
              <w:pStyle w:val="Box"/>
              <w:spacing w:before="0" w:line="120" w:lineRule="exact"/>
            </w:pPr>
          </w:p>
        </w:tc>
      </w:tr>
      <w:tr w:rsidR="00ED5F8E" w:rsidRPr="000863A5" w14:paraId="20E368AD" w14:textId="77777777" w:rsidTr="005928D1">
        <w:tc>
          <w:tcPr>
            <w:tcW w:w="5000" w:type="pct"/>
            <w:tcBorders>
              <w:top w:val="single" w:sz="6" w:space="0" w:color="78A22F"/>
              <w:left w:val="nil"/>
              <w:bottom w:val="nil"/>
              <w:right w:val="nil"/>
            </w:tcBorders>
          </w:tcPr>
          <w:p w14:paraId="401280C9" w14:textId="6FB1065E" w:rsidR="00ED5F8E" w:rsidRPr="00626D32" w:rsidRDefault="00ED5F8E" w:rsidP="005928D1">
            <w:pPr>
              <w:pStyle w:val="BoxSpaceBelow"/>
            </w:pPr>
          </w:p>
        </w:tc>
      </w:tr>
    </w:tbl>
    <w:p w14:paraId="4F337D87" w14:textId="542BB435" w:rsidR="00ED5F8E" w:rsidRDefault="00ED5F8E" w:rsidP="005928D1">
      <w:pPr>
        <w:pStyle w:val="BodyText"/>
      </w:pPr>
      <w:r>
        <w:t>Governments sought to improve the governance and accountability of the VET system by clarifying the roles and responsibilities of the Australian,</w:t>
      </w:r>
      <w:r w:rsidDel="001373E9">
        <w:t xml:space="preserve"> </w:t>
      </w:r>
      <w:r>
        <w:t>State and Territory governments.</w:t>
      </w:r>
      <w:r w:rsidDel="001373E9">
        <w:t xml:space="preserve"> </w:t>
      </w:r>
      <w:r>
        <w:t xml:space="preserve">Notably, State and Territory governments were recognised as having primary responsibility for delivering training and managing their respective training markets </w:t>
      </w:r>
      <w:r w:rsidR="00E85FF0" w:rsidRPr="00E85FF0">
        <w:rPr>
          <w:szCs w:val="24"/>
        </w:rPr>
        <w:t>(COAG 2009a)</w:t>
      </w:r>
      <w:r>
        <w:t xml:space="preserve">. There were also areas of shared responsibility, including regulation of training standards and registered training organisations (RTOs). </w:t>
      </w:r>
    </w:p>
    <w:p w14:paraId="0563853B" w14:textId="77777777" w:rsidR="00ED5F8E" w:rsidRDefault="00ED5F8E" w:rsidP="005928D1">
      <w:pPr>
        <w:pStyle w:val="BodyText"/>
      </w:pPr>
      <w:r>
        <w:t>Unlike the previous agreement for the VET sector, the NASWD did not require jurisdictions to take specific actions, nor were general Commonwealth grants tied to conditions. However, the IGA FFR provides for separate reform or project</w:t>
      </w:r>
      <w:r>
        <w:noBreakHyphen/>
        <w:t>specific agreements (National Partnerships) which may</w:t>
      </w:r>
      <w:r w:rsidDel="00F21E04">
        <w:t xml:space="preserve"> </w:t>
      </w:r>
      <w:r>
        <w:t>prescribe in more detail parties’ requirements.</w:t>
      </w:r>
      <w:r w:rsidRPr="00F974FE">
        <w:rPr>
          <w:rStyle w:val="FootnoteReference"/>
        </w:rPr>
        <w:footnoteReference w:id="10"/>
      </w:r>
      <w:r>
        <w:t xml:space="preserve"> </w:t>
      </w:r>
    </w:p>
    <w:p w14:paraId="55FACC19" w14:textId="1822F514" w:rsidR="00ED5F8E" w:rsidRDefault="00ED5F8E" w:rsidP="005928D1">
      <w:pPr>
        <w:pStyle w:val="Heading2"/>
      </w:pPr>
      <w:bookmarkStart w:id="52" w:name="_Toc41645023"/>
      <w:r>
        <w:lastRenderedPageBreak/>
        <w:t>2.</w:t>
      </w:r>
      <w:r>
        <w:rPr>
          <w:noProof/>
        </w:rPr>
        <w:t>2</w:t>
      </w:r>
      <w:r>
        <w:tab/>
        <w:t>Progress against the NASWD’s performance framework</w:t>
      </w:r>
      <w:bookmarkEnd w:id="52"/>
      <w:r>
        <w:t xml:space="preserve"> </w:t>
      </w:r>
    </w:p>
    <w:p w14:paraId="1174C69B" w14:textId="77777777" w:rsidR="00ED5F8E" w:rsidRDefault="00ED5F8E" w:rsidP="005928D1">
      <w:pPr>
        <w:pStyle w:val="BodyText"/>
      </w:pPr>
      <w:r>
        <w:t>The NASWD’s outcomes, performance indicators and targets focus on:</w:t>
      </w:r>
    </w:p>
    <w:p w14:paraId="47F3F4E3" w14:textId="77777777" w:rsidR="00ED5F8E" w:rsidRPr="001C5F15" w:rsidRDefault="00ED5F8E" w:rsidP="005928D1">
      <w:pPr>
        <w:pStyle w:val="ListBullet"/>
      </w:pPr>
      <w:r>
        <w:t>increasing the proportion of the working</w:t>
      </w:r>
      <w:r>
        <w:noBreakHyphen/>
        <w:t>age population with higher</w:t>
      </w:r>
      <w:r w:rsidRPr="0033067A">
        <w:noBreakHyphen/>
      </w:r>
      <w:r>
        <w:t xml:space="preserve">level skills </w:t>
      </w:r>
    </w:p>
    <w:p w14:paraId="7506745D" w14:textId="77777777" w:rsidR="00ED5F8E" w:rsidRDefault="00ED5F8E" w:rsidP="005928D1">
      <w:pPr>
        <w:pStyle w:val="ListBullet"/>
      </w:pPr>
      <w:r>
        <w:t>improving the employment outcomes of VET graduates</w:t>
      </w:r>
    </w:p>
    <w:p w14:paraId="13AB1411" w14:textId="77777777" w:rsidR="00ED5F8E" w:rsidRPr="00FD1F03" w:rsidRDefault="00ED5F8E" w:rsidP="005928D1">
      <w:pPr>
        <w:pStyle w:val="ListBullet"/>
        <w:rPr>
          <w:spacing w:val="-2"/>
        </w:rPr>
      </w:pPr>
      <w:r w:rsidRPr="00FD1F03">
        <w:rPr>
          <w:spacing w:val="-2"/>
        </w:rPr>
        <w:t>ensuring that the skills taught in the VET system are valued by employers and in the economy.</w:t>
      </w:r>
    </w:p>
    <w:p w14:paraId="252D8274" w14:textId="77777777" w:rsidR="00ED5F8E" w:rsidRDefault="00ED5F8E" w:rsidP="005928D1">
      <w:pPr>
        <w:pStyle w:val="BodyText"/>
      </w:pPr>
      <w:r>
        <w:t>This section analyses performance against the NASWD’s provisions through the lens of these categories (table 2.1).</w:t>
      </w:r>
      <w:r w:rsidRPr="00F974FE">
        <w:rPr>
          <w:rStyle w:val="FootnoteReference"/>
        </w:rPr>
        <w:footnoteReference w:id="11"/>
      </w:r>
      <w:r>
        <w:t xml:space="preserve"> </w:t>
      </w:r>
    </w:p>
    <w:p w14:paraId="5DF27168" w14:textId="754E2853" w:rsidR="00ED5F8E" w:rsidRDefault="00ED5F8E" w:rsidP="005928D1">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ED5F8E" w14:paraId="40CB429E" w14:textId="77777777" w:rsidTr="005928D1">
        <w:trPr>
          <w:tblHeader/>
        </w:trPr>
        <w:tc>
          <w:tcPr>
            <w:tcW w:w="5000" w:type="pct"/>
            <w:tcBorders>
              <w:top w:val="single" w:sz="6" w:space="0" w:color="78A22F"/>
              <w:left w:val="nil"/>
              <w:bottom w:val="nil"/>
              <w:right w:val="nil"/>
            </w:tcBorders>
            <w:shd w:val="clear" w:color="auto" w:fill="auto"/>
          </w:tcPr>
          <w:p w14:paraId="38F597BF" w14:textId="2FA3655E" w:rsidR="00ED5F8E" w:rsidRPr="00784A05" w:rsidRDefault="00ED5F8E" w:rsidP="005928D1">
            <w:pPr>
              <w:pStyle w:val="TableTitle"/>
            </w:pPr>
            <w:r>
              <w:rPr>
                <w:b w:val="0"/>
              </w:rPr>
              <w:t>Table 2.</w:t>
            </w:r>
            <w:r>
              <w:rPr>
                <w:b w:val="0"/>
                <w:noProof/>
              </w:rPr>
              <w:t>1</w:t>
            </w:r>
            <w:r>
              <w:tab/>
            </w:r>
            <w:r w:rsidRPr="00422C34">
              <w:t>Performance indicators and targets in the NASWD</w:t>
            </w:r>
          </w:p>
        </w:tc>
      </w:tr>
      <w:tr w:rsidR="00ED5F8E" w14:paraId="6B70A8D7" w14:textId="77777777" w:rsidTr="005928D1">
        <w:tc>
          <w:tcPr>
            <w:tcW w:w="5000" w:type="pct"/>
            <w:tcBorders>
              <w:top w:val="nil"/>
              <w:left w:val="nil"/>
              <w:bottom w:val="nil"/>
              <w:right w:val="nil"/>
            </w:tcBorders>
            <w:shd w:val="clear" w:color="auto" w:fill="auto"/>
          </w:tcPr>
          <w:tbl>
            <w:tblPr>
              <w:tblW w:w="8883" w:type="dxa"/>
              <w:tblCellMar>
                <w:top w:w="28" w:type="dxa"/>
                <w:left w:w="0" w:type="dxa"/>
                <w:right w:w="0" w:type="dxa"/>
              </w:tblCellMar>
              <w:tblLook w:val="0000" w:firstRow="0" w:lastRow="0" w:firstColumn="0" w:lastColumn="0" w:noHBand="0" w:noVBand="0"/>
            </w:tblPr>
            <w:tblGrid>
              <w:gridCol w:w="3832"/>
              <w:gridCol w:w="4841"/>
              <w:gridCol w:w="210"/>
            </w:tblGrid>
            <w:tr w:rsidR="00ED5F8E" w14:paraId="10B39116" w14:textId="77777777" w:rsidTr="005928D1">
              <w:trPr>
                <w:gridAfter w:val="1"/>
                <w:wAfter w:w="118" w:type="pct"/>
                <w:trHeight w:val="308"/>
                <w:tblHeader/>
              </w:trPr>
              <w:tc>
                <w:tcPr>
                  <w:tcW w:w="2157" w:type="pct"/>
                  <w:tcBorders>
                    <w:top w:val="single" w:sz="6" w:space="0" w:color="BFBFBF"/>
                    <w:bottom w:val="single" w:sz="6" w:space="0" w:color="BFBFBF"/>
                  </w:tcBorders>
                  <w:shd w:val="clear" w:color="auto" w:fill="auto"/>
                  <w:tcMar>
                    <w:top w:w="28" w:type="dxa"/>
                  </w:tcMar>
                </w:tcPr>
                <w:p w14:paraId="50C78522" w14:textId="77777777" w:rsidR="00ED5F8E" w:rsidRDefault="00ED5F8E" w:rsidP="00FD1F03">
                  <w:pPr>
                    <w:pStyle w:val="TableColumnHeading"/>
                    <w:jc w:val="left"/>
                  </w:pPr>
                  <w:r w:rsidRPr="001B7CE6">
                    <w:t xml:space="preserve">Provision </w:t>
                  </w:r>
                  <w:r>
                    <w:t>and supporting measures</w:t>
                  </w:r>
                </w:p>
              </w:tc>
              <w:tc>
                <w:tcPr>
                  <w:tcW w:w="2725" w:type="pct"/>
                  <w:tcBorders>
                    <w:top w:val="single" w:sz="6" w:space="0" w:color="BFBFBF"/>
                    <w:bottom w:val="single" w:sz="6" w:space="0" w:color="BFBFBF"/>
                  </w:tcBorders>
                  <w:shd w:val="clear" w:color="auto" w:fill="auto"/>
                  <w:tcMar>
                    <w:top w:w="28" w:type="dxa"/>
                  </w:tcMar>
                </w:tcPr>
                <w:p w14:paraId="114B4C1C" w14:textId="77777777" w:rsidR="00ED5F8E" w:rsidRDefault="00ED5F8E" w:rsidP="00FD1F03">
                  <w:pPr>
                    <w:pStyle w:val="TableColumnHeading"/>
                    <w:ind w:right="28"/>
                    <w:jc w:val="left"/>
                  </w:pPr>
                  <w:r w:rsidRPr="001B7CE6">
                    <w:t xml:space="preserve">Explanation </w:t>
                  </w:r>
                </w:p>
              </w:tc>
            </w:tr>
            <w:tr w:rsidR="00ED5F8E" w14:paraId="2F001BB0" w14:textId="77777777" w:rsidTr="00FD1F03">
              <w:trPr>
                <w:trHeight w:val="186"/>
              </w:trPr>
              <w:tc>
                <w:tcPr>
                  <w:tcW w:w="5000" w:type="pct"/>
                  <w:gridSpan w:val="3"/>
                  <w:tcBorders>
                    <w:top w:val="single" w:sz="6" w:space="0" w:color="BFBFBF"/>
                  </w:tcBorders>
                  <w:shd w:val="clear" w:color="auto" w:fill="F2F2F2" w:themeFill="background1" w:themeFillShade="F2"/>
                </w:tcPr>
                <w:p w14:paraId="53D1B456" w14:textId="4EDBF175" w:rsidR="00ED5F8E" w:rsidRDefault="00ED5F8E" w:rsidP="00B63A6D">
                  <w:pPr>
                    <w:pStyle w:val="TableUnitsRow"/>
                    <w:tabs>
                      <w:tab w:val="left" w:pos="7406"/>
                    </w:tabs>
                    <w:spacing w:before="80" w:after="80"/>
                    <w:jc w:val="left"/>
                  </w:pPr>
                  <w:r>
                    <w:rPr>
                      <w:b/>
                      <w:bCs/>
                    </w:rPr>
                    <w:t>Higher</w:t>
                  </w:r>
                  <w:r>
                    <w:rPr>
                      <w:b/>
                      <w:bCs/>
                    </w:rPr>
                    <w:noBreakHyphen/>
                    <w:t xml:space="preserve">level skills </w:t>
                  </w:r>
                  <w:r>
                    <w:t>— relevant to Outcome 1</w:t>
                  </w:r>
                </w:p>
              </w:tc>
            </w:tr>
            <w:tr w:rsidR="00ED5F8E" w14:paraId="75EEDB96" w14:textId="77777777" w:rsidTr="00FD1F03">
              <w:trPr>
                <w:gridAfter w:val="1"/>
                <w:wAfter w:w="118" w:type="pct"/>
              </w:trPr>
              <w:tc>
                <w:tcPr>
                  <w:tcW w:w="2157" w:type="pct"/>
                </w:tcPr>
                <w:p w14:paraId="3232FD9D" w14:textId="77777777" w:rsidR="00ED5F8E" w:rsidRDefault="00ED5F8E" w:rsidP="00514864">
                  <w:pPr>
                    <w:pStyle w:val="TableBullet"/>
                  </w:pPr>
                  <w:r>
                    <w:t>Indicator 1a — Proportion of the working</w:t>
                  </w:r>
                  <w:r>
                    <w:noBreakHyphen/>
                    <w:t>age population (aged 20–64) with Certificate III and above level qualifications</w:t>
                  </w:r>
                </w:p>
                <w:p w14:paraId="69383F3B" w14:textId="77777777" w:rsidR="00ED5F8E" w:rsidRDefault="00ED5F8E" w:rsidP="00514864">
                  <w:pPr>
                    <w:pStyle w:val="TableBullet"/>
                    <w:ind w:right="0"/>
                  </w:pPr>
                  <w:r>
                    <w:t>Target A — Halve the proportion of Australians nationally aged 20–64 without qualifications at Certificate III level and above between 2009 and 2020</w:t>
                  </w:r>
                </w:p>
                <w:p w14:paraId="2DDEBA6A" w14:textId="77777777" w:rsidR="00ED5F8E" w:rsidRDefault="00ED5F8E" w:rsidP="00514864">
                  <w:pPr>
                    <w:pStyle w:val="TableBullet"/>
                  </w:pPr>
                  <w:r>
                    <w:t>Indicator 3b — Proportion of VET graduates with improved education status after training</w:t>
                  </w:r>
                </w:p>
                <w:p w14:paraId="54A23146" w14:textId="11916179" w:rsidR="00ED5F8E" w:rsidRDefault="00ED5F8E" w:rsidP="00514864">
                  <w:pPr>
                    <w:pStyle w:val="TableBullet"/>
                  </w:pPr>
                  <w:r>
                    <w:t>Target B — Double the number of higher</w:t>
                  </w:r>
                  <w:r>
                    <w:noBreakHyphen/>
                    <w:t>level VET qualification completions (</w:t>
                  </w:r>
                  <w:r w:rsidR="0042122B">
                    <w:t>D</w:t>
                  </w:r>
                  <w:r>
                    <w:t>iplomas) between 2009 and 2020</w:t>
                  </w:r>
                </w:p>
              </w:tc>
              <w:tc>
                <w:tcPr>
                  <w:tcW w:w="2725" w:type="pct"/>
                </w:tcPr>
                <w:p w14:paraId="6D49302E" w14:textId="77777777" w:rsidR="00ED5F8E" w:rsidRDefault="00ED5F8E" w:rsidP="00514864">
                  <w:pPr>
                    <w:pStyle w:val="TableUnitsRow"/>
                    <w:ind w:right="28"/>
                    <w:jc w:val="left"/>
                  </w:pPr>
                  <w:r>
                    <w:t>Certificate III qualifications have a demonstrated positive impact on employment and earnings and are regarded as a minimum qualification for many entry</w:t>
                  </w:r>
                  <w:r>
                    <w:noBreakHyphen/>
                    <w:t>level jobs</w:t>
                  </w:r>
                </w:p>
                <w:p w14:paraId="4A38890F" w14:textId="77777777" w:rsidR="00ED5F8E" w:rsidRDefault="00ED5F8E" w:rsidP="00514864">
                  <w:pPr>
                    <w:pStyle w:val="TableUnitsRow"/>
                    <w:spacing w:before="920"/>
                    <w:ind w:right="28"/>
                    <w:jc w:val="left"/>
                  </w:pPr>
                  <w:r>
                    <w:t>Graduates with ‘improved education status’ are those who completed a degree with an Australian Qualification Framework (AQF) level higher than that of any qualification they had previously received</w:t>
                  </w:r>
                </w:p>
              </w:tc>
            </w:tr>
            <w:tr w:rsidR="00ED5F8E" w14:paraId="11CCD311" w14:textId="77777777" w:rsidTr="00FD1F03">
              <w:tc>
                <w:tcPr>
                  <w:tcW w:w="5000" w:type="pct"/>
                  <w:gridSpan w:val="3"/>
                  <w:shd w:val="clear" w:color="auto" w:fill="F2F2F2" w:themeFill="background1" w:themeFillShade="F2"/>
                </w:tcPr>
                <w:p w14:paraId="676B1335" w14:textId="77777777" w:rsidR="00ED5F8E" w:rsidRDefault="00ED5F8E" w:rsidP="00B63A6D">
                  <w:pPr>
                    <w:pStyle w:val="TableBodyText"/>
                    <w:spacing w:before="80" w:after="80"/>
                    <w:jc w:val="left"/>
                  </w:pPr>
                  <w:r w:rsidRPr="00E10FAC">
                    <w:rPr>
                      <w:b/>
                      <w:bCs/>
                    </w:rPr>
                    <w:t xml:space="preserve">Improved </w:t>
                  </w:r>
                  <w:r>
                    <w:rPr>
                      <w:b/>
                      <w:bCs/>
                    </w:rPr>
                    <w:t xml:space="preserve">employment prospects </w:t>
                  </w:r>
                  <w:r>
                    <w:t>— relevant to Outcomes 2 and 3</w:t>
                  </w:r>
                </w:p>
              </w:tc>
            </w:tr>
            <w:tr w:rsidR="00ED5F8E" w14:paraId="1A05CBAD" w14:textId="77777777" w:rsidTr="00FD1F03">
              <w:trPr>
                <w:gridAfter w:val="1"/>
                <w:wAfter w:w="118" w:type="pct"/>
              </w:trPr>
              <w:tc>
                <w:tcPr>
                  <w:tcW w:w="2157" w:type="pct"/>
                </w:tcPr>
                <w:p w14:paraId="79C9DB7C" w14:textId="77777777" w:rsidR="00ED5F8E" w:rsidRDefault="00ED5F8E" w:rsidP="005928D1">
                  <w:pPr>
                    <w:pStyle w:val="TableBullet"/>
                  </w:pPr>
                  <w:r>
                    <w:t>Indicator 2a — Proportion of the working</w:t>
                  </w:r>
                  <w:r>
                    <w:noBreakHyphen/>
                    <w:t xml:space="preserve">age population with adequate foundation skills (literacy level 3 or above). </w:t>
                  </w:r>
                </w:p>
                <w:p w14:paraId="2F414F5D" w14:textId="77777777" w:rsidR="00ED5F8E" w:rsidRDefault="00ED5F8E" w:rsidP="005928D1">
                  <w:pPr>
                    <w:pStyle w:val="TableBullet"/>
                  </w:pPr>
                  <w:r>
                    <w:t>Indicator 2b — Proportion of the working</w:t>
                  </w:r>
                  <w:r>
                    <w:noBreakHyphen/>
                    <w:t>age population with or working towards a non</w:t>
                  </w:r>
                  <w:r>
                    <w:noBreakHyphen/>
                    <w:t>school qualification</w:t>
                  </w:r>
                </w:p>
                <w:p w14:paraId="2CFFDDF3" w14:textId="77777777" w:rsidR="00ED5F8E" w:rsidRDefault="00ED5F8E" w:rsidP="005928D1">
                  <w:pPr>
                    <w:pStyle w:val="TableBullet"/>
                  </w:pPr>
                  <w:r>
                    <w:t>Indicator 3a — Proportion of VET graduates with improved employment status</w:t>
                  </w:r>
                </w:p>
              </w:tc>
              <w:tc>
                <w:tcPr>
                  <w:tcW w:w="2725" w:type="pct"/>
                  <w:shd w:val="clear" w:color="auto" w:fill="auto"/>
                </w:tcPr>
                <w:p w14:paraId="6EF280D3" w14:textId="77777777" w:rsidR="00ED5F8E" w:rsidRPr="00514864" w:rsidRDefault="00ED5F8E" w:rsidP="00514864">
                  <w:pPr>
                    <w:pStyle w:val="TableBodyText"/>
                    <w:ind w:right="28"/>
                    <w:jc w:val="left"/>
                    <w:rPr>
                      <w:spacing w:val="-2"/>
                    </w:rPr>
                  </w:pPr>
                  <w:r w:rsidRPr="00514864">
                    <w:rPr>
                      <w:spacing w:val="-2"/>
                    </w:rPr>
                    <w:t>Level 3 proficiency in foundation skills (literacy and numeracy) is considered by COAG to be the minimum required by individuals to meet the complex demands of work and life (as measured in the OECD’s Survey of Adult Skills)</w:t>
                  </w:r>
                </w:p>
                <w:p w14:paraId="3EBAA983" w14:textId="77777777" w:rsidR="00ED5F8E" w:rsidRDefault="00ED5F8E" w:rsidP="00514864">
                  <w:pPr>
                    <w:pStyle w:val="TableBodyText"/>
                    <w:spacing w:before="120"/>
                    <w:ind w:right="28"/>
                    <w:jc w:val="left"/>
                  </w:pPr>
                  <w:r>
                    <w:t>‘Improved employment status’ refers to at least one of: (i) employment status changing from not employed before training (both unemployed and not in the labour force) to employed either full</w:t>
                  </w:r>
                  <w:r>
                    <w:noBreakHyphen/>
                    <w:t>time or part</w:t>
                  </w:r>
                  <w:r>
                    <w:noBreakHyphen/>
                    <w:t>time after training, (ii) being employed at a higher skill level after training, (iii) receiving a job</w:t>
                  </w:r>
                  <w:r>
                    <w:noBreakHyphen/>
                    <w:t>related benefit after completing their training, including setting up or expanding their own business, getting a promotion, increased earnings, or other job</w:t>
                  </w:r>
                  <w:r>
                    <w:noBreakHyphen/>
                    <w:t>related benefits</w:t>
                  </w:r>
                </w:p>
              </w:tc>
            </w:tr>
            <w:tr w:rsidR="00ED5F8E" w14:paraId="61046587" w14:textId="77777777" w:rsidTr="00FD1F03">
              <w:tc>
                <w:tcPr>
                  <w:tcW w:w="5000" w:type="pct"/>
                  <w:gridSpan w:val="3"/>
                  <w:shd w:val="clear" w:color="auto" w:fill="F2F2F2" w:themeFill="background1" w:themeFillShade="F2"/>
                </w:tcPr>
                <w:p w14:paraId="6B637174" w14:textId="77777777" w:rsidR="00ED5F8E" w:rsidRDefault="00ED5F8E" w:rsidP="00B63A6D">
                  <w:pPr>
                    <w:pStyle w:val="TableBodyText"/>
                    <w:spacing w:before="80" w:after="80"/>
                    <w:jc w:val="left"/>
                  </w:pPr>
                  <w:r w:rsidRPr="00E10FAC">
                    <w:rPr>
                      <w:b/>
                      <w:bCs/>
                    </w:rPr>
                    <w:t>Relevance of skills</w:t>
                  </w:r>
                  <w:r>
                    <w:rPr>
                      <w:b/>
                      <w:bCs/>
                    </w:rPr>
                    <w:t xml:space="preserve"> </w:t>
                  </w:r>
                  <w:r>
                    <w:t>— relevant to Outcome 1</w:t>
                  </w:r>
                </w:p>
              </w:tc>
            </w:tr>
            <w:tr w:rsidR="00ED5F8E" w14:paraId="67BB1DC1" w14:textId="77777777" w:rsidTr="00FD1F03">
              <w:trPr>
                <w:gridAfter w:val="1"/>
                <w:wAfter w:w="118" w:type="pct"/>
              </w:trPr>
              <w:tc>
                <w:tcPr>
                  <w:tcW w:w="2157" w:type="pct"/>
                  <w:tcBorders>
                    <w:bottom w:val="single" w:sz="6" w:space="0" w:color="BFBFBF"/>
                  </w:tcBorders>
                  <w:shd w:val="clear" w:color="auto" w:fill="auto"/>
                </w:tcPr>
                <w:p w14:paraId="00B7C596" w14:textId="77777777" w:rsidR="00ED5F8E" w:rsidRDefault="00ED5F8E" w:rsidP="005928D1">
                  <w:pPr>
                    <w:pStyle w:val="TableBullet"/>
                  </w:pPr>
                  <w:r w:rsidRPr="00FC4569">
                    <w:t>Indicator</w:t>
                  </w:r>
                  <w:r>
                    <w:t> </w:t>
                  </w:r>
                  <w:r w:rsidRPr="00FC4569">
                    <w:t>1b — Proportion of employers satisfied that training meets their needs</w:t>
                  </w:r>
                </w:p>
              </w:tc>
              <w:tc>
                <w:tcPr>
                  <w:tcW w:w="2725" w:type="pct"/>
                  <w:tcBorders>
                    <w:bottom w:val="single" w:sz="6" w:space="0" w:color="BFBFBF"/>
                  </w:tcBorders>
                  <w:shd w:val="clear" w:color="auto" w:fill="auto"/>
                </w:tcPr>
                <w:p w14:paraId="2523C14B" w14:textId="77777777" w:rsidR="00ED5F8E" w:rsidRDefault="00ED5F8E" w:rsidP="005928D1">
                  <w:pPr>
                    <w:pStyle w:val="TableBodyText"/>
                    <w:ind w:right="28"/>
                  </w:pPr>
                </w:p>
              </w:tc>
            </w:tr>
          </w:tbl>
          <w:p w14:paraId="107173B5" w14:textId="77777777" w:rsidR="00ED5F8E" w:rsidRDefault="00ED5F8E" w:rsidP="005928D1">
            <w:pPr>
              <w:pStyle w:val="Box"/>
            </w:pPr>
          </w:p>
        </w:tc>
      </w:tr>
      <w:tr w:rsidR="00ED5F8E" w14:paraId="0BC2DCF5" w14:textId="77777777" w:rsidTr="005928D1">
        <w:tc>
          <w:tcPr>
            <w:tcW w:w="5000" w:type="pct"/>
            <w:tcBorders>
              <w:top w:val="nil"/>
              <w:left w:val="nil"/>
              <w:bottom w:val="nil"/>
              <w:right w:val="nil"/>
            </w:tcBorders>
            <w:shd w:val="clear" w:color="auto" w:fill="auto"/>
          </w:tcPr>
          <w:p w14:paraId="5C0A21E3" w14:textId="1BFD8558" w:rsidR="00ED5F8E" w:rsidRDefault="00ED5F8E" w:rsidP="005928D1">
            <w:pPr>
              <w:pStyle w:val="Source"/>
            </w:pPr>
            <w:r>
              <w:rPr>
                <w:i/>
              </w:rPr>
              <w:t>Sources</w:t>
            </w:r>
            <w:r w:rsidRPr="00167F06">
              <w:t xml:space="preserve">: </w:t>
            </w:r>
            <w:r>
              <w:t xml:space="preserve">COAG </w:t>
            </w:r>
            <w:r w:rsidRPr="00126788">
              <w:rPr>
                <w:rFonts w:cs="Arial"/>
              </w:rPr>
              <w:t>(2012b)</w:t>
            </w:r>
            <w:r>
              <w:t xml:space="preserve">; DET </w:t>
            </w:r>
            <w:r w:rsidRPr="00C435C3">
              <w:rPr>
                <w:rFonts w:cs="Arial"/>
                <w:szCs w:val="24"/>
              </w:rPr>
              <w:t>(2012, p. 2)</w:t>
            </w:r>
            <w:r>
              <w:t xml:space="preserve">; Polidano and Ryan </w:t>
            </w:r>
            <w:r w:rsidRPr="00FB586C">
              <w:rPr>
                <w:rFonts w:cs="Arial"/>
              </w:rPr>
              <w:t>(2016)</w:t>
            </w:r>
            <w:r>
              <w:t xml:space="preserve">; SCRGSP </w:t>
            </w:r>
            <w:r w:rsidRPr="00221617">
              <w:rPr>
                <w:rFonts w:cs="Arial"/>
              </w:rPr>
              <w:t>(2020)</w:t>
            </w:r>
            <w:r>
              <w:t xml:space="preserve">. </w:t>
            </w:r>
          </w:p>
        </w:tc>
      </w:tr>
      <w:tr w:rsidR="00ED5F8E" w14:paraId="0CFA6CB7" w14:textId="77777777" w:rsidTr="005928D1">
        <w:tc>
          <w:tcPr>
            <w:tcW w:w="5000" w:type="pct"/>
            <w:tcBorders>
              <w:top w:val="nil"/>
              <w:left w:val="nil"/>
              <w:bottom w:val="single" w:sz="6" w:space="0" w:color="78A22F"/>
              <w:right w:val="nil"/>
            </w:tcBorders>
            <w:shd w:val="clear" w:color="auto" w:fill="auto"/>
          </w:tcPr>
          <w:p w14:paraId="4DA34E29" w14:textId="77777777" w:rsidR="00ED5F8E" w:rsidRDefault="00ED5F8E" w:rsidP="005928D1">
            <w:pPr>
              <w:pStyle w:val="Box"/>
              <w:spacing w:before="0" w:line="120" w:lineRule="exact"/>
            </w:pPr>
          </w:p>
        </w:tc>
      </w:tr>
      <w:tr w:rsidR="00ED5F8E" w:rsidRPr="000863A5" w14:paraId="13383D80" w14:textId="77777777" w:rsidTr="005928D1">
        <w:tc>
          <w:tcPr>
            <w:tcW w:w="5000" w:type="pct"/>
            <w:tcBorders>
              <w:top w:val="single" w:sz="6" w:space="0" w:color="78A22F"/>
              <w:left w:val="nil"/>
              <w:bottom w:val="nil"/>
              <w:right w:val="nil"/>
            </w:tcBorders>
          </w:tcPr>
          <w:p w14:paraId="7E295895" w14:textId="526DF2CF" w:rsidR="00ED5F8E" w:rsidRPr="00626D32" w:rsidRDefault="00ED5F8E" w:rsidP="005928D1">
            <w:pPr>
              <w:pStyle w:val="BoxSpaceBelow"/>
            </w:pPr>
          </w:p>
        </w:tc>
      </w:tr>
    </w:tbl>
    <w:p w14:paraId="6F9C043B" w14:textId="62A3C732" w:rsidR="00ED5F8E" w:rsidRDefault="00ED5F8E" w:rsidP="005928D1">
      <w:pPr>
        <w:pStyle w:val="BodyText"/>
      </w:pPr>
      <w:r>
        <w:lastRenderedPageBreak/>
        <w:t>A significant shortcoming of the NASWD is that several measures focus only on government</w:t>
      </w:r>
      <w:r w:rsidRPr="0033067A">
        <w:noBreakHyphen/>
      </w:r>
      <w:r>
        <w:t>funded training and/or the activity of government providers, reflecting data collection at the time. Data on the whole market (including fee</w:t>
      </w:r>
      <w:r w:rsidRPr="0033067A">
        <w:noBreakHyphen/>
      </w:r>
      <w:r>
        <w:t>for</w:t>
      </w:r>
      <w:r w:rsidRPr="0033067A">
        <w:noBreakHyphen/>
      </w:r>
      <w:r>
        <w:t>service training and the activity of private providers) have only been collected since 2015. This omission is substantial — the number of fee</w:t>
      </w:r>
      <w:r>
        <w:noBreakHyphen/>
        <w:t>for</w:t>
      </w:r>
      <w:r>
        <w:noBreakHyphen/>
        <w:t>service qualification completions at private providers since 2015 has been about equal to that of all government</w:t>
      </w:r>
      <w:r>
        <w:noBreakHyphen/>
        <w:t xml:space="preserve">funded qualification completions </w:t>
      </w:r>
      <w:r w:rsidR="00E85FF0" w:rsidRPr="00E85FF0">
        <w:rPr>
          <w:szCs w:val="24"/>
        </w:rPr>
        <w:t>(NCVER 2019m, 2019o)</w:t>
      </w:r>
      <w:r>
        <w:t>.</w:t>
      </w:r>
    </w:p>
    <w:p w14:paraId="4F5B3622" w14:textId="77777777" w:rsidR="00ED5F8E" w:rsidRDefault="00ED5F8E" w:rsidP="005928D1">
      <w:pPr>
        <w:pStyle w:val="Heading3"/>
      </w:pPr>
      <w:r>
        <w:t>Proportion of people with higher</w:t>
      </w:r>
      <w:r w:rsidRPr="0033067A">
        <w:noBreakHyphen/>
      </w:r>
      <w:r>
        <w:t xml:space="preserve">level skills </w:t>
      </w:r>
    </w:p>
    <w:p w14:paraId="79388300" w14:textId="77777777" w:rsidR="00ED5F8E" w:rsidRDefault="00ED5F8E" w:rsidP="005928D1">
      <w:pPr>
        <w:pStyle w:val="Heading4"/>
        <w:spacing w:before="240"/>
      </w:pPr>
      <w:r>
        <w:t>Proportion of people holding Certificate III and above qualifications (Indicator 1a, Target A)</w:t>
      </w:r>
    </w:p>
    <w:p w14:paraId="0806903D" w14:textId="77777777" w:rsidR="00ED5F8E" w:rsidRDefault="00ED5F8E" w:rsidP="005928D1">
      <w:pPr>
        <w:pStyle w:val="BodyText"/>
      </w:pPr>
      <w:r>
        <w:t xml:space="preserve">Target A of the NASWD is to halve the proportion of Australians aged 20–64 without at least a Certificate III by 2020. From 2009 to 2019, the proportion of people without a Certificate III (also Indicator 1a) decreased from 47.1 per cent to 37.5 per cent. This reduction will not be enough to meet the target (figure 2.2). </w:t>
      </w:r>
    </w:p>
    <w:p w14:paraId="7ED823BC" w14:textId="5F08D660" w:rsidR="00ED5F8E" w:rsidRDefault="00ED5F8E" w:rsidP="005928D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ED5F8E" w14:paraId="533BCEFB" w14:textId="77777777" w:rsidTr="005928D1">
        <w:trPr>
          <w:tblHeader/>
        </w:trPr>
        <w:tc>
          <w:tcPr>
            <w:tcW w:w="5000" w:type="pct"/>
            <w:tcBorders>
              <w:top w:val="single" w:sz="6" w:space="0" w:color="78A22F"/>
              <w:left w:val="nil"/>
              <w:bottom w:val="nil"/>
              <w:right w:val="nil"/>
            </w:tcBorders>
            <w:shd w:val="clear" w:color="auto" w:fill="auto"/>
          </w:tcPr>
          <w:p w14:paraId="44DFF09D" w14:textId="6A88B060" w:rsidR="00ED5F8E" w:rsidRDefault="00ED5F8E" w:rsidP="005928D1">
            <w:pPr>
              <w:pStyle w:val="FigureTitle"/>
            </w:pPr>
            <w:r w:rsidRPr="00784A05">
              <w:rPr>
                <w:b w:val="0"/>
              </w:rPr>
              <w:t xml:space="preserve">Figure </w:t>
            </w:r>
            <w:r>
              <w:rPr>
                <w:b w:val="0"/>
              </w:rPr>
              <w:t>2.</w:t>
            </w:r>
            <w:r>
              <w:rPr>
                <w:b w:val="0"/>
                <w:noProof/>
              </w:rPr>
              <w:t>2</w:t>
            </w:r>
            <w:r>
              <w:tab/>
              <w:t>Despite progress, Target A will not be met</w:t>
            </w:r>
          </w:p>
          <w:p w14:paraId="5E1E80B0" w14:textId="77777777" w:rsidR="00ED5F8E" w:rsidRPr="00176D3F" w:rsidRDefault="00ED5F8E" w:rsidP="005928D1">
            <w:pPr>
              <w:pStyle w:val="Subtitle"/>
            </w:pPr>
            <w:r>
              <w:t>Share of Australians aged 20</w:t>
            </w:r>
            <w:r>
              <w:rPr>
                <w:sz w:val="23"/>
                <w:szCs w:val="23"/>
              </w:rPr>
              <w:t>–</w:t>
            </w:r>
            <w:r>
              <w:t>64 years without qualifications at Certificate III and above</w:t>
            </w:r>
          </w:p>
        </w:tc>
      </w:tr>
      <w:tr w:rsidR="00ED5F8E" w14:paraId="34042097" w14:textId="77777777" w:rsidTr="005928D1">
        <w:tc>
          <w:tcPr>
            <w:tcW w:w="5000" w:type="pct"/>
            <w:tcBorders>
              <w:top w:val="nil"/>
              <w:left w:val="nil"/>
              <w:bottom w:val="nil"/>
              <w:right w:val="nil"/>
            </w:tcBorders>
            <w:shd w:val="clear" w:color="auto" w:fill="auto"/>
            <w:tcMar>
              <w:top w:w="28" w:type="dxa"/>
              <w:bottom w:w="28" w:type="dxa"/>
            </w:tcMar>
          </w:tcPr>
          <w:tbl>
            <w:tblPr>
              <w:tblW w:w="8505" w:type="dxa"/>
              <w:jc w:val="center"/>
              <w:tblBorders>
                <w:top w:val="single" w:sz="6" w:space="0" w:color="F15A25" w:themeColor="accent4"/>
                <w:bottom w:val="single" w:sz="6" w:space="0" w:color="F15A25" w:themeColor="accent4"/>
              </w:tblBorders>
              <w:tblCellMar>
                <w:top w:w="28" w:type="dxa"/>
              </w:tblCellMar>
              <w:tblLook w:val="0000" w:firstRow="0" w:lastRow="0" w:firstColumn="0" w:lastColumn="0" w:noHBand="0" w:noVBand="0"/>
              <w:tblDescription w:val="Nested table used for design layout."/>
            </w:tblPr>
            <w:tblGrid>
              <w:gridCol w:w="8505"/>
            </w:tblGrid>
            <w:tr w:rsidR="00ED5F8E" w:rsidRPr="00B1465D" w14:paraId="2E31642E" w14:textId="77777777" w:rsidTr="005928D1">
              <w:trPr>
                <w:tblHeader/>
                <w:jc w:val="center"/>
              </w:trPr>
              <w:tc>
                <w:tcPr>
                  <w:tcW w:w="8505" w:type="dxa"/>
                  <w:tcBorders>
                    <w:top w:val="nil"/>
                    <w:bottom w:val="nil"/>
                  </w:tcBorders>
                </w:tcPr>
                <w:p w14:paraId="3880545E" w14:textId="77777777" w:rsidR="00ED5F8E" w:rsidRPr="00B1465D" w:rsidRDefault="00ED5F8E" w:rsidP="005928D1">
                  <w:pPr>
                    <w:pStyle w:val="Figure"/>
                    <w:spacing w:before="60" w:after="60"/>
                    <w:rPr>
                      <w:rFonts w:ascii="Arial" w:hAnsi="Arial" w:cs="Arial"/>
                      <w:sz w:val="18"/>
                      <w:szCs w:val="18"/>
                    </w:rPr>
                  </w:pPr>
                  <w:r>
                    <w:rPr>
                      <w:noProof/>
                    </w:rPr>
                    <w:drawing>
                      <wp:inline distT="0" distB="0" distL="0" distR="0" wp14:anchorId="12EDB8AA" wp14:editId="718D41CF">
                        <wp:extent cx="5187043" cy="2877618"/>
                        <wp:effectExtent l="0" t="0" r="0" b="0"/>
                        <wp:docPr id="17" name="Picture 4" descr="The share of Australians aged 20–64 without qualifications at Certificate III and above fell steadily, but at a much slower rate than necessary to meet the Target." title="Figure 2.2 – Despite progress, Target A will not be met">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A6236B93-F90B-4A4F-9D9F-847C0A86BE3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A6236B93-F90B-4A4F-9D9F-847C0A86BE3D}"/>
                                    </a:ext>
                                  </a:extLst>
                                </pic:cNvPr>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208783" cy="2889679"/>
                                </a:xfrm>
                                <a:prstGeom prst="rect">
                                  <a:avLst/>
                                </a:prstGeom>
                                <a:noFill/>
                              </pic:spPr>
                            </pic:pic>
                          </a:graphicData>
                        </a:graphic>
                      </wp:inline>
                    </w:drawing>
                  </w:r>
                </w:p>
              </w:tc>
            </w:tr>
          </w:tbl>
          <w:p w14:paraId="37DCFDDF" w14:textId="77777777" w:rsidR="00ED5F8E" w:rsidRDefault="00ED5F8E" w:rsidP="005928D1">
            <w:pPr>
              <w:pStyle w:val="Figure"/>
            </w:pPr>
          </w:p>
        </w:tc>
      </w:tr>
      <w:tr w:rsidR="00ED5F8E" w:rsidRPr="00176D3F" w14:paraId="7BED4863" w14:textId="77777777" w:rsidTr="005928D1">
        <w:tc>
          <w:tcPr>
            <w:tcW w:w="5000" w:type="pct"/>
            <w:tcBorders>
              <w:top w:val="nil"/>
              <w:left w:val="nil"/>
              <w:bottom w:val="nil"/>
              <w:right w:val="nil"/>
            </w:tcBorders>
            <w:shd w:val="clear" w:color="auto" w:fill="auto"/>
          </w:tcPr>
          <w:p w14:paraId="1D630CC3" w14:textId="04124B7C" w:rsidR="00ED5F8E" w:rsidRPr="00176D3F" w:rsidRDefault="00ED5F8E" w:rsidP="005928D1">
            <w:pPr>
              <w:pStyle w:val="Source"/>
            </w:pPr>
            <w:r>
              <w:rPr>
                <w:i/>
              </w:rPr>
              <w:t>S</w:t>
            </w:r>
            <w:r w:rsidRPr="00784A05">
              <w:rPr>
                <w:i/>
              </w:rPr>
              <w:t>ource</w:t>
            </w:r>
            <w:r>
              <w:rPr>
                <w:i/>
              </w:rPr>
              <w:t>s</w:t>
            </w:r>
            <w:r w:rsidRPr="00176D3F">
              <w:t xml:space="preserve">: </w:t>
            </w:r>
            <w:r w:rsidRPr="00DE43BB">
              <w:t xml:space="preserve">ABS </w:t>
            </w:r>
            <w:r w:rsidR="00E85FF0" w:rsidRPr="00E85FF0">
              <w:rPr>
                <w:rFonts w:cs="Arial"/>
              </w:rPr>
              <w:t>(2019a)</w:t>
            </w:r>
            <w:r w:rsidRPr="00DE43BB">
              <w:t xml:space="preserve">; PC </w:t>
            </w:r>
            <w:r w:rsidRPr="00AF6EB4">
              <w:rPr>
                <w:rFonts w:cs="Arial"/>
              </w:rPr>
              <w:t>(2019a)</w:t>
            </w:r>
            <w:r w:rsidRPr="00DE43BB">
              <w:t>.</w:t>
            </w:r>
          </w:p>
        </w:tc>
      </w:tr>
      <w:tr w:rsidR="00ED5F8E" w14:paraId="493B8B70" w14:textId="77777777" w:rsidTr="005928D1">
        <w:tc>
          <w:tcPr>
            <w:tcW w:w="5000" w:type="pct"/>
            <w:tcBorders>
              <w:top w:val="nil"/>
              <w:left w:val="nil"/>
              <w:bottom w:val="single" w:sz="6" w:space="0" w:color="78A22F"/>
              <w:right w:val="nil"/>
            </w:tcBorders>
            <w:shd w:val="clear" w:color="auto" w:fill="auto"/>
          </w:tcPr>
          <w:p w14:paraId="58FEFCF8" w14:textId="77777777" w:rsidR="00ED5F8E" w:rsidRDefault="00ED5F8E" w:rsidP="005928D1">
            <w:pPr>
              <w:pStyle w:val="Figurespace"/>
            </w:pPr>
          </w:p>
        </w:tc>
      </w:tr>
      <w:tr w:rsidR="00ED5F8E" w:rsidRPr="000863A5" w14:paraId="04AC3117" w14:textId="77777777" w:rsidTr="005928D1">
        <w:tc>
          <w:tcPr>
            <w:tcW w:w="5000" w:type="pct"/>
            <w:tcBorders>
              <w:top w:val="single" w:sz="6" w:space="0" w:color="78A22F"/>
              <w:left w:val="nil"/>
              <w:bottom w:val="nil"/>
              <w:right w:val="nil"/>
            </w:tcBorders>
          </w:tcPr>
          <w:p w14:paraId="0C611D42" w14:textId="7114FF48" w:rsidR="00ED5F8E" w:rsidRPr="00626D32" w:rsidRDefault="00ED5F8E" w:rsidP="005928D1">
            <w:pPr>
              <w:pStyle w:val="BoxSpaceBelow"/>
            </w:pPr>
          </w:p>
        </w:tc>
      </w:tr>
    </w:tbl>
    <w:p w14:paraId="5CE3F71A" w14:textId="77EF5924" w:rsidR="00ED5F8E" w:rsidRDefault="00ED5F8E" w:rsidP="005928D1">
      <w:pPr>
        <w:pStyle w:val="BodyText"/>
      </w:pPr>
      <w:r>
        <w:t>This result reflects, in part, that the target was overly aspirational. Those aged 25 or over — a large proportion of the workforce — are more likely to engage in informal work</w:t>
      </w:r>
      <w:r>
        <w:noBreakHyphen/>
        <w:t xml:space="preserve">related </w:t>
      </w:r>
      <w:r>
        <w:lastRenderedPageBreak/>
        <w:t xml:space="preserve">training (to increase skills for their current occupation), rather than undertake formal training (often associated with increasing the prospects of getting a job) </w:t>
      </w:r>
      <w:r w:rsidRPr="00161E30">
        <w:rPr>
          <w:szCs w:val="24"/>
        </w:rPr>
        <w:t>(ABS </w:t>
      </w:r>
      <w:r w:rsidRPr="006A3FDD">
        <w:rPr>
          <w:szCs w:val="24"/>
        </w:rPr>
        <w:t>2017)</w:t>
      </w:r>
      <w:r>
        <w:t xml:space="preserve">. </w:t>
      </w:r>
    </w:p>
    <w:p w14:paraId="308B7FAE" w14:textId="77777777" w:rsidR="00ED5F8E" w:rsidRDefault="00ED5F8E" w:rsidP="005928D1">
      <w:pPr>
        <w:pStyle w:val="BodyText"/>
      </w:pPr>
      <w:r>
        <w:t xml:space="preserve">Moreover, most of the progress against Target A occurred in the higher education sector, not the VET sector. The proportion of people aged 20–64 whose highest qualification is a bachelor degree or above rose from 25.6 per cent in 2009 to 32.7 per cent in 2019. By contrast, over the same period, the increase in the proportion of people aged 20–64 whose highest qualification was at Certificate III level or above, but below a bachelor, rose from 27.3 per cent to just 29.8 per cent. However, caution should be used interpreting these numbers as some students will have completed both VET and higher education degrees. </w:t>
      </w:r>
    </w:p>
    <w:p w14:paraId="72AE0AE1" w14:textId="77777777" w:rsidR="00ED5F8E" w:rsidRDefault="00ED5F8E" w:rsidP="005928D1">
      <w:pPr>
        <w:pStyle w:val="BodyText"/>
      </w:pPr>
      <w:r>
        <w:t>The number of government</w:t>
      </w:r>
      <w:r w:rsidRPr="0033067A">
        <w:noBreakHyphen/>
      </w:r>
      <w:r>
        <w:t>funded VET completions at Certificate</w:t>
      </w:r>
      <w:r>
        <w:noBreakHyphen/>
        <w:t>III level and above by students without a previous qualification at those levels rose rapidly after 2009 (an increase of 72 per cent in the years to 2012) but fell substantially after 2014 (figure 2.3). Overall completions (government</w:t>
      </w:r>
      <w:r w:rsidRPr="0033067A">
        <w:noBreakHyphen/>
      </w:r>
      <w:r>
        <w:t>funded plus fee</w:t>
      </w:r>
      <w:r w:rsidRPr="0033067A">
        <w:noBreakHyphen/>
      </w:r>
      <w:r>
        <w:t>for</w:t>
      </w:r>
      <w:r w:rsidRPr="0033067A">
        <w:noBreakHyphen/>
      </w:r>
      <w:r>
        <w:t xml:space="preserve">service courses) also fell after 2015. </w:t>
      </w:r>
    </w:p>
    <w:p w14:paraId="19E43D52" w14:textId="04B6BCF7" w:rsidR="00ED5F8E" w:rsidRDefault="00ED5F8E" w:rsidP="005928D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ED5F8E" w14:paraId="0345F5BD" w14:textId="77777777" w:rsidTr="005928D1">
        <w:trPr>
          <w:tblHeader/>
        </w:trPr>
        <w:tc>
          <w:tcPr>
            <w:tcW w:w="5000" w:type="pct"/>
            <w:tcBorders>
              <w:top w:val="single" w:sz="6" w:space="0" w:color="78A22F" w:themeColor="accent1"/>
              <w:left w:val="nil"/>
              <w:bottom w:val="nil"/>
              <w:right w:val="nil"/>
            </w:tcBorders>
            <w:shd w:val="clear" w:color="auto" w:fill="auto"/>
          </w:tcPr>
          <w:p w14:paraId="641135B3" w14:textId="1DED70BF" w:rsidR="00ED5F8E" w:rsidRPr="00176D3F" w:rsidRDefault="00ED5F8E" w:rsidP="005928D1">
            <w:pPr>
              <w:pStyle w:val="FigureTitle"/>
            </w:pPr>
            <w:r w:rsidRPr="00784A05">
              <w:rPr>
                <w:b w:val="0"/>
              </w:rPr>
              <w:t xml:space="preserve">Figure </w:t>
            </w:r>
            <w:r>
              <w:rPr>
                <w:b w:val="0"/>
              </w:rPr>
              <w:t>2.</w:t>
            </w:r>
            <w:r>
              <w:rPr>
                <w:b w:val="0"/>
                <w:noProof/>
              </w:rPr>
              <w:t>3</w:t>
            </w:r>
            <w:r>
              <w:tab/>
            </w:r>
            <w:r w:rsidRPr="00DE0E0D">
              <w:t>After rising significantly, higher</w:t>
            </w:r>
            <w:r>
              <w:noBreakHyphen/>
            </w:r>
            <w:r w:rsidRPr="00DE0E0D">
              <w:t>level VET completions have fallen back to their 2009 levels</w:t>
            </w:r>
          </w:p>
        </w:tc>
      </w:tr>
      <w:tr w:rsidR="00ED5F8E" w14:paraId="254AA0FC" w14:textId="77777777" w:rsidTr="005928D1">
        <w:tc>
          <w:tcPr>
            <w:tcW w:w="5000" w:type="pct"/>
            <w:tcBorders>
              <w:top w:val="nil"/>
              <w:left w:val="nil"/>
              <w:bottom w:val="nil"/>
              <w:right w:val="nil"/>
            </w:tcBorders>
            <w:shd w:val="clear" w:color="auto" w:fill="auto"/>
            <w:tcMar>
              <w:top w:w="28" w:type="dxa"/>
              <w:bottom w:w="28" w:type="dxa"/>
            </w:tcMar>
          </w:tcPr>
          <w:tbl>
            <w:tblPr>
              <w:tblW w:w="8505" w:type="dxa"/>
              <w:jc w:val="center"/>
              <w:tblBorders>
                <w:top w:val="single" w:sz="6" w:space="0" w:color="F15A25" w:themeColor="accent4"/>
                <w:bottom w:val="single" w:sz="6" w:space="0" w:color="F15A25" w:themeColor="accent4"/>
              </w:tblBorders>
              <w:tblCellMar>
                <w:top w:w="28" w:type="dxa"/>
              </w:tblCellMar>
              <w:tblLook w:val="0000" w:firstRow="0" w:lastRow="0" w:firstColumn="0" w:lastColumn="0" w:noHBand="0" w:noVBand="0"/>
              <w:tblDescription w:val="Nested table used for design layout."/>
            </w:tblPr>
            <w:tblGrid>
              <w:gridCol w:w="8505"/>
            </w:tblGrid>
            <w:tr w:rsidR="00ED5F8E" w:rsidRPr="00B1465D" w14:paraId="11DCA4B4" w14:textId="77777777" w:rsidTr="005928D1">
              <w:trPr>
                <w:tblHeader/>
                <w:jc w:val="center"/>
              </w:trPr>
              <w:tc>
                <w:tcPr>
                  <w:tcW w:w="8505" w:type="dxa"/>
                  <w:tcBorders>
                    <w:top w:val="nil"/>
                    <w:bottom w:val="nil"/>
                  </w:tcBorders>
                </w:tcPr>
                <w:p w14:paraId="2DF101BE" w14:textId="77777777" w:rsidR="00ED5F8E" w:rsidRPr="00B1465D" w:rsidRDefault="00ED5F8E" w:rsidP="005928D1">
                  <w:pPr>
                    <w:pStyle w:val="Figure"/>
                    <w:spacing w:before="60" w:after="60"/>
                    <w:rPr>
                      <w:rFonts w:ascii="Arial" w:hAnsi="Arial" w:cs="Arial"/>
                      <w:sz w:val="18"/>
                      <w:szCs w:val="18"/>
                    </w:rPr>
                  </w:pPr>
                  <w:r>
                    <w:rPr>
                      <w:noProof/>
                    </w:rPr>
                    <w:drawing>
                      <wp:inline distT="0" distB="0" distL="0" distR="0" wp14:anchorId="4A41C7E6" wp14:editId="1E8EAC83">
                        <wp:extent cx="5203596" cy="2743200"/>
                        <wp:effectExtent l="0" t="0" r="0" b="0"/>
                        <wp:docPr id="18" name="Picture 8" descr="The number of annual government-funded Certificate III and above VET degree completions by those without a previous Certificate III qualification increased sharply from 2009 to 2012, but fell significantly after 2014, back to its 2009 level. The corresponding number of total degree completions (government-funded plus fee-for-service) fell from 2015 to 2018. The share of the Australian population aged 20–64 with a Certificate III and above VET qualification as their highest qualification rose from 2009 to 2019 (despite a modest fall in the last few years)." title="Figure 2.3 – After rising significantly, higher level VET completions have fallen back to their 2009 levels">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21A62F9-1761-4866-92A0-D45E7192888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21A62F9-1761-4866-92A0-D45E7192888C}"/>
                                    </a:ext>
                                  </a:extLst>
                                </pic:cNvPr>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206244" cy="2744596"/>
                                </a:xfrm>
                                <a:prstGeom prst="rect">
                                  <a:avLst/>
                                </a:prstGeom>
                                <a:noFill/>
                              </pic:spPr>
                            </pic:pic>
                          </a:graphicData>
                        </a:graphic>
                      </wp:inline>
                    </w:drawing>
                  </w:r>
                </w:p>
              </w:tc>
            </w:tr>
          </w:tbl>
          <w:p w14:paraId="58A74D3A" w14:textId="77777777" w:rsidR="00ED5F8E" w:rsidRDefault="00ED5F8E" w:rsidP="005928D1">
            <w:pPr>
              <w:pStyle w:val="Figure"/>
            </w:pPr>
          </w:p>
        </w:tc>
      </w:tr>
      <w:tr w:rsidR="00ED5F8E" w:rsidRPr="00176D3F" w14:paraId="3B48A165" w14:textId="77777777" w:rsidTr="005928D1">
        <w:tc>
          <w:tcPr>
            <w:tcW w:w="5000" w:type="pct"/>
            <w:tcBorders>
              <w:top w:val="nil"/>
              <w:left w:val="nil"/>
              <w:bottom w:val="nil"/>
              <w:right w:val="nil"/>
            </w:tcBorders>
            <w:shd w:val="clear" w:color="auto" w:fill="auto"/>
          </w:tcPr>
          <w:p w14:paraId="3B0EA123" w14:textId="6FB4E00C" w:rsidR="00ED5F8E" w:rsidRPr="00176D3F" w:rsidRDefault="00ED5F8E" w:rsidP="005928D1">
            <w:pPr>
              <w:pStyle w:val="Source"/>
            </w:pPr>
            <w:r>
              <w:rPr>
                <w:i/>
              </w:rPr>
              <w:t>S</w:t>
            </w:r>
            <w:r w:rsidRPr="00784A05">
              <w:rPr>
                <w:i/>
              </w:rPr>
              <w:t>ource</w:t>
            </w:r>
            <w:r>
              <w:rPr>
                <w:i/>
              </w:rPr>
              <w:t>s</w:t>
            </w:r>
            <w:r w:rsidRPr="00176D3F">
              <w:t xml:space="preserve">: </w:t>
            </w:r>
            <w:r w:rsidRPr="00B109B9">
              <w:t xml:space="preserve">ABS </w:t>
            </w:r>
            <w:r w:rsidR="00E85FF0" w:rsidRPr="00E85FF0">
              <w:rPr>
                <w:rFonts w:cs="Arial"/>
              </w:rPr>
              <w:t>(2019a)</w:t>
            </w:r>
            <w:r w:rsidRPr="00B109B9">
              <w:t xml:space="preserve">; NCVER </w:t>
            </w:r>
            <w:r w:rsidR="00E85FF0" w:rsidRPr="00E85FF0">
              <w:rPr>
                <w:rFonts w:cs="Arial"/>
              </w:rPr>
              <w:t>(2019o, 2019m)</w:t>
            </w:r>
            <w:r>
              <w:t>.</w:t>
            </w:r>
          </w:p>
        </w:tc>
      </w:tr>
      <w:tr w:rsidR="00ED5F8E" w14:paraId="62A32A17" w14:textId="77777777" w:rsidTr="005928D1">
        <w:tc>
          <w:tcPr>
            <w:tcW w:w="5000" w:type="pct"/>
            <w:tcBorders>
              <w:top w:val="nil"/>
              <w:left w:val="nil"/>
              <w:bottom w:val="single" w:sz="6" w:space="0" w:color="78A22F" w:themeColor="accent1"/>
              <w:right w:val="nil"/>
            </w:tcBorders>
            <w:shd w:val="clear" w:color="auto" w:fill="auto"/>
          </w:tcPr>
          <w:p w14:paraId="6C6465D2" w14:textId="77777777" w:rsidR="00ED5F8E" w:rsidRDefault="00ED5F8E" w:rsidP="005928D1">
            <w:pPr>
              <w:pStyle w:val="Figurespace"/>
            </w:pPr>
          </w:p>
        </w:tc>
      </w:tr>
      <w:tr w:rsidR="00ED5F8E" w:rsidRPr="000863A5" w14:paraId="1ACA55CD" w14:textId="77777777" w:rsidTr="005928D1">
        <w:tc>
          <w:tcPr>
            <w:tcW w:w="5000" w:type="pct"/>
            <w:tcBorders>
              <w:top w:val="single" w:sz="6" w:space="0" w:color="78A22F" w:themeColor="accent1"/>
              <w:left w:val="nil"/>
              <w:bottom w:val="nil"/>
              <w:right w:val="nil"/>
            </w:tcBorders>
          </w:tcPr>
          <w:p w14:paraId="2892977D" w14:textId="717C1569" w:rsidR="00ED5F8E" w:rsidRPr="00626D32" w:rsidRDefault="00ED5F8E" w:rsidP="005928D1">
            <w:pPr>
              <w:pStyle w:val="BoxSpaceBelow"/>
            </w:pPr>
          </w:p>
        </w:tc>
      </w:tr>
    </w:tbl>
    <w:p w14:paraId="5F4A6693" w14:textId="676A09C3" w:rsidR="00ED5F8E" w:rsidRDefault="00ED5F8E" w:rsidP="005928D1">
      <w:pPr>
        <w:pStyle w:val="BodyText"/>
      </w:pPr>
      <w:r w:rsidRPr="0037386B">
        <w:t>The rise in VET qualification completions to 2014 is likely to be due</w:t>
      </w:r>
      <w:r>
        <w:t>, in part,</w:t>
      </w:r>
      <w:r w:rsidRPr="0037386B">
        <w:t xml:space="preserve"> to the introduction of entitlement schemes in several </w:t>
      </w:r>
      <w:r>
        <w:t>jurisdictions</w:t>
      </w:r>
      <w:r w:rsidRPr="0037386B">
        <w:t xml:space="preserve"> (section</w:t>
      </w:r>
      <w:r>
        <w:t> </w:t>
      </w:r>
      <w:r w:rsidRPr="0037386B">
        <w:t xml:space="preserve">2.3), and the increase in VET funding </w:t>
      </w:r>
      <w:r>
        <w:t>from</w:t>
      </w:r>
      <w:r w:rsidRPr="0037386B">
        <w:t xml:space="preserve"> 2009 associated with the </w:t>
      </w:r>
      <w:r w:rsidRPr="00B410C3">
        <w:t>Productivity Places Program</w:t>
      </w:r>
      <w:r w:rsidRPr="0037386B">
        <w:t>. Th</w:t>
      </w:r>
      <w:r>
        <w:t>is</w:t>
      </w:r>
      <w:r w:rsidRPr="0037386B">
        <w:t xml:space="preserve"> </w:t>
      </w:r>
      <w:r w:rsidR="00AB020F">
        <w:t>p</w:t>
      </w:r>
      <w:r w:rsidRPr="00565B11">
        <w:rPr>
          <w:iCs/>
        </w:rPr>
        <w:t>rogram</w:t>
      </w:r>
      <w:r w:rsidRPr="0037386B">
        <w:t xml:space="preserve"> was a National Partnership that </w:t>
      </w:r>
      <w:r>
        <w:t>funded</w:t>
      </w:r>
      <w:r w:rsidRPr="0037386B">
        <w:t xml:space="preserve"> Certificate</w:t>
      </w:r>
      <w:r>
        <w:t> </w:t>
      </w:r>
      <w:r w:rsidRPr="0037386B">
        <w:t xml:space="preserve">II level qualifications and above. </w:t>
      </w:r>
      <w:r>
        <w:t>The program is</w:t>
      </w:r>
      <w:r w:rsidRPr="0037386B">
        <w:t xml:space="preserve"> likely</w:t>
      </w:r>
      <w:r>
        <w:t xml:space="preserve"> to have</w:t>
      </w:r>
      <w:r w:rsidRPr="0037386B">
        <w:t xml:space="preserve"> contributed to the rise in government</w:t>
      </w:r>
      <w:r>
        <w:noBreakHyphen/>
      </w:r>
      <w:r w:rsidRPr="0037386B">
        <w:t>funded Certificate</w:t>
      </w:r>
      <w:r>
        <w:t> </w:t>
      </w:r>
      <w:r w:rsidRPr="0037386B">
        <w:t xml:space="preserve">III level and above completions in every jurisdiction between 2009 and 2012 (the only entitlement scheme </w:t>
      </w:r>
      <w:r>
        <w:t>implemented early enough to have affected completions</w:t>
      </w:r>
      <w:r w:rsidRPr="0037386B">
        <w:t xml:space="preserve"> over this period</w:t>
      </w:r>
      <w:r>
        <w:t xml:space="preserve"> was </w:t>
      </w:r>
      <w:r w:rsidRPr="0037386B">
        <w:t>Victoria</w:t>
      </w:r>
      <w:r>
        <w:t>’s</w:t>
      </w:r>
      <w:r w:rsidRPr="0037386B">
        <w:t>).</w:t>
      </w:r>
    </w:p>
    <w:p w14:paraId="444DEBB8" w14:textId="70BF1DCC" w:rsidR="00ED5F8E" w:rsidRDefault="00ED5F8E" w:rsidP="005928D1">
      <w:pPr>
        <w:pStyle w:val="BodyText"/>
      </w:pPr>
      <w:r w:rsidRPr="00884978">
        <w:lastRenderedPageBreak/>
        <w:t>The fall</w:t>
      </w:r>
      <w:r>
        <w:t xml:space="preserve"> in government</w:t>
      </w:r>
      <w:r>
        <w:noBreakHyphen/>
        <w:t>funded completions after 2014</w:t>
      </w:r>
      <w:r w:rsidRPr="00884978">
        <w:t xml:space="preserve"> is likely to </w:t>
      </w:r>
      <w:r>
        <w:t>reflect</w:t>
      </w:r>
      <w:r w:rsidRPr="00884978">
        <w:t xml:space="preserve"> the tightening of entitlement schemes in</w:t>
      </w:r>
      <w:r>
        <w:t xml:space="preserve"> the</w:t>
      </w:r>
      <w:r w:rsidRPr="00884978">
        <w:t xml:space="preserve"> ‘early mover’ </w:t>
      </w:r>
      <w:r>
        <w:t>s</w:t>
      </w:r>
      <w:r w:rsidRPr="00884978">
        <w:t xml:space="preserve">tates </w:t>
      </w:r>
      <w:r>
        <w:t xml:space="preserve">of </w:t>
      </w:r>
      <w:r w:rsidRPr="00884978">
        <w:t xml:space="preserve">Victoria and South Australia and the tightening of incentive payments for existing </w:t>
      </w:r>
      <w:r>
        <w:t xml:space="preserve">worker </w:t>
      </w:r>
      <w:r w:rsidRPr="00884978">
        <w:t>traineeships by the Australian Government</w:t>
      </w:r>
      <w:r>
        <w:t>.</w:t>
      </w:r>
      <w:r w:rsidRPr="00884978">
        <w:t xml:space="preserve"> </w:t>
      </w:r>
      <w:r>
        <w:t>Existing worker traineeships fell</w:t>
      </w:r>
      <w:r w:rsidRPr="00884978">
        <w:t xml:space="preserve"> from about 100</w:t>
      </w:r>
      <w:r>
        <w:t> </w:t>
      </w:r>
      <w:r w:rsidRPr="00884978">
        <w:t xml:space="preserve">000 in 2012 to about </w:t>
      </w:r>
      <w:r>
        <w:t>2</w:t>
      </w:r>
      <w:r w:rsidRPr="00884978">
        <w:t>0</w:t>
      </w:r>
      <w:r>
        <w:t> </w:t>
      </w:r>
      <w:r w:rsidRPr="00884978">
        <w:t>000 in 201</w:t>
      </w:r>
      <w:r>
        <w:t xml:space="preserve">4 </w:t>
      </w:r>
      <w:r w:rsidR="00E85FF0" w:rsidRPr="00E85FF0">
        <w:rPr>
          <w:szCs w:val="24"/>
        </w:rPr>
        <w:t>(NCVER 2020b)</w:t>
      </w:r>
      <w:r w:rsidRPr="00884978">
        <w:t>. Additionally, several State and Territor</w:t>
      </w:r>
      <w:r>
        <w:t>y governments</w:t>
      </w:r>
      <w:r w:rsidRPr="00884978">
        <w:t xml:space="preserve"> reduced funding for </w:t>
      </w:r>
      <w:r w:rsidR="0042122B">
        <w:t>D</w:t>
      </w:r>
      <w:r w:rsidRPr="00884978">
        <w:t>iploma</w:t>
      </w:r>
      <w:r>
        <w:noBreakHyphen/>
      </w:r>
      <w:r w:rsidRPr="00884978">
        <w:t>level courses following the expansion of VET</w:t>
      </w:r>
      <w:r>
        <w:t> </w:t>
      </w:r>
      <w:r w:rsidRPr="00884978">
        <w:t>FEE</w:t>
      </w:r>
      <w:r w:rsidRPr="0033067A">
        <w:noBreakHyphen/>
      </w:r>
      <w:r w:rsidRPr="00884978">
        <w:t>HELP</w:t>
      </w:r>
      <w:r>
        <w:t xml:space="preserve"> (VFH) </w:t>
      </w:r>
      <w:r w:rsidRPr="00884978">
        <w:t>in 2012, which would have reduced the number of government</w:t>
      </w:r>
      <w:r>
        <w:noBreakHyphen/>
      </w:r>
      <w:r w:rsidRPr="00884978">
        <w:t xml:space="preserve">funded </w:t>
      </w:r>
      <w:r w:rsidR="0042122B">
        <w:t>D</w:t>
      </w:r>
      <w:r>
        <w:t>iploma</w:t>
      </w:r>
      <w:r>
        <w:noBreakHyphen/>
        <w:t>level</w:t>
      </w:r>
      <w:r w:rsidRPr="00884978">
        <w:t xml:space="preserve"> completions </w:t>
      </w:r>
      <w:r w:rsidRPr="00072F0D">
        <w:rPr>
          <w:szCs w:val="24"/>
        </w:rPr>
        <w:t>(Saccaro and Wright 2018)</w:t>
      </w:r>
      <w:r w:rsidRPr="00884978">
        <w:t>.</w:t>
      </w:r>
    </w:p>
    <w:p w14:paraId="7C58D545" w14:textId="28962134" w:rsidR="00ED5F8E" w:rsidRDefault="00ED5F8E" w:rsidP="005928D1">
      <w:pPr>
        <w:pStyle w:val="BodyText"/>
      </w:pPr>
      <w:r>
        <w:t>VET completions may have also fallen due to students choosing higher education over VET after the introduction of demand</w:t>
      </w:r>
      <w:r>
        <w:noBreakHyphen/>
        <w:t xml:space="preserve">driven funding for the higher education system </w:t>
      </w:r>
      <w:r w:rsidRPr="0079544F">
        <w:rPr>
          <w:szCs w:val="24"/>
        </w:rPr>
        <w:t>(PC 2019c)</w:t>
      </w:r>
      <w:r>
        <w:t xml:space="preserve">. In addition, the VET sector suffered reputational damage following expansion of the </w:t>
      </w:r>
      <w:r w:rsidR="00A46E53">
        <w:t>VFH </w:t>
      </w:r>
      <w:r>
        <w:t>scheme (the poor behaviour of private providers was first broadly publicised during 2015</w:t>
      </w:r>
      <w:r w:rsidR="0011327E">
        <w:t>)</w:t>
      </w:r>
      <w:r>
        <w:t xml:space="preserve"> </w:t>
      </w:r>
      <w:r w:rsidRPr="00072F0D">
        <w:rPr>
          <w:szCs w:val="24"/>
        </w:rPr>
        <w:t>(Saccaro and Wright</w:t>
      </w:r>
      <w:r w:rsidRPr="00935D43">
        <w:rPr>
          <w:szCs w:val="24"/>
        </w:rPr>
        <w:t> 2018)</w:t>
      </w:r>
      <w:r>
        <w:t>.</w:t>
      </w:r>
    </w:p>
    <w:p w14:paraId="76FAB9B0" w14:textId="77777777" w:rsidR="00ED5F8E" w:rsidRDefault="00ED5F8E" w:rsidP="005928D1">
      <w:pPr>
        <w:pStyle w:val="Heading4"/>
      </w:pPr>
      <w:r>
        <w:t>Proportion of people holding higher</w:t>
      </w:r>
      <w:r w:rsidRPr="0033067A">
        <w:noBreakHyphen/>
      </w:r>
      <w:r>
        <w:t>level qualifications (Indicator 3b, Target B)</w:t>
      </w:r>
    </w:p>
    <w:p w14:paraId="0BB29E6F" w14:textId="20F4194D" w:rsidR="00ED5F8E" w:rsidRPr="00CB6FFE" w:rsidRDefault="00ED5F8E" w:rsidP="005928D1">
      <w:pPr>
        <w:pStyle w:val="BodyText"/>
      </w:pPr>
      <w:r>
        <w:t>The NASWD’s second target (Target B) was to double the number of higher</w:t>
      </w:r>
      <w:r>
        <w:noBreakHyphen/>
        <w:t>level qualifications (</w:t>
      </w:r>
      <w:r w:rsidR="00DE168E">
        <w:t>D</w:t>
      </w:r>
      <w:r>
        <w:t xml:space="preserve">iplomas and </w:t>
      </w:r>
      <w:r w:rsidR="00DE168E">
        <w:t>A</w:t>
      </w:r>
      <w:r>
        <w:t xml:space="preserve">dvanced </w:t>
      </w:r>
      <w:r w:rsidR="00DE168E">
        <w:t>D</w:t>
      </w:r>
      <w:r>
        <w:t>iplomas) completed between 2009 and 2020. This target will not be achieved.</w:t>
      </w:r>
    </w:p>
    <w:p w14:paraId="5E74C7C9" w14:textId="577E40D1" w:rsidR="00ED5F8E" w:rsidRDefault="00ED5F8E" w:rsidP="005928D1">
      <w:pPr>
        <w:pStyle w:val="BodyText"/>
      </w:pPr>
      <w:r>
        <w:t xml:space="preserve">There was a sharp increase in the number of VET </w:t>
      </w:r>
      <w:r w:rsidR="002323E7">
        <w:t>D</w:t>
      </w:r>
      <w:r>
        <w:t xml:space="preserve">iploma and </w:t>
      </w:r>
      <w:r w:rsidR="002323E7">
        <w:t>A</w:t>
      </w:r>
      <w:r>
        <w:t xml:space="preserve">dvanced </w:t>
      </w:r>
      <w:r w:rsidR="002323E7">
        <w:t>D</w:t>
      </w:r>
      <w:r>
        <w:t>iploma qualification completions delivered by government</w:t>
      </w:r>
      <w:r w:rsidRPr="0033067A">
        <w:noBreakHyphen/>
      </w:r>
      <w:r>
        <w:t>funded VET providers and fee</w:t>
      </w:r>
      <w:r w:rsidRPr="0033067A">
        <w:noBreakHyphen/>
      </w:r>
      <w:r>
        <w:t>for</w:t>
      </w:r>
      <w:r w:rsidRPr="0033067A">
        <w:noBreakHyphen/>
      </w:r>
      <w:r>
        <w:t xml:space="preserve">service government providers (Target B) from 2009 to 2012 (figure 2.4). </w:t>
      </w:r>
    </w:p>
    <w:p w14:paraId="50B9EDA6" w14:textId="7FFBBFD6" w:rsidR="00D63F0B" w:rsidRPr="00D63F0B" w:rsidRDefault="00D63F0B" w:rsidP="00D63F0B">
      <w:pPr>
        <w:pStyle w:val="BodyText"/>
      </w:pPr>
      <w:r w:rsidRPr="00D63F0B">
        <w:t>The increase is likely explained in part by the introduction of the Productivity Places Program in 2009; and of Victoria’s entitlement scheme in 2009 (the Victorian Training Guarantee), which offered government</w:t>
      </w:r>
      <w:r w:rsidRPr="00D63F0B">
        <w:noBreakHyphen/>
        <w:t xml:space="preserve">funded places in </w:t>
      </w:r>
      <w:r w:rsidR="00EF56FB">
        <w:t>D</w:t>
      </w:r>
      <w:r w:rsidRPr="00D63F0B">
        <w:t>iploma</w:t>
      </w:r>
      <w:r w:rsidRPr="00D63F0B">
        <w:noBreakHyphen/>
        <w:t>level courses.</w:t>
      </w:r>
    </w:p>
    <w:p w14:paraId="22E52F9C" w14:textId="2D3F2B9F" w:rsidR="00176447" w:rsidRPr="00176447" w:rsidRDefault="00176447" w:rsidP="00176447">
      <w:pPr>
        <w:pStyle w:val="BodyText"/>
      </w:pPr>
      <w:r w:rsidRPr="00176447">
        <w:t xml:space="preserve">Since 2012, completions have fallen to their 2009 level. Total VET </w:t>
      </w:r>
      <w:r w:rsidR="00EF56FB">
        <w:t>D</w:t>
      </w:r>
      <w:r w:rsidRPr="00176447">
        <w:t xml:space="preserve">iploma and </w:t>
      </w:r>
      <w:r w:rsidR="00EF56FB">
        <w:t>A</w:t>
      </w:r>
      <w:r w:rsidRPr="00176447">
        <w:t>dvanced</w:t>
      </w:r>
      <w:r w:rsidR="00EF56FB">
        <w:t xml:space="preserve"> D</w:t>
      </w:r>
      <w:r w:rsidRPr="00176447">
        <w:t>iploma completions (including private fee</w:t>
      </w:r>
      <w:r w:rsidRPr="00176447">
        <w:noBreakHyphen/>
        <w:t>for</w:t>
      </w:r>
      <w:r w:rsidRPr="00176447">
        <w:noBreakHyphen/>
        <w:t>service students) also fell between 2015 and 2018. The following factors may have contributed to this decline:</w:t>
      </w:r>
    </w:p>
    <w:p w14:paraId="4D6038D5" w14:textId="77777777" w:rsidR="00176447" w:rsidRPr="00176447" w:rsidRDefault="00176447" w:rsidP="00176447">
      <w:pPr>
        <w:pStyle w:val="BodyText"/>
        <w:numPr>
          <w:ilvl w:val="0"/>
          <w:numId w:val="3"/>
        </w:numPr>
      </w:pPr>
      <w:r w:rsidRPr="00176447">
        <w:t>the reduction in funding from several State and Territory governments following the expansion of VFH in 2012 (Saccaro and Wright 2018)</w:t>
      </w:r>
    </w:p>
    <w:p w14:paraId="7F710FF4" w14:textId="77777777" w:rsidR="00176447" w:rsidRPr="00176447" w:rsidRDefault="00176447" w:rsidP="00176447">
      <w:pPr>
        <w:pStyle w:val="BodyText"/>
        <w:numPr>
          <w:ilvl w:val="0"/>
          <w:numId w:val="3"/>
        </w:numPr>
      </w:pPr>
      <w:r w:rsidRPr="00176447">
        <w:t xml:space="preserve">Victoria scaled back its Victorian Training Guarantee in 2011 by, among other things, reducing subsidies and tightening eligibility criteria </w:t>
      </w:r>
    </w:p>
    <w:p w14:paraId="2F7DF5E8" w14:textId="26D00961" w:rsidR="00176447" w:rsidRPr="00176447" w:rsidRDefault="00176447" w:rsidP="00176447">
      <w:pPr>
        <w:pStyle w:val="BodyText"/>
        <w:numPr>
          <w:ilvl w:val="0"/>
          <w:numId w:val="3"/>
        </w:numPr>
      </w:pPr>
      <w:r w:rsidRPr="00176447">
        <w:t xml:space="preserve">some students may have substituted away from VET toward higher education for </w:t>
      </w:r>
      <w:r w:rsidR="00EF56FB">
        <w:t>D</w:t>
      </w:r>
      <w:r w:rsidRPr="00176447">
        <w:t>iploma and above level degrees. The number of higher education graduates completing sub</w:t>
      </w:r>
      <w:r w:rsidRPr="00176447">
        <w:noBreakHyphen/>
        <w:t>bachelor level courses rose substantially, from 14 510 in 2012 to 24 957 in 2018 (DESE 2019j).</w:t>
      </w:r>
    </w:p>
    <w:p w14:paraId="4820EF06" w14:textId="77777777" w:rsidR="00D63F0B" w:rsidRDefault="00D63F0B" w:rsidP="005928D1">
      <w:pPr>
        <w:pStyle w:val="BodyText"/>
      </w:pPr>
    </w:p>
    <w:p w14:paraId="41216474" w14:textId="404E5A80" w:rsidR="00ED5F8E" w:rsidRDefault="00ED5F8E" w:rsidP="005928D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ED5F8E" w14:paraId="71D7B719" w14:textId="77777777" w:rsidTr="005928D1">
        <w:trPr>
          <w:tblHeader/>
        </w:trPr>
        <w:tc>
          <w:tcPr>
            <w:tcW w:w="5000" w:type="pct"/>
            <w:tcBorders>
              <w:top w:val="single" w:sz="6" w:space="0" w:color="78A22F"/>
              <w:left w:val="nil"/>
              <w:bottom w:val="nil"/>
              <w:right w:val="nil"/>
            </w:tcBorders>
            <w:shd w:val="clear" w:color="auto" w:fill="auto"/>
          </w:tcPr>
          <w:p w14:paraId="39178856" w14:textId="51FA3631" w:rsidR="00ED5F8E" w:rsidRDefault="00ED5F8E" w:rsidP="005928D1">
            <w:pPr>
              <w:pStyle w:val="FigureTitle"/>
            </w:pPr>
            <w:r w:rsidRPr="00784A05">
              <w:rPr>
                <w:b w:val="0"/>
              </w:rPr>
              <w:t xml:space="preserve">Figure </w:t>
            </w:r>
            <w:r>
              <w:rPr>
                <w:b w:val="0"/>
              </w:rPr>
              <w:t>2.</w:t>
            </w:r>
            <w:r>
              <w:rPr>
                <w:b w:val="0"/>
                <w:noProof/>
              </w:rPr>
              <w:t>4</w:t>
            </w:r>
            <w:r>
              <w:tab/>
              <w:t>The</w:t>
            </w:r>
            <w:r w:rsidRPr="00763144">
              <w:t xml:space="preserve"> gap for Target B</w:t>
            </w:r>
            <w:r>
              <w:t xml:space="preserve"> is widening</w:t>
            </w:r>
          </w:p>
          <w:p w14:paraId="56D62F0C" w14:textId="07FC0324" w:rsidR="00ED5F8E" w:rsidRPr="00176D3F" w:rsidRDefault="00ED5F8E" w:rsidP="005928D1">
            <w:pPr>
              <w:pStyle w:val="Subtitle"/>
            </w:pPr>
            <w:r w:rsidRPr="00D014CF">
              <w:t xml:space="preserve">Number of </w:t>
            </w:r>
            <w:r w:rsidR="007D42A3">
              <w:t>D</w:t>
            </w:r>
            <w:r w:rsidRPr="00D014CF">
              <w:t>iploma and above qualification completions</w:t>
            </w:r>
            <w:r w:rsidRPr="00A06734">
              <w:rPr>
                <w:rStyle w:val="NoteLabel"/>
              </w:rPr>
              <w:t>a</w:t>
            </w:r>
          </w:p>
        </w:tc>
      </w:tr>
      <w:tr w:rsidR="00ED5F8E" w14:paraId="07CE2BA9" w14:textId="77777777" w:rsidTr="005928D1">
        <w:tc>
          <w:tcPr>
            <w:tcW w:w="5000" w:type="pct"/>
            <w:tcBorders>
              <w:top w:val="nil"/>
              <w:left w:val="nil"/>
              <w:bottom w:val="nil"/>
              <w:right w:val="nil"/>
            </w:tcBorders>
            <w:shd w:val="clear" w:color="auto" w:fill="auto"/>
            <w:tcMar>
              <w:top w:w="28" w:type="dxa"/>
              <w:bottom w:w="28" w:type="dxa"/>
            </w:tcMar>
          </w:tcPr>
          <w:tbl>
            <w:tblPr>
              <w:tblW w:w="8505" w:type="dxa"/>
              <w:jc w:val="center"/>
              <w:tblBorders>
                <w:top w:val="single" w:sz="6" w:space="0" w:color="F15A25" w:themeColor="accent4"/>
                <w:bottom w:val="single" w:sz="6" w:space="0" w:color="F15A25" w:themeColor="accent4"/>
              </w:tblBorders>
              <w:tblCellMar>
                <w:top w:w="28" w:type="dxa"/>
              </w:tblCellMar>
              <w:tblLook w:val="0000" w:firstRow="0" w:lastRow="0" w:firstColumn="0" w:lastColumn="0" w:noHBand="0" w:noVBand="0"/>
              <w:tblDescription w:val="Nested table used for design layout."/>
            </w:tblPr>
            <w:tblGrid>
              <w:gridCol w:w="8505"/>
            </w:tblGrid>
            <w:tr w:rsidR="00ED5F8E" w:rsidRPr="00B1465D" w14:paraId="18490821" w14:textId="77777777" w:rsidTr="005928D1">
              <w:trPr>
                <w:tblHeader/>
                <w:jc w:val="center"/>
              </w:trPr>
              <w:tc>
                <w:tcPr>
                  <w:tcW w:w="8505" w:type="dxa"/>
                  <w:tcBorders>
                    <w:top w:val="nil"/>
                    <w:bottom w:val="nil"/>
                  </w:tcBorders>
                </w:tcPr>
                <w:p w14:paraId="7B982ED1" w14:textId="77777777" w:rsidR="00ED5F8E" w:rsidRPr="00B1465D" w:rsidRDefault="00ED5F8E" w:rsidP="005928D1">
                  <w:pPr>
                    <w:pStyle w:val="Figure"/>
                    <w:spacing w:before="60" w:after="60"/>
                    <w:rPr>
                      <w:rFonts w:ascii="Arial" w:hAnsi="Arial" w:cs="Arial"/>
                      <w:sz w:val="18"/>
                      <w:szCs w:val="18"/>
                    </w:rPr>
                  </w:pPr>
                  <w:r>
                    <w:rPr>
                      <w:noProof/>
                    </w:rPr>
                    <w:drawing>
                      <wp:inline distT="0" distB="0" distL="0" distR="0" wp14:anchorId="5575BC4C" wp14:editId="2C4F58ED">
                        <wp:extent cx="5234305" cy="2903837"/>
                        <wp:effectExtent l="0" t="0" r="4445" b="0"/>
                        <wp:docPr id="19" name="Picture 19" descr="The number of higher-level qualification completions rose sharply from 2009 to 2012, before falling in each year until 2017 (the most recent year for which data are available), back to their 2009 level. This number is well below the Target." title="Figure 2.4 – The gap for Target B is widening">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790BA1DD-D2B2-43F5-AE78-7F29B1619DA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790BA1DD-D2B2-43F5-AE78-7F29B1619DA8}"/>
                                    </a:ext>
                                  </a:extLst>
                                </pic:cNvPr>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319470" cy="2951084"/>
                                </a:xfrm>
                                <a:prstGeom prst="rect">
                                  <a:avLst/>
                                </a:prstGeom>
                                <a:noFill/>
                              </pic:spPr>
                            </pic:pic>
                          </a:graphicData>
                        </a:graphic>
                      </wp:inline>
                    </w:drawing>
                  </w:r>
                </w:p>
              </w:tc>
            </w:tr>
          </w:tbl>
          <w:p w14:paraId="44C9ABBC" w14:textId="77777777" w:rsidR="00ED5F8E" w:rsidRDefault="00ED5F8E" w:rsidP="005928D1">
            <w:pPr>
              <w:pStyle w:val="Figure"/>
            </w:pPr>
          </w:p>
        </w:tc>
      </w:tr>
      <w:tr w:rsidR="00ED5F8E" w:rsidRPr="00176D3F" w14:paraId="062588D9" w14:textId="77777777" w:rsidTr="005928D1">
        <w:tc>
          <w:tcPr>
            <w:tcW w:w="5000" w:type="pct"/>
            <w:tcBorders>
              <w:top w:val="nil"/>
              <w:left w:val="nil"/>
              <w:bottom w:val="nil"/>
              <w:right w:val="nil"/>
            </w:tcBorders>
            <w:shd w:val="clear" w:color="auto" w:fill="auto"/>
          </w:tcPr>
          <w:p w14:paraId="0B6D9624" w14:textId="61CBA001" w:rsidR="00ED5F8E" w:rsidRPr="00176D3F" w:rsidRDefault="00ED5F8E" w:rsidP="005928D1">
            <w:pPr>
              <w:pStyle w:val="Note"/>
            </w:pPr>
            <w:r>
              <w:rPr>
                <w:rStyle w:val="NoteLabel"/>
              </w:rPr>
              <w:t>a</w:t>
            </w:r>
            <w:r>
              <w:t xml:space="preserve"> </w:t>
            </w:r>
            <w:r w:rsidRPr="00E7469A">
              <w:t>Higher</w:t>
            </w:r>
            <w:r w:rsidRPr="0033067A">
              <w:noBreakHyphen/>
            </w:r>
            <w:r w:rsidRPr="00E7469A">
              <w:t xml:space="preserve">level qualifications defined as </w:t>
            </w:r>
            <w:r w:rsidR="007D42A3">
              <w:t>D</w:t>
            </w:r>
            <w:r w:rsidRPr="00E7469A">
              <w:t xml:space="preserve">iplomas and </w:t>
            </w:r>
            <w:r w:rsidR="007D42A3">
              <w:t>A</w:t>
            </w:r>
            <w:r w:rsidRPr="00E7469A">
              <w:t xml:space="preserve">dvanced </w:t>
            </w:r>
            <w:r w:rsidR="007D42A3">
              <w:t>D</w:t>
            </w:r>
            <w:r w:rsidRPr="00E7469A">
              <w:t>iplomas. Includes government</w:t>
            </w:r>
            <w:r w:rsidRPr="0033067A">
              <w:noBreakHyphen/>
            </w:r>
            <w:r w:rsidRPr="00E7469A">
              <w:t>funded VET and domestic and international fee</w:t>
            </w:r>
            <w:r w:rsidRPr="0033067A">
              <w:noBreakHyphen/>
            </w:r>
            <w:r w:rsidRPr="00E7469A">
              <w:t>for</w:t>
            </w:r>
            <w:r w:rsidRPr="0033067A">
              <w:noBreakHyphen/>
            </w:r>
            <w:r w:rsidRPr="00E7469A">
              <w:t>service activity of government VET providers only.</w:t>
            </w:r>
          </w:p>
        </w:tc>
      </w:tr>
      <w:tr w:rsidR="00ED5F8E" w:rsidRPr="00176D3F" w14:paraId="2F1AE660" w14:textId="77777777" w:rsidTr="005928D1">
        <w:tc>
          <w:tcPr>
            <w:tcW w:w="5000" w:type="pct"/>
            <w:tcBorders>
              <w:top w:val="nil"/>
              <w:left w:val="nil"/>
              <w:bottom w:val="nil"/>
              <w:right w:val="nil"/>
            </w:tcBorders>
            <w:shd w:val="clear" w:color="auto" w:fill="auto"/>
          </w:tcPr>
          <w:p w14:paraId="68FF8EEC" w14:textId="67CF43C1" w:rsidR="00ED5F8E" w:rsidRPr="00176D3F" w:rsidRDefault="00ED5F8E" w:rsidP="005928D1">
            <w:pPr>
              <w:pStyle w:val="Source"/>
            </w:pPr>
            <w:r>
              <w:rPr>
                <w:i/>
              </w:rPr>
              <w:t>S</w:t>
            </w:r>
            <w:r w:rsidRPr="00784A05">
              <w:rPr>
                <w:i/>
              </w:rPr>
              <w:t>ource</w:t>
            </w:r>
            <w:r w:rsidRPr="00176D3F">
              <w:t xml:space="preserve">: </w:t>
            </w:r>
            <w:r w:rsidRPr="00DE43BB">
              <w:t xml:space="preserve">PC </w:t>
            </w:r>
            <w:r w:rsidRPr="007B6FE5">
              <w:rPr>
                <w:rFonts w:cs="Arial"/>
              </w:rPr>
              <w:t>(2019a)</w:t>
            </w:r>
            <w:r w:rsidRPr="00DE43BB">
              <w:t>.</w:t>
            </w:r>
          </w:p>
        </w:tc>
      </w:tr>
      <w:tr w:rsidR="00ED5F8E" w14:paraId="705D6619" w14:textId="77777777" w:rsidTr="005928D1">
        <w:tc>
          <w:tcPr>
            <w:tcW w:w="5000" w:type="pct"/>
            <w:tcBorders>
              <w:top w:val="nil"/>
              <w:left w:val="nil"/>
              <w:bottom w:val="single" w:sz="6" w:space="0" w:color="78A22F"/>
              <w:right w:val="nil"/>
            </w:tcBorders>
            <w:shd w:val="clear" w:color="auto" w:fill="auto"/>
          </w:tcPr>
          <w:p w14:paraId="3604C745" w14:textId="77777777" w:rsidR="00ED5F8E" w:rsidRDefault="00ED5F8E" w:rsidP="005928D1">
            <w:pPr>
              <w:pStyle w:val="Figurespace"/>
            </w:pPr>
          </w:p>
        </w:tc>
      </w:tr>
      <w:tr w:rsidR="00ED5F8E" w:rsidRPr="000863A5" w14:paraId="33C2BFEC" w14:textId="77777777" w:rsidTr="005928D1">
        <w:tc>
          <w:tcPr>
            <w:tcW w:w="5000" w:type="pct"/>
            <w:tcBorders>
              <w:top w:val="single" w:sz="6" w:space="0" w:color="78A22F"/>
              <w:left w:val="nil"/>
              <w:bottom w:val="nil"/>
              <w:right w:val="nil"/>
            </w:tcBorders>
          </w:tcPr>
          <w:p w14:paraId="4A22CA96" w14:textId="18F2B5FF" w:rsidR="00ED5F8E" w:rsidRPr="00626D32" w:rsidRDefault="00ED5F8E" w:rsidP="005928D1">
            <w:pPr>
              <w:pStyle w:val="BoxSpaceBelow"/>
            </w:pPr>
          </w:p>
        </w:tc>
      </w:tr>
    </w:tbl>
    <w:p w14:paraId="6E84FA77" w14:textId="77777777" w:rsidR="00ED5F8E" w:rsidRDefault="00ED5F8E" w:rsidP="005928D1">
      <w:pPr>
        <w:pStyle w:val="BodyText"/>
      </w:pPr>
      <w:r>
        <w:t>The proportion of government</w:t>
      </w:r>
      <w:r w:rsidRPr="0033067A">
        <w:noBreakHyphen/>
      </w:r>
      <w:r>
        <w:t>funded graduates who improved their education status (that is, completed a degree of a higher qualification level than any they have previously attained, Indicator</w:t>
      </w:r>
      <w:r>
        <w:noBreakHyphen/>
        <w:t>3b) increased from 53 per cent in 2010 to 66.8 per cent in 2015, but has fallen in recent years to 58.7 per cent in 2018.</w:t>
      </w:r>
      <w:r w:rsidRPr="00F974FE">
        <w:rPr>
          <w:rStyle w:val="FootnoteReference"/>
        </w:rPr>
        <w:footnoteReference w:id="12"/>
      </w:r>
      <w:r>
        <w:t xml:space="preserve"> The recent fall is mirrored for all VET graduates (including fee</w:t>
      </w:r>
      <w:r w:rsidRPr="0033067A">
        <w:noBreakHyphen/>
      </w:r>
      <w:r>
        <w:t>for</w:t>
      </w:r>
      <w:r w:rsidRPr="0033067A">
        <w:noBreakHyphen/>
      </w:r>
      <w:r>
        <w:t>service graduates) aged 20</w:t>
      </w:r>
      <w:r>
        <w:rPr>
          <w:sz w:val="23"/>
          <w:szCs w:val="23"/>
        </w:rPr>
        <w:t>–</w:t>
      </w:r>
      <w:r>
        <w:t xml:space="preserve">64. </w:t>
      </w:r>
    </w:p>
    <w:p w14:paraId="7E899359" w14:textId="0903C37C" w:rsidR="00ED5F8E" w:rsidRDefault="00ED5F8E" w:rsidP="005928D1">
      <w:pPr>
        <w:pStyle w:val="BodyText"/>
      </w:pPr>
      <w:r>
        <w:t>The decline may have been affected by an increase in the proportion of VET graduates who possess tertiary qualifications before undertaking VET. The proportion of government</w:t>
      </w:r>
      <w:r w:rsidRPr="0033067A">
        <w:noBreakHyphen/>
      </w:r>
      <w:r>
        <w:t xml:space="preserve">funded VET graduates whose previous highest education level was a Certificate III qualification or higher fell from 34.4 per cent in 2014 to 31.1 per cent in 2015, before rising to 35.3 per cent in 2018 </w:t>
      </w:r>
      <w:r w:rsidRPr="00C62F64">
        <w:rPr>
          <w:szCs w:val="24"/>
        </w:rPr>
        <w:t>(NCVER</w:t>
      </w:r>
      <w:r w:rsidRPr="00816639">
        <w:rPr>
          <w:szCs w:val="24"/>
        </w:rPr>
        <w:t> </w:t>
      </w:r>
      <w:r w:rsidRPr="00205E81">
        <w:rPr>
          <w:szCs w:val="24"/>
        </w:rPr>
        <w:t>2019e)</w:t>
      </w:r>
      <w:r>
        <w:t xml:space="preserve"> — a trend inverse to that of the proportion who improved their education or training status over this period.</w:t>
      </w:r>
    </w:p>
    <w:p w14:paraId="7EE6C1BA" w14:textId="77777777" w:rsidR="00ED5F8E" w:rsidRDefault="00ED5F8E" w:rsidP="005928D1">
      <w:pPr>
        <w:pStyle w:val="Heading3"/>
      </w:pPr>
      <w:r>
        <w:lastRenderedPageBreak/>
        <w:t xml:space="preserve">Employment outcomes </w:t>
      </w:r>
    </w:p>
    <w:p w14:paraId="75A2FB45" w14:textId="77777777" w:rsidR="00ED5F8E" w:rsidRDefault="00ED5F8E" w:rsidP="005928D1">
      <w:pPr>
        <w:pStyle w:val="Heading4"/>
        <w:spacing w:before="240"/>
      </w:pPr>
      <w:r>
        <w:t>Graduates with improved employment status (Indicator 3a)</w:t>
      </w:r>
    </w:p>
    <w:p w14:paraId="088E8C44" w14:textId="1900EB03" w:rsidR="00ED5F8E" w:rsidRPr="00B1788C" w:rsidRDefault="00ED5F8E" w:rsidP="005928D1">
      <w:pPr>
        <w:pStyle w:val="BodyText"/>
      </w:pPr>
      <w:r>
        <w:t>The proportion of government</w:t>
      </w:r>
      <w:r w:rsidRPr="0033067A">
        <w:noBreakHyphen/>
      </w:r>
      <w:r>
        <w:t>funded VET graduates with improved employment status (became employed, became employed at a higher skill level or received a job</w:t>
      </w:r>
      <w:r>
        <w:noBreakHyphen/>
        <w:t xml:space="preserve">related benefit) about six months after graduation (Indicator 3a) fell from 65 per cent in 2009 to a low of 54.7 per cent in 2016, before rebounding to 58.6 per cent in 2018 </w:t>
      </w:r>
      <w:r w:rsidR="00E85FF0" w:rsidRPr="00E85FF0">
        <w:rPr>
          <w:szCs w:val="24"/>
        </w:rPr>
        <w:t>(NCVER 2018c)</w:t>
      </w:r>
      <w:r>
        <w:t>. Students facing disadvantage have also seen a decrease since 2009, although proportions differ substantially by type of graduate (table 2.2).</w:t>
      </w:r>
    </w:p>
    <w:p w14:paraId="5FA7CC77" w14:textId="77777777" w:rsidR="00ED5F8E" w:rsidRDefault="00ED5F8E" w:rsidP="005928D1">
      <w:pPr>
        <w:pStyle w:val="BodyText"/>
      </w:pPr>
      <w:r>
        <w:t>The proportion of all VET graduates (including fee</w:t>
      </w:r>
      <w:r>
        <w:noBreakHyphen/>
        <w:t>for</w:t>
      </w:r>
      <w:r>
        <w:noBreakHyphen/>
        <w:t>service graduates) who improved their employment status increased in a similar way to government</w:t>
      </w:r>
      <w:r w:rsidRPr="0033067A">
        <w:noBreakHyphen/>
      </w:r>
      <w:r>
        <w:t>funded graduates (from 56.1 per cent in 2016 to 59 per cent in 2018), suggesting that the funding status of qualifications did not play a significant role in determining students’ employment outcomes.</w:t>
      </w:r>
    </w:p>
    <w:p w14:paraId="435BE12C" w14:textId="77777777" w:rsidR="00ED5F8E" w:rsidRPr="00570490" w:rsidRDefault="00ED5F8E" w:rsidP="00767DE1">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ED5F8E" w14:paraId="6264AEC4" w14:textId="77777777" w:rsidTr="005928D1">
        <w:trPr>
          <w:tblHeader/>
        </w:trPr>
        <w:tc>
          <w:tcPr>
            <w:tcW w:w="5000" w:type="pct"/>
            <w:tcBorders>
              <w:top w:val="single" w:sz="6" w:space="0" w:color="78A22F"/>
              <w:left w:val="nil"/>
              <w:bottom w:val="nil"/>
              <w:right w:val="nil"/>
            </w:tcBorders>
            <w:shd w:val="clear" w:color="auto" w:fill="auto"/>
          </w:tcPr>
          <w:p w14:paraId="36DA3D10" w14:textId="4579E61B" w:rsidR="00ED5F8E" w:rsidRDefault="00ED5F8E" w:rsidP="005928D1">
            <w:pPr>
              <w:pStyle w:val="TableTitle"/>
            </w:pPr>
            <w:r>
              <w:rPr>
                <w:b w:val="0"/>
              </w:rPr>
              <w:t>Table 2.</w:t>
            </w:r>
            <w:r>
              <w:rPr>
                <w:b w:val="0"/>
                <w:noProof/>
              </w:rPr>
              <w:t>2</w:t>
            </w:r>
            <w:r>
              <w:tab/>
            </w:r>
            <w:r w:rsidRPr="00431ED4">
              <w:t>The proportion of VET graduates</w:t>
            </w:r>
            <w:r>
              <w:t xml:space="preserve"> facing disadvantage</w:t>
            </w:r>
            <w:r w:rsidRPr="00431ED4">
              <w:t xml:space="preserve"> with improved employment status has fallen</w:t>
            </w:r>
          </w:p>
          <w:p w14:paraId="6D654DC0" w14:textId="77777777" w:rsidR="00ED5F8E" w:rsidRPr="00784A05" w:rsidRDefault="00ED5F8E" w:rsidP="005928D1">
            <w:pPr>
              <w:pStyle w:val="Subtitle"/>
            </w:pPr>
            <w:r w:rsidRPr="00913459">
              <w:t>Per</w:t>
            </w:r>
            <w:r>
              <w:t> </w:t>
            </w:r>
            <w:r w:rsidRPr="00913459">
              <w:t>cent of government</w:t>
            </w:r>
            <w:r>
              <w:noBreakHyphen/>
            </w:r>
            <w:r w:rsidRPr="00913459">
              <w:t xml:space="preserve">funded graduates with improved employment status, by </w:t>
            </w:r>
            <w:r>
              <w:t>type of graduate</w:t>
            </w:r>
          </w:p>
        </w:tc>
      </w:tr>
      <w:tr w:rsidR="00ED5F8E" w14:paraId="5F98865B" w14:textId="77777777" w:rsidTr="005928D1">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3551"/>
              <w:gridCol w:w="2693"/>
              <w:gridCol w:w="2261"/>
            </w:tblGrid>
            <w:tr w:rsidR="00ED5F8E" w14:paraId="217EF867" w14:textId="77777777" w:rsidTr="005928D1">
              <w:trPr>
                <w:tblHeader/>
              </w:trPr>
              <w:tc>
                <w:tcPr>
                  <w:tcW w:w="2088" w:type="pct"/>
                  <w:tcBorders>
                    <w:top w:val="single" w:sz="6" w:space="0" w:color="BFBFBF"/>
                    <w:bottom w:val="single" w:sz="6" w:space="0" w:color="BFBFBF"/>
                  </w:tcBorders>
                  <w:shd w:val="clear" w:color="auto" w:fill="auto"/>
                  <w:tcMar>
                    <w:top w:w="28" w:type="dxa"/>
                  </w:tcMar>
                </w:tcPr>
                <w:p w14:paraId="4B918452" w14:textId="77777777" w:rsidR="00ED5F8E" w:rsidRDefault="00ED5F8E" w:rsidP="005928D1">
                  <w:pPr>
                    <w:pStyle w:val="TableColumnHeading"/>
                    <w:jc w:val="left"/>
                  </w:pPr>
                </w:p>
              </w:tc>
              <w:tc>
                <w:tcPr>
                  <w:tcW w:w="1583" w:type="pct"/>
                  <w:tcBorders>
                    <w:top w:val="single" w:sz="6" w:space="0" w:color="BFBFBF"/>
                    <w:bottom w:val="single" w:sz="6" w:space="0" w:color="BFBFBF"/>
                  </w:tcBorders>
                </w:tcPr>
                <w:p w14:paraId="288E25F1" w14:textId="77777777" w:rsidR="00ED5F8E" w:rsidRDefault="00ED5F8E" w:rsidP="005928D1">
                  <w:pPr>
                    <w:pStyle w:val="TableColumnHeading"/>
                  </w:pPr>
                  <w:r>
                    <w:t>2009</w:t>
                  </w:r>
                </w:p>
              </w:tc>
              <w:tc>
                <w:tcPr>
                  <w:tcW w:w="1329" w:type="pct"/>
                  <w:tcBorders>
                    <w:top w:val="single" w:sz="6" w:space="0" w:color="BFBFBF"/>
                    <w:bottom w:val="single" w:sz="6" w:space="0" w:color="BFBFBF"/>
                  </w:tcBorders>
                  <w:shd w:val="clear" w:color="auto" w:fill="auto"/>
                  <w:tcMar>
                    <w:top w:w="28" w:type="dxa"/>
                  </w:tcMar>
                </w:tcPr>
                <w:p w14:paraId="70525475" w14:textId="77777777" w:rsidR="00ED5F8E" w:rsidRDefault="00ED5F8E" w:rsidP="005928D1">
                  <w:pPr>
                    <w:pStyle w:val="TableColumnHeading"/>
                  </w:pPr>
                  <w:r>
                    <w:t>2018</w:t>
                  </w:r>
                </w:p>
              </w:tc>
            </w:tr>
            <w:tr w:rsidR="00ED5F8E" w14:paraId="7C068477" w14:textId="77777777" w:rsidTr="005928D1">
              <w:tc>
                <w:tcPr>
                  <w:tcW w:w="2088" w:type="pct"/>
                  <w:tcBorders>
                    <w:top w:val="single" w:sz="6" w:space="0" w:color="BFBFBF"/>
                  </w:tcBorders>
                </w:tcPr>
                <w:p w14:paraId="1F0C507A" w14:textId="77777777" w:rsidR="00ED5F8E" w:rsidRDefault="00ED5F8E" w:rsidP="005928D1">
                  <w:pPr>
                    <w:pStyle w:val="TableUnitsRow"/>
                    <w:jc w:val="left"/>
                  </w:pPr>
                  <w:r>
                    <w:t xml:space="preserve">Aboriginal and Torres Strait Islander </w:t>
                  </w:r>
                </w:p>
              </w:tc>
              <w:tc>
                <w:tcPr>
                  <w:tcW w:w="1583" w:type="pct"/>
                  <w:tcBorders>
                    <w:top w:val="single" w:sz="6" w:space="0" w:color="BFBFBF"/>
                  </w:tcBorders>
                </w:tcPr>
                <w:p w14:paraId="36780F9E" w14:textId="77777777" w:rsidR="00ED5F8E" w:rsidRDefault="00ED5F8E" w:rsidP="005928D1">
                  <w:pPr>
                    <w:pStyle w:val="TableUnitsRow"/>
                  </w:pPr>
                  <w:r>
                    <w:t>65.0</w:t>
                  </w:r>
                </w:p>
              </w:tc>
              <w:tc>
                <w:tcPr>
                  <w:tcW w:w="1329" w:type="pct"/>
                  <w:tcBorders>
                    <w:top w:val="single" w:sz="6" w:space="0" w:color="BFBFBF"/>
                  </w:tcBorders>
                </w:tcPr>
                <w:p w14:paraId="36FBFC30" w14:textId="77777777" w:rsidR="00ED5F8E" w:rsidRDefault="00ED5F8E" w:rsidP="005928D1">
                  <w:pPr>
                    <w:pStyle w:val="TableUnitsRow"/>
                  </w:pPr>
                  <w:r>
                    <w:t>56.3</w:t>
                  </w:r>
                </w:p>
              </w:tc>
            </w:tr>
            <w:tr w:rsidR="00ED5F8E" w14:paraId="2B86A0F0" w14:textId="77777777" w:rsidTr="005928D1">
              <w:tc>
                <w:tcPr>
                  <w:tcW w:w="2088" w:type="pct"/>
                </w:tcPr>
                <w:p w14:paraId="2114D0EE" w14:textId="77777777" w:rsidR="00ED5F8E" w:rsidRDefault="00ED5F8E" w:rsidP="005928D1">
                  <w:pPr>
                    <w:pStyle w:val="TableBodyText"/>
                    <w:jc w:val="left"/>
                  </w:pPr>
                  <w:r>
                    <w:t>With a disability</w:t>
                  </w:r>
                </w:p>
              </w:tc>
              <w:tc>
                <w:tcPr>
                  <w:tcW w:w="1583" w:type="pct"/>
                </w:tcPr>
                <w:p w14:paraId="369FEC24" w14:textId="77777777" w:rsidR="00ED5F8E" w:rsidRDefault="00ED5F8E" w:rsidP="005928D1">
                  <w:pPr>
                    <w:pStyle w:val="TableBodyText"/>
                  </w:pPr>
                  <w:r>
                    <w:t>45.2</w:t>
                  </w:r>
                </w:p>
              </w:tc>
              <w:tc>
                <w:tcPr>
                  <w:tcW w:w="1329" w:type="pct"/>
                </w:tcPr>
                <w:p w14:paraId="3032E4F7" w14:textId="77777777" w:rsidR="00ED5F8E" w:rsidRDefault="00ED5F8E" w:rsidP="005928D1">
                  <w:pPr>
                    <w:pStyle w:val="TableBodyText"/>
                  </w:pPr>
                  <w:r>
                    <w:t>40.0</w:t>
                  </w:r>
                </w:p>
              </w:tc>
            </w:tr>
            <w:tr w:rsidR="00ED5F8E" w14:paraId="468240FA" w14:textId="77777777" w:rsidTr="005928D1">
              <w:tc>
                <w:tcPr>
                  <w:tcW w:w="2088" w:type="pct"/>
                </w:tcPr>
                <w:p w14:paraId="66D8DC6B" w14:textId="77777777" w:rsidR="00ED5F8E" w:rsidRDefault="00ED5F8E" w:rsidP="005928D1">
                  <w:pPr>
                    <w:pStyle w:val="TableBodyText"/>
                    <w:jc w:val="left"/>
                  </w:pPr>
                  <w:r>
                    <w:t>Living in a remote or very remote area</w:t>
                  </w:r>
                </w:p>
              </w:tc>
              <w:tc>
                <w:tcPr>
                  <w:tcW w:w="1583" w:type="pct"/>
                </w:tcPr>
                <w:p w14:paraId="288CEEC8" w14:textId="77777777" w:rsidR="00ED5F8E" w:rsidRDefault="00ED5F8E" w:rsidP="005928D1">
                  <w:pPr>
                    <w:pStyle w:val="TableBodyText"/>
                  </w:pPr>
                  <w:r>
                    <w:t>73.4</w:t>
                  </w:r>
                </w:p>
              </w:tc>
              <w:tc>
                <w:tcPr>
                  <w:tcW w:w="1329" w:type="pct"/>
                </w:tcPr>
                <w:p w14:paraId="41B13670" w14:textId="77777777" w:rsidR="00ED5F8E" w:rsidRDefault="00ED5F8E" w:rsidP="005928D1">
                  <w:pPr>
                    <w:pStyle w:val="TableBodyText"/>
                  </w:pPr>
                  <w:r>
                    <w:t>67.9</w:t>
                  </w:r>
                </w:p>
              </w:tc>
            </w:tr>
            <w:tr w:rsidR="00ED5F8E" w14:paraId="3CC65A21" w14:textId="77777777" w:rsidTr="005928D1">
              <w:tc>
                <w:tcPr>
                  <w:tcW w:w="2088" w:type="pct"/>
                  <w:tcBorders>
                    <w:bottom w:val="single" w:sz="6" w:space="0" w:color="BFBFBF"/>
                  </w:tcBorders>
                  <w:shd w:val="clear" w:color="auto" w:fill="auto"/>
                </w:tcPr>
                <w:p w14:paraId="0E038BF1" w14:textId="77777777" w:rsidR="00ED5F8E" w:rsidRDefault="00ED5F8E" w:rsidP="005928D1">
                  <w:pPr>
                    <w:pStyle w:val="TableBodyText"/>
                    <w:jc w:val="left"/>
                  </w:pPr>
                  <w:r>
                    <w:t>All students</w:t>
                  </w:r>
                </w:p>
              </w:tc>
              <w:tc>
                <w:tcPr>
                  <w:tcW w:w="1583" w:type="pct"/>
                  <w:tcBorders>
                    <w:bottom w:val="single" w:sz="6" w:space="0" w:color="BFBFBF"/>
                  </w:tcBorders>
                </w:tcPr>
                <w:p w14:paraId="391C5D37" w14:textId="77777777" w:rsidR="00ED5F8E" w:rsidRDefault="00ED5F8E" w:rsidP="005928D1">
                  <w:pPr>
                    <w:pStyle w:val="TableBodyText"/>
                  </w:pPr>
                  <w:r>
                    <w:t>65.0</w:t>
                  </w:r>
                </w:p>
              </w:tc>
              <w:tc>
                <w:tcPr>
                  <w:tcW w:w="1329" w:type="pct"/>
                  <w:tcBorders>
                    <w:bottom w:val="single" w:sz="6" w:space="0" w:color="BFBFBF"/>
                  </w:tcBorders>
                  <w:shd w:val="clear" w:color="auto" w:fill="auto"/>
                </w:tcPr>
                <w:p w14:paraId="1030D775" w14:textId="77777777" w:rsidR="00ED5F8E" w:rsidRDefault="00ED5F8E" w:rsidP="005928D1">
                  <w:pPr>
                    <w:pStyle w:val="TableBodyText"/>
                  </w:pPr>
                  <w:r>
                    <w:t>58.6 </w:t>
                  </w:r>
                </w:p>
              </w:tc>
            </w:tr>
          </w:tbl>
          <w:p w14:paraId="207C676D" w14:textId="77777777" w:rsidR="00ED5F8E" w:rsidRDefault="00ED5F8E" w:rsidP="005928D1">
            <w:pPr>
              <w:pStyle w:val="Box"/>
            </w:pPr>
          </w:p>
        </w:tc>
      </w:tr>
      <w:tr w:rsidR="00ED5F8E" w14:paraId="0683A41E" w14:textId="77777777" w:rsidTr="005928D1">
        <w:trPr>
          <w:trHeight w:val="211"/>
        </w:trPr>
        <w:tc>
          <w:tcPr>
            <w:tcW w:w="5000" w:type="pct"/>
            <w:tcBorders>
              <w:top w:val="nil"/>
              <w:left w:val="nil"/>
              <w:bottom w:val="nil"/>
              <w:right w:val="nil"/>
            </w:tcBorders>
            <w:shd w:val="clear" w:color="auto" w:fill="auto"/>
          </w:tcPr>
          <w:p w14:paraId="79672F04" w14:textId="4602BB68" w:rsidR="00ED5F8E" w:rsidRDefault="00ED5F8E" w:rsidP="005928D1">
            <w:pPr>
              <w:pStyle w:val="Source"/>
            </w:pPr>
            <w:r>
              <w:rPr>
                <w:i/>
              </w:rPr>
              <w:t>Sources</w:t>
            </w:r>
            <w:r w:rsidRPr="00167F06">
              <w:t xml:space="preserve">: </w:t>
            </w:r>
            <w:r>
              <w:t xml:space="preserve">NCVER </w:t>
            </w:r>
            <w:r w:rsidR="00E85FF0" w:rsidRPr="00E85FF0">
              <w:rPr>
                <w:rFonts w:cs="Arial"/>
              </w:rPr>
              <w:t>(2010, 2019m)</w:t>
            </w:r>
            <w:r>
              <w:t>.</w:t>
            </w:r>
          </w:p>
        </w:tc>
      </w:tr>
      <w:tr w:rsidR="00ED5F8E" w14:paraId="27AEDD1E" w14:textId="77777777" w:rsidTr="005928D1">
        <w:tc>
          <w:tcPr>
            <w:tcW w:w="5000" w:type="pct"/>
            <w:tcBorders>
              <w:top w:val="nil"/>
              <w:left w:val="nil"/>
              <w:bottom w:val="single" w:sz="6" w:space="0" w:color="78A22F"/>
              <w:right w:val="nil"/>
            </w:tcBorders>
            <w:shd w:val="clear" w:color="auto" w:fill="auto"/>
          </w:tcPr>
          <w:p w14:paraId="033BC986" w14:textId="77777777" w:rsidR="00ED5F8E" w:rsidRDefault="00ED5F8E" w:rsidP="005928D1">
            <w:pPr>
              <w:pStyle w:val="Box"/>
              <w:spacing w:before="0" w:line="120" w:lineRule="exact"/>
            </w:pPr>
          </w:p>
        </w:tc>
      </w:tr>
      <w:tr w:rsidR="00ED5F8E" w:rsidRPr="000863A5" w14:paraId="24F85AFF" w14:textId="77777777" w:rsidTr="005928D1">
        <w:tc>
          <w:tcPr>
            <w:tcW w:w="5000" w:type="pct"/>
            <w:tcBorders>
              <w:top w:val="single" w:sz="6" w:space="0" w:color="78A22F"/>
              <w:left w:val="nil"/>
              <w:bottom w:val="nil"/>
              <w:right w:val="nil"/>
            </w:tcBorders>
          </w:tcPr>
          <w:p w14:paraId="7A658DA8" w14:textId="323CB4C8" w:rsidR="00ED5F8E" w:rsidRPr="00626D32" w:rsidRDefault="00ED5F8E" w:rsidP="005928D1">
            <w:pPr>
              <w:pStyle w:val="BoxSpaceBelow"/>
            </w:pPr>
          </w:p>
        </w:tc>
      </w:tr>
    </w:tbl>
    <w:p w14:paraId="66C7B0F1" w14:textId="77777777" w:rsidR="00ED5F8E" w:rsidRDefault="00ED5F8E" w:rsidP="005928D1">
      <w:pPr>
        <w:pStyle w:val="Heading4"/>
      </w:pPr>
      <w:r>
        <w:t>Proportion of people with or working towards a non</w:t>
      </w:r>
      <w:r>
        <w:noBreakHyphen/>
        <w:t>school qualification (Indicator 2b)</w:t>
      </w:r>
    </w:p>
    <w:p w14:paraId="15DBF242" w14:textId="77777777" w:rsidR="00ED5F8E" w:rsidRDefault="00ED5F8E" w:rsidP="005928D1">
      <w:pPr>
        <w:pStyle w:val="BodyText"/>
      </w:pPr>
      <w:r>
        <w:t>The proportion of people with or working towards a non</w:t>
      </w:r>
      <w:r>
        <w:noBreakHyphen/>
        <w:t>school qualification increased from 65.3 per cent in 2009 to 72.5 per cent in 2019. For those living in remote or very remote areas, this proportion rose from 54.1 per cent in 2010 to 61.3 per cent in 2019. This indicator includes all non</w:t>
      </w:r>
      <w:r>
        <w:noBreakHyphen/>
        <w:t>school qualification completions (including higher education courses).</w:t>
      </w:r>
    </w:p>
    <w:p w14:paraId="31E98640" w14:textId="4916FD93" w:rsidR="00ED5F8E" w:rsidRDefault="00ED5F8E" w:rsidP="005928D1">
      <w:pPr>
        <w:pStyle w:val="BodyText"/>
      </w:pPr>
      <w:r>
        <w:t>Government</w:t>
      </w:r>
      <w:r w:rsidRPr="0033067A">
        <w:noBreakHyphen/>
      </w:r>
      <w:r>
        <w:t xml:space="preserve">funded VET qualifications completed by Aboriginal and Torres Strait Islander persons or by persons with disability increased by about 40 per cent from 2009 to 2018 (figure 2.5) </w:t>
      </w:r>
      <w:r w:rsidR="00E85FF0" w:rsidRPr="00E85FF0">
        <w:rPr>
          <w:szCs w:val="24"/>
        </w:rPr>
        <w:t>(NCVER 2019m)</w:t>
      </w:r>
      <w:r>
        <w:t>. However, students living in remote or very remote areas have fared worse — 28 per cent fewer students completed a government</w:t>
      </w:r>
      <w:r w:rsidRPr="0033067A">
        <w:noBreakHyphen/>
      </w:r>
      <w:r>
        <w:t>funded VET qualification in 2018 than in 2009.</w:t>
      </w:r>
    </w:p>
    <w:p w14:paraId="66D00889" w14:textId="5DF01886" w:rsidR="00ED5F8E" w:rsidRDefault="00ED5F8E" w:rsidP="005928D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ED5F8E" w14:paraId="43C28204" w14:textId="77777777" w:rsidTr="005928D1">
        <w:trPr>
          <w:tblHeader/>
        </w:trPr>
        <w:tc>
          <w:tcPr>
            <w:tcW w:w="5000" w:type="pct"/>
            <w:tcBorders>
              <w:top w:val="single" w:sz="6" w:space="0" w:color="78A22F"/>
              <w:left w:val="nil"/>
              <w:bottom w:val="nil"/>
              <w:right w:val="nil"/>
            </w:tcBorders>
            <w:shd w:val="clear" w:color="auto" w:fill="auto"/>
          </w:tcPr>
          <w:p w14:paraId="55E44DF4" w14:textId="365C946F" w:rsidR="00ED5F8E" w:rsidRDefault="00ED5F8E" w:rsidP="005928D1">
            <w:pPr>
              <w:pStyle w:val="FigureTitle"/>
            </w:pPr>
            <w:r w:rsidRPr="00784A05">
              <w:rPr>
                <w:b w:val="0"/>
              </w:rPr>
              <w:t xml:space="preserve">Figure </w:t>
            </w:r>
            <w:r>
              <w:rPr>
                <w:b w:val="0"/>
              </w:rPr>
              <w:t>2.</w:t>
            </w:r>
            <w:r>
              <w:rPr>
                <w:b w:val="0"/>
                <w:noProof/>
              </w:rPr>
              <w:t>5</w:t>
            </w:r>
            <w:r>
              <w:tab/>
              <w:t>VET completions by students facing disadvantage have declined recently</w:t>
            </w:r>
          </w:p>
          <w:p w14:paraId="328F6FD8" w14:textId="3BF49C83" w:rsidR="00ED5F8E" w:rsidRPr="00176D3F" w:rsidRDefault="00ED5F8E" w:rsidP="00E76523">
            <w:pPr>
              <w:pStyle w:val="Subtitle"/>
            </w:pPr>
            <w:r>
              <w:t>Government</w:t>
            </w:r>
            <w:r>
              <w:noBreakHyphen/>
              <w:t>funded VET program completions, percent</w:t>
            </w:r>
            <w:r w:rsidR="009F740B">
              <w:t>age</w:t>
            </w:r>
            <w:r>
              <w:t xml:space="preserve"> change since 2009, 2009</w:t>
            </w:r>
            <w:r w:rsidR="00E76523">
              <w:t>–</w:t>
            </w:r>
            <w:r>
              <w:t>18</w:t>
            </w:r>
          </w:p>
        </w:tc>
      </w:tr>
      <w:tr w:rsidR="00ED5F8E" w14:paraId="7BAC816F" w14:textId="77777777" w:rsidTr="005928D1">
        <w:tc>
          <w:tcPr>
            <w:tcW w:w="5000" w:type="pct"/>
            <w:tcBorders>
              <w:top w:val="nil"/>
              <w:left w:val="nil"/>
              <w:bottom w:val="nil"/>
              <w:right w:val="nil"/>
            </w:tcBorders>
            <w:shd w:val="clear" w:color="auto" w:fill="auto"/>
            <w:tcMar>
              <w:top w:w="28" w:type="dxa"/>
              <w:bottom w:w="28" w:type="dxa"/>
            </w:tcMar>
          </w:tcPr>
          <w:tbl>
            <w:tblPr>
              <w:tblW w:w="8505" w:type="dxa"/>
              <w:jc w:val="center"/>
              <w:tblBorders>
                <w:top w:val="single" w:sz="6" w:space="0" w:color="F15A25" w:themeColor="accent4"/>
                <w:bottom w:val="single" w:sz="6" w:space="0" w:color="F15A25" w:themeColor="accent4"/>
              </w:tblBorders>
              <w:tblCellMar>
                <w:top w:w="28" w:type="dxa"/>
              </w:tblCellMar>
              <w:tblLook w:val="0000" w:firstRow="0" w:lastRow="0" w:firstColumn="0" w:lastColumn="0" w:noHBand="0" w:noVBand="0"/>
              <w:tblDescription w:val="Nested table used for design layout."/>
            </w:tblPr>
            <w:tblGrid>
              <w:gridCol w:w="8505"/>
            </w:tblGrid>
            <w:tr w:rsidR="00ED5F8E" w:rsidRPr="00B1465D" w14:paraId="3B42F676" w14:textId="77777777" w:rsidTr="005928D1">
              <w:trPr>
                <w:tblHeader/>
                <w:jc w:val="center"/>
              </w:trPr>
              <w:tc>
                <w:tcPr>
                  <w:tcW w:w="8505" w:type="dxa"/>
                  <w:tcBorders>
                    <w:top w:val="nil"/>
                    <w:bottom w:val="nil"/>
                  </w:tcBorders>
                </w:tcPr>
                <w:p w14:paraId="1802B769" w14:textId="4C1AA2C0" w:rsidR="00ED5F8E" w:rsidRPr="00B1465D" w:rsidRDefault="005F16B1" w:rsidP="005928D1">
                  <w:pPr>
                    <w:pStyle w:val="Figure"/>
                    <w:spacing w:before="60" w:after="60"/>
                    <w:rPr>
                      <w:rFonts w:ascii="Arial" w:hAnsi="Arial" w:cs="Arial"/>
                      <w:sz w:val="18"/>
                      <w:szCs w:val="18"/>
                    </w:rPr>
                  </w:pPr>
                  <w:r w:rsidRPr="005F16B1">
                    <w:rPr>
                      <w:rFonts w:ascii="Arial" w:hAnsi="Arial" w:cs="Arial"/>
                      <w:noProof/>
                      <w:sz w:val="18"/>
                      <w:szCs w:val="18"/>
                    </w:rPr>
                    <w:drawing>
                      <wp:inline distT="0" distB="0" distL="0" distR="0" wp14:anchorId="52BA3C36" wp14:editId="22DE7D2B">
                        <wp:extent cx="5364000" cy="2980000"/>
                        <wp:effectExtent l="0" t="0" r="8255" b="0"/>
                        <wp:docPr id="53" name="Picture 53" descr="Figure 2.5 - The number of completions by Aboriginal and Torres Strait Islanders, and persons with a disability, rose significantly from 2009 to 2014, before petering out and eventually decreasing slightly in recent years. Completions by persons living in remote or very remote areas increased between 2009 to 2010, but fell thereafter. Qualification completions by all students rose between 2009 and 2012, before falling to their 2009 lev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364000" cy="2980000"/>
                                </a:xfrm>
                                <a:prstGeom prst="rect">
                                  <a:avLst/>
                                </a:prstGeom>
                                <a:noFill/>
                                <a:ln>
                                  <a:noFill/>
                                </a:ln>
                              </pic:spPr>
                            </pic:pic>
                          </a:graphicData>
                        </a:graphic>
                      </wp:inline>
                    </w:drawing>
                  </w:r>
                </w:p>
              </w:tc>
            </w:tr>
          </w:tbl>
          <w:p w14:paraId="12F5D301" w14:textId="77777777" w:rsidR="00ED5F8E" w:rsidRDefault="00ED5F8E" w:rsidP="005928D1">
            <w:pPr>
              <w:pStyle w:val="Figure"/>
            </w:pPr>
          </w:p>
        </w:tc>
      </w:tr>
      <w:tr w:rsidR="00ED5F8E" w:rsidRPr="00176D3F" w14:paraId="1100BFF6" w14:textId="77777777" w:rsidTr="005928D1">
        <w:tc>
          <w:tcPr>
            <w:tcW w:w="5000" w:type="pct"/>
            <w:tcBorders>
              <w:top w:val="nil"/>
              <w:left w:val="nil"/>
              <w:bottom w:val="nil"/>
              <w:right w:val="nil"/>
            </w:tcBorders>
            <w:shd w:val="clear" w:color="auto" w:fill="auto"/>
          </w:tcPr>
          <w:p w14:paraId="23EE88BF" w14:textId="3158BDC3" w:rsidR="00ED5F8E" w:rsidRPr="00176D3F" w:rsidRDefault="00ED5F8E" w:rsidP="005928D1">
            <w:pPr>
              <w:pStyle w:val="Source"/>
            </w:pPr>
            <w:r>
              <w:rPr>
                <w:i/>
              </w:rPr>
              <w:t>S</w:t>
            </w:r>
            <w:r w:rsidRPr="00784A05">
              <w:rPr>
                <w:i/>
              </w:rPr>
              <w:t>ource</w:t>
            </w:r>
            <w:r w:rsidRPr="00176D3F">
              <w:t xml:space="preserve">: </w:t>
            </w:r>
            <w:r>
              <w:t xml:space="preserve">NCVER </w:t>
            </w:r>
            <w:r w:rsidR="00E85FF0" w:rsidRPr="00E85FF0">
              <w:rPr>
                <w:rFonts w:cs="Arial"/>
              </w:rPr>
              <w:t>(2019m)</w:t>
            </w:r>
            <w:r>
              <w:t>.</w:t>
            </w:r>
          </w:p>
        </w:tc>
      </w:tr>
      <w:tr w:rsidR="00ED5F8E" w14:paraId="3FF38DF5" w14:textId="77777777" w:rsidTr="005928D1">
        <w:tc>
          <w:tcPr>
            <w:tcW w:w="5000" w:type="pct"/>
            <w:tcBorders>
              <w:top w:val="nil"/>
              <w:left w:val="nil"/>
              <w:bottom w:val="single" w:sz="6" w:space="0" w:color="78A22F"/>
              <w:right w:val="nil"/>
            </w:tcBorders>
            <w:shd w:val="clear" w:color="auto" w:fill="auto"/>
          </w:tcPr>
          <w:p w14:paraId="64D0F929" w14:textId="77777777" w:rsidR="00ED5F8E" w:rsidRDefault="00ED5F8E" w:rsidP="005928D1">
            <w:pPr>
              <w:pStyle w:val="Figurespace"/>
            </w:pPr>
          </w:p>
        </w:tc>
      </w:tr>
      <w:tr w:rsidR="00ED5F8E" w:rsidRPr="000863A5" w14:paraId="11F4FD38" w14:textId="77777777" w:rsidTr="005928D1">
        <w:tc>
          <w:tcPr>
            <w:tcW w:w="5000" w:type="pct"/>
            <w:tcBorders>
              <w:top w:val="single" w:sz="6" w:space="0" w:color="78A22F"/>
              <w:left w:val="nil"/>
              <w:bottom w:val="nil"/>
              <w:right w:val="nil"/>
            </w:tcBorders>
          </w:tcPr>
          <w:p w14:paraId="7D99D7B4" w14:textId="5EE9AB8A" w:rsidR="00ED5F8E" w:rsidRPr="00626D32" w:rsidRDefault="00ED5F8E" w:rsidP="005928D1">
            <w:pPr>
              <w:pStyle w:val="BoxSpaceBelow"/>
            </w:pPr>
          </w:p>
        </w:tc>
      </w:tr>
    </w:tbl>
    <w:p w14:paraId="7EA30550" w14:textId="77777777" w:rsidR="00ED5F8E" w:rsidRDefault="00ED5F8E" w:rsidP="005928D1">
      <w:pPr>
        <w:pStyle w:val="Heading4"/>
      </w:pPr>
      <w:r>
        <w:t>Proportion of people with adequate foundation skills (Indicator 2a)</w:t>
      </w:r>
    </w:p>
    <w:p w14:paraId="4F0FC233" w14:textId="6A2954C0" w:rsidR="00ED5F8E" w:rsidRDefault="00ED5F8E" w:rsidP="005928D1">
      <w:pPr>
        <w:pStyle w:val="BodyText"/>
      </w:pPr>
      <w:r>
        <w:t xml:space="preserve">Foundation skills (such as literacy and numeracy) are essential to participate in both tertiary study (such as VET) and the labour market. The OECD’s </w:t>
      </w:r>
      <w:r w:rsidRPr="00C86D3F">
        <w:t>Survey of Adult Skills</w:t>
      </w:r>
      <w:r>
        <w:t xml:space="preserve"> uses a six</w:t>
      </w:r>
      <w:r>
        <w:noBreakHyphen/>
        <w:t xml:space="preserve">category scale to measure literacy and numeracy proficiency. The scale ranges from level 5 (the highest level of proficiency) to level 1, with an additional category below level 1 (the lowest level of proficiency). A proficiency of level 3 or above (the benchmark in Indicator 2a) is considered by COAG to be the minimum required by individuals to meet the complex demands of work and life </w:t>
      </w:r>
      <w:r w:rsidRPr="007749C3">
        <w:rPr>
          <w:szCs w:val="24"/>
        </w:rPr>
        <w:t>(DET 2012, p.</w:t>
      </w:r>
      <w:r w:rsidRPr="0031372E">
        <w:rPr>
          <w:szCs w:val="24"/>
        </w:rPr>
        <w:t> 2)</w:t>
      </w:r>
      <w:r>
        <w:t>.</w:t>
      </w:r>
    </w:p>
    <w:p w14:paraId="2A9A0D59" w14:textId="0DDF5E16" w:rsidR="00ED5F8E" w:rsidRDefault="00ED5F8E" w:rsidP="005928D1">
      <w:pPr>
        <w:pStyle w:val="BodyText"/>
      </w:pPr>
      <w:r>
        <w:t xml:space="preserve">The last OECD </w:t>
      </w:r>
      <w:r w:rsidRPr="0066561A">
        <w:t>Survey of Adult Skills</w:t>
      </w:r>
      <w:r>
        <w:t xml:space="preserve"> was conducted in 2012. That survey found that 56.4 per cent of Australians achieved a literacy level of 3 or above (above the OECD average of 50 per cent), while 45.9 per cent of Australians achieved a numeracy level of 3 or above (just below the OECD average of 46.8 per cent) (Indicator 2a) </w:t>
      </w:r>
      <w:r w:rsidRPr="00E53B37">
        <w:rPr>
          <w:szCs w:val="24"/>
        </w:rPr>
        <w:t>(OECD 2012, p. 2)</w:t>
      </w:r>
      <w:r>
        <w:t>. The results of the next survey are expected in 2023. Although more recent data on the performance of adults are not available, evidence from t</w:t>
      </w:r>
      <w:r w:rsidR="00E70D20">
        <w:t>he National Assessment Program —</w:t>
      </w:r>
      <w:r>
        <w:t xml:space="preserve"> Literacy and Numeracy and the OECD’s </w:t>
      </w:r>
      <w:r w:rsidRPr="0066561A">
        <w:t>Program for International Student Assessment</w:t>
      </w:r>
      <w:r>
        <w:t xml:space="preserve"> suggest that the literacy and numeracy skills of Australia’s school students have deteriorated over the past decade </w:t>
      </w:r>
      <w:r w:rsidR="00E85FF0" w:rsidRPr="00E85FF0">
        <w:rPr>
          <w:szCs w:val="24"/>
        </w:rPr>
        <w:t>(ACARA 2020; OECD 2019b)</w:t>
      </w:r>
      <w:r>
        <w:t>.</w:t>
      </w:r>
    </w:p>
    <w:p w14:paraId="72FEDB9B" w14:textId="77777777" w:rsidR="00ED5F8E" w:rsidRDefault="00ED5F8E" w:rsidP="005928D1">
      <w:pPr>
        <w:pStyle w:val="Heading3"/>
      </w:pPr>
      <w:r>
        <w:lastRenderedPageBreak/>
        <w:t xml:space="preserve">Relevance of skills </w:t>
      </w:r>
    </w:p>
    <w:p w14:paraId="363BC611" w14:textId="77777777" w:rsidR="00ED5F8E" w:rsidRDefault="00ED5F8E" w:rsidP="005928D1">
      <w:pPr>
        <w:pStyle w:val="Heading4"/>
        <w:spacing w:before="240"/>
      </w:pPr>
      <w:r>
        <w:t>Satisfaction with training (Indicator 1b)</w:t>
      </w:r>
    </w:p>
    <w:p w14:paraId="2E2A3E49" w14:textId="77777777" w:rsidR="00ED5F8E" w:rsidRDefault="00ED5F8E" w:rsidP="005928D1">
      <w:pPr>
        <w:pStyle w:val="BodyText"/>
      </w:pPr>
      <w:r>
        <w:t xml:space="preserve">Satisfaction with training can provide an important signal about the quality and value of VET. Employer satisfaction with all forms of training (apprenticeships and traineeships, formal qualifications as a job requirement, and unaccredited training) fell over the decade, but the extent of the fall varied according to the form of training (figure 2.6, panel a). Satisfaction with nationally recognised training fell from 86.3 per cent in 2009 to 78.8 per cent in 2019. </w:t>
      </w:r>
    </w:p>
    <w:p w14:paraId="25A454A2" w14:textId="77777777" w:rsidR="00ED5F8E" w:rsidRDefault="00ED5F8E" w:rsidP="005928D1">
      <w:pPr>
        <w:pStyle w:val="BodyText"/>
      </w:pPr>
      <w:r>
        <w:t>While not a performance indicator under the NASWD, government</w:t>
      </w:r>
      <w:r>
        <w:noBreakHyphen/>
        <w:t>funded students’ satisfaction with the overall quality of training is also lower than in 2009 (figure 2.6, panel b). Satisfaction outcomes for subject completers (those who completed at least one subject and left the VET system without obtaining a qualification) were lower than for graduates — about 80 per cent of subject completers were satisfied with the overall quality of training in 2018.</w:t>
      </w:r>
    </w:p>
    <w:p w14:paraId="2C4F83B9" w14:textId="4566A553" w:rsidR="00ED5F8E" w:rsidRDefault="00ED5F8E" w:rsidP="005928D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ED5F8E" w14:paraId="4B1EE1D7" w14:textId="77777777" w:rsidTr="005928D1">
        <w:trPr>
          <w:tblHeader/>
        </w:trPr>
        <w:tc>
          <w:tcPr>
            <w:tcW w:w="5000" w:type="pct"/>
            <w:tcBorders>
              <w:top w:val="single" w:sz="6" w:space="0" w:color="78A22F"/>
              <w:left w:val="nil"/>
              <w:bottom w:val="nil"/>
              <w:right w:val="nil"/>
            </w:tcBorders>
            <w:shd w:val="clear" w:color="auto" w:fill="auto"/>
          </w:tcPr>
          <w:p w14:paraId="017D24E1" w14:textId="4ACD7C1F" w:rsidR="00ED5F8E" w:rsidRDefault="00ED5F8E" w:rsidP="005928D1">
            <w:pPr>
              <w:pStyle w:val="FigureTitle"/>
            </w:pPr>
            <w:r w:rsidRPr="00784A05">
              <w:rPr>
                <w:b w:val="0"/>
              </w:rPr>
              <w:t xml:space="preserve">Figure </w:t>
            </w:r>
            <w:bookmarkStart w:id="53" w:name="OLE_LINK2"/>
            <w:r>
              <w:rPr>
                <w:b w:val="0"/>
              </w:rPr>
              <w:t>2.</w:t>
            </w:r>
            <w:r>
              <w:rPr>
                <w:b w:val="0"/>
                <w:noProof/>
              </w:rPr>
              <w:t>6</w:t>
            </w:r>
            <w:bookmarkEnd w:id="53"/>
            <w:r>
              <w:tab/>
              <w:t>Employer and student satisfaction with VET have dropped</w:t>
            </w:r>
          </w:p>
          <w:p w14:paraId="38FC88F5" w14:textId="77777777" w:rsidR="00ED5F8E" w:rsidRPr="00176D3F" w:rsidRDefault="00ED5F8E" w:rsidP="005928D1">
            <w:pPr>
              <w:pStyle w:val="Subtitle"/>
            </w:pPr>
            <w:r>
              <w:t>Employer satisfaction with VET, and satisfaction of government</w:t>
            </w:r>
            <w:r>
              <w:noBreakHyphen/>
              <w:t>funded graduates (per cent)</w:t>
            </w:r>
          </w:p>
        </w:tc>
      </w:tr>
      <w:tr w:rsidR="00ED5F8E" w14:paraId="66F08C79" w14:textId="77777777" w:rsidTr="005928D1">
        <w:tc>
          <w:tcPr>
            <w:tcW w:w="5000" w:type="pct"/>
            <w:tcBorders>
              <w:top w:val="nil"/>
              <w:left w:val="nil"/>
              <w:bottom w:val="nil"/>
              <w:right w:val="nil"/>
            </w:tcBorders>
            <w:shd w:val="clear" w:color="auto" w:fill="auto"/>
            <w:tcMar>
              <w:top w:w="28" w:type="dxa"/>
              <w:bottom w:w="28" w:type="dxa"/>
            </w:tcMar>
          </w:tcPr>
          <w:tbl>
            <w:tblPr>
              <w:tblW w:w="8505"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4377"/>
              <w:gridCol w:w="4128"/>
            </w:tblGrid>
            <w:tr w:rsidR="00ED5F8E" w:rsidRPr="00B1465D" w14:paraId="2DC9F2EB" w14:textId="77777777" w:rsidTr="005928D1">
              <w:trPr>
                <w:trHeight w:val="225"/>
                <w:tblHeader/>
                <w:jc w:val="center"/>
              </w:trPr>
              <w:tc>
                <w:tcPr>
                  <w:tcW w:w="2566" w:type="pct"/>
                  <w:tcBorders>
                    <w:top w:val="nil"/>
                    <w:bottom w:val="nil"/>
                  </w:tcBorders>
                </w:tcPr>
                <w:p w14:paraId="7ACADB4E" w14:textId="77777777" w:rsidR="00ED5F8E" w:rsidRPr="00B1465D" w:rsidRDefault="00ED5F8E" w:rsidP="00ED5F8E">
                  <w:pPr>
                    <w:pStyle w:val="Figure"/>
                    <w:numPr>
                      <w:ilvl w:val="0"/>
                      <w:numId w:val="23"/>
                    </w:numPr>
                    <w:spacing w:before="60" w:after="60"/>
                    <w:rPr>
                      <w:rFonts w:ascii="Arial" w:hAnsi="Arial" w:cs="Arial"/>
                      <w:sz w:val="18"/>
                      <w:szCs w:val="18"/>
                    </w:rPr>
                  </w:pPr>
                  <w:r w:rsidRPr="008513DB">
                    <w:rPr>
                      <w:rFonts w:ascii="Arial" w:hAnsi="Arial" w:cs="Arial"/>
                      <w:sz w:val="18"/>
                      <w:szCs w:val="18"/>
                    </w:rPr>
                    <w:t>Employer satisfaction</w:t>
                  </w:r>
                </w:p>
              </w:tc>
              <w:tc>
                <w:tcPr>
                  <w:tcW w:w="2434" w:type="pct"/>
                  <w:tcBorders>
                    <w:top w:val="nil"/>
                    <w:bottom w:val="nil"/>
                  </w:tcBorders>
                </w:tcPr>
                <w:p w14:paraId="534C363F" w14:textId="77777777" w:rsidR="00ED5F8E" w:rsidRPr="00B1465D" w:rsidRDefault="00ED5F8E" w:rsidP="00ED5F8E">
                  <w:pPr>
                    <w:pStyle w:val="Figure"/>
                    <w:numPr>
                      <w:ilvl w:val="0"/>
                      <w:numId w:val="23"/>
                    </w:numPr>
                    <w:spacing w:before="60" w:after="60"/>
                    <w:rPr>
                      <w:rFonts w:ascii="Arial" w:hAnsi="Arial" w:cs="Arial"/>
                      <w:sz w:val="18"/>
                      <w:szCs w:val="18"/>
                    </w:rPr>
                  </w:pPr>
                  <w:r w:rsidRPr="001B7AEB">
                    <w:rPr>
                      <w:rFonts w:ascii="Arial" w:hAnsi="Arial" w:cs="Arial"/>
                      <w:sz w:val="18"/>
                      <w:szCs w:val="18"/>
                    </w:rPr>
                    <w:t>Student satisfaction</w:t>
                  </w:r>
                </w:p>
              </w:tc>
            </w:tr>
            <w:tr w:rsidR="00ED5F8E" w:rsidRPr="00B1465D" w14:paraId="42C8B2CF" w14:textId="77777777" w:rsidTr="005928D1">
              <w:tblPrEx>
                <w:tblCellMar>
                  <w:left w:w="108" w:type="dxa"/>
                  <w:right w:w="108" w:type="dxa"/>
                </w:tblCellMar>
              </w:tblPrEx>
              <w:trPr>
                <w:trHeight w:val="225"/>
                <w:tblHeader/>
                <w:jc w:val="center"/>
              </w:trPr>
              <w:tc>
                <w:tcPr>
                  <w:tcW w:w="2566" w:type="pct"/>
                  <w:tcBorders>
                    <w:top w:val="nil"/>
                    <w:bottom w:val="nil"/>
                  </w:tcBorders>
                </w:tcPr>
                <w:p w14:paraId="3778E7A8" w14:textId="77777777" w:rsidR="00ED5F8E" w:rsidRPr="00B1465D" w:rsidRDefault="00ED5F8E" w:rsidP="005928D1">
                  <w:pPr>
                    <w:pStyle w:val="Figure"/>
                    <w:spacing w:before="60" w:after="60"/>
                    <w:rPr>
                      <w:rFonts w:ascii="Arial" w:hAnsi="Arial" w:cs="Arial"/>
                      <w:sz w:val="18"/>
                      <w:szCs w:val="18"/>
                    </w:rPr>
                  </w:pPr>
                  <w:r>
                    <w:rPr>
                      <w:noProof/>
                    </w:rPr>
                    <w:drawing>
                      <wp:inline distT="0" distB="0" distL="0" distR="0" wp14:anchorId="3E6A76B8" wp14:editId="06B41DF5">
                        <wp:extent cx="2716102" cy="3004457"/>
                        <wp:effectExtent l="0" t="0" r="8255" b="5715"/>
                        <wp:docPr id="25" name="Picture 3" descr="Left panel:&#10;Employer satisfaction with the following fell from 2009 to 2019:&#10;- formal vocational qualifications as a job requirement&#10;- apprenticeships or traineeships&#10;- nationally recognised training&#10;- unaccredited training.&#10;" title="Figure 2.6 - Employer and student satisfaction with VET have dropped">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9F0BF9DF-867B-4D37-B5F3-9188093A00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9F0BF9DF-867B-4D37-B5F3-9188093A0097}"/>
                                    </a:ext>
                                  </a:extLst>
                                </pic:cNvPr>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785875" cy="3081637"/>
                                </a:xfrm>
                                <a:prstGeom prst="rect">
                                  <a:avLst/>
                                </a:prstGeom>
                                <a:noFill/>
                              </pic:spPr>
                            </pic:pic>
                          </a:graphicData>
                        </a:graphic>
                      </wp:inline>
                    </w:drawing>
                  </w:r>
                </w:p>
              </w:tc>
              <w:tc>
                <w:tcPr>
                  <w:tcW w:w="2434" w:type="pct"/>
                  <w:tcBorders>
                    <w:top w:val="nil"/>
                    <w:bottom w:val="nil"/>
                  </w:tcBorders>
                </w:tcPr>
                <w:p w14:paraId="345BDA0B" w14:textId="77777777" w:rsidR="00ED5F8E" w:rsidRPr="00B1465D" w:rsidRDefault="00ED5F8E" w:rsidP="005928D1">
                  <w:pPr>
                    <w:pStyle w:val="Figure"/>
                    <w:spacing w:before="60" w:after="60"/>
                    <w:rPr>
                      <w:rFonts w:ascii="Arial" w:hAnsi="Arial" w:cs="Arial"/>
                      <w:sz w:val="18"/>
                      <w:szCs w:val="18"/>
                    </w:rPr>
                  </w:pPr>
                  <w:r>
                    <w:rPr>
                      <w:noProof/>
                    </w:rPr>
                    <w:drawing>
                      <wp:inline distT="0" distB="0" distL="0" distR="0" wp14:anchorId="1B7C454E" wp14:editId="2D285830">
                        <wp:extent cx="2561792" cy="2960914"/>
                        <wp:effectExtent l="0" t="0" r="0" b="0"/>
                        <wp:docPr id="26" name="Picture 5" descr="Right panel:&#10;Student satisfaction fell sharply between 2019 and 2016, before rebounding somewhat.&#10;" title="Figure 2.6 - Employer and student satisfaction with VET have dropped">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B470801F-7F78-4376-A620-A635A7578F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B470801F-7F78-4376-A620-A635A7578FAC}"/>
                                    </a:ext>
                                  </a:extLst>
                                </pic:cNvPr>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613177" cy="3020305"/>
                                </a:xfrm>
                                <a:prstGeom prst="rect">
                                  <a:avLst/>
                                </a:prstGeom>
                                <a:noFill/>
                              </pic:spPr>
                            </pic:pic>
                          </a:graphicData>
                        </a:graphic>
                      </wp:inline>
                    </w:drawing>
                  </w:r>
                </w:p>
              </w:tc>
            </w:tr>
          </w:tbl>
          <w:p w14:paraId="28808EBC" w14:textId="77777777" w:rsidR="00ED5F8E" w:rsidRDefault="00ED5F8E" w:rsidP="005928D1">
            <w:pPr>
              <w:pStyle w:val="Figure"/>
            </w:pPr>
          </w:p>
        </w:tc>
      </w:tr>
      <w:tr w:rsidR="00ED5F8E" w:rsidRPr="00176D3F" w14:paraId="71A58834" w14:textId="77777777" w:rsidTr="005928D1">
        <w:tc>
          <w:tcPr>
            <w:tcW w:w="5000" w:type="pct"/>
            <w:tcBorders>
              <w:top w:val="nil"/>
              <w:left w:val="nil"/>
              <w:bottom w:val="nil"/>
              <w:right w:val="nil"/>
            </w:tcBorders>
            <w:shd w:val="clear" w:color="auto" w:fill="auto"/>
          </w:tcPr>
          <w:p w14:paraId="3549F76B" w14:textId="520FC1AF" w:rsidR="00ED5F8E" w:rsidRPr="00176D3F" w:rsidRDefault="00ED5F8E" w:rsidP="005928D1">
            <w:pPr>
              <w:pStyle w:val="Source"/>
            </w:pPr>
            <w:r>
              <w:rPr>
                <w:i/>
              </w:rPr>
              <w:t>S</w:t>
            </w:r>
            <w:r w:rsidRPr="00784A05">
              <w:rPr>
                <w:i/>
              </w:rPr>
              <w:t>ource</w:t>
            </w:r>
            <w:r>
              <w:rPr>
                <w:i/>
              </w:rPr>
              <w:t>s</w:t>
            </w:r>
            <w:r w:rsidRPr="00176D3F">
              <w:t>:</w:t>
            </w:r>
            <w:r>
              <w:t xml:space="preserve"> NCVER </w:t>
            </w:r>
            <w:r w:rsidR="00E85FF0" w:rsidRPr="00E85FF0">
              <w:rPr>
                <w:rFonts w:cs="Arial"/>
              </w:rPr>
              <w:t>(2018c, 2019c)</w:t>
            </w:r>
            <w:r>
              <w:t>.</w:t>
            </w:r>
          </w:p>
        </w:tc>
      </w:tr>
      <w:tr w:rsidR="00ED5F8E" w14:paraId="6E260839" w14:textId="77777777" w:rsidTr="005928D1">
        <w:tc>
          <w:tcPr>
            <w:tcW w:w="5000" w:type="pct"/>
            <w:tcBorders>
              <w:top w:val="nil"/>
              <w:left w:val="nil"/>
              <w:bottom w:val="single" w:sz="6" w:space="0" w:color="78A22F"/>
              <w:right w:val="nil"/>
            </w:tcBorders>
            <w:shd w:val="clear" w:color="auto" w:fill="auto"/>
          </w:tcPr>
          <w:p w14:paraId="766725E7" w14:textId="77777777" w:rsidR="00ED5F8E" w:rsidRDefault="00ED5F8E" w:rsidP="005928D1">
            <w:pPr>
              <w:pStyle w:val="Figurespace"/>
            </w:pPr>
          </w:p>
        </w:tc>
      </w:tr>
      <w:tr w:rsidR="00ED5F8E" w:rsidRPr="000863A5" w14:paraId="2CB62138" w14:textId="77777777" w:rsidTr="005928D1">
        <w:tc>
          <w:tcPr>
            <w:tcW w:w="5000" w:type="pct"/>
            <w:tcBorders>
              <w:top w:val="single" w:sz="6" w:space="0" w:color="78A22F"/>
              <w:left w:val="nil"/>
              <w:bottom w:val="nil"/>
              <w:right w:val="nil"/>
            </w:tcBorders>
          </w:tcPr>
          <w:p w14:paraId="441675E8" w14:textId="0DE132FA" w:rsidR="00ED5F8E" w:rsidRPr="00626D32" w:rsidRDefault="00ED5F8E" w:rsidP="005928D1">
            <w:pPr>
              <w:pStyle w:val="BoxSpaceBelow"/>
            </w:pPr>
          </w:p>
        </w:tc>
      </w:tr>
    </w:tbl>
    <w:p w14:paraId="62253650" w14:textId="77777777" w:rsidR="00ED5F8E" w:rsidRDefault="00ED5F8E" w:rsidP="005928D1">
      <w:pPr>
        <w:pStyle w:val="Heading4"/>
      </w:pPr>
      <w:r>
        <w:lastRenderedPageBreak/>
        <w:t>Relevance of qualifications to employment</w:t>
      </w:r>
    </w:p>
    <w:p w14:paraId="48A17427" w14:textId="2EBDA2AF" w:rsidR="00ED5F8E" w:rsidRDefault="00ED5F8E" w:rsidP="005928D1">
      <w:pPr>
        <w:pStyle w:val="BodyText"/>
      </w:pPr>
      <w:r>
        <w:t>The relevance of an individual’s qualification to their job can indicate whether the skills taught in the qualification are valued. The proportion of people with a Certificate III/IV degree as their highest qualification working in the field of their qualification rose from 61.1 per cent in 2010</w:t>
      </w:r>
      <w:r>
        <w:noBreakHyphen/>
        <w:t xml:space="preserve">11 to 73.9 per cent in 2015 </w:t>
      </w:r>
      <w:r w:rsidRPr="0051392D">
        <w:rPr>
          <w:szCs w:val="24"/>
        </w:rPr>
        <w:t>(ABS 2012, 2016)</w:t>
      </w:r>
      <w:r>
        <w:t>.</w:t>
      </w:r>
      <w:r w:rsidRPr="001848F5">
        <w:t xml:space="preserve"> </w:t>
      </w:r>
    </w:p>
    <w:p w14:paraId="74F1D4E1" w14:textId="664D2200" w:rsidR="00ED5F8E" w:rsidRPr="00513107" w:rsidRDefault="00ED5F8E" w:rsidP="005928D1">
      <w:pPr>
        <w:pStyle w:val="BoxSpaceAbove"/>
        <w:rPr>
          <w:rStyle w:val="BodyTextChar"/>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ED5F8E" w14:paraId="7212DA28" w14:textId="77777777" w:rsidTr="005928D1">
        <w:trPr>
          <w:cantSplit/>
          <w:tblHeader/>
        </w:trPr>
        <w:tc>
          <w:tcPr>
            <w:tcW w:w="5000" w:type="pct"/>
            <w:tcBorders>
              <w:top w:val="single" w:sz="6" w:space="0" w:color="78A22F" w:themeColor="accent1"/>
              <w:left w:val="nil"/>
              <w:bottom w:val="nil"/>
              <w:right w:val="nil"/>
            </w:tcBorders>
            <w:shd w:val="clear" w:color="auto" w:fill="F2F2F2" w:themeFill="background1" w:themeFillShade="F2"/>
            <w:tcMar>
              <w:left w:w="170" w:type="dxa"/>
              <w:right w:w="170" w:type="dxa"/>
            </w:tcMar>
          </w:tcPr>
          <w:p w14:paraId="7C80BE56" w14:textId="1CB06FEA" w:rsidR="00ED5F8E" w:rsidRPr="00CE4C64" w:rsidRDefault="00ED5F8E" w:rsidP="005928D1">
            <w:pPr>
              <w:pStyle w:val="FindingTitle"/>
              <w:spacing w:before="120"/>
              <w:rPr>
                <w:noProof/>
              </w:rPr>
            </w:pPr>
            <w:r>
              <w:t>INTERIM Finding 2.</w:t>
            </w:r>
            <w:r>
              <w:rPr>
                <w:noProof/>
              </w:rPr>
              <w:t>1 — NASWD PERFORMANCE FRAMEWORK</w:t>
            </w:r>
          </w:p>
        </w:tc>
      </w:tr>
      <w:tr w:rsidR="00ED5F8E" w:rsidRPr="00750BE2" w14:paraId="62FB7FA1" w14:textId="77777777" w:rsidTr="005928D1">
        <w:trPr>
          <w:cantSplit/>
        </w:trPr>
        <w:tc>
          <w:tcPr>
            <w:tcW w:w="5000" w:type="pct"/>
            <w:tcBorders>
              <w:top w:val="nil"/>
              <w:left w:val="nil"/>
              <w:bottom w:val="nil"/>
              <w:right w:val="nil"/>
            </w:tcBorders>
            <w:shd w:val="clear" w:color="auto" w:fill="F2F2F2" w:themeFill="background1" w:themeFillShade="F2"/>
            <w:tcMar>
              <w:left w:w="170" w:type="dxa"/>
              <w:right w:w="170" w:type="dxa"/>
            </w:tcMar>
          </w:tcPr>
          <w:p w14:paraId="5848268B" w14:textId="77777777" w:rsidR="00ED5F8E" w:rsidRDefault="00ED5F8E" w:rsidP="005928D1">
            <w:pPr>
              <w:pStyle w:val="Finding"/>
            </w:pPr>
            <w:r>
              <w:t xml:space="preserve">Governments’ targets on skills formation will not be met. Progress against other performance measures, such as employer satisfaction and improvements in employment and education status, is mixed. </w:t>
            </w:r>
          </w:p>
        </w:tc>
      </w:tr>
      <w:tr w:rsidR="00ED5F8E" w14:paraId="1E58DD97" w14:textId="77777777" w:rsidTr="005928D1">
        <w:trPr>
          <w:cantSplit/>
        </w:trPr>
        <w:tc>
          <w:tcPr>
            <w:tcW w:w="5000" w:type="pct"/>
            <w:tcBorders>
              <w:top w:val="nil"/>
              <w:left w:val="nil"/>
              <w:bottom w:val="single" w:sz="6" w:space="0" w:color="78A22F" w:themeColor="accent1"/>
              <w:right w:val="nil"/>
            </w:tcBorders>
            <w:shd w:val="clear" w:color="auto" w:fill="F2F2F2" w:themeFill="background1" w:themeFillShade="F2"/>
            <w:tcMar>
              <w:left w:w="170" w:type="dxa"/>
              <w:right w:w="170" w:type="dxa"/>
            </w:tcMar>
          </w:tcPr>
          <w:p w14:paraId="655C3B39" w14:textId="77777777" w:rsidR="00ED5F8E" w:rsidRDefault="00ED5F8E" w:rsidP="005928D1">
            <w:pPr>
              <w:pStyle w:val="Space"/>
              <w:keepLines/>
            </w:pPr>
          </w:p>
        </w:tc>
      </w:tr>
      <w:tr w:rsidR="00ED5F8E" w:rsidRPr="000863A5" w14:paraId="08106F26" w14:textId="77777777" w:rsidTr="005928D1">
        <w:trPr>
          <w:cantSplit/>
        </w:trPr>
        <w:tc>
          <w:tcPr>
            <w:tcW w:w="5000" w:type="pct"/>
            <w:tcBorders>
              <w:top w:val="single" w:sz="6" w:space="0" w:color="78A22F" w:themeColor="accent1"/>
              <w:left w:val="nil"/>
              <w:bottom w:val="nil"/>
              <w:right w:val="nil"/>
            </w:tcBorders>
            <w:tcMar>
              <w:left w:w="170" w:type="dxa"/>
              <w:right w:w="170" w:type="dxa"/>
            </w:tcMar>
          </w:tcPr>
          <w:p w14:paraId="5239A233" w14:textId="381E4CDE" w:rsidR="00ED5F8E" w:rsidRPr="00626D32" w:rsidRDefault="00ED5F8E" w:rsidP="005928D1">
            <w:pPr>
              <w:pStyle w:val="BoxSpaceBelow"/>
              <w:keepLines/>
            </w:pPr>
          </w:p>
        </w:tc>
      </w:tr>
    </w:tbl>
    <w:p w14:paraId="7984B881" w14:textId="6A283C7A" w:rsidR="00ED5F8E" w:rsidRDefault="00ED5F8E" w:rsidP="005928D1">
      <w:pPr>
        <w:pStyle w:val="Heading2"/>
      </w:pPr>
      <w:bookmarkStart w:id="54" w:name="_Toc41645024"/>
      <w:r>
        <w:t>2.</w:t>
      </w:r>
      <w:r>
        <w:rPr>
          <w:noProof/>
        </w:rPr>
        <w:t>3</w:t>
      </w:r>
      <w:r>
        <w:tab/>
        <w:t>Progress on reform directions</w:t>
      </w:r>
      <w:bookmarkEnd w:id="54"/>
    </w:p>
    <w:p w14:paraId="73A71370" w14:textId="77777777" w:rsidR="00ED5F8E" w:rsidRPr="00C41A2F" w:rsidRDefault="00ED5F8E" w:rsidP="005928D1">
      <w:pPr>
        <w:pStyle w:val="BodyText"/>
      </w:pPr>
      <w:r>
        <w:t>There has been s</w:t>
      </w:r>
      <w:r w:rsidDel="00953C5F">
        <w:t>ome</w:t>
      </w:r>
      <w:r>
        <w:t xml:space="preserve"> progress against the NASWD’s reform directions (box 2.1), as outlined below. Progress to streamline support for apprenticeships is considered in chapter 7, which discusses coordination and streamlining opportunities across the system.</w:t>
      </w:r>
    </w:p>
    <w:p w14:paraId="6BA1A326" w14:textId="77777777" w:rsidR="00ED5F8E" w:rsidRDefault="00ED5F8E" w:rsidP="005928D1">
      <w:pPr>
        <w:pStyle w:val="Heading3"/>
      </w:pPr>
      <w:r>
        <w:t xml:space="preserve">Improving access to VET (NASWD clauses </w:t>
      </w:r>
      <w:r w:rsidRPr="0093212F">
        <w:t>25 a and b)</w:t>
      </w:r>
    </w:p>
    <w:p w14:paraId="32FCE590" w14:textId="77777777" w:rsidR="00ED5F8E" w:rsidRDefault="00ED5F8E" w:rsidP="005928D1">
      <w:pPr>
        <w:pStyle w:val="BodyText"/>
      </w:pPr>
      <w:r>
        <w:t>Governments sought to improve access, especially for students facing disadvantage, and help achieve the NASWD targets by introducing a national training entitlement (a guaranteed subsidised training place for all working</w:t>
      </w:r>
      <w:r>
        <w:noBreakHyphen/>
        <w:t xml:space="preserve">age Australians undertaking their first Certificate III or above qualification) and extending the availability of income contingent student loans. </w:t>
      </w:r>
    </w:p>
    <w:p w14:paraId="2AFF896D" w14:textId="1E97D38A" w:rsidR="00ED5F8E" w:rsidRDefault="00ED5F8E" w:rsidP="005928D1">
      <w:pPr>
        <w:pStyle w:val="BodyText"/>
      </w:pPr>
      <w:r>
        <w:t>The Australian Government expanded access to the student loan scheme, VET FEE</w:t>
      </w:r>
      <w:r>
        <w:noBreakHyphen/>
        <w:t>HELP, in 2013 by removing</w:t>
      </w:r>
      <w:r w:rsidDel="004C0CEA">
        <w:t xml:space="preserve"> </w:t>
      </w:r>
      <w:r>
        <w:t>the restriction that loans could only be offered for Diploma and Graduate Diploma</w:t>
      </w:r>
      <w:r w:rsidDel="003F5460">
        <w:t xml:space="preserve"> </w:t>
      </w:r>
      <w:r>
        <w:t xml:space="preserve">qualifications with articulation (credit transfer) arrangements with a higher education provider. Upon its expansion, the Australian Government also removed the 20 per cent loan fee applying to subsidised training places and streamlined other administrative requirements </w:t>
      </w:r>
      <w:r w:rsidRPr="00853E60">
        <w:rPr>
          <w:szCs w:val="24"/>
        </w:rPr>
        <w:t>(DIISRTE 2012)</w:t>
      </w:r>
      <w:r>
        <w:t xml:space="preserve">. Governments intended that this initiative would work with any offer of entitlements above the minimum Certificate III level to promote competition in the market </w:t>
      </w:r>
      <w:r w:rsidRPr="001267B4">
        <w:rPr>
          <w:szCs w:val="24"/>
        </w:rPr>
        <w:t>(Saccaro and Wright 2018)</w:t>
      </w:r>
      <w:r>
        <w:t xml:space="preserve">. </w:t>
      </w:r>
    </w:p>
    <w:p w14:paraId="2847D259" w14:textId="06EED153" w:rsidR="00ED5F8E" w:rsidRDefault="00ED5F8E" w:rsidP="005928D1">
      <w:pPr>
        <w:pStyle w:val="BodyText"/>
      </w:pPr>
      <w:r>
        <w:t>In addition to reducing financial barriers to training, the national training entitlement and expanded loans scheme were intended to promote a more responsive training market through ‘user choice’</w:t>
      </w:r>
      <w:r>
        <w:noBreakHyphen/>
        <w:t xml:space="preserve">led competition, with students permitted to choose their preferred training provider </w:t>
      </w:r>
      <w:r w:rsidR="00E85FF0" w:rsidRPr="00E85FF0">
        <w:rPr>
          <w:szCs w:val="24"/>
        </w:rPr>
        <w:t>(Bowman and McKenna 2016a; COAG 2012b)</w:t>
      </w:r>
      <w:r>
        <w:t xml:space="preserve">. </w:t>
      </w:r>
    </w:p>
    <w:p w14:paraId="665D5933" w14:textId="77777777" w:rsidR="00ED5F8E" w:rsidRDefault="00ED5F8E" w:rsidP="005928D1">
      <w:pPr>
        <w:pStyle w:val="Heading4"/>
      </w:pPr>
      <w:r>
        <w:lastRenderedPageBreak/>
        <w:t>A national, but not uniform, training entitlement</w:t>
      </w:r>
    </w:p>
    <w:p w14:paraId="2633F490" w14:textId="77777777" w:rsidR="00ED5F8E" w:rsidRDefault="00ED5F8E" w:rsidP="005928D1">
      <w:pPr>
        <w:pStyle w:val="BodyText"/>
      </w:pPr>
      <w:r>
        <w:t xml:space="preserve">COAG agreed in the 2012 </w:t>
      </w:r>
      <w:r w:rsidRPr="00FF0E6F">
        <w:rPr>
          <w:i/>
        </w:rPr>
        <w:t>National Partnership Agreement on Skills Reform</w:t>
      </w:r>
      <w:r>
        <w:t xml:space="preserve"> that jurisdictions would introduce or strengthen entitlement schemes based on the following essential criteria: </w:t>
      </w:r>
    </w:p>
    <w:p w14:paraId="3239F588" w14:textId="77777777" w:rsidR="00ED5F8E" w:rsidRDefault="00ED5F8E" w:rsidP="005928D1">
      <w:pPr>
        <w:pStyle w:val="ListBullet"/>
      </w:pPr>
      <w:r>
        <w:t>the entitlement was to be available as a minimum to all working</w:t>
      </w:r>
      <w:r>
        <w:noBreakHyphen/>
        <w:t>age Australians without a Certificate III or higher qualification subject to meeting any State (or Territory) eligibility criteria</w:t>
      </w:r>
    </w:p>
    <w:p w14:paraId="748D253D" w14:textId="77777777" w:rsidR="00ED5F8E" w:rsidRDefault="00ED5F8E" w:rsidP="005928D1">
      <w:pPr>
        <w:pStyle w:val="ListBullet"/>
      </w:pPr>
      <w:r>
        <w:t>schemes should cover foundation skills or lower qualifications contained within a Certificate III</w:t>
      </w:r>
    </w:p>
    <w:p w14:paraId="65DA9642" w14:textId="4996900E" w:rsidR="00ED5F8E" w:rsidRDefault="00ED5F8E" w:rsidP="005928D1">
      <w:pPr>
        <w:pStyle w:val="ListBullet"/>
      </w:pPr>
      <w:r>
        <w:t xml:space="preserve">schemes should be open to any registered training organisation (RTO), public or private, provided they meet state criteria for provision of subsidised services </w:t>
      </w:r>
      <w:r w:rsidR="00E85FF0" w:rsidRPr="00E85FF0">
        <w:rPr>
          <w:szCs w:val="24"/>
        </w:rPr>
        <w:t>(COAG 2012d)</w:t>
      </w:r>
      <w:r>
        <w:t xml:space="preserve">. </w:t>
      </w:r>
    </w:p>
    <w:p w14:paraId="0DC360FC" w14:textId="77777777" w:rsidR="00ED5F8E" w:rsidRDefault="00ED5F8E" w:rsidP="005928D1">
      <w:pPr>
        <w:pStyle w:val="BodyText"/>
      </w:pPr>
      <w:r>
        <w:t>Beyond these requirements, the design and implementation of entitlement schemes were left to each State and Territory government to decide.</w:t>
      </w:r>
    </w:p>
    <w:p w14:paraId="1B6C5274" w14:textId="77777777" w:rsidR="00ED5F8E" w:rsidRDefault="00ED5F8E" w:rsidP="005928D1">
      <w:pPr>
        <w:pStyle w:val="BodyText"/>
      </w:pPr>
      <w:r>
        <w:t>Jurisdictions implemented the national entitlement in different ways and at different times. Victoria and South Australia, the first two states to introduce entitlements, had schemes most closely aligned to the idea of demand</w:t>
      </w:r>
      <w:r>
        <w:noBreakHyphen/>
        <w:t>led services, and at first, did not restrict course selection or cap the number of government</w:t>
      </w:r>
      <w:r w:rsidRPr="0033067A">
        <w:noBreakHyphen/>
      </w:r>
      <w:r>
        <w:t xml:space="preserve">funded places. </w:t>
      </w:r>
    </w:p>
    <w:p w14:paraId="25A3FABE" w14:textId="01A34734" w:rsidR="00ED5F8E" w:rsidRDefault="00ED5F8E" w:rsidP="005928D1">
      <w:pPr>
        <w:pStyle w:val="BodyText"/>
      </w:pPr>
      <w:r>
        <w:t xml:space="preserve">Victoria and South Australia tightened their schemes in 2011 and 2013, respectively, due to concerns on such issues as the public value of some subsidised training, higher than expected costs, and unscrupulous conduct by a few providers </w:t>
      </w:r>
      <w:r w:rsidRPr="00F70F70">
        <w:rPr>
          <w:szCs w:val="24"/>
        </w:rPr>
        <w:t>(ACIL Allen Consulting 2015a; DEECD (Vic)</w:t>
      </w:r>
      <w:r w:rsidRPr="00F974FE">
        <w:rPr>
          <w:szCs w:val="24"/>
        </w:rPr>
        <w:t> 2012; Hetherington and Rust</w:t>
      </w:r>
      <w:r w:rsidRPr="00F70F70">
        <w:rPr>
          <w:szCs w:val="24"/>
        </w:rPr>
        <w:t> 2013)</w:t>
      </w:r>
      <w:r>
        <w:t xml:space="preserve">. Victoria’s and South Australia’s experience influenced the design of subsidy schemes elsewhere. Notably, governments shifted from supporting competition through greater user choice to a more managed market, which saw greater use of contestable government contracts. </w:t>
      </w:r>
    </w:p>
    <w:p w14:paraId="1ED71342" w14:textId="77777777" w:rsidR="00ED5F8E" w:rsidRDefault="00ED5F8E" w:rsidP="005928D1">
      <w:pPr>
        <w:pStyle w:val="BodyText"/>
      </w:pPr>
      <w:r>
        <w:t>Since 2015, all jurisdictions have restricted entitlements to cover only courses deemed to meet industry skills needs. (The availability of income contingent loans has also been restricted to include only courses reflecting employment goals and skills needs.) Entitlement schemes (as is the case for other course subsidy programs) differ across States and Territories with respect to student eligibility, provider requirements and subsidy rates. Students can still choose between providers, but only courses from a pre</w:t>
      </w:r>
      <w:r>
        <w:noBreakHyphen/>
        <w:t xml:space="preserve">selected list. </w:t>
      </w:r>
    </w:p>
    <w:p w14:paraId="3C0A8259" w14:textId="3D01B80A" w:rsidR="00ED5F8E" w:rsidRDefault="00ED5F8E" w:rsidP="005928D1">
      <w:pPr>
        <w:pStyle w:val="BodyText"/>
      </w:pPr>
      <w:r>
        <w:t xml:space="preserve">The extent of user choice is difficult to discern. Although not directly attributable to the NASWD, some jurisdictions adjusted subsidy models to introduce greater competition and choice, albeit in a more gradual fashion </w:t>
      </w:r>
      <w:r w:rsidR="00E85FF0" w:rsidRPr="00E85FF0">
        <w:rPr>
          <w:szCs w:val="24"/>
        </w:rPr>
        <w:t>(NCVER 2019h)</w:t>
      </w:r>
      <w:r>
        <w:t xml:space="preserve">. </w:t>
      </w:r>
    </w:p>
    <w:p w14:paraId="7A377316" w14:textId="77777777" w:rsidR="00ED5F8E" w:rsidRDefault="00ED5F8E" w:rsidP="005928D1">
      <w:pPr>
        <w:pStyle w:val="Heading5"/>
      </w:pPr>
      <w:r>
        <w:lastRenderedPageBreak/>
        <w:t>Impact on training participation</w:t>
      </w:r>
    </w:p>
    <w:p w14:paraId="3C46FC44" w14:textId="77777777" w:rsidR="00ED5F8E" w:rsidRDefault="00ED5F8E" w:rsidP="005928D1">
      <w:pPr>
        <w:pStyle w:val="BodyText"/>
      </w:pPr>
      <w:r>
        <w:t>While many factors influence enrolments in VET courses, it is clear that introduction of the national training entitlement in Victoria and South Australia — and subsequent changes — was accompanied by a surge, then a decline, in training (figure 2.7).</w:t>
      </w:r>
    </w:p>
    <w:p w14:paraId="0A489E7D" w14:textId="72182329" w:rsidR="00ED5F8E" w:rsidRDefault="00ED5F8E" w:rsidP="005928D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ED5F8E" w14:paraId="355EF9CF" w14:textId="77777777" w:rsidTr="005928D1">
        <w:trPr>
          <w:tblHeader/>
        </w:trPr>
        <w:tc>
          <w:tcPr>
            <w:tcW w:w="5000" w:type="pct"/>
            <w:tcBorders>
              <w:top w:val="single" w:sz="6" w:space="0" w:color="78A22F"/>
              <w:left w:val="nil"/>
              <w:bottom w:val="nil"/>
              <w:right w:val="nil"/>
            </w:tcBorders>
            <w:shd w:val="clear" w:color="auto" w:fill="auto"/>
          </w:tcPr>
          <w:p w14:paraId="1EF4D676" w14:textId="63F67012" w:rsidR="00ED5F8E" w:rsidRDefault="00ED5F8E" w:rsidP="005928D1">
            <w:pPr>
              <w:pStyle w:val="FigureTitle"/>
            </w:pPr>
            <w:r w:rsidRPr="00784A05">
              <w:rPr>
                <w:b w:val="0"/>
              </w:rPr>
              <w:t xml:space="preserve">Figure </w:t>
            </w:r>
            <w:r>
              <w:rPr>
                <w:b w:val="0"/>
              </w:rPr>
              <w:t>2.</w:t>
            </w:r>
            <w:r>
              <w:rPr>
                <w:b w:val="0"/>
                <w:noProof/>
              </w:rPr>
              <w:t>7</w:t>
            </w:r>
            <w:r>
              <w:tab/>
              <w:t>Government</w:t>
            </w:r>
            <w:r>
              <w:noBreakHyphen/>
              <w:t>funded training increased after the entitlement in some jurisdictions</w:t>
            </w:r>
          </w:p>
          <w:p w14:paraId="31D4376C" w14:textId="77777777" w:rsidR="00ED5F8E" w:rsidRPr="00176D3F" w:rsidRDefault="00ED5F8E" w:rsidP="005928D1">
            <w:pPr>
              <w:pStyle w:val="Subtitle"/>
            </w:pPr>
            <w:r>
              <w:t>Indexed hours of training delivery, 2008–2018</w:t>
            </w:r>
            <w:r>
              <w:rPr>
                <w:rStyle w:val="NoteLabel"/>
              </w:rPr>
              <w:t>a</w:t>
            </w:r>
          </w:p>
        </w:tc>
      </w:tr>
      <w:tr w:rsidR="00ED5F8E" w14:paraId="6590A78C" w14:textId="77777777" w:rsidTr="005928D1">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4252"/>
              <w:gridCol w:w="4252"/>
            </w:tblGrid>
            <w:tr w:rsidR="00ED5F8E" w:rsidRPr="00B1465D" w14:paraId="18093C32" w14:textId="77777777" w:rsidTr="005928D1">
              <w:trPr>
                <w:trHeight w:val="139"/>
                <w:tblHeader/>
                <w:jc w:val="center"/>
              </w:trPr>
              <w:tc>
                <w:tcPr>
                  <w:tcW w:w="2500" w:type="pct"/>
                  <w:tcBorders>
                    <w:top w:val="nil"/>
                    <w:bottom w:val="nil"/>
                  </w:tcBorders>
                </w:tcPr>
                <w:p w14:paraId="17A2504B" w14:textId="207B1256" w:rsidR="00ED5F8E" w:rsidRPr="00B1465D" w:rsidRDefault="00ED5F8E" w:rsidP="00C87BF9">
                  <w:pPr>
                    <w:pStyle w:val="Figure"/>
                    <w:numPr>
                      <w:ilvl w:val="7"/>
                      <w:numId w:val="9"/>
                    </w:numPr>
                    <w:spacing w:before="60" w:after="60"/>
                    <w:ind w:left="284" w:hanging="284"/>
                    <w:rPr>
                      <w:rFonts w:ascii="Arial" w:hAnsi="Arial" w:cs="Arial"/>
                      <w:sz w:val="18"/>
                      <w:szCs w:val="18"/>
                    </w:rPr>
                  </w:pPr>
                  <w:r>
                    <w:rPr>
                      <w:rFonts w:ascii="Arial" w:hAnsi="Arial" w:cs="Arial"/>
                      <w:sz w:val="18"/>
                      <w:szCs w:val="18"/>
                    </w:rPr>
                    <w:t>Early implementation (Vic, SA, QLD)</w:t>
                  </w:r>
                </w:p>
              </w:tc>
              <w:tc>
                <w:tcPr>
                  <w:tcW w:w="2500" w:type="pct"/>
                  <w:tcBorders>
                    <w:top w:val="nil"/>
                    <w:bottom w:val="nil"/>
                  </w:tcBorders>
                </w:tcPr>
                <w:p w14:paraId="48EF1BC5" w14:textId="48B85C31" w:rsidR="00ED5F8E" w:rsidRPr="00C87BF9" w:rsidRDefault="00ED5F8E" w:rsidP="00C87BF9">
                  <w:pPr>
                    <w:pStyle w:val="Figure"/>
                    <w:numPr>
                      <w:ilvl w:val="7"/>
                      <w:numId w:val="9"/>
                    </w:numPr>
                    <w:spacing w:before="20" w:after="60"/>
                    <w:ind w:left="284" w:hanging="284"/>
                    <w:rPr>
                      <w:rFonts w:ascii="Arial" w:hAnsi="Arial" w:cs="Arial"/>
                      <w:spacing w:val="-4"/>
                      <w:sz w:val="18"/>
                      <w:szCs w:val="18"/>
                    </w:rPr>
                  </w:pPr>
                  <w:r w:rsidRPr="00C87BF9">
                    <w:rPr>
                      <w:rFonts w:ascii="Arial" w:hAnsi="Arial" w:cs="Arial"/>
                      <w:spacing w:val="-4"/>
                      <w:sz w:val="18"/>
                      <w:szCs w:val="18"/>
                    </w:rPr>
                    <w:t xml:space="preserve">Later </w:t>
                  </w:r>
                  <w:r w:rsidRPr="00C87BF9">
                    <w:rPr>
                      <w:rFonts w:ascii="Arial" w:hAnsi="Arial" w:cs="Arial"/>
                      <w:sz w:val="18"/>
                      <w:szCs w:val="18"/>
                    </w:rPr>
                    <w:t>implementation</w:t>
                  </w:r>
                  <w:r w:rsidRPr="00C87BF9">
                    <w:rPr>
                      <w:rFonts w:ascii="Arial" w:hAnsi="Arial" w:cs="Arial"/>
                      <w:spacing w:val="-4"/>
                      <w:sz w:val="18"/>
                      <w:szCs w:val="18"/>
                    </w:rPr>
                    <w:t xml:space="preserve"> (WA, Tas, NT, NSW</w:t>
                  </w:r>
                  <w:r w:rsidR="00E76523" w:rsidRPr="00C87BF9">
                    <w:rPr>
                      <w:rFonts w:ascii="Arial" w:hAnsi="Arial" w:cs="Arial"/>
                      <w:spacing w:val="-4"/>
                      <w:sz w:val="18"/>
                      <w:szCs w:val="18"/>
                    </w:rPr>
                    <w:t>,</w:t>
                  </w:r>
                  <w:r w:rsidRPr="00C87BF9">
                    <w:rPr>
                      <w:rStyle w:val="NoteLabel"/>
                      <w:spacing w:val="-4"/>
                    </w:rPr>
                    <w:t>b</w:t>
                  </w:r>
                  <w:r w:rsidRPr="00C87BF9">
                    <w:rPr>
                      <w:rFonts w:ascii="Arial" w:hAnsi="Arial" w:cs="Arial"/>
                      <w:spacing w:val="-4"/>
                      <w:sz w:val="18"/>
                      <w:szCs w:val="18"/>
                    </w:rPr>
                    <w:t xml:space="preserve"> ACT)</w:t>
                  </w:r>
                </w:p>
              </w:tc>
            </w:tr>
            <w:tr w:rsidR="00ED5F8E" w:rsidRPr="00B1465D" w14:paraId="792E08F0" w14:textId="77777777" w:rsidTr="005928D1">
              <w:trPr>
                <w:trHeight w:val="139"/>
                <w:tblHeader/>
                <w:jc w:val="center"/>
              </w:trPr>
              <w:tc>
                <w:tcPr>
                  <w:tcW w:w="2500" w:type="pct"/>
                  <w:tcBorders>
                    <w:top w:val="nil"/>
                    <w:bottom w:val="nil"/>
                  </w:tcBorders>
                </w:tcPr>
                <w:p w14:paraId="355705A8" w14:textId="77777777" w:rsidR="00ED5F8E" w:rsidRPr="00B1465D" w:rsidRDefault="00ED5F8E" w:rsidP="005928D1">
                  <w:pPr>
                    <w:pStyle w:val="Figure"/>
                    <w:spacing w:before="60" w:after="60"/>
                    <w:rPr>
                      <w:rFonts w:ascii="Arial" w:hAnsi="Arial" w:cs="Arial"/>
                      <w:sz w:val="18"/>
                      <w:szCs w:val="18"/>
                    </w:rPr>
                  </w:pPr>
                  <w:r w:rsidRPr="00B949C6">
                    <w:rPr>
                      <w:rFonts w:ascii="Arial" w:hAnsi="Arial" w:cs="Arial"/>
                      <w:noProof/>
                      <w:sz w:val="18"/>
                      <w:szCs w:val="18"/>
                    </w:rPr>
                    <w:drawing>
                      <wp:inline distT="0" distB="0" distL="0" distR="0" wp14:anchorId="600F234D" wp14:editId="7B8E5076">
                        <wp:extent cx="2674620" cy="2339340"/>
                        <wp:effectExtent l="0" t="0" r="0" b="0"/>
                        <wp:docPr id="63" name="Picture 63" descr="The left hand side panel shows the growth and then decline in training enrolments that occurred after the introduction of the entitlement in the jurisdictions where it was first implemented. These effects are observed in Victoria in 2009, South Australia in 2012, and Queensland in 2013. " title="Figure 2.7 - Government funded training increased after the entitlement in some jurisdi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674620" cy="2339340"/>
                                </a:xfrm>
                                <a:prstGeom prst="rect">
                                  <a:avLst/>
                                </a:prstGeom>
                                <a:noFill/>
                                <a:ln>
                                  <a:noFill/>
                                </a:ln>
                              </pic:spPr>
                            </pic:pic>
                          </a:graphicData>
                        </a:graphic>
                      </wp:inline>
                    </w:drawing>
                  </w:r>
                </w:p>
              </w:tc>
              <w:tc>
                <w:tcPr>
                  <w:tcW w:w="2500" w:type="pct"/>
                  <w:tcBorders>
                    <w:top w:val="nil"/>
                    <w:bottom w:val="nil"/>
                  </w:tcBorders>
                </w:tcPr>
                <w:p w14:paraId="6680E069" w14:textId="77777777" w:rsidR="00ED5F8E" w:rsidRPr="00B1465D" w:rsidRDefault="00ED5F8E" w:rsidP="005928D1">
                  <w:pPr>
                    <w:pStyle w:val="Figure"/>
                    <w:spacing w:before="60" w:after="60"/>
                    <w:rPr>
                      <w:rFonts w:ascii="Arial" w:hAnsi="Arial" w:cs="Arial"/>
                      <w:sz w:val="18"/>
                      <w:szCs w:val="18"/>
                    </w:rPr>
                  </w:pPr>
                  <w:r w:rsidRPr="0002771A">
                    <w:rPr>
                      <w:rFonts w:ascii="Arial" w:hAnsi="Arial" w:cs="Arial"/>
                      <w:noProof/>
                      <w:sz w:val="18"/>
                      <w:szCs w:val="18"/>
                    </w:rPr>
                    <w:drawing>
                      <wp:inline distT="0" distB="0" distL="0" distR="0" wp14:anchorId="4B84006B" wp14:editId="4A33A2C0">
                        <wp:extent cx="2678430" cy="2338705"/>
                        <wp:effectExtent l="0" t="0" r="0" b="0"/>
                        <wp:docPr id="27" name="Picture 27" descr="The right hand side panel shows the more modest changes in enrolments in the remaining jurisdictions that implemented the entitlement in 2014 and 2015." title="Figure 2.7 - Government funded training increased after the entitlement in some jurisdi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678430" cy="2338705"/>
                                </a:xfrm>
                                <a:prstGeom prst="rect">
                                  <a:avLst/>
                                </a:prstGeom>
                                <a:noFill/>
                                <a:ln>
                                  <a:noFill/>
                                </a:ln>
                              </pic:spPr>
                            </pic:pic>
                          </a:graphicData>
                        </a:graphic>
                      </wp:inline>
                    </w:drawing>
                  </w:r>
                </w:p>
              </w:tc>
            </w:tr>
            <w:tr w:rsidR="00ED5F8E" w:rsidRPr="00B1465D" w14:paraId="58206225" w14:textId="77777777" w:rsidTr="005928D1">
              <w:trPr>
                <w:trHeight w:val="138"/>
                <w:tblHeader/>
                <w:jc w:val="center"/>
              </w:trPr>
              <w:tc>
                <w:tcPr>
                  <w:tcW w:w="5000" w:type="pct"/>
                  <w:gridSpan w:val="2"/>
                  <w:tcBorders>
                    <w:top w:val="nil"/>
                    <w:bottom w:val="nil"/>
                  </w:tcBorders>
                </w:tcPr>
                <w:p w14:paraId="7619D57F" w14:textId="77777777" w:rsidR="00ED5F8E" w:rsidRPr="00B1465D" w:rsidRDefault="00ED5F8E" w:rsidP="005928D1">
                  <w:pPr>
                    <w:pStyle w:val="Figure"/>
                    <w:spacing w:before="60" w:after="60"/>
                    <w:rPr>
                      <w:rFonts w:ascii="Arial" w:hAnsi="Arial" w:cs="Arial"/>
                      <w:sz w:val="18"/>
                      <w:szCs w:val="18"/>
                    </w:rPr>
                  </w:pPr>
                  <w:r w:rsidRPr="00900A6C">
                    <w:rPr>
                      <w:rFonts w:ascii="Arial" w:hAnsi="Arial" w:cs="Arial"/>
                      <w:noProof/>
                      <w:sz w:val="18"/>
                      <w:szCs w:val="18"/>
                    </w:rPr>
                    <w:drawing>
                      <wp:inline distT="0" distB="0" distL="0" distR="0" wp14:anchorId="7D6BAB10" wp14:editId="65075E19">
                        <wp:extent cx="5174717" cy="193040"/>
                        <wp:effectExtent l="0" t="0" r="0" b="0"/>
                        <wp:docPr id="16" name="Picture 16" descr="Lege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187759" cy="193527"/>
                                </a:xfrm>
                                <a:prstGeom prst="rect">
                                  <a:avLst/>
                                </a:prstGeom>
                                <a:noFill/>
                                <a:ln>
                                  <a:noFill/>
                                </a:ln>
                              </pic:spPr>
                            </pic:pic>
                          </a:graphicData>
                        </a:graphic>
                      </wp:inline>
                    </w:drawing>
                  </w:r>
                </w:p>
              </w:tc>
            </w:tr>
          </w:tbl>
          <w:p w14:paraId="6D620CC4" w14:textId="77777777" w:rsidR="00ED5F8E" w:rsidRDefault="00ED5F8E" w:rsidP="005928D1">
            <w:pPr>
              <w:pStyle w:val="Figure"/>
            </w:pPr>
          </w:p>
        </w:tc>
      </w:tr>
      <w:tr w:rsidR="00ED5F8E" w:rsidRPr="00176D3F" w14:paraId="228D9C3F" w14:textId="77777777" w:rsidTr="005928D1">
        <w:tc>
          <w:tcPr>
            <w:tcW w:w="5000" w:type="pct"/>
            <w:tcBorders>
              <w:top w:val="nil"/>
              <w:left w:val="nil"/>
              <w:bottom w:val="nil"/>
              <w:right w:val="nil"/>
            </w:tcBorders>
            <w:shd w:val="clear" w:color="auto" w:fill="auto"/>
          </w:tcPr>
          <w:p w14:paraId="797898DF" w14:textId="77777777" w:rsidR="00ED5F8E" w:rsidRPr="00176D3F" w:rsidRDefault="00ED5F8E" w:rsidP="005928D1">
            <w:pPr>
              <w:pStyle w:val="Note"/>
            </w:pPr>
            <w:r>
              <w:rPr>
                <w:rStyle w:val="NoteLabel"/>
              </w:rPr>
              <w:t>a</w:t>
            </w:r>
            <w:r>
              <w:t xml:space="preserve"> Circles represent the introduction of the entitlement scheme. Hours of training delivery indexed with 2008 as base year. </w:t>
            </w:r>
            <w:r>
              <w:rPr>
                <w:rStyle w:val="NoteLabel"/>
              </w:rPr>
              <w:t>b</w:t>
            </w:r>
            <w:r>
              <w:t xml:space="preserve"> </w:t>
            </w:r>
            <w:r w:rsidRPr="00D77267">
              <w:t>While reflective of overall</w:t>
            </w:r>
            <w:r>
              <w:t xml:space="preserve"> training activity</w:t>
            </w:r>
            <w:r w:rsidRPr="00D77267">
              <w:t xml:space="preserve"> delivered, the decline in training activity in N</w:t>
            </w:r>
            <w:r>
              <w:t xml:space="preserve">ew </w:t>
            </w:r>
            <w:r w:rsidRPr="00D77267">
              <w:t>S</w:t>
            </w:r>
            <w:r>
              <w:t xml:space="preserve">outh </w:t>
            </w:r>
            <w:r w:rsidRPr="00D77267">
              <w:t>W</w:t>
            </w:r>
            <w:r>
              <w:t>ales</w:t>
            </w:r>
            <w:r w:rsidRPr="00D77267">
              <w:t xml:space="preserve"> between 2014 and 2015 </w:t>
            </w:r>
            <w:r>
              <w:t>may also</w:t>
            </w:r>
            <w:r w:rsidRPr="00D77267">
              <w:t xml:space="preserve"> reflect changes in the year training activity was counted. </w:t>
            </w:r>
          </w:p>
        </w:tc>
      </w:tr>
      <w:tr w:rsidR="00ED5F8E" w:rsidRPr="00176D3F" w14:paraId="520395F7" w14:textId="77777777" w:rsidTr="005928D1">
        <w:tc>
          <w:tcPr>
            <w:tcW w:w="5000" w:type="pct"/>
            <w:tcBorders>
              <w:top w:val="nil"/>
              <w:left w:val="nil"/>
              <w:bottom w:val="nil"/>
              <w:right w:val="nil"/>
            </w:tcBorders>
            <w:shd w:val="clear" w:color="auto" w:fill="auto"/>
          </w:tcPr>
          <w:p w14:paraId="2DAFF2D5" w14:textId="77777777" w:rsidR="00ED5F8E" w:rsidRPr="00176D3F" w:rsidRDefault="00ED5F8E" w:rsidP="005928D1">
            <w:pPr>
              <w:pStyle w:val="Source"/>
            </w:pPr>
            <w:r>
              <w:rPr>
                <w:i/>
              </w:rPr>
              <w:t>S</w:t>
            </w:r>
            <w:r w:rsidRPr="00784A05">
              <w:rPr>
                <w:i/>
              </w:rPr>
              <w:t>ource</w:t>
            </w:r>
            <w:r w:rsidRPr="00176D3F">
              <w:t xml:space="preserve">: </w:t>
            </w:r>
            <w:r w:rsidRPr="00BD53DD">
              <w:t xml:space="preserve">NCVER, </w:t>
            </w:r>
            <w:r>
              <w:t>H</w:t>
            </w:r>
            <w:r w:rsidRPr="00BD53DD">
              <w:t>istorical time series of government</w:t>
            </w:r>
            <w:r>
              <w:noBreakHyphen/>
            </w:r>
            <w:r w:rsidRPr="00BD53DD">
              <w:t>funded vocational education and training from 1981 to 2018.</w:t>
            </w:r>
          </w:p>
        </w:tc>
      </w:tr>
      <w:tr w:rsidR="00ED5F8E" w14:paraId="1B2C12B1" w14:textId="77777777" w:rsidTr="005928D1">
        <w:tc>
          <w:tcPr>
            <w:tcW w:w="5000" w:type="pct"/>
            <w:tcBorders>
              <w:top w:val="nil"/>
              <w:left w:val="nil"/>
              <w:bottom w:val="single" w:sz="6" w:space="0" w:color="78A22F"/>
              <w:right w:val="nil"/>
            </w:tcBorders>
            <w:shd w:val="clear" w:color="auto" w:fill="auto"/>
          </w:tcPr>
          <w:p w14:paraId="6E9D1499" w14:textId="77777777" w:rsidR="00ED5F8E" w:rsidRDefault="00ED5F8E" w:rsidP="005928D1">
            <w:pPr>
              <w:pStyle w:val="Figurespace"/>
            </w:pPr>
          </w:p>
        </w:tc>
      </w:tr>
      <w:tr w:rsidR="00ED5F8E" w:rsidRPr="000863A5" w14:paraId="1A1A6011" w14:textId="77777777" w:rsidTr="005928D1">
        <w:tc>
          <w:tcPr>
            <w:tcW w:w="5000" w:type="pct"/>
            <w:tcBorders>
              <w:top w:val="single" w:sz="6" w:space="0" w:color="78A22F"/>
              <w:left w:val="nil"/>
              <w:bottom w:val="nil"/>
              <w:right w:val="nil"/>
            </w:tcBorders>
          </w:tcPr>
          <w:p w14:paraId="04D5D35E" w14:textId="2309DA9A" w:rsidR="00ED5F8E" w:rsidRPr="00626D32" w:rsidRDefault="00ED5F8E" w:rsidP="005928D1">
            <w:pPr>
              <w:pStyle w:val="BoxSpaceBelow"/>
            </w:pPr>
          </w:p>
        </w:tc>
      </w:tr>
    </w:tbl>
    <w:p w14:paraId="00E43862" w14:textId="75D88980" w:rsidR="00ED5F8E" w:rsidRDefault="00ED5F8E" w:rsidP="005928D1">
      <w:pPr>
        <w:pStyle w:val="BodyText"/>
      </w:pPr>
      <w:r>
        <w:t>For example, after the introduction of the Victorian Training Guarantee, government</w:t>
      </w:r>
      <w:r w:rsidRPr="0033067A">
        <w:noBreakHyphen/>
      </w:r>
      <w:r>
        <w:t xml:space="preserve">funded enrolments in Victoria increased by an estimated 35 percentage points between 2008 and 2011 and </w:t>
      </w:r>
      <w:r w:rsidR="002F3678">
        <w:t>VET commencement rates</w:t>
      </w:r>
      <w:r>
        <w:t xml:space="preserve"> </w:t>
      </w:r>
      <w:r>
        <w:rPr>
          <w:noProof/>
        </w:rPr>
        <w:t xml:space="preserve">increased </w:t>
      </w:r>
      <w:r w:rsidR="002F3678">
        <w:t>by 66</w:t>
      </w:r>
      <w:r>
        <w:rPr>
          <w:noProof/>
        </w:rPr>
        <w:t xml:space="preserve"> per cent among those of working age</w:t>
      </w:r>
      <w:r>
        <w:t xml:space="preserve"> </w:t>
      </w:r>
      <w:r w:rsidR="00E85FF0" w:rsidRPr="00E85FF0">
        <w:rPr>
          <w:szCs w:val="24"/>
        </w:rPr>
        <w:t>(Leung et al. 2014; Polidano, van de Ven and Voitchovsky 2017a)</w:t>
      </w:r>
      <w:r>
        <w:t xml:space="preserve">. The scheme also demonstrated positive outcomes for students (box 2.2). </w:t>
      </w:r>
    </w:p>
    <w:p w14:paraId="4E53B0A9" w14:textId="77777777" w:rsidR="00ED5F8E" w:rsidRDefault="00ED5F8E" w:rsidP="005928D1">
      <w:pPr>
        <w:pStyle w:val="BodyText"/>
      </w:pPr>
      <w:r>
        <w:t>These early implementation effects suggest that the entitlement contributed to improving the accessibility and affordability of VET in the short term. However, later implementation in other</w:t>
      </w:r>
      <w:r w:rsidRPr="001D6305">
        <w:t xml:space="preserve"> jurisdictions </w:t>
      </w:r>
      <w:r>
        <w:t xml:space="preserve">involved </w:t>
      </w:r>
      <w:r w:rsidRPr="001D6305">
        <w:t xml:space="preserve">less generous entitlements and saw smaller increases, or even declines, in participation. </w:t>
      </w:r>
    </w:p>
    <w:p w14:paraId="7BAD31E9" w14:textId="77777777" w:rsidR="00ED5F8E" w:rsidRDefault="00ED5F8E" w:rsidP="005928D1">
      <w:pPr>
        <w:pStyle w:val="BodyText"/>
      </w:pPr>
      <w:r>
        <w:t xml:space="preserve">Jurisdictions have modified subsidies to balance increased access to VET and the associated costs, although they have done so at various times and in different ways. The contribution </w:t>
      </w:r>
      <w:r>
        <w:lastRenderedPageBreak/>
        <w:t xml:space="preserve">of changes in subsidy settings, and their subsequent effects on training participation across jurisdictions, are discussed further in chapter 5. </w:t>
      </w:r>
    </w:p>
    <w:p w14:paraId="3E60C03D" w14:textId="363A6B90" w:rsidR="00ED5F8E" w:rsidRDefault="00ED5F8E">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ED5F8E" w14:paraId="5E384EE0" w14:textId="77777777" w:rsidTr="005928D1">
        <w:trPr>
          <w:tblHeader/>
        </w:trPr>
        <w:tc>
          <w:tcPr>
            <w:tcW w:w="5000" w:type="pct"/>
            <w:tcBorders>
              <w:top w:val="single" w:sz="6" w:space="0" w:color="78A22F"/>
              <w:left w:val="nil"/>
              <w:bottom w:val="nil"/>
              <w:right w:val="nil"/>
            </w:tcBorders>
            <w:shd w:val="clear" w:color="auto" w:fill="F2F2F2"/>
          </w:tcPr>
          <w:p w14:paraId="20BBC319" w14:textId="77B2A9D7" w:rsidR="00ED5F8E" w:rsidRDefault="00ED5F8E">
            <w:pPr>
              <w:pStyle w:val="BoxTitle"/>
            </w:pPr>
            <w:r>
              <w:rPr>
                <w:b w:val="0"/>
              </w:rPr>
              <w:t>Box 2.</w:t>
            </w:r>
            <w:r>
              <w:rPr>
                <w:b w:val="0"/>
                <w:noProof/>
              </w:rPr>
              <w:t>2</w:t>
            </w:r>
            <w:r>
              <w:tab/>
            </w:r>
            <w:r w:rsidRPr="00B009B2">
              <w:t>The Victorian Training Guarantee</w:t>
            </w:r>
          </w:p>
        </w:tc>
      </w:tr>
      <w:tr w:rsidR="00ED5F8E" w14:paraId="500BA0BF" w14:textId="77777777" w:rsidTr="005928D1">
        <w:tc>
          <w:tcPr>
            <w:tcW w:w="5000" w:type="pct"/>
            <w:tcBorders>
              <w:top w:val="nil"/>
              <w:left w:val="nil"/>
              <w:bottom w:val="nil"/>
              <w:right w:val="nil"/>
            </w:tcBorders>
            <w:shd w:val="clear" w:color="auto" w:fill="F2F2F2"/>
          </w:tcPr>
          <w:p w14:paraId="3136DB71" w14:textId="77777777" w:rsidR="00ED5F8E" w:rsidRDefault="00ED5F8E" w:rsidP="005928D1">
            <w:pPr>
              <w:pStyle w:val="Box"/>
            </w:pPr>
            <w:r>
              <w:t>Under the Victorian Training Guarantee (VTG), students aged 15 to 19 years had access to a government</w:t>
            </w:r>
            <w:r>
              <w:noBreakHyphen/>
              <w:t xml:space="preserve">funded training place at any qualification level. Students aged 20 years and over had access to any foundation skills, or for a qualification higher than the level already held. </w:t>
            </w:r>
          </w:p>
          <w:p w14:paraId="208D3F64" w14:textId="0342F8A4" w:rsidR="00ED5F8E" w:rsidRDefault="00ED5F8E" w:rsidP="005928D1">
            <w:pPr>
              <w:pStyle w:val="Box"/>
            </w:pPr>
            <w:r>
              <w:t>For students aged 15 to 19 years, the VTG was estimated to improve chances of full</w:t>
            </w:r>
            <w:r>
              <w:noBreakHyphen/>
              <w:t xml:space="preserve">time employment, improve student course satisfaction, as well as increase completion rates and enrolments in areas of skill demand. Enrolment growth was mostly captured by private providers, where courses were less aligned to areas of identified skills need than public providers. A potential explanation for this is that, compared </w:t>
            </w:r>
            <w:r w:rsidR="006022A9">
              <w:t>to</w:t>
            </w:r>
            <w:r>
              <w:t xml:space="preserve"> older age groups, these students were less concerned about employment prospects and more likely to enrol in courses with high consumption value, such as health and fitness courses.</w:t>
            </w:r>
          </w:p>
          <w:p w14:paraId="65C5A1CA" w14:textId="77777777" w:rsidR="00ED5F8E" w:rsidRDefault="00ED5F8E" w:rsidP="005928D1">
            <w:pPr>
              <w:pStyle w:val="Box"/>
            </w:pPr>
            <w:r>
              <w:t>Increased participation was less evident for those aged 20 to 24 years, possibly because of ‘upskilling’ eligibility restrictions — students could only take courses higher than the level already held — given initial concerns about student ‘churn’ through lower</w:t>
            </w:r>
            <w:r>
              <w:noBreakHyphen/>
              <w:t>level qualifications. Some students might have otherwise benefitted from reskilling, or from courses at the same Australian Qualification Framework level.</w:t>
            </w:r>
          </w:p>
          <w:p w14:paraId="69DCA0A4" w14:textId="77777777" w:rsidR="00ED5F8E" w:rsidRDefault="00ED5F8E" w:rsidP="005928D1">
            <w:pPr>
              <w:pStyle w:val="Box"/>
            </w:pPr>
            <w:r>
              <w:t>For students aged 25 to 54 years, there was evidence of improved participation, better matching to identified areas of skills demand, and increases in expected wage premiums, including among those who were unemployed, from a non</w:t>
            </w:r>
            <w:r>
              <w:noBreakHyphen/>
              <w:t xml:space="preserve">English speaking background, living in a low socioeconomic status area, with a disability, or of Aboriginal and Torres Strait Islander backgrounds. </w:t>
            </w:r>
          </w:p>
        </w:tc>
      </w:tr>
      <w:tr w:rsidR="00ED5F8E" w14:paraId="731A4CAD" w14:textId="77777777" w:rsidTr="005928D1">
        <w:tc>
          <w:tcPr>
            <w:tcW w:w="5000" w:type="pct"/>
            <w:tcBorders>
              <w:top w:val="nil"/>
              <w:left w:val="nil"/>
              <w:bottom w:val="nil"/>
              <w:right w:val="nil"/>
            </w:tcBorders>
            <w:shd w:val="clear" w:color="auto" w:fill="F2F2F2"/>
          </w:tcPr>
          <w:p w14:paraId="6922B22D" w14:textId="0E93B20A" w:rsidR="00ED5F8E" w:rsidRDefault="00ED5F8E" w:rsidP="005928D1">
            <w:pPr>
              <w:pStyle w:val="BoxSource"/>
            </w:pPr>
            <w:r>
              <w:rPr>
                <w:i/>
              </w:rPr>
              <w:t>Sources</w:t>
            </w:r>
            <w:r w:rsidRPr="00167F06">
              <w:t xml:space="preserve">: </w:t>
            </w:r>
            <w:r>
              <w:t xml:space="preserve">Hetherington and Rust </w:t>
            </w:r>
            <w:r w:rsidRPr="00304058">
              <w:rPr>
                <w:rFonts w:cs="Arial"/>
              </w:rPr>
              <w:t>(2013)</w:t>
            </w:r>
            <w:r>
              <w:t xml:space="preserve">; </w:t>
            </w:r>
            <w:r w:rsidRPr="00CC5273">
              <w:t xml:space="preserve">Leung et al. </w:t>
            </w:r>
            <w:r w:rsidRPr="005E5140">
              <w:rPr>
                <w:rFonts w:cs="Arial"/>
              </w:rPr>
              <w:t>(2014)</w:t>
            </w:r>
            <w:r w:rsidRPr="00CC5273">
              <w:t xml:space="preserve">; McVicar and Polidano </w:t>
            </w:r>
            <w:r w:rsidRPr="00224A38">
              <w:rPr>
                <w:rFonts w:cs="Arial"/>
              </w:rPr>
              <w:t>(2015)</w:t>
            </w:r>
            <w:r w:rsidRPr="00CC5273">
              <w:t>; Polidano, van de Ven and Voitchovsky</w:t>
            </w:r>
            <w:r>
              <w:t xml:space="preserve"> </w:t>
            </w:r>
            <w:r w:rsidR="00E85FF0" w:rsidRPr="00E85FF0">
              <w:rPr>
                <w:rFonts w:cs="Arial"/>
              </w:rPr>
              <w:t>(2017a)</w:t>
            </w:r>
            <w:r>
              <w:t xml:space="preserve">; Victorian Government </w:t>
            </w:r>
            <w:r w:rsidRPr="00B129E7">
              <w:rPr>
                <w:rFonts w:cs="Arial"/>
              </w:rPr>
              <w:t>(2008)</w:t>
            </w:r>
            <w:r w:rsidRPr="00CC5273">
              <w:t>.</w:t>
            </w:r>
          </w:p>
        </w:tc>
      </w:tr>
      <w:tr w:rsidR="00ED5F8E" w14:paraId="38A1DD68" w14:textId="77777777" w:rsidTr="005928D1">
        <w:tc>
          <w:tcPr>
            <w:tcW w:w="5000" w:type="pct"/>
            <w:tcBorders>
              <w:top w:val="nil"/>
              <w:left w:val="nil"/>
              <w:bottom w:val="single" w:sz="6" w:space="0" w:color="78A22F"/>
              <w:right w:val="nil"/>
            </w:tcBorders>
            <w:shd w:val="clear" w:color="auto" w:fill="F2F2F2"/>
          </w:tcPr>
          <w:p w14:paraId="52FC6B01" w14:textId="77777777" w:rsidR="00ED5F8E" w:rsidRDefault="00ED5F8E">
            <w:pPr>
              <w:pStyle w:val="Box"/>
              <w:spacing w:before="0" w:line="120" w:lineRule="exact"/>
            </w:pPr>
          </w:p>
        </w:tc>
      </w:tr>
      <w:tr w:rsidR="00ED5F8E" w:rsidRPr="000863A5" w14:paraId="03E84354" w14:textId="77777777" w:rsidTr="005928D1">
        <w:tc>
          <w:tcPr>
            <w:tcW w:w="5000" w:type="pct"/>
            <w:tcBorders>
              <w:top w:val="single" w:sz="6" w:space="0" w:color="78A22F"/>
              <w:left w:val="nil"/>
              <w:bottom w:val="nil"/>
              <w:right w:val="nil"/>
            </w:tcBorders>
          </w:tcPr>
          <w:p w14:paraId="34B7A2AB" w14:textId="7A3D35EC" w:rsidR="00ED5F8E" w:rsidRPr="00626D32" w:rsidRDefault="00ED5F8E" w:rsidP="005928D1">
            <w:pPr>
              <w:pStyle w:val="BoxSpaceBelow"/>
            </w:pPr>
          </w:p>
        </w:tc>
      </w:tr>
    </w:tbl>
    <w:p w14:paraId="006BB2C1" w14:textId="77777777" w:rsidR="00ED5F8E" w:rsidRDefault="00ED5F8E" w:rsidP="005928D1">
      <w:pPr>
        <w:pStyle w:val="Heading4"/>
      </w:pPr>
      <w:r>
        <w:t>Expansion of VET FEE</w:t>
      </w:r>
      <w:r>
        <w:noBreakHyphen/>
        <w:t>HELP</w:t>
      </w:r>
    </w:p>
    <w:p w14:paraId="3EB5434C" w14:textId="77777777" w:rsidR="00ED5F8E" w:rsidRDefault="00ED5F8E" w:rsidP="005928D1">
      <w:pPr>
        <w:pStyle w:val="BodyText"/>
      </w:pPr>
      <w:r>
        <w:t>The expanded VFH scheme operated between 2013 and 2016. VFH was tightened in 2015 and replaced in January 2017 by VET Student Loans (VSL) following evidence of significant unscrupulous conduct by some training providers.</w:t>
      </w:r>
      <w:r w:rsidRPr="00447201">
        <w:t xml:space="preserve"> </w:t>
      </w:r>
    </w:p>
    <w:p w14:paraId="4AE38264" w14:textId="5B7FFEC7" w:rsidR="00ED5F8E" w:rsidRDefault="00ED5F8E" w:rsidP="005928D1">
      <w:pPr>
        <w:pStyle w:val="BodyText"/>
      </w:pPr>
      <w:r>
        <w:t>Several reviews have documented significant design flaws with VFH, including that providers received the full fee upfront per enrolment, while self</w:t>
      </w:r>
      <w:r>
        <w:noBreakHyphen/>
        <w:t xml:space="preserve">reporting enrolment numbers. This created incentives to maximise enrolments, with few checks and balances to ensure students were genuinely enrolled and undertaking their courses </w:t>
      </w:r>
      <w:r w:rsidRPr="0028033A">
        <w:rPr>
          <w:szCs w:val="24"/>
        </w:rPr>
        <w:t>(ANAO 2017; DOE 2016; EERC 2015)</w:t>
      </w:r>
      <w:r>
        <w:t xml:space="preserve">. In contrast to governments’ intentions under the </w:t>
      </w:r>
      <w:r w:rsidRPr="007F4646">
        <w:rPr>
          <w:i/>
        </w:rPr>
        <w:t>National Partnership</w:t>
      </w:r>
      <w:r>
        <w:rPr>
          <w:i/>
          <w:iCs/>
        </w:rPr>
        <w:t xml:space="preserve"> Agreement</w:t>
      </w:r>
      <w:r w:rsidRPr="007F4646">
        <w:rPr>
          <w:i/>
        </w:rPr>
        <w:t xml:space="preserve"> on Skills Reform</w:t>
      </w:r>
      <w:r>
        <w:t>, the expansion of loan availability was not accompanied by an adequate quality framework for training, supervision of providers and courses, information for students to enable them to make informed choices between providers, or monitoring of the cost of tuition fees. There were also inadequate complaint mechanisms when problems did emerge.</w:t>
      </w:r>
    </w:p>
    <w:p w14:paraId="150E1C15" w14:textId="73FF76BF" w:rsidR="00ED5F8E" w:rsidRDefault="00ED5F8E" w:rsidP="005928D1">
      <w:pPr>
        <w:pStyle w:val="BodyText"/>
      </w:pPr>
      <w:r>
        <w:lastRenderedPageBreak/>
        <w:t>Participants widely regard VFH as having damaged the standing of the VET sector (ACCI, sub. 33; BCA, sub. 16;</w:t>
      </w:r>
      <w:r w:rsidRPr="00C77AE8">
        <w:t xml:space="preserve"> </w:t>
      </w:r>
      <w:r>
        <w:t>JCSF Consulting Pty Ltd, sub. 3;</w:t>
      </w:r>
      <w:r w:rsidRPr="00C77AE8">
        <w:t xml:space="preserve"> </w:t>
      </w:r>
      <w:r>
        <w:t>Tasmanian Government, sub. 32;</w:t>
      </w:r>
      <w:r w:rsidRPr="00C77AE8">
        <w:t xml:space="preserve"> </w:t>
      </w:r>
      <w:r>
        <w:t>University of Melbourne, sub. 55). The ACCC has since acted against seven large providers and a marketer of VFH courses. More than</w:t>
      </w:r>
      <w:r w:rsidDel="007C35FD">
        <w:t xml:space="preserve"> </w:t>
      </w:r>
      <w:r>
        <w:t xml:space="preserve">$725 million in VFH debt has been cancelled under a redress scheme </w:t>
      </w:r>
      <w:r w:rsidR="00E85FF0" w:rsidRPr="00E85FF0">
        <w:rPr>
          <w:szCs w:val="24"/>
        </w:rPr>
        <w:t>(DESE 2020e)</w:t>
      </w:r>
    </w:p>
    <w:p w14:paraId="59581EBB" w14:textId="77777777" w:rsidR="00ED5F8E" w:rsidRDefault="00ED5F8E" w:rsidP="005928D1">
      <w:pPr>
        <w:pStyle w:val="Heading5"/>
      </w:pPr>
      <w:r>
        <w:t>Impact of VET FEE</w:t>
      </w:r>
      <w:r>
        <w:noBreakHyphen/>
        <w:t>HELP on participation and fees</w:t>
      </w:r>
    </w:p>
    <w:p w14:paraId="249FC241" w14:textId="5D12AB90" w:rsidR="00ED5F8E" w:rsidRDefault="00ED5F8E" w:rsidP="005928D1">
      <w:pPr>
        <w:pStyle w:val="BodyText"/>
      </w:pPr>
      <w:r>
        <w:t xml:space="preserve">The expansion of VFH resulted in significant growth in loans, increasing from 54 216 students in 2012 to over 272 000 in 2015. However, most of this growth was concentrated in a small number of private providers </w:t>
      </w:r>
      <w:r w:rsidR="00421C86">
        <w:t>that</w:t>
      </w:r>
      <w:r>
        <w:t xml:space="preserve"> are no longer operating (figure 2.8). Enrolments in just 10 providers accounted for more than half of all VFH loans in 2015 </w:t>
      </w:r>
      <w:r w:rsidRPr="00072F0D">
        <w:rPr>
          <w:szCs w:val="24"/>
        </w:rPr>
        <w:t>(DOE</w:t>
      </w:r>
      <w:r w:rsidRPr="00C77C28">
        <w:rPr>
          <w:szCs w:val="24"/>
        </w:rPr>
        <w:t> 2016)</w:t>
      </w:r>
      <w:r>
        <w:t xml:space="preserve">, and 16 per cent of providers relied on VFH for over 90 per cent of their revenue </w:t>
      </w:r>
      <w:r w:rsidRPr="009D1872">
        <w:rPr>
          <w:szCs w:val="24"/>
        </w:rPr>
        <w:t>(DET 2016)</w:t>
      </w:r>
      <w:r>
        <w:t xml:space="preserve">. Moreover, providers with lower unit of study completion rates, or completion rates near zero, were more likely to charge high course fees (figure 2.9). </w:t>
      </w:r>
    </w:p>
    <w:p w14:paraId="1FEBF4AF" w14:textId="194A8AEF" w:rsidR="00ED5F8E" w:rsidRDefault="00ED5F8E" w:rsidP="005928D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ED5F8E" w14:paraId="0EFE0EF1" w14:textId="77777777" w:rsidTr="005928D1">
        <w:trPr>
          <w:tblHeader/>
        </w:trPr>
        <w:tc>
          <w:tcPr>
            <w:tcW w:w="5000" w:type="pct"/>
            <w:tcBorders>
              <w:top w:val="single" w:sz="6" w:space="0" w:color="78A22F"/>
              <w:left w:val="nil"/>
              <w:bottom w:val="nil"/>
              <w:right w:val="nil"/>
            </w:tcBorders>
            <w:shd w:val="clear" w:color="auto" w:fill="auto"/>
          </w:tcPr>
          <w:p w14:paraId="3A169279" w14:textId="4FBD45A3" w:rsidR="00ED5F8E" w:rsidRPr="00176D3F" w:rsidRDefault="00ED5F8E" w:rsidP="005928D1">
            <w:pPr>
              <w:pStyle w:val="FigureTitle"/>
            </w:pPr>
            <w:r w:rsidRPr="00784A05">
              <w:rPr>
                <w:b w:val="0"/>
              </w:rPr>
              <w:t xml:space="preserve">Figure </w:t>
            </w:r>
            <w:r>
              <w:rPr>
                <w:b w:val="0"/>
              </w:rPr>
              <w:t>2.</w:t>
            </w:r>
            <w:r>
              <w:rPr>
                <w:b w:val="0"/>
                <w:noProof/>
              </w:rPr>
              <w:t>8</w:t>
            </w:r>
            <w:r>
              <w:tab/>
              <w:t>Enrolment g</w:t>
            </w:r>
            <w:r w:rsidRPr="00577ED6">
              <w:t xml:space="preserve">rowth </w:t>
            </w:r>
            <w:r>
              <w:t>under VET FEE</w:t>
            </w:r>
            <w:r>
              <w:noBreakHyphen/>
              <w:t xml:space="preserve">HELP </w:t>
            </w:r>
            <w:r w:rsidRPr="00577ED6">
              <w:t>was concentrated in providers no longer operat</w:t>
            </w:r>
            <w:r>
              <w:t>ing</w:t>
            </w:r>
          </w:p>
        </w:tc>
      </w:tr>
      <w:tr w:rsidR="00ED5F8E" w14:paraId="67ACA532" w14:textId="77777777" w:rsidTr="005928D1">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4252"/>
              <w:gridCol w:w="4252"/>
            </w:tblGrid>
            <w:tr w:rsidR="00ED5F8E" w:rsidRPr="00B1465D" w14:paraId="7F2CF152" w14:textId="77777777" w:rsidTr="005928D1">
              <w:trPr>
                <w:trHeight w:val="200"/>
                <w:tblHeader/>
                <w:jc w:val="center"/>
              </w:trPr>
              <w:tc>
                <w:tcPr>
                  <w:tcW w:w="2500" w:type="pct"/>
                  <w:tcBorders>
                    <w:top w:val="nil"/>
                    <w:bottom w:val="nil"/>
                  </w:tcBorders>
                </w:tcPr>
                <w:p w14:paraId="438FE501" w14:textId="4C2B4473" w:rsidR="00ED5F8E" w:rsidRPr="00B1465D" w:rsidRDefault="00ED5F8E" w:rsidP="005928D1">
                  <w:pPr>
                    <w:pStyle w:val="Figure"/>
                    <w:spacing w:before="60" w:after="60"/>
                    <w:rPr>
                      <w:rFonts w:ascii="Arial" w:hAnsi="Arial" w:cs="Arial"/>
                      <w:sz w:val="18"/>
                      <w:szCs w:val="18"/>
                    </w:rPr>
                  </w:pPr>
                  <w:r>
                    <w:rPr>
                      <w:rFonts w:ascii="Arial" w:hAnsi="Arial" w:cs="Arial"/>
                      <w:sz w:val="18"/>
                      <w:szCs w:val="18"/>
                    </w:rPr>
                    <w:t xml:space="preserve">a. </w:t>
                  </w:r>
                  <w:r w:rsidRPr="00107756">
                    <w:rPr>
                      <w:rFonts w:ascii="Arial" w:hAnsi="Arial" w:cs="Arial"/>
                      <w:sz w:val="18"/>
                      <w:szCs w:val="18"/>
                    </w:rPr>
                    <w:t xml:space="preserve">Total VFH enrolments in the </w:t>
                  </w:r>
                  <w:r w:rsidR="003217D2">
                    <w:rPr>
                      <w:rFonts w:ascii="Arial" w:hAnsi="Arial" w:cs="Arial"/>
                      <w:sz w:val="18"/>
                      <w:szCs w:val="18"/>
                    </w:rPr>
                    <w:br/>
                  </w:r>
                  <w:r w:rsidRPr="00107756">
                    <w:rPr>
                      <w:rFonts w:ascii="Arial" w:hAnsi="Arial" w:cs="Arial"/>
                      <w:sz w:val="18"/>
                      <w:szCs w:val="18"/>
                    </w:rPr>
                    <w:t>top 50 providers (’000)</w:t>
                  </w:r>
                </w:p>
              </w:tc>
              <w:tc>
                <w:tcPr>
                  <w:tcW w:w="2500" w:type="pct"/>
                  <w:tcBorders>
                    <w:top w:val="nil"/>
                    <w:bottom w:val="nil"/>
                  </w:tcBorders>
                </w:tcPr>
                <w:p w14:paraId="02512CB6" w14:textId="77777777" w:rsidR="00ED5F8E" w:rsidRPr="00B1465D" w:rsidRDefault="00ED5F8E" w:rsidP="005928D1">
                  <w:pPr>
                    <w:pStyle w:val="Figure"/>
                    <w:spacing w:before="60" w:after="60"/>
                    <w:rPr>
                      <w:rFonts w:ascii="Arial" w:hAnsi="Arial" w:cs="Arial"/>
                      <w:sz w:val="18"/>
                      <w:szCs w:val="18"/>
                    </w:rPr>
                  </w:pPr>
                  <w:r>
                    <w:rPr>
                      <w:rFonts w:ascii="Arial" w:hAnsi="Arial" w:cs="Arial"/>
                      <w:sz w:val="18"/>
                      <w:szCs w:val="18"/>
                    </w:rPr>
                    <w:t xml:space="preserve">b. </w:t>
                  </w:r>
                  <w:r w:rsidRPr="006F45C0">
                    <w:rPr>
                      <w:rFonts w:ascii="Arial" w:hAnsi="Arial" w:cs="Arial"/>
                      <w:sz w:val="18"/>
                      <w:szCs w:val="18"/>
                    </w:rPr>
                    <w:t>Total VFH and VSL enrolments</w:t>
                  </w:r>
                  <w:r>
                    <w:rPr>
                      <w:rFonts w:ascii="Arial" w:hAnsi="Arial" w:cs="Arial"/>
                      <w:sz w:val="18"/>
                      <w:szCs w:val="18"/>
                    </w:rPr>
                    <w:br/>
                  </w:r>
                  <w:r w:rsidRPr="006F45C0">
                    <w:rPr>
                      <w:rFonts w:ascii="Arial" w:hAnsi="Arial" w:cs="Arial"/>
                      <w:sz w:val="18"/>
                      <w:szCs w:val="18"/>
                    </w:rPr>
                    <w:t>(’000)</w:t>
                  </w:r>
                </w:p>
              </w:tc>
            </w:tr>
            <w:tr w:rsidR="00ED5F8E" w:rsidRPr="00B1465D" w14:paraId="45A96462" w14:textId="77777777" w:rsidTr="005928D1">
              <w:trPr>
                <w:trHeight w:val="200"/>
                <w:tblHeader/>
                <w:jc w:val="center"/>
              </w:trPr>
              <w:tc>
                <w:tcPr>
                  <w:tcW w:w="2500" w:type="pct"/>
                  <w:tcBorders>
                    <w:top w:val="nil"/>
                    <w:bottom w:val="nil"/>
                  </w:tcBorders>
                </w:tcPr>
                <w:p w14:paraId="7A32C143" w14:textId="4DE3104C" w:rsidR="00ED5F8E" w:rsidRPr="00B1465D" w:rsidRDefault="00A74F0D" w:rsidP="005928D1">
                  <w:pPr>
                    <w:pStyle w:val="Figure"/>
                    <w:spacing w:before="60" w:after="60"/>
                    <w:rPr>
                      <w:rFonts w:ascii="Arial" w:hAnsi="Arial" w:cs="Arial"/>
                      <w:sz w:val="18"/>
                      <w:szCs w:val="18"/>
                    </w:rPr>
                  </w:pPr>
                  <w:r w:rsidRPr="00A74F0D">
                    <w:rPr>
                      <w:rFonts w:ascii="Arial" w:hAnsi="Arial" w:cs="Arial"/>
                      <w:noProof/>
                      <w:sz w:val="18"/>
                      <w:szCs w:val="18"/>
                    </w:rPr>
                    <w:drawing>
                      <wp:inline distT="0" distB="0" distL="0" distR="0" wp14:anchorId="3F86AEEF" wp14:editId="7644F11E">
                        <wp:extent cx="2667000" cy="2419350"/>
                        <wp:effectExtent l="0" t="0" r="0" b="0"/>
                        <wp:docPr id="55" name="Picture 55" descr="Figue 2.8 - Left Hand Side. The figure presents a time series of total VET Fee Help enrolments in three categories of providers: Private providers who are no longer operating, public providers and other public providers. The chart begins in 2009 with all 3 types at 0 enrolments. Private providers who are no longer operating grow rapidly, from around fifteen thousand in 2012 to over 150 thousand in 2015, before falling to around 90 thousand in 2016. Public providers grow far more slowly and steadily to around 25 thousand in 2012 to over 60 thousand in 2015. Other private providers grow to around 10 thousand in 2012 to just short of 30 thousand in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2667000" cy="2419350"/>
                                </a:xfrm>
                                <a:prstGeom prst="rect">
                                  <a:avLst/>
                                </a:prstGeom>
                                <a:noFill/>
                                <a:ln>
                                  <a:noFill/>
                                </a:ln>
                              </pic:spPr>
                            </pic:pic>
                          </a:graphicData>
                        </a:graphic>
                      </wp:inline>
                    </w:drawing>
                  </w:r>
                </w:p>
              </w:tc>
              <w:tc>
                <w:tcPr>
                  <w:tcW w:w="2500" w:type="pct"/>
                  <w:tcBorders>
                    <w:top w:val="nil"/>
                    <w:bottom w:val="nil"/>
                  </w:tcBorders>
                </w:tcPr>
                <w:p w14:paraId="082D1C75" w14:textId="45C6CA03" w:rsidR="00ED5F8E" w:rsidRPr="00B1465D" w:rsidRDefault="003217D2" w:rsidP="003217D2">
                  <w:pPr>
                    <w:pStyle w:val="Figure"/>
                    <w:spacing w:before="60" w:after="60"/>
                    <w:rPr>
                      <w:rFonts w:ascii="Arial" w:hAnsi="Arial" w:cs="Arial"/>
                      <w:sz w:val="18"/>
                      <w:szCs w:val="18"/>
                    </w:rPr>
                  </w:pPr>
                  <w:r w:rsidRPr="003217D2">
                    <w:rPr>
                      <w:rFonts w:ascii="Arial" w:hAnsi="Arial" w:cs="Arial"/>
                      <w:noProof/>
                      <w:sz w:val="18"/>
                      <w:szCs w:val="18"/>
                    </w:rPr>
                    <w:drawing>
                      <wp:inline distT="0" distB="0" distL="0" distR="0" wp14:anchorId="2E651332" wp14:editId="0CDFEBA8">
                        <wp:extent cx="2667000" cy="2419350"/>
                        <wp:effectExtent l="0" t="0" r="0" b="0"/>
                        <wp:docPr id="105" name="Picture 105" descr="Figure 2.8 - Panel b, The chart shows the growth in total Vet Fee help enrolments and Vet student loans enrolments from 2009 to 2018. The chart is in three stages. The first stage is Vet fee help pre expansion, where enrolments grow from around 5000 in 2009 to 54216 in 2012. The second stage is Vet fee help post expansion, where enrolments peak at around 272000 in 2015, before falling to 193868 in 2016. The third and final stage is the current Vet student loans scheme, where enrolments have fallen significantly from 42220 in 2017, before marginally increasing to around 58000 in 2018, which is around the pre-vet fee help expansion lev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667000" cy="2419350"/>
                                </a:xfrm>
                                <a:prstGeom prst="rect">
                                  <a:avLst/>
                                </a:prstGeom>
                                <a:noFill/>
                                <a:ln>
                                  <a:noFill/>
                                </a:ln>
                              </pic:spPr>
                            </pic:pic>
                          </a:graphicData>
                        </a:graphic>
                      </wp:inline>
                    </w:drawing>
                  </w:r>
                </w:p>
              </w:tc>
            </w:tr>
          </w:tbl>
          <w:p w14:paraId="0E7CE011" w14:textId="77777777" w:rsidR="00ED5F8E" w:rsidRDefault="00ED5F8E" w:rsidP="005928D1">
            <w:pPr>
              <w:pStyle w:val="Figure"/>
            </w:pPr>
          </w:p>
        </w:tc>
      </w:tr>
      <w:tr w:rsidR="00ED5F8E" w:rsidRPr="00176D3F" w14:paraId="6F2FCDE7" w14:textId="77777777" w:rsidTr="005928D1">
        <w:tc>
          <w:tcPr>
            <w:tcW w:w="5000" w:type="pct"/>
            <w:tcBorders>
              <w:top w:val="nil"/>
              <w:left w:val="nil"/>
              <w:bottom w:val="nil"/>
              <w:right w:val="nil"/>
            </w:tcBorders>
            <w:shd w:val="clear" w:color="auto" w:fill="auto"/>
          </w:tcPr>
          <w:p w14:paraId="654A51C5" w14:textId="0F96E0B9" w:rsidR="00ED5F8E" w:rsidRPr="00176D3F" w:rsidRDefault="00ED5F8E" w:rsidP="005928D1">
            <w:pPr>
              <w:pStyle w:val="Source"/>
            </w:pPr>
            <w:r>
              <w:rPr>
                <w:i/>
              </w:rPr>
              <w:t>S</w:t>
            </w:r>
            <w:r w:rsidRPr="00784A05">
              <w:rPr>
                <w:i/>
              </w:rPr>
              <w:t>ource</w:t>
            </w:r>
            <w:r>
              <w:rPr>
                <w:i/>
              </w:rPr>
              <w:t>s</w:t>
            </w:r>
            <w:r w:rsidRPr="00176D3F">
              <w:t xml:space="preserve">: </w:t>
            </w:r>
            <w:r>
              <w:t xml:space="preserve">Productivity </w:t>
            </w:r>
            <w:r w:rsidRPr="00812191">
              <w:t>Commission estimates</w:t>
            </w:r>
            <w:r>
              <w:t xml:space="preserve">; DESE </w:t>
            </w:r>
            <w:r w:rsidR="00E85FF0" w:rsidRPr="00E85FF0">
              <w:rPr>
                <w:rFonts w:cs="Arial"/>
              </w:rPr>
              <w:t>(2017, 2018e, 2019k)</w:t>
            </w:r>
            <w:r>
              <w:t>.</w:t>
            </w:r>
          </w:p>
        </w:tc>
      </w:tr>
      <w:tr w:rsidR="00ED5F8E" w:rsidRPr="000863A5" w14:paraId="135D187F" w14:textId="77777777" w:rsidTr="005928D1">
        <w:tc>
          <w:tcPr>
            <w:tcW w:w="5000" w:type="pct"/>
            <w:tcBorders>
              <w:top w:val="single" w:sz="6" w:space="0" w:color="78A22F"/>
              <w:left w:val="nil"/>
              <w:bottom w:val="nil"/>
              <w:right w:val="nil"/>
            </w:tcBorders>
          </w:tcPr>
          <w:p w14:paraId="17FB00DF" w14:textId="5BC0B163" w:rsidR="00ED5F8E" w:rsidRPr="00626D32" w:rsidRDefault="00ED5F8E" w:rsidP="005928D1">
            <w:pPr>
              <w:pStyle w:val="BoxSpaceBelow"/>
            </w:pPr>
          </w:p>
        </w:tc>
      </w:tr>
    </w:tbl>
    <w:p w14:paraId="75817D6D" w14:textId="77777777" w:rsidR="00ED5F8E" w:rsidRDefault="00ED5F8E" w:rsidP="005928D1">
      <w:pPr>
        <w:pStyle w:val="BodyText"/>
      </w:pPr>
    </w:p>
    <w:p w14:paraId="03B5AEC5" w14:textId="0A621682" w:rsidR="00ED5F8E" w:rsidRDefault="00ED5F8E" w:rsidP="005928D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ED5F8E" w14:paraId="713C7C1A" w14:textId="77777777" w:rsidTr="005928D1">
        <w:trPr>
          <w:tblHeader/>
        </w:trPr>
        <w:tc>
          <w:tcPr>
            <w:tcW w:w="5000" w:type="pct"/>
            <w:tcBorders>
              <w:top w:val="single" w:sz="6" w:space="0" w:color="78A22F"/>
              <w:left w:val="nil"/>
              <w:bottom w:val="nil"/>
              <w:right w:val="nil"/>
            </w:tcBorders>
            <w:shd w:val="clear" w:color="auto" w:fill="auto"/>
          </w:tcPr>
          <w:p w14:paraId="6BFE6BE5" w14:textId="5B5FFAED" w:rsidR="00ED5F8E" w:rsidRDefault="00ED5F8E" w:rsidP="005928D1">
            <w:pPr>
              <w:pStyle w:val="FigureTitle"/>
            </w:pPr>
            <w:r w:rsidRPr="00784A05">
              <w:rPr>
                <w:b w:val="0"/>
              </w:rPr>
              <w:t xml:space="preserve">Figure </w:t>
            </w:r>
            <w:r>
              <w:rPr>
                <w:b w:val="0"/>
              </w:rPr>
              <w:t>2.</w:t>
            </w:r>
            <w:r>
              <w:rPr>
                <w:b w:val="0"/>
                <w:noProof/>
              </w:rPr>
              <w:t>9</w:t>
            </w:r>
            <w:r>
              <w:tab/>
              <w:t>Under VET FEE</w:t>
            </w:r>
            <w:r>
              <w:noBreakHyphen/>
              <w:t>HELP s</w:t>
            </w:r>
            <w:r w:rsidRPr="002E40A6">
              <w:t>ome providers with low completion</w:t>
            </w:r>
            <w:r>
              <w:t>s</w:t>
            </w:r>
            <w:r w:rsidRPr="002E40A6">
              <w:t xml:space="preserve"> charged higher fees</w:t>
            </w:r>
            <w:r w:rsidR="008A6B76" w:rsidRPr="008A6B76">
              <w:rPr>
                <w:rStyle w:val="NoteLabel"/>
                <w:b/>
                <w:bCs/>
              </w:rPr>
              <w:t>a</w:t>
            </w:r>
          </w:p>
          <w:p w14:paraId="1A7E101A" w14:textId="77777777" w:rsidR="00ED5F8E" w:rsidRPr="00176D3F" w:rsidRDefault="00ED5F8E" w:rsidP="005928D1">
            <w:pPr>
              <w:pStyle w:val="Subtitle"/>
            </w:pPr>
            <w:r w:rsidRPr="00255F0E">
              <w:t>Providers by average fees per E</w:t>
            </w:r>
            <w:r>
              <w:t xml:space="preserve">quivalent </w:t>
            </w:r>
            <w:r w:rsidRPr="00255F0E">
              <w:t>F</w:t>
            </w:r>
            <w:r>
              <w:t xml:space="preserve">ull Time </w:t>
            </w:r>
            <w:r w:rsidRPr="00255F0E">
              <w:t>S</w:t>
            </w:r>
            <w:r>
              <w:t>tudent Load (EFTSL)</w:t>
            </w:r>
            <w:r w:rsidRPr="00255F0E">
              <w:t xml:space="preserve"> and unit of study completion rates</w:t>
            </w:r>
          </w:p>
        </w:tc>
      </w:tr>
      <w:tr w:rsidR="00ED5F8E" w14:paraId="732F5BA5" w14:textId="77777777" w:rsidTr="005928D1">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4252"/>
              <w:gridCol w:w="4252"/>
            </w:tblGrid>
            <w:tr w:rsidR="00ED5F8E" w:rsidRPr="00B1465D" w14:paraId="152D9BDD" w14:textId="77777777" w:rsidTr="005928D1">
              <w:trPr>
                <w:tblHeader/>
                <w:jc w:val="center"/>
              </w:trPr>
              <w:tc>
                <w:tcPr>
                  <w:tcW w:w="2500" w:type="pct"/>
                  <w:tcBorders>
                    <w:top w:val="nil"/>
                    <w:bottom w:val="nil"/>
                  </w:tcBorders>
                </w:tcPr>
                <w:p w14:paraId="3871D64D" w14:textId="77777777" w:rsidR="00ED5F8E" w:rsidRPr="00B1465D" w:rsidRDefault="00ED5F8E" w:rsidP="00ED5F8E">
                  <w:pPr>
                    <w:pStyle w:val="Figure"/>
                    <w:numPr>
                      <w:ilvl w:val="0"/>
                      <w:numId w:val="24"/>
                    </w:numPr>
                    <w:spacing w:before="60" w:after="60"/>
                    <w:rPr>
                      <w:rFonts w:ascii="Arial" w:hAnsi="Arial" w:cs="Arial"/>
                      <w:sz w:val="18"/>
                      <w:szCs w:val="18"/>
                    </w:rPr>
                  </w:pPr>
                  <w:r w:rsidRPr="00465247">
                    <w:rPr>
                      <w:rFonts w:ascii="Arial" w:hAnsi="Arial" w:cs="Arial"/>
                      <w:sz w:val="18"/>
                      <w:szCs w:val="18"/>
                    </w:rPr>
                    <w:t>VFH, 2015</w:t>
                  </w:r>
                </w:p>
              </w:tc>
              <w:tc>
                <w:tcPr>
                  <w:tcW w:w="5000" w:type="pct"/>
                  <w:tcBorders>
                    <w:top w:val="nil"/>
                    <w:bottom w:val="nil"/>
                  </w:tcBorders>
                </w:tcPr>
                <w:p w14:paraId="02370E56" w14:textId="77777777" w:rsidR="00ED5F8E" w:rsidRPr="00B1465D" w:rsidRDefault="00ED5F8E" w:rsidP="00ED5F8E">
                  <w:pPr>
                    <w:pStyle w:val="Figure"/>
                    <w:numPr>
                      <w:ilvl w:val="0"/>
                      <w:numId w:val="24"/>
                    </w:numPr>
                    <w:spacing w:before="60" w:after="60"/>
                    <w:rPr>
                      <w:rFonts w:ascii="Arial" w:hAnsi="Arial" w:cs="Arial"/>
                      <w:sz w:val="18"/>
                      <w:szCs w:val="18"/>
                    </w:rPr>
                  </w:pPr>
                  <w:r w:rsidRPr="00A84879">
                    <w:rPr>
                      <w:rFonts w:ascii="Arial" w:hAnsi="Arial" w:cs="Arial"/>
                      <w:sz w:val="18"/>
                      <w:szCs w:val="18"/>
                    </w:rPr>
                    <w:t>VSL, 2018</w:t>
                  </w:r>
                </w:p>
              </w:tc>
            </w:tr>
            <w:tr w:rsidR="00ED5F8E" w:rsidRPr="00B1465D" w14:paraId="080955DF" w14:textId="77777777" w:rsidTr="005928D1">
              <w:trPr>
                <w:trHeight w:val="200"/>
                <w:tblHeader/>
                <w:jc w:val="center"/>
              </w:trPr>
              <w:tc>
                <w:tcPr>
                  <w:tcW w:w="2500" w:type="pct"/>
                  <w:tcBorders>
                    <w:top w:val="nil"/>
                    <w:bottom w:val="nil"/>
                  </w:tcBorders>
                </w:tcPr>
                <w:p w14:paraId="11C11D9F" w14:textId="77777777" w:rsidR="00ED5F8E" w:rsidRPr="00B1465D" w:rsidRDefault="00ED5F8E" w:rsidP="005928D1">
                  <w:pPr>
                    <w:pStyle w:val="Figure"/>
                    <w:spacing w:before="60" w:after="60"/>
                    <w:rPr>
                      <w:rFonts w:ascii="Arial" w:hAnsi="Arial" w:cs="Arial"/>
                      <w:sz w:val="18"/>
                      <w:szCs w:val="18"/>
                    </w:rPr>
                  </w:pPr>
                  <w:r w:rsidRPr="00823CE2">
                    <w:rPr>
                      <w:rFonts w:ascii="Arial" w:hAnsi="Arial" w:cs="Arial"/>
                      <w:noProof/>
                      <w:sz w:val="18"/>
                      <w:szCs w:val="18"/>
                    </w:rPr>
                    <w:drawing>
                      <wp:inline distT="0" distB="0" distL="0" distR="0" wp14:anchorId="2218E7B5" wp14:editId="3C69B9B5">
                        <wp:extent cx="2660015" cy="2667000"/>
                        <wp:effectExtent l="0" t="0" r="6985" b="0"/>
                        <wp:docPr id="58" name="Picture 58" descr="Panel A shows the Vet fee help market in 2015. There are several large, private providers charging higher fees and have below 50% unit of study completion rates. There are several large public providers, who have both lower fees and high unit of study completion rates, in the chart's bottom right. There are many small private providers with on average high completion rates but with a range of fees." title="Figure 2.9 Under VET FEE HELP some providers with low completions charged higher fe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2660015" cy="2667000"/>
                                </a:xfrm>
                                <a:prstGeom prst="rect">
                                  <a:avLst/>
                                </a:prstGeom>
                                <a:noFill/>
                                <a:ln>
                                  <a:noFill/>
                                </a:ln>
                              </pic:spPr>
                            </pic:pic>
                          </a:graphicData>
                        </a:graphic>
                      </wp:inline>
                    </w:drawing>
                  </w:r>
                </w:p>
              </w:tc>
              <w:tc>
                <w:tcPr>
                  <w:tcW w:w="2500" w:type="pct"/>
                  <w:tcBorders>
                    <w:top w:val="nil"/>
                    <w:bottom w:val="nil"/>
                  </w:tcBorders>
                </w:tcPr>
                <w:p w14:paraId="389A06F2" w14:textId="77777777" w:rsidR="00ED5F8E" w:rsidRPr="00B1465D" w:rsidRDefault="00ED5F8E" w:rsidP="005928D1">
                  <w:pPr>
                    <w:pStyle w:val="Figure"/>
                    <w:spacing w:before="60" w:after="60"/>
                    <w:rPr>
                      <w:rFonts w:ascii="Arial" w:hAnsi="Arial" w:cs="Arial"/>
                      <w:sz w:val="18"/>
                      <w:szCs w:val="18"/>
                    </w:rPr>
                  </w:pPr>
                  <w:r w:rsidRPr="006A32B7">
                    <w:rPr>
                      <w:rFonts w:ascii="Arial" w:hAnsi="Arial" w:cs="Arial"/>
                      <w:noProof/>
                      <w:sz w:val="18"/>
                      <w:szCs w:val="18"/>
                    </w:rPr>
                    <w:drawing>
                      <wp:inline distT="0" distB="0" distL="0" distR="0" wp14:anchorId="6705606B" wp14:editId="01AA8D6F">
                        <wp:extent cx="2660015" cy="2667000"/>
                        <wp:effectExtent l="0" t="0" r="6985" b="0"/>
                        <wp:docPr id="59" name="Picture 59" descr="Panel B shows the vet student loans market in 2018. Compared to the panel a, there are far less providers. In addition, there are no private providers as large as there were in the vet fee help market in 2015. The overwhelming majority of providers with low completion rates are gone, and most providers are clustered with high completion rates and lower fees." title="Figure 2.9 - Under VET FEE HELP some providers with low completions charged higher fe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660015" cy="2667000"/>
                                </a:xfrm>
                                <a:prstGeom prst="rect">
                                  <a:avLst/>
                                </a:prstGeom>
                                <a:noFill/>
                                <a:ln>
                                  <a:noFill/>
                                </a:ln>
                              </pic:spPr>
                            </pic:pic>
                          </a:graphicData>
                        </a:graphic>
                      </wp:inline>
                    </w:drawing>
                  </w:r>
                </w:p>
              </w:tc>
            </w:tr>
          </w:tbl>
          <w:p w14:paraId="69300B53" w14:textId="77777777" w:rsidR="00ED5F8E" w:rsidRDefault="00ED5F8E" w:rsidP="005928D1">
            <w:pPr>
              <w:pStyle w:val="Figure"/>
            </w:pPr>
          </w:p>
        </w:tc>
      </w:tr>
      <w:tr w:rsidR="00ED5F8E" w:rsidRPr="00176D3F" w14:paraId="5CD76127" w14:textId="77777777" w:rsidTr="005928D1">
        <w:tc>
          <w:tcPr>
            <w:tcW w:w="5000" w:type="pct"/>
            <w:tcBorders>
              <w:top w:val="nil"/>
              <w:left w:val="nil"/>
              <w:bottom w:val="nil"/>
              <w:right w:val="nil"/>
            </w:tcBorders>
            <w:shd w:val="clear" w:color="auto" w:fill="auto"/>
          </w:tcPr>
          <w:p w14:paraId="7ADBC9BD" w14:textId="0FD3C7F6" w:rsidR="00ED5F8E" w:rsidRPr="00176D3F" w:rsidRDefault="00B55076" w:rsidP="005928D1">
            <w:pPr>
              <w:pStyle w:val="Note"/>
            </w:pPr>
            <w:r w:rsidRPr="00B55076">
              <w:rPr>
                <w:rStyle w:val="NoteLabel"/>
              </w:rPr>
              <w:t>a</w:t>
            </w:r>
            <w:r>
              <w:t xml:space="preserve"> </w:t>
            </w:r>
            <w:r w:rsidR="00ED5F8E" w:rsidRPr="002B503B">
              <w:t xml:space="preserve">Each bubble </w:t>
            </w:r>
            <w:r w:rsidR="00ED5F8E">
              <w:t>represents</w:t>
            </w:r>
            <w:r w:rsidR="00ED5F8E" w:rsidRPr="002B503B">
              <w:t xml:space="preserve"> a provider, and its size relates to its number of VFH enrolments in 2015.</w:t>
            </w:r>
            <w:r w:rsidR="00ED5F8E">
              <w:t xml:space="preserve"> </w:t>
            </w:r>
            <w:r w:rsidR="00ED5F8E">
              <w:br/>
              <w:t xml:space="preserve">Excludes </w:t>
            </w:r>
            <w:r w:rsidR="00ED5F8E" w:rsidRPr="002B503B">
              <w:t xml:space="preserve">providers with </w:t>
            </w:r>
            <w:r w:rsidR="00ED5F8E">
              <w:t>less</w:t>
            </w:r>
            <w:r w:rsidR="00ED5F8E" w:rsidRPr="002B503B">
              <w:t xml:space="preserve"> than 10 enrolments, providers offering predominantly aviation courses, and providers where data on either unit completion rates or average EFTSL fee w</w:t>
            </w:r>
            <w:r w:rsidR="00ED5F8E">
              <w:t>ere</w:t>
            </w:r>
            <w:r w:rsidR="00ED5F8E" w:rsidRPr="002B503B">
              <w:t xml:space="preserve"> not available. Bubble size is relative to each year, and is therefore not directly comparable across charts.</w:t>
            </w:r>
          </w:p>
        </w:tc>
      </w:tr>
      <w:tr w:rsidR="00ED5F8E" w:rsidRPr="00176D3F" w14:paraId="7FC7DCB4" w14:textId="77777777" w:rsidTr="005928D1">
        <w:tc>
          <w:tcPr>
            <w:tcW w:w="5000" w:type="pct"/>
            <w:tcBorders>
              <w:top w:val="nil"/>
              <w:left w:val="nil"/>
              <w:bottom w:val="nil"/>
              <w:right w:val="nil"/>
            </w:tcBorders>
            <w:shd w:val="clear" w:color="auto" w:fill="auto"/>
          </w:tcPr>
          <w:p w14:paraId="4DB6FAFF" w14:textId="547D53A0" w:rsidR="00ED5F8E" w:rsidRPr="00176D3F" w:rsidRDefault="00ED5F8E" w:rsidP="005928D1">
            <w:pPr>
              <w:pStyle w:val="Source"/>
            </w:pPr>
            <w:r>
              <w:rPr>
                <w:i/>
              </w:rPr>
              <w:t>S</w:t>
            </w:r>
            <w:r w:rsidRPr="00784A05">
              <w:rPr>
                <w:i/>
              </w:rPr>
              <w:t>ource</w:t>
            </w:r>
            <w:r w:rsidR="006E5F4A">
              <w:rPr>
                <w:i/>
              </w:rPr>
              <w:t>s</w:t>
            </w:r>
            <w:r w:rsidRPr="00176D3F">
              <w:t xml:space="preserve">: </w:t>
            </w:r>
            <w:r>
              <w:t xml:space="preserve">DESE </w:t>
            </w:r>
            <w:r w:rsidR="00E85FF0" w:rsidRPr="00E85FF0">
              <w:rPr>
                <w:rFonts w:cs="Arial"/>
              </w:rPr>
              <w:t>(2016b, 2019k)</w:t>
            </w:r>
            <w:r>
              <w:t>.</w:t>
            </w:r>
          </w:p>
        </w:tc>
      </w:tr>
      <w:tr w:rsidR="00ED5F8E" w14:paraId="6BD19728" w14:textId="77777777" w:rsidTr="005928D1">
        <w:tc>
          <w:tcPr>
            <w:tcW w:w="5000" w:type="pct"/>
            <w:tcBorders>
              <w:top w:val="nil"/>
              <w:left w:val="nil"/>
              <w:bottom w:val="single" w:sz="6" w:space="0" w:color="78A22F"/>
              <w:right w:val="nil"/>
            </w:tcBorders>
            <w:shd w:val="clear" w:color="auto" w:fill="auto"/>
          </w:tcPr>
          <w:p w14:paraId="316ADDF4" w14:textId="77777777" w:rsidR="00ED5F8E" w:rsidRDefault="00ED5F8E" w:rsidP="005928D1">
            <w:pPr>
              <w:pStyle w:val="Figurespace"/>
            </w:pPr>
          </w:p>
        </w:tc>
      </w:tr>
      <w:tr w:rsidR="00ED5F8E" w:rsidRPr="000863A5" w14:paraId="4AC8ECC7" w14:textId="77777777" w:rsidTr="005928D1">
        <w:tc>
          <w:tcPr>
            <w:tcW w:w="5000" w:type="pct"/>
            <w:tcBorders>
              <w:top w:val="single" w:sz="6" w:space="0" w:color="78A22F"/>
              <w:left w:val="nil"/>
              <w:bottom w:val="nil"/>
              <w:right w:val="nil"/>
            </w:tcBorders>
          </w:tcPr>
          <w:p w14:paraId="62A0B83D" w14:textId="70063025" w:rsidR="00ED5F8E" w:rsidRPr="00626D32" w:rsidRDefault="00ED5F8E" w:rsidP="005928D1">
            <w:pPr>
              <w:pStyle w:val="BoxSpaceBelow"/>
            </w:pPr>
          </w:p>
        </w:tc>
      </w:tr>
    </w:tbl>
    <w:p w14:paraId="1930685C" w14:textId="4B4BD4D8" w:rsidR="00ED5F8E" w:rsidRDefault="00ED5F8E" w:rsidP="005928D1">
      <w:pPr>
        <w:pStyle w:val="BodyText"/>
      </w:pPr>
      <w:r>
        <w:t xml:space="preserve">As VFH grew, unit of study completion rates fell from about 75 per cent in 2012 to just under 50 per cent in 2015 </w:t>
      </w:r>
      <w:r w:rsidRPr="005F4525">
        <w:rPr>
          <w:szCs w:val="24"/>
        </w:rPr>
        <w:t>(KPMG 2019)</w:t>
      </w:r>
      <w:r>
        <w:t>. VFH</w:t>
      </w:r>
      <w:r>
        <w:noBreakHyphen/>
        <w:t>assisted students were less likely to complete their course than eligible non</w:t>
      </w:r>
      <w:r>
        <w:noBreakHyphen/>
        <w:t xml:space="preserve">assisted students </w:t>
      </w:r>
      <w:r w:rsidRPr="00533530">
        <w:rPr>
          <w:szCs w:val="24"/>
        </w:rPr>
        <w:t>(NCVER 2015)</w:t>
      </w:r>
      <w:r>
        <w:t xml:space="preserve">. </w:t>
      </w:r>
    </w:p>
    <w:p w14:paraId="712051A2" w14:textId="0A59E7C9" w:rsidR="00ED5F8E" w:rsidRDefault="00ED5F8E" w:rsidP="005928D1">
      <w:pPr>
        <w:pStyle w:val="BodyText"/>
      </w:pPr>
      <w:r>
        <w:t xml:space="preserve">Under VFH, average course fees increased from $4060 in 2009 to about $14 000 in 2015, and the average loan size also doubled to over $10 000 over the same period </w:t>
      </w:r>
      <w:r w:rsidRPr="00072F0D">
        <w:rPr>
          <w:szCs w:val="24"/>
        </w:rPr>
        <w:t>(DOE</w:t>
      </w:r>
      <w:r w:rsidRPr="00C77C28">
        <w:rPr>
          <w:szCs w:val="24"/>
        </w:rPr>
        <w:t> 2016)</w:t>
      </w:r>
      <w:r>
        <w:t>. Under VSL, course fees per equivalent full</w:t>
      </w:r>
      <w:r>
        <w:noBreakHyphen/>
        <w:t xml:space="preserve">time student load (EFTSL) and average loan values fell to $8247 and $7624 in 2018, respectively. This reduction in fees after VFH is likely due to the exit of unscrupulous providers </w:t>
      </w:r>
      <w:r w:rsidR="00421C86">
        <w:t>that</w:t>
      </w:r>
      <w:r>
        <w:t xml:space="preserve"> charged inflated fees </w:t>
      </w:r>
      <w:r w:rsidRPr="007E2C5A">
        <w:rPr>
          <w:szCs w:val="24"/>
        </w:rPr>
        <w:t>(KPMG 2019)</w:t>
      </w:r>
      <w:r>
        <w:t>.</w:t>
      </w:r>
    </w:p>
    <w:p w14:paraId="7FE8A73D" w14:textId="5327ADD6" w:rsidR="00ED5F8E" w:rsidRDefault="00ED5F8E" w:rsidP="005928D1">
      <w:pPr>
        <w:pStyle w:val="BodyText"/>
      </w:pPr>
      <w:r>
        <w:t xml:space="preserve">Following the failure of VFH, governments have recognised the priority of improving the quality of regulation and the effectiveness of the national regulator, the Australian Skills Quality Authority (ASQA) </w:t>
      </w:r>
      <w:r w:rsidR="00E85FF0" w:rsidRPr="00E85FF0">
        <w:rPr>
          <w:szCs w:val="24"/>
        </w:rPr>
        <w:t>(DET 2018b; SSON 2020)</w:t>
      </w:r>
      <w:r>
        <w:t>.</w:t>
      </w:r>
    </w:p>
    <w:p w14:paraId="1B64C4E0" w14:textId="77777777" w:rsidR="00ED5F8E" w:rsidRDefault="00ED5F8E" w:rsidP="005928D1">
      <w:pPr>
        <w:pStyle w:val="BodyText"/>
      </w:pPr>
      <w:r>
        <w:t>Further consideration needs to be given to the balance between regulation and informed consumer choice in ‘leading’ the market, the type and means of access to information needed by students to make informed choices (chapter 7), and the role of loans relative to subsidies in efficiently overcoming financial barriers to training (chapter 6).</w:t>
      </w:r>
    </w:p>
    <w:p w14:paraId="03E186A4" w14:textId="08A1912D" w:rsidR="00ED5F8E" w:rsidRPr="004E3B94" w:rsidRDefault="00ED5F8E" w:rsidP="005928D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ED5F8E" w14:paraId="07577DEC" w14:textId="77777777" w:rsidTr="005928D1">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7DF6FD11" w14:textId="0254A20F" w:rsidR="00ED5F8E" w:rsidRPr="00CE4C64" w:rsidRDefault="00ED5F8E" w:rsidP="005928D1">
            <w:pPr>
              <w:pStyle w:val="FindingTitle"/>
              <w:spacing w:before="120"/>
              <w:rPr>
                <w:noProof/>
              </w:rPr>
            </w:pPr>
            <w:r>
              <w:t>INTERIM Finding 2.</w:t>
            </w:r>
            <w:r>
              <w:rPr>
                <w:noProof/>
              </w:rPr>
              <w:t>2 — GOVERNMENT</w:t>
            </w:r>
            <w:r>
              <w:rPr>
                <w:noProof/>
              </w:rPr>
              <w:noBreakHyphen/>
              <w:t>FUNDED VET PARTICIPATION</w:t>
            </w:r>
          </w:p>
        </w:tc>
      </w:tr>
      <w:tr w:rsidR="00ED5F8E" w:rsidRPr="00750BE2" w14:paraId="3EE55A71" w14:textId="77777777" w:rsidTr="005928D1">
        <w:trPr>
          <w:cantSplit/>
        </w:trPr>
        <w:tc>
          <w:tcPr>
            <w:tcW w:w="5000" w:type="pct"/>
            <w:tcBorders>
              <w:top w:val="nil"/>
              <w:left w:val="nil"/>
              <w:bottom w:val="nil"/>
              <w:right w:val="nil"/>
            </w:tcBorders>
            <w:shd w:val="clear" w:color="auto" w:fill="F2F2F2"/>
            <w:tcMar>
              <w:left w:w="170" w:type="dxa"/>
              <w:right w:w="170" w:type="dxa"/>
            </w:tcMar>
          </w:tcPr>
          <w:p w14:paraId="42868D3E" w14:textId="77777777" w:rsidR="00ED5F8E" w:rsidRDefault="00ED5F8E" w:rsidP="005928D1">
            <w:pPr>
              <w:pStyle w:val="Finding"/>
              <w:keepNext/>
            </w:pPr>
            <w:r w:rsidRPr="004928EE">
              <w:t xml:space="preserve">Key reforms under the NASWD </w:t>
            </w:r>
            <w:r>
              <w:t>—</w:t>
            </w:r>
            <w:r w:rsidRPr="004928EE">
              <w:t xml:space="preserve"> the national training entitlement and expansion of student loans (VET FEE</w:t>
            </w:r>
            <w:r>
              <w:noBreakHyphen/>
            </w:r>
            <w:r w:rsidRPr="004928EE">
              <w:t xml:space="preserve">HELP) </w:t>
            </w:r>
            <w:r>
              <w:t>—</w:t>
            </w:r>
            <w:r w:rsidRPr="004928EE">
              <w:t xml:space="preserve"> initially increased participation but </w:t>
            </w:r>
            <w:r>
              <w:t xml:space="preserve">incentives </w:t>
            </w:r>
            <w:r w:rsidRPr="004928EE">
              <w:t xml:space="preserve">were later wound back because of escalating costs and rorting. </w:t>
            </w:r>
            <w:r>
              <w:t>Overall p</w:t>
            </w:r>
            <w:r w:rsidRPr="004928EE">
              <w:t xml:space="preserve">articipation </w:t>
            </w:r>
            <w:r>
              <w:t>rates are</w:t>
            </w:r>
            <w:r w:rsidRPr="004928EE">
              <w:t xml:space="preserve"> now at or below pre</w:t>
            </w:r>
            <w:r>
              <w:noBreakHyphen/>
            </w:r>
            <w:r w:rsidRPr="004928EE">
              <w:t>NASWD levels</w:t>
            </w:r>
            <w:r>
              <w:t>.</w:t>
            </w:r>
          </w:p>
        </w:tc>
      </w:tr>
      <w:tr w:rsidR="00ED5F8E" w14:paraId="3A816228" w14:textId="77777777" w:rsidTr="005928D1">
        <w:trPr>
          <w:cantSplit/>
        </w:trPr>
        <w:tc>
          <w:tcPr>
            <w:tcW w:w="5000" w:type="pct"/>
            <w:tcBorders>
              <w:top w:val="nil"/>
              <w:left w:val="nil"/>
              <w:bottom w:val="single" w:sz="6" w:space="0" w:color="78A22F"/>
              <w:right w:val="nil"/>
            </w:tcBorders>
            <w:shd w:val="clear" w:color="auto" w:fill="F2F2F2"/>
            <w:tcMar>
              <w:left w:w="170" w:type="dxa"/>
              <w:right w:w="170" w:type="dxa"/>
            </w:tcMar>
          </w:tcPr>
          <w:p w14:paraId="7FCB6F7F" w14:textId="77777777" w:rsidR="00ED5F8E" w:rsidRDefault="00ED5F8E" w:rsidP="005928D1">
            <w:pPr>
              <w:pStyle w:val="Space"/>
              <w:keepLines/>
            </w:pPr>
          </w:p>
        </w:tc>
      </w:tr>
      <w:tr w:rsidR="00ED5F8E" w:rsidRPr="000863A5" w14:paraId="51CAE2F9" w14:textId="77777777" w:rsidTr="005928D1">
        <w:trPr>
          <w:cantSplit/>
        </w:trPr>
        <w:tc>
          <w:tcPr>
            <w:tcW w:w="5000" w:type="pct"/>
            <w:tcBorders>
              <w:top w:val="single" w:sz="6" w:space="0" w:color="78A22F"/>
              <w:left w:val="nil"/>
              <w:bottom w:val="nil"/>
              <w:right w:val="nil"/>
            </w:tcBorders>
            <w:tcMar>
              <w:left w:w="170" w:type="dxa"/>
              <w:right w:w="170" w:type="dxa"/>
            </w:tcMar>
          </w:tcPr>
          <w:p w14:paraId="109F7EA9" w14:textId="394B2472" w:rsidR="00ED5F8E" w:rsidRPr="00626D32" w:rsidRDefault="00ED5F8E" w:rsidP="005928D1">
            <w:pPr>
              <w:pStyle w:val="BoxSpaceBelow"/>
              <w:keepLines/>
            </w:pPr>
          </w:p>
        </w:tc>
      </w:tr>
    </w:tbl>
    <w:p w14:paraId="6F725288" w14:textId="77777777" w:rsidR="00ED5F8E" w:rsidRDefault="00ED5F8E" w:rsidP="005928D1">
      <w:pPr>
        <w:pStyle w:val="Heading3"/>
      </w:pPr>
      <w:r>
        <w:t>A responsive and efficient market (NASWD clauses 25 c, d and e)</w:t>
      </w:r>
    </w:p>
    <w:p w14:paraId="0FD510B6" w14:textId="470A7EA7" w:rsidR="00ED5F8E" w:rsidRDefault="00ED5F8E" w:rsidP="005928D1">
      <w:pPr>
        <w:pStyle w:val="BodyText"/>
      </w:pPr>
      <w:r>
        <w:t xml:space="preserve">Governments believed a ‘more open and competitive training market’ would improve access to training, affordability and course quality </w:t>
      </w:r>
      <w:r w:rsidRPr="00676105">
        <w:rPr>
          <w:szCs w:val="24"/>
        </w:rPr>
        <w:t>(COAG 2012b)</w:t>
      </w:r>
      <w:r>
        <w:t>. Greater user choice — through the national entitlement and income</w:t>
      </w:r>
      <w:r w:rsidR="00582796">
        <w:t xml:space="preserve"> </w:t>
      </w:r>
      <w:r>
        <w:t xml:space="preserve">contingent loans — was expected to drive this change in the market. These initiatives built on a series of competition reforms since the 1990s </w:t>
      </w:r>
      <w:r w:rsidRPr="00636492">
        <w:rPr>
          <w:szCs w:val="24"/>
        </w:rPr>
        <w:t>(Ryan 2011)</w:t>
      </w:r>
      <w:r>
        <w:t xml:space="preserve">. </w:t>
      </w:r>
    </w:p>
    <w:p w14:paraId="7BEEDFC5" w14:textId="4D7CFFAF" w:rsidR="00ED5F8E" w:rsidRDefault="00ED5F8E" w:rsidP="005928D1">
      <w:pPr>
        <w:pStyle w:val="BodyText"/>
      </w:pPr>
      <w:r>
        <w:t>Anticipating a more competitive market, governments agreed to implement reforms to help public training providers (TAFEs, skills institutes, polytechnic and dual</w:t>
      </w:r>
      <w:r>
        <w:noBreakHyphen/>
        <w:t xml:space="preserve">sector government universities) adjust to the new conditions </w:t>
      </w:r>
      <w:r w:rsidRPr="00143A04">
        <w:rPr>
          <w:szCs w:val="24"/>
        </w:rPr>
        <w:t>(COAG 2012a, 2012b)</w:t>
      </w:r>
      <w:r>
        <w:t xml:space="preserve">. </w:t>
      </w:r>
    </w:p>
    <w:p w14:paraId="160B779D" w14:textId="77777777" w:rsidR="00ED5F8E" w:rsidRDefault="00ED5F8E" w:rsidP="005928D1">
      <w:pPr>
        <w:pStyle w:val="BodyText"/>
      </w:pPr>
      <w:r>
        <w:t>As noted above, competition is now being promoted through contestable contracts for subsidised services rather than user choice. Quality and other concerns, such as the failure of VET FEE</w:t>
      </w:r>
      <w:r>
        <w:noBreakHyphen/>
        <w:t xml:space="preserve">HELP, have prompted a renewed emphasis on public provision in some States and Territories. </w:t>
      </w:r>
    </w:p>
    <w:p w14:paraId="50F87D01" w14:textId="77777777" w:rsidR="00ED5F8E" w:rsidRDefault="00ED5F8E" w:rsidP="005928D1">
      <w:pPr>
        <w:pStyle w:val="Heading4"/>
      </w:pPr>
      <w:r>
        <w:t xml:space="preserve">A more open and competitive training market? </w:t>
      </w:r>
    </w:p>
    <w:p w14:paraId="67E06754" w14:textId="77777777" w:rsidR="00ED5F8E" w:rsidRPr="003B3146" w:rsidRDefault="00ED5F8E" w:rsidP="005928D1">
      <w:pPr>
        <w:pStyle w:val="BodyText"/>
        <w:rPr>
          <w:spacing w:val="-2"/>
        </w:rPr>
      </w:pPr>
      <w:r w:rsidRPr="003B3146">
        <w:rPr>
          <w:spacing w:val="-2"/>
        </w:rPr>
        <w:t xml:space="preserve">The NASWD performance framework did not include indicators related to competition or the efficiency of the VET market. More generally, governments do not systematically monitor how efficiently the market is operating, as may be indicated by measures of how well scarce resources are being allocated and how well services are meeting and anticipating needs. </w:t>
      </w:r>
    </w:p>
    <w:p w14:paraId="26E8E4CC" w14:textId="77777777" w:rsidR="00ED5F8E" w:rsidRDefault="00ED5F8E" w:rsidP="005928D1">
      <w:pPr>
        <w:pStyle w:val="BodyText"/>
      </w:pPr>
      <w:r>
        <w:t>The proportion of government funding that is contestable and the market share of public providers provides an insight, although limited, into how the VET market has changed.</w:t>
      </w:r>
    </w:p>
    <w:p w14:paraId="4F9E336F" w14:textId="705EB9D4" w:rsidR="00ED5F8E" w:rsidRDefault="00ED5F8E">
      <w:pPr>
        <w:pStyle w:val="BodyText"/>
      </w:pPr>
      <w:r>
        <w:t>Available estimates indicate that, overall, the proportion of government funding that is contestable has increased since the introduction of the NASWD from 21 to about 50 per cent of total funding in 2018 (figure 2.10), with non</w:t>
      </w:r>
      <w:r>
        <w:noBreakHyphen/>
        <w:t xml:space="preserve">TAFE RTOs securing 41 per cent of that pool </w:t>
      </w:r>
      <w:r w:rsidRPr="007414E4">
        <w:rPr>
          <w:szCs w:val="24"/>
        </w:rPr>
        <w:t>(SCRGSP 2020)</w:t>
      </w:r>
      <w:r>
        <w:t xml:space="preserve">. In 2018, public providers received more than 70 per cent of government funding for VET delivery and capital </w:t>
      </w:r>
      <w:r w:rsidR="00E85FF0" w:rsidRPr="00E85FF0">
        <w:rPr>
          <w:szCs w:val="24"/>
        </w:rPr>
        <w:t>(NCVER 2019d)</w:t>
      </w:r>
      <w:r>
        <w:t>. The share of government</w:t>
      </w:r>
      <w:r>
        <w:noBreakHyphen/>
        <w:t>funded training hours delivered by private providers has increased since 2008, but public providers remain dominant (figure 2.11).</w:t>
      </w:r>
    </w:p>
    <w:p w14:paraId="0328148D" w14:textId="77777777" w:rsidR="00ED5F8E" w:rsidRDefault="00ED5F8E" w:rsidP="005928D1">
      <w:pPr>
        <w:pStyle w:val="BodyText"/>
      </w:pPr>
      <w:r>
        <w:lastRenderedPageBreak/>
        <w:t>The story differs by jurisdiction, with Victoria and South Australia decreasing contestable funding between 2014 and 2017, albeit from relatively high levels (Victoria still has the highest proportion of contestable funding across Australia). This decrease is likely to reflect, in part, the tightening of subsidy schemes. Public providers have retained the lion’s share of government</w:t>
      </w:r>
      <w:r>
        <w:noBreakHyphen/>
        <w:t xml:space="preserve">funded training hours in all jurisdictions except for Queensland. </w:t>
      </w:r>
    </w:p>
    <w:p w14:paraId="33A915ED" w14:textId="77777777" w:rsidR="00ED5F8E" w:rsidRDefault="00ED5F8E" w:rsidP="005928D1">
      <w:pPr>
        <w:pStyle w:val="BodyText"/>
      </w:pPr>
      <w:r>
        <w:t xml:space="preserve">In recent years, some jurisdictions have favoured public provision to achieve accessibility and affordability objectives. For example, governments have introduced programs for free or reduced fees for selected courses at public providers, such as Queensland’s </w:t>
      </w:r>
      <w:r w:rsidRPr="0066561A">
        <w:t>TAFE Priority Training Program</w:t>
      </w:r>
      <w:r>
        <w:t xml:space="preserve"> in 2018 and Victoria’s </w:t>
      </w:r>
      <w:r w:rsidRPr="0066561A">
        <w:t>Free TAFE for Priority Courses</w:t>
      </w:r>
      <w:r>
        <w:t xml:space="preserve"> in 2019. </w:t>
      </w:r>
    </w:p>
    <w:p w14:paraId="78BB017C" w14:textId="5A4B46D3" w:rsidR="00ED5F8E" w:rsidRDefault="00ED5F8E" w:rsidP="005928D1">
      <w:pPr>
        <w:pStyle w:val="BodyText"/>
      </w:pPr>
      <w:r>
        <w:t xml:space="preserve">Supporting public provision remains a central objective of some governments. The New South Wales Government, for example, seeks to ‘support TAFE NSW so it remains a strong and viable public provider’ (NSW Government, sub. 48. p. 12). The Victorian Government’s Skills First program (the subsidy program delivering the national training entitlement) is intended to ‘build TAFE sustainability’, with ‘funding to rescue and stabilise TAFEs, placing them at the centre of the training system’ </w:t>
      </w:r>
      <w:r w:rsidRPr="00FA32D4">
        <w:rPr>
          <w:szCs w:val="24"/>
        </w:rPr>
        <w:t>(Victoria State Government 2019)</w:t>
      </w:r>
      <w:r>
        <w:t>.</w:t>
      </w:r>
    </w:p>
    <w:p w14:paraId="3934E177" w14:textId="12C1ECA1" w:rsidR="00ED5F8E" w:rsidRDefault="00ED5F8E" w:rsidP="005928D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ED5F8E" w14:paraId="07B83353" w14:textId="77777777" w:rsidTr="005928D1">
        <w:trPr>
          <w:tblHeader/>
        </w:trPr>
        <w:tc>
          <w:tcPr>
            <w:tcW w:w="5000" w:type="pct"/>
            <w:tcBorders>
              <w:top w:val="single" w:sz="6" w:space="0" w:color="78A22F"/>
              <w:left w:val="nil"/>
              <w:bottom w:val="nil"/>
              <w:right w:val="nil"/>
            </w:tcBorders>
            <w:shd w:val="clear" w:color="auto" w:fill="auto"/>
          </w:tcPr>
          <w:p w14:paraId="3CBA6FF7" w14:textId="0F377A5E" w:rsidR="00ED5F8E" w:rsidRDefault="00ED5F8E" w:rsidP="005928D1">
            <w:pPr>
              <w:pStyle w:val="FigureTitle"/>
            </w:pPr>
            <w:r w:rsidRPr="00784A05">
              <w:rPr>
                <w:b w:val="0"/>
              </w:rPr>
              <w:t xml:space="preserve">Figure </w:t>
            </w:r>
            <w:r>
              <w:rPr>
                <w:b w:val="0"/>
              </w:rPr>
              <w:t>2.</w:t>
            </w:r>
            <w:r>
              <w:rPr>
                <w:b w:val="0"/>
                <w:noProof/>
              </w:rPr>
              <w:t>10</w:t>
            </w:r>
            <w:r>
              <w:tab/>
            </w:r>
            <w:r w:rsidRPr="00B46E80">
              <w:t>The extent of contestable funding varie</w:t>
            </w:r>
            <w:r>
              <w:t>d</w:t>
            </w:r>
            <w:r w:rsidRPr="00B46E80">
              <w:t xml:space="preserve"> across jurisdictions</w:t>
            </w:r>
          </w:p>
          <w:p w14:paraId="5766397C" w14:textId="0408A3AF" w:rsidR="00ED5F8E" w:rsidRPr="00176D3F" w:rsidRDefault="00ED5F8E" w:rsidP="00C87BF9">
            <w:pPr>
              <w:pStyle w:val="Subtitle"/>
            </w:pPr>
            <w:r w:rsidRPr="004031FD">
              <w:t xml:space="preserve">Share of </w:t>
            </w:r>
            <w:r>
              <w:t xml:space="preserve">total </w:t>
            </w:r>
            <w:r w:rsidRPr="004031FD">
              <w:t>VET funding</w:t>
            </w:r>
            <w:r>
              <w:t xml:space="preserve"> that is contestable</w:t>
            </w:r>
            <w:r w:rsidR="00C87BF9">
              <w:t>,</w:t>
            </w:r>
            <w:r w:rsidRPr="008603AC">
              <w:rPr>
                <w:rStyle w:val="NoteLabel"/>
              </w:rPr>
              <w:t>a</w:t>
            </w:r>
            <w:r w:rsidRPr="004031FD">
              <w:t xml:space="preserve"> per</w:t>
            </w:r>
            <w:r>
              <w:t> </w:t>
            </w:r>
            <w:r w:rsidRPr="004031FD">
              <w:t xml:space="preserve">cent </w:t>
            </w:r>
            <w:r w:rsidRPr="004031FD" w:rsidDel="00996067">
              <w:t>20</w:t>
            </w:r>
            <w:r>
              <w:t>08–</w:t>
            </w:r>
            <w:r w:rsidRPr="004031FD" w:rsidDel="00996067">
              <w:t>201</w:t>
            </w:r>
            <w:r>
              <w:t>8</w:t>
            </w:r>
            <w:r>
              <w:rPr>
                <w:rStyle w:val="NoteLabel"/>
              </w:rPr>
              <w:t>b</w:t>
            </w:r>
          </w:p>
        </w:tc>
      </w:tr>
      <w:tr w:rsidR="00ED5F8E" w14:paraId="49ED8695" w14:textId="77777777" w:rsidTr="005928D1">
        <w:tblPrEx>
          <w:tblCellMar>
            <w:left w:w="108" w:type="dxa"/>
            <w:right w:w="108" w:type="dxa"/>
          </w:tblCellMar>
        </w:tblPrEx>
        <w:tc>
          <w:tcPr>
            <w:tcW w:w="5000" w:type="pct"/>
            <w:tcBorders>
              <w:top w:val="nil"/>
              <w:left w:val="nil"/>
              <w:bottom w:val="nil"/>
              <w:right w:val="nil"/>
            </w:tcBorders>
            <w:shd w:val="clear" w:color="auto" w:fill="auto"/>
          </w:tcPr>
          <w:p w14:paraId="4095B27F" w14:textId="1BA1C955" w:rsidR="00ED5F8E" w:rsidRDefault="006E62AA" w:rsidP="005928D1">
            <w:pPr>
              <w:pStyle w:val="Figure"/>
            </w:pPr>
            <w:r w:rsidRPr="006E62AA">
              <w:rPr>
                <w:noProof/>
              </w:rPr>
              <w:drawing>
                <wp:inline distT="0" distB="0" distL="0" distR="0" wp14:anchorId="62173F4C" wp14:editId="370A27B3">
                  <wp:extent cx="5213350" cy="2885440"/>
                  <wp:effectExtent l="0" t="0" r="6350" b="0"/>
                  <wp:docPr id="15" name="Picture 15" descr="Figure 2.10 - This chart outlines estimates of contestable funding as a proportion of total funding for each State and Territory from 2008 to 2018. This proportion varies substantially across jurisdiction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213350" cy="2885440"/>
                          </a:xfrm>
                          <a:prstGeom prst="rect">
                            <a:avLst/>
                          </a:prstGeom>
                          <a:noFill/>
                          <a:ln>
                            <a:noFill/>
                          </a:ln>
                        </pic:spPr>
                      </pic:pic>
                    </a:graphicData>
                  </a:graphic>
                </wp:inline>
              </w:drawing>
            </w:r>
          </w:p>
        </w:tc>
      </w:tr>
      <w:tr w:rsidR="00ED5F8E" w14:paraId="0F673E0A" w14:textId="77777777" w:rsidTr="005928D1">
        <w:tc>
          <w:tcPr>
            <w:tcW w:w="5000" w:type="pct"/>
            <w:tcBorders>
              <w:top w:val="nil"/>
              <w:left w:val="nil"/>
              <w:bottom w:val="nil"/>
              <w:right w:val="nil"/>
            </w:tcBorders>
            <w:shd w:val="clear" w:color="auto" w:fill="auto"/>
            <w:tcMar>
              <w:top w:w="28" w:type="dxa"/>
              <w:bottom w:w="28" w:type="dxa"/>
            </w:tcMar>
          </w:tcPr>
          <w:p w14:paraId="3850D0CE" w14:textId="77777777" w:rsidR="00ED5F8E" w:rsidRPr="00990EB5" w:rsidRDefault="00ED5F8E" w:rsidP="005928D1">
            <w:pPr>
              <w:pStyle w:val="Note"/>
              <w:rPr>
                <w:b/>
              </w:rPr>
            </w:pPr>
            <w:r>
              <w:rPr>
                <w:rStyle w:val="NoteLabel"/>
              </w:rPr>
              <w:t>a</w:t>
            </w:r>
            <w:r>
              <w:t xml:space="preserve"> Contestable funding has been estimated on the basis of all funding allocated to open competitive tendering, limited competitive tendering (tendering processes restricted to training providers that meet set criteria), user choice and entitlement funding. </w:t>
            </w:r>
            <w:r>
              <w:rPr>
                <w:rStyle w:val="NoteLabel"/>
              </w:rPr>
              <w:t xml:space="preserve">b </w:t>
            </w:r>
            <w:r>
              <w:t xml:space="preserve">A change in how government appropriations and funding were calculated in 2018 means that caution is advised in direct comparisons between 2018 and previous years. </w:t>
            </w:r>
          </w:p>
        </w:tc>
      </w:tr>
      <w:tr w:rsidR="00ED5F8E" w:rsidRPr="00176D3F" w14:paraId="1D98993C" w14:textId="77777777" w:rsidTr="005928D1">
        <w:tc>
          <w:tcPr>
            <w:tcW w:w="5000" w:type="pct"/>
            <w:tcBorders>
              <w:top w:val="nil"/>
              <w:left w:val="nil"/>
              <w:bottom w:val="nil"/>
              <w:right w:val="nil"/>
            </w:tcBorders>
            <w:shd w:val="clear" w:color="auto" w:fill="auto"/>
          </w:tcPr>
          <w:p w14:paraId="06C3B8E3" w14:textId="4578BE21" w:rsidR="00ED5F8E" w:rsidRPr="00176D3F" w:rsidRDefault="00ED5F8E" w:rsidP="005928D1">
            <w:pPr>
              <w:pStyle w:val="Source"/>
            </w:pPr>
            <w:r>
              <w:rPr>
                <w:i/>
              </w:rPr>
              <w:t>S</w:t>
            </w:r>
            <w:r w:rsidRPr="00784A05">
              <w:rPr>
                <w:i/>
              </w:rPr>
              <w:t>ource</w:t>
            </w:r>
            <w:r>
              <w:rPr>
                <w:i/>
              </w:rPr>
              <w:t>s</w:t>
            </w:r>
            <w:r w:rsidRPr="00176D3F">
              <w:t>:</w:t>
            </w:r>
            <w:r>
              <w:t xml:space="preserve"> SCRGSP </w:t>
            </w:r>
            <w:r w:rsidRPr="00A5336D">
              <w:rPr>
                <w:rFonts w:cs="Arial"/>
              </w:rPr>
              <w:t>(2014, 2017, 2020)</w:t>
            </w:r>
            <w:r>
              <w:t>.</w:t>
            </w:r>
          </w:p>
        </w:tc>
      </w:tr>
      <w:tr w:rsidR="00ED5F8E" w14:paraId="38CCC88A" w14:textId="77777777" w:rsidTr="005928D1">
        <w:tc>
          <w:tcPr>
            <w:tcW w:w="5000" w:type="pct"/>
            <w:tcBorders>
              <w:top w:val="nil"/>
              <w:left w:val="nil"/>
              <w:bottom w:val="single" w:sz="6" w:space="0" w:color="78A22F"/>
              <w:right w:val="nil"/>
            </w:tcBorders>
            <w:shd w:val="clear" w:color="auto" w:fill="auto"/>
          </w:tcPr>
          <w:p w14:paraId="023B5231" w14:textId="77777777" w:rsidR="00ED5F8E" w:rsidRDefault="00ED5F8E" w:rsidP="005928D1">
            <w:pPr>
              <w:pStyle w:val="Figurespace"/>
            </w:pPr>
          </w:p>
        </w:tc>
      </w:tr>
      <w:tr w:rsidR="00ED5F8E" w:rsidRPr="000863A5" w14:paraId="70543235" w14:textId="77777777" w:rsidTr="005928D1">
        <w:tc>
          <w:tcPr>
            <w:tcW w:w="5000" w:type="pct"/>
            <w:tcBorders>
              <w:top w:val="single" w:sz="6" w:space="0" w:color="78A22F"/>
              <w:left w:val="nil"/>
              <w:bottom w:val="nil"/>
              <w:right w:val="nil"/>
            </w:tcBorders>
          </w:tcPr>
          <w:p w14:paraId="23362C74" w14:textId="349F8D58" w:rsidR="00ED5F8E" w:rsidRPr="00626D32" w:rsidRDefault="00ED5F8E" w:rsidP="005928D1">
            <w:pPr>
              <w:pStyle w:val="BoxSpaceBelow"/>
            </w:pPr>
          </w:p>
        </w:tc>
      </w:tr>
    </w:tbl>
    <w:p w14:paraId="691713D0" w14:textId="67FE2CED" w:rsidR="00ED5F8E" w:rsidRDefault="00ED5F8E" w:rsidP="005928D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ED5F8E" w14:paraId="2C61A218" w14:textId="77777777" w:rsidTr="005928D1">
        <w:trPr>
          <w:tblHeader/>
        </w:trPr>
        <w:tc>
          <w:tcPr>
            <w:tcW w:w="5000" w:type="pct"/>
            <w:tcBorders>
              <w:top w:val="single" w:sz="6" w:space="0" w:color="78A22F"/>
              <w:left w:val="nil"/>
              <w:bottom w:val="nil"/>
              <w:right w:val="nil"/>
            </w:tcBorders>
            <w:shd w:val="clear" w:color="auto" w:fill="auto"/>
          </w:tcPr>
          <w:p w14:paraId="355FF671" w14:textId="049D5CC9" w:rsidR="00ED5F8E" w:rsidRDefault="00ED5F8E" w:rsidP="005928D1">
            <w:pPr>
              <w:pStyle w:val="FigureTitle"/>
            </w:pPr>
            <w:r w:rsidRPr="00784A05">
              <w:rPr>
                <w:b w:val="0"/>
              </w:rPr>
              <w:t xml:space="preserve">Figure </w:t>
            </w:r>
            <w:r>
              <w:rPr>
                <w:b w:val="0"/>
              </w:rPr>
              <w:t>2.</w:t>
            </w:r>
            <w:r>
              <w:rPr>
                <w:b w:val="0"/>
                <w:noProof/>
              </w:rPr>
              <w:t>11</w:t>
            </w:r>
            <w:r>
              <w:tab/>
              <w:t>Public providers</w:t>
            </w:r>
            <w:r w:rsidRPr="00732C44">
              <w:t xml:space="preserve"> deliver </w:t>
            </w:r>
            <w:r>
              <w:t xml:space="preserve">a lesser share of </w:t>
            </w:r>
            <w:r w:rsidRPr="00732C44">
              <w:t>subsidised training</w:t>
            </w:r>
          </w:p>
          <w:p w14:paraId="3D7E2BC3" w14:textId="77777777" w:rsidR="00ED5F8E" w:rsidRPr="00176D3F" w:rsidRDefault="00ED5F8E" w:rsidP="005928D1">
            <w:pPr>
              <w:pStyle w:val="Subtitle"/>
            </w:pPr>
            <w:r w:rsidRPr="007C5404">
              <w:t>Share of government</w:t>
            </w:r>
            <w:r>
              <w:noBreakHyphen/>
            </w:r>
            <w:r w:rsidRPr="007C5404">
              <w:t>funded hours of training delivery, per</w:t>
            </w:r>
            <w:r>
              <w:t> </w:t>
            </w:r>
            <w:r w:rsidRPr="007C5404">
              <w:t>cent 2008</w:t>
            </w:r>
            <w:r>
              <w:t>–</w:t>
            </w:r>
            <w:r w:rsidRPr="007C5404">
              <w:t>2018</w:t>
            </w:r>
          </w:p>
        </w:tc>
      </w:tr>
      <w:tr w:rsidR="00ED5F8E" w14:paraId="24A46301" w14:textId="77777777" w:rsidTr="005928D1">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ED5F8E" w:rsidRPr="00B1465D" w14:paraId="2C527B3C" w14:textId="77777777" w:rsidTr="005928D1">
              <w:trPr>
                <w:tblHeader/>
                <w:jc w:val="center"/>
              </w:trPr>
              <w:tc>
                <w:tcPr>
                  <w:tcW w:w="5000" w:type="pct"/>
                  <w:tcBorders>
                    <w:top w:val="nil"/>
                    <w:bottom w:val="nil"/>
                  </w:tcBorders>
                </w:tcPr>
                <w:p w14:paraId="38944CC9" w14:textId="198291B2" w:rsidR="00ED5F8E" w:rsidRPr="00B1465D" w:rsidRDefault="00247E91" w:rsidP="005928D1">
                  <w:pPr>
                    <w:pStyle w:val="Figure"/>
                    <w:spacing w:before="60" w:after="60"/>
                    <w:rPr>
                      <w:rFonts w:ascii="Arial" w:hAnsi="Arial" w:cs="Arial"/>
                      <w:sz w:val="18"/>
                      <w:szCs w:val="18"/>
                    </w:rPr>
                  </w:pPr>
                  <w:r w:rsidRPr="00247E91">
                    <w:rPr>
                      <w:rFonts w:ascii="Arial" w:hAnsi="Arial" w:cs="Arial"/>
                      <w:noProof/>
                      <w:sz w:val="18"/>
                      <w:szCs w:val="18"/>
                    </w:rPr>
                    <w:drawing>
                      <wp:inline distT="0" distB="0" distL="0" distR="0" wp14:anchorId="4C1DE6DB" wp14:editId="1E63B364">
                        <wp:extent cx="5473705" cy="3657600"/>
                        <wp:effectExtent l="0" t="0" r="0" b="0"/>
                        <wp:docPr id="14" name="Picture 14" descr="Figure 2.11 - This chart shows the proportion of government funded hours of training delivered between 2008 and 2018 by different provider types, including public, community and other providers. The majority of government funded training is delivered by public providers in all jurisdictions except Queenslan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7" cstate="print">
                                  <a:extLst>
                                    <a:ext uri="{28A0092B-C50C-407E-A947-70E740481C1C}">
                                      <a14:useLocalDpi xmlns:a14="http://schemas.microsoft.com/office/drawing/2010/main" val="0"/>
                                    </a:ext>
                                  </a:extLst>
                                </a:blip>
                                <a:srcRect t="2735" b="3641"/>
                                <a:stretch/>
                              </pic:blipFill>
                              <pic:spPr bwMode="auto">
                                <a:xfrm>
                                  <a:off x="0" y="0"/>
                                  <a:ext cx="5474335" cy="3658021"/>
                                </a:xfrm>
                                <a:prstGeom prst="rect">
                                  <a:avLst/>
                                </a:prstGeom>
                                <a:noFill/>
                                <a:ln>
                                  <a:noFill/>
                                </a:ln>
                                <a:extLst>
                                  <a:ext uri="{53640926-AAD7-44D8-BBD7-CCE9431645EC}">
                                    <a14:shadowObscured xmlns:a14="http://schemas.microsoft.com/office/drawing/2010/main"/>
                                  </a:ext>
                                </a:extLst>
                              </pic:spPr>
                            </pic:pic>
                          </a:graphicData>
                        </a:graphic>
                      </wp:inline>
                    </w:drawing>
                  </w:r>
                  <w:r w:rsidR="00ED5F8E" w:rsidRPr="00734E22" w:rsidDel="005C6942">
                    <w:rPr>
                      <w:rFonts w:ascii="Arial" w:hAnsi="Arial" w:cs="Arial"/>
                      <w:sz w:val="18"/>
                      <w:szCs w:val="18"/>
                    </w:rPr>
                    <w:t xml:space="preserve"> </w:t>
                  </w:r>
                </w:p>
              </w:tc>
            </w:tr>
          </w:tbl>
          <w:p w14:paraId="734E79D2" w14:textId="77777777" w:rsidR="00ED5F8E" w:rsidRDefault="00ED5F8E" w:rsidP="005928D1">
            <w:pPr>
              <w:pStyle w:val="Figure"/>
            </w:pPr>
          </w:p>
        </w:tc>
      </w:tr>
      <w:tr w:rsidR="00ED5F8E" w:rsidRPr="00176D3F" w14:paraId="584781FB" w14:textId="77777777" w:rsidTr="005928D1">
        <w:tc>
          <w:tcPr>
            <w:tcW w:w="5000" w:type="pct"/>
            <w:tcBorders>
              <w:top w:val="nil"/>
              <w:left w:val="nil"/>
              <w:bottom w:val="nil"/>
              <w:right w:val="nil"/>
            </w:tcBorders>
            <w:shd w:val="clear" w:color="auto" w:fill="auto"/>
          </w:tcPr>
          <w:p w14:paraId="5176DEA0" w14:textId="7A139F6A" w:rsidR="00ED5F8E" w:rsidRPr="00176D3F" w:rsidRDefault="00ED5F8E" w:rsidP="005928D1">
            <w:pPr>
              <w:pStyle w:val="Source"/>
            </w:pPr>
            <w:r>
              <w:rPr>
                <w:i/>
              </w:rPr>
              <w:t>S</w:t>
            </w:r>
            <w:r w:rsidRPr="00784A05">
              <w:rPr>
                <w:i/>
              </w:rPr>
              <w:t>ource</w:t>
            </w:r>
            <w:r w:rsidRPr="00176D3F">
              <w:t xml:space="preserve">: </w:t>
            </w:r>
            <w:r w:rsidRPr="00BD53DD">
              <w:t>NCVER</w:t>
            </w:r>
            <w:r>
              <w:t xml:space="preserve"> </w:t>
            </w:r>
            <w:r w:rsidR="00E85FF0" w:rsidRPr="00E85FF0">
              <w:rPr>
                <w:rFonts w:cs="Arial"/>
              </w:rPr>
              <w:t>(2019g)</w:t>
            </w:r>
            <w:r>
              <w:t>.</w:t>
            </w:r>
          </w:p>
        </w:tc>
      </w:tr>
      <w:tr w:rsidR="00ED5F8E" w14:paraId="54B5ED1C" w14:textId="77777777" w:rsidTr="005928D1">
        <w:tc>
          <w:tcPr>
            <w:tcW w:w="5000" w:type="pct"/>
            <w:tcBorders>
              <w:top w:val="nil"/>
              <w:left w:val="nil"/>
              <w:bottom w:val="single" w:sz="6" w:space="0" w:color="78A22F"/>
              <w:right w:val="nil"/>
            </w:tcBorders>
            <w:shd w:val="clear" w:color="auto" w:fill="auto"/>
          </w:tcPr>
          <w:p w14:paraId="4A525C90" w14:textId="77777777" w:rsidR="00ED5F8E" w:rsidRDefault="00ED5F8E" w:rsidP="005928D1">
            <w:pPr>
              <w:pStyle w:val="Figurespace"/>
            </w:pPr>
          </w:p>
        </w:tc>
      </w:tr>
      <w:tr w:rsidR="00ED5F8E" w:rsidRPr="000863A5" w14:paraId="1C5B46D6" w14:textId="77777777" w:rsidTr="005928D1">
        <w:tc>
          <w:tcPr>
            <w:tcW w:w="5000" w:type="pct"/>
            <w:tcBorders>
              <w:top w:val="single" w:sz="6" w:space="0" w:color="78A22F"/>
              <w:left w:val="nil"/>
              <w:bottom w:val="nil"/>
              <w:right w:val="nil"/>
            </w:tcBorders>
          </w:tcPr>
          <w:p w14:paraId="62561B1E" w14:textId="1D0E76A3" w:rsidR="00ED5F8E" w:rsidRPr="00626D32" w:rsidRDefault="00ED5F8E" w:rsidP="005928D1">
            <w:pPr>
              <w:pStyle w:val="BoxSpaceBelow"/>
            </w:pPr>
          </w:p>
        </w:tc>
      </w:tr>
    </w:tbl>
    <w:p w14:paraId="74B939A9" w14:textId="77777777" w:rsidR="00ED5F8E" w:rsidRDefault="00ED5F8E" w:rsidP="005928D1">
      <w:pPr>
        <w:pStyle w:val="Heading4"/>
      </w:pPr>
      <w:r>
        <w:t xml:space="preserve">The role and efficiency of public providers </w:t>
      </w:r>
    </w:p>
    <w:p w14:paraId="00E5F1E6" w14:textId="77777777" w:rsidR="00ED5F8E" w:rsidRDefault="00ED5F8E" w:rsidP="005928D1">
      <w:pPr>
        <w:pStyle w:val="BodyText"/>
      </w:pPr>
      <w:r>
        <w:t xml:space="preserve">The dominance of public providers remains a defining feature of the VET market, but there is limited evidence about how this affects market dynamics. </w:t>
      </w:r>
    </w:p>
    <w:p w14:paraId="107DAE71" w14:textId="77777777" w:rsidR="00ED5F8E" w:rsidRDefault="00ED5F8E" w:rsidP="005928D1">
      <w:pPr>
        <w:pStyle w:val="BodyText"/>
      </w:pPr>
      <w:r>
        <w:t>Some participants have raised concerns about the efficiency of public providers, and greater evidence is required on the costs of training delivery (box 2.3). For example, the Business Council of Australia (BCA, sub. 16, p. 23) noted the ‘need to put TAFEs on a good footing to compete with private providers, but TAFEs must also operate efficiently and deliver value for money’.</w:t>
      </w:r>
      <w:r w:rsidRPr="006D43A7">
        <w:t xml:space="preserve"> </w:t>
      </w:r>
      <w:r>
        <w:t xml:space="preserve">JCSF Consulting Pty Ltd </w:t>
      </w:r>
      <w:r w:rsidRPr="00A33CC8">
        <w:t>(sub.</w:t>
      </w:r>
      <w:r>
        <w:t> </w:t>
      </w:r>
      <w:r w:rsidRPr="00A33CC8">
        <w:t>3, p.</w:t>
      </w:r>
      <w:r>
        <w:t> </w:t>
      </w:r>
      <w:r w:rsidRPr="00A33CC8">
        <w:t xml:space="preserve">7) </w:t>
      </w:r>
      <w:r>
        <w:t xml:space="preserve">also </w:t>
      </w:r>
      <w:r w:rsidRPr="00A33CC8">
        <w:t>argued that ‘treasuries</w:t>
      </w:r>
      <w:r>
        <w:t xml:space="preserve"> </w:t>
      </w:r>
      <w:r w:rsidRPr="00A33CC8">
        <w:t xml:space="preserve">… are frustrated by the apparent excessive costs of their </w:t>
      </w:r>
      <w:r>
        <w:t xml:space="preserve">State </w:t>
      </w:r>
      <w:r w:rsidRPr="00A33CC8">
        <w:t xml:space="preserve">TAFE systems compared with private RTOs’. </w:t>
      </w:r>
      <w:r>
        <w:t>Subsidy settings in some jurisdictions are informed by t</w:t>
      </w:r>
      <w:r w:rsidRPr="00CF18BC">
        <w:t>he costs of training delivery at public providers</w:t>
      </w:r>
      <w:r>
        <w:t xml:space="preserve"> (</w:t>
      </w:r>
      <w:r w:rsidRPr="00CF18BC">
        <w:t>chapter</w:t>
      </w:r>
      <w:r>
        <w:t> </w:t>
      </w:r>
      <w:r w:rsidRPr="00CF18BC">
        <w:t>4</w:t>
      </w:r>
      <w:r>
        <w:t>)</w:t>
      </w:r>
      <w:r w:rsidRPr="00CF18BC">
        <w:t>.</w:t>
      </w:r>
    </w:p>
    <w:p w14:paraId="4099ED22" w14:textId="77777777" w:rsidR="00ED5F8E" w:rsidRDefault="00ED5F8E" w:rsidP="005928D1">
      <w:pPr>
        <w:pStyle w:val="BodyText"/>
      </w:pPr>
    </w:p>
    <w:p w14:paraId="6C2B0CA6" w14:textId="4EEA0C54" w:rsidR="00ED5F8E" w:rsidRDefault="00ED5F8E" w:rsidP="005928D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ED5F8E" w14:paraId="3FD10426" w14:textId="77777777" w:rsidTr="005928D1">
        <w:trPr>
          <w:tblHeader/>
        </w:trPr>
        <w:tc>
          <w:tcPr>
            <w:tcW w:w="5000" w:type="pct"/>
            <w:tcBorders>
              <w:top w:val="single" w:sz="6" w:space="0" w:color="78A22F"/>
              <w:left w:val="nil"/>
              <w:bottom w:val="nil"/>
              <w:right w:val="nil"/>
            </w:tcBorders>
            <w:shd w:val="clear" w:color="auto" w:fill="F2F2F2"/>
          </w:tcPr>
          <w:p w14:paraId="4A9135FD" w14:textId="1DCCF4F0" w:rsidR="00ED5F8E" w:rsidRDefault="00ED5F8E" w:rsidP="005928D1">
            <w:pPr>
              <w:pStyle w:val="BoxTitle"/>
            </w:pPr>
            <w:r>
              <w:rPr>
                <w:b w:val="0"/>
              </w:rPr>
              <w:t>Box 2.</w:t>
            </w:r>
            <w:r>
              <w:rPr>
                <w:b w:val="0"/>
                <w:noProof/>
              </w:rPr>
              <w:t>3</w:t>
            </w:r>
            <w:r>
              <w:tab/>
              <w:t>Factors affecting the cost of delivery at public providers</w:t>
            </w:r>
          </w:p>
        </w:tc>
      </w:tr>
      <w:tr w:rsidR="00ED5F8E" w14:paraId="28A84381" w14:textId="77777777" w:rsidTr="005928D1">
        <w:tc>
          <w:tcPr>
            <w:tcW w:w="5000" w:type="pct"/>
            <w:tcBorders>
              <w:top w:val="nil"/>
              <w:left w:val="nil"/>
              <w:bottom w:val="nil"/>
              <w:right w:val="nil"/>
            </w:tcBorders>
            <w:shd w:val="clear" w:color="auto" w:fill="F2F2F2"/>
          </w:tcPr>
          <w:p w14:paraId="50990C75" w14:textId="4047B487" w:rsidR="00ED5F8E" w:rsidRDefault="00ED5F8E" w:rsidP="005928D1">
            <w:pPr>
              <w:pStyle w:val="Box"/>
            </w:pPr>
            <w:r>
              <w:t>There is some evidence that public providers may have higher costs than private providers. VET delivery is often labour</w:t>
            </w:r>
            <w:r>
              <w:noBreakHyphen/>
              <w:t>intensive, and employee expenses constitute the largest share of total expenses — estimated at over 60 per cent based on a sample of public and not</w:t>
            </w:r>
            <w:r>
              <w:noBreakHyphen/>
              <w:t>for</w:t>
            </w:r>
            <w:r>
              <w:noBreakHyphen/>
              <w:t xml:space="preserve">profit providers. For public providers, high labour costs may reflect restrictions in State and Territory industrial awards which set wages and conditions. For example, the Queensland Audit Office </w:t>
            </w:r>
            <w:r w:rsidRPr="0030334E">
              <w:rPr>
                <w:rFonts w:cs="Arial"/>
              </w:rPr>
              <w:t>(2019)</w:t>
            </w:r>
            <w:r>
              <w:t xml:space="preserve"> identified that:</w:t>
            </w:r>
          </w:p>
          <w:p w14:paraId="1A7FB880" w14:textId="77777777" w:rsidR="00ED5F8E" w:rsidRDefault="00ED5F8E" w:rsidP="005928D1">
            <w:pPr>
              <w:pStyle w:val="BoxQuote"/>
            </w:pPr>
            <w:r>
              <w:t>The Queensland Government’s current award and industrial relations agreements mean that TAFEQ is not able to significantly reduce its costs due to an employee</w:t>
            </w:r>
            <w:r>
              <w:noBreakHyphen/>
              <w:t>cost structure that it cannot fully control. It, therefore, cannot compete directly on cost with the private sector. (p. 11)</w:t>
            </w:r>
          </w:p>
          <w:p w14:paraId="30D5D1BB" w14:textId="76C7CEAF" w:rsidR="00ED5F8E" w:rsidRDefault="00ED5F8E" w:rsidP="005928D1">
            <w:pPr>
              <w:pStyle w:val="Box"/>
            </w:pPr>
            <w:r>
              <w:t>Analysis of TAFE NSW suggested that the cost per hour taught by a full</w:t>
            </w:r>
            <w:r>
              <w:noBreakHyphen/>
              <w:t xml:space="preserve">time TAFE teacher may be up to double that of ‘reputable private competitors’ based on 2013 data </w:t>
            </w:r>
            <w:r w:rsidRPr="00DC3B39">
              <w:rPr>
                <w:rFonts w:cs="Arial"/>
              </w:rPr>
              <w:t>(BCG 2015)</w:t>
            </w:r>
            <w:r>
              <w:t>. Some public providers also have a significant proportion of non</w:t>
            </w:r>
            <w:r>
              <w:noBreakHyphen/>
              <w:t>teaching staff, and they made up 42 per cent of TAFE NSW’s full time</w:t>
            </w:r>
            <w:r>
              <w:noBreakHyphen/>
              <w:t xml:space="preserve">equivalent staff in 2018 </w:t>
            </w:r>
            <w:r w:rsidRPr="002050AA">
              <w:rPr>
                <w:rFonts w:cs="Arial"/>
                <w:szCs w:val="24"/>
              </w:rPr>
              <w:t>(TAFE NSW 2019)</w:t>
            </w:r>
            <w:r>
              <w:t xml:space="preserve">. </w:t>
            </w:r>
          </w:p>
          <w:p w14:paraId="15DBB480" w14:textId="5AFBC51B" w:rsidR="00ED5F8E" w:rsidRDefault="00ED5F8E" w:rsidP="005928D1">
            <w:pPr>
              <w:pStyle w:val="Box"/>
            </w:pPr>
            <w:r>
              <w:t xml:space="preserve">Participants identified regional or remote operations as a major factor explaining why public provider costs may be higher given increased wage or other input costs (AEU Federal Office, sub. 21; WA Government, sub. 20). In Western Australia for example, lecturers are paid remote allowances and country incentives under their agreement. Empirical evidence also suggests that remoteness is an important factor affecting TAFE efficiency </w:t>
            </w:r>
            <w:r w:rsidRPr="00DC3B39">
              <w:rPr>
                <w:rFonts w:cs="Arial"/>
                <w:szCs w:val="24"/>
              </w:rPr>
              <w:t>(Fieger et al. 2017; Fieger, Karmel and Stanwick 2010)</w:t>
            </w:r>
            <w:r>
              <w:t xml:space="preserve">. </w:t>
            </w:r>
          </w:p>
        </w:tc>
      </w:tr>
      <w:tr w:rsidR="00ED5F8E" w14:paraId="5E0F69C5" w14:textId="77777777" w:rsidTr="005928D1">
        <w:tc>
          <w:tcPr>
            <w:tcW w:w="5000" w:type="pct"/>
            <w:tcBorders>
              <w:top w:val="nil"/>
              <w:left w:val="nil"/>
              <w:bottom w:val="single" w:sz="6" w:space="0" w:color="78A22F"/>
              <w:right w:val="nil"/>
            </w:tcBorders>
            <w:shd w:val="clear" w:color="auto" w:fill="F2F2F2"/>
          </w:tcPr>
          <w:p w14:paraId="5A327DC2" w14:textId="77777777" w:rsidR="00ED5F8E" w:rsidRDefault="00ED5F8E" w:rsidP="005928D1">
            <w:pPr>
              <w:pStyle w:val="Box"/>
              <w:spacing w:before="0" w:line="120" w:lineRule="exact"/>
            </w:pPr>
          </w:p>
        </w:tc>
      </w:tr>
      <w:tr w:rsidR="00ED5F8E" w:rsidRPr="000863A5" w14:paraId="5761429F" w14:textId="77777777" w:rsidTr="005928D1">
        <w:tc>
          <w:tcPr>
            <w:tcW w:w="5000" w:type="pct"/>
            <w:tcBorders>
              <w:top w:val="single" w:sz="6" w:space="0" w:color="78A22F"/>
              <w:left w:val="nil"/>
              <w:bottom w:val="nil"/>
              <w:right w:val="nil"/>
            </w:tcBorders>
          </w:tcPr>
          <w:p w14:paraId="105992CB" w14:textId="03E7C670" w:rsidR="00ED5F8E" w:rsidRPr="00626D32" w:rsidRDefault="00ED5F8E" w:rsidP="005928D1">
            <w:pPr>
              <w:pStyle w:val="BoxSpaceBelow"/>
            </w:pPr>
          </w:p>
        </w:tc>
      </w:tr>
    </w:tbl>
    <w:p w14:paraId="4945B58A" w14:textId="727BFE70" w:rsidR="00ED5F8E" w:rsidRDefault="00ED5F8E" w:rsidP="005928D1">
      <w:pPr>
        <w:pStyle w:val="BodyText"/>
      </w:pPr>
      <w:r w:rsidRPr="00AC2127">
        <w:t>Other</w:t>
      </w:r>
      <w:r>
        <w:t>s</w:t>
      </w:r>
      <w:r w:rsidRPr="00AC2127">
        <w:t xml:space="preserve"> expressed scepticism</w:t>
      </w:r>
      <w:r w:rsidRPr="00AC2127" w:rsidDel="00EA3F5B">
        <w:t xml:space="preserve"> </w:t>
      </w:r>
      <w:r>
        <w:t>about</w:t>
      </w:r>
      <w:r w:rsidRPr="00AC2127">
        <w:t xml:space="preserve"> the flexibility of public providers to meet tailored needs. </w:t>
      </w:r>
      <w:r>
        <w:t>The Industry Skills Advisory Council NT (sub. 57) stated</w:t>
      </w:r>
      <w:r w:rsidRPr="005C75D6">
        <w:t xml:space="preserve"> that </w:t>
      </w:r>
      <w:r>
        <w:t>public providers did not</w:t>
      </w:r>
      <w:r w:rsidRPr="005C75D6">
        <w:t xml:space="preserve"> </w:t>
      </w:r>
      <w:r>
        <w:t>offer particular courses needed by industry or flexibly meet the training</w:t>
      </w:r>
      <w:r w:rsidRPr="005C75D6">
        <w:t xml:space="preserve"> needs</w:t>
      </w:r>
      <w:r w:rsidDel="00E363F3">
        <w:t xml:space="preserve"> </w:t>
      </w:r>
      <w:r>
        <w:t xml:space="preserve">of existing workers. The Alliance of First Nations Independent Education and Training Providers (sub. 63) argued that </w:t>
      </w:r>
      <w:r w:rsidR="00586200">
        <w:t>Aboriginal and Torres Strait Islander</w:t>
      </w:r>
      <w:r w:rsidR="00586200">
        <w:noBreakHyphen/>
      </w:r>
      <w:r>
        <w:t xml:space="preserve">owned RTOs are more efficient providers of specialised services, as the size and culture of TAFEs and universities create difficulties for </w:t>
      </w:r>
      <w:r w:rsidR="007D5ACC">
        <w:t xml:space="preserve">Aboriginal and Torres Strait Islander </w:t>
      </w:r>
      <w:r>
        <w:t>students, resulting in poorer outcomes despite their more stable funding.</w:t>
      </w:r>
    </w:p>
    <w:p w14:paraId="12523891" w14:textId="50DD3F1E" w:rsidR="00ED5F8E" w:rsidRDefault="00ED5F8E" w:rsidP="005928D1">
      <w:pPr>
        <w:pStyle w:val="BodyText"/>
      </w:pPr>
      <w:r>
        <w:t>All governments are committed to supporting public providers, yet their role</w:t>
      </w:r>
      <w:r w:rsidRPr="00244C13">
        <w:t xml:space="preserve"> </w:t>
      </w:r>
      <w:r w:rsidRPr="00BD5E5E">
        <w:t>vis</w:t>
      </w:r>
      <w:r>
        <w:noBreakHyphen/>
      </w:r>
      <w:r w:rsidRPr="00BD5E5E">
        <w:t>à</w:t>
      </w:r>
      <w:r>
        <w:noBreakHyphen/>
      </w:r>
      <w:r w:rsidRPr="00BD5E5E">
        <w:t>vis</w:t>
      </w:r>
      <w:r w:rsidRPr="00BD5E5E" w:rsidDel="00BD5E5E">
        <w:t xml:space="preserve"> </w:t>
      </w:r>
      <w:r>
        <w:t xml:space="preserve">other providers is poorly defined (despite the recommendations of earlier reviews), and remains subject to debate </w:t>
      </w:r>
      <w:r w:rsidR="00E85FF0" w:rsidRPr="00E85FF0">
        <w:rPr>
          <w:szCs w:val="24"/>
        </w:rPr>
        <w:t>(ACIL Allen Consulting 2015a, 2015b; ESC 2011a)</w:t>
      </w:r>
      <w:r>
        <w:t xml:space="preserve">. Participants raised several rationales for ongoing (or greater) support for public providers, including to: </w:t>
      </w:r>
    </w:p>
    <w:p w14:paraId="7750C673" w14:textId="77777777" w:rsidR="00ED5F8E" w:rsidRDefault="00ED5F8E" w:rsidP="005928D1">
      <w:pPr>
        <w:pStyle w:val="ListBullet"/>
      </w:pPr>
      <w:r>
        <w:t>service thin markets, by qualification and geography, where the financial viability of provision is affected by insufficient demand or higher costs of delivery.</w:t>
      </w:r>
      <w:r w:rsidRPr="003907AF">
        <w:t xml:space="preserve"> </w:t>
      </w:r>
      <w:r>
        <w:t>For example, the Western Australian Government (sub. 20, pp. 4–5) noted that:</w:t>
      </w:r>
    </w:p>
    <w:p w14:paraId="70DA1752" w14:textId="77777777" w:rsidR="00ED5F8E" w:rsidRDefault="00ED5F8E" w:rsidP="005928D1">
      <w:pPr>
        <w:pStyle w:val="Quote"/>
      </w:pPr>
      <w:r>
        <w:t xml:space="preserve">Many of the localised markets for VET are not viable for more than one provider, if any. While a common feature of regional and remote markets, it is also true for thin markets in the metropolitan area. … </w:t>
      </w:r>
    </w:p>
    <w:p w14:paraId="79BD9434" w14:textId="77777777" w:rsidR="00ED5F8E" w:rsidRDefault="00ED5F8E" w:rsidP="005928D1">
      <w:pPr>
        <w:pStyle w:val="Quote"/>
      </w:pPr>
      <w:r w:rsidRPr="00FE0B9D">
        <w:t>The TAFE College infrastructure and overheads to deliver these technical and thin market courses often would not provide a return on investment for any private providers resulting in the State being required to be a sole provider.</w:t>
      </w:r>
      <w:r>
        <w:t xml:space="preserve"> </w:t>
      </w:r>
    </w:p>
    <w:p w14:paraId="78EB92FC" w14:textId="77777777" w:rsidR="00ED5F8E" w:rsidRDefault="00ED5F8E" w:rsidP="005928D1">
      <w:pPr>
        <w:pStyle w:val="ListBullet"/>
      </w:pPr>
      <w:r>
        <w:lastRenderedPageBreak/>
        <w:t>maintain certainty of supply or act as a ‘provider of last resort’, for example, in the case of the exit of another provider</w:t>
      </w:r>
    </w:p>
    <w:p w14:paraId="0072D6BF" w14:textId="77777777" w:rsidR="00ED5F8E" w:rsidRDefault="00ED5F8E" w:rsidP="005928D1">
      <w:pPr>
        <w:pStyle w:val="ListBullet"/>
      </w:pPr>
      <w:r>
        <w:t xml:space="preserve">service particular student cohorts, such as those requiring greater student support </w:t>
      </w:r>
    </w:p>
    <w:p w14:paraId="50A500FA" w14:textId="7D55211C" w:rsidR="00ED5F8E" w:rsidRDefault="00ED5F8E" w:rsidP="005928D1">
      <w:pPr>
        <w:pStyle w:val="ListBullet"/>
      </w:pPr>
      <w:r>
        <w:t>fulfil other activities such as the maintenance of general facilities for community use (Tasmanian Government, sub. 32;</w:t>
      </w:r>
      <w:r w:rsidRPr="007A2177">
        <w:t xml:space="preserve"> </w:t>
      </w:r>
      <w:r>
        <w:t>Victorian Government, sub. 58; Victorian TAFE Association, sub. 27;</w:t>
      </w:r>
      <w:r w:rsidRPr="007A2177">
        <w:t xml:space="preserve"> </w:t>
      </w:r>
      <w:r w:rsidR="001B2DF8">
        <w:t>WA Government, sub. 20</w:t>
      </w:r>
      <w:r>
        <w:t>)</w:t>
      </w:r>
      <w:r w:rsidR="001B2DF8">
        <w:t>.</w:t>
      </w:r>
    </w:p>
    <w:p w14:paraId="65235B60" w14:textId="77777777" w:rsidR="00ED5F8E" w:rsidRDefault="00ED5F8E" w:rsidP="005928D1">
      <w:pPr>
        <w:pStyle w:val="BodyText"/>
      </w:pPr>
      <w:r>
        <w:t>The Commission agrees that, in thin markets, improving the efficiency of service delivery by nurturing competition is challenging. However, this does not, of itself, mean that public provision is the only or most efficient means of service delivery. Subsidy models across jurisdictions typically incorporate loadings and concessions to account for the additional costs of service delivery, as may occur in thin markets (chapters </w:t>
      </w:r>
      <w:r w:rsidRPr="00380CBA">
        <w:t>4 and</w:t>
      </w:r>
      <w:r w:rsidRPr="003279DF">
        <w:t> </w:t>
      </w:r>
      <w:r w:rsidRPr="00C73BF3">
        <w:t>6</w:t>
      </w:r>
      <w:r>
        <w:t xml:space="preserve">). Moreover, governments can use various policy options to service thin markets, including facilitating competition </w:t>
      </w:r>
      <w:r w:rsidRPr="00292831">
        <w:rPr>
          <w:i/>
          <w:iCs/>
        </w:rPr>
        <w:t>for</w:t>
      </w:r>
      <w:r>
        <w:t xml:space="preserve">, rather than </w:t>
      </w:r>
      <w:r w:rsidRPr="00292831">
        <w:rPr>
          <w:i/>
          <w:iCs/>
        </w:rPr>
        <w:t>in</w:t>
      </w:r>
      <w:r>
        <w:t>, the market. There is merit in further consideration by State and Territory governments of the tools available to assess potential market capacity or the efficiency of provision, such as market testing or benchmarking.</w:t>
      </w:r>
    </w:p>
    <w:p w14:paraId="18754E0A" w14:textId="36C6D6B3" w:rsidR="00ED5F8E" w:rsidRPr="003B3146" w:rsidRDefault="00ED5F8E" w:rsidP="005928D1">
      <w:pPr>
        <w:pStyle w:val="BodyText"/>
        <w:rPr>
          <w:spacing w:val="-2"/>
        </w:rPr>
      </w:pPr>
      <w:r w:rsidRPr="003B3146">
        <w:rPr>
          <w:spacing w:val="-2"/>
        </w:rPr>
        <w:t>There is also a need for greater transparency regarding the funding and delivery of public providers. All jurisdictions continue to provide block funding to public providers, reflecting that their costs and efficiency may potentially be affected by industrial relations arrangements, constraints on the use of assets, and community service obligations (CSOs). Jurisdictions do not typically itemise expenditure for public providers by purpose, making it challenging to isolate contributions toward CSOs or other costs (box 2.4). For example, although Queensland has a specific State Contribution Grant for public providers (which accounted for 29 per cent of total VET funding in Queensland in 2017</w:t>
      </w:r>
      <w:r w:rsidRPr="003B3146">
        <w:rPr>
          <w:spacing w:val="-2"/>
        </w:rPr>
        <w:noBreakHyphen/>
        <w:t xml:space="preserve">18), the grant also covers ‘quality teaching and teaching resources’, and ‘training infrastructure … integral to the delivery of quality training across Queensland’ </w:t>
      </w:r>
      <w:r w:rsidRPr="003B3146">
        <w:rPr>
          <w:spacing w:val="-2"/>
          <w:szCs w:val="24"/>
        </w:rPr>
        <w:t>(QLD Auditor-General 2019, pp. 21, 27; TAFE Queensland 2019, p. 24)</w:t>
      </w:r>
      <w:r w:rsidRPr="003B3146">
        <w:rPr>
          <w:spacing w:val="-2"/>
        </w:rPr>
        <w:t>. The need for better funding information is discussed in chapter 6.</w:t>
      </w:r>
    </w:p>
    <w:p w14:paraId="673F9924" w14:textId="6DB47AF2" w:rsidR="00ED5F8E" w:rsidRDefault="00ED5F8E" w:rsidP="005928D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4A0" w:firstRow="1" w:lastRow="0" w:firstColumn="1" w:lastColumn="0" w:noHBand="0" w:noVBand="1"/>
        <w:tblDescription w:val="Table used for design layout."/>
      </w:tblPr>
      <w:tblGrid>
        <w:gridCol w:w="8789"/>
      </w:tblGrid>
      <w:tr w:rsidR="00ED5F8E" w14:paraId="55B16476" w14:textId="77777777" w:rsidTr="005928D1">
        <w:trPr>
          <w:tblHeader/>
        </w:trPr>
        <w:tc>
          <w:tcPr>
            <w:tcW w:w="5000" w:type="pct"/>
            <w:tcBorders>
              <w:top w:val="single" w:sz="6" w:space="0" w:color="78A22F"/>
              <w:left w:val="nil"/>
              <w:bottom w:val="nil"/>
              <w:right w:val="nil"/>
            </w:tcBorders>
            <w:shd w:val="clear" w:color="auto" w:fill="F2F2F2"/>
            <w:hideMark/>
          </w:tcPr>
          <w:p w14:paraId="0DE2ED2C" w14:textId="629E48C2" w:rsidR="00ED5F8E" w:rsidRDefault="00ED5F8E">
            <w:pPr>
              <w:pStyle w:val="BoxTitle"/>
            </w:pPr>
            <w:r>
              <w:rPr>
                <w:b w:val="0"/>
              </w:rPr>
              <w:t>Box 2.</w:t>
            </w:r>
            <w:r>
              <w:rPr>
                <w:b w:val="0"/>
                <w:noProof/>
              </w:rPr>
              <w:t>4</w:t>
            </w:r>
            <w:r>
              <w:tab/>
              <w:t>Community service obligations of public providers</w:t>
            </w:r>
          </w:p>
        </w:tc>
      </w:tr>
      <w:tr w:rsidR="00ED5F8E" w14:paraId="4F9549A9" w14:textId="77777777" w:rsidTr="005928D1">
        <w:tc>
          <w:tcPr>
            <w:tcW w:w="5000" w:type="pct"/>
            <w:tcBorders>
              <w:top w:val="nil"/>
              <w:left w:val="nil"/>
              <w:bottom w:val="nil"/>
              <w:right w:val="nil"/>
            </w:tcBorders>
            <w:shd w:val="clear" w:color="auto" w:fill="F2F2F2"/>
            <w:hideMark/>
          </w:tcPr>
          <w:p w14:paraId="1167D48B" w14:textId="77777777" w:rsidR="00ED5F8E" w:rsidRDefault="00ED5F8E">
            <w:pPr>
              <w:pStyle w:val="Box"/>
            </w:pPr>
            <w:r>
              <w:t xml:space="preserve">Study participants have pointed to the community service obligations (CSOs) of public providers that involve additional costs and therefore funding requirements. CSOs typically occur when: </w:t>
            </w:r>
          </w:p>
          <w:p w14:paraId="57518B85" w14:textId="3BD907E4" w:rsidR="00ED5F8E" w:rsidRDefault="00ED5F8E">
            <w:pPr>
              <w:pStyle w:val="BoxQuote"/>
            </w:pPr>
            <w:r>
              <w:t xml:space="preserve">… a government specifically requires a public enterprise to carry out activities relating to outputs or inputs which it would not elect to do on a commercial basis, and which the government does not require other businesses in the public or private sector to generally undertake, or which it would only do commercially at higher prices. </w:t>
            </w:r>
            <w:r w:rsidRPr="00513107">
              <w:rPr>
                <w:rFonts w:cs="Arial"/>
                <w:szCs w:val="24"/>
              </w:rPr>
              <w:t>(IC 1997, p. 7)</w:t>
            </w:r>
            <w:r>
              <w:t xml:space="preserve"> </w:t>
            </w:r>
          </w:p>
          <w:p w14:paraId="6E6261E7" w14:textId="77777777" w:rsidR="00ED5F8E" w:rsidRDefault="00ED5F8E">
            <w:pPr>
              <w:pStyle w:val="Box"/>
            </w:pPr>
            <w:r>
              <w:t>These obligations and their associated funding remain unclear or appear to be provided on an ad hoc basis. For example:</w:t>
            </w:r>
          </w:p>
          <w:p w14:paraId="4F52CD08" w14:textId="422719C6" w:rsidR="00ED5F8E" w:rsidRDefault="00ED5F8E" w:rsidP="005928D1">
            <w:pPr>
              <w:pStyle w:val="BoxListBullet"/>
            </w:pPr>
            <w:r>
              <w:t>TasTAFE receives a ‘Community Services Funding Obligation’, but it is not clear how this funding is</w:t>
            </w:r>
            <w:r w:rsidDel="000C65AB">
              <w:t xml:space="preserve"> </w:t>
            </w:r>
            <w:r>
              <w:t xml:space="preserve">linked to its legislative requirement to service rural and isolated communities ‘where other providers of vocational education and training, cannot or are not, effectively meeting the demand’ </w:t>
            </w:r>
            <w:r w:rsidRPr="00990EB5">
              <w:rPr>
                <w:rFonts w:cs="Arial"/>
                <w:szCs w:val="24"/>
              </w:rPr>
              <w:t>(Tasmanian Government 2013; TasTAFE 2019)</w:t>
            </w:r>
          </w:p>
          <w:p w14:paraId="36909E53" w14:textId="73375FE7" w:rsidR="00ED5F8E" w:rsidRDefault="00ED5F8E" w:rsidP="005928D1">
            <w:pPr>
              <w:pStyle w:val="BoxListBullet"/>
            </w:pPr>
            <w:r>
              <w:t xml:space="preserve">the Victorian Government provided $200 million of ‘community service funding’ over four years through a TAFE Rescue Fund, but any specific obligations were not publicly identifiable </w:t>
            </w:r>
            <w:r>
              <w:rPr>
                <w:rFonts w:cs="Arial"/>
              </w:rPr>
              <w:t>(Herbert 2016)</w:t>
            </w:r>
            <w:r>
              <w:t xml:space="preserve">. </w:t>
            </w:r>
          </w:p>
          <w:p w14:paraId="651697A3" w14:textId="17CA6A82" w:rsidR="00ED5F8E" w:rsidRDefault="00ED5F8E">
            <w:pPr>
              <w:pStyle w:val="Box"/>
            </w:pPr>
            <w:r>
              <w:t xml:space="preserve">There is also limited public information on measures used to monitor the delivery of CSOs. In their Strategic Plan, TAFE NSW expressed an intention to improve the transparency and accountability of CSO funding through ‘a more effective model to allocate, monitor and report impact’ of these funds </w:t>
            </w:r>
            <w:r w:rsidRPr="00C73BF3">
              <w:rPr>
                <w:rFonts w:cs="Arial"/>
                <w:szCs w:val="24"/>
              </w:rPr>
              <w:t>(TAFE NSW 2016)</w:t>
            </w:r>
            <w:r>
              <w:t xml:space="preserve">. </w:t>
            </w:r>
          </w:p>
          <w:p w14:paraId="2EC43EFA" w14:textId="77777777" w:rsidR="00ED5F8E" w:rsidRDefault="00ED5F8E">
            <w:pPr>
              <w:pStyle w:val="Box"/>
            </w:pPr>
            <w:r>
              <w:t>Some study participants stated that funding models and performance measures should reflect these obligations. For example, the Victorian TAFE Association (sub. 27) noted:</w:t>
            </w:r>
          </w:p>
          <w:p w14:paraId="39B0D2D7" w14:textId="77777777" w:rsidR="00ED5F8E" w:rsidRDefault="00ED5F8E" w:rsidP="005928D1">
            <w:pPr>
              <w:pStyle w:val="BoxQuote"/>
            </w:pPr>
            <w:r>
              <w:t>… provision of long</w:t>
            </w:r>
            <w:r>
              <w:noBreakHyphen/>
              <w:t xml:space="preserve">term funding to explicitly support and enable TAFE to meet community obligations. It would manifest in pricing policies that recognise the diverse markets, cohorts and thin industry sectors that would cease to function without the presence of TAFE. Explicit recognition of the special role of TAFE would also require the development of performance measures beyond the financial, to more properly gauge the rich contribution of TAFE, and to enable a fairer comparison of its role </w:t>
            </w:r>
            <w:r w:rsidRPr="00990EB5">
              <w:rPr>
                <w:i/>
              </w:rPr>
              <w:t>vis a vis</w:t>
            </w:r>
            <w:r>
              <w:t xml:space="preserve"> private training providers. (p. 7)</w:t>
            </w:r>
          </w:p>
        </w:tc>
      </w:tr>
      <w:tr w:rsidR="00ED5F8E" w14:paraId="4F6C7A8F" w14:textId="77777777" w:rsidTr="005928D1">
        <w:tc>
          <w:tcPr>
            <w:tcW w:w="5000" w:type="pct"/>
            <w:tcBorders>
              <w:top w:val="nil"/>
              <w:left w:val="nil"/>
              <w:bottom w:val="single" w:sz="6" w:space="0" w:color="78A22F"/>
              <w:right w:val="nil"/>
            </w:tcBorders>
            <w:shd w:val="clear" w:color="auto" w:fill="F2F2F2"/>
          </w:tcPr>
          <w:p w14:paraId="2D37C425" w14:textId="77777777" w:rsidR="00ED5F8E" w:rsidRDefault="00ED5F8E">
            <w:pPr>
              <w:pStyle w:val="Box"/>
              <w:spacing w:before="0" w:line="120" w:lineRule="exact"/>
            </w:pPr>
          </w:p>
        </w:tc>
      </w:tr>
      <w:tr w:rsidR="00ED5F8E" w14:paraId="0735773D" w14:textId="77777777" w:rsidTr="005928D1">
        <w:tc>
          <w:tcPr>
            <w:tcW w:w="5000" w:type="pct"/>
            <w:tcBorders>
              <w:top w:val="single" w:sz="6" w:space="0" w:color="78A22F"/>
              <w:left w:val="nil"/>
              <w:bottom w:val="nil"/>
              <w:right w:val="nil"/>
            </w:tcBorders>
            <w:hideMark/>
          </w:tcPr>
          <w:p w14:paraId="0FA6A5DB" w14:textId="3FDD81F6" w:rsidR="00ED5F8E" w:rsidRDefault="00ED5F8E">
            <w:pPr>
              <w:pStyle w:val="BoxSpaceBelow"/>
            </w:pPr>
          </w:p>
        </w:tc>
      </w:tr>
    </w:tbl>
    <w:p w14:paraId="292C06E0" w14:textId="77777777" w:rsidR="00ED5F8E" w:rsidRDefault="00ED5F8E" w:rsidP="005928D1">
      <w:pPr>
        <w:pStyle w:val="BodyText"/>
      </w:pPr>
      <w:r>
        <w:t xml:space="preserve">The funding of public providers also raises concerns related to principles of competitive neutrality. Master Builders Australia (sub. 41, p. 9) raised concerns that: </w:t>
      </w:r>
    </w:p>
    <w:p w14:paraId="19107D32" w14:textId="77777777" w:rsidR="00ED5F8E" w:rsidRDefault="00ED5F8E" w:rsidP="005928D1">
      <w:pPr>
        <w:pStyle w:val="Quote"/>
      </w:pPr>
      <w:r>
        <w:t>…</w:t>
      </w:r>
      <w:r w:rsidRPr="00B519CD">
        <w:t xml:space="preserve"> many jurisdictions preference VET funding to their public institutions (TAFEs) over industry and private training providers. </w:t>
      </w:r>
      <w:r>
        <w:t>…</w:t>
      </w:r>
      <w:r w:rsidRPr="00B519CD">
        <w:t xml:space="preserve"> it should be acknowledged that for many courses public VET institutes are in direct competition with industry and private training providers.</w:t>
      </w:r>
    </w:p>
    <w:p w14:paraId="289F9506" w14:textId="44D0DEAD" w:rsidR="00ED5F8E" w:rsidRDefault="00ED5F8E" w:rsidP="005928D1">
      <w:pPr>
        <w:pStyle w:val="BodyText"/>
        <w:keepNext/>
      </w:pPr>
      <w:r>
        <w:t>Al</w:t>
      </w:r>
      <w:r w:rsidRPr="003A016F">
        <w:t>l jurisdictions have competitive neutrality policies and an associated complaint mechanism, which the Commission understands appl</w:t>
      </w:r>
      <w:r>
        <w:t>ies</w:t>
      </w:r>
      <w:r w:rsidRPr="003A016F">
        <w:t xml:space="preserve"> to the business activities of </w:t>
      </w:r>
      <w:r>
        <w:t>TAFEs and, with qualifications, to other public provider</w:t>
      </w:r>
      <w:r w:rsidRPr="003A016F">
        <w:t>s</w:t>
      </w:r>
      <w:r>
        <w:t xml:space="preserve"> </w:t>
      </w:r>
      <w:r w:rsidRPr="00B43976">
        <w:rPr>
          <w:szCs w:val="24"/>
        </w:rPr>
        <w:t>(NCC</w:t>
      </w:r>
      <w:r w:rsidRPr="00B75EE6">
        <w:rPr>
          <w:szCs w:val="24"/>
        </w:rPr>
        <w:t> 2002)</w:t>
      </w:r>
      <w:r w:rsidRPr="003A016F">
        <w:t>.</w:t>
      </w:r>
      <w:r>
        <w:t xml:space="preserve"> However, there is a lack of clarity about what constitutes compliance with these principles with regard to VET </w:t>
      </w:r>
      <w:r w:rsidDel="007C35FD">
        <w:t>funding arrangements</w:t>
      </w:r>
      <w:r>
        <w:t xml:space="preserve">. </w:t>
      </w:r>
      <w:r w:rsidRPr="00CD2E7A">
        <w:t>Several public providers, including TAFE NSW and TAFE Q</w:t>
      </w:r>
      <w:r>
        <w:t>ueensland</w:t>
      </w:r>
      <w:r w:rsidRPr="00CD2E7A">
        <w:t>, receive funding to address the ‘competitive disadvantage’ of public provisio</w:t>
      </w:r>
      <w:r>
        <w:t xml:space="preserve">n </w:t>
      </w:r>
      <w:r w:rsidRPr="007414E4">
        <w:rPr>
          <w:szCs w:val="24"/>
        </w:rPr>
        <w:t>(QLD Auditor-General 2019; TAFE NSW 2016)</w:t>
      </w:r>
      <w:r>
        <w:t>.</w:t>
      </w:r>
      <w:r>
        <w:rPr>
          <w:szCs w:val="24"/>
        </w:rPr>
        <w:t xml:space="preserve"> </w:t>
      </w:r>
      <w:r>
        <w:t xml:space="preserve">Conversely, Navitas, in </w:t>
      </w:r>
      <w:r w:rsidRPr="00F504FB">
        <w:t xml:space="preserve">its submission to the Joyce </w:t>
      </w:r>
      <w:r w:rsidRPr="00F504FB">
        <w:lastRenderedPageBreak/>
        <w:t xml:space="preserve">Review, argued that </w:t>
      </w:r>
      <w:r>
        <w:t xml:space="preserve">those same funding arrangements provide </w:t>
      </w:r>
      <w:r w:rsidRPr="00F504FB">
        <w:t xml:space="preserve">public providers </w:t>
      </w:r>
      <w:r>
        <w:t>with a</w:t>
      </w:r>
      <w:r w:rsidRPr="00F504FB">
        <w:t xml:space="preserve"> </w:t>
      </w:r>
      <w:r>
        <w:t xml:space="preserve">net </w:t>
      </w:r>
      <w:r w:rsidRPr="00F504FB">
        <w:t>competitive advantage:</w:t>
      </w:r>
    </w:p>
    <w:p w14:paraId="0D24C0F4" w14:textId="3BFC07ED" w:rsidR="00ED5F8E" w:rsidRDefault="00ED5F8E" w:rsidP="005928D1">
      <w:pPr>
        <w:pStyle w:val="Quote"/>
        <w:keepNext/>
      </w:pPr>
      <w:r>
        <w:t>…</w:t>
      </w:r>
      <w:r w:rsidR="003B3146">
        <w:t> </w:t>
      </w:r>
      <w:r>
        <w:t>there is a lack of truly contestable State/Territory Government funding available to independent education providers. … This funding arrangement does not reflect a ‘level playing field’ for public and independent providers</w:t>
      </w:r>
      <w:r w:rsidR="003B3146">
        <w:t> </w:t>
      </w:r>
      <w:r>
        <w:t xml:space="preserve">... </w:t>
      </w:r>
      <w:r w:rsidRPr="00513107">
        <w:rPr>
          <w:szCs w:val="24"/>
        </w:rPr>
        <w:t>(2019, p. 4)</w:t>
      </w:r>
    </w:p>
    <w:p w14:paraId="560B05D7" w14:textId="7CF46A38" w:rsidR="00ED5F8E" w:rsidRDefault="00ED5F8E" w:rsidP="005928D1">
      <w:pPr>
        <w:pStyle w:val="BodyText"/>
      </w:pPr>
      <w:r w:rsidRPr="00A52DF5">
        <w:t xml:space="preserve">Early efforts to promote a ‘more open and competitive training market’ have stalled. Improving the efficiency of </w:t>
      </w:r>
      <w:r>
        <w:t xml:space="preserve">the </w:t>
      </w:r>
      <w:r w:rsidRPr="00A52DF5">
        <w:t>training market</w:t>
      </w:r>
      <w:r>
        <w:t xml:space="preserve"> </w:t>
      </w:r>
      <w:r w:rsidRPr="00A52DF5">
        <w:t>is no longer an explicit priority for most governments</w:t>
      </w:r>
      <w:r>
        <w:t xml:space="preserve">, and this aim does not feature in the </w:t>
      </w:r>
      <w:r w:rsidR="001A3246" w:rsidRPr="001A3246">
        <w:t>draft VET</w:t>
      </w:r>
      <w:r w:rsidRPr="001A3246">
        <w:t xml:space="preserve"> Reform Roadmap</w:t>
      </w:r>
      <w:r>
        <w:t xml:space="preserve"> released by COAG senior officials </w:t>
      </w:r>
      <w:r w:rsidRPr="00907529">
        <w:rPr>
          <w:szCs w:val="24"/>
        </w:rPr>
        <w:t>(SSON</w:t>
      </w:r>
      <w:r w:rsidRPr="00907529">
        <w:t> 2020)</w:t>
      </w:r>
      <w:r>
        <w:t xml:space="preserve">. </w:t>
      </w:r>
    </w:p>
    <w:p w14:paraId="7FEBE198" w14:textId="77777777" w:rsidR="00ED5F8E" w:rsidRDefault="00ED5F8E">
      <w:pPr>
        <w:pStyle w:val="BodyText"/>
      </w:pPr>
      <w:r>
        <w:t xml:space="preserve">The question of the policy settings that would best promote a dynamic, efficient and responsive training market, and the efficient meeting of governments’ social policy goals, deserves further consideration. As part of this, governments should clarify the nature of any special role for public providers and more transparently fund services and account for treatment that attaches to this role. </w:t>
      </w:r>
    </w:p>
    <w:p w14:paraId="173A71EB" w14:textId="77777777" w:rsidR="00ED5F8E" w:rsidRDefault="00ED5F8E">
      <w:pPr>
        <w:pStyle w:val="BodyText"/>
      </w:pPr>
      <w:r>
        <w:t>In its final report, the Commission will also consider other arrangements to support a well</w:t>
      </w:r>
      <w:r>
        <w:noBreakHyphen/>
        <w:t>functioning market, such as consumer protection (box 2.5).</w:t>
      </w:r>
    </w:p>
    <w:p w14:paraId="3830F4DA" w14:textId="490E0B95" w:rsidR="00ED5F8E" w:rsidRDefault="00ED5F8E">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ED5F8E" w14:paraId="0828CFA1" w14:textId="77777777" w:rsidTr="005928D1">
        <w:trPr>
          <w:tblHeader/>
        </w:trPr>
        <w:tc>
          <w:tcPr>
            <w:tcW w:w="5000" w:type="pct"/>
            <w:tcBorders>
              <w:top w:val="single" w:sz="6" w:space="0" w:color="78A22F"/>
              <w:left w:val="nil"/>
              <w:bottom w:val="nil"/>
              <w:right w:val="nil"/>
            </w:tcBorders>
            <w:shd w:val="clear" w:color="auto" w:fill="F2F2F2"/>
          </w:tcPr>
          <w:p w14:paraId="492E16AD" w14:textId="3011CE99" w:rsidR="00ED5F8E" w:rsidRDefault="00ED5F8E">
            <w:pPr>
              <w:pStyle w:val="BoxTitle"/>
            </w:pPr>
            <w:r>
              <w:rPr>
                <w:b w:val="0"/>
              </w:rPr>
              <w:t>Box 2.</w:t>
            </w:r>
            <w:r>
              <w:rPr>
                <w:b w:val="0"/>
                <w:noProof/>
              </w:rPr>
              <w:t>5</w:t>
            </w:r>
            <w:r>
              <w:tab/>
              <w:t>Consumer protection arrangements in VET</w:t>
            </w:r>
          </w:p>
        </w:tc>
      </w:tr>
      <w:tr w:rsidR="00ED5F8E" w14:paraId="173850A5" w14:textId="77777777" w:rsidTr="005928D1">
        <w:tc>
          <w:tcPr>
            <w:tcW w:w="5000" w:type="pct"/>
            <w:tcBorders>
              <w:top w:val="nil"/>
              <w:left w:val="nil"/>
              <w:bottom w:val="nil"/>
              <w:right w:val="nil"/>
            </w:tcBorders>
            <w:shd w:val="clear" w:color="auto" w:fill="F2F2F2"/>
          </w:tcPr>
          <w:p w14:paraId="20B212BB" w14:textId="3E2A2B49" w:rsidR="00ED5F8E" w:rsidRDefault="00ED5F8E">
            <w:pPr>
              <w:pStyle w:val="Box"/>
            </w:pPr>
            <w:r w:rsidRPr="00FD3E76">
              <w:t xml:space="preserve">While </w:t>
            </w:r>
            <w:r>
              <w:t xml:space="preserve">the </w:t>
            </w:r>
            <w:r w:rsidRPr="00FD3E76">
              <w:t>A</w:t>
            </w:r>
            <w:r>
              <w:t xml:space="preserve">ustralian </w:t>
            </w:r>
            <w:r w:rsidRPr="00FD3E76">
              <w:t>S</w:t>
            </w:r>
            <w:r>
              <w:t xml:space="preserve">kills </w:t>
            </w:r>
            <w:r w:rsidRPr="00FD3E76">
              <w:t>Q</w:t>
            </w:r>
            <w:r>
              <w:t xml:space="preserve">uality </w:t>
            </w:r>
            <w:r w:rsidRPr="00FD3E76">
              <w:t>A</w:t>
            </w:r>
            <w:r>
              <w:t>uthority</w:t>
            </w:r>
            <w:r w:rsidRPr="00FD3E76">
              <w:t xml:space="preserve"> </w:t>
            </w:r>
            <w:r>
              <w:t>provides</w:t>
            </w:r>
            <w:r w:rsidRPr="00FD3E76">
              <w:t xml:space="preserve"> a complaints mechanism, it does not act on individual complaints and has no consumer protection powers or responsibilities. Both the Joyce and Braithwaite </w:t>
            </w:r>
            <w:r w:rsidR="009B3063">
              <w:t>r</w:t>
            </w:r>
            <w:r w:rsidRPr="00FD3E76">
              <w:t>eviews proposed the need for a dedicated VET Ombudsman, but differed on the model, with</w:t>
            </w:r>
            <w:r w:rsidRPr="00E33D9C">
              <w:t xml:space="preserve"> either a Tertiary Ombudsman spanning VET, higher education students and overseas students </w:t>
            </w:r>
            <w:r w:rsidRPr="00990EB5">
              <w:t>(Braithwaite 2018)</w:t>
            </w:r>
            <w:r>
              <w:t>;</w:t>
            </w:r>
            <w:r w:rsidRPr="00FD3E76">
              <w:t xml:space="preserve"> or </w:t>
            </w:r>
            <w:r>
              <w:t xml:space="preserve">an expanded </w:t>
            </w:r>
            <w:r w:rsidRPr="00FD3E76">
              <w:t xml:space="preserve">remit </w:t>
            </w:r>
            <w:r>
              <w:t xml:space="preserve">for </w:t>
            </w:r>
            <w:r w:rsidRPr="00FD3E76">
              <w:t xml:space="preserve">the Australian Government VET Student Loans Ombudsman to resolve consumer complaints against RTOs </w:t>
            </w:r>
            <w:r w:rsidRPr="00990EB5">
              <w:t>(Joyce 2019)</w:t>
            </w:r>
            <w:r w:rsidRPr="00E33D9C">
              <w:t xml:space="preserve">. </w:t>
            </w:r>
          </w:p>
          <w:p w14:paraId="6A854F19" w14:textId="23AB132B" w:rsidR="00ED5F8E" w:rsidRDefault="00ED5F8E" w:rsidP="00E85FF0">
            <w:pPr>
              <w:pStyle w:val="Box"/>
            </w:pPr>
            <w:r w:rsidRPr="00FD3E76">
              <w:t>At present</w:t>
            </w:r>
            <w:r>
              <w:t>,</w:t>
            </w:r>
            <w:r w:rsidRPr="00FD3E76">
              <w:t xml:space="preserve"> State and Territory governments also provide consumer protection arrangements as part of contracting arrangements with providers </w:t>
            </w:r>
            <w:r>
              <w:t>(</w:t>
            </w:r>
            <w:r w:rsidRPr="00FD3E76">
              <w:t>or in the case of Queensland, through a separate Training Ombudsman</w:t>
            </w:r>
            <w:r>
              <w:t>)</w:t>
            </w:r>
            <w:r w:rsidRPr="00FD3E76">
              <w:t>. In response to the Braithwaite Review, the Australian Government committed to undertake further analysis and consultation to explore these issues</w:t>
            </w:r>
            <w:r>
              <w:t xml:space="preserve"> </w:t>
            </w:r>
            <w:r w:rsidR="00E85FF0" w:rsidRPr="00E85FF0">
              <w:rPr>
                <w:rFonts w:cs="Arial"/>
                <w:szCs w:val="24"/>
              </w:rPr>
              <w:t>(DET 2018b)</w:t>
            </w:r>
            <w:r w:rsidRPr="00FD3E76">
              <w:t>. The Commission invites views from participants on the adequacy of consumer protection arrangements.</w:t>
            </w:r>
          </w:p>
        </w:tc>
      </w:tr>
      <w:tr w:rsidR="00ED5F8E" w14:paraId="057D7449" w14:textId="77777777" w:rsidTr="005928D1">
        <w:tc>
          <w:tcPr>
            <w:tcW w:w="5000" w:type="pct"/>
            <w:tcBorders>
              <w:top w:val="nil"/>
              <w:left w:val="nil"/>
              <w:bottom w:val="single" w:sz="6" w:space="0" w:color="78A22F"/>
              <w:right w:val="nil"/>
            </w:tcBorders>
            <w:shd w:val="clear" w:color="auto" w:fill="F2F2F2"/>
          </w:tcPr>
          <w:p w14:paraId="667A8642" w14:textId="77777777" w:rsidR="00ED5F8E" w:rsidRDefault="00ED5F8E">
            <w:pPr>
              <w:pStyle w:val="Box"/>
              <w:spacing w:before="0" w:line="120" w:lineRule="exact"/>
            </w:pPr>
          </w:p>
        </w:tc>
      </w:tr>
      <w:tr w:rsidR="00ED5F8E" w:rsidRPr="000863A5" w14:paraId="70EB3E9D" w14:textId="77777777" w:rsidTr="005928D1">
        <w:tc>
          <w:tcPr>
            <w:tcW w:w="5000" w:type="pct"/>
            <w:tcBorders>
              <w:top w:val="single" w:sz="6" w:space="0" w:color="78A22F"/>
              <w:left w:val="nil"/>
              <w:bottom w:val="nil"/>
              <w:right w:val="nil"/>
            </w:tcBorders>
          </w:tcPr>
          <w:p w14:paraId="38E2D3FC" w14:textId="3ADF276D" w:rsidR="00ED5F8E" w:rsidRPr="00626D32" w:rsidRDefault="00ED5F8E" w:rsidP="005928D1">
            <w:pPr>
              <w:pStyle w:val="BoxSpaceBelow"/>
            </w:pPr>
          </w:p>
        </w:tc>
      </w:tr>
    </w:tbl>
    <w:p w14:paraId="0BCE0599" w14:textId="57EF57AF" w:rsidR="00ED5F8E" w:rsidRPr="004E3B94" w:rsidRDefault="00ED5F8E" w:rsidP="005928D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ED5F8E" w14:paraId="5BDAA9CA" w14:textId="77777777" w:rsidTr="005928D1">
        <w:trPr>
          <w:cantSplit/>
          <w:trHeight w:val="45"/>
          <w:tblHeader/>
        </w:trPr>
        <w:tc>
          <w:tcPr>
            <w:tcW w:w="5000" w:type="pct"/>
            <w:tcBorders>
              <w:top w:val="single" w:sz="6" w:space="0" w:color="78A22F"/>
              <w:left w:val="nil"/>
              <w:bottom w:val="nil"/>
              <w:right w:val="nil"/>
            </w:tcBorders>
            <w:shd w:val="clear" w:color="auto" w:fill="F2F2F2"/>
            <w:tcMar>
              <w:left w:w="170" w:type="dxa"/>
              <w:right w:w="170" w:type="dxa"/>
            </w:tcMar>
          </w:tcPr>
          <w:p w14:paraId="79B97C18" w14:textId="77777777" w:rsidR="00ED5F8E" w:rsidRPr="00CE4C64" w:rsidRDefault="00ED5F8E" w:rsidP="005928D1">
            <w:pPr>
              <w:pStyle w:val="FindingTitle"/>
              <w:spacing w:before="120"/>
              <w:rPr>
                <w:noProof/>
              </w:rPr>
            </w:pPr>
            <w:r>
              <w:t>INTERIM FINDING 2.3</w:t>
            </w:r>
            <w:r>
              <w:rPr>
                <w:noProof/>
              </w:rPr>
              <w:t xml:space="preserve"> — VET MARKET COMPETITION AND EFFICIENT TRAINING DELIVERY</w:t>
            </w:r>
          </w:p>
        </w:tc>
      </w:tr>
      <w:tr w:rsidR="00ED5F8E" w:rsidRPr="00750BE2" w14:paraId="472F318A" w14:textId="77777777" w:rsidTr="005928D1">
        <w:trPr>
          <w:cantSplit/>
        </w:trPr>
        <w:tc>
          <w:tcPr>
            <w:tcW w:w="5000" w:type="pct"/>
            <w:tcBorders>
              <w:top w:val="nil"/>
              <w:left w:val="nil"/>
              <w:bottom w:val="nil"/>
              <w:right w:val="nil"/>
            </w:tcBorders>
            <w:shd w:val="clear" w:color="auto" w:fill="F2F2F2"/>
            <w:tcMar>
              <w:left w:w="170" w:type="dxa"/>
              <w:right w:w="170" w:type="dxa"/>
            </w:tcMar>
          </w:tcPr>
          <w:p w14:paraId="6EB09AFF" w14:textId="77777777" w:rsidR="00ED5F8E" w:rsidRDefault="00ED5F8E" w:rsidP="005928D1">
            <w:pPr>
              <w:pStyle w:val="Finding"/>
              <w:keepNext/>
            </w:pPr>
            <w:r w:rsidRPr="00DC5999">
              <w:t xml:space="preserve">Early efforts to promote a </w:t>
            </w:r>
            <w:r>
              <w:t>‘</w:t>
            </w:r>
            <w:r w:rsidRPr="00DC5999">
              <w:t>more open and competitive training market</w:t>
            </w:r>
            <w:r>
              <w:t>’</w:t>
            </w:r>
            <w:r w:rsidRPr="00DC5999">
              <w:t xml:space="preserve"> have stalled. </w:t>
            </w:r>
            <w:r>
              <w:t>Improving the efficiency of</w:t>
            </w:r>
            <w:r w:rsidRPr="00DD5D8A">
              <w:t xml:space="preserve"> training markets </w:t>
            </w:r>
            <w:r>
              <w:t xml:space="preserve">is </w:t>
            </w:r>
            <w:r w:rsidRPr="00DD5D8A">
              <w:t xml:space="preserve">no longer an explicit priority for most governments. </w:t>
            </w:r>
          </w:p>
          <w:p w14:paraId="08372911" w14:textId="77777777" w:rsidR="00ED5F8E" w:rsidRDefault="00ED5F8E" w:rsidP="005928D1">
            <w:pPr>
              <w:pStyle w:val="Finding"/>
              <w:keepNext/>
            </w:pPr>
            <w:r>
              <w:t xml:space="preserve">Further work is required by governments on the policy settings that best facilitate a responsive and efficient training market. This includes a more clearly defined role for public providers. </w:t>
            </w:r>
          </w:p>
        </w:tc>
      </w:tr>
      <w:tr w:rsidR="00ED5F8E" w14:paraId="3ACFC431" w14:textId="77777777" w:rsidTr="005928D1">
        <w:trPr>
          <w:cantSplit/>
        </w:trPr>
        <w:tc>
          <w:tcPr>
            <w:tcW w:w="5000" w:type="pct"/>
            <w:tcBorders>
              <w:top w:val="nil"/>
              <w:left w:val="nil"/>
              <w:bottom w:val="single" w:sz="6" w:space="0" w:color="78A22F"/>
              <w:right w:val="nil"/>
            </w:tcBorders>
            <w:shd w:val="clear" w:color="auto" w:fill="F2F2F2"/>
            <w:tcMar>
              <w:left w:w="170" w:type="dxa"/>
              <w:right w:w="170" w:type="dxa"/>
            </w:tcMar>
          </w:tcPr>
          <w:p w14:paraId="788C5618" w14:textId="77777777" w:rsidR="00ED5F8E" w:rsidRDefault="00ED5F8E" w:rsidP="005928D1">
            <w:pPr>
              <w:pStyle w:val="Space"/>
              <w:keepLines/>
            </w:pPr>
          </w:p>
        </w:tc>
      </w:tr>
      <w:tr w:rsidR="00ED5F8E" w:rsidRPr="000863A5" w14:paraId="3A03FF60" w14:textId="77777777" w:rsidTr="005928D1">
        <w:trPr>
          <w:cantSplit/>
        </w:trPr>
        <w:tc>
          <w:tcPr>
            <w:tcW w:w="5000" w:type="pct"/>
            <w:tcBorders>
              <w:top w:val="single" w:sz="6" w:space="0" w:color="78A22F"/>
              <w:left w:val="nil"/>
              <w:bottom w:val="nil"/>
              <w:right w:val="nil"/>
            </w:tcBorders>
            <w:tcMar>
              <w:left w:w="170" w:type="dxa"/>
              <w:right w:w="170" w:type="dxa"/>
            </w:tcMar>
          </w:tcPr>
          <w:p w14:paraId="4FA64DD0" w14:textId="1403AD71" w:rsidR="00ED5F8E" w:rsidRPr="00626D32" w:rsidRDefault="00ED5F8E" w:rsidP="005928D1">
            <w:pPr>
              <w:pStyle w:val="BoxSpaceBelow"/>
              <w:keepLines/>
            </w:pPr>
          </w:p>
        </w:tc>
      </w:tr>
    </w:tbl>
    <w:p w14:paraId="4668E569" w14:textId="6C218BDC" w:rsidR="00ED5F8E" w:rsidRPr="004E3B94" w:rsidRDefault="00ED5F8E" w:rsidP="005928D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ED5F8E" w14:paraId="44C6BE3F" w14:textId="77777777" w:rsidTr="005928D1">
        <w:trPr>
          <w:tblHeader/>
        </w:trPr>
        <w:tc>
          <w:tcPr>
            <w:tcW w:w="5000" w:type="pct"/>
            <w:tcBorders>
              <w:top w:val="single" w:sz="6" w:space="0" w:color="78A22F"/>
              <w:left w:val="nil"/>
              <w:bottom w:val="nil"/>
              <w:right w:val="nil"/>
            </w:tcBorders>
            <w:shd w:val="clear" w:color="auto" w:fill="auto"/>
          </w:tcPr>
          <w:p w14:paraId="4135B753" w14:textId="77777777" w:rsidR="00ED5F8E" w:rsidRPr="00CE4C64" w:rsidRDefault="00ED5F8E" w:rsidP="005928D1">
            <w:pPr>
              <w:pStyle w:val="InformationRequestTitle"/>
              <w:spacing w:before="120"/>
            </w:pPr>
            <w:r w:rsidRPr="006E7EE2">
              <w:t>Information request</w:t>
            </w:r>
            <w:r>
              <w:t xml:space="preserve"> — ROLE OF COMPETITION IN THE VET MARKET</w:t>
            </w:r>
          </w:p>
        </w:tc>
      </w:tr>
      <w:tr w:rsidR="00ED5F8E" w:rsidRPr="00750BE2" w14:paraId="70BB5692" w14:textId="77777777" w:rsidTr="005928D1">
        <w:tc>
          <w:tcPr>
            <w:tcW w:w="5000" w:type="pct"/>
            <w:tcBorders>
              <w:top w:val="nil"/>
              <w:left w:val="nil"/>
              <w:bottom w:val="nil"/>
              <w:right w:val="nil"/>
            </w:tcBorders>
            <w:shd w:val="clear" w:color="auto" w:fill="auto"/>
          </w:tcPr>
          <w:p w14:paraId="177D6196" w14:textId="77777777" w:rsidR="00ED5F8E" w:rsidRPr="000256F0" w:rsidRDefault="00ED5F8E" w:rsidP="0019555A">
            <w:pPr>
              <w:pStyle w:val="InformationRequestBullet"/>
            </w:pPr>
            <w:r>
              <w:t xml:space="preserve">What role should competition play in meeting </w:t>
            </w:r>
            <w:r w:rsidRPr="000256F0">
              <w:t>users’ needs, including the quantity, type and quality, and regional accessibility of VET services?</w:t>
            </w:r>
          </w:p>
          <w:p w14:paraId="40158425" w14:textId="77777777" w:rsidR="00ED5F8E" w:rsidRPr="00C23074" w:rsidRDefault="00ED5F8E" w:rsidP="0019555A">
            <w:pPr>
              <w:pStyle w:val="InformationRequestBullet"/>
            </w:pPr>
            <w:r w:rsidRPr="00C23074">
              <w:t>How should the efficiency of the VET market be measured?</w:t>
            </w:r>
          </w:p>
          <w:p w14:paraId="147B5251" w14:textId="77777777" w:rsidR="00ED5F8E" w:rsidRDefault="00ED5F8E" w:rsidP="0019555A">
            <w:pPr>
              <w:pStyle w:val="InformationRequestBullet"/>
            </w:pPr>
            <w:r w:rsidRPr="00C23074">
              <w:t>What is the appropriate (and exclusive) role of public providers, and why?</w:t>
            </w:r>
          </w:p>
          <w:p w14:paraId="5A119CDB" w14:textId="18D876E6" w:rsidR="00ED5F8E" w:rsidRPr="006900D8" w:rsidRDefault="00ED5F8E" w:rsidP="0019555A">
            <w:pPr>
              <w:pStyle w:val="InformationRequestBullet"/>
            </w:pPr>
            <w:r w:rsidRPr="000C11FF">
              <w:t>Are additional consumer protection arrangements required to support a well</w:t>
            </w:r>
            <w:r>
              <w:noBreakHyphen/>
            </w:r>
            <w:r w:rsidRPr="000C11FF">
              <w:t>functioning VET market? What are the costs and benefits of different models of consumer protection established by governments</w:t>
            </w:r>
            <w:r>
              <w:t>, including ombudsmans</w:t>
            </w:r>
            <w:r w:rsidR="00025B4B">
              <w:t>’</w:t>
            </w:r>
            <w:r>
              <w:t xml:space="preserve"> offices</w:t>
            </w:r>
            <w:r w:rsidRPr="000C11FF">
              <w:t>?</w:t>
            </w:r>
            <w:r>
              <w:t xml:space="preserve"> </w:t>
            </w:r>
          </w:p>
        </w:tc>
      </w:tr>
      <w:tr w:rsidR="00ED5F8E" w14:paraId="1E85ED3D" w14:textId="77777777" w:rsidTr="005928D1">
        <w:tc>
          <w:tcPr>
            <w:tcW w:w="5000" w:type="pct"/>
            <w:tcBorders>
              <w:top w:val="nil"/>
              <w:left w:val="nil"/>
              <w:bottom w:val="single" w:sz="6" w:space="0" w:color="78A22F"/>
              <w:right w:val="nil"/>
            </w:tcBorders>
            <w:shd w:val="clear" w:color="auto" w:fill="auto"/>
          </w:tcPr>
          <w:p w14:paraId="5DF51726" w14:textId="77777777" w:rsidR="00ED5F8E" w:rsidRDefault="00ED5F8E" w:rsidP="005928D1">
            <w:pPr>
              <w:pStyle w:val="Space"/>
              <w:keepLines/>
            </w:pPr>
          </w:p>
        </w:tc>
      </w:tr>
      <w:tr w:rsidR="00ED5F8E" w:rsidRPr="000863A5" w14:paraId="5E8DDBCD" w14:textId="77777777" w:rsidTr="005928D1">
        <w:tc>
          <w:tcPr>
            <w:tcW w:w="5000" w:type="pct"/>
            <w:tcBorders>
              <w:top w:val="single" w:sz="6" w:space="0" w:color="78A22F"/>
              <w:left w:val="nil"/>
              <w:bottom w:val="nil"/>
              <w:right w:val="nil"/>
            </w:tcBorders>
          </w:tcPr>
          <w:p w14:paraId="12EB0E3C" w14:textId="5DFF5F85" w:rsidR="00ED5F8E" w:rsidRPr="00626D32" w:rsidRDefault="00ED5F8E" w:rsidP="005928D1">
            <w:pPr>
              <w:pStyle w:val="BoxSpaceBelow"/>
              <w:keepLines/>
            </w:pPr>
          </w:p>
        </w:tc>
      </w:tr>
    </w:tbl>
    <w:p w14:paraId="033636AC" w14:textId="77777777" w:rsidR="00ED5F8E" w:rsidRDefault="00ED5F8E" w:rsidP="005928D1">
      <w:pPr>
        <w:pStyle w:val="Heading3"/>
      </w:pPr>
      <w:r>
        <w:t>Quality of training (NASWD clauses 25 g and i)</w:t>
      </w:r>
    </w:p>
    <w:p w14:paraId="51DC06E0" w14:textId="7DFCD844" w:rsidR="00ED5F8E" w:rsidRDefault="00ED5F8E" w:rsidP="005928D1">
      <w:pPr>
        <w:pStyle w:val="BodyText"/>
      </w:pPr>
      <w:r>
        <w:t xml:space="preserve">The NASWD recognised the importance of strengthening industry engagement in VET to improve the quality and relevance of training, and reforms to ‘give industry more confidence in the standards of training delivery and assessment’ </w:t>
      </w:r>
      <w:r w:rsidRPr="00B31756">
        <w:rPr>
          <w:szCs w:val="24"/>
        </w:rPr>
        <w:t>(COAG 2012b)</w:t>
      </w:r>
      <w:r>
        <w:t xml:space="preserve">. </w:t>
      </w:r>
    </w:p>
    <w:p w14:paraId="0100A788" w14:textId="77777777" w:rsidR="00ED5F8E" w:rsidRDefault="00ED5F8E" w:rsidP="005928D1">
      <w:pPr>
        <w:pStyle w:val="BodyText"/>
      </w:pPr>
      <w:r>
        <w:t>The most significant change to managing training quality following agreement to the NASWD was establishment of the ASQA in 2011.</w:t>
      </w:r>
      <w:r w:rsidRPr="00F974FE">
        <w:rPr>
          <w:rStyle w:val="FootnoteReference"/>
        </w:rPr>
        <w:footnoteReference w:id="13"/>
      </w:r>
      <w:r>
        <w:t xml:space="preserve"> ASQA has since replaced regulators in all jurisdictions except Western Australia and Victoria (chapter 7). </w:t>
      </w:r>
    </w:p>
    <w:p w14:paraId="1127C2F5" w14:textId="168484A3" w:rsidR="00ED5F8E" w:rsidRDefault="00ED5F8E" w:rsidP="005928D1">
      <w:pPr>
        <w:pStyle w:val="BodyText"/>
      </w:pPr>
      <w:r>
        <w:t xml:space="preserve">Participants raised concerns about ASQA’s approach to overseeing RTOs, including the burden and cost of compliance requirements (Motor Trade Association SA/NT, sub. 18; NSW Water Directorate, sub. 45; Queensland Water Directorate, sub. 30), inconsistency in audit requirements (Master Builders Australia, sub. 41) and what they considered to be too much of a focus on minor issues not affecting training quality (University of Wollongong, sub. 19). Others have continued to raise concerns about regulatory standards, including standards for RTO registration and course accreditation </w:t>
      </w:r>
      <w:r w:rsidRPr="002F78FD">
        <w:rPr>
          <w:szCs w:val="24"/>
        </w:rPr>
        <w:t>(ACIL Allen Consulting</w:t>
      </w:r>
      <w:r w:rsidRPr="001D2259">
        <w:rPr>
          <w:szCs w:val="24"/>
        </w:rPr>
        <w:t> 2015b; Braithwaite 2018; Deloitte Touche Tohmatsu </w:t>
      </w:r>
      <w:r w:rsidRPr="000848E4">
        <w:rPr>
          <w:szCs w:val="24"/>
        </w:rPr>
        <w:t>2015; Joyce</w:t>
      </w:r>
      <w:r w:rsidRPr="002F78FD">
        <w:t> 2019; Noonan et al. 2019)</w:t>
      </w:r>
      <w:r>
        <w:t xml:space="preserve">. </w:t>
      </w:r>
    </w:p>
    <w:p w14:paraId="3D6EED79" w14:textId="4D7E4ADD" w:rsidR="00ED5F8E" w:rsidRDefault="00ED5F8E" w:rsidP="005928D1">
      <w:pPr>
        <w:pStyle w:val="BodyText"/>
      </w:pPr>
      <w:r>
        <w:t xml:space="preserve">Following a recent ‘Rapid Review’ of ASQA, the Australian Government has announced intentions to expand ASQA’s educative role, improve its regulatory approach, ensure audit decisions are transparent, and improve data collection and use to identify poor quality providers </w:t>
      </w:r>
      <w:r w:rsidRPr="00570AC6">
        <w:rPr>
          <w:szCs w:val="24"/>
        </w:rPr>
        <w:t>(Cash</w:t>
      </w:r>
      <w:r w:rsidRPr="00111556">
        <w:rPr>
          <w:szCs w:val="24"/>
        </w:rPr>
        <w:t> 2019; Cash and Irons 2020)</w:t>
      </w:r>
      <w:r>
        <w:t xml:space="preserve">. </w:t>
      </w:r>
    </w:p>
    <w:p w14:paraId="63991056" w14:textId="77777777" w:rsidR="00ED5F8E" w:rsidRDefault="00ED5F8E" w:rsidP="005928D1">
      <w:pPr>
        <w:pStyle w:val="BodyText"/>
      </w:pPr>
      <w:r>
        <w:t xml:space="preserve">Apart from concerns about the effectiveness of ASQA, views about the extent and causes of problems with training quality are mixed (box 2.6). Some participants have pointed to declining employer satisfaction rates (performance indicator 1b) as evidence of systemic quality problems, but this indicator does not shed light on the causes of employer dissatisfaction. </w:t>
      </w:r>
    </w:p>
    <w:p w14:paraId="02149F71" w14:textId="0CD3AE68" w:rsidR="00ED5F8E" w:rsidRDefault="00ED5F8E" w:rsidP="005928D1">
      <w:pPr>
        <w:pStyle w:val="BodyText"/>
      </w:pPr>
      <w:r>
        <w:lastRenderedPageBreak/>
        <w:t>Governments intended to improve confidence in the standards of tra</w:t>
      </w:r>
      <w:r w:rsidR="003B3146">
        <w:t>ining delivery and assessment ‘</w:t>
      </w:r>
      <w:r>
        <w:t xml:space="preserve">… by developing and piloting independent validation of training provider assessments’ </w:t>
      </w:r>
      <w:r w:rsidRPr="000E5301">
        <w:rPr>
          <w:szCs w:val="24"/>
        </w:rPr>
        <w:t>(COAG 2012b)</w:t>
      </w:r>
      <w:r>
        <w:t xml:space="preserve">. Trials were conducted under the </w:t>
      </w:r>
      <w:r w:rsidRPr="00D868CF">
        <w:rPr>
          <w:i/>
          <w:iCs/>
        </w:rPr>
        <w:t>National Partnership Agreement on Skills Reform</w:t>
      </w:r>
      <w:r>
        <w:t xml:space="preserve">. One pilot in South Australia for the Certificate III in Aged Care found that employers were generally satisfied with the quality of training and competence of staff employed following training </w:t>
      </w:r>
      <w:r w:rsidRPr="004E49AE">
        <w:rPr>
          <w:szCs w:val="24"/>
        </w:rPr>
        <w:t>(ACIL Allen Consulting 2015a)</w:t>
      </w:r>
      <w:r>
        <w:t xml:space="preserve">. Limited information is available on other pilots. </w:t>
      </w:r>
    </w:p>
    <w:p w14:paraId="6C35709D" w14:textId="29006109" w:rsidR="00ED5F8E" w:rsidRDefault="00ED5F8E">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ED5F8E" w14:paraId="5B243DC4" w14:textId="77777777" w:rsidTr="005928D1">
        <w:trPr>
          <w:tblHeader/>
        </w:trPr>
        <w:tc>
          <w:tcPr>
            <w:tcW w:w="5000" w:type="pct"/>
            <w:tcBorders>
              <w:top w:val="single" w:sz="6" w:space="0" w:color="78A22F"/>
              <w:left w:val="nil"/>
              <w:bottom w:val="nil"/>
              <w:right w:val="nil"/>
            </w:tcBorders>
            <w:shd w:val="clear" w:color="auto" w:fill="F2F2F2"/>
          </w:tcPr>
          <w:p w14:paraId="592E2A93" w14:textId="3F6406D3" w:rsidR="00ED5F8E" w:rsidRDefault="00ED5F8E">
            <w:pPr>
              <w:pStyle w:val="BoxTitle"/>
            </w:pPr>
            <w:r>
              <w:rPr>
                <w:b w:val="0"/>
              </w:rPr>
              <w:t xml:space="preserve">Box </w:t>
            </w:r>
            <w:bookmarkStart w:id="55" w:name="OLE_LINK1"/>
            <w:r>
              <w:rPr>
                <w:b w:val="0"/>
              </w:rPr>
              <w:t>2.</w:t>
            </w:r>
            <w:bookmarkEnd w:id="55"/>
            <w:r>
              <w:rPr>
                <w:b w:val="0"/>
              </w:rPr>
              <w:t>6</w:t>
            </w:r>
            <w:r>
              <w:tab/>
              <w:t>Concerns raised by participants on quality</w:t>
            </w:r>
          </w:p>
        </w:tc>
      </w:tr>
      <w:tr w:rsidR="00ED5F8E" w14:paraId="79CB1A3E" w14:textId="77777777" w:rsidTr="005928D1">
        <w:tc>
          <w:tcPr>
            <w:tcW w:w="5000" w:type="pct"/>
            <w:tcBorders>
              <w:top w:val="nil"/>
              <w:left w:val="nil"/>
              <w:bottom w:val="nil"/>
              <w:right w:val="nil"/>
            </w:tcBorders>
            <w:shd w:val="clear" w:color="auto" w:fill="F2F2F2"/>
          </w:tcPr>
          <w:p w14:paraId="1862656B" w14:textId="77777777" w:rsidR="00ED5F8E" w:rsidRPr="00CB1D96" w:rsidRDefault="00ED5F8E" w:rsidP="005928D1">
            <w:pPr>
              <w:pStyle w:val="BoxHeading1"/>
            </w:pPr>
            <w:r w:rsidRPr="00B50B0C">
              <w:t xml:space="preserve">The relevance of </w:t>
            </w:r>
            <w:r w:rsidRPr="00CB1D96">
              <w:t>training packages</w:t>
            </w:r>
          </w:p>
          <w:p w14:paraId="11D96BDA" w14:textId="77777777" w:rsidR="00ED5F8E" w:rsidRDefault="00ED5F8E" w:rsidP="005928D1">
            <w:pPr>
              <w:pStyle w:val="Box"/>
            </w:pPr>
            <w:r>
              <w:t>The problems here appear to be more about lengthy times taken to update and create new courses, rather than a lack of adequate input from industry (Australian Computer Society, sub. 49; Queensland Water Directorate, sub. 30; chapter 7).</w:t>
            </w:r>
          </w:p>
          <w:p w14:paraId="5D0B4397" w14:textId="77777777" w:rsidR="00ED5F8E" w:rsidRPr="00CB1D96" w:rsidRDefault="00ED5F8E" w:rsidP="005928D1">
            <w:pPr>
              <w:pStyle w:val="BoxHeading1"/>
            </w:pPr>
            <w:r w:rsidRPr="00B50B0C">
              <w:t>The variable quality of</w:t>
            </w:r>
            <w:r w:rsidRPr="00CB1D96">
              <w:t xml:space="preserve"> training providers</w:t>
            </w:r>
          </w:p>
          <w:p w14:paraId="142CD6F1" w14:textId="77777777" w:rsidR="00ED5F8E" w:rsidRDefault="00ED5F8E" w:rsidP="005928D1">
            <w:pPr>
              <w:pStyle w:val="Box"/>
            </w:pPr>
            <w:r>
              <w:t xml:space="preserve">Participants have noted that some poor performing RTOs are affecting the reputation of the sector as a whole rather than this being endemic in the sector (ACA, sub. 46; AEU Federal Office, sub. 21; Australian Trucking Association, sub. 17; Chamber of Commerce and Industry of Western Australia, sub. 54; Motor Trade Association SA/NT, sub. 18, Queensland Water Directorate, sub. 30;). The Australian Chamber of Commerce and Industry (sub. 33) noted: </w:t>
            </w:r>
          </w:p>
          <w:p w14:paraId="173EA249" w14:textId="77777777" w:rsidR="00ED5F8E" w:rsidRDefault="00ED5F8E" w:rsidP="005928D1">
            <w:pPr>
              <w:pStyle w:val="BoxQuote"/>
            </w:pPr>
            <w:r>
              <w:t>… generally, employers’ satisfaction with VET delivery has fallen, but still stays overwhelmingly positive. … Overall, the issue of quality presents a mixed picture, although it is an area where there has been undeniably a focus of governments and stakeholders.(pp. 13–14)</w:t>
            </w:r>
          </w:p>
          <w:p w14:paraId="58E48FFA" w14:textId="05149E52" w:rsidR="00ED5F8E" w:rsidRDefault="00ED5F8E" w:rsidP="005928D1">
            <w:pPr>
              <w:pStyle w:val="Box"/>
            </w:pPr>
            <w:r>
              <w:t xml:space="preserve">The practice of some providers of delivering unreasonably short courses can place pressure on other providers to compete </w:t>
            </w:r>
            <w:r w:rsidRPr="0043414D">
              <w:rPr>
                <w:rFonts w:cs="Arial"/>
                <w:szCs w:val="24"/>
              </w:rPr>
              <w:t>(ACA, sub. 46; AEU Federal Office, sub. 21; ASQA </w:t>
            </w:r>
            <w:r w:rsidRPr="000B48A5">
              <w:rPr>
                <w:rFonts w:cs="Arial"/>
                <w:szCs w:val="24"/>
              </w:rPr>
              <w:t>2017; Australian Trucking Association, sub. 17; Braithwaite </w:t>
            </w:r>
            <w:r w:rsidRPr="00AF7ADB">
              <w:rPr>
                <w:rFonts w:cs="Arial"/>
                <w:szCs w:val="24"/>
              </w:rPr>
              <w:t>2018; Joyce</w:t>
            </w:r>
            <w:r w:rsidRPr="00D01967">
              <w:rPr>
                <w:rFonts w:cs="Arial"/>
                <w:szCs w:val="24"/>
              </w:rPr>
              <w:t> </w:t>
            </w:r>
            <w:r w:rsidRPr="00954E9E">
              <w:rPr>
                <w:rFonts w:cs="Arial"/>
                <w:szCs w:val="24"/>
              </w:rPr>
              <w:t>2019; LDCT, sub. 34)</w:t>
            </w:r>
            <w:r>
              <w:t xml:space="preserve">. At the same time, longer courses are not necessarily higher quality, and there is evidence that students are more likely to withdraw when courses are longer </w:t>
            </w:r>
            <w:r w:rsidRPr="006C1EBC">
              <w:rPr>
                <w:szCs w:val="24"/>
              </w:rPr>
              <w:t>(Misko and Korbel 2019)</w:t>
            </w:r>
            <w:r>
              <w:t>.</w:t>
            </w:r>
          </w:p>
          <w:p w14:paraId="53745245" w14:textId="77777777" w:rsidR="00ED5F8E" w:rsidRPr="00CB1D96" w:rsidRDefault="00ED5F8E" w:rsidP="005928D1">
            <w:pPr>
              <w:pStyle w:val="BoxHeading1"/>
            </w:pPr>
            <w:r w:rsidRPr="00B50B0C">
              <w:t>The quality of teachers</w:t>
            </w:r>
          </w:p>
          <w:p w14:paraId="308502D9" w14:textId="1CFECDD6" w:rsidR="00ED5F8E" w:rsidRDefault="00ED5F8E">
            <w:pPr>
              <w:pStyle w:val="Box"/>
            </w:pPr>
            <w:r>
              <w:t xml:space="preserve">Participants held different views about what factors have affected teacher quality. Some suggested that the minimum requirements for VET teaching (completion of a Certificate IV in Training and Assessment) were insufficient (Adult Learning Australia (ALA) and Neighbourhood Houses Victoria (NHVic), sub. 12; CQUniversity, sub. 26), and others felt that requirements were too restrictive (NSW Utilities and Electrotechnology Industry Training Advisory Body (UE ITAB), sub. 31; Victorian TAFE Association, sub. 27). Several participants raised concerns that lower wages in VET teaching compared </w:t>
            </w:r>
            <w:r w:rsidR="0029503C">
              <w:t>to</w:t>
            </w:r>
            <w:r>
              <w:t xml:space="preserve"> those in industry make it challenging to attract quality VET teachers (Tasmanian Government, sub. 32; University of Wollongong, sub. 19).</w:t>
            </w:r>
          </w:p>
        </w:tc>
      </w:tr>
      <w:tr w:rsidR="00ED5F8E" w14:paraId="379C97B3" w14:textId="77777777" w:rsidTr="005928D1">
        <w:tc>
          <w:tcPr>
            <w:tcW w:w="5000" w:type="pct"/>
            <w:tcBorders>
              <w:top w:val="nil"/>
              <w:left w:val="nil"/>
              <w:bottom w:val="single" w:sz="6" w:space="0" w:color="78A22F"/>
              <w:right w:val="nil"/>
            </w:tcBorders>
            <w:shd w:val="clear" w:color="auto" w:fill="F2F2F2"/>
          </w:tcPr>
          <w:p w14:paraId="7FBAAD70" w14:textId="77777777" w:rsidR="00ED5F8E" w:rsidRDefault="00ED5F8E">
            <w:pPr>
              <w:pStyle w:val="Box"/>
              <w:spacing w:before="0" w:line="120" w:lineRule="exact"/>
            </w:pPr>
          </w:p>
        </w:tc>
      </w:tr>
      <w:tr w:rsidR="00ED5F8E" w:rsidRPr="000863A5" w14:paraId="4B0B9BA1" w14:textId="77777777" w:rsidTr="005928D1">
        <w:tc>
          <w:tcPr>
            <w:tcW w:w="5000" w:type="pct"/>
            <w:tcBorders>
              <w:top w:val="single" w:sz="6" w:space="0" w:color="78A22F"/>
              <w:left w:val="nil"/>
              <w:bottom w:val="nil"/>
              <w:right w:val="nil"/>
            </w:tcBorders>
          </w:tcPr>
          <w:p w14:paraId="0D748B2B" w14:textId="0E976971" w:rsidR="00ED5F8E" w:rsidRPr="00626D32" w:rsidRDefault="00ED5F8E" w:rsidP="005928D1">
            <w:pPr>
              <w:pStyle w:val="BoxSpaceBelow"/>
            </w:pPr>
          </w:p>
        </w:tc>
      </w:tr>
    </w:tbl>
    <w:p w14:paraId="175E535F" w14:textId="27997B39" w:rsidR="00ED5F8E" w:rsidRDefault="00ED5F8E" w:rsidP="005928D1">
      <w:pPr>
        <w:pStyle w:val="BodyText"/>
      </w:pPr>
      <w:r w:rsidRPr="00A15F01">
        <w:t>The adequacy of assessment arrangements remains a concern. Master Builders Australia (sub.</w:t>
      </w:r>
      <w:r>
        <w:t> </w:t>
      </w:r>
      <w:r w:rsidRPr="00A15F01">
        <w:t>41) recommended</w:t>
      </w:r>
      <w:r w:rsidRPr="00A15F01" w:rsidDel="007C35FD">
        <w:t xml:space="preserve"> </w:t>
      </w:r>
      <w:r w:rsidRPr="00A15F01">
        <w:t xml:space="preserve">exploring the suitability of independent assessment for VET qualifications, as did the Joyce Review. The Commission also previously recommended that the Australian Government, in conjunction with ASQA and the Australian Industry and Skills Committee, should investigate areas of VET where an independent certification model could robustly test a person’s skills. The draft </w:t>
      </w:r>
      <w:r w:rsidR="00484F88" w:rsidRPr="001A3246">
        <w:t>VET Reform</w:t>
      </w:r>
      <w:r w:rsidRPr="00A15F01">
        <w:t xml:space="preserve"> Roadmap signals governments’ </w:t>
      </w:r>
      <w:r w:rsidRPr="00A15F01">
        <w:lastRenderedPageBreak/>
        <w:t xml:space="preserve">intentions to again pilot independent assessments and Victoria has committed initial funding to this end </w:t>
      </w:r>
      <w:r w:rsidRPr="00FD36A7">
        <w:rPr>
          <w:szCs w:val="24"/>
        </w:rPr>
        <w:t>(SSON 2020)</w:t>
      </w:r>
      <w:r>
        <w:t xml:space="preserve">. </w:t>
      </w:r>
      <w:r w:rsidRPr="00A15F01">
        <w:t xml:space="preserve">While independent assessment and validation models vary, the principle of unbundling the acquisition and </w:t>
      </w:r>
      <w:r>
        <w:t xml:space="preserve">the </w:t>
      </w:r>
      <w:r w:rsidRPr="00A15F01">
        <w:t>testing of skills merit</w:t>
      </w:r>
      <w:r>
        <w:t>s</w:t>
      </w:r>
      <w:r w:rsidRPr="00A15F01">
        <w:t xml:space="preserve"> further consideration</w:t>
      </w:r>
      <w:r w:rsidRPr="00A15F01" w:rsidDel="00BA14F2">
        <w:t xml:space="preserve"> </w:t>
      </w:r>
      <w:r w:rsidRPr="00A15F01">
        <w:t>(discussed further in chapter</w:t>
      </w:r>
      <w:r>
        <w:t> 6</w:t>
      </w:r>
      <w:r w:rsidRPr="00A15F01">
        <w:t>).</w:t>
      </w:r>
    </w:p>
    <w:p w14:paraId="18B11BDC" w14:textId="77777777" w:rsidR="00ED5F8E" w:rsidRPr="00EB34F4" w:rsidRDefault="00ED5F8E">
      <w:pPr>
        <w:pStyle w:val="BodyText"/>
      </w:pPr>
      <w:r>
        <w:t>Employers’ dissatisfaction with training also merits further investigation. ASQA is working to establish itself as a leading practice regulator</w:t>
      </w:r>
      <w:r w:rsidDel="00BA14F2">
        <w:t xml:space="preserve"> </w:t>
      </w:r>
      <w:r>
        <w:t xml:space="preserve">and </w:t>
      </w:r>
      <w:r w:rsidDel="00BA14F2">
        <w:t xml:space="preserve">is currently undergoing </w:t>
      </w:r>
      <w:r w:rsidRPr="00875FAA" w:rsidDel="00BA14F2">
        <w:t>reform</w:t>
      </w:r>
      <w:r>
        <w:t xml:space="preserve">. It would be appropriate to let reforms be fully implemented and subsequently review their impact on perceptions of the quality of training and regulator performance. The Commission will further consider quality issues in its final report. </w:t>
      </w:r>
    </w:p>
    <w:p w14:paraId="5D86912D" w14:textId="77777777" w:rsidR="00ED5F8E" w:rsidRDefault="00ED5F8E" w:rsidP="005928D1">
      <w:pPr>
        <w:pStyle w:val="Heading3"/>
      </w:pPr>
      <w:r>
        <w:t>Information for governments and users (NASWD clause 25 h)</w:t>
      </w:r>
    </w:p>
    <w:p w14:paraId="0E7C456A" w14:textId="77777777" w:rsidR="00ED5F8E" w:rsidRDefault="00ED5F8E" w:rsidP="005928D1">
      <w:pPr>
        <w:pStyle w:val="BodyText"/>
      </w:pPr>
      <w:r>
        <w:t>Governments intended that the NASWD would prompt the development and use of better information to support accountability and assist their decision</w:t>
      </w:r>
      <w:r>
        <w:noBreakHyphen/>
        <w:t xml:space="preserve">making, and enable users of the VET system to make more informed choices. </w:t>
      </w:r>
    </w:p>
    <w:p w14:paraId="507FB3B8" w14:textId="77777777" w:rsidR="00ED5F8E" w:rsidRDefault="00ED5F8E" w:rsidP="005928D1">
      <w:pPr>
        <w:pStyle w:val="Heading4"/>
      </w:pPr>
      <w:r>
        <w:t xml:space="preserve">Information for governments </w:t>
      </w:r>
    </w:p>
    <w:p w14:paraId="4E1E8D3C" w14:textId="77777777" w:rsidR="00ED5F8E" w:rsidRDefault="00ED5F8E" w:rsidP="005928D1">
      <w:pPr>
        <w:pStyle w:val="BodyText"/>
      </w:pPr>
      <w:r>
        <w:t xml:space="preserve">While governments have made progress in coordinating national datasets since the NASWD was established, there remain significant opportunities to better measure system performance, improve the use and sharing of VET information and improve transparency of information on VET funding arrangements. </w:t>
      </w:r>
    </w:p>
    <w:p w14:paraId="051D0626" w14:textId="77777777" w:rsidR="00ED5F8E" w:rsidRDefault="00ED5F8E" w:rsidP="005928D1">
      <w:pPr>
        <w:pStyle w:val="BodyText"/>
      </w:pPr>
      <w:r>
        <w:t>The NASWD performance framework provides lessons on measuring VET system performance. A new, post</w:t>
      </w:r>
      <w:r>
        <w:noBreakHyphen/>
        <w:t xml:space="preserve">NASWD framework should include measures that: </w:t>
      </w:r>
    </w:p>
    <w:p w14:paraId="4581A0FE" w14:textId="77777777" w:rsidR="00ED5F8E" w:rsidRDefault="00ED5F8E" w:rsidP="005928D1">
      <w:pPr>
        <w:pStyle w:val="ListBullet"/>
      </w:pPr>
      <w:r>
        <w:t>present a complete picture of VET activity, with performance measures capturing all fee</w:t>
      </w:r>
      <w:r>
        <w:noBreakHyphen/>
        <w:t>for</w:t>
      </w:r>
      <w:r>
        <w:noBreakHyphen/>
        <w:t>service activity as well as</w:t>
      </w:r>
      <w:r w:rsidDel="000526EA">
        <w:t xml:space="preserve"> </w:t>
      </w:r>
      <w:r>
        <w:t>government</w:t>
      </w:r>
      <w:r>
        <w:noBreakHyphen/>
        <w:t xml:space="preserve">funded activity </w:t>
      </w:r>
    </w:p>
    <w:p w14:paraId="190A0B2A" w14:textId="77777777" w:rsidR="00ED5F8E" w:rsidRDefault="00ED5F8E" w:rsidP="005928D1">
      <w:pPr>
        <w:pStyle w:val="ListBullet"/>
      </w:pPr>
      <w:r>
        <w:t xml:space="preserve">capture the contribution of VET to foundation skills — the current indicator (proportion of Australians who achieve a proficiency in literacy and numeracy of level 3 or above) is a poor measure. The </w:t>
      </w:r>
      <w:r w:rsidRPr="0066561A">
        <w:t>Survey of Adult Skills</w:t>
      </w:r>
      <w:r>
        <w:t xml:space="preserve"> runs only every 10 years, limiting timely comparisons and, as a population survey of the overall stock of skills, it may be difficult to meaningfully assess changes over time. Measuring the number of students undertaking foundation skills courses and individuals’ outcomes after studying (such as the proportion employed or in further study), would be more informative indicators of VET’s contribution to foundation skills. However, there is no agreed national classification for identifying courses that teach these skills. A means of classification is required to measure the contribution of VET to developing foundation skills</w:t>
      </w:r>
    </w:p>
    <w:p w14:paraId="315B0A66" w14:textId="77777777" w:rsidR="00ED5F8E" w:rsidRDefault="00ED5F8E" w:rsidP="005928D1">
      <w:pPr>
        <w:pStyle w:val="ListBullet"/>
      </w:pPr>
      <w:r>
        <w:t xml:space="preserve">incorporate other measures of skills attainment — the current performance indicators focus primarily on course completions. While completing a VET course will be a measure of success for many students, some may obtain what they need from training without completing. The National Centre for Vocational Education Research (NCVER) </w:t>
      </w:r>
      <w:r w:rsidRPr="0066561A">
        <w:t>National Student Outcomes Survey</w:t>
      </w:r>
      <w:r>
        <w:t xml:space="preserve"> records the reasons for not continuing with training </w:t>
      </w:r>
      <w:r>
        <w:lastRenderedPageBreak/>
        <w:t>— the number of those who ‘got what they wanted from training’ could be used as a supplementary indicator of success to completions</w:t>
      </w:r>
    </w:p>
    <w:p w14:paraId="0CAAB11E" w14:textId="343921A4" w:rsidR="00ED5F8E" w:rsidRPr="003B3146" w:rsidRDefault="00ED5F8E" w:rsidP="005928D1">
      <w:pPr>
        <w:pStyle w:val="ListBullet"/>
        <w:rPr>
          <w:spacing w:val="-4"/>
        </w:rPr>
      </w:pPr>
      <w:r w:rsidRPr="003B3146">
        <w:rPr>
          <w:spacing w:val="-4"/>
        </w:rPr>
        <w:t>capture longer</w:t>
      </w:r>
      <w:r w:rsidR="00BF6654" w:rsidRPr="003B3146">
        <w:rPr>
          <w:spacing w:val="-4"/>
        </w:rPr>
        <w:noBreakHyphen/>
      </w:r>
      <w:r w:rsidRPr="003B3146">
        <w:rPr>
          <w:spacing w:val="-4"/>
        </w:rPr>
        <w:t xml:space="preserve">term outcomes — improved data access and sharing arrangements could provide a more complete picture of the success of VET in improving the outcomes of students in the longer term (box 2.7). Presently, data on student outcomes are only available about six months after completion through the National Student Outcomes Survey. </w:t>
      </w:r>
    </w:p>
    <w:p w14:paraId="0B597902" w14:textId="61B4DF5A" w:rsidR="00ED5F8E" w:rsidRDefault="00ED5F8E">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ED5F8E" w14:paraId="1D62468B" w14:textId="77777777" w:rsidTr="005928D1">
        <w:trPr>
          <w:tblHeader/>
        </w:trPr>
        <w:tc>
          <w:tcPr>
            <w:tcW w:w="5000" w:type="pct"/>
            <w:tcBorders>
              <w:top w:val="single" w:sz="6" w:space="0" w:color="78A22F"/>
              <w:left w:val="nil"/>
              <w:bottom w:val="nil"/>
              <w:right w:val="nil"/>
            </w:tcBorders>
            <w:shd w:val="clear" w:color="auto" w:fill="F2F2F2"/>
          </w:tcPr>
          <w:p w14:paraId="0284028B" w14:textId="542C7042" w:rsidR="00ED5F8E" w:rsidRDefault="00ED5F8E">
            <w:pPr>
              <w:pStyle w:val="BoxTitle"/>
            </w:pPr>
            <w:r>
              <w:rPr>
                <w:b w:val="0"/>
              </w:rPr>
              <w:t>Box 2.7</w:t>
            </w:r>
            <w:r>
              <w:tab/>
            </w:r>
            <w:r w:rsidRPr="0066362E">
              <w:t>Richer data can shed light on longer</w:t>
            </w:r>
            <w:r w:rsidR="00BF6654">
              <w:noBreakHyphen/>
            </w:r>
            <w:r w:rsidRPr="0066362E">
              <w:t>term outcomes</w:t>
            </w:r>
          </w:p>
        </w:tc>
      </w:tr>
      <w:tr w:rsidR="00ED5F8E" w14:paraId="5936D944" w14:textId="77777777" w:rsidTr="005928D1">
        <w:tc>
          <w:tcPr>
            <w:tcW w:w="5000" w:type="pct"/>
            <w:tcBorders>
              <w:top w:val="nil"/>
              <w:left w:val="nil"/>
              <w:bottom w:val="nil"/>
              <w:right w:val="nil"/>
            </w:tcBorders>
            <w:shd w:val="clear" w:color="auto" w:fill="F2F2F2"/>
          </w:tcPr>
          <w:p w14:paraId="5E39173E" w14:textId="77777777" w:rsidR="00ED5F8E" w:rsidRDefault="00ED5F8E" w:rsidP="005928D1">
            <w:pPr>
              <w:pStyle w:val="Box"/>
            </w:pPr>
            <w:r>
              <w:t>More complete datasets, achieved through data linkage and integration, would allow the longer</w:t>
            </w:r>
            <w:r>
              <w:noBreakHyphen/>
              <w:t>term employment benefits of VET to be assessed. Some work is already underway.</w:t>
            </w:r>
          </w:p>
          <w:p w14:paraId="4F3D80B6" w14:textId="60A26EE7" w:rsidR="00ED5F8E" w:rsidRDefault="00ED5F8E" w:rsidP="005928D1">
            <w:pPr>
              <w:pStyle w:val="Box"/>
            </w:pPr>
            <w:r>
              <w:t>Using the Unique Student Identifier (USI) as a linkage key to combine various data sources can shed light on students’ educational pathways after VET, such as tracking the extent to which lower level VET qualifications are used as a stepping stone to higher</w:t>
            </w:r>
            <w:r w:rsidRPr="0033067A">
              <w:noBreakHyphen/>
            </w:r>
            <w:r>
              <w:t xml:space="preserve">level VET qualifications. In 2019, the Department of Education, Skills and Employment undertook a pilot project to statistically identify and link students with both a USI and its higher education level equivalent, the Commonwealth Higher Education Student Support Number (CHESSN) </w:t>
            </w:r>
            <w:r w:rsidR="00E85FF0" w:rsidRPr="00E85FF0">
              <w:rPr>
                <w:rFonts w:cs="Arial"/>
                <w:szCs w:val="24"/>
              </w:rPr>
              <w:t>(DESE 2019b)</w:t>
            </w:r>
            <w:r>
              <w:t xml:space="preserve">. This linkage formed an experimental dataset to analyse the flows between the two sectors. </w:t>
            </w:r>
          </w:p>
          <w:p w14:paraId="057FA222" w14:textId="0563DBD2" w:rsidR="00ED5F8E" w:rsidRDefault="00ED5F8E" w:rsidP="005928D1">
            <w:pPr>
              <w:pStyle w:val="Box"/>
            </w:pPr>
            <w:r>
              <w:t xml:space="preserve">The New South Wales Government’s Pathways for the Future project brings together secondary school, tertiary education and employment data with New South Wales and Commonwealth data to better understand the range of educational pathways and outcomes </w:t>
            </w:r>
            <w:r w:rsidRPr="00990EB5">
              <w:rPr>
                <w:rFonts w:cs="Arial"/>
                <w:szCs w:val="24"/>
              </w:rPr>
              <w:t>(Training Services NSW 2019</w:t>
            </w:r>
            <w:r>
              <w:t>; NSW Government, sub. 48, pp. 26–27</w:t>
            </w:r>
            <w:r w:rsidRPr="00990EB5">
              <w:rPr>
                <w:rFonts w:cs="Arial"/>
                <w:szCs w:val="24"/>
              </w:rPr>
              <w:t>)</w:t>
            </w:r>
            <w:r>
              <w:t>. The New South Wales Government has also partnered with the Australian Taxation Office, linking student data with their Tax File Numbers, to enable a high</w:t>
            </w:r>
            <w:r>
              <w:noBreakHyphen/>
              <w:t>level analysis of student employment and income outcomes. Student data could also be linked with data from other government agencies to monitor outcomes, such as the Department of Social Services.</w:t>
            </w:r>
          </w:p>
          <w:p w14:paraId="0C7BA7EE" w14:textId="77777777" w:rsidR="00ED5F8E" w:rsidRDefault="00ED5F8E" w:rsidP="005928D1">
            <w:pPr>
              <w:pStyle w:val="Box"/>
            </w:pPr>
            <w:r>
              <w:t>Some legislative and regulatory changes may assist the expansion of this work. The New South Wales Government (sub. 48, p. 27) noted that ‘connecting this wide scope of data across multiple jurisdictions and privacy regimes has been extremely complex’, and supported measures to ‘simplify and align the legislative and regulatory frameworks governing the use of data’.</w:t>
            </w:r>
          </w:p>
          <w:p w14:paraId="7EE60410" w14:textId="0C6DE22E" w:rsidR="00ED5F8E" w:rsidRDefault="00ED5F8E" w:rsidP="005928D1">
            <w:pPr>
              <w:pStyle w:val="Box"/>
            </w:pPr>
            <w:r>
              <w:t>Indicators of longer</w:t>
            </w:r>
            <w:r w:rsidR="00BF6654">
              <w:noBreakHyphen/>
            </w:r>
            <w:r>
              <w:t>term outcomes should be complementary to, and not replace, those of short</w:t>
            </w:r>
            <w:r>
              <w:noBreakHyphen/>
              <w:t>term outcomes. While longe</w:t>
            </w:r>
            <w:r w:rsidR="009576E6">
              <w:t>r</w:t>
            </w:r>
            <w:r w:rsidR="00BF6654">
              <w:noBreakHyphen/>
            </w:r>
            <w:r>
              <w:t>term outcomes can provide greater detail, they are less ‘timely’ — they deliver information about system performance less quickly (a downside when using indicators to guide policy).</w:t>
            </w:r>
          </w:p>
        </w:tc>
      </w:tr>
      <w:tr w:rsidR="00ED5F8E" w14:paraId="4F196AFA" w14:textId="77777777" w:rsidTr="005928D1">
        <w:tc>
          <w:tcPr>
            <w:tcW w:w="5000" w:type="pct"/>
            <w:tcBorders>
              <w:top w:val="nil"/>
              <w:left w:val="nil"/>
              <w:bottom w:val="single" w:sz="6" w:space="0" w:color="78A22F"/>
              <w:right w:val="nil"/>
            </w:tcBorders>
            <w:shd w:val="clear" w:color="auto" w:fill="F2F2F2"/>
          </w:tcPr>
          <w:p w14:paraId="2839DE7F" w14:textId="77777777" w:rsidR="00ED5F8E" w:rsidRDefault="00ED5F8E">
            <w:pPr>
              <w:pStyle w:val="Box"/>
              <w:spacing w:before="0" w:line="120" w:lineRule="exact"/>
            </w:pPr>
          </w:p>
        </w:tc>
      </w:tr>
      <w:tr w:rsidR="00ED5F8E" w:rsidRPr="000863A5" w14:paraId="6B57CE79" w14:textId="77777777" w:rsidTr="005928D1">
        <w:tc>
          <w:tcPr>
            <w:tcW w:w="5000" w:type="pct"/>
            <w:tcBorders>
              <w:top w:val="single" w:sz="6" w:space="0" w:color="78A22F"/>
              <w:left w:val="nil"/>
              <w:bottom w:val="nil"/>
              <w:right w:val="nil"/>
            </w:tcBorders>
          </w:tcPr>
          <w:p w14:paraId="1D29E58B" w14:textId="72E96E96" w:rsidR="00ED5F8E" w:rsidRPr="00626D32" w:rsidRDefault="00ED5F8E" w:rsidP="005928D1">
            <w:pPr>
              <w:pStyle w:val="BoxSpaceBelow"/>
            </w:pPr>
          </w:p>
        </w:tc>
      </w:tr>
    </w:tbl>
    <w:p w14:paraId="2298F504" w14:textId="5B18BE8B" w:rsidR="00ED5F8E" w:rsidRDefault="00ED5F8E" w:rsidP="005928D1">
      <w:pPr>
        <w:pStyle w:val="BodyText"/>
      </w:pPr>
      <w:r>
        <w:t xml:space="preserve">Quantitative performance indicators can provide useful diagnostics and benchmarks to monitor the system as a whole but often do not shed light on causality. Systematic policy evaluation — beyond the measurement of system performance — is required to assess what works. This typically requires richer data as well as judgments about how to interpret the evidence to evaluate the effectiveness of interventions </w:t>
      </w:r>
      <w:r w:rsidRPr="000972B9">
        <w:rPr>
          <w:szCs w:val="24"/>
        </w:rPr>
        <w:t>(PC 2019b)</w:t>
      </w:r>
      <w:r>
        <w:t xml:space="preserve">. Moreover, while data collection and monitoring are essential, greater use should also be made of data analysis to inform policy change and system design </w:t>
      </w:r>
      <w:r w:rsidRPr="00DD5365">
        <w:rPr>
          <w:szCs w:val="24"/>
        </w:rPr>
        <w:t>(PC 2016)</w:t>
      </w:r>
      <w:r>
        <w:t>.</w:t>
      </w:r>
    </w:p>
    <w:p w14:paraId="60FC5412" w14:textId="5454685C" w:rsidR="00ED5F8E" w:rsidRDefault="00ED5F8E" w:rsidP="005928D1">
      <w:pPr>
        <w:pStyle w:val="BodyText"/>
      </w:pPr>
      <w:r>
        <w:lastRenderedPageBreak/>
        <w:t>A strong evidence base is essential to support evaluation, and efforts by governments</w:t>
      </w:r>
      <w:r w:rsidRPr="00CF0F2C">
        <w:t xml:space="preserve"> </w:t>
      </w:r>
      <w:r>
        <w:t xml:space="preserve">to </w:t>
      </w:r>
      <w:r w:rsidRPr="00EB7F45">
        <w:t>develop more complete datasets</w:t>
      </w:r>
      <w:r>
        <w:t xml:space="preserve">, for example, through the Total VET Activity collection and the Performance Information for VET project will assist future evaluation </w:t>
      </w:r>
      <w:r w:rsidR="00E85FF0" w:rsidRPr="00E85FF0">
        <w:rPr>
          <w:szCs w:val="24"/>
        </w:rPr>
        <w:t>(DET 2018b)</w:t>
      </w:r>
      <w:r>
        <w:t xml:space="preserve">. </w:t>
      </w:r>
    </w:p>
    <w:p w14:paraId="4B322A87" w14:textId="77777777" w:rsidR="00ED5F8E" w:rsidRDefault="00ED5F8E" w:rsidP="005928D1">
      <w:pPr>
        <w:pStyle w:val="BodyText"/>
      </w:pPr>
      <w:r>
        <w:t xml:space="preserve">As detailed in </w:t>
      </w:r>
      <w:r w:rsidRPr="0081692D">
        <w:t>chapter</w:t>
      </w:r>
      <w:r>
        <w:t> </w:t>
      </w:r>
      <w:r w:rsidRPr="00AC5B41">
        <w:t>4</w:t>
      </w:r>
      <w:r>
        <w:t xml:space="preserve"> and appendix D</w:t>
      </w:r>
      <w:r w:rsidRPr="00CF4279">
        <w:t>,</w:t>
      </w:r>
      <w:r>
        <w:t xml:space="preserve"> there are deficiencies in the publication of information on VET funding, including where most funding for VET delivery is spent, whether funding programs are meeting their objectives, and the broader impacts of spending on system outcomes. Addressing this is critical </w:t>
      </w:r>
      <w:r w:rsidRPr="00EB7F45">
        <w:t>to support governments</w:t>
      </w:r>
      <w:r>
        <w:t xml:space="preserve">’ and other parties’ </w:t>
      </w:r>
      <w:r w:rsidRPr="00EB7F45">
        <w:t>asses</w:t>
      </w:r>
      <w:r>
        <w:t>sments of</w:t>
      </w:r>
      <w:r w:rsidRPr="00EB7F45">
        <w:t xml:space="preserve"> the effectiveness of</w:t>
      </w:r>
      <w:r>
        <w:t xml:space="preserve"> government’s stewardship of</w:t>
      </w:r>
      <w:r w:rsidRPr="00EB7F45">
        <w:t xml:space="preserve"> the VET system.</w:t>
      </w:r>
      <w:r>
        <w:t xml:space="preserve"> </w:t>
      </w:r>
    </w:p>
    <w:p w14:paraId="5E965DC6" w14:textId="77777777" w:rsidR="00ED5F8E" w:rsidRPr="0003295C" w:rsidRDefault="00ED5F8E" w:rsidP="003B3146">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ED5F8E" w14:paraId="75EFAC42" w14:textId="77777777" w:rsidTr="005928D1">
        <w:trPr>
          <w:tblHeader/>
        </w:trPr>
        <w:tc>
          <w:tcPr>
            <w:tcW w:w="5000" w:type="pct"/>
            <w:tcBorders>
              <w:top w:val="single" w:sz="6" w:space="0" w:color="78A22F"/>
              <w:left w:val="nil"/>
              <w:bottom w:val="nil"/>
              <w:right w:val="nil"/>
            </w:tcBorders>
            <w:shd w:val="clear" w:color="auto" w:fill="E5F1D0"/>
            <w:tcMar>
              <w:left w:w="170" w:type="dxa"/>
              <w:right w:w="170" w:type="dxa"/>
            </w:tcMar>
          </w:tcPr>
          <w:p w14:paraId="499861E0" w14:textId="77777777" w:rsidR="00ED5F8E" w:rsidRPr="00CE4C64" w:rsidRDefault="00ED5F8E" w:rsidP="005928D1">
            <w:pPr>
              <w:pStyle w:val="RecTitle"/>
              <w:spacing w:before="120"/>
              <w:rPr>
                <w:noProof/>
              </w:rPr>
            </w:pPr>
            <w:r>
              <w:t>INTERIM RECOMMENDATION 2.1</w:t>
            </w:r>
            <w:r>
              <w:rPr>
                <w:noProof/>
              </w:rPr>
              <w:t xml:space="preserve"> — information on VET System performance</w:t>
            </w:r>
            <w:r>
              <w:t xml:space="preserve"> </w:t>
            </w:r>
          </w:p>
        </w:tc>
      </w:tr>
      <w:tr w:rsidR="00ED5F8E" w:rsidRPr="00750BE2" w14:paraId="17DAADF6" w14:textId="77777777" w:rsidTr="005928D1">
        <w:tc>
          <w:tcPr>
            <w:tcW w:w="5000" w:type="pct"/>
            <w:tcBorders>
              <w:top w:val="nil"/>
              <w:left w:val="nil"/>
              <w:bottom w:val="nil"/>
              <w:right w:val="nil"/>
            </w:tcBorders>
            <w:shd w:val="clear" w:color="auto" w:fill="E5F1D0"/>
            <w:tcMar>
              <w:left w:w="170" w:type="dxa"/>
              <w:right w:w="170" w:type="dxa"/>
            </w:tcMar>
          </w:tcPr>
          <w:p w14:paraId="06B050AC" w14:textId="77777777" w:rsidR="00ED5F8E" w:rsidRDefault="00ED5F8E" w:rsidP="005928D1">
            <w:pPr>
              <w:pStyle w:val="Finding"/>
              <w:keepNext/>
            </w:pPr>
            <w:r>
              <w:t>Australian, State and Territory governments should develop improved performance measures to provide a more complete picture of system performance. Any future sector</w:t>
            </w:r>
            <w:r>
              <w:noBreakHyphen/>
              <w:t>wide performance framework should better measure:</w:t>
            </w:r>
          </w:p>
          <w:p w14:paraId="35139127" w14:textId="77777777" w:rsidR="00ED5F8E" w:rsidRDefault="00ED5F8E" w:rsidP="005928D1">
            <w:pPr>
              <w:pStyle w:val="FindingBullet"/>
            </w:pPr>
            <w:r>
              <w:t>total VET activity</w:t>
            </w:r>
          </w:p>
          <w:p w14:paraId="4AB467A0" w14:textId="77777777" w:rsidR="00ED5F8E" w:rsidRDefault="00ED5F8E" w:rsidP="005928D1">
            <w:pPr>
              <w:pStyle w:val="FindingBullet"/>
            </w:pPr>
            <w:r>
              <w:t>the contribution of VET to developing the foundation skills of Australians</w:t>
            </w:r>
          </w:p>
          <w:p w14:paraId="05F83288" w14:textId="77777777" w:rsidR="00ED5F8E" w:rsidRDefault="00ED5F8E" w:rsidP="005928D1">
            <w:pPr>
              <w:pStyle w:val="FindingBullet"/>
            </w:pPr>
            <w:r>
              <w:t xml:space="preserve">skills obtained through the VET system when students do not complete a course </w:t>
            </w:r>
          </w:p>
          <w:p w14:paraId="1DB730DF" w14:textId="58DFF8BF" w:rsidR="00ED5F8E" w:rsidRDefault="00ED5F8E" w:rsidP="005928D1">
            <w:pPr>
              <w:pStyle w:val="RecBullet"/>
            </w:pPr>
            <w:r>
              <w:t>students’ longer</w:t>
            </w:r>
            <w:r w:rsidR="00BF6654">
              <w:noBreakHyphen/>
            </w:r>
            <w:r>
              <w:t>term labour market outcomes.</w:t>
            </w:r>
          </w:p>
        </w:tc>
      </w:tr>
      <w:tr w:rsidR="00ED5F8E" w14:paraId="1769701A" w14:textId="77777777" w:rsidTr="005928D1">
        <w:tc>
          <w:tcPr>
            <w:tcW w:w="5000" w:type="pct"/>
            <w:tcBorders>
              <w:top w:val="nil"/>
              <w:left w:val="nil"/>
              <w:bottom w:val="single" w:sz="6" w:space="0" w:color="78A22F"/>
              <w:right w:val="nil"/>
            </w:tcBorders>
            <w:shd w:val="clear" w:color="auto" w:fill="E5F1D0"/>
            <w:tcMar>
              <w:left w:w="170" w:type="dxa"/>
              <w:right w:w="170" w:type="dxa"/>
            </w:tcMar>
          </w:tcPr>
          <w:p w14:paraId="3B506CC4" w14:textId="77777777" w:rsidR="00ED5F8E" w:rsidRDefault="00ED5F8E" w:rsidP="005928D1">
            <w:pPr>
              <w:pStyle w:val="Space"/>
              <w:keepLines/>
            </w:pPr>
          </w:p>
        </w:tc>
      </w:tr>
      <w:tr w:rsidR="00ED5F8E" w:rsidRPr="000863A5" w14:paraId="2F1844BA" w14:textId="77777777" w:rsidTr="005928D1">
        <w:tc>
          <w:tcPr>
            <w:tcW w:w="5000" w:type="pct"/>
            <w:tcBorders>
              <w:top w:val="single" w:sz="6" w:space="0" w:color="78A22F"/>
              <w:left w:val="nil"/>
              <w:bottom w:val="nil"/>
              <w:right w:val="nil"/>
            </w:tcBorders>
            <w:tcMar>
              <w:left w:w="170" w:type="dxa"/>
              <w:right w:w="170" w:type="dxa"/>
            </w:tcMar>
          </w:tcPr>
          <w:p w14:paraId="42FE4134" w14:textId="00446A1B" w:rsidR="00ED5F8E" w:rsidRPr="00626D32" w:rsidRDefault="00ED5F8E" w:rsidP="005928D1">
            <w:pPr>
              <w:pStyle w:val="BoxSpaceBelow"/>
              <w:keepLines/>
            </w:pPr>
          </w:p>
        </w:tc>
      </w:tr>
    </w:tbl>
    <w:p w14:paraId="51116F6F" w14:textId="77777777" w:rsidR="00ED5F8E" w:rsidRDefault="00ED5F8E" w:rsidP="005928D1">
      <w:pPr>
        <w:pStyle w:val="Heading4"/>
      </w:pPr>
      <w:r>
        <w:t>Guidance for school students</w:t>
      </w:r>
    </w:p>
    <w:p w14:paraId="24ECC354" w14:textId="77777777" w:rsidR="00ED5F8E" w:rsidRDefault="00ED5F8E" w:rsidP="005928D1">
      <w:pPr>
        <w:pStyle w:val="BodyText"/>
      </w:pPr>
      <w:r>
        <w:t xml:space="preserve">Despite the NASWD identifying the need for greater transparency to help students, there are still significant concerns about the quality of career information and advice for students. </w:t>
      </w:r>
    </w:p>
    <w:p w14:paraId="2A0E245D" w14:textId="24E3A9EF" w:rsidR="00ED5F8E" w:rsidRDefault="00ED5F8E" w:rsidP="005928D1">
      <w:pPr>
        <w:pStyle w:val="BodyText"/>
      </w:pPr>
      <w:r>
        <w:t xml:space="preserve">One of the main ways students obtain information and advice in secondary school is through career advisors </w:t>
      </w:r>
      <w:r w:rsidRPr="004B2A49">
        <w:rPr>
          <w:szCs w:val="24"/>
        </w:rPr>
        <w:t>(Bisson and Stubley 2017; Hargreaves and Osborne 2017)</w:t>
      </w:r>
      <w:r>
        <w:t xml:space="preserve">. Studies, reviews and participants to this study (South Australian Government, sub. 11; Victorian TAFE Association, sub. 27) have raised concerns that career advisors rarely have personal experience with VET, appear to favour universities and mistakenly see VET as offering only trade qualifications </w:t>
      </w:r>
      <w:r w:rsidRPr="008E32AF">
        <w:rPr>
          <w:szCs w:val="24"/>
        </w:rPr>
        <w:t>(Joyce</w:t>
      </w:r>
      <w:r w:rsidRPr="008E32AF">
        <w:t> 2019; Woolcott 2017</w:t>
      </w:r>
      <w:r>
        <w:t xml:space="preserve">; </w:t>
      </w:r>
      <w:r w:rsidRPr="00D906C7">
        <w:rPr>
          <w:szCs w:val="24"/>
        </w:rPr>
        <w:t>Bisson and Stubley 2017</w:t>
      </w:r>
      <w:r w:rsidRPr="008E32AF">
        <w:t>)</w:t>
      </w:r>
      <w:r>
        <w:t xml:space="preserve">. </w:t>
      </w:r>
    </w:p>
    <w:p w14:paraId="7B95DC1F" w14:textId="77777777" w:rsidR="00ED5F8E" w:rsidRPr="003B3146" w:rsidRDefault="00ED5F8E" w:rsidP="005928D1">
      <w:pPr>
        <w:pStyle w:val="BodyText"/>
        <w:rPr>
          <w:spacing w:val="-2"/>
        </w:rPr>
      </w:pPr>
      <w:r w:rsidRPr="003B3146">
        <w:rPr>
          <w:spacing w:val="-2"/>
        </w:rPr>
        <w:t>Similarly, many consider that schools are focused on the Australian Tertiary Admission Rank (ATAR) and higher education pathways (Ai Group, sub. 47; University of Wollongong, sub. 19; Year13 Pty Ltd, sub. 8). They therefore do not provide complete or impartial advice on options for further study. The Industry Skills Advisory Council NT (sub. 57, p. 6), for example, stated ‘VET Career Pathways are poorly articulated to school leavers and there is inconsistent information available in contrast to the Higher Education pathway’.</w:t>
      </w:r>
    </w:p>
    <w:p w14:paraId="3F2A9762" w14:textId="3CE55290" w:rsidR="00ED5F8E" w:rsidRDefault="00ED5F8E" w:rsidP="005928D1">
      <w:pPr>
        <w:pStyle w:val="BodyText"/>
      </w:pPr>
      <w:r>
        <w:t xml:space="preserve">Many teachers and parents consider VET less prestigious and rewarding than university </w:t>
      </w:r>
      <w:r w:rsidRPr="008D7CC9">
        <w:rPr>
          <w:szCs w:val="24"/>
        </w:rPr>
        <w:t>(HRSCEET 2018; Joyce 2019)</w:t>
      </w:r>
      <w:r>
        <w:t xml:space="preserve">. This view could stem from the tendency for VET career pathways to be promoted to students who are less academically inclined. This perception is reinforced because VET in Schools is often used to retain students at risk of dropping out. </w:t>
      </w:r>
    </w:p>
    <w:p w14:paraId="5FFE69D5" w14:textId="3B1A23A0" w:rsidR="00ED5F8E" w:rsidRPr="00AF5B91" w:rsidRDefault="00ED5F8E">
      <w:pPr>
        <w:pStyle w:val="BodyText"/>
      </w:pPr>
      <w:r>
        <w:lastRenderedPageBreak/>
        <w:t xml:space="preserve">There is increasing recognition among governments that effective career guidance in schools can improve student choices. For example, a national career education strategy, </w:t>
      </w:r>
      <w:r w:rsidRPr="0066561A">
        <w:t>Future Ready: A student focused National Career Education Strategy</w:t>
      </w:r>
      <w:r>
        <w:t xml:space="preserve"> was developed in 2019 </w:t>
      </w:r>
      <w:r w:rsidR="00E85FF0" w:rsidRPr="00E85FF0">
        <w:rPr>
          <w:szCs w:val="24"/>
        </w:rPr>
        <w:t>(DESE 2019f)</w:t>
      </w:r>
      <w:r>
        <w:t xml:space="preserve">. In addition, in line with recommendations of the Joyce Review, an independent National Careers Institute was established in 2019 to improve the quality of career development services </w:t>
      </w:r>
      <w:r w:rsidR="00E85FF0" w:rsidRPr="00E85FF0">
        <w:rPr>
          <w:szCs w:val="24"/>
        </w:rPr>
        <w:t>(DESSFB 2020a)</w:t>
      </w:r>
      <w:r>
        <w:t>.</w:t>
      </w:r>
    </w:p>
    <w:p w14:paraId="3E2F0B69" w14:textId="77777777" w:rsidR="00ED5F8E" w:rsidRDefault="00ED5F8E" w:rsidP="005928D1">
      <w:pPr>
        <w:pStyle w:val="BodyText"/>
      </w:pPr>
      <w:r>
        <w:t>Chapter 7 discusses further the adequacy and form of information available to students. For the final report, the Commission will consider whether there are gaps in the provision of career information and advice to students that need to be addressed.</w:t>
      </w:r>
      <w:r w:rsidRPr="00267C9D">
        <w:t xml:space="preserve"> </w:t>
      </w:r>
    </w:p>
    <w:p w14:paraId="2DD59EBA" w14:textId="5BA739CA" w:rsidR="00ED5F8E" w:rsidRPr="004E3B94" w:rsidRDefault="00ED5F8E" w:rsidP="005928D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ED5F8E" w14:paraId="154A5886" w14:textId="77777777" w:rsidTr="005928D1">
        <w:trPr>
          <w:tblHeader/>
        </w:trPr>
        <w:tc>
          <w:tcPr>
            <w:tcW w:w="5000" w:type="pct"/>
            <w:tcBorders>
              <w:top w:val="single" w:sz="6" w:space="0" w:color="78A22F"/>
              <w:left w:val="nil"/>
              <w:bottom w:val="nil"/>
              <w:right w:val="nil"/>
            </w:tcBorders>
            <w:shd w:val="clear" w:color="auto" w:fill="auto"/>
          </w:tcPr>
          <w:p w14:paraId="77370867" w14:textId="77777777" w:rsidR="00ED5F8E" w:rsidRPr="00CE4C64" w:rsidRDefault="00ED5F8E" w:rsidP="005928D1">
            <w:pPr>
              <w:pStyle w:val="InformationRequestTitle"/>
              <w:spacing w:before="120"/>
            </w:pPr>
            <w:r w:rsidRPr="006E7EE2">
              <w:t>Information request</w:t>
            </w:r>
            <w:r>
              <w:t xml:space="preserve"> —</w:t>
            </w:r>
            <w:r w:rsidRPr="005613B8">
              <w:t xml:space="preserve"> </w:t>
            </w:r>
            <w:r>
              <w:t>career GUIDANCE</w:t>
            </w:r>
            <w:r w:rsidRPr="005613B8">
              <w:t xml:space="preserve"> FOR STUDENTS</w:t>
            </w:r>
          </w:p>
        </w:tc>
      </w:tr>
      <w:tr w:rsidR="00ED5F8E" w:rsidRPr="00750BE2" w14:paraId="15D49246" w14:textId="77777777" w:rsidTr="005928D1">
        <w:tc>
          <w:tcPr>
            <w:tcW w:w="5000" w:type="pct"/>
            <w:tcBorders>
              <w:top w:val="nil"/>
              <w:left w:val="nil"/>
              <w:bottom w:val="nil"/>
              <w:right w:val="nil"/>
            </w:tcBorders>
            <w:shd w:val="clear" w:color="auto" w:fill="auto"/>
          </w:tcPr>
          <w:p w14:paraId="6032BEF4" w14:textId="77777777" w:rsidR="00ED5F8E" w:rsidRPr="006E7EE2" w:rsidRDefault="00ED5F8E" w:rsidP="005928D1">
            <w:pPr>
              <w:pStyle w:val="InformationRequest"/>
              <w:keepNext/>
            </w:pPr>
            <w:r w:rsidRPr="00E26446">
              <w:t>What changes could be made to ensure school students have appropriate career information and advice?</w:t>
            </w:r>
          </w:p>
        </w:tc>
      </w:tr>
      <w:tr w:rsidR="00ED5F8E" w14:paraId="697D3923" w14:textId="77777777" w:rsidTr="005928D1">
        <w:tc>
          <w:tcPr>
            <w:tcW w:w="5000" w:type="pct"/>
            <w:tcBorders>
              <w:top w:val="nil"/>
              <w:left w:val="nil"/>
              <w:bottom w:val="single" w:sz="6" w:space="0" w:color="78A22F"/>
              <w:right w:val="nil"/>
            </w:tcBorders>
            <w:shd w:val="clear" w:color="auto" w:fill="auto"/>
          </w:tcPr>
          <w:p w14:paraId="16FC5608" w14:textId="77777777" w:rsidR="00ED5F8E" w:rsidRDefault="00ED5F8E" w:rsidP="005928D1">
            <w:pPr>
              <w:pStyle w:val="Space"/>
              <w:keepLines/>
            </w:pPr>
          </w:p>
        </w:tc>
      </w:tr>
      <w:tr w:rsidR="00ED5F8E" w:rsidRPr="000863A5" w14:paraId="6E410B88" w14:textId="77777777" w:rsidTr="005928D1">
        <w:tc>
          <w:tcPr>
            <w:tcW w:w="5000" w:type="pct"/>
            <w:tcBorders>
              <w:top w:val="single" w:sz="6" w:space="0" w:color="78A22F"/>
              <w:left w:val="nil"/>
              <w:bottom w:val="nil"/>
              <w:right w:val="nil"/>
            </w:tcBorders>
          </w:tcPr>
          <w:p w14:paraId="0405D174" w14:textId="3960EC20" w:rsidR="00ED5F8E" w:rsidRPr="00626D32" w:rsidRDefault="00ED5F8E" w:rsidP="005928D1">
            <w:pPr>
              <w:pStyle w:val="BoxSpaceBelow"/>
              <w:keepLines/>
            </w:pPr>
          </w:p>
        </w:tc>
      </w:tr>
    </w:tbl>
    <w:p w14:paraId="506449AE" w14:textId="77777777" w:rsidR="00ED5F8E" w:rsidRDefault="00ED5F8E" w:rsidP="005928D1">
      <w:pPr>
        <w:pStyle w:val="Heading3"/>
      </w:pPr>
      <w:r>
        <w:t xml:space="preserve">Pathways and transitions (NASWD clause 25 j) </w:t>
      </w:r>
    </w:p>
    <w:p w14:paraId="326B79FE" w14:textId="77777777" w:rsidR="00ED5F8E" w:rsidRDefault="00ED5F8E" w:rsidP="005928D1">
      <w:pPr>
        <w:pStyle w:val="BodyText"/>
      </w:pPr>
      <w:r>
        <w:t xml:space="preserve">The NASWD committed governments to facilitate more interconnected tertiary and training sectors that cross boundaries between school, vocational and higher education, and better links to the labour market (clause 25 j). Participants to this study expressed significant reservations about the effectiveness of VET in Schools as a pathway to employment, the effectiveness of pathways and transitions between the VET and higher education sectors, and transitions from education to employment. </w:t>
      </w:r>
    </w:p>
    <w:p w14:paraId="6033E0AF" w14:textId="77777777" w:rsidR="00ED5F8E" w:rsidRDefault="00ED5F8E" w:rsidP="005928D1">
      <w:pPr>
        <w:pStyle w:val="BodyText"/>
      </w:pPr>
      <w:r>
        <w:t xml:space="preserve">Some of these issues have been considered by recent reviews such as </w:t>
      </w:r>
      <w:r w:rsidDel="00800E21">
        <w:t xml:space="preserve">the </w:t>
      </w:r>
      <w:r>
        <w:t>Joyce Review, the Noonan Review of the Australian Qualifications Framework (AQF),</w:t>
      </w:r>
      <w:r w:rsidDel="00800E21">
        <w:t xml:space="preserve"> </w:t>
      </w:r>
      <w:r>
        <w:t xml:space="preserve">the Education Council’s Review of Senior Secondary Pathways, and reviews by the South Australian and Victorian Governments of the effectiveness of VET in schools as a pathway to employment. A summary of the policy issues is below. </w:t>
      </w:r>
    </w:p>
    <w:p w14:paraId="413F8A7E" w14:textId="77777777" w:rsidR="00ED5F8E" w:rsidRDefault="00ED5F8E" w:rsidP="005928D1">
      <w:pPr>
        <w:pStyle w:val="Heading4"/>
      </w:pPr>
      <w:r>
        <w:t>Effectiveness of VET in Schools as a pathway to employment</w:t>
      </w:r>
    </w:p>
    <w:p w14:paraId="3DB0D359" w14:textId="0B7714E7" w:rsidR="00ED5F8E" w:rsidRDefault="00ED5F8E" w:rsidP="005928D1">
      <w:pPr>
        <w:pStyle w:val="BodyText"/>
      </w:pPr>
      <w:r>
        <w:t xml:space="preserve">VET in Schools aims to provide students with the opportunity to acquire workplace skills acknowledged through nationally recognised qualifications while completing their Senior Secondary Certificate of Education </w:t>
      </w:r>
      <w:r w:rsidR="00E85FF0" w:rsidRPr="00E85FF0">
        <w:rPr>
          <w:szCs w:val="24"/>
        </w:rPr>
        <w:t>(DESSFB 2014a)</w:t>
      </w:r>
      <w:r>
        <w:t xml:space="preserve">. </w:t>
      </w:r>
    </w:p>
    <w:p w14:paraId="43A8D36D" w14:textId="77777777" w:rsidR="00ED5F8E" w:rsidRDefault="00ED5F8E" w:rsidP="005928D1">
      <w:pPr>
        <w:pStyle w:val="BodyText"/>
      </w:pPr>
      <w:r>
        <w:t>Participants to this study argued that many school students who complete VET qualifications at secondary school do not know how to apply the skills they have been taught</w:t>
      </w:r>
      <w:r w:rsidDel="00800E21">
        <w:t>,</w:t>
      </w:r>
      <w:r>
        <w:t xml:space="preserve"> and therefore VET in Schools programs are not an effective pathway to post</w:t>
      </w:r>
      <w:r>
        <w:noBreakHyphen/>
        <w:t xml:space="preserve">school training or employment (Australian Chamber of Commerce and Industry, sub. 33; Master Builders Australia, sub. 41). </w:t>
      </w:r>
    </w:p>
    <w:p w14:paraId="3EC3CB1F" w14:textId="77777777" w:rsidR="00ED5F8E" w:rsidRDefault="00ED5F8E" w:rsidP="005928D1">
      <w:pPr>
        <w:pStyle w:val="BodyText"/>
      </w:pPr>
      <w:r>
        <w:lastRenderedPageBreak/>
        <w:t xml:space="preserve">Others have said that VET qualifications studied in school lack: </w:t>
      </w:r>
    </w:p>
    <w:p w14:paraId="78544BE2" w14:textId="491AA27C" w:rsidR="00ED5F8E" w:rsidRDefault="00ED5F8E" w:rsidP="005928D1">
      <w:pPr>
        <w:pStyle w:val="ListBullet"/>
      </w:pPr>
      <w:r>
        <w:t xml:space="preserve">coherence — studies are not well linked to other school programs or career pathway </w:t>
      </w:r>
      <w:r w:rsidRPr="001379FD">
        <w:rPr>
          <w:szCs w:val="24"/>
        </w:rPr>
        <w:t>(Clarke 2012; Polesel et al. 2015)</w:t>
      </w:r>
    </w:p>
    <w:p w14:paraId="54F02552" w14:textId="77777777" w:rsidR="00ED5F8E" w:rsidRDefault="00ED5F8E" w:rsidP="005928D1">
      <w:pPr>
        <w:pStyle w:val="ListBullet"/>
      </w:pPr>
      <w:r>
        <w:t>relevance and quality — VET in School programs are criticised as failing to meet industry standards or developing skills relevant for employment. For example, Skills Impact (sub. 28, p. 26) said:</w:t>
      </w:r>
    </w:p>
    <w:p w14:paraId="1BD49D53" w14:textId="77777777" w:rsidR="00ED5F8E" w:rsidRDefault="00ED5F8E" w:rsidP="005928D1">
      <w:pPr>
        <w:pStyle w:val="Quote"/>
      </w:pPr>
      <w:r>
        <w:t xml:space="preserve">‘ … it is virtually impossible for VET in Schools programs to meet the required definition, however participants receive qualifications that state they are fully competent to perform work to an industry standard’. </w:t>
      </w:r>
    </w:p>
    <w:p w14:paraId="46A42729" w14:textId="77777777" w:rsidR="00ED5F8E" w:rsidRDefault="00ED5F8E" w:rsidP="005928D1">
      <w:pPr>
        <w:pStyle w:val="BodyText"/>
      </w:pPr>
      <w:r>
        <w:t xml:space="preserve">These findings accord with earlier observations that some consider the main value of VET in Schools to be encouraging students to stay in school and engaging those who are less academically inclined, rather than laying the ground for future careers. </w:t>
      </w:r>
    </w:p>
    <w:p w14:paraId="227F179A" w14:textId="1CCC97D5" w:rsidR="00ED5F8E" w:rsidRDefault="00ED5F8E" w:rsidP="005928D1">
      <w:pPr>
        <w:pStyle w:val="BodyText"/>
      </w:pPr>
      <w:r>
        <w:t xml:space="preserve">The </w:t>
      </w:r>
      <w:r w:rsidR="00484F88" w:rsidRPr="001A3246">
        <w:t>draft</w:t>
      </w:r>
      <w:r w:rsidRPr="001A3246">
        <w:t xml:space="preserve"> VET Reform Roadmap</w:t>
      </w:r>
      <w:r>
        <w:t xml:space="preserve"> outlines intentions to improve the quality and delivery of VET in schools </w:t>
      </w:r>
      <w:r w:rsidRPr="00D07B4F">
        <w:rPr>
          <w:szCs w:val="24"/>
        </w:rPr>
        <w:t>(SSON 2020)</w:t>
      </w:r>
      <w:r>
        <w:t>.</w:t>
      </w:r>
    </w:p>
    <w:p w14:paraId="00B94245" w14:textId="77777777" w:rsidR="00ED5F8E" w:rsidRDefault="00ED5F8E" w:rsidP="005928D1">
      <w:pPr>
        <w:pStyle w:val="Heading4"/>
      </w:pPr>
      <w:r>
        <w:t xml:space="preserve">Transitions between tertiary education sectors </w:t>
      </w:r>
    </w:p>
    <w:p w14:paraId="5E3003F1" w14:textId="77777777" w:rsidR="00ED5F8E" w:rsidRDefault="00ED5F8E" w:rsidP="005928D1">
      <w:pPr>
        <w:pStyle w:val="BodyText"/>
      </w:pPr>
      <w:r>
        <w:t>Simple and flexible pathways between education sectors can improve transitions for individuals, support lifelong learning and provide the skills continuum required by many occupations and professions (box 2.8).</w:t>
      </w:r>
    </w:p>
    <w:p w14:paraId="73141B33" w14:textId="564F6582" w:rsidR="00ED5F8E" w:rsidRDefault="00ED5F8E">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ED5F8E" w14:paraId="5A90350E" w14:textId="77777777" w:rsidTr="005928D1">
        <w:trPr>
          <w:tblHeader/>
        </w:trPr>
        <w:tc>
          <w:tcPr>
            <w:tcW w:w="5000" w:type="pct"/>
            <w:tcBorders>
              <w:top w:val="single" w:sz="6" w:space="0" w:color="78A22F"/>
              <w:left w:val="nil"/>
              <w:bottom w:val="nil"/>
              <w:right w:val="nil"/>
            </w:tcBorders>
            <w:shd w:val="clear" w:color="auto" w:fill="F2F2F2"/>
          </w:tcPr>
          <w:p w14:paraId="65647959" w14:textId="23583167" w:rsidR="00ED5F8E" w:rsidRDefault="00ED5F8E">
            <w:pPr>
              <w:pStyle w:val="BoxTitle"/>
            </w:pPr>
            <w:r>
              <w:rPr>
                <w:b w:val="0"/>
              </w:rPr>
              <w:t>Box 2.8</w:t>
            </w:r>
            <w:r>
              <w:tab/>
              <w:t>A lifelong approach to learning</w:t>
            </w:r>
          </w:p>
        </w:tc>
      </w:tr>
      <w:tr w:rsidR="00ED5F8E" w14:paraId="4696E93E" w14:textId="77777777" w:rsidTr="005928D1">
        <w:tc>
          <w:tcPr>
            <w:tcW w:w="5000" w:type="pct"/>
            <w:tcBorders>
              <w:top w:val="nil"/>
              <w:left w:val="nil"/>
              <w:bottom w:val="nil"/>
              <w:right w:val="nil"/>
            </w:tcBorders>
            <w:shd w:val="clear" w:color="auto" w:fill="F2F2F2"/>
          </w:tcPr>
          <w:p w14:paraId="69503F3D" w14:textId="77777777" w:rsidR="00ED5F8E" w:rsidRDefault="00ED5F8E" w:rsidP="005928D1">
            <w:pPr>
              <w:pStyle w:val="Box"/>
            </w:pPr>
            <w:r w:rsidRPr="00C528F9">
              <w:t>The changing nature of work will compel a growing number of Australians to continue engaging in education. Individuals will need to become more responsive to change within their jobs and in the mix of jobs available in the economy. This means</w:t>
            </w:r>
            <w:r>
              <w:t xml:space="preserve"> that,</w:t>
            </w:r>
            <w:r w:rsidRPr="00C528F9">
              <w:t xml:space="preserve"> to be productive or employable, workers will need to take a lifelong learning approach to education — upskilling to adjust their existing skill sets to work more productively in existing occupations and reskilling to acquire new skills when they change occupations. A tertiary education system that supports lifelong learning will </w:t>
            </w:r>
            <w:r>
              <w:t xml:space="preserve">help Australians </w:t>
            </w:r>
            <w:r w:rsidRPr="00C528F9">
              <w:t xml:space="preserve">to </w:t>
            </w:r>
            <w:r>
              <w:t xml:space="preserve">smoothly </w:t>
            </w:r>
            <w:r w:rsidRPr="00C528F9">
              <w:t>adapt to the changing nature of work.</w:t>
            </w:r>
          </w:p>
        </w:tc>
      </w:tr>
      <w:tr w:rsidR="00ED5F8E" w14:paraId="67A9B5D8" w14:textId="77777777" w:rsidTr="005928D1">
        <w:tc>
          <w:tcPr>
            <w:tcW w:w="5000" w:type="pct"/>
            <w:tcBorders>
              <w:top w:val="nil"/>
              <w:left w:val="nil"/>
              <w:bottom w:val="nil"/>
              <w:right w:val="nil"/>
            </w:tcBorders>
            <w:shd w:val="clear" w:color="auto" w:fill="F2F2F2"/>
          </w:tcPr>
          <w:p w14:paraId="267EC073" w14:textId="6054F106" w:rsidR="00ED5F8E" w:rsidRDefault="00ED5F8E" w:rsidP="005928D1">
            <w:pPr>
              <w:pStyle w:val="BoxSource"/>
            </w:pPr>
            <w:r>
              <w:rPr>
                <w:i/>
              </w:rPr>
              <w:t>Source</w:t>
            </w:r>
            <w:r w:rsidRPr="00167F06">
              <w:t xml:space="preserve">: </w:t>
            </w:r>
            <w:r w:rsidRPr="007D76C1">
              <w:t xml:space="preserve">AlphaBeta </w:t>
            </w:r>
            <w:r w:rsidRPr="00503268">
              <w:rPr>
                <w:rFonts w:cs="Arial"/>
              </w:rPr>
              <w:t>(2019)</w:t>
            </w:r>
            <w:r w:rsidRPr="007D76C1">
              <w:t>.</w:t>
            </w:r>
          </w:p>
        </w:tc>
      </w:tr>
      <w:tr w:rsidR="00ED5F8E" w14:paraId="6F258A49" w14:textId="77777777" w:rsidTr="005928D1">
        <w:tc>
          <w:tcPr>
            <w:tcW w:w="5000" w:type="pct"/>
            <w:tcBorders>
              <w:top w:val="nil"/>
              <w:left w:val="nil"/>
              <w:bottom w:val="single" w:sz="6" w:space="0" w:color="78A22F"/>
              <w:right w:val="nil"/>
            </w:tcBorders>
            <w:shd w:val="clear" w:color="auto" w:fill="F2F2F2"/>
          </w:tcPr>
          <w:p w14:paraId="74B216E7" w14:textId="77777777" w:rsidR="00ED5F8E" w:rsidRDefault="00ED5F8E">
            <w:pPr>
              <w:pStyle w:val="Box"/>
              <w:spacing w:before="0" w:line="120" w:lineRule="exact"/>
            </w:pPr>
          </w:p>
        </w:tc>
      </w:tr>
      <w:tr w:rsidR="00ED5F8E" w:rsidRPr="000863A5" w14:paraId="6F4C722E" w14:textId="77777777" w:rsidTr="005928D1">
        <w:tc>
          <w:tcPr>
            <w:tcW w:w="5000" w:type="pct"/>
            <w:tcBorders>
              <w:top w:val="single" w:sz="6" w:space="0" w:color="78A22F"/>
              <w:left w:val="nil"/>
              <w:bottom w:val="nil"/>
              <w:right w:val="nil"/>
            </w:tcBorders>
          </w:tcPr>
          <w:p w14:paraId="0E3701CB" w14:textId="3EF61CEB" w:rsidR="00ED5F8E" w:rsidRPr="00626D32" w:rsidRDefault="00ED5F8E" w:rsidP="005928D1">
            <w:pPr>
              <w:pStyle w:val="BoxSpaceBelow"/>
            </w:pPr>
          </w:p>
        </w:tc>
      </w:tr>
    </w:tbl>
    <w:p w14:paraId="62C539B5" w14:textId="48963826" w:rsidR="00ED5F8E" w:rsidRDefault="00ED5F8E" w:rsidP="005928D1">
      <w:pPr>
        <w:pStyle w:val="BodyText"/>
        <w:keepNext/>
      </w:pPr>
      <w:r>
        <w:t>Recent studies and reviews have observed that moving between sectors can be difficult because of differences in training approaches and sector</w:t>
      </w:r>
      <w:r>
        <w:noBreakHyphen/>
        <w:t xml:space="preserve">specific training provider standards. They noted a lack of sufficient guidance to students and provision for articulation arrangements in both sectors’ regulatory frameworks </w:t>
      </w:r>
      <w:r w:rsidRPr="001975A6">
        <w:rPr>
          <w:szCs w:val="24"/>
        </w:rPr>
        <w:t xml:space="preserve">(HRSCEET 2018; Joyce 2019; </w:t>
      </w:r>
      <w:r w:rsidRPr="001975A6">
        <w:rPr>
          <w:szCs w:val="24"/>
        </w:rPr>
        <w:lastRenderedPageBreak/>
        <w:t>Noonan et al. 2019; Shergold 2019)</w:t>
      </w:r>
      <w:r>
        <w:t>. In noting the shortcomings of current arrangements, the Queensland Nursing and Midwives’ Union (QNMU) (sub. 15, p. 7) stated:</w:t>
      </w:r>
    </w:p>
    <w:p w14:paraId="4343BD47" w14:textId="77777777" w:rsidR="00ED5F8E" w:rsidRDefault="00ED5F8E" w:rsidP="005928D1">
      <w:pPr>
        <w:pStyle w:val="Quote"/>
        <w:keepNext/>
      </w:pPr>
      <w:r>
        <w:t>… there is … a strong need to ensure nursing VET courses are articulated to nursing university courses. This would support the career progression of nurses, life</w:t>
      </w:r>
      <w:r>
        <w:noBreakHyphen/>
        <w:t>long learning of nurses and ensure clinical and quality standards flow from VET to university study.</w:t>
      </w:r>
    </w:p>
    <w:p w14:paraId="18C1358C" w14:textId="4FB4497C" w:rsidR="00ED5F8E" w:rsidRDefault="00ED5F8E" w:rsidP="005928D1">
      <w:pPr>
        <w:pStyle w:val="BodyText"/>
      </w:pPr>
      <w:r>
        <w:t>The Noonan Review of the AQF recommended policy changes to better align standards in the VET and higher education sectors for credit and recognition of prior learning and to broaden the scope of credit recognition, including recognising individuals moving from higher education to VET and shorter</w:t>
      </w:r>
      <w:r>
        <w:noBreakHyphen/>
        <w:t>form credentials (micro</w:t>
      </w:r>
      <w:r>
        <w:noBreakHyphen/>
        <w:t>credentials)</w:t>
      </w:r>
      <w:r w:rsidRPr="00E134A0">
        <w:t xml:space="preserve"> </w:t>
      </w:r>
      <w:r w:rsidRPr="008A05BD">
        <w:rPr>
          <w:szCs w:val="24"/>
        </w:rPr>
        <w:t>(Noonan et al.</w:t>
      </w:r>
      <w:r w:rsidRPr="002007D2">
        <w:rPr>
          <w:szCs w:val="24"/>
        </w:rPr>
        <w:t> 2019)</w:t>
      </w:r>
      <w:r>
        <w:t xml:space="preserve">. The Australian Government has accepted these recommendations, and the COAG Skills Council is pursuing implementation of reforms </w:t>
      </w:r>
      <w:r w:rsidRPr="00D07B4F">
        <w:rPr>
          <w:szCs w:val="24"/>
        </w:rPr>
        <w:t>(SSON 2020)</w:t>
      </w:r>
      <w:r>
        <w:t xml:space="preserve">. </w:t>
      </w:r>
    </w:p>
    <w:p w14:paraId="472FECCA" w14:textId="498226A9" w:rsidR="00ED5F8E" w:rsidRDefault="00ED5F8E" w:rsidP="005928D1">
      <w:pPr>
        <w:pStyle w:val="BodyText"/>
      </w:pPr>
      <w:r>
        <w:t xml:space="preserve">One issue not addressed by the Noonan Review is students’ low awareness of credit transfer arrangements. Research by the Ithaca Group </w:t>
      </w:r>
      <w:r w:rsidRPr="00B24E57">
        <w:t>(2018)</w:t>
      </w:r>
      <w:r>
        <w:t xml:space="preserve"> found that many students did not know that they can claim credit for courses undertaken. This situation could reflect several factors, including:</w:t>
      </w:r>
    </w:p>
    <w:p w14:paraId="149BCC50" w14:textId="77777777" w:rsidR="00ED5F8E" w:rsidRPr="00E71322" w:rsidRDefault="00ED5F8E" w:rsidP="005928D1">
      <w:pPr>
        <w:pStyle w:val="ListBullet"/>
      </w:pPr>
      <w:r>
        <w:t>the usefulness and reliability of information on student credit varying considerably across institutions</w:t>
      </w:r>
    </w:p>
    <w:p w14:paraId="37F9E51E" w14:textId="77777777" w:rsidR="00ED5F8E" w:rsidRDefault="00ED5F8E" w:rsidP="005928D1">
      <w:pPr>
        <w:pStyle w:val="ListBullet"/>
      </w:pPr>
      <w:r>
        <w:t xml:space="preserve">cumbersome recognition of prior learning (RPL) processes — for example, portfolio requirements that involve multiple forms of documentation, the mapping of prior study to learning outcomes and gathering of evidence from third parties, which is time consuming to compile </w:t>
      </w:r>
    </w:p>
    <w:p w14:paraId="08D77164" w14:textId="10D86A80" w:rsidR="00ED5F8E" w:rsidRDefault="00ED5F8E" w:rsidP="005928D1">
      <w:pPr>
        <w:pStyle w:val="ListBullet"/>
      </w:pPr>
      <w:r>
        <w:t xml:space="preserve">minimal cost savings — in some VET contexts, the cost to students of obtaining an RPL assessment is similar to the cost of a training program, meaning students have little incentive to follow the RPL pathway </w:t>
      </w:r>
      <w:r w:rsidRPr="00D471DD">
        <w:rPr>
          <w:szCs w:val="24"/>
        </w:rPr>
        <w:t>(Ithaca Group 2018)</w:t>
      </w:r>
      <w:r>
        <w:t>.</w:t>
      </w:r>
    </w:p>
    <w:p w14:paraId="4C25B35D" w14:textId="77777777" w:rsidR="00ED5F8E" w:rsidRDefault="00ED5F8E" w:rsidP="005928D1">
      <w:pPr>
        <w:pStyle w:val="Heading4"/>
      </w:pPr>
      <w:r>
        <w:t>Transitions from education to employment</w:t>
      </w:r>
    </w:p>
    <w:p w14:paraId="5D5ECCCD" w14:textId="77777777" w:rsidR="00ED5F8E" w:rsidRDefault="00ED5F8E" w:rsidP="005928D1">
      <w:pPr>
        <w:pStyle w:val="BodyText"/>
      </w:pPr>
      <w:r>
        <w:t>Employers seek employees with a range of values, attributes and general skills, as well as technical skills and knowledge. Desirable non</w:t>
      </w:r>
      <w:r>
        <w:noBreakHyphen/>
        <w:t>technical attributes include, for example, being accountable, the ability to work in teams, initiative, self</w:t>
      </w:r>
      <w:r>
        <w:noBreakHyphen/>
        <w:t xml:space="preserve">management, and communication skills. </w:t>
      </w:r>
    </w:p>
    <w:p w14:paraId="18E3C265" w14:textId="1F39136B" w:rsidR="00ED5F8E" w:rsidRDefault="00ED5F8E" w:rsidP="005928D1">
      <w:pPr>
        <w:pStyle w:val="BodyText"/>
      </w:pPr>
      <w:r>
        <w:t xml:space="preserve">Participants in this study and other reviews argued that some students lack workplace skills, which poses a barrier to transitioning to employment </w:t>
      </w:r>
      <w:r w:rsidRPr="007E4C56">
        <w:rPr>
          <w:szCs w:val="24"/>
        </w:rPr>
        <w:t>(Ai Group</w:t>
      </w:r>
      <w:r w:rsidRPr="00BF7B6C">
        <w:rPr>
          <w:szCs w:val="24"/>
        </w:rPr>
        <w:t> </w:t>
      </w:r>
      <w:r w:rsidRPr="009D2084">
        <w:rPr>
          <w:szCs w:val="24"/>
        </w:rPr>
        <w:t>2018; HRSCEET </w:t>
      </w:r>
      <w:r w:rsidRPr="00C62F64">
        <w:rPr>
          <w:szCs w:val="24"/>
        </w:rPr>
        <w:t>2018; Ithaca Group</w:t>
      </w:r>
      <w:r w:rsidRPr="007E4C56">
        <w:rPr>
          <w:szCs w:val="24"/>
        </w:rPr>
        <w:t> 2016)</w:t>
      </w:r>
      <w:r>
        <w:t>. For example, Master Builders Australia (sub 41, p. 11) noted ‘a key challenge employers’ face when hiring an apprentice is a lack of work</w:t>
      </w:r>
      <w:r>
        <w:noBreakHyphen/>
        <w:t>ready candidates’.</w:t>
      </w:r>
    </w:p>
    <w:p w14:paraId="74A56212" w14:textId="77777777" w:rsidR="00ED5F8E" w:rsidRDefault="00ED5F8E" w:rsidP="005928D1">
      <w:pPr>
        <w:pStyle w:val="BodyText"/>
      </w:pPr>
      <w:r>
        <w:t>Workplace skills play a critical role in smoothing students’ transition to employment but are difficult to teach. Students are unlikely to develop these skills in schools or classrooms because workplace</w:t>
      </w:r>
      <w:r>
        <w:noBreakHyphen/>
        <w:t>ready skills are generally learnt and developed over time in the workplace. Exposing students to real</w:t>
      </w:r>
      <w:r>
        <w:noBreakHyphen/>
        <w:t>world situations through work</w:t>
      </w:r>
      <w:r>
        <w:noBreakHyphen/>
        <w:t xml:space="preserve">integrated learning or </w:t>
      </w:r>
      <w:r>
        <w:lastRenderedPageBreak/>
        <w:t>industry engagement in education and training (via, for example, the offer of work placement or internships) would help develop these skills.</w:t>
      </w:r>
    </w:p>
    <w:p w14:paraId="07B05463" w14:textId="3EB7CF54" w:rsidR="00ED5F8E" w:rsidRDefault="00ED5F8E" w:rsidP="005928D1">
      <w:pPr>
        <w:pStyle w:val="BodyText"/>
      </w:pPr>
      <w:r>
        <w:t xml:space="preserve">Governments have recognised the importance of building students’ skills and general capabilities to improve their transition from education to employment. The national career education strategy, </w:t>
      </w:r>
      <w:r w:rsidRPr="0066561A">
        <w:t>Future Ready: A student focused National Career Education Strategy,</w:t>
      </w:r>
      <w:r>
        <w:t xml:space="preserve"> focuses on strengthening collaboration between schools, employers and local communities to improve student engagement with work environments, and support successful transition to further education, training and work </w:t>
      </w:r>
      <w:r w:rsidR="00E85FF0" w:rsidRPr="00E85FF0">
        <w:rPr>
          <w:szCs w:val="24"/>
        </w:rPr>
        <w:t>(DESE 2019f)</w:t>
      </w:r>
      <w:r>
        <w:t xml:space="preserve">. The Australian Government also has programs to help certain groups needing additional support, such as disengaged and unemployed young people, transition to employment — these include Jobs PaTH, Transitions to Work, and </w:t>
      </w:r>
      <w:r>
        <w:rPr>
          <w:iCs/>
        </w:rPr>
        <w:t>jobactive</w:t>
      </w:r>
      <w:r>
        <w:t>.</w:t>
      </w:r>
    </w:p>
    <w:p w14:paraId="12A21995" w14:textId="77777777" w:rsidR="00ED5F8E" w:rsidRDefault="00ED5F8E" w:rsidP="005928D1">
      <w:pPr>
        <w:pStyle w:val="BodyText"/>
      </w:pPr>
      <w:r>
        <w:t xml:space="preserve">For the final report, the Commission will consider whether further changes are needed to achieve more seamless transitions from education to employment. </w:t>
      </w:r>
    </w:p>
    <w:p w14:paraId="6FBC24C5" w14:textId="02C04468" w:rsidR="00ED5F8E" w:rsidRPr="004E3B94" w:rsidRDefault="00ED5F8E" w:rsidP="005928D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ED5F8E" w14:paraId="444587BB" w14:textId="77777777" w:rsidTr="005928D1">
        <w:trPr>
          <w:tblHeader/>
        </w:trPr>
        <w:tc>
          <w:tcPr>
            <w:tcW w:w="5000" w:type="pct"/>
            <w:tcBorders>
              <w:top w:val="single" w:sz="6" w:space="0" w:color="78A22F"/>
              <w:left w:val="nil"/>
              <w:bottom w:val="nil"/>
              <w:right w:val="nil"/>
            </w:tcBorders>
            <w:shd w:val="clear" w:color="auto" w:fill="auto"/>
          </w:tcPr>
          <w:p w14:paraId="1FDB89E3" w14:textId="3C63353D" w:rsidR="00ED5F8E" w:rsidRPr="00CE4C64" w:rsidRDefault="00ED5F8E" w:rsidP="005928D1">
            <w:pPr>
              <w:pStyle w:val="InformationRequestTitle"/>
              <w:spacing w:before="120"/>
            </w:pPr>
            <w:r w:rsidRPr="006E7EE2">
              <w:t>Information request</w:t>
            </w:r>
            <w:r>
              <w:t xml:space="preserve"> </w:t>
            </w:r>
            <w:r w:rsidR="000B0431">
              <w:t>—</w:t>
            </w:r>
            <w:r>
              <w:t xml:space="preserve"> pathways and transitions</w:t>
            </w:r>
          </w:p>
        </w:tc>
      </w:tr>
      <w:tr w:rsidR="00ED5F8E" w:rsidRPr="00750BE2" w14:paraId="2F83112E" w14:textId="77777777" w:rsidTr="005928D1">
        <w:tc>
          <w:tcPr>
            <w:tcW w:w="5000" w:type="pct"/>
            <w:tcBorders>
              <w:top w:val="nil"/>
              <w:left w:val="nil"/>
              <w:bottom w:val="nil"/>
              <w:right w:val="nil"/>
            </w:tcBorders>
            <w:shd w:val="clear" w:color="auto" w:fill="auto"/>
          </w:tcPr>
          <w:p w14:paraId="3A74E89A" w14:textId="77777777" w:rsidR="00ED5F8E" w:rsidRDefault="00ED5F8E" w:rsidP="005928D1">
            <w:pPr>
              <w:pStyle w:val="InformationRequest"/>
              <w:keepNext/>
            </w:pPr>
            <w:r>
              <w:t xml:space="preserve">The Commission seeks evidence on: </w:t>
            </w:r>
          </w:p>
          <w:p w14:paraId="320C235A" w14:textId="77777777" w:rsidR="00ED5F8E" w:rsidRDefault="00ED5F8E" w:rsidP="005928D1">
            <w:pPr>
              <w:pStyle w:val="InformationRequestBullet"/>
            </w:pPr>
            <w:r>
              <w:t>the usefulness of VET in schools in developing work</w:t>
            </w:r>
            <w:r>
              <w:noBreakHyphen/>
              <w:t xml:space="preserve">ready skills </w:t>
            </w:r>
          </w:p>
          <w:p w14:paraId="16B51182" w14:textId="77777777" w:rsidR="00ED5F8E" w:rsidRDefault="00ED5F8E" w:rsidP="005928D1">
            <w:pPr>
              <w:pStyle w:val="InformationRequestBullet"/>
            </w:pPr>
            <w:r>
              <w:t>what can be done to improve students’ awareness of credit entitlements between the VET and higher education sectors</w:t>
            </w:r>
          </w:p>
          <w:p w14:paraId="3B6D6B96" w14:textId="3844DCCA" w:rsidR="00ED5F8E" w:rsidRDefault="00ED5F8E" w:rsidP="005928D1">
            <w:pPr>
              <w:pStyle w:val="InformationRequestBullet"/>
            </w:pPr>
            <w:r>
              <w:t>the extent to which time</w:t>
            </w:r>
            <w:r w:rsidR="000B0431">
              <w:noBreakHyphen/>
            </w:r>
            <w:r>
              <w:t>consuming processes for credit and recognition of prior learning are a barrier to students applying for credit</w:t>
            </w:r>
          </w:p>
          <w:p w14:paraId="6FC53EA5" w14:textId="77777777" w:rsidR="00ED5F8E" w:rsidRDefault="00ED5F8E" w:rsidP="005928D1">
            <w:pPr>
              <w:pStyle w:val="InformationRequestBullet"/>
            </w:pPr>
            <w:r>
              <w:t>the effectiveness of programs and services aimed at assisting groups to move from education to employment (such as Jobs PaTH, Transitions to Work and jobactive)</w:t>
            </w:r>
          </w:p>
          <w:p w14:paraId="7D012205" w14:textId="77777777" w:rsidR="00ED5F8E" w:rsidRPr="006E7EE2" w:rsidRDefault="00ED5F8E" w:rsidP="005928D1">
            <w:pPr>
              <w:pStyle w:val="InformationRequestBullet"/>
            </w:pPr>
            <w:r>
              <w:t>whether there are gaps in government initiatives aimed at improving students’ workplace</w:t>
            </w:r>
            <w:r>
              <w:noBreakHyphen/>
              <w:t>ready skills and, more broadly, transitions from education to employment.</w:t>
            </w:r>
          </w:p>
        </w:tc>
      </w:tr>
      <w:tr w:rsidR="00ED5F8E" w14:paraId="1C42BC93" w14:textId="77777777" w:rsidTr="005928D1">
        <w:tc>
          <w:tcPr>
            <w:tcW w:w="5000" w:type="pct"/>
            <w:tcBorders>
              <w:top w:val="nil"/>
              <w:left w:val="nil"/>
              <w:bottom w:val="single" w:sz="6" w:space="0" w:color="78A22F"/>
              <w:right w:val="nil"/>
            </w:tcBorders>
            <w:shd w:val="clear" w:color="auto" w:fill="auto"/>
          </w:tcPr>
          <w:p w14:paraId="5236D2D3" w14:textId="77777777" w:rsidR="00ED5F8E" w:rsidRDefault="00ED5F8E" w:rsidP="005928D1">
            <w:pPr>
              <w:pStyle w:val="Space"/>
              <w:keepLines/>
            </w:pPr>
          </w:p>
        </w:tc>
      </w:tr>
      <w:tr w:rsidR="00ED5F8E" w:rsidRPr="000863A5" w14:paraId="5A1D9A71" w14:textId="77777777" w:rsidTr="005928D1">
        <w:tc>
          <w:tcPr>
            <w:tcW w:w="5000" w:type="pct"/>
            <w:tcBorders>
              <w:top w:val="single" w:sz="6" w:space="0" w:color="78A22F"/>
              <w:left w:val="nil"/>
              <w:bottom w:val="nil"/>
              <w:right w:val="nil"/>
            </w:tcBorders>
          </w:tcPr>
          <w:p w14:paraId="474917A9" w14:textId="250D05E0" w:rsidR="00ED5F8E" w:rsidRPr="00626D32" w:rsidRDefault="00ED5F8E" w:rsidP="005928D1">
            <w:pPr>
              <w:pStyle w:val="BoxSpaceBelow"/>
              <w:keepLines/>
            </w:pPr>
          </w:p>
        </w:tc>
      </w:tr>
    </w:tbl>
    <w:p w14:paraId="3CBAB80B" w14:textId="0C421B75" w:rsidR="00ED5F8E" w:rsidRDefault="00ED5F8E" w:rsidP="005928D1">
      <w:pPr>
        <w:pStyle w:val="Heading2"/>
      </w:pPr>
      <w:bookmarkStart w:id="56" w:name="_Toc41645025"/>
      <w:r>
        <w:t>2.4</w:t>
      </w:r>
      <w:r>
        <w:tab/>
        <w:t>Where to for a new agreement?</w:t>
      </w:r>
      <w:bookmarkEnd w:id="56"/>
      <w:r>
        <w:t xml:space="preserve"> </w:t>
      </w:r>
    </w:p>
    <w:p w14:paraId="6233536A" w14:textId="77777777" w:rsidR="00ED5F8E" w:rsidRDefault="00ED5F8E" w:rsidP="005928D1">
      <w:pPr>
        <w:pStyle w:val="BodyText"/>
      </w:pPr>
      <w:r>
        <w:t xml:space="preserve">As part of </w:t>
      </w:r>
      <w:r w:rsidRPr="00C52F84">
        <w:t xml:space="preserve">a new intergovernmental approach to support Australia’s skills system, </w:t>
      </w:r>
      <w:r>
        <w:t>the NASWD was intended to</w:t>
      </w:r>
      <w:r w:rsidRPr="00C52F84">
        <w:t xml:space="preserve"> promote cooperation between governments, </w:t>
      </w:r>
      <w:r>
        <w:t xml:space="preserve">facilitate reform, </w:t>
      </w:r>
      <w:r w:rsidRPr="00C52F84">
        <w:t>improve accountability</w:t>
      </w:r>
      <w:r>
        <w:t>,</w:t>
      </w:r>
      <w:r w:rsidRPr="00C52F84">
        <w:t xml:space="preserve"> </w:t>
      </w:r>
      <w:r>
        <w:t xml:space="preserve">and set a new framework for </w:t>
      </w:r>
      <w:r w:rsidRPr="00C52F84">
        <w:t>financial transfers from the Australian Government to State and Territor</w:t>
      </w:r>
      <w:r>
        <w:t>y governments</w:t>
      </w:r>
      <w:r w:rsidRPr="00C52F84">
        <w:t>.</w:t>
      </w:r>
    </w:p>
    <w:p w14:paraId="6613E60B" w14:textId="77777777" w:rsidR="00ED5F8E" w:rsidRDefault="00ED5F8E" w:rsidP="005928D1">
      <w:pPr>
        <w:pStyle w:val="BodyText"/>
      </w:pPr>
      <w:r>
        <w:t>While t</w:t>
      </w:r>
      <w:r w:rsidRPr="00090876">
        <w:t>he NASWD</w:t>
      </w:r>
      <w:r>
        <w:t xml:space="preserve"> has </w:t>
      </w:r>
      <w:r w:rsidRPr="00090876">
        <w:t xml:space="preserve">served some useful functions, </w:t>
      </w:r>
      <w:r>
        <w:t>governments have stepped back from some of its policy aspirations</w:t>
      </w:r>
      <w:r w:rsidRPr="00090876">
        <w:t>.</w:t>
      </w:r>
      <w:r>
        <w:t xml:space="preserve"> The context for intergovernmental co</w:t>
      </w:r>
      <w:r>
        <w:noBreakHyphen/>
        <w:t xml:space="preserve">operation has also evolved. The COAG Reform Council was intended to be an independent body monitoring progress under the agreement but was disbanded in 2014. </w:t>
      </w:r>
    </w:p>
    <w:p w14:paraId="246D1A5A" w14:textId="77777777" w:rsidR="00ED5F8E" w:rsidRPr="003B3146" w:rsidRDefault="00ED5F8E" w:rsidP="005928D1">
      <w:pPr>
        <w:pStyle w:val="BodyText"/>
        <w:rPr>
          <w:spacing w:val="-2"/>
        </w:rPr>
      </w:pPr>
      <w:r w:rsidRPr="003B3146">
        <w:rPr>
          <w:spacing w:val="-2"/>
        </w:rPr>
        <w:lastRenderedPageBreak/>
        <w:t>The COAG Skills Council is now the main forum for co</w:t>
      </w:r>
      <w:r w:rsidRPr="003B3146">
        <w:rPr>
          <w:spacing w:val="-2"/>
        </w:rPr>
        <w:noBreakHyphen/>
        <w:t xml:space="preserve">operation on VET policy and delivery. The Council is expected to negotiate a new national funding agreement for VET by 2021 and has published a draft VET Reform Roadmap, which will inform this new agreement. </w:t>
      </w:r>
    </w:p>
    <w:p w14:paraId="0898A6D2" w14:textId="77777777" w:rsidR="00ED5F8E" w:rsidRDefault="00ED5F8E" w:rsidP="005928D1">
      <w:pPr>
        <w:pStyle w:val="BodyText"/>
      </w:pPr>
      <w:r>
        <w:t>This section examines how well the NASWD has worked as an intergovernmental agreement and, drawing on the lessons learnt, recommends a new principles</w:t>
      </w:r>
      <w:r>
        <w:noBreakHyphen/>
        <w:t xml:space="preserve">based intergovernmental agreement to guide and advance collaboration on skills policy reform by governments. </w:t>
      </w:r>
    </w:p>
    <w:p w14:paraId="63447BA3" w14:textId="77777777" w:rsidR="00ED5F8E" w:rsidRDefault="00ED5F8E" w:rsidP="005928D1">
      <w:pPr>
        <w:pStyle w:val="Heading3"/>
      </w:pPr>
      <w:r>
        <w:t xml:space="preserve">How well has the NASWD worked as an intergovernmental agreement? </w:t>
      </w:r>
    </w:p>
    <w:p w14:paraId="554802A4" w14:textId="77777777" w:rsidR="00ED5F8E" w:rsidRDefault="00ED5F8E">
      <w:pPr>
        <w:pStyle w:val="BodyText"/>
      </w:pPr>
      <w:r>
        <w:t xml:space="preserve">Early adherence to the NASWD’s goals, and the associated </w:t>
      </w:r>
      <w:r w:rsidRPr="00D51F85">
        <w:rPr>
          <w:i/>
        </w:rPr>
        <w:t>National Partnership Agreement on Skills Reform</w:t>
      </w:r>
      <w:r>
        <w:t xml:space="preserve">, demonstrated governments’ commitment to coordinated national reform. The NASWD gave all governments significant flexibility to determine how best to pursue agreed reform directions. This allowed governments to learn from </w:t>
      </w:r>
      <w:r w:rsidDel="00630CFA">
        <w:t xml:space="preserve">each </w:t>
      </w:r>
      <w:r>
        <w:t>other’s approaches and experiences (for example, toward</w:t>
      </w:r>
      <w:r w:rsidDel="00630CFA">
        <w:t xml:space="preserve"> </w:t>
      </w:r>
      <w:r>
        <w:t>implementing</w:t>
      </w:r>
      <w:r w:rsidDel="009B73F1">
        <w:t xml:space="preserve"> </w:t>
      </w:r>
      <w:r>
        <w:t>the national training entitlement, and following the market reaction to VET FEE</w:t>
      </w:r>
      <w:r>
        <w:noBreakHyphen/>
        <w:t xml:space="preserve">HELP) — a key benefit of cooperative federalism. </w:t>
      </w:r>
    </w:p>
    <w:p w14:paraId="469A3308" w14:textId="77777777" w:rsidR="00ED5F8E" w:rsidRDefault="00ED5F8E" w:rsidP="005928D1">
      <w:pPr>
        <w:pStyle w:val="BodyText"/>
      </w:pPr>
      <w:r>
        <w:t>Of particular merit in the NASWD and the IGA FFR was the clearer specification of jurisdictions’ responsibilities, in particular, recognition of States and Territories’ primary responsibility for service delivery,</w:t>
      </w:r>
      <w:r w:rsidRPr="00894DA4">
        <w:t xml:space="preserve"> </w:t>
      </w:r>
      <w:r>
        <w:t>and the untying of the majority of grants from the Australian Government.</w:t>
      </w:r>
      <w:r w:rsidDel="00B24F29">
        <w:t xml:space="preserve"> </w:t>
      </w:r>
      <w:r>
        <w:t>While</w:t>
      </w:r>
      <w:r w:rsidDel="0025412C">
        <w:t xml:space="preserve"> </w:t>
      </w:r>
      <w:r>
        <w:t xml:space="preserve">the latter reflects constitutional divisions of power, it is also a recognition of subsidiarity — State and Territory governments’ primary accountability for expenditure and the quality of services to their own communities (box 2.9). </w:t>
      </w:r>
    </w:p>
    <w:p w14:paraId="24A49180" w14:textId="7FA72FC6" w:rsidR="00ED5F8E" w:rsidRDefault="00ED5F8E" w:rsidP="005928D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ED5F8E" w14:paraId="2661281F" w14:textId="77777777" w:rsidTr="005928D1">
        <w:trPr>
          <w:tblHeader/>
        </w:trPr>
        <w:tc>
          <w:tcPr>
            <w:tcW w:w="5000" w:type="pct"/>
            <w:tcBorders>
              <w:top w:val="single" w:sz="6" w:space="0" w:color="78A22F"/>
              <w:left w:val="nil"/>
              <w:bottom w:val="nil"/>
              <w:right w:val="nil"/>
            </w:tcBorders>
            <w:shd w:val="clear" w:color="auto" w:fill="F2F2F2"/>
          </w:tcPr>
          <w:p w14:paraId="586E9BF0" w14:textId="2DD7E23F" w:rsidR="00ED5F8E" w:rsidRDefault="00ED5F8E" w:rsidP="005928D1">
            <w:pPr>
              <w:pStyle w:val="BoxTitle"/>
            </w:pPr>
            <w:r>
              <w:rPr>
                <w:b w:val="0"/>
              </w:rPr>
              <w:t>Box 2.9</w:t>
            </w:r>
            <w:r>
              <w:tab/>
              <w:t xml:space="preserve">Subsidiarity </w:t>
            </w:r>
            <w:r w:rsidRPr="002A0B85">
              <w:t>—</w:t>
            </w:r>
            <w:r>
              <w:t xml:space="preserve"> a principle easily lost</w:t>
            </w:r>
          </w:p>
        </w:tc>
      </w:tr>
      <w:tr w:rsidR="00ED5F8E" w14:paraId="150F29B7" w14:textId="77777777" w:rsidTr="005928D1">
        <w:tc>
          <w:tcPr>
            <w:tcW w:w="5000" w:type="pct"/>
            <w:tcBorders>
              <w:top w:val="nil"/>
              <w:left w:val="nil"/>
              <w:bottom w:val="nil"/>
              <w:right w:val="nil"/>
            </w:tcBorders>
            <w:shd w:val="clear" w:color="auto" w:fill="F2F2F2"/>
          </w:tcPr>
          <w:p w14:paraId="784CF03F" w14:textId="77777777" w:rsidR="00ED5F8E" w:rsidRDefault="00ED5F8E" w:rsidP="005928D1">
            <w:pPr>
              <w:pStyle w:val="Box"/>
            </w:pPr>
            <w:r w:rsidRPr="006D264D">
              <w:t xml:space="preserve">Deciding where to draw the lines of responsibility between the tiers of government has been a perennial issue since federation. The principle of subsidiarity — implicit in federation — suggests that responsibility for a function should, where practical, be devolved to the extent possible, so that government is accessible and accountable to those affected by its decisions. </w:t>
            </w:r>
          </w:p>
          <w:p w14:paraId="3AA98990" w14:textId="77777777" w:rsidR="00ED5F8E" w:rsidRDefault="00ED5F8E" w:rsidP="005928D1">
            <w:pPr>
              <w:pStyle w:val="Box"/>
            </w:pPr>
            <w:r w:rsidRPr="006D264D">
              <w:t>Given</w:t>
            </w:r>
            <w:r w:rsidRPr="006D264D" w:rsidDel="00E71A3A">
              <w:t xml:space="preserve"> </w:t>
            </w:r>
            <w:r w:rsidRPr="006D264D">
              <w:t>vertical fiscal imbalance, the Australian Government must fund many of the activities for which State and Territory governments have key responsibility. However, the Australian Government’s revenue raising capacity does not give it any intrinsic superiority in judging how to allocate funding or regulate. The principle of subsidiarity does not preclude the desirability of a national role for the Australian Government if there are sufficient benefits. Moreover, jurisdictions will consent to that role if the vehicle for achieving it is well designed and serves their purpose</w:t>
            </w:r>
            <w:r>
              <w:t xml:space="preserve"> — f</w:t>
            </w:r>
            <w:r w:rsidRPr="006D264D">
              <w:t>or example, the benefits of a national regulator have been accepted by most governments.</w:t>
            </w:r>
          </w:p>
        </w:tc>
      </w:tr>
      <w:tr w:rsidR="00ED5F8E" w14:paraId="3DF86346" w14:textId="77777777" w:rsidTr="005928D1">
        <w:tc>
          <w:tcPr>
            <w:tcW w:w="5000" w:type="pct"/>
            <w:tcBorders>
              <w:top w:val="nil"/>
              <w:left w:val="nil"/>
              <w:bottom w:val="single" w:sz="6" w:space="0" w:color="78A22F"/>
              <w:right w:val="nil"/>
            </w:tcBorders>
            <w:shd w:val="clear" w:color="auto" w:fill="F2F2F2"/>
          </w:tcPr>
          <w:p w14:paraId="01C00124" w14:textId="77777777" w:rsidR="00ED5F8E" w:rsidRDefault="00ED5F8E" w:rsidP="005928D1">
            <w:pPr>
              <w:pStyle w:val="Box"/>
              <w:spacing w:before="0" w:line="120" w:lineRule="exact"/>
            </w:pPr>
          </w:p>
        </w:tc>
      </w:tr>
      <w:tr w:rsidR="00ED5F8E" w:rsidRPr="000863A5" w14:paraId="4C87D90C" w14:textId="77777777" w:rsidTr="005928D1">
        <w:tc>
          <w:tcPr>
            <w:tcW w:w="5000" w:type="pct"/>
            <w:tcBorders>
              <w:top w:val="single" w:sz="6" w:space="0" w:color="78A22F"/>
              <w:left w:val="nil"/>
              <w:bottom w:val="nil"/>
              <w:right w:val="nil"/>
            </w:tcBorders>
          </w:tcPr>
          <w:p w14:paraId="7D0539D0" w14:textId="4BE0C81F" w:rsidR="00ED5F8E" w:rsidRPr="00626D32" w:rsidRDefault="00ED5F8E" w:rsidP="005928D1">
            <w:pPr>
              <w:pStyle w:val="BoxSpaceBelow"/>
            </w:pPr>
          </w:p>
        </w:tc>
      </w:tr>
    </w:tbl>
    <w:p w14:paraId="129E7E33" w14:textId="77777777" w:rsidR="00ED5F8E" w:rsidRDefault="00ED5F8E" w:rsidP="005928D1">
      <w:pPr>
        <w:pStyle w:val="BodyText"/>
      </w:pPr>
      <w:r>
        <w:t>The removal of input controls was important for achieving the benefits of flexibility and subsidiarity but it placed much greater importance on the performance framework to provide</w:t>
      </w:r>
      <w:r w:rsidDel="00273F86">
        <w:t xml:space="preserve"> </w:t>
      </w:r>
      <w:r>
        <w:t xml:space="preserve">assurance on the use of Commonwealth grants. More generally, there was reliance on the performance framework providing </w:t>
      </w:r>
      <w:r w:rsidRPr="00986F5F">
        <w:rPr>
          <w:i/>
        </w:rPr>
        <w:t>all</w:t>
      </w:r>
      <w:r>
        <w:t xml:space="preserve"> governments assurance on progress against their agreed goals for the VET sector, so facilitating ongoing collaboration on reform. </w:t>
      </w:r>
    </w:p>
    <w:p w14:paraId="655C2006" w14:textId="77777777" w:rsidR="00ED5F8E" w:rsidRPr="003B3146" w:rsidRDefault="00ED5F8E" w:rsidP="005928D1">
      <w:pPr>
        <w:pStyle w:val="BodyText"/>
        <w:rPr>
          <w:spacing w:val="-2"/>
        </w:rPr>
      </w:pPr>
      <w:r w:rsidRPr="003B3146">
        <w:rPr>
          <w:spacing w:val="-2"/>
        </w:rPr>
        <w:lastRenderedPageBreak/>
        <w:t>In the event, the NASWD’s performance framework was not sufficient to hold governments to account on either of these fronts. Part of the explanation is</w:t>
      </w:r>
      <w:r w:rsidRPr="003B3146" w:rsidDel="00157C8E">
        <w:rPr>
          <w:spacing w:val="-2"/>
        </w:rPr>
        <w:t xml:space="preserve"> </w:t>
      </w:r>
      <w:r w:rsidRPr="003B3146">
        <w:rPr>
          <w:spacing w:val="-2"/>
        </w:rPr>
        <w:t>that the NASWD targets were not realistic, and agreed performance measures, while necessarily high</w:t>
      </w:r>
      <w:r w:rsidRPr="003B3146">
        <w:rPr>
          <w:spacing w:val="-2"/>
        </w:rPr>
        <w:noBreakHyphen/>
        <w:t xml:space="preserve">level, provided limited insights into VET system performance. Performance measures were not reviewed after 2012, despite a commitment to their ongoing improvement. There has been little pressure on governments to account for progress on, or departures from, reform directions, with only one formal review of commitments since 2009 (by ACIL Allen in 2015). As this chapter has discussed, many reform directions have not been achieved and some, in particular the commitments to greater competition, a comprehensive entitlement and wider use of income contingent loans, have, following policy implementation failures, not been pursued. </w:t>
      </w:r>
    </w:p>
    <w:p w14:paraId="1A457A8C" w14:textId="77777777" w:rsidR="00ED5F8E" w:rsidRDefault="00ED5F8E" w:rsidP="005928D1">
      <w:pPr>
        <w:pStyle w:val="Heading4"/>
      </w:pPr>
      <w:r>
        <w:t>The need to improve accountability and assurance for funding remains</w:t>
      </w:r>
    </w:p>
    <w:p w14:paraId="767B03B4" w14:textId="77777777" w:rsidR="00ED5F8E" w:rsidRDefault="00ED5F8E" w:rsidP="005928D1">
      <w:pPr>
        <w:pStyle w:val="BodyText"/>
      </w:pPr>
      <w:r w:rsidRPr="000C7A7D">
        <w:t xml:space="preserve">The </w:t>
      </w:r>
      <w:r>
        <w:t xml:space="preserve">need for meaningful reporting of progress against governments’ agreed goals for VET, and for assurance from the States and Territories on the use of Commonwealth grants, remains. The latter is a practical matter, as accountability for use of funds must be acquitted by at least one level of government. In this case, it is sensible for State and Territory governments, as the spending governments, to provide assurance, although this need not be through (or solely through) a national performance framework. As the IGA FFR recognises, States and Territories should report to their own communities on the efficiency of expenditure, the quality of services and outcomes. </w:t>
      </w:r>
    </w:p>
    <w:p w14:paraId="684A0F18" w14:textId="77777777" w:rsidR="00ED5F8E" w:rsidRDefault="00ED5F8E">
      <w:pPr>
        <w:pStyle w:val="BodyText"/>
      </w:pPr>
      <w:r w:rsidRPr="00C669EA">
        <w:t>The Commission’s analysis has highlighted</w:t>
      </w:r>
      <w:r>
        <w:t xml:space="preserve"> that</w:t>
      </w:r>
      <w:r w:rsidRPr="00C669EA">
        <w:t xml:space="preserve"> State and Territory governments </w:t>
      </w:r>
      <w:r>
        <w:t xml:space="preserve">should more </w:t>
      </w:r>
      <w:r w:rsidRPr="00C669EA">
        <w:t>transparently report on program spending and outcomes (chapter</w:t>
      </w:r>
      <w:r>
        <w:t> </w:t>
      </w:r>
      <w:r w:rsidRPr="00C669EA">
        <w:t xml:space="preserve">6). </w:t>
      </w:r>
      <w:r>
        <w:t xml:space="preserve">More meaningful indicators of system performance (recommendation 2.1) and of reform progress may also assist (for example, if governments aim to improve connections between VET and higher education, appropriate indicators will be needed to measure progress). </w:t>
      </w:r>
    </w:p>
    <w:p w14:paraId="7C31EB8C" w14:textId="77777777" w:rsidR="00ED5F8E" w:rsidRPr="00E402BD" w:rsidRDefault="00ED5F8E">
      <w:pPr>
        <w:pStyle w:val="BodyText"/>
      </w:pPr>
      <w:r>
        <w:t xml:space="preserve">The level of </w:t>
      </w:r>
      <w:r w:rsidRPr="00550105">
        <w:t xml:space="preserve">assurance required by </w:t>
      </w:r>
      <w:r>
        <w:t>the Australian Government</w:t>
      </w:r>
      <w:r w:rsidRPr="00550105">
        <w:t xml:space="preserve"> for </w:t>
      </w:r>
      <w:r>
        <w:t xml:space="preserve">Specific Purpose Payments funding </w:t>
      </w:r>
      <w:r w:rsidRPr="00550105">
        <w:t xml:space="preserve">remains a key </w:t>
      </w:r>
      <w:r>
        <w:t>matter</w:t>
      </w:r>
      <w:r w:rsidRPr="00550105">
        <w:t xml:space="preserve"> for the negotiation of future funding arrangements.</w:t>
      </w:r>
      <w:r>
        <w:t xml:space="preserve"> The experience with the NASWD suggests that accountability for system performance and the prudent use of taxpayer funds need not be served by a single mechanism. Agreeing shared principles could also assist with providing accountability for funding or to guide reform activities undertaken by jurisdictions (discussed below). </w:t>
      </w:r>
    </w:p>
    <w:p w14:paraId="22266647" w14:textId="77777777" w:rsidR="00ED5F8E" w:rsidRDefault="00ED5F8E" w:rsidP="005928D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ED5F8E" w14:paraId="2F3A3F5B" w14:textId="77777777" w:rsidTr="005928D1">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362E748E" w14:textId="77777777" w:rsidR="00ED5F8E" w:rsidRPr="00CE4C64" w:rsidRDefault="00ED5F8E" w:rsidP="005928D1">
            <w:pPr>
              <w:pStyle w:val="FindingTitle"/>
              <w:spacing w:before="120"/>
              <w:rPr>
                <w:noProof/>
              </w:rPr>
            </w:pPr>
            <w:r>
              <w:t>interim Finding 2.4 — the NASWD needs replacement</w:t>
            </w:r>
          </w:p>
        </w:tc>
      </w:tr>
      <w:tr w:rsidR="00ED5F8E" w:rsidRPr="00750BE2" w14:paraId="2411B2E0" w14:textId="77777777" w:rsidTr="005928D1">
        <w:trPr>
          <w:cantSplit/>
        </w:trPr>
        <w:tc>
          <w:tcPr>
            <w:tcW w:w="5000" w:type="pct"/>
            <w:tcBorders>
              <w:top w:val="nil"/>
              <w:left w:val="nil"/>
              <w:bottom w:val="nil"/>
              <w:right w:val="nil"/>
            </w:tcBorders>
            <w:shd w:val="clear" w:color="auto" w:fill="F2F2F2"/>
            <w:tcMar>
              <w:left w:w="170" w:type="dxa"/>
              <w:right w:w="170" w:type="dxa"/>
            </w:tcMar>
          </w:tcPr>
          <w:p w14:paraId="689D62BE" w14:textId="77777777" w:rsidR="00ED5F8E" w:rsidRDefault="00ED5F8E" w:rsidP="005928D1">
            <w:pPr>
              <w:pStyle w:val="Finding"/>
              <w:keepNext/>
            </w:pPr>
            <w:r w:rsidRPr="00C61463">
              <w:t xml:space="preserve">The NASWD is overdue for replacement. </w:t>
            </w:r>
            <w:r>
              <w:t xml:space="preserve">Governments have stepped back from several key policy aspirations. </w:t>
            </w:r>
            <w:r w:rsidRPr="006D6C69">
              <w:t>T</w:t>
            </w:r>
            <w:r w:rsidRPr="003C2FD0">
              <w:t xml:space="preserve">he performance framework has limited value for assessing the </w:t>
            </w:r>
            <w:r>
              <w:t>functioning</w:t>
            </w:r>
            <w:r w:rsidRPr="003C2FD0">
              <w:t xml:space="preserve"> of the VET system.</w:t>
            </w:r>
            <w:r>
              <w:t xml:space="preserve"> </w:t>
            </w:r>
            <w:r w:rsidRPr="0094163D">
              <w:t>Its targets have not been met and some performance indicators have proved to be deficient.</w:t>
            </w:r>
          </w:p>
          <w:p w14:paraId="78E2074F" w14:textId="77777777" w:rsidR="00ED5F8E" w:rsidRDefault="00ED5F8E" w:rsidP="005928D1">
            <w:pPr>
              <w:pStyle w:val="Finding"/>
              <w:keepNext/>
            </w:pPr>
            <w:r>
              <w:t xml:space="preserve">Some principles of the NASWD remain pertinent for a future intergovernmental agreement, including equitable access to training and contestability. Reforms are still needed to </w:t>
            </w:r>
            <w:r w:rsidRPr="00D21A61">
              <w:t xml:space="preserve">give students better information, </w:t>
            </w:r>
            <w:r w:rsidDel="00A324B1">
              <w:t xml:space="preserve">increase </w:t>
            </w:r>
            <w:r>
              <w:t xml:space="preserve">user choice, </w:t>
            </w:r>
            <w:r w:rsidRPr="00D21A61">
              <w:t>improve quality assurance, and create a more interconnected education and training system</w:t>
            </w:r>
            <w:r>
              <w:t xml:space="preserve">. </w:t>
            </w:r>
          </w:p>
          <w:p w14:paraId="123F5E4F" w14:textId="10B13DC8" w:rsidR="00ED5F8E" w:rsidRDefault="00ED5F8E" w:rsidP="005928D1">
            <w:pPr>
              <w:pStyle w:val="Finding"/>
            </w:pPr>
            <w:r>
              <w:t>M</w:t>
            </w:r>
            <w:r w:rsidRPr="006F09A5">
              <w:t>any of the</w:t>
            </w:r>
            <w:r>
              <w:t xml:space="preserve"> principles in the</w:t>
            </w:r>
            <w:r w:rsidRPr="006F09A5">
              <w:t xml:space="preserve"> </w:t>
            </w:r>
            <w:r w:rsidRPr="004F67B4">
              <w:rPr>
                <w:i/>
                <w:iCs/>
              </w:rPr>
              <w:t>Intergovernmental Agreement on Federal Financial Relations</w:t>
            </w:r>
            <w:r>
              <w:t xml:space="preserve">, including </w:t>
            </w:r>
            <w:r w:rsidRPr="006F09A5">
              <w:t xml:space="preserve">recognising </w:t>
            </w:r>
            <w:r>
              <w:t>the Australian Government’s</w:t>
            </w:r>
            <w:r w:rsidRPr="006F09A5">
              <w:t xml:space="preserve"> interest in</w:t>
            </w:r>
            <w:r>
              <w:t xml:space="preserve"> areas traditionally the responsibility of State and Territory governments, </w:t>
            </w:r>
            <w:r w:rsidRPr="006F09A5">
              <w:t xml:space="preserve">clarifying </w:t>
            </w:r>
            <w:r>
              <w:t>all governments’</w:t>
            </w:r>
            <w:r w:rsidRPr="006F09A5">
              <w:t xml:space="preserve"> roles</w:t>
            </w:r>
            <w:r>
              <w:t xml:space="preserve">, and allowing State and Territory governments flexibility in the use of grants, </w:t>
            </w:r>
            <w:r w:rsidRPr="006F09A5">
              <w:t xml:space="preserve">are </w:t>
            </w:r>
            <w:r>
              <w:t xml:space="preserve">a </w:t>
            </w:r>
            <w:r w:rsidRPr="006F09A5">
              <w:t xml:space="preserve">sound basis for </w:t>
            </w:r>
            <w:r>
              <w:t>negotiating</w:t>
            </w:r>
            <w:r w:rsidRPr="006F09A5">
              <w:t xml:space="preserve"> any new agreement.</w:t>
            </w:r>
          </w:p>
        </w:tc>
      </w:tr>
      <w:tr w:rsidR="00ED5F8E" w14:paraId="0B42FD46" w14:textId="77777777" w:rsidTr="005928D1">
        <w:trPr>
          <w:cantSplit/>
        </w:trPr>
        <w:tc>
          <w:tcPr>
            <w:tcW w:w="5000" w:type="pct"/>
            <w:tcBorders>
              <w:top w:val="nil"/>
              <w:left w:val="nil"/>
              <w:bottom w:val="single" w:sz="6" w:space="0" w:color="78A22F"/>
              <w:right w:val="nil"/>
            </w:tcBorders>
            <w:shd w:val="clear" w:color="auto" w:fill="F2F2F2"/>
            <w:tcMar>
              <w:left w:w="170" w:type="dxa"/>
              <w:right w:w="170" w:type="dxa"/>
            </w:tcMar>
          </w:tcPr>
          <w:p w14:paraId="5607FB5D" w14:textId="77777777" w:rsidR="00ED5F8E" w:rsidRDefault="00ED5F8E" w:rsidP="005928D1">
            <w:pPr>
              <w:pStyle w:val="Space"/>
              <w:keepLines/>
            </w:pPr>
          </w:p>
        </w:tc>
      </w:tr>
      <w:tr w:rsidR="00ED5F8E" w:rsidRPr="000863A5" w14:paraId="736587B8" w14:textId="77777777" w:rsidTr="005928D1">
        <w:trPr>
          <w:cantSplit/>
        </w:trPr>
        <w:tc>
          <w:tcPr>
            <w:tcW w:w="5000" w:type="pct"/>
            <w:tcBorders>
              <w:top w:val="single" w:sz="6" w:space="0" w:color="78A22F"/>
              <w:left w:val="nil"/>
              <w:bottom w:val="nil"/>
              <w:right w:val="nil"/>
            </w:tcBorders>
            <w:tcMar>
              <w:left w:w="170" w:type="dxa"/>
              <w:right w:w="170" w:type="dxa"/>
            </w:tcMar>
          </w:tcPr>
          <w:p w14:paraId="23FB1BC8" w14:textId="096A3D95" w:rsidR="00ED5F8E" w:rsidRPr="00626D32" w:rsidRDefault="00ED5F8E" w:rsidP="005928D1">
            <w:pPr>
              <w:pStyle w:val="BoxSpaceBelow"/>
              <w:keepLines/>
            </w:pPr>
          </w:p>
        </w:tc>
      </w:tr>
    </w:tbl>
    <w:p w14:paraId="1914834D" w14:textId="77777777" w:rsidR="00ED5F8E" w:rsidRDefault="00ED5F8E" w:rsidP="005928D1">
      <w:pPr>
        <w:pStyle w:val="Heading3"/>
      </w:pPr>
      <w:r>
        <w:t>A future intergovernmental agreement</w:t>
      </w:r>
    </w:p>
    <w:p w14:paraId="42FDD25A" w14:textId="77777777" w:rsidR="00ED5F8E" w:rsidRDefault="00ED5F8E" w:rsidP="005928D1">
      <w:pPr>
        <w:pStyle w:val="BodyText"/>
      </w:pPr>
      <w:r>
        <w:t>The Commission’s consultations so far indicate that participants remain supportive of intergovernmental co</w:t>
      </w:r>
      <w:r>
        <w:noBreakHyphen/>
        <w:t xml:space="preserve">operation, and of an intergovernmental agreement. For example, the South Australian Government noted that: </w:t>
      </w:r>
    </w:p>
    <w:p w14:paraId="1E7B9513" w14:textId="77777777" w:rsidR="00ED5F8E" w:rsidRDefault="00ED5F8E" w:rsidP="005928D1">
      <w:pPr>
        <w:pStyle w:val="Quote"/>
      </w:pPr>
      <w:r>
        <w:t>A well</w:t>
      </w:r>
      <w:r>
        <w:noBreakHyphen/>
        <w:t>designed and governed National Agreement with clearly articulated outcomes is the appropriate mechanism to support intergovernmental cooperation in this sector. (sub. 11, p. 3)</w:t>
      </w:r>
    </w:p>
    <w:p w14:paraId="0612AD3B" w14:textId="77777777" w:rsidR="00ED5F8E" w:rsidRDefault="00ED5F8E" w:rsidP="005928D1">
      <w:pPr>
        <w:pStyle w:val="BodyText"/>
      </w:pPr>
      <w:r>
        <w:t>Participants generally expressed support for the NASWD’s high</w:t>
      </w:r>
      <w:r>
        <w:noBreakHyphen/>
        <w:t xml:space="preserve">level objective, and the intent behind defining reform directions and outcomes to progress such an objective (ACTU, sub. 6; BCA, sub. 16; CCIWA, sub. 54). </w:t>
      </w:r>
    </w:p>
    <w:p w14:paraId="158C742C" w14:textId="7D247AA9" w:rsidR="00ED5F8E" w:rsidRDefault="00ED5F8E" w:rsidP="005928D1">
      <w:pPr>
        <w:pStyle w:val="BodyText"/>
      </w:pPr>
      <w:r>
        <w:t xml:space="preserve">The design of any future intergovernmental agreement will be important if it is to sustain commitment to shared policy objectives while maintaining flexibility for State and Territory </w:t>
      </w:r>
      <w:r w:rsidR="008F221D">
        <w:t>g</w:t>
      </w:r>
      <w:r>
        <w:t xml:space="preserve">overnments to implement policy. Experiences under the NASWD show how poor policy design and implementation can weaken governments’ collective commitment to agreed objectives (even when these goals remain fundamentally valid). This highlights the potential value of overarching principles to guide policy. </w:t>
      </w:r>
    </w:p>
    <w:p w14:paraId="48517741" w14:textId="17037B41" w:rsidR="00ED5F8E" w:rsidRDefault="00ED5F8E" w:rsidP="005928D1">
      <w:pPr>
        <w:pStyle w:val="BodyText"/>
      </w:pPr>
      <w:r>
        <w:t xml:space="preserve">The choice of principles included in a future agreement is equally important. The </w:t>
      </w:r>
      <w:r w:rsidR="00CA60BB" w:rsidRPr="001A3246">
        <w:t>draft</w:t>
      </w:r>
      <w:r w:rsidRPr="001A3246">
        <w:t xml:space="preserve"> VET Reform Roadmap</w:t>
      </w:r>
      <w:r>
        <w:t xml:space="preserve"> </w:t>
      </w:r>
      <w:r>
        <w:rPr>
          <w:szCs w:val="24"/>
        </w:rPr>
        <w:t xml:space="preserve">incorporates some of the NASWD reform directions (such as </w:t>
      </w:r>
      <w:r>
        <w:t xml:space="preserve">better information for students, improved quality assurance, a more interconnected education and training system, enhanced data and accountability, and greater streamlining) </w:t>
      </w:r>
      <w:r w:rsidRPr="00F0230F">
        <w:rPr>
          <w:szCs w:val="24"/>
        </w:rPr>
        <w:t>(SSON</w:t>
      </w:r>
      <w:r w:rsidRPr="00F1374C">
        <w:rPr>
          <w:szCs w:val="24"/>
        </w:rPr>
        <w:t> 2020)</w:t>
      </w:r>
      <w:r>
        <w:t xml:space="preserve">. However, the draft Roadmap is missing some important goals, including contestability and the promotion of a workably competitive market. </w:t>
      </w:r>
    </w:p>
    <w:p w14:paraId="7858C616" w14:textId="77777777" w:rsidR="00ED5F8E" w:rsidRDefault="00ED5F8E" w:rsidP="005928D1">
      <w:pPr>
        <w:pStyle w:val="Heading4"/>
      </w:pPr>
      <w:r>
        <w:lastRenderedPageBreak/>
        <w:t>A principles</w:t>
      </w:r>
      <w:r>
        <w:noBreakHyphen/>
        <w:t>based agreement</w:t>
      </w:r>
    </w:p>
    <w:p w14:paraId="00B43328" w14:textId="77777777" w:rsidR="00ED5F8E" w:rsidRPr="003B3146" w:rsidRDefault="00ED5F8E" w:rsidP="005928D1">
      <w:pPr>
        <w:pStyle w:val="BodyText"/>
        <w:rPr>
          <w:spacing w:val="-2"/>
        </w:rPr>
      </w:pPr>
      <w:r w:rsidRPr="003B3146">
        <w:rPr>
          <w:spacing w:val="-2"/>
        </w:rPr>
        <w:t>A principles</w:t>
      </w:r>
      <w:r w:rsidRPr="003B3146">
        <w:rPr>
          <w:spacing w:val="-2"/>
        </w:rPr>
        <w:noBreakHyphen/>
        <w:t xml:space="preserve">based intergovernmental agreement could be a practical way to foster cooperative reform by governments, by balancing policy coherence across jurisdictions with a pragmatic recognition that governments will wish to retain flexibility about their policy choices. </w:t>
      </w:r>
    </w:p>
    <w:p w14:paraId="1C1B2E12" w14:textId="77777777" w:rsidR="00ED5F8E" w:rsidRDefault="00ED5F8E" w:rsidP="005928D1">
      <w:pPr>
        <w:pStyle w:val="BodyText"/>
      </w:pPr>
      <w:r>
        <w:t>The policies that would give effect to agreed principles could be pursued in different ways — via a separate intergovernmental agreement or settled either bilaterally or unilaterally. A principles</w:t>
      </w:r>
      <w:r>
        <w:noBreakHyphen/>
        <w:t xml:space="preserve">based approach could, for example, affirm that contestability and market delivery of services are both desirable, while allowing governments to determine how to reform the market and mitigate any risks. </w:t>
      </w:r>
    </w:p>
    <w:p w14:paraId="59C32648" w14:textId="38A1FF2E" w:rsidR="00ED5F8E" w:rsidRDefault="00ED5F8E" w:rsidP="005928D1">
      <w:pPr>
        <w:pStyle w:val="BodyText"/>
      </w:pPr>
      <w:r>
        <w:t>Mechanisms such as bilateral agreements (between the Australian Government and a State or Territory</w:t>
      </w:r>
      <w:r w:rsidR="00CE0C8A">
        <w:t xml:space="preserve"> government</w:t>
      </w:r>
      <w:r>
        <w:t xml:space="preserve">) could also continue to complement national agreements. The New South Wales Government (sub. 48) suggested that bilateral agreements could be used to set out implementation strategies and performance indicators for specific endeavours and may reduce the scope of unilateral policy changes that could affect other governments achieving their goals. </w:t>
      </w:r>
    </w:p>
    <w:p w14:paraId="2EA070E9" w14:textId="5176116E" w:rsidR="00ED5F8E" w:rsidRDefault="00ED5F8E" w:rsidP="005928D1">
      <w:pPr>
        <w:pStyle w:val="Quote"/>
        <w:rPr>
          <w:rStyle w:val="PageNumber"/>
          <w:rFonts w:ascii="Times New Roman" w:hAnsi="Times New Roman"/>
          <w:b w:val="0"/>
          <w:sz w:val="22"/>
        </w:rPr>
      </w:pPr>
      <w:r w:rsidRPr="00990EB5">
        <w:rPr>
          <w:rStyle w:val="PageNumber"/>
          <w:rFonts w:ascii="Times New Roman" w:hAnsi="Times New Roman"/>
          <w:b w:val="0"/>
          <w:sz w:val="22"/>
        </w:rPr>
        <w:t>It is expected that the Commonwealth would become a partner in achieving targets and executing objectives, as critical levers to address skill shortages such as skilled migration are managed by the Commonwealth Government. The bilateral arrangements would also cover financial contributions of the</w:t>
      </w:r>
      <w:r w:rsidR="00C42E2D">
        <w:rPr>
          <w:rStyle w:val="PageNumber"/>
          <w:rFonts w:ascii="Times New Roman" w:hAnsi="Times New Roman"/>
          <w:b w:val="0"/>
          <w:sz w:val="22"/>
        </w:rPr>
        <w:t xml:space="preserve"> Commonwealth to the VET system. </w:t>
      </w:r>
      <w:r w:rsidRPr="00990EB5">
        <w:rPr>
          <w:rStyle w:val="PageNumber"/>
          <w:rFonts w:ascii="Times New Roman" w:hAnsi="Times New Roman"/>
          <w:b w:val="0"/>
          <w:sz w:val="22"/>
        </w:rPr>
        <w:t>(p.</w:t>
      </w:r>
      <w:r>
        <w:rPr>
          <w:rStyle w:val="PageNumber"/>
          <w:rFonts w:ascii="Times New Roman" w:hAnsi="Times New Roman"/>
          <w:b w:val="0"/>
          <w:sz w:val="22"/>
        </w:rPr>
        <w:t> </w:t>
      </w:r>
      <w:r w:rsidR="00C42E2D">
        <w:rPr>
          <w:rStyle w:val="PageNumber"/>
          <w:rFonts w:ascii="Times New Roman" w:hAnsi="Times New Roman"/>
          <w:b w:val="0"/>
          <w:sz w:val="22"/>
        </w:rPr>
        <w:t>7)</w:t>
      </w:r>
    </w:p>
    <w:p w14:paraId="5C186738" w14:textId="77777777" w:rsidR="00ED5F8E" w:rsidRDefault="00ED5F8E" w:rsidP="005928D1">
      <w:pPr>
        <w:pStyle w:val="BodyText"/>
      </w:pPr>
      <w:r>
        <w:t>The experience of intergovernmental agreements in other areas</w:t>
      </w:r>
      <w:r w:rsidRPr="00F974FE">
        <w:rPr>
          <w:rStyle w:val="FootnoteReference"/>
        </w:rPr>
        <w:footnoteReference w:id="14"/>
      </w:r>
      <w:r>
        <w:t xml:space="preserve"> can also guide a principles</w:t>
      </w:r>
      <w:r>
        <w:noBreakHyphen/>
        <w:t xml:space="preserve">based approach. Common principles </w:t>
      </w:r>
      <w:r w:rsidDel="002C0955">
        <w:t>were</w:t>
      </w:r>
      <w:r>
        <w:t xml:space="preserve"> coupled with other mechanisms to facilitate cooperation and greater</w:t>
      </w:r>
      <w:r w:rsidDel="00311D7F">
        <w:t xml:space="preserve"> </w:t>
      </w:r>
      <w:r>
        <w:t xml:space="preserve">accountability, such as public reporting, independent oversight and agreed benchmarks to assess policy decisions. Together, these helped to align policies across jurisdictions. </w:t>
      </w:r>
    </w:p>
    <w:p w14:paraId="2F3CC19C" w14:textId="77777777" w:rsidR="00ED5F8E" w:rsidRDefault="00ED5F8E" w:rsidP="005928D1">
      <w:pPr>
        <w:pStyle w:val="BodyText"/>
      </w:pPr>
      <w:r>
        <w:t xml:space="preserve">Notwithstanding this, </w:t>
      </w:r>
      <w:r w:rsidRPr="004974E5">
        <w:t xml:space="preserve">further consideration </w:t>
      </w:r>
      <w:r>
        <w:t xml:space="preserve">is required to establish </w:t>
      </w:r>
      <w:r w:rsidRPr="004974E5">
        <w:t>what</w:t>
      </w:r>
      <w:r>
        <w:t xml:space="preserve"> supporting</w:t>
      </w:r>
      <w:r w:rsidRPr="004974E5">
        <w:t xml:space="preserve"> mechanisms </w:t>
      </w:r>
      <w:r>
        <w:t>would best</w:t>
      </w:r>
      <w:r w:rsidRPr="004974E5">
        <w:t xml:space="preserve"> sustain coordinated reform</w:t>
      </w:r>
      <w:r>
        <w:t xml:space="preserve"> in the VET sector</w:t>
      </w:r>
      <w:r w:rsidRPr="004974E5">
        <w:t xml:space="preserve"> and </w:t>
      </w:r>
      <w:r>
        <w:t>ensure accountability</w:t>
      </w:r>
      <w:r w:rsidRPr="004974E5">
        <w:t xml:space="preserve"> for </w:t>
      </w:r>
      <w:r>
        <w:t>government</w:t>
      </w:r>
      <w:r w:rsidRPr="004974E5">
        <w:t xml:space="preserve"> </w:t>
      </w:r>
      <w:r>
        <w:t>progress against stated reform objectives</w:t>
      </w:r>
      <w:r w:rsidRPr="004974E5">
        <w:t>.</w:t>
      </w:r>
      <w:r>
        <w:t xml:space="preserve"> The NASWD and IGA FFR experience suggests that, while i</w:t>
      </w:r>
      <w:r w:rsidRPr="00F12031">
        <w:t xml:space="preserve">ndependent reporting bodies can assist, </w:t>
      </w:r>
      <w:r>
        <w:t>they</w:t>
      </w:r>
      <w:r w:rsidRPr="00F12031">
        <w:t xml:space="preserve"> can risk losing their salience </w:t>
      </w:r>
      <w:r>
        <w:t>(</w:t>
      </w:r>
      <w:r w:rsidRPr="00F12031">
        <w:t>or existence</w:t>
      </w:r>
      <w:r>
        <w:t>)</w:t>
      </w:r>
      <w:r w:rsidRPr="00F12031">
        <w:t xml:space="preserve"> over time</w:t>
      </w:r>
      <w:r>
        <w:t>,</w:t>
      </w:r>
      <w:r w:rsidRPr="00F12031">
        <w:t xml:space="preserve"> and require buy in from all governments. </w:t>
      </w:r>
      <w:r>
        <w:t>I</w:t>
      </w:r>
      <w:r w:rsidRPr="00F12031">
        <w:t xml:space="preserve">nstitutional supports </w:t>
      </w:r>
      <w:r>
        <w:t>can be</w:t>
      </w:r>
      <w:r w:rsidRPr="00F12031">
        <w:t xml:space="preserve"> helpful, </w:t>
      </w:r>
      <w:r>
        <w:t>such as where governments build in commitments to</w:t>
      </w:r>
      <w:r w:rsidRPr="00F12031">
        <w:t xml:space="preserve"> arm’s</w:t>
      </w:r>
      <w:r>
        <w:noBreakHyphen/>
      </w:r>
      <w:r w:rsidRPr="00F12031">
        <w:t>length periodic reviews</w:t>
      </w:r>
      <w:r>
        <w:t xml:space="preserve">, or governments could </w:t>
      </w:r>
      <w:r w:rsidRPr="00F12031">
        <w:t xml:space="preserve">make use of </w:t>
      </w:r>
      <w:r>
        <w:t xml:space="preserve">existing bodies (in this regard, </w:t>
      </w:r>
      <w:r w:rsidRPr="00F12031">
        <w:t xml:space="preserve">the National Skills Commission </w:t>
      </w:r>
      <w:r>
        <w:t>could assist if</w:t>
      </w:r>
      <w:r w:rsidRPr="00F12031">
        <w:t xml:space="preserve"> a Memorandum of Understanding between governments </w:t>
      </w:r>
      <w:r>
        <w:t>were established to agree its tasks</w:t>
      </w:r>
      <w:r w:rsidRPr="00F12031">
        <w:t>).</w:t>
      </w:r>
      <w:r>
        <w:t xml:space="preserve"> The Commission invites participants’ views and will consider this further in its final report.</w:t>
      </w:r>
    </w:p>
    <w:p w14:paraId="48DC5796" w14:textId="77777777" w:rsidR="00ED5F8E" w:rsidRDefault="00ED5F8E" w:rsidP="005928D1">
      <w:pPr>
        <w:pStyle w:val="Heading5"/>
      </w:pPr>
      <w:r>
        <w:lastRenderedPageBreak/>
        <w:t>Principles for a new agreement</w:t>
      </w:r>
    </w:p>
    <w:p w14:paraId="4818EE22" w14:textId="77777777" w:rsidR="00ED5F8E" w:rsidRDefault="00ED5F8E" w:rsidP="005928D1">
      <w:pPr>
        <w:pStyle w:val="BodyText"/>
      </w:pPr>
      <w:r w:rsidRPr="00AA0784">
        <w:t>The NASWD include</w:t>
      </w:r>
      <w:r>
        <w:t>s</w:t>
      </w:r>
      <w:r w:rsidRPr="00AA0784">
        <w:t xml:space="preserve"> many sound principles that were intended to shape the actions of governments</w:t>
      </w:r>
      <w:r>
        <w:t>. A new agreement could re</w:t>
      </w:r>
      <w:r>
        <w:noBreakHyphen/>
        <w:t>endorse these principles to promote policy coherence across governments in support of a national training market. These include:</w:t>
      </w:r>
    </w:p>
    <w:p w14:paraId="7F74639E" w14:textId="77777777" w:rsidR="00ED5F8E" w:rsidRDefault="00ED5F8E" w:rsidP="005928D1">
      <w:pPr>
        <w:pStyle w:val="ListBullet"/>
        <w:rPr>
          <w:i/>
          <w:iCs/>
        </w:rPr>
      </w:pPr>
      <w:r>
        <w:rPr>
          <w:i/>
          <w:iCs/>
        </w:rPr>
        <w:t xml:space="preserve">efficiency, </w:t>
      </w:r>
      <w:r>
        <w:t>to ensure the training delivered best meets users’ needs and offers value for money (clauses 2, 9, 10f)</w:t>
      </w:r>
    </w:p>
    <w:p w14:paraId="2F1E995D" w14:textId="77777777" w:rsidR="00ED5F8E" w:rsidRDefault="00ED5F8E" w:rsidP="005928D1">
      <w:pPr>
        <w:pStyle w:val="ListBullet"/>
      </w:pPr>
      <w:r>
        <w:rPr>
          <w:i/>
          <w:iCs/>
        </w:rPr>
        <w:t>equitable access</w:t>
      </w:r>
      <w:r>
        <w:t>, particularly in respect of access for students facing disadvantage and promotion of foundational skills as a stepping stone to further training (2, 10b, 6)</w:t>
      </w:r>
    </w:p>
    <w:p w14:paraId="43EE4D17" w14:textId="77777777" w:rsidR="00ED5F8E" w:rsidRDefault="00ED5F8E" w:rsidP="005928D1">
      <w:pPr>
        <w:pStyle w:val="ListBullet"/>
      </w:pPr>
      <w:r>
        <w:rPr>
          <w:i/>
          <w:iCs/>
        </w:rPr>
        <w:t>quality</w:t>
      </w:r>
      <w:r>
        <w:t xml:space="preserve"> training delivery and teaching (2, 7, 10c, 25i, 28b) </w:t>
      </w:r>
    </w:p>
    <w:p w14:paraId="28105010" w14:textId="2ED236A4" w:rsidR="00ED5F8E" w:rsidRDefault="00ED5F8E" w:rsidP="005928D1">
      <w:pPr>
        <w:pStyle w:val="ListBullet"/>
        <w:rPr>
          <w:i/>
          <w:iCs/>
        </w:rPr>
      </w:pPr>
      <w:r w:rsidRPr="00990EB5">
        <w:t>system design that enhances economywide economic</w:t>
      </w:r>
      <w:r>
        <w:rPr>
          <w:i/>
          <w:iCs/>
        </w:rPr>
        <w:t xml:space="preserve"> participation and productivity </w:t>
      </w:r>
      <w:r>
        <w:t>(3, 4, 18, 19.3, 25b)</w:t>
      </w:r>
    </w:p>
    <w:p w14:paraId="14DC2E16" w14:textId="77777777" w:rsidR="00ED5F8E" w:rsidRDefault="00ED5F8E" w:rsidP="005928D1">
      <w:pPr>
        <w:pStyle w:val="ListBullet"/>
      </w:pPr>
      <w:r>
        <w:rPr>
          <w:i/>
          <w:iCs/>
        </w:rPr>
        <w:t>responsiveness</w:t>
      </w:r>
      <w:r w:rsidRPr="00990EB5">
        <w:t xml:space="preserve"> and</w:t>
      </w:r>
      <w:r>
        <w:rPr>
          <w:i/>
          <w:iCs/>
        </w:rPr>
        <w:t xml:space="preserve"> resilience </w:t>
      </w:r>
      <w:r w:rsidRPr="00990EB5">
        <w:t>to changes in the economy and</w:t>
      </w:r>
      <w:r>
        <w:rPr>
          <w:i/>
          <w:iCs/>
        </w:rPr>
        <w:t xml:space="preserve"> </w:t>
      </w:r>
      <w:r w:rsidRPr="00990EB5">
        <w:t xml:space="preserve">technological change </w:t>
      </w:r>
      <w:r>
        <w:t>(3, 9)</w:t>
      </w:r>
    </w:p>
    <w:p w14:paraId="5DE0C547" w14:textId="77777777" w:rsidR="00ED5F8E" w:rsidRDefault="00ED5F8E" w:rsidP="005928D1">
      <w:pPr>
        <w:pStyle w:val="ListBullet"/>
      </w:pPr>
      <w:r w:rsidRPr="00990EB5">
        <w:t>provision of information for</w:t>
      </w:r>
      <w:r>
        <w:rPr>
          <w:i/>
          <w:iCs/>
        </w:rPr>
        <w:t xml:space="preserve"> informed student and employer choice </w:t>
      </w:r>
      <w:r>
        <w:t>(7, 10d, 25h)</w:t>
      </w:r>
    </w:p>
    <w:p w14:paraId="12FD12FB" w14:textId="77777777" w:rsidR="00ED5F8E" w:rsidRPr="00376523" w:rsidRDefault="00ED5F8E" w:rsidP="005928D1">
      <w:pPr>
        <w:pStyle w:val="ListBullet"/>
      </w:pPr>
      <w:r w:rsidRPr="008845AF">
        <w:rPr>
          <w:i/>
          <w:iCs/>
        </w:rPr>
        <w:t xml:space="preserve">publicly available </w:t>
      </w:r>
      <w:r w:rsidRPr="00D0451B">
        <w:rPr>
          <w:i/>
        </w:rPr>
        <w:t>data and information to support analysis of programs, system performance and accountability for government funding</w:t>
      </w:r>
      <w:r>
        <w:rPr>
          <w:i/>
          <w:iCs/>
        </w:rPr>
        <w:t xml:space="preserve"> </w:t>
      </w:r>
      <w:r w:rsidRPr="00990EB5">
        <w:t>(</w:t>
      </w:r>
      <w:r>
        <w:t xml:space="preserve">10d, </w:t>
      </w:r>
      <w:r w:rsidRPr="00990EB5">
        <w:t>20</w:t>
      </w:r>
      <w:r>
        <w:t>,</w:t>
      </w:r>
      <w:r w:rsidRPr="00990EB5">
        <w:t xml:space="preserve"> 21,</w:t>
      </w:r>
      <w:r w:rsidRPr="008845AF">
        <w:rPr>
          <w:i/>
          <w:iCs/>
        </w:rPr>
        <w:t xml:space="preserve"> </w:t>
      </w:r>
      <w:r w:rsidRPr="00990EB5">
        <w:t>24</w:t>
      </w:r>
      <w:r>
        <w:t>, 25h</w:t>
      </w:r>
      <w:r w:rsidRPr="00990EB5">
        <w:t>)</w:t>
      </w:r>
    </w:p>
    <w:p w14:paraId="11CDE707" w14:textId="77777777" w:rsidR="00ED5F8E" w:rsidRDefault="00ED5F8E" w:rsidP="005928D1">
      <w:pPr>
        <w:pStyle w:val="ListBullet"/>
      </w:pPr>
      <w:r>
        <w:rPr>
          <w:i/>
          <w:iCs/>
        </w:rPr>
        <w:t>coherent linkages</w:t>
      </w:r>
      <w:r>
        <w:t xml:space="preserve"> with other parts of the education and training system (schools and higher education), and with employers (8, 10, 23, 25i and j)</w:t>
      </w:r>
    </w:p>
    <w:p w14:paraId="2324A1BB" w14:textId="77777777" w:rsidR="00ED5F8E" w:rsidRDefault="00ED5F8E" w:rsidP="005928D1">
      <w:pPr>
        <w:pStyle w:val="ListBullet"/>
      </w:pPr>
      <w:r>
        <w:rPr>
          <w:i/>
          <w:iCs/>
        </w:rPr>
        <w:t>stability</w:t>
      </w:r>
      <w:r>
        <w:t xml:space="preserve"> in funding arrangements to provide greater certainty for jurisdictions making investment (10e).</w:t>
      </w:r>
    </w:p>
    <w:p w14:paraId="4F5D4086" w14:textId="33CC32E2" w:rsidR="00ED5F8E" w:rsidRDefault="00ED5F8E" w:rsidP="005928D1">
      <w:pPr>
        <w:pStyle w:val="BodyText"/>
      </w:pPr>
      <w:r>
        <w:t xml:space="preserve">The </w:t>
      </w:r>
      <w:r w:rsidR="00CA60BB" w:rsidRPr="001A3246">
        <w:t>draft VET</w:t>
      </w:r>
      <w:r w:rsidRPr="001A3246">
        <w:t xml:space="preserve"> Reform Roadmap </w:t>
      </w:r>
      <w:r>
        <w:t>includes, at its core, a number of these principles, with an emphasis on improving the relevance, quality and accessibility of the VET system. However, market</w:t>
      </w:r>
      <w:r w:rsidDel="002038EE">
        <w:t xml:space="preserve"> e</w:t>
      </w:r>
      <w:r>
        <w:t>fficiency is absent and should be added to these priorities. At the same time, the imperative for efficiency should be more precise than in the NASWD. The principle of ‘efficiency’ could be broken into separate components, including:</w:t>
      </w:r>
    </w:p>
    <w:p w14:paraId="47813A5B" w14:textId="77777777" w:rsidR="00ED5F8E" w:rsidRDefault="00ED5F8E" w:rsidP="005928D1">
      <w:pPr>
        <w:pStyle w:val="ListBullet"/>
      </w:pPr>
      <w:r w:rsidRPr="008458BC">
        <w:rPr>
          <w:i/>
        </w:rPr>
        <w:t>efficient delivery</w:t>
      </w:r>
      <w:r>
        <w:t>, to ensure training services are delivered to students in an effective manner and at an efficient cost</w:t>
      </w:r>
    </w:p>
    <w:p w14:paraId="43A8A18E" w14:textId="733B7DE4" w:rsidR="00ED5F8E" w:rsidRDefault="00ED5F8E" w:rsidP="005928D1">
      <w:pPr>
        <w:pStyle w:val="ListBullet"/>
      </w:pPr>
      <w:r w:rsidRPr="008458BC">
        <w:rPr>
          <w:i/>
        </w:rPr>
        <w:t>efficient pricing and subsidies</w:t>
      </w:r>
      <w:r>
        <w:t>, establishing common objectives that serve as the basis of price</w:t>
      </w:r>
      <w:r>
        <w:noBreakHyphen/>
        <w:t>setting methodologies for different courses, regions, and students, including a recognition of potential trade</w:t>
      </w:r>
      <w:r w:rsidR="00012353">
        <w:noBreakHyphen/>
      </w:r>
      <w:r>
        <w:t>offs between quality and cost (chapter 4)</w:t>
      </w:r>
    </w:p>
    <w:p w14:paraId="374A9F06" w14:textId="77777777" w:rsidR="00ED5F8E" w:rsidRDefault="00ED5F8E" w:rsidP="005928D1">
      <w:pPr>
        <w:pStyle w:val="ListBullet"/>
      </w:pPr>
      <w:r w:rsidRPr="008458BC">
        <w:rPr>
          <w:i/>
        </w:rPr>
        <w:t>additionality</w:t>
      </w:r>
      <w:r>
        <w:rPr>
          <w:i/>
        </w:rPr>
        <w:t xml:space="preserve"> and return on investment</w:t>
      </w:r>
      <w:r>
        <w:t>, noting that the economic impact of subsidies to VET should be judged according to their ability to elicit additional training (discussed further in chapter 5)</w:t>
      </w:r>
    </w:p>
    <w:p w14:paraId="44C38C3C" w14:textId="77777777" w:rsidR="00ED5F8E" w:rsidRDefault="00ED5F8E" w:rsidP="005928D1">
      <w:pPr>
        <w:pStyle w:val="ListBullet"/>
      </w:pPr>
      <w:r w:rsidRPr="008458BC">
        <w:rPr>
          <w:i/>
        </w:rPr>
        <w:t>incentives for innovation</w:t>
      </w:r>
      <w:r>
        <w:t>, noting that improvements in efficiency and productivity in the sector are likely to come from providers themselves, and this should be reflected in the approach to policy and regulation</w:t>
      </w:r>
    </w:p>
    <w:p w14:paraId="1CE7B895" w14:textId="77777777" w:rsidR="00ED5F8E" w:rsidRDefault="00ED5F8E" w:rsidP="005928D1">
      <w:pPr>
        <w:pStyle w:val="ListBullet"/>
      </w:pPr>
      <w:r w:rsidRPr="00990EB5">
        <w:rPr>
          <w:i/>
        </w:rPr>
        <w:t>clarity on the role of public providers</w:t>
      </w:r>
      <w:r>
        <w:t xml:space="preserve">, including any service obligations distinct from those of other providers </w:t>
      </w:r>
    </w:p>
    <w:p w14:paraId="00A0FD5B" w14:textId="3FD52DCD" w:rsidR="00ED5F8E" w:rsidRDefault="00ED5F8E" w:rsidP="005928D1">
      <w:pPr>
        <w:pStyle w:val="ListBullet"/>
      </w:pPr>
      <w:r w:rsidRPr="008458BC">
        <w:rPr>
          <w:i/>
        </w:rPr>
        <w:lastRenderedPageBreak/>
        <w:t>competitive neutrality</w:t>
      </w:r>
      <w:r>
        <w:t xml:space="preserve">, which is intended to remove distortions to resource allocation that arise from public ownership and to improve competition </w:t>
      </w:r>
      <w:r w:rsidRPr="00EC0AC3">
        <w:rPr>
          <w:szCs w:val="24"/>
        </w:rPr>
        <w:t>(Australian Government 1996)</w:t>
      </w:r>
      <w:r>
        <w:t>. In VET policy, this would involve ensuring that state</w:t>
      </w:r>
      <w:r>
        <w:noBreakHyphen/>
        <w:t xml:space="preserve">owned providers do not enjoy competitive advantages over their private sector competitors simply by virtue of their ownership. </w:t>
      </w:r>
    </w:p>
    <w:p w14:paraId="3B243BA4" w14:textId="77777777" w:rsidR="00ED5F8E" w:rsidRDefault="00ED5F8E" w:rsidP="005928D1">
      <w:pPr>
        <w:pStyle w:val="BodyText"/>
      </w:pPr>
      <w:r>
        <w:t>Moreover, some principles not included in the NASWD should be included in any future agreement. For example:</w:t>
      </w:r>
    </w:p>
    <w:p w14:paraId="7810C32A" w14:textId="22D1A9BD" w:rsidR="00ED5F8E" w:rsidRDefault="00ED5F8E" w:rsidP="005928D1">
      <w:pPr>
        <w:pStyle w:val="ListBullet"/>
      </w:pPr>
      <w:r w:rsidRPr="008458BC">
        <w:rPr>
          <w:i/>
        </w:rPr>
        <w:t>consumer focus</w:t>
      </w:r>
      <w:r>
        <w:t>, as recognition that (even if guided), students have the best overall understanding of their preferences and life goals. The principle that government services should be centred on ‘customers’ rather than suppliers is now widely recognised in disability care</w:t>
      </w:r>
      <w:r w:rsidRPr="00F974FE">
        <w:rPr>
          <w:rStyle w:val="FootnoteReference"/>
        </w:rPr>
        <w:footnoteReference w:id="15"/>
      </w:r>
      <w:r>
        <w:t xml:space="preserve"> and Indigenous services</w:t>
      </w:r>
      <w:r w:rsidR="00C87BF9">
        <w:t>,</w:t>
      </w:r>
      <w:r w:rsidRPr="00F974FE">
        <w:rPr>
          <w:rStyle w:val="FootnoteReference"/>
        </w:rPr>
        <w:footnoteReference w:id="16"/>
      </w:r>
      <w:r>
        <w:t xml:space="preserve"> but much less so in VET. Ultimately, </w:t>
      </w:r>
      <w:r w:rsidRPr="006A0E25">
        <w:t xml:space="preserve">students </w:t>
      </w:r>
      <w:r>
        <w:t xml:space="preserve">and employers </w:t>
      </w:r>
      <w:r w:rsidRPr="006A0E25">
        <w:t xml:space="preserve">are the customers, and the design of the system should reflect </w:t>
      </w:r>
      <w:r>
        <w:t>this (box 2.10). An effective student</w:t>
      </w:r>
      <w:r>
        <w:noBreakHyphen/>
        <w:t>centred approach with genuine user choice could also mean less</w:t>
      </w:r>
      <w:r w:rsidRPr="00232C56">
        <w:t xml:space="preserve"> need for governments to negotiate and prescribe </w:t>
      </w:r>
      <w:r>
        <w:t xml:space="preserve">system </w:t>
      </w:r>
      <w:r w:rsidRPr="00232C56">
        <w:t>outcomes</w:t>
      </w:r>
    </w:p>
    <w:p w14:paraId="361C1D97" w14:textId="3EC861F9" w:rsidR="00ED5F8E" w:rsidRDefault="00ED5F8E" w:rsidP="005928D1">
      <w:pPr>
        <w:pStyle w:val="ListBullet"/>
      </w:pPr>
      <w:r w:rsidRPr="00942A98">
        <w:rPr>
          <w:i/>
        </w:rPr>
        <w:t>fiscal sustainability</w:t>
      </w:r>
      <w:r>
        <w:t>, reflecting that future policies would benefit from rigorous tests of the long</w:t>
      </w:r>
      <w:r>
        <w:noBreakHyphen/>
        <w:t>run fiscal sustainability. This principle would have been a valuable inclusion in the NASWD, given the eventual financial cost of poorly designed entitlement and loan p</w:t>
      </w:r>
      <w:r w:rsidR="00570E21">
        <w:t>rograms</w:t>
      </w:r>
      <w:r>
        <w:t xml:space="preserve"> </w:t>
      </w:r>
    </w:p>
    <w:p w14:paraId="6FA80318" w14:textId="5207293B" w:rsidR="00ED5F8E" w:rsidRPr="00C16234" w:rsidRDefault="00ED5F8E">
      <w:pPr>
        <w:pStyle w:val="ListBullet"/>
      </w:pPr>
      <w:r w:rsidRPr="00990EB5">
        <w:rPr>
          <w:i/>
        </w:rPr>
        <w:t>neutral, but not equivalent</w:t>
      </w:r>
      <w:r w:rsidR="00B22E3E">
        <w:rPr>
          <w:i/>
        </w:rPr>
        <w:t>,</w:t>
      </w:r>
      <w:r w:rsidRPr="00990EB5">
        <w:rPr>
          <w:i/>
        </w:rPr>
        <w:t xml:space="preserve"> treatment of higher education</w:t>
      </w:r>
      <w:r w:rsidRPr="00C16234">
        <w:t xml:space="preserve"> (VET and universities), with policy settings that minimise distortions in students’ choice between sectors, given the connected, but bifurcated post</w:t>
      </w:r>
      <w:r>
        <w:noBreakHyphen/>
      </w:r>
      <w:r w:rsidRPr="00C16234">
        <w:t>secondary school education system (chapter</w:t>
      </w:r>
      <w:r>
        <w:t> </w:t>
      </w:r>
      <w:r w:rsidRPr="00C16234">
        <w:t>3).</w:t>
      </w:r>
    </w:p>
    <w:p w14:paraId="1B8B9660" w14:textId="77777777" w:rsidR="00ED5F8E" w:rsidRDefault="00ED5F8E" w:rsidP="005928D1">
      <w:pPr>
        <w:pStyle w:val="BodyText"/>
      </w:pPr>
      <w:r>
        <w:t>T</w:t>
      </w:r>
      <w:r w:rsidRPr="0002190F">
        <w:t>hese principles provide a useful starting point for a future agreement</w:t>
      </w:r>
      <w:r>
        <w:t xml:space="preserve">, although </w:t>
      </w:r>
      <w:r w:rsidRPr="0002190F">
        <w:t xml:space="preserve">some </w:t>
      </w:r>
      <w:r>
        <w:t xml:space="preserve">further </w:t>
      </w:r>
      <w:r w:rsidRPr="0002190F">
        <w:t>consideration</w:t>
      </w:r>
      <w:r>
        <w:t xml:space="preserve"> is required </w:t>
      </w:r>
      <w:r w:rsidRPr="0002190F">
        <w:t xml:space="preserve">as </w:t>
      </w:r>
      <w:r>
        <w:t xml:space="preserve">to how best </w:t>
      </w:r>
      <w:r w:rsidRPr="0002190F">
        <w:t>incorporate them</w:t>
      </w:r>
      <w:r>
        <w:t xml:space="preserve"> in a future agreement. </w:t>
      </w:r>
    </w:p>
    <w:p w14:paraId="55148EA8" w14:textId="4BC93B52" w:rsidR="00ED5F8E" w:rsidRDefault="00ED5F8E">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ED5F8E" w14:paraId="08C209DA" w14:textId="77777777" w:rsidTr="005928D1">
        <w:trPr>
          <w:tblHeader/>
        </w:trPr>
        <w:tc>
          <w:tcPr>
            <w:tcW w:w="5000" w:type="pct"/>
            <w:tcBorders>
              <w:top w:val="single" w:sz="6" w:space="0" w:color="78A22F"/>
              <w:left w:val="nil"/>
              <w:bottom w:val="nil"/>
              <w:right w:val="nil"/>
            </w:tcBorders>
            <w:shd w:val="clear" w:color="auto" w:fill="F2F2F2"/>
          </w:tcPr>
          <w:p w14:paraId="10B19C33" w14:textId="37F0886D" w:rsidR="00ED5F8E" w:rsidRDefault="00ED5F8E">
            <w:pPr>
              <w:pStyle w:val="BoxTitle"/>
            </w:pPr>
            <w:r>
              <w:rPr>
                <w:b w:val="0"/>
              </w:rPr>
              <w:t>Box 2.10</w:t>
            </w:r>
            <w:r>
              <w:tab/>
              <w:t>A student</w:t>
            </w:r>
            <w:r>
              <w:noBreakHyphen/>
              <w:t>centred approach</w:t>
            </w:r>
          </w:p>
        </w:tc>
      </w:tr>
      <w:tr w:rsidR="00ED5F8E" w14:paraId="7231BFB5" w14:textId="77777777" w:rsidTr="005928D1">
        <w:tc>
          <w:tcPr>
            <w:tcW w:w="5000" w:type="pct"/>
            <w:tcBorders>
              <w:top w:val="nil"/>
              <w:left w:val="nil"/>
              <w:bottom w:val="nil"/>
              <w:right w:val="nil"/>
            </w:tcBorders>
            <w:shd w:val="clear" w:color="auto" w:fill="F2F2F2"/>
          </w:tcPr>
          <w:p w14:paraId="1700A1F3" w14:textId="77777777" w:rsidR="00ED5F8E" w:rsidRDefault="00ED5F8E" w:rsidP="005928D1">
            <w:pPr>
              <w:pStyle w:val="Box"/>
            </w:pPr>
            <w:r>
              <w:t>Giving students as much consumer sovereignty and flexibility as possible requires several important supports:</w:t>
            </w:r>
          </w:p>
          <w:p w14:paraId="0E51B222" w14:textId="77777777" w:rsidR="00ED5F8E" w:rsidRDefault="00ED5F8E" w:rsidP="005928D1">
            <w:pPr>
              <w:pStyle w:val="BoxListBullet"/>
            </w:pPr>
            <w:r>
              <w:t xml:space="preserve">choice and power — students should be able to choose between RTOs and courses based on the degree to which they meet their needs and their pricing and quality. An element of this is the desirability of avoiding obstacles to (virtuous) product variety, because some subsidy and pricing approaches risk undermining training organisations’ capacity to provide differentiated services and to innovate </w:t>
            </w:r>
          </w:p>
          <w:p w14:paraId="6F2B876F" w14:textId="77777777" w:rsidR="00ED5F8E" w:rsidRDefault="00ED5F8E" w:rsidP="005928D1">
            <w:pPr>
              <w:pStyle w:val="BoxListBullet"/>
            </w:pPr>
            <w:r>
              <w:t>good information and navigation of services provided in a meaningful way. Informed choice must be underpinned by disclosure of prices, the quality of the providers, and their course offerings, among other factors (chapter 7)</w:t>
            </w:r>
          </w:p>
          <w:p w14:paraId="73F7994B" w14:textId="77777777" w:rsidR="00ED5F8E" w:rsidRDefault="00ED5F8E" w:rsidP="005928D1">
            <w:pPr>
              <w:pStyle w:val="BoxListBullet"/>
            </w:pPr>
            <w:r>
              <w:t>provision of gateway services to improve matching efficiency, such as appropriate career advice. Students come with varying preferences and capabilities, and the value of their investments may often only be realised if these are well</w:t>
            </w:r>
            <w:r>
              <w:noBreakHyphen/>
              <w:t>matched to courses. Poor matching limits students’ attainment of competencies and retention rates</w:t>
            </w:r>
          </w:p>
          <w:p w14:paraId="7CC0C8B4" w14:textId="77777777" w:rsidR="00ED5F8E" w:rsidRDefault="00ED5F8E" w:rsidP="005928D1">
            <w:pPr>
              <w:pStyle w:val="BoxListBullet"/>
            </w:pPr>
            <w:r>
              <w:t>the availability of support services — mentoring and pastoral care — recognising that effective training requires more than standard tuition</w:t>
            </w:r>
          </w:p>
          <w:p w14:paraId="0AE0A857" w14:textId="0DAECEE8" w:rsidR="00ED5F8E" w:rsidRDefault="00ED5F8E" w:rsidP="005928D1">
            <w:pPr>
              <w:pStyle w:val="BoxListBullet"/>
            </w:pPr>
            <w:r>
              <w:t>high quality regulation and consumer protection, accompanied by efficient compliance. VET</w:t>
            </w:r>
            <w:r w:rsidR="008315B2">
              <w:t> </w:t>
            </w:r>
            <w:r>
              <w:t>FEE</w:t>
            </w:r>
            <w:r w:rsidR="008315B2">
              <w:noBreakHyphen/>
            </w:r>
            <w:r>
              <w:t>HELP served many students very poorly due to poor regulatory oversight</w:t>
            </w:r>
          </w:p>
          <w:p w14:paraId="67A6CA53" w14:textId="77777777" w:rsidR="00ED5F8E" w:rsidRDefault="00ED5F8E" w:rsidP="005928D1">
            <w:pPr>
              <w:pStyle w:val="BoxListBullet"/>
            </w:pPr>
            <w:r>
              <w:t>value for money — which largely comes down to ensuring workable competition, such that costs are minimised and margins are not excessive or permanent</w:t>
            </w:r>
          </w:p>
          <w:p w14:paraId="04ACBF40" w14:textId="77777777" w:rsidR="00ED5F8E" w:rsidRDefault="00ED5F8E" w:rsidP="005928D1">
            <w:pPr>
              <w:pStyle w:val="BoxListBullet"/>
            </w:pPr>
            <w:r>
              <w:t>credible qualifications — the value of training is not just about the acquisition of skills, but proof to employers that they have been genuinely acquired.</w:t>
            </w:r>
          </w:p>
        </w:tc>
      </w:tr>
      <w:tr w:rsidR="00ED5F8E" w14:paraId="4DE18BD2" w14:textId="77777777" w:rsidTr="005928D1">
        <w:tc>
          <w:tcPr>
            <w:tcW w:w="5000" w:type="pct"/>
            <w:tcBorders>
              <w:top w:val="nil"/>
              <w:left w:val="nil"/>
              <w:bottom w:val="single" w:sz="6" w:space="0" w:color="78A22F"/>
              <w:right w:val="nil"/>
            </w:tcBorders>
            <w:shd w:val="clear" w:color="auto" w:fill="F2F2F2"/>
          </w:tcPr>
          <w:p w14:paraId="79946B33" w14:textId="77777777" w:rsidR="00ED5F8E" w:rsidRDefault="00ED5F8E">
            <w:pPr>
              <w:pStyle w:val="Box"/>
              <w:spacing w:before="0" w:line="120" w:lineRule="exact"/>
            </w:pPr>
          </w:p>
        </w:tc>
      </w:tr>
      <w:tr w:rsidR="00ED5F8E" w:rsidRPr="000863A5" w14:paraId="6F6295C2" w14:textId="77777777" w:rsidTr="005928D1">
        <w:tc>
          <w:tcPr>
            <w:tcW w:w="5000" w:type="pct"/>
            <w:tcBorders>
              <w:top w:val="single" w:sz="6" w:space="0" w:color="78A22F"/>
              <w:left w:val="nil"/>
              <w:bottom w:val="nil"/>
              <w:right w:val="nil"/>
            </w:tcBorders>
          </w:tcPr>
          <w:p w14:paraId="60BDE0B6" w14:textId="01F5897E" w:rsidR="00ED5F8E" w:rsidRPr="00626D32" w:rsidRDefault="00ED5F8E" w:rsidP="005928D1">
            <w:pPr>
              <w:pStyle w:val="BoxSpaceBelow"/>
            </w:pPr>
          </w:p>
        </w:tc>
      </w:tr>
    </w:tbl>
    <w:p w14:paraId="3418260B" w14:textId="43A84BF0" w:rsidR="00ED5F8E" w:rsidRPr="004E3B94" w:rsidRDefault="00ED5F8E" w:rsidP="005928D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ED5F8E" w14:paraId="29C22E43" w14:textId="77777777" w:rsidTr="005928D1">
        <w:trPr>
          <w:tblHeader/>
        </w:trPr>
        <w:tc>
          <w:tcPr>
            <w:tcW w:w="5000" w:type="pct"/>
            <w:tcBorders>
              <w:top w:val="single" w:sz="6" w:space="0" w:color="78A22F"/>
              <w:left w:val="nil"/>
              <w:bottom w:val="nil"/>
              <w:right w:val="nil"/>
            </w:tcBorders>
            <w:shd w:val="clear" w:color="auto" w:fill="E5F1D0"/>
            <w:tcMar>
              <w:left w:w="170" w:type="dxa"/>
              <w:right w:w="170" w:type="dxa"/>
            </w:tcMar>
          </w:tcPr>
          <w:p w14:paraId="1D78437F" w14:textId="77777777" w:rsidR="00ED5F8E" w:rsidRPr="00CE4C64" w:rsidRDefault="00ED5F8E" w:rsidP="005928D1">
            <w:pPr>
              <w:pStyle w:val="RecTitle"/>
              <w:spacing w:before="120"/>
              <w:rPr>
                <w:noProof/>
              </w:rPr>
            </w:pPr>
            <w:r>
              <w:t>Interim recommendation 2.2 — a NEW PRINCIPLES</w:t>
            </w:r>
            <w:r>
              <w:noBreakHyphen/>
              <w:t>BASED AGREEMENT</w:t>
            </w:r>
          </w:p>
        </w:tc>
      </w:tr>
      <w:tr w:rsidR="00ED5F8E" w:rsidRPr="00750BE2" w14:paraId="04BBDFE8" w14:textId="77777777" w:rsidTr="005928D1">
        <w:tc>
          <w:tcPr>
            <w:tcW w:w="5000" w:type="pct"/>
            <w:tcBorders>
              <w:top w:val="nil"/>
              <w:left w:val="nil"/>
              <w:bottom w:val="nil"/>
              <w:right w:val="nil"/>
            </w:tcBorders>
            <w:shd w:val="clear" w:color="auto" w:fill="E5F1D0"/>
            <w:tcMar>
              <w:left w:w="170" w:type="dxa"/>
              <w:right w:w="170" w:type="dxa"/>
            </w:tcMar>
          </w:tcPr>
          <w:p w14:paraId="197592FD" w14:textId="77777777" w:rsidR="00ED5F8E" w:rsidRDefault="00ED5F8E" w:rsidP="005928D1">
            <w:pPr>
              <w:pStyle w:val="Finding"/>
            </w:pPr>
            <w:r>
              <w:t>Australian, State and Territory governments should negotiate a new, principles</w:t>
            </w:r>
            <w:r>
              <w:noBreakHyphen/>
              <w:t>based intergovernmental agreement. Such an agreement should</w:t>
            </w:r>
            <w:r w:rsidRPr="001E2D78">
              <w:t xml:space="preserve"> </w:t>
            </w:r>
            <w:r>
              <w:t>commit governments to developing an efficient, competitive market driven by the informed choices of students and employers. The agreement’s principles should include:</w:t>
            </w:r>
          </w:p>
          <w:p w14:paraId="4E94B4CC" w14:textId="77777777" w:rsidR="00ED5F8E" w:rsidRDefault="00ED5F8E" w:rsidP="005928D1">
            <w:pPr>
              <w:pStyle w:val="RecBullet"/>
            </w:pPr>
            <w:r>
              <w:t>centring policy on the consumer, including information provision for informed choice</w:t>
            </w:r>
          </w:p>
          <w:p w14:paraId="39E8DB7D" w14:textId="77777777" w:rsidR="00ED5F8E" w:rsidRDefault="00ED5F8E" w:rsidP="005928D1">
            <w:pPr>
              <w:pStyle w:val="RecBullet"/>
            </w:pPr>
            <w:r>
              <w:t xml:space="preserve">equitable access </w:t>
            </w:r>
          </w:p>
          <w:p w14:paraId="35391B09" w14:textId="77777777" w:rsidR="00ED5F8E" w:rsidRDefault="00ED5F8E" w:rsidP="005928D1">
            <w:pPr>
              <w:pStyle w:val="RecBullet"/>
            </w:pPr>
            <w:r>
              <w:t>recognition of fiscal sustainability and the stability of funding</w:t>
            </w:r>
          </w:p>
          <w:p w14:paraId="6ACEECD4" w14:textId="77777777" w:rsidR="00ED5F8E" w:rsidRDefault="00ED5F8E" w:rsidP="005928D1">
            <w:pPr>
              <w:pStyle w:val="RecBullet"/>
            </w:pPr>
            <w:r>
              <w:t>transparency about where funding is allocated, including detailed information on course subsidies, costs and the size and nature of funding to public providers</w:t>
            </w:r>
          </w:p>
          <w:p w14:paraId="1F606293" w14:textId="77777777" w:rsidR="00ED5F8E" w:rsidRDefault="00ED5F8E" w:rsidP="005928D1">
            <w:pPr>
              <w:pStyle w:val="RecBullet"/>
            </w:pPr>
            <w:r>
              <w:t>efficient pricing and delivery</w:t>
            </w:r>
          </w:p>
          <w:p w14:paraId="4FB2680F" w14:textId="77777777" w:rsidR="00ED5F8E" w:rsidRDefault="00ED5F8E" w:rsidP="005928D1">
            <w:pPr>
              <w:pStyle w:val="RecBullet"/>
            </w:pPr>
            <w:r>
              <w:t>designing incentives to increase the likelihood of eliciting training</w:t>
            </w:r>
          </w:p>
          <w:p w14:paraId="0A4EEC4E" w14:textId="77777777" w:rsidR="00ED5F8E" w:rsidRDefault="00ED5F8E" w:rsidP="005928D1">
            <w:pPr>
              <w:pStyle w:val="RecBullet"/>
            </w:pPr>
            <w:r>
              <w:t>competitive neutrality between public and private provision</w:t>
            </w:r>
          </w:p>
          <w:p w14:paraId="10CC328C" w14:textId="77777777" w:rsidR="00ED5F8E" w:rsidRDefault="00ED5F8E" w:rsidP="005928D1">
            <w:pPr>
              <w:pStyle w:val="RecBullet"/>
            </w:pPr>
            <w:r>
              <w:t>neutral, but not equivalent treatment of the VET and higher education sectors.</w:t>
            </w:r>
          </w:p>
        </w:tc>
      </w:tr>
      <w:tr w:rsidR="00ED5F8E" w14:paraId="53FAAD5A" w14:textId="77777777" w:rsidTr="005928D1">
        <w:tc>
          <w:tcPr>
            <w:tcW w:w="5000" w:type="pct"/>
            <w:tcBorders>
              <w:top w:val="nil"/>
              <w:left w:val="nil"/>
              <w:bottom w:val="single" w:sz="6" w:space="0" w:color="78A22F"/>
              <w:right w:val="nil"/>
            </w:tcBorders>
            <w:shd w:val="clear" w:color="auto" w:fill="E5F1D0"/>
            <w:tcMar>
              <w:left w:w="170" w:type="dxa"/>
              <w:right w:w="170" w:type="dxa"/>
            </w:tcMar>
          </w:tcPr>
          <w:p w14:paraId="36897FDA" w14:textId="77777777" w:rsidR="00ED5F8E" w:rsidRDefault="00ED5F8E" w:rsidP="005928D1">
            <w:pPr>
              <w:pStyle w:val="Space"/>
              <w:keepLines/>
            </w:pPr>
          </w:p>
        </w:tc>
      </w:tr>
      <w:tr w:rsidR="00ED5F8E" w:rsidRPr="000863A5" w14:paraId="74EF7F2D" w14:textId="77777777" w:rsidTr="005928D1">
        <w:tc>
          <w:tcPr>
            <w:tcW w:w="5000" w:type="pct"/>
            <w:tcBorders>
              <w:top w:val="single" w:sz="6" w:space="0" w:color="78A22F"/>
              <w:left w:val="nil"/>
              <w:bottom w:val="nil"/>
              <w:right w:val="nil"/>
            </w:tcBorders>
            <w:tcMar>
              <w:left w:w="170" w:type="dxa"/>
              <w:right w:w="170" w:type="dxa"/>
            </w:tcMar>
          </w:tcPr>
          <w:p w14:paraId="52D949C2" w14:textId="2A7613A1" w:rsidR="00ED5F8E" w:rsidRPr="00626D32" w:rsidRDefault="00ED5F8E" w:rsidP="005928D1">
            <w:pPr>
              <w:pStyle w:val="BoxSpaceBelow"/>
              <w:keepLines/>
            </w:pPr>
          </w:p>
        </w:tc>
      </w:tr>
    </w:tbl>
    <w:p w14:paraId="3DCED852" w14:textId="0EDBBF03" w:rsidR="00ED5F8E" w:rsidRPr="004E3B94" w:rsidRDefault="00ED5F8E" w:rsidP="00062D17">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ED5F8E" w14:paraId="118975FC" w14:textId="77777777" w:rsidTr="005928D1">
        <w:trPr>
          <w:tblHeader/>
        </w:trPr>
        <w:tc>
          <w:tcPr>
            <w:tcW w:w="5000" w:type="pct"/>
            <w:tcBorders>
              <w:top w:val="single" w:sz="6" w:space="0" w:color="78A22F"/>
              <w:left w:val="nil"/>
              <w:bottom w:val="nil"/>
              <w:right w:val="nil"/>
            </w:tcBorders>
            <w:shd w:val="clear" w:color="auto" w:fill="auto"/>
          </w:tcPr>
          <w:p w14:paraId="434D8F91" w14:textId="77777777" w:rsidR="00ED5F8E" w:rsidRPr="00CE4C64" w:rsidRDefault="00ED5F8E" w:rsidP="005928D1">
            <w:pPr>
              <w:pStyle w:val="InformationRequestTitle"/>
              <w:spacing w:before="120"/>
            </w:pPr>
            <w:r w:rsidRPr="006E7EE2">
              <w:t>Information request</w:t>
            </w:r>
            <w:r>
              <w:t xml:space="preserve"> — Designing a New Intergovernmental agreement</w:t>
            </w:r>
          </w:p>
        </w:tc>
      </w:tr>
      <w:tr w:rsidR="00ED5F8E" w:rsidRPr="00750BE2" w14:paraId="4A9D311E" w14:textId="77777777" w:rsidTr="005928D1">
        <w:tc>
          <w:tcPr>
            <w:tcW w:w="5000" w:type="pct"/>
            <w:tcBorders>
              <w:top w:val="nil"/>
              <w:left w:val="nil"/>
              <w:bottom w:val="nil"/>
              <w:right w:val="nil"/>
            </w:tcBorders>
            <w:shd w:val="clear" w:color="auto" w:fill="auto"/>
          </w:tcPr>
          <w:p w14:paraId="618002E3" w14:textId="77777777" w:rsidR="00ED5F8E" w:rsidRDefault="00ED5F8E" w:rsidP="005928D1">
            <w:pPr>
              <w:pStyle w:val="InformationRequest"/>
            </w:pPr>
            <w:r>
              <w:t>If a new principles</w:t>
            </w:r>
            <w:r>
              <w:noBreakHyphen/>
              <w:t>based agreement was negotiated in line with interim recommendation 2.2:</w:t>
            </w:r>
          </w:p>
          <w:p w14:paraId="06FB9D1A" w14:textId="77777777" w:rsidR="00ED5F8E" w:rsidRDefault="00ED5F8E" w:rsidP="005928D1">
            <w:pPr>
              <w:pStyle w:val="InformationRequestBullet"/>
            </w:pPr>
            <w:r>
              <w:t>how should it consider other educational sectors, informal training and non</w:t>
            </w:r>
            <w:r>
              <w:noBreakHyphen/>
              <w:t>government funded training?</w:t>
            </w:r>
          </w:p>
          <w:p w14:paraId="7DC6B1BA" w14:textId="77777777" w:rsidR="00ED5F8E" w:rsidRPr="006E7EE2" w:rsidRDefault="00ED5F8E">
            <w:pPr>
              <w:pStyle w:val="InformationRequestBullet"/>
            </w:pPr>
            <w:r>
              <w:t>what other mechanisms to facilitate reform and improve accountability would best complement an agreement?</w:t>
            </w:r>
          </w:p>
        </w:tc>
      </w:tr>
      <w:tr w:rsidR="00ED5F8E" w14:paraId="36FBBFDD" w14:textId="77777777" w:rsidTr="005928D1">
        <w:tc>
          <w:tcPr>
            <w:tcW w:w="5000" w:type="pct"/>
            <w:tcBorders>
              <w:top w:val="nil"/>
              <w:left w:val="nil"/>
              <w:bottom w:val="single" w:sz="6" w:space="0" w:color="78A22F"/>
              <w:right w:val="nil"/>
            </w:tcBorders>
            <w:shd w:val="clear" w:color="auto" w:fill="auto"/>
          </w:tcPr>
          <w:p w14:paraId="0B72322E" w14:textId="77777777" w:rsidR="00ED5F8E" w:rsidRDefault="00ED5F8E" w:rsidP="005928D1">
            <w:pPr>
              <w:pStyle w:val="Space"/>
              <w:keepLines/>
            </w:pPr>
          </w:p>
        </w:tc>
      </w:tr>
      <w:tr w:rsidR="00ED5F8E" w:rsidRPr="000863A5" w14:paraId="5726A1F3" w14:textId="77777777" w:rsidTr="005928D1">
        <w:trPr>
          <w:trHeight w:val="53"/>
        </w:trPr>
        <w:tc>
          <w:tcPr>
            <w:tcW w:w="5000" w:type="pct"/>
            <w:tcBorders>
              <w:top w:val="single" w:sz="6" w:space="0" w:color="78A22F"/>
              <w:left w:val="nil"/>
              <w:bottom w:val="nil"/>
              <w:right w:val="nil"/>
            </w:tcBorders>
          </w:tcPr>
          <w:p w14:paraId="72FC611E" w14:textId="1F3BA06C" w:rsidR="00ED5F8E" w:rsidRPr="00626D32" w:rsidRDefault="00ED5F8E" w:rsidP="005928D1">
            <w:pPr>
              <w:pStyle w:val="BoxSpaceBelow"/>
              <w:keepLines/>
            </w:pPr>
          </w:p>
        </w:tc>
      </w:tr>
    </w:tbl>
    <w:p w14:paraId="5F8AD330" w14:textId="77777777" w:rsidR="00ED5F8E" w:rsidRPr="008C0AD6" w:rsidRDefault="00ED5F8E">
      <w:pPr>
        <w:pStyle w:val="BodyText"/>
      </w:pPr>
    </w:p>
    <w:p w14:paraId="6BD4B51F" w14:textId="77777777" w:rsidR="00ED5F8E" w:rsidRDefault="00ED5F8E" w:rsidP="00ED5F8E">
      <w:pPr>
        <w:sectPr w:rsidR="00ED5F8E" w:rsidSect="00ED5F8E">
          <w:headerReference w:type="even" r:id="rId78"/>
          <w:headerReference w:type="default" r:id="rId79"/>
          <w:footerReference w:type="even" r:id="rId80"/>
          <w:footerReference w:type="default" r:id="rId81"/>
          <w:type w:val="oddPage"/>
          <w:pgSz w:w="11907" w:h="16840" w:code="9"/>
          <w:pgMar w:top="1985" w:right="1304" w:bottom="1247" w:left="1814" w:header="1701" w:footer="397" w:gutter="0"/>
          <w:pgNumType w:chapSep="period"/>
          <w:cols w:space="720"/>
          <w:docGrid w:linePitch="326"/>
        </w:sectPr>
      </w:pPr>
    </w:p>
    <w:p w14:paraId="5A3568EF" w14:textId="77777777" w:rsidR="00ED5F8E" w:rsidRDefault="00ED5F8E" w:rsidP="007D0783">
      <w:pPr>
        <w:pStyle w:val="Heading1"/>
      </w:pPr>
      <w:bookmarkStart w:id="57" w:name="_Toc41645026"/>
      <w:r>
        <w:lastRenderedPageBreak/>
        <w:t>3</w:t>
      </w:r>
      <w:r>
        <w:tab/>
        <w:t>Why governments invest in VET</w:t>
      </w:r>
      <w:bookmarkEnd w:id="57"/>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ED5F8E" w:rsidRPr="001B26B6" w14:paraId="134481B4" w14:textId="77777777" w:rsidTr="005928D1">
        <w:trPr>
          <w:tblHeader/>
        </w:trPr>
        <w:tc>
          <w:tcPr>
            <w:tcW w:w="5000" w:type="pct"/>
            <w:tcBorders>
              <w:top w:val="single" w:sz="6" w:space="0" w:color="78A22F"/>
              <w:left w:val="nil"/>
              <w:bottom w:val="nil"/>
              <w:right w:val="nil"/>
            </w:tcBorders>
            <w:shd w:val="clear" w:color="auto" w:fill="F2F2F2"/>
          </w:tcPr>
          <w:p w14:paraId="4E0790A2" w14:textId="77777777" w:rsidR="00ED5F8E" w:rsidRPr="00C82DA3" w:rsidRDefault="00ED5F8E" w:rsidP="005928D1">
            <w:pPr>
              <w:pStyle w:val="BoxTitle"/>
            </w:pPr>
            <w:r w:rsidRPr="00C82DA3">
              <w:t xml:space="preserve">Key points </w:t>
            </w:r>
          </w:p>
        </w:tc>
      </w:tr>
      <w:tr w:rsidR="00ED5F8E" w:rsidRPr="001B26B6" w14:paraId="6D4D72D4" w14:textId="77777777" w:rsidTr="005928D1">
        <w:tc>
          <w:tcPr>
            <w:tcW w:w="5000" w:type="pct"/>
            <w:tcBorders>
              <w:top w:val="nil"/>
              <w:left w:val="nil"/>
              <w:bottom w:val="nil"/>
              <w:right w:val="nil"/>
            </w:tcBorders>
            <w:shd w:val="clear" w:color="auto" w:fill="F2F2F2"/>
          </w:tcPr>
          <w:p w14:paraId="46308A9E" w14:textId="77777777" w:rsidR="00ED5F8E" w:rsidRDefault="00ED5F8E" w:rsidP="005928D1">
            <w:pPr>
              <w:pStyle w:val="BoxListBullet"/>
              <w:spacing w:line="250" w:lineRule="atLeast"/>
            </w:pPr>
            <w:bookmarkStart w:id="58" w:name="_Hlk38467843"/>
            <w:r>
              <w:t xml:space="preserve">Governments invoke many reasons </w:t>
            </w:r>
            <w:r w:rsidRPr="00C82DA3">
              <w:t xml:space="preserve">to </w:t>
            </w:r>
            <w:r>
              <w:t>invest in</w:t>
            </w:r>
            <w:r w:rsidRPr="00C82DA3">
              <w:t xml:space="preserve"> </w:t>
            </w:r>
            <w:r>
              <w:t xml:space="preserve">VET — preventing </w:t>
            </w:r>
            <w:r w:rsidRPr="00C82DA3">
              <w:t>skill shortages</w:t>
            </w:r>
            <w:r>
              <w:t>, supporting people to overcome social disadvantage, avoiding the risk of foregone public benefits from under</w:t>
            </w:r>
            <w:r>
              <w:noBreakHyphen/>
              <w:t>investment in training and the need for some degree of parity — for equity reasons if nothing else — between higher education and the VET sector</w:t>
            </w:r>
            <w:r w:rsidRPr="00C82DA3">
              <w:t>.</w:t>
            </w:r>
          </w:p>
          <w:p w14:paraId="4F429A07" w14:textId="77777777" w:rsidR="00ED5F8E" w:rsidRDefault="00ED5F8E" w:rsidP="005928D1">
            <w:pPr>
              <w:pStyle w:val="BoxListBullet"/>
              <w:spacing w:line="250" w:lineRule="atLeast"/>
            </w:pPr>
            <w:r>
              <w:t>These rationales are generally valid but:</w:t>
            </w:r>
          </w:p>
          <w:p w14:paraId="491BD516" w14:textId="77777777" w:rsidR="00ED5F8E" w:rsidRDefault="00ED5F8E" w:rsidP="005928D1">
            <w:pPr>
              <w:pStyle w:val="BoxListBullet2"/>
            </w:pPr>
            <w:r w:rsidRPr="003A17F1">
              <w:t xml:space="preserve">skill shortages </w:t>
            </w:r>
            <w:r>
              <w:t>are not rigorously measured</w:t>
            </w:r>
            <w:r w:rsidRPr="003A17F1">
              <w:t xml:space="preserve">, reflecting </w:t>
            </w:r>
            <w:r>
              <w:t>problematic</w:t>
            </w:r>
            <w:r w:rsidRPr="003A17F1">
              <w:t xml:space="preserve"> conceptual frameworks and poor data</w:t>
            </w:r>
            <w:r>
              <w:t xml:space="preserve"> </w:t>
            </w:r>
          </w:p>
          <w:p w14:paraId="4BCA7EF7" w14:textId="77777777" w:rsidR="00ED5F8E" w:rsidRDefault="00ED5F8E" w:rsidP="005928D1">
            <w:pPr>
              <w:pStyle w:val="BoxListBullet2"/>
            </w:pPr>
            <w:r>
              <w:t>there are sizeable private benefits from higher</w:t>
            </w:r>
            <w:r>
              <w:noBreakHyphen/>
              <w:t>level VET qualifications but returns to the lowest</w:t>
            </w:r>
            <w:r>
              <w:noBreakHyphen/>
              <w:t xml:space="preserve">level qualifications are small or even sometimes negative. </w:t>
            </w:r>
            <w:bookmarkStart w:id="59" w:name="_Hlk38472502"/>
            <w:r>
              <w:t>High private benefits provide a strong incentive for students to invest without government support, regardless of whether there are also public benefits</w:t>
            </w:r>
          </w:p>
          <w:bookmarkEnd w:id="59"/>
          <w:p w14:paraId="327598A2" w14:textId="77777777" w:rsidR="00ED5F8E" w:rsidRDefault="00ED5F8E" w:rsidP="005928D1">
            <w:pPr>
              <w:pStyle w:val="BoxListBullet2"/>
            </w:pPr>
            <w:r>
              <w:t xml:space="preserve">there is good evidence of public returns to education, but it is not apparent that subsidy policies are intended to increase marginal public returns. </w:t>
            </w:r>
          </w:p>
          <w:p w14:paraId="646D3C97" w14:textId="77777777" w:rsidR="00ED5F8E" w:rsidRDefault="00ED5F8E" w:rsidP="005928D1">
            <w:pPr>
              <w:pStyle w:val="BoxListBullet"/>
              <w:spacing w:line="250" w:lineRule="atLeast"/>
            </w:pPr>
            <w:r>
              <w:t>The different rationales have different implications for policy:</w:t>
            </w:r>
          </w:p>
          <w:p w14:paraId="4DBA6078" w14:textId="77777777" w:rsidR="00ED5F8E" w:rsidRDefault="00ED5F8E" w:rsidP="005928D1">
            <w:pPr>
              <w:pStyle w:val="BoxListBullet2"/>
            </w:pPr>
            <w:r>
              <w:t>skill shortages imply that caps on subsidised places are justified</w:t>
            </w:r>
          </w:p>
          <w:p w14:paraId="0213BFDA" w14:textId="77777777" w:rsidR="00ED5F8E" w:rsidRDefault="00ED5F8E" w:rsidP="005928D1">
            <w:pPr>
              <w:pStyle w:val="BoxListBullet2"/>
            </w:pPr>
            <w:r>
              <w:t>public benefits suggest that course subsidies should be more widely available</w:t>
            </w:r>
          </w:p>
          <w:p w14:paraId="4AB3C305" w14:textId="77777777" w:rsidR="00ED5F8E" w:rsidRPr="0001555D" w:rsidRDefault="00ED5F8E" w:rsidP="005928D1">
            <w:pPr>
              <w:pStyle w:val="BoxListBullet2"/>
            </w:pPr>
            <w:r>
              <w:t>public benefits would also be consistent with the desirability of aligning the treatment of course subsidies in the higher education and VET sectors.</w:t>
            </w:r>
            <w:bookmarkEnd w:id="58"/>
          </w:p>
        </w:tc>
      </w:tr>
      <w:tr w:rsidR="00ED5F8E" w:rsidRPr="001B26B6" w14:paraId="2A92800F" w14:textId="77777777" w:rsidTr="005928D1">
        <w:tc>
          <w:tcPr>
            <w:tcW w:w="5000" w:type="pct"/>
            <w:tcBorders>
              <w:top w:val="nil"/>
              <w:left w:val="nil"/>
              <w:bottom w:val="single" w:sz="6" w:space="0" w:color="78A22F"/>
              <w:right w:val="nil"/>
            </w:tcBorders>
            <w:shd w:val="clear" w:color="auto" w:fill="F2F2F2"/>
          </w:tcPr>
          <w:p w14:paraId="4F3B21F4" w14:textId="77777777" w:rsidR="00ED5F8E" w:rsidRPr="001B26B6" w:rsidRDefault="00ED5F8E" w:rsidP="005928D1">
            <w:pPr>
              <w:pStyle w:val="Box"/>
              <w:spacing w:before="0" w:line="120" w:lineRule="exact"/>
              <w:rPr>
                <w:highlight w:val="yellow"/>
              </w:rPr>
            </w:pPr>
          </w:p>
        </w:tc>
      </w:tr>
      <w:tr w:rsidR="00ED5F8E" w:rsidRPr="000863A5" w14:paraId="3F2A4796" w14:textId="77777777" w:rsidTr="005928D1">
        <w:tc>
          <w:tcPr>
            <w:tcW w:w="5000" w:type="pct"/>
            <w:tcBorders>
              <w:top w:val="single" w:sz="6" w:space="0" w:color="78A22F"/>
              <w:left w:val="nil"/>
              <w:bottom w:val="nil"/>
              <w:right w:val="nil"/>
            </w:tcBorders>
          </w:tcPr>
          <w:p w14:paraId="514780F0" w14:textId="4D8609E7" w:rsidR="00ED5F8E" w:rsidRPr="001B26B6" w:rsidRDefault="00ED5F8E" w:rsidP="005928D1">
            <w:pPr>
              <w:pStyle w:val="BoxSpaceBelow"/>
              <w:rPr>
                <w:highlight w:val="yellow"/>
              </w:rPr>
            </w:pPr>
          </w:p>
        </w:tc>
      </w:tr>
    </w:tbl>
    <w:p w14:paraId="54091B82" w14:textId="77777777" w:rsidR="00ED5F8E" w:rsidRDefault="00ED5F8E" w:rsidP="005928D1">
      <w:pPr>
        <w:pStyle w:val="BodyText"/>
      </w:pPr>
      <w:bookmarkStart w:id="60" w:name="_Hlk34813732"/>
      <w:r>
        <w:t xml:space="preserve">The overarching intent of the Australian, State and Territory governments’ investment in the </w:t>
      </w:r>
      <w:r w:rsidRPr="006A5C3D">
        <w:t>VET</w:t>
      </w:r>
      <w:r>
        <w:t xml:space="preserve"> system is to increase the level of skill formation and to generate future economic and social benefits. Governments’ investments extend beyond the $6.1 billion of funding for the system to other measures to stimulate the take</w:t>
      </w:r>
      <w:r>
        <w:noBreakHyphen/>
        <w:t xml:space="preserve">up of education — most notably about $0.5 billion in concessional student loans. </w:t>
      </w:r>
    </w:p>
    <w:p w14:paraId="7C713825" w14:textId="77777777" w:rsidR="00ED5F8E" w:rsidRDefault="00ED5F8E" w:rsidP="005928D1">
      <w:pPr>
        <w:pStyle w:val="BodyText"/>
      </w:pPr>
      <w:r>
        <w:t xml:space="preserve">As with other government interventions, the key issues are the rationales for government action, the size and distribution of the (public and private) benefits, the choice and design of policy instruments and the effectiveness of these instruments in achieving governments’ goals. Such issues play out differently depending on the jurisdiction and on the form of the investment. This variety — a product of history and federation — adds complexity to the overall assessment of investments in VET, but also has the benefit of providing insights into the impacts of different policies. </w:t>
      </w:r>
    </w:p>
    <w:p w14:paraId="35E449FE" w14:textId="77777777" w:rsidR="00881F6C" w:rsidRDefault="00881F6C" w:rsidP="005928D1">
      <w:pPr>
        <w:pStyle w:val="BodyText"/>
      </w:pPr>
    </w:p>
    <w:p w14:paraId="1E83CF31" w14:textId="37E3B6B0" w:rsidR="00ED5F8E" w:rsidRDefault="00ED5F8E" w:rsidP="005928D1">
      <w:pPr>
        <w:pStyle w:val="BodyText"/>
      </w:pPr>
      <w:r>
        <w:lastRenderedPageBreak/>
        <w:t>This chapter is the first of four complementary chapters that collectively address three of the seven terms of reference, which are:</w:t>
      </w:r>
    </w:p>
    <w:p w14:paraId="41B04612" w14:textId="77777777" w:rsidR="00ED5F8E" w:rsidRPr="00D43286" w:rsidRDefault="00ED5F8E" w:rsidP="005928D1">
      <w:pPr>
        <w:pStyle w:val="ListBullet"/>
      </w:pPr>
      <w:r>
        <w:t>‘</w:t>
      </w:r>
      <w:r w:rsidRPr="00D43286">
        <w:t>options for nationally consistent government funding and pricing arrangements that maximise efficiency, transparency and the supply of trained workers for the economy and promote consistency of incentives’</w:t>
      </w:r>
      <w:r>
        <w:t xml:space="preserve"> (ToR 3)</w:t>
      </w:r>
    </w:p>
    <w:p w14:paraId="227CEE04" w14:textId="77777777" w:rsidR="00ED5F8E" w:rsidRPr="00D43286" w:rsidRDefault="00ED5F8E" w:rsidP="005928D1">
      <w:pPr>
        <w:pStyle w:val="ListBullet"/>
      </w:pPr>
      <w:r w:rsidRPr="00D43286">
        <w:t>‘options to promote consistency in funding and loan arrangements between the VET and higher education sectors, and on any cross sector impacts that there might be’</w:t>
      </w:r>
      <w:r>
        <w:t xml:space="preserve"> (ToR 4) (The broader issues associated with this ToR will be addressed in the final report.)</w:t>
      </w:r>
    </w:p>
    <w:p w14:paraId="2DC3E240" w14:textId="77777777" w:rsidR="00ED5F8E" w:rsidRDefault="00ED5F8E" w:rsidP="005928D1">
      <w:pPr>
        <w:pStyle w:val="ListBullet"/>
      </w:pPr>
      <w:r w:rsidRPr="00D43286">
        <w:t>‘options to ensure government investment in VET encourages increased participation in training by all Australians and is commensurate with the outcomes and benefits derived by individuals, business, industry, the local and national economy and society more generally</w:t>
      </w:r>
      <w:r>
        <w:t>’ (ToR 5).</w:t>
      </w:r>
    </w:p>
    <w:p w14:paraId="4ECB8013" w14:textId="77777777" w:rsidR="00ED5F8E" w:rsidRDefault="00ED5F8E" w:rsidP="005928D1">
      <w:pPr>
        <w:pStyle w:val="BodyText"/>
      </w:pPr>
      <w:r>
        <w:t>This chapter focuses on the rationales for government interventions in VET and</w:t>
      </w:r>
      <w:r w:rsidRPr="006C24EF">
        <w:t xml:space="preserve"> </w:t>
      </w:r>
      <w:r>
        <w:t>how these link to financial incentives for skill formation.</w:t>
      </w:r>
      <w:r w:rsidRPr="001D3EEF">
        <w:t xml:space="preserve"> </w:t>
      </w:r>
      <w:r>
        <w:t xml:space="preserve">(It does not cover selective </w:t>
      </w:r>
      <w:r w:rsidRPr="00992B13">
        <w:t>subsidies paid to TAFEs to meet their higher operating costs</w:t>
      </w:r>
      <w:r>
        <w:t>, which are more a form of industry assistance than measures aimed at increasing skill formation — these are discussed in chapters 2 and 6</w:t>
      </w:r>
      <w:r w:rsidRPr="00992B13">
        <w:t>.</w:t>
      </w:r>
      <w:r>
        <w:t>)</w:t>
      </w:r>
    </w:p>
    <w:p w14:paraId="6FFD3609" w14:textId="77777777" w:rsidR="00ED5F8E" w:rsidRDefault="00ED5F8E" w:rsidP="005928D1">
      <w:pPr>
        <w:pStyle w:val="BodyText"/>
      </w:pPr>
      <w:r>
        <w:t xml:space="preserve">The next chapter examines the way governments fund and price courses using subsidies, the main avenue for government investment. Chapter 5 examines </w:t>
      </w:r>
      <w:r w:rsidRPr="006C24EF">
        <w:t>the im</w:t>
      </w:r>
      <w:r>
        <w:t>pacts of such incentives since these determine the design of subsidy arrangements. Chapter 6 brings together the policy options to improve the targeting, design and implementation of governments’ investments in VET.</w:t>
      </w:r>
    </w:p>
    <w:p w14:paraId="600EEF01" w14:textId="720F2701" w:rsidR="00ED5F8E" w:rsidRDefault="00ED5F8E" w:rsidP="005928D1">
      <w:pPr>
        <w:pStyle w:val="Heading2"/>
      </w:pPr>
      <w:bookmarkStart w:id="61" w:name="_Toc41645027"/>
      <w:r>
        <w:t>3.</w:t>
      </w:r>
      <w:r>
        <w:rPr>
          <w:noProof/>
        </w:rPr>
        <w:t>1</w:t>
      </w:r>
      <w:r>
        <w:tab/>
        <w:t>Rationales</w:t>
      </w:r>
      <w:r w:rsidRPr="00CF0C3B">
        <w:t xml:space="preserve"> </w:t>
      </w:r>
      <w:r>
        <w:t>for a government role in VET</w:t>
      </w:r>
      <w:bookmarkEnd w:id="61"/>
    </w:p>
    <w:p w14:paraId="37F3DD65" w14:textId="59C45890" w:rsidR="00ED5F8E" w:rsidRDefault="00ED5F8E" w:rsidP="005928D1">
      <w:pPr>
        <w:pStyle w:val="BodyText"/>
      </w:pPr>
      <w:r>
        <w:t xml:space="preserve">The </w:t>
      </w:r>
      <w:r w:rsidRPr="003A7B35">
        <w:rPr>
          <w:i/>
        </w:rPr>
        <w:t>National Agreement for Skills and Workforce Development</w:t>
      </w:r>
      <w:r w:rsidRPr="00233DED">
        <w:t xml:space="preserve"> (NASWD)</w:t>
      </w:r>
      <w:r>
        <w:t xml:space="preserve"> sought to create a more skilled workforce and facilitate employment for all Australians — leading to a more prosperous Australia (chapter 2). State and</w:t>
      </w:r>
      <w:r w:rsidDel="0068039A">
        <w:t xml:space="preserve"> </w:t>
      </w:r>
      <w:r>
        <w:t xml:space="preserve">Territory governments are explicit that their programs should ‘ … contribute significantly to the state’s [NSW] output’, ‘support us [the QLD Government] in creating jobs for a strong economy’ or contribute to the Government of Western Australia’s ‘plans to grow and diversify the economy’ </w:t>
      </w:r>
      <w:r w:rsidRPr="00B37E7A">
        <w:rPr>
          <w:szCs w:val="24"/>
        </w:rPr>
        <w:t>(DESBT (Qld) 2018, p. 1; NSW Government. sub 48, p. 1; Western Australian Government. sub 20. p. 1)</w:t>
      </w:r>
      <w:r>
        <w:t xml:space="preserve">. </w:t>
      </w:r>
    </w:p>
    <w:p w14:paraId="218131FA" w14:textId="4219AD73" w:rsidR="00ED5F8E" w:rsidRDefault="00ED5F8E" w:rsidP="005928D1">
      <w:pPr>
        <w:pStyle w:val="BodyText"/>
      </w:pPr>
      <w:bookmarkStart w:id="62" w:name="_Hlk38468373"/>
      <w:r>
        <w:t xml:space="preserve">The link between vocational training and prosperity is sound. There is compelling evidence that completing a VET qualification typically raises productivity and leads to higher labour income. The literature on economic growth points to strong links to skill formation generally </w:t>
      </w:r>
      <w:r w:rsidRPr="007B3902">
        <w:rPr>
          <w:szCs w:val="24"/>
        </w:rPr>
        <w:t>(Sianesi and van Reenen 2003; Vu, Hammes and Im 2012)</w:t>
      </w:r>
      <w:r>
        <w:t xml:space="preserve">. </w:t>
      </w:r>
    </w:p>
    <w:p w14:paraId="746705D4" w14:textId="2C68A499" w:rsidR="00ED5F8E" w:rsidRDefault="00ED5F8E" w:rsidP="005928D1">
      <w:pPr>
        <w:pStyle w:val="BodyText"/>
      </w:pPr>
      <w:r>
        <w:t xml:space="preserve">However, this general link is not, per se, a sufficient argument for government interventions to increase vocational skill formation. Private parties, such as students and employers, have strong incentives to invest in education so public investment may not always be necessary. The key issue is the public value of such policies </w:t>
      </w:r>
      <w:r w:rsidRPr="000621C2">
        <w:rPr>
          <w:szCs w:val="24"/>
        </w:rPr>
        <w:t>(QLD Auditor-General 2019)</w:t>
      </w:r>
      <w:r>
        <w:t>.</w:t>
      </w:r>
    </w:p>
    <w:p w14:paraId="2F579731" w14:textId="326FA43C" w:rsidR="00ED5F8E" w:rsidRDefault="00ED5F8E" w:rsidP="005928D1">
      <w:pPr>
        <w:pStyle w:val="BodyText"/>
      </w:pPr>
      <w:r>
        <w:lastRenderedPageBreak/>
        <w:t>The public value of policy measures and their design depend in turn on their rationale</w:t>
      </w:r>
      <w:r w:rsidR="007D5F13">
        <w:t>,</w:t>
      </w:r>
      <w:r w:rsidR="004A452B">
        <w:t xml:space="preserve"> efficiency</w:t>
      </w:r>
      <w:r>
        <w:t xml:space="preserve"> and effectiveness.</w:t>
      </w:r>
      <w:bookmarkEnd w:id="62"/>
      <w:r>
        <w:t xml:space="preserve"> </w:t>
      </w:r>
      <w:r w:rsidRPr="000E7813">
        <w:t xml:space="preserve">There are </w:t>
      </w:r>
      <w:r>
        <w:t>many</w:t>
      </w:r>
      <w:r w:rsidRPr="000E7813">
        <w:t xml:space="preserve"> in</w:t>
      </w:r>
      <w:r>
        <w:noBreakHyphen/>
      </w:r>
      <w:r w:rsidRPr="000E7813">
        <w:t xml:space="preserve">principle rationales for </w:t>
      </w:r>
      <w:r>
        <w:t>government investments in</w:t>
      </w:r>
      <w:r w:rsidRPr="000E7813">
        <w:t xml:space="preserve"> skill formation.</w:t>
      </w:r>
      <w:r w:rsidRPr="00582411">
        <w:t xml:space="preserve"> </w:t>
      </w:r>
      <w:r>
        <w:t>These rationales have varying validity and materiality, and justify different policies. The main rationales are:</w:t>
      </w:r>
    </w:p>
    <w:p w14:paraId="4E501255" w14:textId="77777777" w:rsidR="00ED5F8E" w:rsidRPr="000E7813" w:rsidRDefault="00ED5F8E" w:rsidP="008A2614">
      <w:pPr>
        <w:pStyle w:val="ListNumber"/>
        <w:numPr>
          <w:ilvl w:val="0"/>
          <w:numId w:val="35"/>
        </w:numPr>
      </w:pPr>
      <w:r w:rsidRPr="000E7813">
        <w:t xml:space="preserve">the </w:t>
      </w:r>
      <w:r>
        <w:t>possibility</w:t>
      </w:r>
      <w:r w:rsidRPr="000E7813">
        <w:t xml:space="preserve"> that labour markets </w:t>
      </w:r>
      <w:r>
        <w:t>may</w:t>
      </w:r>
      <w:r w:rsidRPr="000E7813">
        <w:t xml:space="preserve"> not always resolve skill shortages quickly </w:t>
      </w:r>
    </w:p>
    <w:p w14:paraId="70DC376B" w14:textId="6299E487" w:rsidR="00ED5F8E" w:rsidRDefault="00ED5F8E" w:rsidP="005928D1">
      <w:pPr>
        <w:pStyle w:val="ListNumber"/>
      </w:pPr>
      <w:r>
        <w:t>that the expected private benefits to students</w:t>
      </w:r>
      <w:r w:rsidRPr="000E7813">
        <w:t xml:space="preserve"> </w:t>
      </w:r>
      <w:r>
        <w:t>may be insufficient to deliver all social</w:t>
      </w:r>
      <w:r w:rsidR="00062D17">
        <w:t>ly valuable investments in VET</w:t>
      </w:r>
    </w:p>
    <w:p w14:paraId="4B46FD54" w14:textId="77777777" w:rsidR="00ED5F8E" w:rsidRDefault="00ED5F8E" w:rsidP="005928D1">
      <w:pPr>
        <w:pStyle w:val="ListNumber"/>
      </w:pPr>
      <w:r w:rsidRPr="000E7813">
        <w:t>averting the risk that students</w:t>
      </w:r>
      <w:r>
        <w:t>’ choice of post</w:t>
      </w:r>
      <w:r>
        <w:noBreakHyphen/>
        <w:t>school education could be distorted by different funding for VET and higher education, leading some students to choose university when</w:t>
      </w:r>
      <w:r w:rsidRPr="000E7813">
        <w:t xml:space="preserve"> the VET sector better </w:t>
      </w:r>
      <w:r>
        <w:t>meets their needs</w:t>
      </w:r>
    </w:p>
    <w:p w14:paraId="7D716A49" w14:textId="77777777" w:rsidR="00ED5F8E" w:rsidRDefault="00ED5F8E" w:rsidP="005928D1">
      <w:pPr>
        <w:pStyle w:val="ListNumber"/>
      </w:pPr>
      <w:r>
        <w:t xml:space="preserve">even when there are sufficient private incentives for training, it may be equitable for students to share some of the public benefits of their investments </w:t>
      </w:r>
    </w:p>
    <w:p w14:paraId="03076C82" w14:textId="77777777" w:rsidR="00ED5F8E" w:rsidRPr="000E7813" w:rsidRDefault="00ED5F8E" w:rsidP="005928D1">
      <w:pPr>
        <w:pStyle w:val="ListNumber"/>
      </w:pPr>
      <w:r w:rsidRPr="000E7813">
        <w:t xml:space="preserve">concerns about </w:t>
      </w:r>
      <w:r>
        <w:t xml:space="preserve">the immediate </w:t>
      </w:r>
      <w:r w:rsidRPr="000E7813">
        <w:t>affordability</w:t>
      </w:r>
      <w:r>
        <w:t xml:space="preserve"> of courses, accentuated by the difficulty that students have in accessing commercial loans</w:t>
      </w:r>
    </w:p>
    <w:p w14:paraId="4EDA5F9D" w14:textId="1C678DD9" w:rsidR="00ED5F8E" w:rsidRDefault="00ED5F8E" w:rsidP="005928D1">
      <w:pPr>
        <w:pStyle w:val="ListNumber"/>
      </w:pPr>
      <w:r w:rsidRPr="000E7813">
        <w:t xml:space="preserve">overcoming </w:t>
      </w:r>
      <w:r w:rsidRPr="00EF1198">
        <w:t>information gaps</w:t>
      </w:r>
      <w:r>
        <w:t xml:space="preserve"> </w:t>
      </w:r>
      <w:r w:rsidRPr="000E7813">
        <w:t xml:space="preserve">that could </w:t>
      </w:r>
      <w:r>
        <w:t>discourage</w:t>
      </w:r>
      <w:r w:rsidRPr="000E7813">
        <w:t xml:space="preserve"> investment, such as ignorance by students about the long</w:t>
      </w:r>
      <w:r w:rsidR="003E4239">
        <w:noBreakHyphen/>
      </w:r>
      <w:r w:rsidRPr="000E7813">
        <w:t>run private returns to training</w:t>
      </w:r>
    </w:p>
    <w:p w14:paraId="2A92E035" w14:textId="77777777" w:rsidR="00ED5F8E" w:rsidRDefault="00ED5F8E" w:rsidP="005928D1">
      <w:pPr>
        <w:pStyle w:val="ListNumber"/>
      </w:pPr>
      <w:r w:rsidRPr="000E7813">
        <w:t xml:space="preserve">concerns that employers have </w:t>
      </w:r>
      <w:r>
        <w:t>inadequate</w:t>
      </w:r>
      <w:r w:rsidRPr="000E7813">
        <w:t xml:space="preserve"> incentives to train </w:t>
      </w:r>
      <w:r>
        <w:t xml:space="preserve">given the costs involved (such as minimum wages) and </w:t>
      </w:r>
      <w:r w:rsidRPr="000E7813">
        <w:t xml:space="preserve">the risk that other employers may poach </w:t>
      </w:r>
      <w:r>
        <w:t xml:space="preserve">their staff </w:t>
      </w:r>
    </w:p>
    <w:p w14:paraId="5FB01763" w14:textId="132045A8" w:rsidR="00ED5F8E" w:rsidRPr="000E7813" w:rsidRDefault="00ED5F8E" w:rsidP="005928D1">
      <w:pPr>
        <w:pStyle w:val="ListNumber"/>
      </w:pPr>
      <w:r>
        <w:t xml:space="preserve">removing </w:t>
      </w:r>
      <w:r w:rsidRPr="000E7813">
        <w:t>the barriers to participation by students</w:t>
      </w:r>
      <w:r>
        <w:t xml:space="preserve"> facing disadvantage</w:t>
      </w:r>
      <w:r w:rsidR="0002612C">
        <w:t xml:space="preserve"> and</w:t>
      </w:r>
      <w:r w:rsidRPr="000E7813">
        <w:t xml:space="preserve"> groups affected by structural change in the economy</w:t>
      </w:r>
    </w:p>
    <w:p w14:paraId="017E0B68" w14:textId="77777777" w:rsidR="00ED5F8E" w:rsidRPr="007D0783" w:rsidRDefault="00ED5F8E" w:rsidP="005928D1">
      <w:pPr>
        <w:pStyle w:val="ListNumber"/>
        <w:rPr>
          <w:spacing w:val="-4"/>
        </w:rPr>
      </w:pPr>
      <w:r w:rsidRPr="007D0783">
        <w:rPr>
          <w:spacing w:val="-4"/>
        </w:rPr>
        <w:t>the ambition to promote high</w:t>
      </w:r>
      <w:r w:rsidRPr="007D0783">
        <w:rPr>
          <w:spacing w:val="-4"/>
        </w:rPr>
        <w:noBreakHyphen/>
        <w:t>growth industries by expanding the supply of specialist workers</w:t>
      </w:r>
    </w:p>
    <w:p w14:paraId="5B885179" w14:textId="77777777" w:rsidR="00ED5F8E" w:rsidRPr="007D0783" w:rsidRDefault="00ED5F8E" w:rsidP="005928D1">
      <w:pPr>
        <w:pStyle w:val="ListNumber"/>
        <w:rPr>
          <w:spacing w:val="-4"/>
        </w:rPr>
      </w:pPr>
      <w:r w:rsidRPr="007D0783">
        <w:rPr>
          <w:spacing w:val="-4"/>
        </w:rPr>
        <w:t xml:space="preserve"> the concern that, without governments’ interventions, VET providers would not provide sufficient mentoring and pastoral support services for students, and upfront assessment of needs. </w:t>
      </w:r>
    </w:p>
    <w:p w14:paraId="17AA6DBF" w14:textId="434B879D" w:rsidR="007D0783" w:rsidRDefault="00ED5F8E" w:rsidP="005928D1">
      <w:pPr>
        <w:pStyle w:val="BodyText"/>
      </w:pPr>
      <w:r>
        <w:t>While these rationales can justify government interventions in the VET market, the interventions need to take different forms to address different problems. Governments can use a wide array of interventions — subsidies for courses and the training of apprentices, information provision, loans, the tax treatment of education and training costs, changes to labour market regulations, and the development of a more competitive market to put downward pressure on fees. While all of these interventions may be important elements of an overall government strategy to support an effective VET system, this chapter focuses on those rationales central to the design of government financial incen</w:t>
      </w:r>
      <w:r w:rsidR="004A3F32">
        <w:t>tives for skill formation (rationales</w:t>
      </w:r>
      <w:r>
        <w:t xml:space="preserve"> 1, 2 and 3).</w:t>
      </w:r>
    </w:p>
    <w:p w14:paraId="439E5E50" w14:textId="77777777" w:rsidR="007D0783" w:rsidRDefault="007D0783">
      <w:pPr>
        <w:rPr>
          <w:szCs w:val="20"/>
        </w:rPr>
      </w:pPr>
      <w:r>
        <w:br w:type="page"/>
      </w:r>
    </w:p>
    <w:p w14:paraId="0040EEB7" w14:textId="3D51E8CE" w:rsidR="00ED5F8E" w:rsidRDefault="00ED5F8E" w:rsidP="005928D1">
      <w:pPr>
        <w:pStyle w:val="Heading2"/>
      </w:pPr>
      <w:bookmarkStart w:id="63" w:name="_Toc41645028"/>
      <w:r>
        <w:lastRenderedPageBreak/>
        <w:t>3.</w:t>
      </w:r>
      <w:r>
        <w:rPr>
          <w:noProof/>
        </w:rPr>
        <w:t>2</w:t>
      </w:r>
      <w:r>
        <w:tab/>
        <w:t>The concept of skill shortages</w:t>
      </w:r>
      <w:bookmarkEnd w:id="63"/>
    </w:p>
    <w:p w14:paraId="56128A0B" w14:textId="77777777" w:rsidR="00ED5F8E" w:rsidRDefault="00ED5F8E" w:rsidP="007D0783">
      <w:pPr>
        <w:pStyle w:val="Heading3"/>
        <w:spacing w:before="280"/>
      </w:pPr>
      <w:r>
        <w:t>What are skill shortages?</w:t>
      </w:r>
    </w:p>
    <w:p w14:paraId="20469E3E" w14:textId="1A9240B5" w:rsidR="00ED5F8E" w:rsidRDefault="00ED5F8E" w:rsidP="005928D1">
      <w:pPr>
        <w:pStyle w:val="BodyText"/>
      </w:pPr>
      <w:r>
        <w:t xml:space="preserve">The term ‘skill shortage’ has been described as ‘a slippery concept with many meanings’ </w:t>
      </w:r>
      <w:r w:rsidRPr="00E761D1">
        <w:rPr>
          <w:szCs w:val="24"/>
        </w:rPr>
        <w:t>(Richardson 2007, p. 7)</w:t>
      </w:r>
      <w:r>
        <w:t xml:space="preserve">. </w:t>
      </w:r>
    </w:p>
    <w:p w14:paraId="50317502" w14:textId="226A3550" w:rsidR="00ED5F8E" w:rsidRPr="007D0783" w:rsidRDefault="00ED5F8E" w:rsidP="005928D1">
      <w:pPr>
        <w:pStyle w:val="BodyText"/>
        <w:rPr>
          <w:spacing w:val="-2"/>
        </w:rPr>
      </w:pPr>
      <w:r w:rsidRPr="007D0783">
        <w:rPr>
          <w:spacing w:val="-2"/>
        </w:rPr>
        <w:t xml:space="preserve">Skill shortages are typically described as occurring when employers struggle to fill vacancies for a given occupation at ‘current levels of remuneration and conditions of employment and in reasonably accessible locations’ </w:t>
      </w:r>
      <w:r w:rsidRPr="007D0783">
        <w:rPr>
          <w:spacing w:val="-2"/>
          <w:szCs w:val="24"/>
        </w:rPr>
        <w:t>(DOE 2017, p. 5)</w:t>
      </w:r>
      <w:r w:rsidRPr="007D0783">
        <w:rPr>
          <w:spacing w:val="-2"/>
        </w:rPr>
        <w:t>. The skill (or priority) lists used by Australian, State and Territory governments to determine training priorities and skilled immigration draw on qualitative information from employers about their perceptions of occupations in short supply and measures of the share of vacancies filled in a given time by qualified applicants. Some jurisdictions also use other factors to place courses on their priority lists. There are two crucial aspects of this approach to defining and measuring shortages:</w:t>
      </w:r>
    </w:p>
    <w:p w14:paraId="1462A851" w14:textId="4F2B058C" w:rsidR="00ED5F8E" w:rsidRDefault="00ED5F8E" w:rsidP="005928D1">
      <w:pPr>
        <w:pStyle w:val="ListBullet"/>
      </w:pPr>
      <w:r>
        <w:t xml:space="preserve">first, a shortage may occur if employers cannot find candidates with enough experience or with the appropriate intangible skills (such as communication skills). For instance, in considering child care occupations in 2018, the Department of Jobs and Small Business found that two thirds of qualified applicants were unsuitable because of insufficient experience in child care or a specific aspect of the job, they submitted a poor application, or lacked communications skills or other general employability skills </w:t>
      </w:r>
      <w:r w:rsidRPr="000621C2">
        <w:rPr>
          <w:szCs w:val="24"/>
        </w:rPr>
        <w:t>(DJSB 2019)</w:t>
      </w:r>
      <w:r>
        <w:t>. This problem will not be remedied by increasing the number of graduates with the relevant qualifications</w:t>
      </w:r>
    </w:p>
    <w:p w14:paraId="27DFF60E" w14:textId="77777777" w:rsidR="00ED5F8E" w:rsidRDefault="00ED5F8E" w:rsidP="005928D1">
      <w:pPr>
        <w:pStyle w:val="ListBullet"/>
      </w:pPr>
      <w:r>
        <w:t>second, the shortage is defined as the inability to recruit a worker at the going wage (including any bonuses). From the employees’ perspective, this notion of shortage could be re</w:t>
      </w:r>
      <w:r>
        <w:noBreakHyphen/>
        <w:t>framed as a job that does not pay enough to encourage applications by skilled candidates (or to train for that job or to move from another job).</w:t>
      </w:r>
    </w:p>
    <w:p w14:paraId="55EF4DA1" w14:textId="77777777" w:rsidR="00ED5F8E" w:rsidRPr="007D0783" w:rsidRDefault="00ED5F8E" w:rsidP="005928D1">
      <w:pPr>
        <w:pStyle w:val="BodyText"/>
        <w:rPr>
          <w:spacing w:val="-4"/>
        </w:rPr>
      </w:pPr>
      <w:r w:rsidRPr="007D0783">
        <w:rPr>
          <w:spacing w:val="-4"/>
        </w:rPr>
        <w:t>The above approach to framing shortages varies from standard labour market models. These accept</w:t>
      </w:r>
      <w:r w:rsidRPr="007D0783">
        <w:rPr>
          <w:i/>
          <w:spacing w:val="-4"/>
        </w:rPr>
        <w:t xml:space="preserve"> </w:t>
      </w:r>
      <w:r w:rsidRPr="007D0783">
        <w:rPr>
          <w:spacing w:val="-4"/>
        </w:rPr>
        <w:t xml:space="preserve">that labour shortages can exist as economies change, but </w:t>
      </w:r>
      <w:r w:rsidRPr="007D0783">
        <w:rPr>
          <w:i/>
          <w:spacing w:val="-4"/>
        </w:rPr>
        <w:t>presupposes</w:t>
      </w:r>
      <w:r w:rsidRPr="007D0783">
        <w:rPr>
          <w:spacing w:val="-4"/>
        </w:rPr>
        <w:t xml:space="preserve"> that such shortages will usually be transient. There have been instances, such as during the resources boom, where wages and labour supply were highly responsive to significant shortages (box 3.1).</w:t>
      </w:r>
    </w:p>
    <w:p w14:paraId="5881EB75" w14:textId="77777777" w:rsidR="00ED5F8E" w:rsidRDefault="00ED5F8E" w:rsidP="005928D1">
      <w:pPr>
        <w:pStyle w:val="Heading3"/>
      </w:pPr>
      <w:r>
        <w:t>Skill shortages often persist</w:t>
      </w:r>
    </w:p>
    <w:p w14:paraId="0B32DCC5" w14:textId="08C2392F" w:rsidR="00ED5F8E" w:rsidRDefault="00ED5F8E" w:rsidP="005928D1">
      <w:pPr>
        <w:pStyle w:val="BodyText"/>
      </w:pPr>
      <w:r>
        <w:t>Yet, Australian Government data suggest highly persistent skill shortages in a range of occupations. For example, automotive electricians, panel beaters, arborists (in shortage for each of the 10 years to 2018) and hairdressers and sheet met</w:t>
      </w:r>
      <w:r w:rsidR="00062D17">
        <w:t>alworkers (9 out of the past 10 </w:t>
      </w:r>
      <w:r>
        <w:t>years)</w:t>
      </w:r>
      <w:r w:rsidR="00E85FF0" w:rsidRPr="00E85FF0">
        <w:rPr>
          <w:szCs w:val="24"/>
        </w:rPr>
        <w:t>(DESE 2019d)</w:t>
      </w:r>
      <w:r>
        <w:t>. It is even possible that the vacancy data alone could underestimate real shortages if</w:t>
      </w:r>
      <w:r w:rsidDel="00A20267">
        <w:t xml:space="preserve"> </w:t>
      </w:r>
      <w:r>
        <w:t xml:space="preserve">employers are no longer advertising for positions (which is why qualitative evidence from employers about recruitment problems is valuable, </w:t>
      </w:r>
      <w:r w:rsidR="003E22CE">
        <w:t>al</w:t>
      </w:r>
      <w:r>
        <w:t>though subjective). A decade</w:t>
      </w:r>
      <w:r w:rsidR="00C81460">
        <w:t xml:space="preserve"> </w:t>
      </w:r>
      <w:r>
        <w:t xml:space="preserve">long or more shortage seems difficult to explain for some occupations that rely on traineeships taking one to two years to complete. </w:t>
      </w:r>
    </w:p>
    <w:p w14:paraId="2D94F975" w14:textId="77777777" w:rsidR="007D0783" w:rsidRDefault="007D0783" w:rsidP="007D0783">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ED5F8E" w14:paraId="67DA6C87" w14:textId="77777777" w:rsidTr="005928D1">
        <w:trPr>
          <w:tblHeader/>
        </w:trPr>
        <w:tc>
          <w:tcPr>
            <w:tcW w:w="5000" w:type="pct"/>
            <w:tcBorders>
              <w:top w:val="single" w:sz="6" w:space="0" w:color="78A22F"/>
              <w:left w:val="nil"/>
              <w:bottom w:val="nil"/>
              <w:right w:val="nil"/>
            </w:tcBorders>
            <w:shd w:val="clear" w:color="auto" w:fill="F2F2F2"/>
          </w:tcPr>
          <w:p w14:paraId="3ABFB6F3" w14:textId="7E82E430" w:rsidR="00ED5F8E" w:rsidRDefault="00ED5F8E" w:rsidP="005928D1">
            <w:pPr>
              <w:pStyle w:val="BoxTitle"/>
            </w:pPr>
            <w:r>
              <w:rPr>
                <w:b w:val="0"/>
              </w:rPr>
              <w:t>Box 3.</w:t>
            </w:r>
            <w:r>
              <w:rPr>
                <w:b w:val="0"/>
                <w:noProof/>
              </w:rPr>
              <w:t>1</w:t>
            </w:r>
            <w:r>
              <w:tab/>
              <w:t>Labour market responses to shocks</w:t>
            </w:r>
          </w:p>
        </w:tc>
      </w:tr>
      <w:tr w:rsidR="00ED5F8E" w14:paraId="7D7CCE17" w14:textId="77777777" w:rsidTr="005928D1">
        <w:tblPrEx>
          <w:tblCellMar>
            <w:left w:w="108" w:type="dxa"/>
            <w:right w:w="108" w:type="dxa"/>
          </w:tblCellMar>
        </w:tblPrEx>
        <w:tc>
          <w:tcPr>
            <w:tcW w:w="5000" w:type="pct"/>
            <w:tcBorders>
              <w:top w:val="nil"/>
              <w:left w:val="nil"/>
              <w:bottom w:val="nil"/>
              <w:right w:val="nil"/>
            </w:tcBorders>
            <w:shd w:val="clear" w:color="auto" w:fill="F2F2F2"/>
          </w:tcPr>
          <w:p w14:paraId="41827898" w14:textId="77777777" w:rsidR="00ED5F8E" w:rsidRDefault="00ED5F8E" w:rsidP="005928D1">
            <w:pPr>
              <w:pStyle w:val="BoxHeading1"/>
            </w:pPr>
            <w:r>
              <w:t>Resources investment boom</w:t>
            </w:r>
          </w:p>
          <w:p w14:paraId="45593B3B" w14:textId="65644A8C" w:rsidR="00ED5F8E" w:rsidRDefault="00ED5F8E" w:rsidP="005928D1">
            <w:pPr>
              <w:pStyle w:val="Box"/>
            </w:pPr>
            <w:r>
              <w:t xml:space="preserve">The mining investment boom provides a recent example of a demand shock that precipitated a skills shortage in parts of the Australian labour market. The massive, sustained increase in demand for mineral resources associated with economic development in China was met via </w:t>
            </w:r>
            <w:r w:rsidRPr="006C5F85">
              <w:t xml:space="preserve">augmentation of the workforce with skilled labour from overseas and </w:t>
            </w:r>
            <w:r>
              <w:t>reallocations within the domestic labour market. T</w:t>
            </w:r>
            <w:r w:rsidRPr="006C5F85">
              <w:t>he resources boom raised wage rates for low</w:t>
            </w:r>
            <w:r>
              <w:noBreakHyphen/>
            </w:r>
            <w:r w:rsidRPr="006C5F85">
              <w:t>skill occupations and discouraged people aged 15</w:t>
            </w:r>
            <w:r>
              <w:noBreakHyphen/>
            </w:r>
            <w:r w:rsidRPr="006C5F85">
              <w:t>24</w:t>
            </w:r>
            <w:r>
              <w:t> </w:t>
            </w:r>
            <w:r w:rsidRPr="006C5F85">
              <w:t xml:space="preserve">years from remaining in school, attending VET or university or, if they did study, to do so more often on a part time basis </w:t>
            </w:r>
            <w:r w:rsidRPr="006931F1">
              <w:rPr>
                <w:rFonts w:cs="Arial"/>
                <w:szCs w:val="24"/>
              </w:rPr>
              <w:t>(Bishop 2019)</w:t>
            </w:r>
            <w:r w:rsidRPr="006C5F85">
              <w:t>. For this group, further training at this time would have been inimical to a responsive labour market.</w:t>
            </w:r>
          </w:p>
          <w:p w14:paraId="0B422260" w14:textId="77777777" w:rsidR="00ED5F8E" w:rsidRDefault="00ED5F8E" w:rsidP="005928D1">
            <w:pPr>
              <w:pStyle w:val="BoxHeading1"/>
            </w:pPr>
            <w:r>
              <w:t>National Disability Insurance Scheme (NDIS)</w:t>
            </w:r>
          </w:p>
          <w:p w14:paraId="032D6B7C" w14:textId="00A67F54" w:rsidR="00ED5F8E" w:rsidRDefault="00ED5F8E" w:rsidP="005928D1">
            <w:pPr>
              <w:pStyle w:val="Box"/>
            </w:pPr>
            <w:r>
              <w:t>The demand for service providers and carers created by governments’ decision to establish the NDIS is an example of a policy shock that necessitated national and state</w:t>
            </w:r>
            <w:r>
              <w:noBreakHyphen/>
              <w:t xml:space="preserve">based strategies to raise workforce levels </w:t>
            </w:r>
            <w:r w:rsidR="00E85FF0" w:rsidRPr="00E85FF0">
              <w:rPr>
                <w:rFonts w:cs="Arial"/>
                <w:szCs w:val="24"/>
              </w:rPr>
              <w:t>(PC 2017b)</w:t>
            </w:r>
            <w:r>
              <w:t xml:space="preserve">. When the Productivity Commission reviewed the NDIS in 2017 it found that workforce needs would not be met without government strategic direction — </w:t>
            </w:r>
            <w:r w:rsidRPr="00294B6D">
              <w:t>the sector needed to more than double to 160 000 employees in five years</w:t>
            </w:r>
            <w:r>
              <w:t xml:space="preserve"> </w:t>
            </w:r>
            <w:r w:rsidR="00E85FF0" w:rsidRPr="00E85FF0">
              <w:rPr>
                <w:rFonts w:cs="Arial"/>
                <w:szCs w:val="24"/>
              </w:rPr>
              <w:t>(PC 2017b, 2017c)</w:t>
            </w:r>
            <w:r>
              <w:t>.</w:t>
            </w:r>
          </w:p>
          <w:p w14:paraId="008126C7" w14:textId="1F279A40" w:rsidR="00ED5F8E" w:rsidRDefault="00ED5F8E" w:rsidP="005928D1">
            <w:pPr>
              <w:pStyle w:val="Box"/>
            </w:pPr>
            <w:r>
              <w:t>The Australian Government recently released an updated workforce strategy, which sets out short</w:t>
            </w:r>
            <w:r>
              <w:noBreakHyphen/>
              <w:t>term goals to support workforce development, including working with State and</w:t>
            </w:r>
            <w:r w:rsidDel="007C48AA">
              <w:t xml:space="preserve"> </w:t>
            </w:r>
            <w:r>
              <w:t xml:space="preserve">Territory governments to identify gaps and skills needs and reducing barriers for workers to move between aged care, healthcare and disability care </w:t>
            </w:r>
            <w:r w:rsidRPr="00202A58">
              <w:rPr>
                <w:rFonts w:cs="Arial"/>
                <w:szCs w:val="24"/>
              </w:rPr>
              <w:t>(DSS 2019)</w:t>
            </w:r>
            <w:r>
              <w:t xml:space="preserve">. Over the long term, the Australian Government’s strategy is to oversee the NDIS market to enable mainstream employment and training services to meet training and employment needs. </w:t>
            </w:r>
          </w:p>
          <w:p w14:paraId="75B952A5" w14:textId="77777777" w:rsidR="00ED5F8E" w:rsidRDefault="00ED5F8E" w:rsidP="005928D1">
            <w:pPr>
              <w:pStyle w:val="Box"/>
            </w:pPr>
            <w:r w:rsidRPr="009F2818">
              <w:rPr>
                <w:b/>
                <w:sz w:val="22"/>
              </w:rPr>
              <w:t xml:space="preserve">Wage responses to </w:t>
            </w:r>
            <w:r>
              <w:rPr>
                <w:b/>
                <w:sz w:val="22"/>
              </w:rPr>
              <w:t xml:space="preserve">specific occupational </w:t>
            </w:r>
            <w:r w:rsidRPr="009F2818">
              <w:rPr>
                <w:b/>
                <w:sz w:val="22"/>
              </w:rPr>
              <w:t>shortages</w:t>
            </w:r>
            <w:r>
              <w:rPr>
                <w:b/>
                <w:sz w:val="22"/>
              </w:rPr>
              <w:t xml:space="preserve"> </w:t>
            </w:r>
          </w:p>
          <w:p w14:paraId="61A4772C" w14:textId="15380E48" w:rsidR="00ED5F8E" w:rsidRPr="004653CD" w:rsidRDefault="00ED5F8E" w:rsidP="00E85FF0">
            <w:pPr>
              <w:pStyle w:val="Box"/>
            </w:pPr>
            <w:r w:rsidRPr="009F2818">
              <w:t xml:space="preserve">There is </w:t>
            </w:r>
            <w:r>
              <w:t>weak</w:t>
            </w:r>
            <w:r w:rsidRPr="009F2818">
              <w:t xml:space="preserve"> evidence that specific occupations in short supply (measured at the 4 digit ANZSCO occupational category level and using measures of shortages produced by the Department of Education, Skills and Employment) have a positive link to wage growth </w:t>
            </w:r>
            <w:r w:rsidR="00E85FF0" w:rsidRPr="00E85FF0">
              <w:rPr>
                <w:rFonts w:cs="Arial"/>
                <w:szCs w:val="24"/>
              </w:rPr>
              <w:t>(ABS 2019b; DESE 2019d)</w:t>
            </w:r>
            <w:r w:rsidRPr="009F2818">
              <w:t>. For example, from 2012</w:t>
            </w:r>
            <w:r>
              <w:t xml:space="preserve"> to </w:t>
            </w:r>
            <w:r w:rsidRPr="009F2818">
              <w:t>2018, average weekly earnings (AWE) growth in those occupations with shortages in every year over this period was 28</w:t>
            </w:r>
            <w:r>
              <w:t> per cent</w:t>
            </w:r>
            <w:r w:rsidRPr="009F2818">
              <w:t xml:space="preserve"> (median growth) and 35</w:t>
            </w:r>
            <w:r>
              <w:t> per cent</w:t>
            </w:r>
            <w:r w:rsidRPr="009F2818">
              <w:t xml:space="preserve"> (average growth), while wage growth in occupations where there were no shortages in any of these years was 15</w:t>
            </w:r>
            <w:r>
              <w:t> per cent</w:t>
            </w:r>
            <w:r w:rsidRPr="009F2818">
              <w:t xml:space="preserve"> (median) and 20</w:t>
            </w:r>
            <w:r>
              <w:t> per cent</w:t>
            </w:r>
            <w:r w:rsidRPr="009F2818">
              <w:t xml:space="preserve"> (average growth). However, some occupations in short supply had very low wage growth (for example, automotive electricians with 6</w:t>
            </w:r>
            <w:r>
              <w:t> per cent</w:t>
            </w:r>
            <w:r w:rsidRPr="009F2818">
              <w:t>, roof tilers</w:t>
            </w:r>
            <w:r w:rsidR="001C77E7">
              <w:t xml:space="preserve"> with 1 per cent</w:t>
            </w:r>
            <w:r w:rsidRPr="009F2818">
              <w:t>), while some with no short supply at all grew strongly (agricultural technicians with 46</w:t>
            </w:r>
            <w:r>
              <w:t> per cent</w:t>
            </w:r>
            <w:r w:rsidRPr="009F2818">
              <w:t xml:space="preserve">). Overall, wages are not consistently responsive to perceived shortages. While AWE includes regular frequent bonuses, it does not include irregular or infrequent bonuses — which employers will sometimes use to attract labour and address shortages without locking in wages over the longer run </w:t>
            </w:r>
            <w:r w:rsidRPr="00981DF3">
              <w:rPr>
                <w:rFonts w:cs="Arial"/>
                <w:szCs w:val="24"/>
              </w:rPr>
              <w:t>(Leal 2019)</w:t>
            </w:r>
            <w:r w:rsidRPr="009F2818">
              <w:t>.</w:t>
            </w:r>
          </w:p>
        </w:tc>
      </w:tr>
      <w:tr w:rsidR="00ED5F8E" w14:paraId="3ADCAD26" w14:textId="77777777" w:rsidTr="005928D1">
        <w:tc>
          <w:tcPr>
            <w:tcW w:w="5000" w:type="pct"/>
            <w:tcBorders>
              <w:top w:val="nil"/>
              <w:left w:val="nil"/>
              <w:bottom w:val="single" w:sz="6" w:space="0" w:color="78A22F"/>
              <w:right w:val="nil"/>
            </w:tcBorders>
            <w:shd w:val="clear" w:color="auto" w:fill="F2F2F2"/>
          </w:tcPr>
          <w:p w14:paraId="37FB32E8" w14:textId="77777777" w:rsidR="00ED5F8E" w:rsidRDefault="00ED5F8E" w:rsidP="005928D1">
            <w:pPr>
              <w:pStyle w:val="Box"/>
              <w:spacing w:before="0" w:line="120" w:lineRule="exact"/>
            </w:pPr>
          </w:p>
        </w:tc>
      </w:tr>
      <w:tr w:rsidR="00ED5F8E" w:rsidRPr="000863A5" w14:paraId="6408A793" w14:textId="77777777" w:rsidTr="005928D1">
        <w:tc>
          <w:tcPr>
            <w:tcW w:w="5000" w:type="pct"/>
            <w:tcBorders>
              <w:top w:val="single" w:sz="6" w:space="0" w:color="78A22F"/>
              <w:left w:val="nil"/>
              <w:bottom w:val="nil"/>
              <w:right w:val="nil"/>
            </w:tcBorders>
          </w:tcPr>
          <w:p w14:paraId="3EEB4D7E" w14:textId="2A36C560" w:rsidR="00ED5F8E" w:rsidRPr="00626D32" w:rsidRDefault="00ED5F8E" w:rsidP="005928D1">
            <w:pPr>
              <w:pStyle w:val="BoxSpaceBelow"/>
            </w:pPr>
          </w:p>
        </w:tc>
      </w:tr>
    </w:tbl>
    <w:p w14:paraId="3B119336" w14:textId="3287C82A" w:rsidR="00ED5F8E" w:rsidRDefault="00ED5F8E" w:rsidP="005928D1">
      <w:pPr>
        <w:pStyle w:val="BodyText"/>
      </w:pPr>
      <w:r>
        <w:t>Many factors contribute to persistent shortages. Skill mismatch is the most important. It occurs when the skills of the workforce do not match the skills demanded by employers. One example of mismatch is when employers want more than a qualification; they are seeking employees with experience, soft and non</w:t>
      </w:r>
      <w:r>
        <w:noBreakHyphen/>
        <w:t xml:space="preserve">technical skills </w:t>
      </w:r>
      <w:r w:rsidR="00E85FF0" w:rsidRPr="00E85FF0">
        <w:rPr>
          <w:szCs w:val="24"/>
        </w:rPr>
        <w:t>(DESE 2020c)</w:t>
      </w:r>
      <w:r>
        <w:t xml:space="preserve">. These attributes cannot be created quickly, or at all, through training, especially if there is significant job turnover — leading to shortages. The same problem arises when employers look for more specialist skills within an occupational class, which may require additional years of training. </w:t>
      </w:r>
      <w:r>
        <w:lastRenderedPageBreak/>
        <w:t xml:space="preserve">Skill mismatches may also occur spatially, when skilled workers may be available in one area, but not in the region where employers need the skills </w:t>
      </w:r>
      <w:r w:rsidR="00E85FF0" w:rsidRPr="00E85FF0">
        <w:rPr>
          <w:szCs w:val="24"/>
        </w:rPr>
        <w:t>(DESSFB 2019d)</w:t>
      </w:r>
      <w:r>
        <w:t>.</w:t>
      </w:r>
    </w:p>
    <w:p w14:paraId="2C494C2B" w14:textId="01896C25" w:rsidR="00ED5F8E" w:rsidRDefault="00ED5F8E" w:rsidP="005928D1">
      <w:pPr>
        <w:pStyle w:val="BodyText"/>
      </w:pPr>
      <w:r>
        <w:t xml:space="preserve">In other instances, the training market is not responsive to shortages. For instance, a niche occupation that requires specialist training for a handful of students is unlikely to be an attractive investment for training organisations. An illustration is stonemason positions, which are hard to fill because training is not provided in all States and Territories </w:t>
      </w:r>
      <w:r w:rsidR="00E85FF0" w:rsidRPr="00E85FF0">
        <w:rPr>
          <w:szCs w:val="24"/>
        </w:rPr>
        <w:t>(DESE 2018c)</w:t>
      </w:r>
      <w:r>
        <w:t>.</w:t>
      </w:r>
    </w:p>
    <w:p w14:paraId="12FBE763" w14:textId="794634EC" w:rsidR="00ED5F8E" w:rsidRDefault="00ED5F8E" w:rsidP="005928D1">
      <w:pPr>
        <w:pStyle w:val="BodyText"/>
      </w:pPr>
      <w:r>
        <w:t>Finally, the usual role of wages in attracting people to acquire skills in short supply can be affected by wage frictions. One instance is where employers are unable to raise wages, as can occur when a budget</w:t>
      </w:r>
      <w:r>
        <w:noBreakHyphen/>
        <w:t>constrained government funds health and social services — the National Disability Insurance Scheme being an illustration. In that instance, meeting workforce needs has been highly managed by government (box 3.1). Another instance is the impact of minimum wages. If too high, minimum wages compress the wage distribution,</w:t>
      </w:r>
      <w:r w:rsidRPr="006E281F">
        <w:t xml:space="preserve"> </w:t>
      </w:r>
      <w:r>
        <w:t xml:space="preserve">lowering the premium for skilled work and the associated incentives to train </w:t>
      </w:r>
      <w:r w:rsidRPr="00B907B9">
        <w:rPr>
          <w:szCs w:val="24"/>
        </w:rPr>
        <w:t>(Hoeckel 2008, p. 5)</w:t>
      </w:r>
      <w:r>
        <w:t xml:space="preserve">. In addition, high minimum wages may discourage employers from recruiting inexperienced workers who may be seen as insufficiently productive. </w:t>
      </w:r>
    </w:p>
    <w:p w14:paraId="64E88BAB" w14:textId="77777777" w:rsidR="00ED5F8E" w:rsidRDefault="00ED5F8E" w:rsidP="005928D1">
      <w:pPr>
        <w:pStyle w:val="BodyText"/>
      </w:pPr>
      <w:r>
        <w:t>The persistence of shortages warrants further analysis by the National Skills Commission, including an assessment of the materiality of the above factors and the extent to which the training system can address them.</w:t>
      </w:r>
    </w:p>
    <w:p w14:paraId="4842FCA2" w14:textId="77777777" w:rsidR="00ED5F8E" w:rsidDel="00867B94" w:rsidRDefault="00ED5F8E" w:rsidP="005928D1">
      <w:pPr>
        <w:pStyle w:val="BodyText"/>
      </w:pPr>
      <w:r>
        <w:t>Long</w:t>
      </w:r>
      <w:r>
        <w:noBreakHyphen/>
        <w:t xml:space="preserve">term </w:t>
      </w:r>
      <w:r w:rsidDel="00867B94">
        <w:t xml:space="preserve">unfilled vacancies in </w:t>
      </w:r>
      <w:r w:rsidRPr="00013496" w:rsidDel="00867B94">
        <w:rPr>
          <w:iCs/>
        </w:rPr>
        <w:t>some</w:t>
      </w:r>
      <w:r w:rsidDel="00867B94">
        <w:t xml:space="preserve"> occupations not only </w:t>
      </w:r>
      <w:r>
        <w:t>indicates issues in</w:t>
      </w:r>
      <w:r w:rsidDel="00867B94">
        <w:t xml:space="preserve"> labour and training markets</w:t>
      </w:r>
      <w:r>
        <w:t>,</w:t>
      </w:r>
      <w:r w:rsidDel="00867B94">
        <w:t xml:space="preserve"> but </w:t>
      </w:r>
      <w:r>
        <w:t xml:space="preserve">also raises doubts about </w:t>
      </w:r>
      <w:r w:rsidDel="00867B94">
        <w:t xml:space="preserve">the effectiveness of </w:t>
      </w:r>
      <w:r>
        <w:t>government interventions intended to overcome them.</w:t>
      </w:r>
      <w:r w:rsidDel="009A244B">
        <w:t xml:space="preserve"> </w:t>
      </w:r>
    </w:p>
    <w:p w14:paraId="4CE2A0B4" w14:textId="77777777" w:rsidR="00ED5F8E" w:rsidRDefault="00ED5F8E" w:rsidP="005928D1">
      <w:pPr>
        <w:pStyle w:val="Heading3"/>
      </w:pPr>
      <w:r>
        <w:t xml:space="preserve">The derivation and use of skill lists is challenging </w:t>
      </w:r>
    </w:p>
    <w:p w14:paraId="2D3BE8AB" w14:textId="77777777" w:rsidR="00ED5F8E" w:rsidRDefault="00ED5F8E" w:rsidP="005928D1">
      <w:pPr>
        <w:pStyle w:val="BodyText"/>
      </w:pPr>
      <w:r>
        <w:t>Notwithstanding the prominence given by all Australian governments to elaborate skill lists, their usefulness is limited by data problems, methodological challenges and their application. As observed recently:</w:t>
      </w:r>
    </w:p>
    <w:p w14:paraId="6E59A256" w14:textId="65928A90" w:rsidR="00ED5F8E" w:rsidRDefault="00ED5F8E" w:rsidP="005928D1">
      <w:pPr>
        <w:pStyle w:val="Quote"/>
      </w:pPr>
      <w:r>
        <w:t>There remains relatively little empirical research on … causes of skill shortages and, particularly, on their consequences for firm behaviour and for firm performance (Healy, Mavromaras and Sloane 2015)</w:t>
      </w:r>
    </w:p>
    <w:p w14:paraId="7FB5C29C" w14:textId="77777777" w:rsidR="00ED5F8E" w:rsidRDefault="00ED5F8E" w:rsidP="005928D1">
      <w:pPr>
        <w:pStyle w:val="BodyText"/>
      </w:pPr>
      <w:r>
        <w:t>Some jurisdictions have also acknowledged the difficulties they face in producing useful forecasts, not least the importance of filling data gaps. For instance,</w:t>
      </w:r>
      <w:r w:rsidRPr="00174C9F">
        <w:t xml:space="preserve"> </w:t>
      </w:r>
      <w:r>
        <w:t>in its submission to this study, the NSW Government noted:</w:t>
      </w:r>
    </w:p>
    <w:p w14:paraId="7AF7E729" w14:textId="77777777" w:rsidR="00ED5F8E" w:rsidRDefault="00ED5F8E" w:rsidP="005928D1">
      <w:pPr>
        <w:pStyle w:val="Quote"/>
      </w:pPr>
      <w:r>
        <w:t>To ensure the quality and effectiveness of skills needs assessments, the NSW Government supports increasing and improving the use of robust, data</w:t>
      </w:r>
      <w:r>
        <w:noBreakHyphen/>
        <w:t>driven processes, including data collection, integration and analysis at the national level to identify and respond to skills needs in national, regional and local labour markets. (sub. 48, p. 12)</w:t>
      </w:r>
    </w:p>
    <w:p w14:paraId="136BFFEA" w14:textId="77777777" w:rsidR="00ED5F8E" w:rsidRDefault="00ED5F8E" w:rsidP="005928D1">
      <w:pPr>
        <w:pStyle w:val="BodyText"/>
      </w:pPr>
      <w:r>
        <w:lastRenderedPageBreak/>
        <w:t xml:space="preserve">On the methodological front, a major difficulty in producing skill lists is the plethora of methods, used in tandem or by themselves, to forecast skill deficiencies. These involve consultation with employers, examination of the difficulties in filling vacancies, statistical methods that take past trends and project them into the future, and models that take into account the factors driving shortages (such as wage adjustment, and shifts in the demand for goods and services). </w:t>
      </w:r>
    </w:p>
    <w:p w14:paraId="31457CC4" w14:textId="0D98CE54" w:rsidR="00ED5F8E" w:rsidRDefault="00ED5F8E" w:rsidP="005928D1">
      <w:pPr>
        <w:pStyle w:val="BodyText"/>
      </w:pPr>
      <w:r>
        <w:t xml:space="preserve">Each method faces problems in providing accurate assessments of skill needs. The summary of their difficulties — identified in a review that is now nearly 20 years old — remains relevant </w:t>
      </w:r>
      <w:r w:rsidRPr="00884669">
        <w:rPr>
          <w:szCs w:val="24"/>
        </w:rPr>
        <w:t>(Shah and Burke 2003)</w:t>
      </w:r>
      <w:r>
        <w:t xml:space="preserve">. </w:t>
      </w:r>
    </w:p>
    <w:p w14:paraId="51D02CFD" w14:textId="77777777" w:rsidR="00ED5F8E" w:rsidRDefault="00ED5F8E" w:rsidP="005928D1">
      <w:pPr>
        <w:pStyle w:val="ListBullet"/>
      </w:pPr>
      <w:r>
        <w:t>Employer judgments about shortages need to take account of why an employer may perceive a shortage, and therefore the imperative for training. For example, as noted above, lack of experience in an occupation is not a factor that training can resolve.</w:t>
      </w:r>
    </w:p>
    <w:p w14:paraId="3A5AD22F" w14:textId="77777777" w:rsidR="00ED5F8E" w:rsidRDefault="00ED5F8E" w:rsidP="005928D1">
      <w:pPr>
        <w:pStyle w:val="ListBullet"/>
      </w:pPr>
      <w:r>
        <w:t>Using vacancy measures tend to exaggerate skills needs because they do not fully take into account job</w:t>
      </w:r>
      <w:r>
        <w:noBreakHyphen/>
        <w:t>to</w:t>
      </w:r>
      <w:r>
        <w:noBreakHyphen/>
        <w:t xml:space="preserve">job turnover within and across occupations, which may more quickly resolve shortages than additional training. </w:t>
      </w:r>
    </w:p>
    <w:p w14:paraId="493E1A9C" w14:textId="0662542B" w:rsidR="00ED5F8E" w:rsidRDefault="00ED5F8E" w:rsidP="005928D1">
      <w:pPr>
        <w:pStyle w:val="ListBullet"/>
      </w:pPr>
      <w:r>
        <w:t xml:space="preserve">Time series approaches assume that past patterns of demand will persist, whereas more sophisticated and rigorous ‘structural’ models, such as the MONASH model </w:t>
      </w:r>
      <w:r w:rsidRPr="00687FBE">
        <w:rPr>
          <w:szCs w:val="24"/>
        </w:rPr>
        <w:t>(Meagher and Pang 2011)</w:t>
      </w:r>
      <w:r>
        <w:t xml:space="preserve"> embody many assumptions about the way labour markets behave. </w:t>
      </w:r>
    </w:p>
    <w:p w14:paraId="6E8F9BB9" w14:textId="77777777" w:rsidR="00ED5F8E" w:rsidRDefault="00ED5F8E" w:rsidP="005928D1">
      <w:pPr>
        <w:pStyle w:val="BodyText"/>
      </w:pPr>
      <w:r>
        <w:t xml:space="preserve">A major hurdle for all approaches to forming skill lists is taking into account employers’ and students’ behavioural responses to shortages. For instance, employers may raise wages to attract workers in short supply, or they may adapt their business models so they are less reliant on labour, but the extent to which they do so is difficult to forecast given all the complexities of labour markets described earlier. </w:t>
      </w:r>
    </w:p>
    <w:p w14:paraId="16560C3C" w14:textId="77777777" w:rsidR="00ED5F8E" w:rsidRDefault="00ED5F8E" w:rsidP="005928D1">
      <w:pPr>
        <w:pStyle w:val="ListBullet"/>
      </w:pPr>
      <w:r w:rsidRPr="00CA7588">
        <w:t>For example, predicting the retirement behaviour of Australians, can be critical for areas where shortages are acute, but forecasts have tended to severely overestimate retirement rates (as in the Australian Government’s early intergenerational reports)</w:t>
      </w:r>
      <w:r>
        <w:t>.</w:t>
      </w:r>
    </w:p>
    <w:p w14:paraId="7E200F5E" w14:textId="77777777" w:rsidR="00ED5F8E" w:rsidRDefault="00ED5F8E" w:rsidP="005928D1">
      <w:pPr>
        <w:pStyle w:val="ListBullet"/>
      </w:pPr>
      <w:r>
        <w:t>Similarly, students’ collective</w:t>
      </w:r>
      <w:r w:rsidDel="00AA6679">
        <w:t xml:space="preserve"> </w:t>
      </w:r>
      <w:r>
        <w:t xml:space="preserve">choices in response to subsidies encouraging them to enrol in qualifications in short supply may lead to excess enrolments in an occupation in apparent short supply, leading to a surplus. </w:t>
      </w:r>
    </w:p>
    <w:p w14:paraId="2EFA847B" w14:textId="23DA4BD9" w:rsidR="00ED5F8E" w:rsidRDefault="00ED5F8E" w:rsidP="005928D1">
      <w:pPr>
        <w:pStyle w:val="BodyText"/>
      </w:pPr>
      <w:r>
        <w:t xml:space="preserve">Finally, while the </w:t>
      </w:r>
      <w:r w:rsidR="00C87BF9" w:rsidRPr="00C87BF9">
        <w:t xml:space="preserve">Australian Bureau of Statistics </w:t>
      </w:r>
      <w:r>
        <w:t xml:space="preserve">periodically updates its classification of skills (the </w:t>
      </w:r>
      <w:r w:rsidRPr="00B65F2D">
        <w:t>Australian and New Zealand Standard Classification of Occupations</w:t>
      </w:r>
      <w:r>
        <w:t xml:space="preserve">), which are the basis for most skills lists, the classification inevitably fails to recognise the impacts of technological change on the specialised skills that employers need. </w:t>
      </w:r>
    </w:p>
    <w:p w14:paraId="5BB93BEC" w14:textId="69572439" w:rsidR="00ED5F8E" w:rsidRDefault="00ED5F8E" w:rsidP="005928D1">
      <w:pPr>
        <w:pStyle w:val="BodyText"/>
      </w:pPr>
      <w:r>
        <w:t xml:space="preserve">Developing regional skill lists involve a further dimension of complexity and the need for additional detailed data. Skill lists formulated at the national level may have little relevance to the needs of regional employers. For instance, the Chamber of Commerce and Industry of Western Australia noted that the 10 occupations eligible for the Australian Government’s Additional Identified Skills Shortage (AISS) payments are not experiencing skills shortages in Western Australia </w:t>
      </w:r>
      <w:r w:rsidRPr="009E349F">
        <w:rPr>
          <w:szCs w:val="24"/>
        </w:rPr>
        <w:t>(CCIWA 2019, p. 3)</w:t>
      </w:r>
      <w:r>
        <w:t xml:space="preserve">. The lack of alignment between incentives and the </w:t>
      </w:r>
      <w:r>
        <w:lastRenderedPageBreak/>
        <w:t xml:space="preserve">local labour market means that AISS payments are unlikely to be useful in the Western Australian context. </w:t>
      </w:r>
    </w:p>
    <w:p w14:paraId="6C3CB362" w14:textId="5CBABAFB" w:rsidR="00ED5F8E" w:rsidRDefault="00ED5F8E" w:rsidP="005928D1">
      <w:pPr>
        <w:pStyle w:val="BodyText"/>
      </w:pPr>
      <w:r>
        <w:t>Quite apart from the difficulties in forecasting skill shortages, their value also depends on whether they are up</w:t>
      </w:r>
      <w:r>
        <w:noBreakHyphen/>
        <w:t>to</w:t>
      </w:r>
      <w:r>
        <w:noBreakHyphen/>
        <w:t xml:space="preserve">date. The </w:t>
      </w:r>
      <w:r w:rsidRPr="00991331">
        <w:t>occupations on the</w:t>
      </w:r>
      <w:r>
        <w:t xml:space="preserve"> Australian Government’s</w:t>
      </w:r>
      <w:r w:rsidRPr="00991331">
        <w:t xml:space="preserve"> National Skills Needs List</w:t>
      </w:r>
      <w:r>
        <w:t>,</w:t>
      </w:r>
      <w:r w:rsidRPr="00991331">
        <w:t xml:space="preserve"> </w:t>
      </w:r>
      <w:r>
        <w:t xml:space="preserve">the basis for apprenticeship employer incentives, </w:t>
      </w:r>
      <w:r w:rsidRPr="00991331">
        <w:t>have not changed since 2011</w:t>
      </w:r>
      <w:r>
        <w:t xml:space="preserve"> and now only one third of the occupations on that list meet the definition of a shortage </w:t>
      </w:r>
      <w:r w:rsidR="00E85FF0" w:rsidRPr="00E85FF0">
        <w:rPr>
          <w:szCs w:val="24"/>
        </w:rPr>
        <w:t>(DESSFB 2019e)</w:t>
      </w:r>
      <w:r w:rsidRPr="00991331">
        <w:t>.</w:t>
      </w:r>
      <w:r>
        <w:t xml:space="preserve"> </w:t>
      </w:r>
    </w:p>
    <w:p w14:paraId="6FBAB0F5" w14:textId="77777777" w:rsidR="00ED5F8E" w:rsidRDefault="00ED5F8E" w:rsidP="005928D1">
      <w:pPr>
        <w:pStyle w:val="BodyText"/>
      </w:pPr>
      <w:r>
        <w:t xml:space="preserve">The implication of these difficulties is, that in some instances, it may not be sensible to use skill lists to allocate subsidies (an observation the Commission makes in chapter 7 in relation to some apprenticeships). Furthermore, given the above problems, highly granular forecasts of skill shortages as the basis for variations in subsidy rates is likely to be asking too much of skill forecasts — an issue covered further in chapters 4 and 6. </w:t>
      </w:r>
    </w:p>
    <w:p w14:paraId="682398AB" w14:textId="0C898CA0" w:rsidR="00ED5F8E" w:rsidRPr="004E3B94" w:rsidRDefault="00ED5F8E" w:rsidP="005928D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ED5F8E" w14:paraId="24769792" w14:textId="77777777" w:rsidTr="005928D1">
        <w:trPr>
          <w:tblHeader/>
        </w:trPr>
        <w:tc>
          <w:tcPr>
            <w:tcW w:w="5000" w:type="pct"/>
            <w:tcBorders>
              <w:top w:val="single" w:sz="6" w:space="0" w:color="78A22F"/>
              <w:left w:val="nil"/>
              <w:bottom w:val="nil"/>
              <w:right w:val="nil"/>
            </w:tcBorders>
            <w:shd w:val="clear" w:color="auto" w:fill="auto"/>
          </w:tcPr>
          <w:p w14:paraId="38A4C717" w14:textId="5A4AB3D4" w:rsidR="00ED5F8E" w:rsidRPr="00CE4C64" w:rsidRDefault="00ED5F8E" w:rsidP="005928D1">
            <w:pPr>
              <w:pStyle w:val="InformationRequestTitle"/>
              <w:spacing w:before="120"/>
            </w:pPr>
            <w:r w:rsidRPr="006E7EE2">
              <w:t>Information request</w:t>
            </w:r>
            <w:r>
              <w:t xml:space="preserve"> — identifying and acting on skill</w:t>
            </w:r>
            <w:r w:rsidR="004F22DE">
              <w:t>s</w:t>
            </w:r>
            <w:r>
              <w:t xml:space="preserve"> shortages</w:t>
            </w:r>
          </w:p>
        </w:tc>
      </w:tr>
      <w:tr w:rsidR="00ED5F8E" w:rsidRPr="00750BE2" w14:paraId="72B9A87A" w14:textId="77777777" w:rsidTr="005928D1">
        <w:tc>
          <w:tcPr>
            <w:tcW w:w="5000" w:type="pct"/>
            <w:tcBorders>
              <w:top w:val="nil"/>
              <w:left w:val="nil"/>
              <w:bottom w:val="nil"/>
              <w:right w:val="nil"/>
            </w:tcBorders>
            <w:shd w:val="clear" w:color="auto" w:fill="auto"/>
          </w:tcPr>
          <w:p w14:paraId="74A18A30" w14:textId="653548E2" w:rsidR="00ED5F8E" w:rsidRDefault="00ED5F8E" w:rsidP="001049A4">
            <w:pPr>
              <w:pStyle w:val="InformationRequestBullet"/>
            </w:pPr>
            <w:r>
              <w:t>What are useful ways of defining and measuring the skill</w:t>
            </w:r>
            <w:r w:rsidR="003B7CAF">
              <w:t>s</w:t>
            </w:r>
            <w:r>
              <w:t xml:space="preserve"> shortages (and surpluses) relevant to the VET sector?</w:t>
            </w:r>
          </w:p>
          <w:p w14:paraId="743F3E95" w14:textId="77777777" w:rsidR="00ED5F8E" w:rsidRPr="007D0783" w:rsidRDefault="00ED5F8E" w:rsidP="001049A4">
            <w:pPr>
              <w:pStyle w:val="InformationRequestBullet"/>
              <w:rPr>
                <w:spacing w:val="-2"/>
              </w:rPr>
            </w:pPr>
            <w:r w:rsidRPr="007D0783">
              <w:rPr>
                <w:spacing w:val="-2"/>
              </w:rPr>
              <w:t>What factors are causing an apparently persistent shortage of skilled workers in some occupations, despite these occupations being a priority for government support?</w:t>
            </w:r>
          </w:p>
          <w:p w14:paraId="3950D0BE" w14:textId="77777777" w:rsidR="00ED5F8E" w:rsidRDefault="00ED5F8E" w:rsidP="001049A4">
            <w:pPr>
              <w:pStyle w:val="InformationRequestBullet"/>
            </w:pPr>
            <w:r>
              <w:t>To what extent are skills forecasts based on future industry growth a useful and reliable basis for providing course subsidies?</w:t>
            </w:r>
          </w:p>
          <w:p w14:paraId="6C64D12D" w14:textId="047294B0" w:rsidR="00ED5F8E" w:rsidRPr="00955E78" w:rsidRDefault="00ED5F8E" w:rsidP="001049A4">
            <w:pPr>
              <w:pStyle w:val="InformationRequestBullet"/>
            </w:pPr>
            <w:r w:rsidRPr="00044B5A">
              <w:t>In what circumstances do skill</w:t>
            </w:r>
            <w:r w:rsidR="00F80B59">
              <w:t>s</w:t>
            </w:r>
            <w:r w:rsidRPr="00044B5A">
              <w:t xml:space="preserve"> shortages justify course and employer subsidies and at what level of granularity</w:t>
            </w:r>
            <w:r>
              <w:t>?</w:t>
            </w:r>
          </w:p>
        </w:tc>
      </w:tr>
      <w:tr w:rsidR="00ED5F8E" w14:paraId="133521E2" w14:textId="77777777" w:rsidTr="005928D1">
        <w:tc>
          <w:tcPr>
            <w:tcW w:w="5000" w:type="pct"/>
            <w:tcBorders>
              <w:top w:val="nil"/>
              <w:left w:val="nil"/>
              <w:bottom w:val="single" w:sz="6" w:space="0" w:color="78A22F"/>
              <w:right w:val="nil"/>
            </w:tcBorders>
            <w:shd w:val="clear" w:color="auto" w:fill="auto"/>
          </w:tcPr>
          <w:p w14:paraId="57813758" w14:textId="77777777" w:rsidR="00ED5F8E" w:rsidRDefault="00ED5F8E" w:rsidP="005928D1">
            <w:pPr>
              <w:pStyle w:val="Space"/>
              <w:keepLines/>
            </w:pPr>
          </w:p>
        </w:tc>
      </w:tr>
      <w:tr w:rsidR="00ED5F8E" w:rsidRPr="000863A5" w14:paraId="532BA3FA" w14:textId="77777777" w:rsidTr="005928D1">
        <w:tc>
          <w:tcPr>
            <w:tcW w:w="5000" w:type="pct"/>
            <w:tcBorders>
              <w:top w:val="single" w:sz="6" w:space="0" w:color="78A22F"/>
              <w:left w:val="nil"/>
              <w:bottom w:val="nil"/>
              <w:right w:val="nil"/>
            </w:tcBorders>
          </w:tcPr>
          <w:p w14:paraId="786198B1" w14:textId="13E482B6" w:rsidR="00ED5F8E" w:rsidRPr="00626D32" w:rsidRDefault="00ED5F8E" w:rsidP="005928D1">
            <w:pPr>
              <w:pStyle w:val="BoxSpaceBelow"/>
              <w:keepLines/>
            </w:pPr>
          </w:p>
        </w:tc>
      </w:tr>
    </w:tbl>
    <w:p w14:paraId="4C3E9A64" w14:textId="7726D605" w:rsidR="00ED5F8E" w:rsidRDefault="00ED5F8E" w:rsidP="005928D1">
      <w:pPr>
        <w:pStyle w:val="Heading2"/>
      </w:pPr>
      <w:bookmarkStart w:id="64" w:name="_Toc41645029"/>
      <w:r>
        <w:t>3.</w:t>
      </w:r>
      <w:r>
        <w:rPr>
          <w:noProof/>
        </w:rPr>
        <w:t>3</w:t>
      </w:r>
      <w:r>
        <w:tab/>
        <w:t>Public and private benefits</w:t>
      </w:r>
      <w:bookmarkEnd w:id="64"/>
    </w:p>
    <w:p w14:paraId="18B5CFBD" w14:textId="6F5AD659" w:rsidR="007D0783" w:rsidRDefault="00ED5F8E" w:rsidP="005928D1">
      <w:pPr>
        <w:pStyle w:val="BodyText"/>
      </w:pPr>
      <w:r>
        <w:t>There is an extensive literature on the effects of training on future wages — the typical measure of private returns. There is less evidence on public returns. The relative importance and nature of public and private benefits are — as discussed above — relevant to the rationale for subsidising VET, and the likely outcomes.</w:t>
      </w:r>
      <w:r w:rsidRPr="003C4912">
        <w:rPr>
          <w:rStyle w:val="FootnoteReference"/>
        </w:rPr>
        <w:footnoteReference w:id="17"/>
      </w:r>
    </w:p>
    <w:p w14:paraId="0ADDFC1C" w14:textId="77777777" w:rsidR="007D0783" w:rsidRDefault="007D0783">
      <w:pPr>
        <w:rPr>
          <w:szCs w:val="20"/>
        </w:rPr>
      </w:pPr>
      <w:r>
        <w:br w:type="page"/>
      </w:r>
    </w:p>
    <w:p w14:paraId="11EF3E3C" w14:textId="77777777" w:rsidR="00ED5F8E" w:rsidRDefault="00ED5F8E" w:rsidP="005928D1">
      <w:pPr>
        <w:pStyle w:val="Heading3"/>
      </w:pPr>
      <w:r>
        <w:lastRenderedPageBreak/>
        <w:t xml:space="preserve">Private benefits vary but are usually large </w:t>
      </w:r>
    </w:p>
    <w:p w14:paraId="22333C98" w14:textId="77777777" w:rsidR="00ED5F8E" w:rsidRDefault="00ED5F8E" w:rsidP="005928D1">
      <w:pPr>
        <w:pStyle w:val="BodyText"/>
      </w:pPr>
      <w:r>
        <w:t>A substantial body of Australian evidence generally finds high private lifetime benefits of VET (in comparison with the outcomes for less qualified people), reflecting a sequence of beneficial labour market outcomes.</w:t>
      </w:r>
      <w:r w:rsidRPr="003C4912">
        <w:rPr>
          <w:rStyle w:val="FootnoteReference"/>
        </w:rPr>
        <w:footnoteReference w:id="18"/>
      </w:r>
      <w:r>
        <w:t xml:space="preserve"> VET completion:</w:t>
      </w:r>
    </w:p>
    <w:p w14:paraId="22A860EC" w14:textId="1B662FF2" w:rsidR="00ED5F8E" w:rsidRDefault="00ED5F8E" w:rsidP="005928D1">
      <w:pPr>
        <w:pStyle w:val="ListBullet"/>
      </w:pPr>
      <w:r>
        <w:t xml:space="preserve">raises the probability of employment and lowers it for unemployment </w:t>
      </w:r>
      <w:r w:rsidRPr="00D5767F">
        <w:rPr>
          <w:szCs w:val="24"/>
        </w:rPr>
        <w:t>(DOE 2019a; Wilkins 2015, p. 72; Wilkins and Lass 2018, p. 109)</w:t>
      </w:r>
    </w:p>
    <w:p w14:paraId="309AFF13" w14:textId="34E36CEB" w:rsidR="00ED5F8E" w:rsidRPr="007D0783" w:rsidRDefault="00ED5F8E" w:rsidP="005928D1">
      <w:pPr>
        <w:pStyle w:val="ListBullet"/>
        <w:rPr>
          <w:spacing w:val="-4"/>
        </w:rPr>
      </w:pPr>
      <w:r w:rsidRPr="007D0783">
        <w:rPr>
          <w:spacing w:val="-4"/>
        </w:rPr>
        <w:t xml:space="preserve">increases the likelihood of full time work generally </w:t>
      </w:r>
      <w:r w:rsidRPr="007D0783">
        <w:rPr>
          <w:spacing w:val="-4"/>
          <w:szCs w:val="24"/>
        </w:rPr>
        <w:t>(Wilkins 2015, p. 72; Wilkins and Lass 2018, p. 109)</w:t>
      </w:r>
      <w:r w:rsidRPr="007D0783">
        <w:rPr>
          <w:spacing w:val="-4"/>
        </w:rPr>
        <w:t>. It also increases the likelihood of obtaining full</w:t>
      </w:r>
      <w:r w:rsidRPr="007D0783">
        <w:rPr>
          <w:spacing w:val="-4"/>
        </w:rPr>
        <w:noBreakHyphen/>
        <w:t xml:space="preserve">time employment for the first three years for men after completion of the qualification </w:t>
      </w:r>
      <w:r w:rsidRPr="007D0783">
        <w:rPr>
          <w:spacing w:val="-4"/>
          <w:szCs w:val="24"/>
        </w:rPr>
        <w:t>(Wilkins 2017, pp. 59–60)</w:t>
      </w:r>
    </w:p>
    <w:p w14:paraId="45383E5D" w14:textId="18594932" w:rsidR="00ED5F8E" w:rsidRDefault="00ED5F8E" w:rsidP="005928D1">
      <w:pPr>
        <w:pStyle w:val="ListBullet"/>
      </w:pPr>
      <w:r>
        <w:t>increases the returns to work experience</w:t>
      </w:r>
      <w:r w:rsidRPr="00575CCF">
        <w:t xml:space="preserve"> </w:t>
      </w:r>
      <w:r>
        <w:t xml:space="preserve">for males but not females </w:t>
      </w:r>
      <w:r w:rsidRPr="008A3D02">
        <w:rPr>
          <w:szCs w:val="24"/>
        </w:rPr>
        <w:t>(Wilkins 2016, p.</w:t>
      </w:r>
      <w:r w:rsidRPr="00622A0D">
        <w:rPr>
          <w:szCs w:val="24"/>
        </w:rPr>
        <w:t> </w:t>
      </w:r>
      <w:r w:rsidRPr="00B73A88">
        <w:rPr>
          <w:szCs w:val="24"/>
        </w:rPr>
        <w:t>50)</w:t>
      </w:r>
    </w:p>
    <w:p w14:paraId="19BD540C" w14:textId="3749A3D9" w:rsidR="00ED5F8E" w:rsidRDefault="00ED5F8E" w:rsidP="005928D1">
      <w:pPr>
        <w:pStyle w:val="ListBullet"/>
      </w:pPr>
      <w:r>
        <w:t xml:space="preserve">reduces any spell in poverty </w:t>
      </w:r>
      <w:r w:rsidRPr="00ED57A9">
        <w:rPr>
          <w:szCs w:val="24"/>
        </w:rPr>
        <w:t>(Wilkins </w:t>
      </w:r>
      <w:r w:rsidRPr="00D56212">
        <w:rPr>
          <w:szCs w:val="24"/>
        </w:rPr>
        <w:t>2016, p. </w:t>
      </w:r>
      <w:r w:rsidRPr="00871D3E">
        <w:rPr>
          <w:szCs w:val="24"/>
        </w:rPr>
        <w:t>33)</w:t>
      </w:r>
    </w:p>
    <w:p w14:paraId="0F4E172B" w14:textId="4179FB8C" w:rsidR="00ED5F8E" w:rsidRDefault="00ED5F8E" w:rsidP="005928D1">
      <w:pPr>
        <w:pStyle w:val="ListBullet"/>
      </w:pPr>
      <w:r>
        <w:t xml:space="preserve">increases wage rates </w:t>
      </w:r>
      <w:r w:rsidRPr="007452DE">
        <w:rPr>
          <w:szCs w:val="24"/>
        </w:rPr>
        <w:t>(Sinning 2014, p. 27; Wei 2010, pp. 16–17; Wilkins 2015, p. 72; Wilkins and Lass 2018, p. 109)</w:t>
      </w:r>
      <w:r>
        <w:t xml:space="preserve"> or overall income </w:t>
      </w:r>
      <w:r w:rsidRPr="00D5767F">
        <w:rPr>
          <w:szCs w:val="24"/>
        </w:rPr>
        <w:t>(DOE 2019c; Karmel and Fieger 2012; Long and Shah 2008)</w:t>
      </w:r>
      <w:r>
        <w:t>.</w:t>
      </w:r>
    </w:p>
    <w:p w14:paraId="41DB990C" w14:textId="5AC167FF" w:rsidR="00ED5F8E" w:rsidRDefault="00ED5F8E" w:rsidP="005928D1">
      <w:pPr>
        <w:pStyle w:val="BodyText"/>
      </w:pPr>
      <w:r>
        <w:t xml:space="preserve">The calculated returns to VET depend partly on the level of granularity of the VET classifications used in the modelling, and on the benchmark group. In general, if the benchmark group are people who did not complete year 12, then Certificate III/IVs and Diploma/Advanced Diplomas produce good returns (with equivocal results for Certificate I/IIs). If the reference group are people who have completed year 12, only Diploma/Advanced Diplomas generate significant positive returns </w:t>
      </w:r>
      <w:r w:rsidRPr="002A1C10">
        <w:rPr>
          <w:szCs w:val="24"/>
        </w:rPr>
        <w:t>(Lee and Coelli 2010; Leigh 2008)</w:t>
      </w:r>
      <w:r>
        <w:t>.</w:t>
      </w:r>
    </w:p>
    <w:p w14:paraId="208B45B1" w14:textId="406EED8F" w:rsidR="00ED5F8E" w:rsidRDefault="00ED5F8E" w:rsidP="005928D1">
      <w:pPr>
        <w:pStyle w:val="BodyText"/>
      </w:pPr>
      <w:r>
        <w:t>Not all empirical analyses demonstrate private benefits from qualifications. Some evidence shows negative private premiums from completing some non</w:t>
      </w:r>
      <w:r>
        <w:noBreakHyphen/>
        <w:t xml:space="preserve">trade apprenticeships, particularly for sales workers, male community and personal service workers, and female labourers </w:t>
      </w:r>
      <w:r w:rsidRPr="009B721D">
        <w:rPr>
          <w:szCs w:val="24"/>
        </w:rPr>
        <w:t>(Nelms et al. 2017, p. 33)</w:t>
      </w:r>
      <w:r>
        <w:t xml:space="preserve">. Other empirical analysis also shows that the returns to VET depend on whether students are undertaking courses while also working, or are relinquishing employment to train </w:t>
      </w:r>
      <w:r w:rsidRPr="005B65B7">
        <w:rPr>
          <w:szCs w:val="24"/>
        </w:rPr>
        <w:t>(Ryan 2002)</w:t>
      </w:r>
      <w:r>
        <w:t>. While not definitive, these findings raise questions about whether students always make training investment decisions in their financial interest.</w:t>
      </w:r>
    </w:p>
    <w:p w14:paraId="19FD5319" w14:textId="2D0B5DAC" w:rsidR="00ED5F8E" w:rsidRDefault="00ED5F8E" w:rsidP="005928D1">
      <w:pPr>
        <w:pStyle w:val="BodyText"/>
      </w:pPr>
      <w:r>
        <w:t>There are also intangible private job returns that cannot be measured easily in dollars, but that influence students’ choices. After controlling for income, longer durations of education are associated with better jobs (such as greater job prestige, satisfaction, autonomy, and sense of accomplishment) and non</w:t>
      </w:r>
      <w:r>
        <w:noBreakHyphen/>
        <w:t xml:space="preserve">pecuniary benefits outside the labour market, such as health benefits </w:t>
      </w:r>
      <w:r w:rsidRPr="00D5767F">
        <w:rPr>
          <w:szCs w:val="24"/>
        </w:rPr>
        <w:t>(DOE 2019b; Oreopoulos and Salvanes 2011; Stromback and Dockery 2005)</w:t>
      </w:r>
      <w:r>
        <w:t xml:space="preserve">. </w:t>
      </w:r>
    </w:p>
    <w:p w14:paraId="2669979D" w14:textId="7A47C073" w:rsidR="00ED5F8E" w:rsidRPr="007D0783" w:rsidRDefault="00ED5F8E" w:rsidP="005928D1">
      <w:pPr>
        <w:pStyle w:val="BodyText"/>
        <w:rPr>
          <w:spacing w:val="-4"/>
        </w:rPr>
      </w:pPr>
      <w:r w:rsidRPr="007D0783">
        <w:rPr>
          <w:spacing w:val="-4"/>
        </w:rPr>
        <w:t>These are backwards</w:t>
      </w:r>
      <w:r w:rsidRPr="007D0783">
        <w:rPr>
          <w:spacing w:val="-4"/>
        </w:rPr>
        <w:noBreakHyphen/>
        <w:t>looking results. The private benefits of vocational education may change given the increasing shift away from routine to non</w:t>
      </w:r>
      <w:r w:rsidRPr="007D0783">
        <w:rPr>
          <w:spacing w:val="-4"/>
        </w:rPr>
        <w:noBreakHyphen/>
        <w:t xml:space="preserve">routine manual and cognitive tasks </w:t>
      </w:r>
      <w:r w:rsidRPr="007D0783">
        <w:rPr>
          <w:spacing w:val="-4"/>
        </w:rPr>
        <w:lastRenderedPageBreak/>
        <w:t xml:space="preserve">(figure 3.1). This is likely to favour those parts of the vocational education system that involve skills in dealing with people, as in caring </w:t>
      </w:r>
      <w:r w:rsidRPr="007D0783">
        <w:rPr>
          <w:spacing w:val="-4"/>
          <w:szCs w:val="24"/>
        </w:rPr>
        <w:t>(Heath 2020)</w:t>
      </w:r>
      <w:r w:rsidRPr="007D0783">
        <w:rPr>
          <w:spacing w:val="-4"/>
        </w:rPr>
        <w:t>, or where the training gives an employee a greater capacity to adapt their skills. This implies that the private returns may vary less by the level of the qualification and more by the type of skills they impart. Given structural changes in the economy, the private benefits may also depend on whether they relate to first</w:t>
      </w:r>
      <w:r w:rsidRPr="007D0783">
        <w:rPr>
          <w:spacing w:val="-4"/>
        </w:rPr>
        <w:noBreakHyphen/>
        <w:t>time students or already trained workers as VET may be an important avenue for lifelong adaptation to varying demands for skills. If the alternative to upskilling is unemployment, acquisition of vocational skills to suit changing job tasks in later life may have very high returns.</w:t>
      </w:r>
    </w:p>
    <w:p w14:paraId="3BEA17FC" w14:textId="40773684" w:rsidR="00ED5F8E" w:rsidRDefault="00ED5F8E" w:rsidP="005928D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ED5F8E" w14:paraId="2E5D55DA" w14:textId="77777777" w:rsidTr="005928D1">
        <w:trPr>
          <w:tblHeader/>
        </w:trPr>
        <w:tc>
          <w:tcPr>
            <w:tcW w:w="5000" w:type="pct"/>
            <w:tcBorders>
              <w:top w:val="single" w:sz="6" w:space="0" w:color="78A22F"/>
              <w:left w:val="nil"/>
              <w:bottom w:val="nil"/>
              <w:right w:val="nil"/>
            </w:tcBorders>
            <w:shd w:val="clear" w:color="auto" w:fill="auto"/>
          </w:tcPr>
          <w:p w14:paraId="1EA6EFFF" w14:textId="2C159277" w:rsidR="00ED5F8E" w:rsidRDefault="00ED5F8E" w:rsidP="005928D1">
            <w:pPr>
              <w:pStyle w:val="FigureTitle"/>
            </w:pPr>
            <w:r w:rsidRPr="00784A05">
              <w:rPr>
                <w:b w:val="0"/>
              </w:rPr>
              <w:t xml:space="preserve">Figure </w:t>
            </w:r>
            <w:r>
              <w:rPr>
                <w:b w:val="0"/>
              </w:rPr>
              <w:t>3.</w:t>
            </w:r>
            <w:r>
              <w:rPr>
                <w:b w:val="0"/>
                <w:noProof/>
              </w:rPr>
              <w:t>1</w:t>
            </w:r>
            <w:r>
              <w:tab/>
              <w:t>Non</w:t>
            </w:r>
            <w:r>
              <w:noBreakHyphen/>
              <w:t>routine tasks are becoming more important in labour markets</w:t>
            </w:r>
          </w:p>
          <w:p w14:paraId="0551CE20" w14:textId="77777777" w:rsidR="00ED5F8E" w:rsidRPr="00176D3F" w:rsidRDefault="00ED5F8E" w:rsidP="005928D1">
            <w:pPr>
              <w:pStyle w:val="Subtitle"/>
            </w:pPr>
            <w:r>
              <w:t>Share of employment by the nature of work, August 1986 to August 2019</w:t>
            </w:r>
          </w:p>
        </w:tc>
      </w:tr>
      <w:tr w:rsidR="00ED5F8E" w14:paraId="6A4CA8C3" w14:textId="77777777" w:rsidTr="005928D1">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ED5F8E" w:rsidRPr="00B1465D" w14:paraId="7416B331" w14:textId="77777777" w:rsidTr="005928D1">
              <w:trPr>
                <w:tblHeader/>
                <w:jc w:val="center"/>
              </w:trPr>
              <w:tc>
                <w:tcPr>
                  <w:tcW w:w="5000" w:type="pct"/>
                  <w:tcBorders>
                    <w:top w:val="nil"/>
                    <w:bottom w:val="nil"/>
                  </w:tcBorders>
                </w:tcPr>
                <w:p w14:paraId="4DB356D3" w14:textId="77777777" w:rsidR="00ED5F8E" w:rsidRPr="00B1465D" w:rsidRDefault="00ED5F8E" w:rsidP="005928D1">
                  <w:pPr>
                    <w:pStyle w:val="Figure"/>
                    <w:spacing w:before="60" w:after="60"/>
                    <w:rPr>
                      <w:rFonts w:ascii="Arial" w:hAnsi="Arial" w:cs="Arial"/>
                      <w:sz w:val="18"/>
                      <w:szCs w:val="18"/>
                    </w:rPr>
                  </w:pPr>
                  <w:r w:rsidRPr="00505CD0">
                    <w:rPr>
                      <w:rFonts w:ascii="Arial" w:hAnsi="Arial" w:cs="Arial"/>
                      <w:noProof/>
                      <w:sz w:val="18"/>
                      <w:szCs w:val="18"/>
                    </w:rPr>
                    <w:drawing>
                      <wp:inline distT="0" distB="0" distL="0" distR="0" wp14:anchorId="0B8FD6A4" wp14:editId="0AFE751D">
                        <wp:extent cx="5399405" cy="2879090"/>
                        <wp:effectExtent l="0" t="0" r="0" b="0"/>
                        <wp:docPr id="30" name="Picture 30" descr="Over the past three decades the share of employment that involves non routine manual and cognitive tasks has increased (from around 40 per cent to 50 per cent), while the share of employment involving routine manual and cognitive tasks has decreased (from around 60 per cent to 50 per cent). " title="Figure 3.1 - Non routine tasks are becoming more important in labour marke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399405" cy="2879090"/>
                                </a:xfrm>
                                <a:prstGeom prst="rect">
                                  <a:avLst/>
                                </a:prstGeom>
                                <a:noFill/>
                                <a:ln>
                                  <a:noFill/>
                                </a:ln>
                              </pic:spPr>
                            </pic:pic>
                          </a:graphicData>
                        </a:graphic>
                      </wp:inline>
                    </w:drawing>
                  </w:r>
                </w:p>
              </w:tc>
            </w:tr>
          </w:tbl>
          <w:p w14:paraId="25E55723" w14:textId="77777777" w:rsidR="00ED5F8E" w:rsidRDefault="00ED5F8E" w:rsidP="005928D1">
            <w:pPr>
              <w:pStyle w:val="Figure"/>
            </w:pPr>
          </w:p>
        </w:tc>
      </w:tr>
      <w:tr w:rsidR="00ED5F8E" w:rsidRPr="00176D3F" w14:paraId="21F3CD1D" w14:textId="77777777" w:rsidTr="005928D1">
        <w:tc>
          <w:tcPr>
            <w:tcW w:w="5000" w:type="pct"/>
            <w:tcBorders>
              <w:top w:val="nil"/>
              <w:left w:val="nil"/>
              <w:bottom w:val="nil"/>
              <w:right w:val="nil"/>
            </w:tcBorders>
            <w:shd w:val="clear" w:color="auto" w:fill="auto"/>
          </w:tcPr>
          <w:p w14:paraId="19F332E2" w14:textId="258D180B" w:rsidR="00ED5F8E" w:rsidRPr="00176D3F" w:rsidRDefault="00ED5F8E" w:rsidP="005928D1">
            <w:pPr>
              <w:pStyle w:val="Source"/>
            </w:pPr>
            <w:r>
              <w:rPr>
                <w:i/>
              </w:rPr>
              <w:t>S</w:t>
            </w:r>
            <w:r w:rsidRPr="00784A05">
              <w:rPr>
                <w:i/>
              </w:rPr>
              <w:t>ource</w:t>
            </w:r>
            <w:r w:rsidRPr="00176D3F">
              <w:t xml:space="preserve">: </w:t>
            </w:r>
            <w:r w:rsidR="00F040FB">
              <w:t xml:space="preserve">Data provided by the </w:t>
            </w:r>
            <w:r w:rsidR="003E1143">
              <w:t>RBA and</w:t>
            </w:r>
            <w:r>
              <w:t xml:space="preserve"> based on Heath </w:t>
            </w:r>
            <w:r w:rsidRPr="0058706C">
              <w:rPr>
                <w:rFonts w:cs="Arial"/>
              </w:rPr>
              <w:t>(2020)</w:t>
            </w:r>
            <w:r>
              <w:t>.</w:t>
            </w:r>
          </w:p>
        </w:tc>
      </w:tr>
      <w:tr w:rsidR="00ED5F8E" w14:paraId="1377E27F" w14:textId="77777777" w:rsidTr="005928D1">
        <w:tc>
          <w:tcPr>
            <w:tcW w:w="5000" w:type="pct"/>
            <w:tcBorders>
              <w:top w:val="nil"/>
              <w:left w:val="nil"/>
              <w:bottom w:val="single" w:sz="6" w:space="0" w:color="78A22F"/>
              <w:right w:val="nil"/>
            </w:tcBorders>
            <w:shd w:val="clear" w:color="auto" w:fill="auto"/>
          </w:tcPr>
          <w:p w14:paraId="2110902D" w14:textId="77777777" w:rsidR="00ED5F8E" w:rsidRDefault="00ED5F8E" w:rsidP="005928D1">
            <w:pPr>
              <w:pStyle w:val="Figurespace"/>
            </w:pPr>
          </w:p>
        </w:tc>
      </w:tr>
      <w:tr w:rsidR="00ED5F8E" w:rsidRPr="000863A5" w14:paraId="144DDAE0" w14:textId="77777777" w:rsidTr="005928D1">
        <w:tc>
          <w:tcPr>
            <w:tcW w:w="5000" w:type="pct"/>
            <w:tcBorders>
              <w:top w:val="single" w:sz="6" w:space="0" w:color="78A22F"/>
              <w:left w:val="nil"/>
              <w:bottom w:val="nil"/>
              <w:right w:val="nil"/>
            </w:tcBorders>
          </w:tcPr>
          <w:p w14:paraId="7938D4EF" w14:textId="38733AD9" w:rsidR="00ED5F8E" w:rsidRPr="00626D32" w:rsidRDefault="00ED5F8E" w:rsidP="005928D1">
            <w:pPr>
              <w:pStyle w:val="BoxSpaceBelow"/>
            </w:pPr>
          </w:p>
        </w:tc>
      </w:tr>
    </w:tbl>
    <w:p w14:paraId="09D27535" w14:textId="77777777" w:rsidR="00ED5F8E" w:rsidRDefault="00ED5F8E" w:rsidP="005928D1">
      <w:pPr>
        <w:pStyle w:val="Heading3"/>
      </w:pPr>
      <w:r>
        <w:t>There is also good evidence of public returns</w:t>
      </w:r>
    </w:p>
    <w:p w14:paraId="69E71DB6" w14:textId="412A3513" w:rsidR="00ED5F8E" w:rsidRDefault="00ED5F8E" w:rsidP="005928D1">
      <w:pPr>
        <w:pStyle w:val="BodyText"/>
      </w:pPr>
      <w:r>
        <w:t xml:space="preserve">There is sound evidence of public returns to education. In the literature on the returns to education, these benefits are largely measured as increased taxation revenue </w:t>
      </w:r>
      <w:r w:rsidRPr="00936449">
        <w:rPr>
          <w:szCs w:val="24"/>
        </w:rPr>
        <w:t>(Chapman and Lounkaew 2015; Deloitte 2016; Lomax-Smith, Watson and Webster 2011; McMahon 2004, 2009)</w:t>
      </w:r>
      <w:r>
        <w:t xml:space="preserve">, and draw on an extensive theoretical and empirical literature spanning decades </w:t>
      </w:r>
      <w:r w:rsidRPr="00210EB4">
        <w:rPr>
          <w:szCs w:val="24"/>
        </w:rPr>
        <w:t>(Lawson 2017)</w:t>
      </w:r>
      <w:r>
        <w:t>.</w:t>
      </w:r>
      <w:r>
        <w:rPr>
          <w:rStyle w:val="FootnoteReference"/>
        </w:rPr>
        <w:footnoteReference w:id="19"/>
      </w:r>
      <w:r>
        <w:t xml:space="preserve"> </w:t>
      </w:r>
    </w:p>
    <w:p w14:paraId="626BB671" w14:textId="7B4F9F99" w:rsidR="00ED5F8E" w:rsidRDefault="00ED5F8E" w:rsidP="005928D1">
      <w:pPr>
        <w:pStyle w:val="BodyText"/>
      </w:pPr>
      <w:r>
        <w:lastRenderedPageBreak/>
        <w:t>As income is taxed, increases in earnings due to education</w:t>
      </w:r>
      <w:r w:rsidDel="00C11532">
        <w:t xml:space="preserve"> </w:t>
      </w:r>
      <w:r>
        <w:t>generate government revenue. The tax revenue gain only occurs when incomes exceed the tax</w:t>
      </w:r>
      <w:r>
        <w:noBreakHyphen/>
        <w:t>free threshold so that the revenue gain will be larger for people on</w:t>
      </w:r>
      <w:r w:rsidDel="00C11532">
        <w:t xml:space="preserve"> </w:t>
      </w:r>
      <w:r>
        <w:t>higher marginal tax rates. This suggests that the revenue gains are greatest for Diplomas and Advanced Diplomas and are much less for Certificate I/IIs (usually undertaken by students on lower wages who often do not enjoy a significant uplift in future wages). Revenue gains will also be smaller for part</w:t>
      </w:r>
      <w:r>
        <w:noBreakHyphen/>
        <w:t xml:space="preserve">time workers for the same reason. The tax benefits can be substantial, with one study finding that tax benefits added about 7 percentage points to the private rate of return for skilled labour for both males and females in 2006 </w:t>
      </w:r>
      <w:r w:rsidRPr="006B42B0">
        <w:rPr>
          <w:szCs w:val="24"/>
        </w:rPr>
        <w:t>(Wei 2010, pp. 16–17)</w:t>
      </w:r>
      <w:r>
        <w:t>.</w:t>
      </w:r>
    </w:p>
    <w:p w14:paraId="5942F965" w14:textId="4236AF79" w:rsidR="00ED5F8E" w:rsidRDefault="00ED5F8E" w:rsidP="005928D1">
      <w:pPr>
        <w:pStyle w:val="BodyText"/>
      </w:pPr>
      <w:r>
        <w:t xml:space="preserve">The lower government outlays associated with higher incomes also produces fiscal benefits. For example, the estimated reliance on the age pension is 87 per cent for people whose highest level of educational attainment is a Certificate III/IV, while it is 77 per cent for Diploma qualifications and less again for higher education qualifications </w:t>
      </w:r>
      <w:r w:rsidRPr="00D5767F">
        <w:rPr>
          <w:szCs w:val="24"/>
        </w:rPr>
        <w:t>(DOE 2019c)</w:t>
      </w:r>
      <w:r>
        <w:t xml:space="preserve">. </w:t>
      </w:r>
    </w:p>
    <w:p w14:paraId="79668A8E" w14:textId="77777777" w:rsidR="00ED5F8E" w:rsidRDefault="00ED5F8E" w:rsidP="005928D1">
      <w:pPr>
        <w:pStyle w:val="BodyText"/>
      </w:pPr>
      <w:r>
        <w:t xml:space="preserve">There is also a link between the public returns to VET and skill shortages (as discussed in the earlier section). The fundamental policy concern about any persistent skill shortages is that the training system is not allocating its resources to skill formation with the greatest economic benefits. Such missed opportunities — to the extent that they are </w:t>
      </w:r>
      <w:r w:rsidRPr="00C447D7">
        <w:rPr>
          <w:iCs/>
        </w:rPr>
        <w:t>material and genuine</w:t>
      </w:r>
      <w:r>
        <w:t xml:space="preserve"> — are public returns that could justify policy intervention. </w:t>
      </w:r>
    </w:p>
    <w:p w14:paraId="6DDE54E1" w14:textId="1F982F1F" w:rsidR="00ED5F8E" w:rsidRDefault="00ED5F8E" w:rsidP="005928D1">
      <w:pPr>
        <w:pStyle w:val="BodyText"/>
      </w:pPr>
      <w:r>
        <w:t>In addition, in non</w:t>
      </w:r>
      <w:r>
        <w:noBreakHyphen/>
        <w:t>competitive markets, workers may not fully capture the incremental productivity gains from education. Nor do they do so when education encourages innovation that cannot be fully appropriated by the firm — with this being a likely major factor shaping long</w:t>
      </w:r>
      <w:r>
        <w:noBreakHyphen/>
        <w:t xml:space="preserve">term economic growth </w:t>
      </w:r>
      <w:r w:rsidRPr="00791275">
        <w:rPr>
          <w:szCs w:val="24"/>
        </w:rPr>
        <w:t>(Chapman 2006)</w:t>
      </w:r>
      <w:r>
        <w:t>. However, it is unlikely that proficiency in vocationally</w:t>
      </w:r>
      <w:r>
        <w:noBreakHyphen/>
        <w:t>oriented skills is as important to innovation as analytical skills acquired in higher education given that R&amp;D tends to be intensive in high</w:t>
      </w:r>
      <w:r>
        <w:noBreakHyphen/>
        <w:t>level skills.</w:t>
      </w:r>
    </w:p>
    <w:p w14:paraId="056B4024" w14:textId="77777777" w:rsidR="00ED5F8E" w:rsidRDefault="00ED5F8E" w:rsidP="005928D1">
      <w:pPr>
        <w:pStyle w:val="BodyText"/>
      </w:pPr>
      <w:r>
        <w:t xml:space="preserve">There are also intangible public benefits, such as less crime, intergenerational benefits and, less clearly, improved social capital. </w:t>
      </w:r>
    </w:p>
    <w:p w14:paraId="7E88570D" w14:textId="0265F9A7" w:rsidR="00ED5F8E" w:rsidRDefault="00ED5F8E" w:rsidP="005928D1">
      <w:pPr>
        <w:pStyle w:val="BodyText"/>
      </w:pPr>
      <w:r>
        <w:t xml:space="preserve">For instance, an Australian study found that the </w:t>
      </w:r>
      <w:r w:rsidRPr="003F2BBF">
        <w:t>75</w:t>
      </w:r>
      <w:r>
        <w:t xml:space="preserve"> per cent</w:t>
      </w:r>
      <w:r w:rsidRPr="003F2BBF">
        <w:t xml:space="preserve"> increase in VET participation in Victoria </w:t>
      </w:r>
      <w:r>
        <w:t xml:space="preserve">under the Victorian Training Guarantee led to </w:t>
      </w:r>
      <w:r w:rsidRPr="003F2BBF">
        <w:t>4.5</w:t>
      </w:r>
      <w:r>
        <w:t> per cent</w:t>
      </w:r>
      <w:r w:rsidRPr="003F2BBF">
        <w:t>, 11.3</w:t>
      </w:r>
      <w:r>
        <w:t xml:space="preserve"> per cent</w:t>
      </w:r>
      <w:r w:rsidRPr="003F2BBF">
        <w:t xml:space="preserve"> and 12.8</w:t>
      </w:r>
      <w:r w:rsidR="00C73391">
        <w:t> </w:t>
      </w:r>
      <w:r>
        <w:t>per cent</w:t>
      </w:r>
      <w:r w:rsidRPr="003F2BBF">
        <w:t xml:space="preserve"> reductions in person, property and drug crime rates respectively</w:t>
      </w:r>
      <w:r>
        <w:t xml:space="preserve"> </w:t>
      </w:r>
      <w:r w:rsidRPr="00CD6887">
        <w:rPr>
          <w:szCs w:val="24"/>
        </w:rPr>
        <w:t>(Jha and Polidano 2016)</w:t>
      </w:r>
      <w:r>
        <w:t>.</w:t>
      </w:r>
      <w:r w:rsidRPr="003C4912">
        <w:rPr>
          <w:rStyle w:val="FootnoteReference"/>
        </w:rPr>
        <w:footnoteReference w:id="20"/>
      </w:r>
      <w:r>
        <w:t xml:space="preserve"> Given the costs of crime, the study estimated that every dollar of additional VET spending saved 18 cents. A single study is not sufficient to infer that the benefits of VET spending in Australia are of this magnitude. Meta</w:t>
      </w:r>
      <w:r>
        <w:noBreakHyphen/>
        <w:t xml:space="preserve">analysis of the international research on the impact of additional years of education on crime find different magnitudes of effects but overwhelmingly they show reductions in crime can be causally related to education </w:t>
      </w:r>
      <w:r w:rsidRPr="00B94BCB">
        <w:rPr>
          <w:szCs w:val="24"/>
        </w:rPr>
        <w:t>(Hjalmarsson and Lochner 2012)</w:t>
      </w:r>
      <w:r>
        <w:t>.</w:t>
      </w:r>
      <w:r>
        <w:rPr>
          <w:rStyle w:val="FootnoteReference"/>
        </w:rPr>
        <w:footnoteReference w:id="21"/>
      </w:r>
      <w:r>
        <w:t xml:space="preserve"> </w:t>
      </w:r>
    </w:p>
    <w:p w14:paraId="4F8093D8" w14:textId="62059D27" w:rsidR="00ED5F8E" w:rsidRDefault="00ED5F8E" w:rsidP="005928D1">
      <w:pPr>
        <w:pStyle w:val="BodyText"/>
      </w:pPr>
      <w:r>
        <w:lastRenderedPageBreak/>
        <w:t>Participation in post</w:t>
      </w:r>
      <w:r>
        <w:noBreakHyphen/>
        <w:t xml:space="preserve">school VET may also have intergenerational benefits, as a greater duration of parental education is generally associated with better outcomes for children </w:t>
      </w:r>
      <w:r w:rsidRPr="00202A58">
        <w:rPr>
          <w:szCs w:val="24"/>
        </w:rPr>
        <w:t>(Oreopoulos and Salvanes 2011)</w:t>
      </w:r>
      <w:r>
        <w:t xml:space="preserve">. In part, the causal avenue is that, to the extent that VET increases household income, children have better opportunities and suffer less deprivation. Another transmission mechanism is that additional years of education for parents tends to increase the duration of their children’s’ investment in schooling — although rigorous analysis suggests not by much </w:t>
      </w:r>
      <w:r w:rsidRPr="0029042E">
        <w:rPr>
          <w:szCs w:val="24"/>
        </w:rPr>
        <w:t>(Holmlund, Lindahl and Plug 2010)</w:t>
      </w:r>
      <w:r>
        <w:t xml:space="preserve">. These intergenerational effects include both private and public benefits as parents and society have a stake in child welfare outcomes. </w:t>
      </w:r>
    </w:p>
    <w:p w14:paraId="12B4A4B5" w14:textId="6A478420" w:rsidR="00ED5F8E" w:rsidRDefault="00ED5F8E" w:rsidP="005928D1">
      <w:pPr>
        <w:pStyle w:val="BodyText"/>
      </w:pPr>
      <w:r>
        <w:t xml:space="preserve">Improved social capital from training — such as civic engagement and social participation — is often claimed and is supported by qualitative evidence </w:t>
      </w:r>
      <w:r w:rsidRPr="0031762F">
        <w:rPr>
          <w:szCs w:val="24"/>
        </w:rPr>
        <w:t>(for example, Allison, Gorringe and Lacey 2006; Priest 2009)</w:t>
      </w:r>
      <w:r>
        <w:t xml:space="preserve">. However, while there are associations between VET and social capital, the magnitude of the </w:t>
      </w:r>
      <w:r w:rsidRPr="00CE0669">
        <w:rPr>
          <w:i/>
        </w:rPr>
        <w:t>causal</w:t>
      </w:r>
      <w:r>
        <w:t xml:space="preserve"> effect is harder to establish </w:t>
      </w:r>
      <w:r w:rsidRPr="0031762F">
        <w:rPr>
          <w:szCs w:val="24"/>
        </w:rPr>
        <w:t>(Sabates, Salter and Obolenskaya 2012)</w:t>
      </w:r>
      <w:r>
        <w:t>. This is important because causality may be bi</w:t>
      </w:r>
      <w:r>
        <w:noBreakHyphen/>
        <w:t>directional, such that social embeddedness may be both a cause and effect of the take up of vocational education. This means that a policy that stimulated VET may have weaker impacts on social capital than the statistical associations and qualitative evidence might suggest.</w:t>
      </w:r>
    </w:p>
    <w:p w14:paraId="371F620F" w14:textId="2CFACBC4" w:rsidR="00ED5F8E" w:rsidRDefault="00ED5F8E" w:rsidP="005928D1">
      <w:pPr>
        <w:pStyle w:val="BodyText"/>
      </w:pPr>
      <w:r>
        <w:t>Unlike the evidence on the private economic returns to education, there is less complete evidence about the effects of different Certificate levels of VET on social benefits. As noted earlier, the tax benefits are likely to be greater for higher</w:t>
      </w:r>
      <w:r>
        <w:noBreakHyphen/>
        <w:t>level vocational qualifications. On the other hand, the intangible social benefits may be higher for lower</w:t>
      </w:r>
      <w:r>
        <w:noBreakHyphen/>
        <w:t xml:space="preserve">level vocational qualifications. This reflects that reduced crime and intergenerational benefits are likely to be higher for disadvantaged students, who are overrepresented among Certificate I/II qualifications </w:t>
      </w:r>
      <w:r w:rsidRPr="00C514F7">
        <w:rPr>
          <w:szCs w:val="24"/>
        </w:rPr>
        <w:t>(Karmel and Lim 2013, p. 18; Myconos, Dommers and Clarke 2018, p. 4)</w:t>
      </w:r>
      <w:r>
        <w:t>.</w:t>
      </w:r>
    </w:p>
    <w:p w14:paraId="4A01BD07" w14:textId="37A568F4" w:rsidR="00ED5F8E" w:rsidRPr="00CC435D" w:rsidRDefault="00ED5F8E" w:rsidP="00CC435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ED5F8E" w14:paraId="687FB9C2" w14:textId="77777777" w:rsidTr="005928D1">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3FBD9EBE" w14:textId="0A9FFF06" w:rsidR="00ED5F8E" w:rsidRPr="00CE4C64" w:rsidRDefault="00ED5F8E" w:rsidP="005928D1">
            <w:pPr>
              <w:pStyle w:val="FindingTitle"/>
              <w:spacing w:before="120"/>
              <w:rPr>
                <w:noProof/>
              </w:rPr>
            </w:pPr>
            <w:r>
              <w:t>interim Finding 3.</w:t>
            </w:r>
            <w:r>
              <w:rPr>
                <w:noProof/>
              </w:rPr>
              <w:t>1 — public and private returns to vet</w:t>
            </w:r>
          </w:p>
        </w:tc>
      </w:tr>
      <w:tr w:rsidR="00ED5F8E" w:rsidRPr="00750BE2" w14:paraId="0AD3425A" w14:textId="77777777" w:rsidTr="005928D1">
        <w:trPr>
          <w:cantSplit/>
        </w:trPr>
        <w:tc>
          <w:tcPr>
            <w:tcW w:w="5000" w:type="pct"/>
            <w:tcBorders>
              <w:top w:val="nil"/>
              <w:left w:val="nil"/>
              <w:bottom w:val="nil"/>
              <w:right w:val="nil"/>
            </w:tcBorders>
            <w:shd w:val="clear" w:color="auto" w:fill="F2F2F2"/>
            <w:tcMar>
              <w:left w:w="170" w:type="dxa"/>
              <w:right w:w="170" w:type="dxa"/>
            </w:tcMar>
          </w:tcPr>
          <w:p w14:paraId="07064669" w14:textId="77777777" w:rsidR="00ED5F8E" w:rsidRDefault="00ED5F8E" w:rsidP="005928D1">
            <w:pPr>
              <w:pStyle w:val="Finding"/>
              <w:keepNext/>
            </w:pPr>
            <w:r>
              <w:t>There are significant private and public economic returns to VET, with returns larger for Diploma and Advanced Diploma VET courses.</w:t>
            </w:r>
          </w:p>
          <w:p w14:paraId="16C7D216" w14:textId="77777777" w:rsidR="00ED5F8E" w:rsidRDefault="00ED5F8E" w:rsidP="005928D1">
            <w:pPr>
              <w:pStyle w:val="Finding"/>
              <w:keepNext/>
            </w:pPr>
            <w:r>
              <w:t>There are also indirect benefits — such as reduced crime and intergenerational economic mobility — which may be greatest for lower</w:t>
            </w:r>
            <w:r>
              <w:noBreakHyphen/>
              <w:t>level VET qualifications.</w:t>
            </w:r>
          </w:p>
        </w:tc>
      </w:tr>
      <w:tr w:rsidR="00ED5F8E" w14:paraId="0F5D887C" w14:textId="77777777" w:rsidTr="005928D1">
        <w:trPr>
          <w:cantSplit/>
        </w:trPr>
        <w:tc>
          <w:tcPr>
            <w:tcW w:w="5000" w:type="pct"/>
            <w:tcBorders>
              <w:top w:val="nil"/>
              <w:left w:val="nil"/>
              <w:bottom w:val="single" w:sz="6" w:space="0" w:color="78A22F"/>
              <w:right w:val="nil"/>
            </w:tcBorders>
            <w:shd w:val="clear" w:color="auto" w:fill="F2F2F2"/>
            <w:tcMar>
              <w:left w:w="170" w:type="dxa"/>
              <w:right w:w="170" w:type="dxa"/>
            </w:tcMar>
          </w:tcPr>
          <w:p w14:paraId="65A53E8D" w14:textId="77777777" w:rsidR="00ED5F8E" w:rsidRDefault="00ED5F8E" w:rsidP="005928D1">
            <w:pPr>
              <w:pStyle w:val="Space"/>
              <w:keepLines/>
            </w:pPr>
          </w:p>
        </w:tc>
      </w:tr>
      <w:tr w:rsidR="00ED5F8E" w:rsidRPr="000863A5" w14:paraId="2EB2A59D" w14:textId="77777777" w:rsidTr="005928D1">
        <w:trPr>
          <w:cantSplit/>
        </w:trPr>
        <w:tc>
          <w:tcPr>
            <w:tcW w:w="5000" w:type="pct"/>
            <w:tcBorders>
              <w:top w:val="single" w:sz="6" w:space="0" w:color="78A22F"/>
              <w:left w:val="nil"/>
              <w:bottom w:val="nil"/>
              <w:right w:val="nil"/>
            </w:tcBorders>
            <w:tcMar>
              <w:left w:w="170" w:type="dxa"/>
              <w:right w:w="170" w:type="dxa"/>
            </w:tcMar>
          </w:tcPr>
          <w:p w14:paraId="1249A7AF" w14:textId="5FB8357A" w:rsidR="00ED5F8E" w:rsidRPr="00626D32" w:rsidRDefault="00ED5F8E" w:rsidP="005928D1">
            <w:pPr>
              <w:pStyle w:val="BoxSpaceBelow"/>
              <w:keepLines/>
            </w:pPr>
          </w:p>
        </w:tc>
      </w:tr>
    </w:tbl>
    <w:p w14:paraId="168844FD" w14:textId="77777777" w:rsidR="00ED5F8E" w:rsidRPr="00CE0669" w:rsidRDefault="00ED5F8E" w:rsidP="005928D1">
      <w:pPr>
        <w:pStyle w:val="Heading3"/>
      </w:pPr>
      <w:r w:rsidRPr="00CE0669">
        <w:t>Why</w:t>
      </w:r>
      <w:r>
        <w:t xml:space="preserve"> do</w:t>
      </w:r>
      <w:r w:rsidRPr="00CE0669">
        <w:t xml:space="preserve"> public </w:t>
      </w:r>
      <w:r>
        <w:t xml:space="preserve">and private </w:t>
      </w:r>
      <w:r w:rsidRPr="00CE0669">
        <w:t>benefits matter?</w:t>
      </w:r>
    </w:p>
    <w:p w14:paraId="04CB664B" w14:textId="77777777" w:rsidR="00ED5F8E" w:rsidRDefault="00ED5F8E" w:rsidP="005928D1">
      <w:pPr>
        <w:pStyle w:val="BodyText"/>
      </w:pPr>
      <w:r>
        <w:t>The main implication of high private returns (tangible and non</w:t>
      </w:r>
      <w:r>
        <w:noBreakHyphen/>
        <w:t xml:space="preserve">tangible) is that, </w:t>
      </w:r>
      <w:r w:rsidRPr="003E4369">
        <w:rPr>
          <w:i/>
        </w:rPr>
        <w:t>if</w:t>
      </w:r>
      <w:r>
        <w:t xml:space="preserve"> well</w:t>
      </w:r>
      <w:r>
        <w:noBreakHyphen/>
        <w:t>informed, many students will have a strong motive to undertake VET without the need for government incentives. In effect, society may be able to free</w:t>
      </w:r>
      <w:r>
        <w:noBreakHyphen/>
        <w:t xml:space="preserve">ride on the incentives for students to undertake study. </w:t>
      </w:r>
    </w:p>
    <w:p w14:paraId="0A20108F" w14:textId="77777777" w:rsidR="00ED5F8E" w:rsidRDefault="00ED5F8E" w:rsidP="005928D1">
      <w:pPr>
        <w:pStyle w:val="BodyText"/>
      </w:pPr>
      <w:r>
        <w:t xml:space="preserve">There are several caveats to this conclusion. </w:t>
      </w:r>
    </w:p>
    <w:p w14:paraId="0B27F21A" w14:textId="3D4BC3B1" w:rsidR="00ED5F8E" w:rsidRDefault="00ED5F8E" w:rsidP="005928D1">
      <w:pPr>
        <w:pStyle w:val="BodyText"/>
      </w:pPr>
      <w:r>
        <w:lastRenderedPageBreak/>
        <w:t xml:space="preserve">First, by their nature, the public benefits to education cannot be appropriated by the student and therefore will not influence the decision to undertake training. At the </w:t>
      </w:r>
      <w:r w:rsidRPr="00953D99">
        <w:rPr>
          <w:iCs/>
        </w:rPr>
        <w:t>margin</w:t>
      </w:r>
      <w:r>
        <w:t>, there could be underinvestment by students whose private rate of return is insufficient to motivate undertaking study. This may justify some level of government support</w:t>
      </w:r>
      <w:r w:rsidDel="000304CB">
        <w:t xml:space="preserve">, </w:t>
      </w:r>
      <w:r w:rsidR="003E22CE">
        <w:t>al</w:t>
      </w:r>
      <w:r w:rsidDel="000304CB">
        <w:t xml:space="preserve">though </w:t>
      </w:r>
      <w:r>
        <w:t>the amount is difficult to determine.</w:t>
      </w:r>
      <w:r w:rsidRPr="003C4912">
        <w:rPr>
          <w:rStyle w:val="FootnoteReference"/>
        </w:rPr>
        <w:footnoteReference w:id="22"/>
      </w:r>
      <w:r>
        <w:t xml:space="preserve"> As a heuristic, some argue that subsidy levels should be based on the share of the total social value of education that is public </w:t>
      </w:r>
      <w:r w:rsidRPr="0001426D">
        <w:rPr>
          <w:szCs w:val="24"/>
        </w:rPr>
        <w:t>(as raised by Lomax-Smith, Watson and Webster 2011, p. 108)</w:t>
      </w:r>
      <w:r>
        <w:t>.</w:t>
      </w:r>
    </w:p>
    <w:p w14:paraId="167F931C" w14:textId="77777777" w:rsidR="00ED5F8E" w:rsidRDefault="00ED5F8E" w:rsidP="005928D1">
      <w:pPr>
        <w:pStyle w:val="BodyText"/>
      </w:pPr>
      <w:bookmarkStart w:id="65" w:name="_Hlk38473298"/>
      <w:r>
        <w:t xml:space="preserve">Second, regardless of whether private benefits are enough to drive investment in VET, there is an equity argument for requiring contributions from all the parties (society at large, employers and students) who benefit. This is a societal choice exercised by government, and shaped by social norms about what is fair. </w:t>
      </w:r>
      <w:bookmarkEnd w:id="65"/>
    </w:p>
    <w:p w14:paraId="373B4D79" w14:textId="1C04C56E" w:rsidR="00ED5F8E" w:rsidRDefault="00ED5F8E" w:rsidP="005928D1">
      <w:pPr>
        <w:pStyle w:val="BodyText"/>
      </w:pPr>
      <w:r>
        <w:t xml:space="preserve">Third, students may underestimate returns that are distant in time and inherently uncertain, so that they may fail to undertake training even if it would privately pay to do so </w:t>
      </w:r>
      <w:r w:rsidRPr="00944D2A">
        <w:rPr>
          <w:szCs w:val="24"/>
        </w:rPr>
        <w:t>(Damgaard and Nielsen 2018)</w:t>
      </w:r>
      <w:r>
        <w:t>. Complicating matters further, once the returns to education vary across students, it seems even more heroic to assume that students can reliably make the most advantageous decisions about their training. For instance, job mismatch should be low if people can accurately assess the relevance of their training to future labour market needs.</w:t>
      </w:r>
      <w:r w:rsidRPr="00315C2B">
        <w:t xml:space="preserve"> </w:t>
      </w:r>
      <w:r>
        <w:t xml:space="preserve">However, while job mismatch resulting from overskilling is relatively uncommon for more highly trained VET graduates, with 62 per cent of people with Certificate III/IV/Diplomas well matched to their jobs, only 45 per cent of people with Certificate I/II and below are well matched </w:t>
      </w:r>
      <w:r w:rsidRPr="00BB0C40">
        <w:rPr>
          <w:szCs w:val="24"/>
        </w:rPr>
        <w:t>(Mavromaras, McGuinness and Fok 2010, p. 14)</w:t>
      </w:r>
      <w:r>
        <w:t xml:space="preserve">. </w:t>
      </w:r>
    </w:p>
    <w:p w14:paraId="7917EC8D" w14:textId="3D097662" w:rsidR="00ED5F8E" w:rsidRDefault="00ED5F8E" w:rsidP="005928D1">
      <w:pPr>
        <w:pStyle w:val="BodyText"/>
      </w:pPr>
      <w:r>
        <w:t xml:space="preserve">Overall, the public returns to VET justify some level of government support. However, unlike the rationale of addressing skill shortages, the existence of public benefits justifies broad access to subsidies (as in higher education), not just </w:t>
      </w:r>
      <w:r w:rsidR="00CE4397">
        <w:t xml:space="preserve">access </w:t>
      </w:r>
      <w:r>
        <w:t xml:space="preserve">limited to occupations in short supply. </w:t>
      </w:r>
    </w:p>
    <w:p w14:paraId="25DAD602" w14:textId="3EA110C9" w:rsidR="00ED5F8E" w:rsidRDefault="00ED5F8E" w:rsidP="005928D1">
      <w:pPr>
        <w:pStyle w:val="Heading2"/>
      </w:pPr>
      <w:bookmarkStart w:id="66" w:name="_Toc41645030"/>
      <w:r>
        <w:t>3.</w:t>
      </w:r>
      <w:r>
        <w:rPr>
          <w:noProof/>
        </w:rPr>
        <w:t>4</w:t>
      </w:r>
      <w:r>
        <w:tab/>
        <w:t>Consistency with the higher education system</w:t>
      </w:r>
      <w:bookmarkEnd w:id="66"/>
    </w:p>
    <w:p w14:paraId="5750DD12" w14:textId="1D1C9A2B" w:rsidR="00ED5F8E" w:rsidRDefault="00ED5F8E" w:rsidP="005928D1">
      <w:pPr>
        <w:pStyle w:val="BodyText"/>
      </w:pPr>
      <w:r>
        <w:t>The VET funding system lies between the fully subsidised public school and the generally</w:t>
      </w:r>
      <w:r w:rsidDel="006313A8">
        <w:t xml:space="preserve"> </w:t>
      </w:r>
      <w:r>
        <w:t>heavily subsidised higher education systems. People’s transitions to work and education are shaped by the measures that governments use to favour some pathways over others. For instance, the advent of the demand</w:t>
      </w:r>
      <w:r>
        <w:noBreakHyphen/>
        <w:t xml:space="preserve">driven university system saw a large increase in the uptake of higher education (with shifts away from VET), as have past policy initiatives (like income contingent loans) that made universities more accessible to a broader range of students </w:t>
      </w:r>
      <w:r w:rsidR="00E85FF0" w:rsidRPr="00E85FF0">
        <w:rPr>
          <w:szCs w:val="24"/>
        </w:rPr>
        <w:t>(PC 2019c)</w:t>
      </w:r>
      <w:r>
        <w:t>.</w:t>
      </w:r>
    </w:p>
    <w:p w14:paraId="543DED48" w14:textId="5A7C5438" w:rsidR="00ED5F8E" w:rsidRDefault="00ED5F8E" w:rsidP="005928D1">
      <w:pPr>
        <w:pStyle w:val="BodyText"/>
      </w:pPr>
      <w:r>
        <w:lastRenderedPageBreak/>
        <w:t>Even with the now suspended demand</w:t>
      </w:r>
      <w:r>
        <w:noBreakHyphen/>
        <w:t>led system, most Australians who want to go to university can do so and attract a subsidy. In contrast, the VET system is aptly described as a ‘demand</w:t>
      </w:r>
      <w:r>
        <w:noBreakHyphen/>
        <w:t xml:space="preserve">managed system’ </w:t>
      </w:r>
      <w:r w:rsidRPr="001C51E8">
        <w:rPr>
          <w:szCs w:val="24"/>
        </w:rPr>
        <w:t>(Fowler 2017, p. 7)</w:t>
      </w:r>
    </w:p>
    <w:p w14:paraId="66C4B2A7" w14:textId="77777777" w:rsidR="00ED5F8E" w:rsidRDefault="00ED5F8E" w:rsidP="005928D1">
      <w:pPr>
        <w:pStyle w:val="BodyText"/>
      </w:pPr>
      <w:r>
        <w:t xml:space="preserve">In this context, subsidies for VET are justified to </w:t>
      </w:r>
      <w:r w:rsidRPr="000E7813">
        <w:t>avert the risk that students will be otherwise encouraged to enter the subsidised higher education sector even if the VET sector better meets their and society’s needs.</w:t>
      </w:r>
      <w:r>
        <w:t xml:space="preserve"> </w:t>
      </w:r>
    </w:p>
    <w:p w14:paraId="2306A628" w14:textId="77777777" w:rsidR="00ED5F8E" w:rsidRDefault="00ED5F8E" w:rsidP="005928D1">
      <w:pPr>
        <w:pStyle w:val="BodyText"/>
      </w:pPr>
      <w:r>
        <w:t>This comes into sharp relief for:</w:t>
      </w:r>
    </w:p>
    <w:p w14:paraId="51211F2D" w14:textId="77777777" w:rsidR="00ED5F8E" w:rsidRDefault="00ED5F8E" w:rsidP="005928D1">
      <w:pPr>
        <w:pStyle w:val="ListBullet"/>
      </w:pPr>
      <w:r>
        <w:t>occupations where there are regulatory requirements such as occupational licensing that</w:t>
      </w:r>
      <w:r w:rsidDel="00DC73C6">
        <w:t xml:space="preserve"> </w:t>
      </w:r>
      <w:r>
        <w:t>require completion of VET.</w:t>
      </w:r>
      <w:r w:rsidDel="00DC73C6">
        <w:t xml:space="preserve"> </w:t>
      </w:r>
      <w:r>
        <w:t>In these cases, governments would risk shortages of high</w:t>
      </w:r>
      <w:r>
        <w:noBreakHyphen/>
        <w:t xml:space="preserve">value vocational occupations if funding were to overly favour higher education </w:t>
      </w:r>
    </w:p>
    <w:p w14:paraId="7EB5E898" w14:textId="77777777" w:rsidR="00ED5F8E" w:rsidRDefault="00ED5F8E" w:rsidP="005928D1">
      <w:pPr>
        <w:pStyle w:val="ListBullet"/>
      </w:pPr>
      <w:r>
        <w:t xml:space="preserve">occupations that are close substitutes, but where different sectors provide the training — as in nursing (box 3.2). A more neutral treatment of government funding between the two sectors is likely to be efficient for qualifications that embody overlapping skills </w:t>
      </w:r>
    </w:p>
    <w:p w14:paraId="23A91AF6" w14:textId="4622767E" w:rsidR="00ED5F8E" w:rsidRDefault="00ED5F8E" w:rsidP="005928D1">
      <w:pPr>
        <w:pStyle w:val="ListBullet"/>
      </w:pPr>
      <w:r>
        <w:t>A</w:t>
      </w:r>
      <w:r w:rsidR="00BB1998">
        <w:t xml:space="preserve">ustralian </w:t>
      </w:r>
      <w:r>
        <w:t>Q</w:t>
      </w:r>
      <w:r w:rsidR="00BB1998">
        <w:t xml:space="preserve">ualifications </w:t>
      </w:r>
      <w:r>
        <w:t>F</w:t>
      </w:r>
      <w:r w:rsidR="00BB1998">
        <w:t>ramework (AQF)</w:t>
      </w:r>
      <w:r>
        <w:t xml:space="preserve"> 5/6 qualifications in general. The boundary between higher education and VET at the AQF 5/6 level is blurred with both sectors offering qualifications at that level, but with differential treatment. The differences include requirements that access to VET </w:t>
      </w:r>
      <w:r w:rsidR="002F2AE6">
        <w:t>S</w:t>
      </w:r>
      <w:r>
        <w:t xml:space="preserve">tudent </w:t>
      </w:r>
      <w:r w:rsidR="002F2AE6">
        <w:t>L</w:t>
      </w:r>
      <w:r>
        <w:t xml:space="preserve">oans are limited to qualifications on skill lists on the one hand with no such provision in higher education </w:t>
      </w:r>
      <w:r w:rsidRPr="00150938">
        <w:rPr>
          <w:szCs w:val="24"/>
        </w:rPr>
        <w:t>(Fowler 2018)</w:t>
      </w:r>
    </w:p>
    <w:p w14:paraId="297C2011" w14:textId="74C4C4D6" w:rsidR="00ED5F8E" w:rsidRDefault="00ED5F8E" w:rsidP="005928D1">
      <w:pPr>
        <w:pStyle w:val="ListBullet"/>
      </w:pPr>
      <w:r>
        <w:t>students whose expected outcomes would be greater from training in the VET than the higher education system.</w:t>
      </w:r>
      <w:r w:rsidRPr="00C60544">
        <w:t xml:space="preserve"> </w:t>
      </w:r>
      <w:r>
        <w:t xml:space="preserve">For instance, male students with low Australian Tertiary Admission Ranks (ATARs) undertaking VET courses often get better wage outcomes than students with the same ATARs pursuing university bachelor’s degrees </w:t>
      </w:r>
      <w:r w:rsidRPr="00E52CDF">
        <w:rPr>
          <w:szCs w:val="24"/>
        </w:rPr>
        <w:t>(Norton, Cherastidtham and Mackey 2019)</w:t>
      </w:r>
    </w:p>
    <w:p w14:paraId="19E6F7B5" w14:textId="77777777" w:rsidR="00ED5F8E" w:rsidRDefault="00ED5F8E" w:rsidP="005928D1">
      <w:pPr>
        <w:pStyle w:val="ListBullet"/>
      </w:pPr>
      <w:r>
        <w:t>students whose best career path commences in VET and then continue in the higher education system.</w:t>
      </w:r>
    </w:p>
    <w:p w14:paraId="4CB991D3" w14:textId="77777777" w:rsidR="00ED5F8E" w:rsidRDefault="00ED5F8E" w:rsidP="005928D1">
      <w:pPr>
        <w:pStyle w:val="BodyText"/>
      </w:pPr>
      <w:r>
        <w:t xml:space="preserve">Apart from the efficiency arguments for </w:t>
      </w:r>
      <w:r w:rsidRPr="007856D3">
        <w:rPr>
          <w:iCs/>
        </w:rPr>
        <w:t>some</w:t>
      </w:r>
      <w:r>
        <w:t xml:space="preserve"> degree of parity in the treatment of the two sectors, there are equity arguments for treating higher education and VET on a more similar footing. While there are some exceptions, most VET students have lower lifetime earnings than higher education graduates (figure 3.2), so transfers that favour the latter over the former may be inequitable even after taking account of progressive tax rates — again a matter for political judgment.</w:t>
      </w:r>
      <w:r w:rsidRPr="00131CCE">
        <w:t xml:space="preserve"> </w:t>
      </w:r>
    </w:p>
    <w:p w14:paraId="061C38E7" w14:textId="77777777" w:rsidR="00ED5F8E" w:rsidRDefault="00ED5F8E" w:rsidP="005928D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ED5F8E" w14:paraId="69DB247C" w14:textId="77777777" w:rsidTr="005928D1">
        <w:trPr>
          <w:tblHeader/>
        </w:trPr>
        <w:tc>
          <w:tcPr>
            <w:tcW w:w="5000" w:type="pct"/>
            <w:tcBorders>
              <w:top w:val="single" w:sz="6" w:space="0" w:color="78A22F"/>
              <w:left w:val="nil"/>
              <w:bottom w:val="nil"/>
              <w:right w:val="nil"/>
            </w:tcBorders>
            <w:shd w:val="clear" w:color="auto" w:fill="F2F2F2"/>
          </w:tcPr>
          <w:p w14:paraId="03BFA2F4" w14:textId="1854AED1" w:rsidR="00ED5F8E" w:rsidRDefault="00ED5F8E" w:rsidP="005928D1">
            <w:pPr>
              <w:pStyle w:val="BoxTitle"/>
            </w:pPr>
            <w:r>
              <w:rPr>
                <w:b w:val="0"/>
              </w:rPr>
              <w:t>Box 3.</w:t>
            </w:r>
            <w:r>
              <w:rPr>
                <w:b w:val="0"/>
                <w:noProof/>
              </w:rPr>
              <w:t>2</w:t>
            </w:r>
            <w:r>
              <w:tab/>
              <w:t xml:space="preserve">Becoming a nurse: To register or to enrol … </w:t>
            </w:r>
          </w:p>
        </w:tc>
      </w:tr>
      <w:tr w:rsidR="00ED5F8E" w14:paraId="762B264D" w14:textId="77777777" w:rsidTr="005928D1">
        <w:tc>
          <w:tcPr>
            <w:tcW w:w="5000" w:type="pct"/>
            <w:tcBorders>
              <w:top w:val="nil"/>
              <w:left w:val="nil"/>
              <w:bottom w:val="nil"/>
              <w:right w:val="nil"/>
            </w:tcBorders>
            <w:shd w:val="clear" w:color="auto" w:fill="F2F2F2"/>
          </w:tcPr>
          <w:p w14:paraId="17138B95" w14:textId="77777777" w:rsidR="00ED5F8E" w:rsidRDefault="00ED5F8E" w:rsidP="005928D1">
            <w:pPr>
              <w:pStyle w:val="Box"/>
              <w:rPr>
                <w:lang w:eastAsia="en-US"/>
              </w:rPr>
            </w:pPr>
            <w:r>
              <w:rPr>
                <w:lang w:eastAsia="en-US"/>
              </w:rPr>
              <w:t>Prospective nurses need to decide whether to pursue a career as a registered nurse (RN) or an enrolled nurse (EN). Each entails different duties, licensing conditions and qualifications, which are provided by different institutions.</w:t>
            </w:r>
          </w:p>
          <w:p w14:paraId="63DE8122" w14:textId="77777777" w:rsidR="00ED5F8E" w:rsidRDefault="00ED5F8E" w:rsidP="005928D1">
            <w:pPr>
              <w:pStyle w:val="Box"/>
              <w:rPr>
                <w:rFonts w:cstheme="minorBidi"/>
                <w:lang w:eastAsia="en-US"/>
              </w:rPr>
            </w:pPr>
            <w:r>
              <w:rPr>
                <w:color w:val="000000"/>
                <w:lang w:eastAsia="en-US"/>
              </w:rPr>
              <w:t>A RN is more highly paid, works independently and in teams, is accountable and responsible for their actions and can delegate to ENs and other healthcare workers. An EN is supervised by a RN, either directly or indirectly, to provide nursing care but performs relatively less complex procedures. Both are governed by separate Standards for Practice as dictated by the Nursing and Midwifery Board (NMBA) and local policies and procedures.</w:t>
            </w:r>
          </w:p>
          <w:p w14:paraId="6A0CE36B" w14:textId="77777777" w:rsidR="00ED5F8E" w:rsidRDefault="00ED5F8E" w:rsidP="005928D1">
            <w:pPr>
              <w:pStyle w:val="Box"/>
              <w:rPr>
                <w:rFonts w:cstheme="minorBidi"/>
                <w:lang w:eastAsia="en-US"/>
              </w:rPr>
            </w:pPr>
            <w:r>
              <w:rPr>
                <w:color w:val="000000"/>
                <w:lang w:eastAsia="en-US"/>
              </w:rPr>
              <w:t>A RN must complete a minimum three</w:t>
            </w:r>
            <w:r>
              <w:rPr>
                <w:color w:val="000000"/>
                <w:lang w:eastAsia="en-US"/>
              </w:rPr>
              <w:noBreakHyphen/>
              <w:t>year bachelor’s degree approved by the NMBA to be registered with the NMBA. An EN has to complete a Certificate IV or a Diploma from a RTO, that is also separately NMBA</w:t>
            </w:r>
            <w:r>
              <w:rPr>
                <w:color w:val="000000"/>
                <w:lang w:eastAsia="en-US"/>
              </w:rPr>
              <w:noBreakHyphen/>
              <w:t>approved, and then register with the NMBA to practice. Registration for both RNs and ENs incurs a fee, which varies depending on the type of registration sought (there are five). There are also mandatory standards relating to continuing professional development, professional indemnity insurance arrangements and recency of practice.</w:t>
            </w:r>
          </w:p>
          <w:p w14:paraId="0B7D798F" w14:textId="77777777" w:rsidR="00ED5F8E" w:rsidRDefault="00ED5F8E" w:rsidP="005928D1">
            <w:pPr>
              <w:pStyle w:val="Box"/>
              <w:rPr>
                <w:rFonts w:cstheme="minorBidi"/>
                <w:lang w:eastAsia="en-US"/>
              </w:rPr>
            </w:pPr>
            <w:r>
              <w:rPr>
                <w:color w:val="000000"/>
                <w:lang w:eastAsia="en-US"/>
              </w:rPr>
              <w:t>A RN student, because they attend a university, has access to a Commonwealth</w:t>
            </w:r>
            <w:r>
              <w:rPr>
                <w:color w:val="000000"/>
                <w:lang w:eastAsia="en-US"/>
              </w:rPr>
              <w:noBreakHyphen/>
              <w:t>funded university place with no upfront fees and a no</w:t>
            </w:r>
            <w:r>
              <w:rPr>
                <w:color w:val="000000"/>
                <w:lang w:eastAsia="en-US"/>
              </w:rPr>
              <w:noBreakHyphen/>
              <w:t xml:space="preserve">fee income contingent HECS loan. </w:t>
            </w:r>
          </w:p>
          <w:p w14:paraId="67AD15D3" w14:textId="77777777" w:rsidR="00ED5F8E" w:rsidRPr="00FE7E48" w:rsidRDefault="00ED5F8E" w:rsidP="005928D1">
            <w:pPr>
              <w:pStyle w:val="Box"/>
              <w:rPr>
                <w:rFonts w:cstheme="minorBidi"/>
                <w:lang w:eastAsia="en-US"/>
              </w:rPr>
            </w:pPr>
            <w:r>
              <w:rPr>
                <w:color w:val="000000"/>
                <w:lang w:eastAsia="en-US"/>
              </w:rPr>
              <w:t xml:space="preserve">An EN, because they need to attend a VET institution, </w:t>
            </w:r>
            <w:r>
              <w:rPr>
                <w:i/>
                <w:iCs/>
                <w:color w:val="000000"/>
                <w:lang w:eastAsia="en-US"/>
              </w:rPr>
              <w:t xml:space="preserve">potentially </w:t>
            </w:r>
            <w:r>
              <w:rPr>
                <w:color w:val="000000"/>
                <w:lang w:eastAsia="en-US"/>
              </w:rPr>
              <w:t>has access to a fully subsidised course. If the course is not fully subsidised, but the student is studying a Diploma, they may have access to an income contingent loan. The difference between course fees and the applicable loan cap will determine whether the student faces upfront costs (appendix E). If the student is undertaking a Certificate IV, they would not have access to an income contingent loan.</w:t>
            </w:r>
          </w:p>
        </w:tc>
      </w:tr>
      <w:tr w:rsidR="00ED5F8E" w14:paraId="1388522F" w14:textId="77777777" w:rsidTr="005928D1">
        <w:tc>
          <w:tcPr>
            <w:tcW w:w="5000" w:type="pct"/>
            <w:tcBorders>
              <w:top w:val="nil"/>
              <w:left w:val="nil"/>
              <w:bottom w:val="nil"/>
              <w:right w:val="nil"/>
            </w:tcBorders>
            <w:shd w:val="clear" w:color="auto" w:fill="F2F2F2"/>
          </w:tcPr>
          <w:p w14:paraId="70695254" w14:textId="793264BF" w:rsidR="00ED5F8E" w:rsidRDefault="00ED5F8E" w:rsidP="005928D1">
            <w:pPr>
              <w:pStyle w:val="BoxSource"/>
            </w:pPr>
            <w:r>
              <w:rPr>
                <w:i/>
              </w:rPr>
              <w:t>Sources</w:t>
            </w:r>
            <w:r w:rsidRPr="00167F06">
              <w:t>:</w:t>
            </w:r>
            <w:r>
              <w:t xml:space="preserve"> Queensland Health</w:t>
            </w:r>
            <w:r w:rsidRPr="00167F06">
              <w:t xml:space="preserve"> </w:t>
            </w:r>
            <w:r w:rsidRPr="008F0BF7">
              <w:rPr>
                <w:rFonts w:cs="Arial"/>
              </w:rPr>
              <w:t>(2019)</w:t>
            </w:r>
            <w:r>
              <w:t xml:space="preserve">, NSW Health </w:t>
            </w:r>
            <w:r w:rsidRPr="00530CF7">
              <w:rPr>
                <w:rFonts w:cs="Arial"/>
              </w:rPr>
              <w:t>(2020)</w:t>
            </w:r>
            <w:r>
              <w:t xml:space="preserve"> and NMBA</w:t>
            </w:r>
            <w:r w:rsidRPr="00167F06">
              <w:t xml:space="preserve"> </w:t>
            </w:r>
            <w:r w:rsidRPr="00863F92">
              <w:rPr>
                <w:rFonts w:cs="Arial"/>
              </w:rPr>
              <w:t>(2020)</w:t>
            </w:r>
            <w:r>
              <w:t>.</w:t>
            </w:r>
          </w:p>
        </w:tc>
      </w:tr>
      <w:tr w:rsidR="00ED5F8E" w14:paraId="0B3EF66E" w14:textId="77777777" w:rsidTr="00062D17">
        <w:tc>
          <w:tcPr>
            <w:tcW w:w="5000" w:type="pct"/>
            <w:tcBorders>
              <w:top w:val="nil"/>
              <w:left w:val="nil"/>
              <w:bottom w:val="single" w:sz="6" w:space="0" w:color="78A22F"/>
              <w:right w:val="nil"/>
            </w:tcBorders>
            <w:shd w:val="clear" w:color="auto" w:fill="F2F2F2"/>
          </w:tcPr>
          <w:p w14:paraId="6FC59DAD" w14:textId="77777777" w:rsidR="00ED5F8E" w:rsidRDefault="00ED5F8E" w:rsidP="005928D1">
            <w:pPr>
              <w:pStyle w:val="Box"/>
              <w:spacing w:before="0" w:line="120" w:lineRule="exact"/>
            </w:pPr>
          </w:p>
        </w:tc>
      </w:tr>
      <w:tr w:rsidR="00ED5F8E" w:rsidRPr="000863A5" w14:paraId="21FE6789" w14:textId="77777777" w:rsidTr="00062D17">
        <w:tc>
          <w:tcPr>
            <w:tcW w:w="5000" w:type="pct"/>
            <w:tcBorders>
              <w:top w:val="single" w:sz="6" w:space="0" w:color="78A22F"/>
              <w:left w:val="nil"/>
              <w:bottom w:val="nil"/>
              <w:right w:val="nil"/>
            </w:tcBorders>
          </w:tcPr>
          <w:p w14:paraId="098081C0" w14:textId="38E8652F" w:rsidR="00ED5F8E" w:rsidRPr="00626D32" w:rsidRDefault="00ED5F8E" w:rsidP="005928D1">
            <w:pPr>
              <w:pStyle w:val="BoxSpaceBelow"/>
            </w:pPr>
          </w:p>
        </w:tc>
      </w:tr>
    </w:tbl>
    <w:p w14:paraId="37D6C2DE" w14:textId="77777777" w:rsidR="00ED5F8E" w:rsidRDefault="00ED5F8E" w:rsidP="005928D1">
      <w:pPr>
        <w:pStyle w:val="BodyText"/>
      </w:pPr>
    </w:p>
    <w:p w14:paraId="44FE9F28" w14:textId="7F83D81C" w:rsidR="00ED5F8E" w:rsidRDefault="00ED5F8E" w:rsidP="005928D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ED5F8E" w14:paraId="46D6C03D" w14:textId="77777777" w:rsidTr="005928D1">
        <w:trPr>
          <w:tblHeader/>
        </w:trPr>
        <w:tc>
          <w:tcPr>
            <w:tcW w:w="5000" w:type="pct"/>
            <w:tcBorders>
              <w:top w:val="single" w:sz="6" w:space="0" w:color="78A22F"/>
              <w:left w:val="nil"/>
              <w:bottom w:val="nil"/>
              <w:right w:val="nil"/>
            </w:tcBorders>
            <w:shd w:val="clear" w:color="auto" w:fill="auto"/>
          </w:tcPr>
          <w:p w14:paraId="772C9992" w14:textId="558F22DE" w:rsidR="00ED5F8E" w:rsidRDefault="00ED5F8E" w:rsidP="005928D1">
            <w:pPr>
              <w:pStyle w:val="FigureTitle"/>
            </w:pPr>
            <w:r w:rsidRPr="00784A05">
              <w:rPr>
                <w:b w:val="0"/>
              </w:rPr>
              <w:t xml:space="preserve">Figure </w:t>
            </w:r>
            <w:r>
              <w:rPr>
                <w:b w:val="0"/>
              </w:rPr>
              <w:t>3.</w:t>
            </w:r>
            <w:r>
              <w:rPr>
                <w:b w:val="0"/>
                <w:noProof/>
              </w:rPr>
              <w:t>2</w:t>
            </w:r>
            <w:r>
              <w:tab/>
              <w:t>People with higher education qualifications earn more</w:t>
            </w:r>
          </w:p>
          <w:p w14:paraId="050C604B" w14:textId="39D17651" w:rsidR="00ED5F8E" w:rsidRPr="00176D3F" w:rsidRDefault="00ED5F8E" w:rsidP="00C73391">
            <w:pPr>
              <w:pStyle w:val="Subtitle"/>
            </w:pPr>
            <w:r>
              <w:t>Education wage premium, 2001</w:t>
            </w:r>
            <w:r w:rsidR="00C73391">
              <w:t>–</w:t>
            </w:r>
            <w:r>
              <w:t>2018</w:t>
            </w:r>
            <w:r w:rsidRPr="00062D17">
              <w:rPr>
                <w:rStyle w:val="NoteLabel"/>
                <w:position w:val="10"/>
              </w:rPr>
              <w:t>a</w:t>
            </w:r>
          </w:p>
        </w:tc>
      </w:tr>
      <w:tr w:rsidR="00ED5F8E" w14:paraId="7D160F8D" w14:textId="77777777" w:rsidTr="005928D1">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ED5F8E" w:rsidRPr="00B1465D" w14:paraId="1F1B032F" w14:textId="77777777" w:rsidTr="005928D1">
              <w:trPr>
                <w:tblHeader/>
                <w:jc w:val="center"/>
              </w:trPr>
              <w:tc>
                <w:tcPr>
                  <w:tcW w:w="5000" w:type="pct"/>
                  <w:tcBorders>
                    <w:top w:val="nil"/>
                    <w:bottom w:val="nil"/>
                  </w:tcBorders>
                </w:tcPr>
                <w:p w14:paraId="3799B755" w14:textId="77777777" w:rsidR="00ED5F8E" w:rsidRPr="00B1465D" w:rsidRDefault="00ED5F8E" w:rsidP="005928D1">
                  <w:pPr>
                    <w:pStyle w:val="Figure"/>
                    <w:spacing w:before="60" w:after="60"/>
                    <w:rPr>
                      <w:rFonts w:ascii="Arial" w:hAnsi="Arial" w:cs="Arial"/>
                      <w:sz w:val="18"/>
                      <w:szCs w:val="18"/>
                    </w:rPr>
                  </w:pPr>
                  <w:r w:rsidRPr="002C7145">
                    <w:rPr>
                      <w:rFonts w:ascii="Arial" w:hAnsi="Arial" w:cs="Arial"/>
                      <w:noProof/>
                      <w:sz w:val="18"/>
                      <w:szCs w:val="18"/>
                    </w:rPr>
                    <w:drawing>
                      <wp:inline distT="0" distB="0" distL="0" distR="0" wp14:anchorId="6DC34AC2" wp14:editId="3ECE4E77">
                        <wp:extent cx="5399405" cy="2879090"/>
                        <wp:effectExtent l="0" t="0" r="0" b="0"/>
                        <wp:docPr id="31" name="Picture 31" descr="Between 2001 and 2018 graduate degree holders earned a consistently higher wage premium than undergraduate and vocational degree holders when compared to those who had only completed high school. In 2018, graduate degree holders earned around 35 per cent more, bachelor degree holders earned around 25 per cent more and vocational degree holders earned around 7 per cent more respectively than those who had only completed high school." title="Figure 3.2 - People with higher education qualifications earn m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399405" cy="2879090"/>
                                </a:xfrm>
                                <a:prstGeom prst="rect">
                                  <a:avLst/>
                                </a:prstGeom>
                                <a:noFill/>
                                <a:ln>
                                  <a:noFill/>
                                </a:ln>
                              </pic:spPr>
                            </pic:pic>
                          </a:graphicData>
                        </a:graphic>
                      </wp:inline>
                    </w:drawing>
                  </w:r>
                </w:p>
              </w:tc>
            </w:tr>
          </w:tbl>
          <w:p w14:paraId="6A55EA9A" w14:textId="77777777" w:rsidR="00ED5F8E" w:rsidRDefault="00ED5F8E" w:rsidP="005928D1">
            <w:pPr>
              <w:pStyle w:val="Figure"/>
            </w:pPr>
          </w:p>
        </w:tc>
      </w:tr>
      <w:tr w:rsidR="00ED5F8E" w:rsidRPr="00176D3F" w14:paraId="36AB987B" w14:textId="77777777" w:rsidTr="005928D1">
        <w:tc>
          <w:tcPr>
            <w:tcW w:w="5000" w:type="pct"/>
            <w:tcBorders>
              <w:top w:val="nil"/>
              <w:left w:val="nil"/>
              <w:bottom w:val="nil"/>
              <w:right w:val="nil"/>
            </w:tcBorders>
            <w:shd w:val="clear" w:color="auto" w:fill="auto"/>
          </w:tcPr>
          <w:p w14:paraId="525F8CDB" w14:textId="77777777" w:rsidR="00ED5F8E" w:rsidRPr="00D70794" w:rsidRDefault="00ED5F8E" w:rsidP="005928D1">
            <w:pPr>
              <w:pStyle w:val="Source"/>
              <w:rPr>
                <w:iCs/>
              </w:rPr>
            </w:pPr>
            <w:r w:rsidRPr="00D70794">
              <w:rPr>
                <w:rStyle w:val="NoteLabel"/>
              </w:rPr>
              <w:t>a</w:t>
            </w:r>
            <w:r w:rsidRPr="00D70794">
              <w:rPr>
                <w:iCs/>
              </w:rPr>
              <w:t xml:space="preserve"> Relative to people holding a qualification year 12 and below</w:t>
            </w:r>
            <w:r>
              <w:rPr>
                <w:iCs/>
              </w:rPr>
              <w:t>.</w:t>
            </w:r>
          </w:p>
        </w:tc>
      </w:tr>
      <w:tr w:rsidR="00ED5F8E" w:rsidRPr="00176D3F" w14:paraId="1F487909" w14:textId="77777777" w:rsidTr="005928D1">
        <w:tc>
          <w:tcPr>
            <w:tcW w:w="5000" w:type="pct"/>
            <w:tcBorders>
              <w:top w:val="nil"/>
              <w:left w:val="nil"/>
              <w:bottom w:val="nil"/>
              <w:right w:val="nil"/>
            </w:tcBorders>
            <w:shd w:val="clear" w:color="auto" w:fill="auto"/>
          </w:tcPr>
          <w:p w14:paraId="7005883D" w14:textId="6E6B1E8C" w:rsidR="00ED5F8E" w:rsidRPr="00176D3F" w:rsidRDefault="00ED5F8E" w:rsidP="005928D1">
            <w:pPr>
              <w:pStyle w:val="Source"/>
            </w:pPr>
            <w:r>
              <w:rPr>
                <w:i/>
              </w:rPr>
              <w:t>S</w:t>
            </w:r>
            <w:r w:rsidRPr="00784A05">
              <w:rPr>
                <w:i/>
              </w:rPr>
              <w:t>ource</w:t>
            </w:r>
            <w:r w:rsidRPr="00176D3F">
              <w:t xml:space="preserve">: </w:t>
            </w:r>
            <w:r>
              <w:t xml:space="preserve">Data provided by the RBA and based on Heath </w:t>
            </w:r>
            <w:r w:rsidRPr="0058706C">
              <w:rPr>
                <w:rFonts w:cs="Arial"/>
              </w:rPr>
              <w:t>(2020)</w:t>
            </w:r>
            <w:r>
              <w:t>.</w:t>
            </w:r>
          </w:p>
        </w:tc>
      </w:tr>
      <w:tr w:rsidR="00ED5F8E" w14:paraId="5CDA92F9" w14:textId="77777777" w:rsidTr="005928D1">
        <w:tc>
          <w:tcPr>
            <w:tcW w:w="5000" w:type="pct"/>
            <w:tcBorders>
              <w:top w:val="nil"/>
              <w:left w:val="nil"/>
              <w:bottom w:val="single" w:sz="6" w:space="0" w:color="78A22F"/>
              <w:right w:val="nil"/>
            </w:tcBorders>
            <w:shd w:val="clear" w:color="auto" w:fill="auto"/>
          </w:tcPr>
          <w:p w14:paraId="3A57FEE6" w14:textId="77777777" w:rsidR="00ED5F8E" w:rsidRDefault="00ED5F8E" w:rsidP="005928D1">
            <w:pPr>
              <w:pStyle w:val="Figurespace"/>
            </w:pPr>
          </w:p>
        </w:tc>
      </w:tr>
      <w:tr w:rsidR="00ED5F8E" w:rsidRPr="000863A5" w14:paraId="225B94A1" w14:textId="77777777" w:rsidTr="005928D1">
        <w:tc>
          <w:tcPr>
            <w:tcW w:w="5000" w:type="pct"/>
            <w:tcBorders>
              <w:top w:val="single" w:sz="6" w:space="0" w:color="78A22F"/>
              <w:left w:val="nil"/>
              <w:bottom w:val="nil"/>
              <w:right w:val="nil"/>
            </w:tcBorders>
          </w:tcPr>
          <w:p w14:paraId="484536FE" w14:textId="0006A8E1" w:rsidR="00ED5F8E" w:rsidRPr="00626D32" w:rsidRDefault="00ED5F8E" w:rsidP="005928D1">
            <w:pPr>
              <w:pStyle w:val="BoxSpaceBelow"/>
            </w:pPr>
          </w:p>
        </w:tc>
      </w:tr>
    </w:tbl>
    <w:p w14:paraId="2E619C9C" w14:textId="79A51343" w:rsidR="00ED5F8E" w:rsidRDefault="00ED5F8E" w:rsidP="005928D1">
      <w:pPr>
        <w:pStyle w:val="BodyText"/>
      </w:pPr>
      <w:r>
        <w:t xml:space="preserve">Given the public benefits and aims of the VET and higher education system differ, subsidy rates do not need to be identical in the two sectors for all occupations and fields. In any case, </w:t>
      </w:r>
      <w:r w:rsidRPr="00F202D8">
        <w:t xml:space="preserve">the subsidy rate by field </w:t>
      </w:r>
      <w:r>
        <w:t xml:space="preserve">in the higher education sector </w:t>
      </w:r>
      <w:r w:rsidRPr="00F202D8">
        <w:t>has no obvious link to the private rate of return,</w:t>
      </w:r>
      <w:r>
        <w:t xml:space="preserve"> and purportedly reflects a study in the 1980s and ‘history and political compromise’ </w:t>
      </w:r>
      <w:r w:rsidRPr="003A13C2">
        <w:rPr>
          <w:szCs w:val="24"/>
        </w:rPr>
        <w:t>(Norton and Cherastidtham 2018, p. 61)</w:t>
      </w:r>
      <w:r w:rsidRPr="00F202D8">
        <w:t>.</w:t>
      </w:r>
      <w:r>
        <w:t xml:space="preserve"> Subsidies just have to be sufficiently aligned to avoid significant distortions in student’s training choices between the two sectors.</w:t>
      </w:r>
    </w:p>
    <w:p w14:paraId="71C1E862" w14:textId="1E187367" w:rsidR="00ED5F8E" w:rsidRDefault="00ED5F8E" w:rsidP="005928D1">
      <w:pPr>
        <w:pStyle w:val="BodyText"/>
      </w:pPr>
      <w:r>
        <w:t>There is a large number of different VET subsidies across the same courses between jurisdictions, as noted by the Joyce Review, this study (chapter 4). Equally, there are many different government contributions to VET within jurisdictions (box 4.2 in chapter 4). Subsidies have waxed and waned as State and Territory skill priorities have changed and given sometimes major policy shifts (as in VET FEE</w:t>
      </w:r>
      <w:r>
        <w:noBreakHyphen/>
        <w:t xml:space="preserve">HELP and the introduction and then tightening of entitlements schemes). </w:t>
      </w:r>
    </w:p>
    <w:p w14:paraId="36FCDE08" w14:textId="5D53AAD3" w:rsidR="00ED5F8E" w:rsidRDefault="00ED5F8E" w:rsidP="005928D1">
      <w:pPr>
        <w:pStyle w:val="BodyText"/>
      </w:pPr>
      <w:r>
        <w:t xml:space="preserve">In contrast, there are no differences in government contributions for any given field in higher education across jurisdictions, and there are altogether only eight Commonwealth contribution levels and three student contribution amounts at the national level </w:t>
      </w:r>
      <w:r w:rsidRPr="00CB588A">
        <w:rPr>
          <w:szCs w:val="24"/>
        </w:rPr>
        <w:t>(Norton and Cherastidtham 2018, p. 62)</w:t>
      </w:r>
      <w:r>
        <w:t>. Subsidies have changed little over time.</w:t>
      </w:r>
    </w:p>
    <w:p w14:paraId="1DDE9813" w14:textId="34C11EB9" w:rsidR="00ED5F8E" w:rsidRDefault="00ED5F8E" w:rsidP="005928D1">
      <w:pPr>
        <w:pStyle w:val="BodyText"/>
      </w:pPr>
      <w:r>
        <w:t xml:space="preserve">The ratio of the Commonwealth contribution to the total funding amount is centred around 65 per cent for most higher education fields, but is about 15 per cent for the popular law, business and economics fields </w:t>
      </w:r>
      <w:r w:rsidRPr="00CB588A">
        <w:rPr>
          <w:szCs w:val="24"/>
        </w:rPr>
        <w:t>(Norton and Cherastidtham 2018, p. 62)</w:t>
      </w:r>
      <w:r>
        <w:t>. In VET, subsidy rates often exceed 65 per cent and go up to 100 per cent (chapter 4).</w:t>
      </w:r>
    </w:p>
    <w:p w14:paraId="7F7CC918" w14:textId="1A897936" w:rsidR="00ED5F8E" w:rsidRPr="004E3B94" w:rsidRDefault="00ED5F8E" w:rsidP="005928D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ED5F8E" w14:paraId="18796939" w14:textId="77777777" w:rsidTr="005928D1">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713BA6C3" w14:textId="3007F52C" w:rsidR="00ED5F8E" w:rsidRPr="00CE4C64" w:rsidRDefault="00ED5F8E" w:rsidP="005928D1">
            <w:pPr>
              <w:pStyle w:val="FindingTitle"/>
              <w:spacing w:before="120"/>
              <w:rPr>
                <w:noProof/>
              </w:rPr>
            </w:pPr>
            <w:r>
              <w:t>Interim Finding 3.</w:t>
            </w:r>
            <w:r>
              <w:rPr>
                <w:noProof/>
              </w:rPr>
              <w:t>2 — aligned treatment of Vet and higher education</w:t>
            </w:r>
          </w:p>
        </w:tc>
      </w:tr>
      <w:tr w:rsidR="00ED5F8E" w:rsidRPr="00750BE2" w14:paraId="61C03001" w14:textId="77777777" w:rsidTr="005928D1">
        <w:trPr>
          <w:cantSplit/>
        </w:trPr>
        <w:tc>
          <w:tcPr>
            <w:tcW w:w="5000" w:type="pct"/>
            <w:tcBorders>
              <w:top w:val="nil"/>
              <w:left w:val="nil"/>
              <w:bottom w:val="nil"/>
              <w:right w:val="nil"/>
            </w:tcBorders>
            <w:shd w:val="clear" w:color="auto" w:fill="F2F2F2"/>
            <w:tcMar>
              <w:left w:w="170" w:type="dxa"/>
              <w:right w:w="170" w:type="dxa"/>
            </w:tcMar>
          </w:tcPr>
          <w:p w14:paraId="04C67638" w14:textId="77777777" w:rsidR="00ED5F8E" w:rsidRDefault="00ED5F8E" w:rsidP="005928D1">
            <w:pPr>
              <w:pStyle w:val="Finding"/>
              <w:keepNext/>
            </w:pPr>
            <w:r>
              <w:t xml:space="preserve">The use of subsidies in the university system provides a robust efficiency and equity rationale for subsidies in the VET system. </w:t>
            </w:r>
          </w:p>
          <w:p w14:paraId="4CB1F2E6" w14:textId="55BEE750" w:rsidR="00ED5F8E" w:rsidRDefault="00ED5F8E" w:rsidP="005928D1">
            <w:pPr>
              <w:pStyle w:val="Finding"/>
              <w:keepNext/>
            </w:pPr>
            <w:r>
              <w:t>However, given the public benefits and aims of the VET and higher education system</w:t>
            </w:r>
            <w:r w:rsidR="00192A9F">
              <w:t>s</w:t>
            </w:r>
            <w:r>
              <w:t xml:space="preserve"> differ, subsidy rates do not need to be identical in the two sectors for all occupations and fields. </w:t>
            </w:r>
          </w:p>
        </w:tc>
      </w:tr>
      <w:tr w:rsidR="00ED5F8E" w14:paraId="5128E0CB" w14:textId="77777777" w:rsidTr="005928D1">
        <w:trPr>
          <w:cantSplit/>
        </w:trPr>
        <w:tc>
          <w:tcPr>
            <w:tcW w:w="5000" w:type="pct"/>
            <w:tcBorders>
              <w:top w:val="nil"/>
              <w:left w:val="nil"/>
              <w:bottom w:val="single" w:sz="6" w:space="0" w:color="78A22F"/>
              <w:right w:val="nil"/>
            </w:tcBorders>
            <w:shd w:val="clear" w:color="auto" w:fill="F2F2F2"/>
            <w:tcMar>
              <w:left w:w="170" w:type="dxa"/>
              <w:right w:w="170" w:type="dxa"/>
            </w:tcMar>
          </w:tcPr>
          <w:p w14:paraId="24FE7706" w14:textId="77777777" w:rsidR="00ED5F8E" w:rsidRDefault="00ED5F8E" w:rsidP="005928D1">
            <w:pPr>
              <w:pStyle w:val="Space"/>
              <w:keepLines/>
            </w:pPr>
          </w:p>
        </w:tc>
      </w:tr>
      <w:tr w:rsidR="00ED5F8E" w:rsidRPr="000863A5" w14:paraId="6DCA8F11" w14:textId="77777777" w:rsidTr="005928D1">
        <w:trPr>
          <w:cantSplit/>
        </w:trPr>
        <w:tc>
          <w:tcPr>
            <w:tcW w:w="5000" w:type="pct"/>
            <w:tcBorders>
              <w:top w:val="single" w:sz="6" w:space="0" w:color="78A22F"/>
              <w:left w:val="nil"/>
              <w:bottom w:val="nil"/>
              <w:right w:val="nil"/>
            </w:tcBorders>
            <w:tcMar>
              <w:left w:w="170" w:type="dxa"/>
              <w:right w:w="170" w:type="dxa"/>
            </w:tcMar>
          </w:tcPr>
          <w:p w14:paraId="2844ADC1" w14:textId="26FBCC4F" w:rsidR="00ED5F8E" w:rsidRPr="00626D32" w:rsidRDefault="00ED5F8E" w:rsidP="005928D1">
            <w:pPr>
              <w:pStyle w:val="BoxSpaceBelow"/>
              <w:keepLines/>
            </w:pPr>
          </w:p>
        </w:tc>
      </w:tr>
      <w:bookmarkEnd w:id="60"/>
    </w:tbl>
    <w:p w14:paraId="0EDF63BC" w14:textId="77777777" w:rsidR="00ED5F8E" w:rsidRDefault="00ED5F8E" w:rsidP="005928D1">
      <w:pPr>
        <w:pStyle w:val="BodyText"/>
      </w:pPr>
    </w:p>
    <w:p w14:paraId="2B01CDC8" w14:textId="77777777" w:rsidR="00ED5F8E" w:rsidRDefault="00ED5F8E" w:rsidP="00ED5F8E">
      <w:pPr>
        <w:sectPr w:rsidR="00ED5F8E" w:rsidSect="00ED5F8E">
          <w:headerReference w:type="even" r:id="rId84"/>
          <w:headerReference w:type="default" r:id="rId85"/>
          <w:footerReference w:type="even" r:id="rId86"/>
          <w:footerReference w:type="default" r:id="rId87"/>
          <w:type w:val="oddPage"/>
          <w:pgSz w:w="11907" w:h="16840" w:code="9"/>
          <w:pgMar w:top="1985" w:right="1304" w:bottom="1247" w:left="1814" w:header="1701" w:footer="397" w:gutter="0"/>
          <w:pgNumType w:chapSep="period"/>
          <w:cols w:space="720"/>
          <w:docGrid w:linePitch="326"/>
        </w:sectPr>
      </w:pPr>
    </w:p>
    <w:p w14:paraId="7F404B1E" w14:textId="77777777" w:rsidR="00ED5F8E" w:rsidRDefault="00ED5F8E" w:rsidP="005928D1">
      <w:pPr>
        <w:pStyle w:val="Heading1"/>
        <w:spacing w:before="0"/>
      </w:pPr>
      <w:bookmarkStart w:id="67" w:name="_Toc41645031"/>
      <w:r>
        <w:lastRenderedPageBreak/>
        <w:t>4</w:t>
      </w:r>
      <w:r>
        <w:tab/>
        <w:t>Mechanics of VET course funding</w:t>
      </w:r>
      <w:bookmarkEnd w:id="67"/>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ED5F8E" w14:paraId="5E6D8535" w14:textId="77777777" w:rsidTr="005928D1">
        <w:trPr>
          <w:tblHeader/>
        </w:trPr>
        <w:tc>
          <w:tcPr>
            <w:tcW w:w="5000" w:type="pct"/>
            <w:tcBorders>
              <w:top w:val="single" w:sz="6" w:space="0" w:color="78A22F"/>
              <w:left w:val="nil"/>
              <w:bottom w:val="nil"/>
              <w:right w:val="nil"/>
            </w:tcBorders>
            <w:shd w:val="clear" w:color="auto" w:fill="F2F2F2"/>
          </w:tcPr>
          <w:p w14:paraId="608EB974" w14:textId="77777777" w:rsidR="00ED5F8E" w:rsidRPr="00D77A14" w:rsidRDefault="00ED5F8E" w:rsidP="005928D1">
            <w:pPr>
              <w:pStyle w:val="BoxTitle"/>
              <w:rPr>
                <w:highlight w:val="darkMagenta"/>
              </w:rPr>
            </w:pPr>
            <w:r w:rsidRPr="00523E9E">
              <w:t>Key points</w:t>
            </w:r>
          </w:p>
        </w:tc>
      </w:tr>
      <w:tr w:rsidR="00ED5F8E" w14:paraId="3C399EE6" w14:textId="77777777" w:rsidTr="005928D1">
        <w:tc>
          <w:tcPr>
            <w:tcW w:w="5000" w:type="pct"/>
            <w:tcBorders>
              <w:top w:val="nil"/>
              <w:left w:val="nil"/>
              <w:bottom w:val="nil"/>
              <w:right w:val="nil"/>
            </w:tcBorders>
            <w:shd w:val="clear" w:color="auto" w:fill="F2F2F2"/>
          </w:tcPr>
          <w:p w14:paraId="2A9C3BF0" w14:textId="77777777" w:rsidR="00ED5F8E" w:rsidRDefault="00ED5F8E" w:rsidP="005928D1">
            <w:pPr>
              <w:pStyle w:val="KeyPointsListBullet"/>
              <w:spacing w:after="160"/>
            </w:pPr>
            <w:r>
              <w:t>States and Territories use course subsidies primarily to meet skill needs and increase participation in training, particularly by students facing disadvantage. States and Territories use similar approaches to setting and managing subsidies.</w:t>
            </w:r>
          </w:p>
          <w:p w14:paraId="46B43F6D" w14:textId="77777777" w:rsidR="00ED5F8E" w:rsidRDefault="00ED5F8E" w:rsidP="005928D1">
            <w:pPr>
              <w:pStyle w:val="KeyPointsListBullet2"/>
            </w:pPr>
            <w:r>
              <w:t>All jurisdictions use skill lists to decide which courses to subsidise, estimate course costs and set subsidy rates, and manage course subsidies through contracts with Registered Training Organisations.</w:t>
            </w:r>
          </w:p>
          <w:p w14:paraId="0BF21F41" w14:textId="5D8DB689" w:rsidR="00ED5F8E" w:rsidRDefault="00ED5F8E" w:rsidP="005928D1">
            <w:pPr>
              <w:pStyle w:val="KeyPointsListBullet2"/>
            </w:pPr>
            <w:r>
              <w:t>Most jurisdictions set</w:t>
            </w:r>
            <w:r w:rsidRPr="0084474F">
              <w:t xml:space="preserve"> higher </w:t>
            </w:r>
            <w:r>
              <w:t xml:space="preserve">subsidy rates for </w:t>
            </w:r>
            <w:r w:rsidRPr="0084474F">
              <w:t xml:space="preserve">lower level qualifications </w:t>
            </w:r>
            <w:r>
              <w:t>—</w:t>
            </w:r>
            <w:r w:rsidRPr="0084474F">
              <w:t xml:space="preserve"> reflecting </w:t>
            </w:r>
            <w:r>
              <w:t xml:space="preserve">State and Territory </w:t>
            </w:r>
            <w:r w:rsidR="008F221D">
              <w:t>g</w:t>
            </w:r>
            <w:r>
              <w:t>overnments’ views that they have</w:t>
            </w:r>
            <w:r w:rsidRPr="0084474F">
              <w:t xml:space="preserve"> relatively higher expected public benefit</w:t>
            </w:r>
            <w:r>
              <w:t>s</w:t>
            </w:r>
            <w:r w:rsidRPr="0084474F">
              <w:t>. Apprenticeships are also prioritised.</w:t>
            </w:r>
          </w:p>
          <w:p w14:paraId="62A5AE3E" w14:textId="77777777" w:rsidR="00ED5F8E" w:rsidRDefault="00ED5F8E" w:rsidP="005928D1">
            <w:pPr>
              <w:pStyle w:val="KeyPointsListBullet"/>
              <w:spacing w:after="160"/>
            </w:pPr>
            <w:r>
              <w:t>However, there is significant variation in policy priorities and the approaches used to determine which courses receive subsidies. Consequently, the number of courses subsidised, the value of subsidies and student fees vary widely across States and Territories.</w:t>
            </w:r>
          </w:p>
          <w:p w14:paraId="5698AA76" w14:textId="77777777" w:rsidR="00ED5F8E" w:rsidRDefault="00ED5F8E" w:rsidP="005928D1">
            <w:pPr>
              <w:pStyle w:val="KeyPointsListBullet"/>
              <w:spacing w:after="160"/>
            </w:pPr>
            <w:r>
              <w:t>Differences in subsidy settings include how course costs are calculated, the range of subsidy rates, loadings for delivery to higher cost students and concessional fees for students facing disadvantage.</w:t>
            </w:r>
          </w:p>
          <w:p w14:paraId="39D0483C" w14:textId="77777777" w:rsidR="00ED5F8E" w:rsidRDefault="00ED5F8E" w:rsidP="005928D1">
            <w:pPr>
              <w:pStyle w:val="KeyPointsListBullet"/>
              <w:spacing w:after="160"/>
            </w:pPr>
            <w:r>
              <w:t>There is a general lack of transparency on subsidy settings and the rationales for subsidies. There is also a lack of transparency on course costs faced by students.</w:t>
            </w:r>
          </w:p>
          <w:p w14:paraId="066FF7B3" w14:textId="77777777" w:rsidR="00ED5F8E" w:rsidRDefault="00ED5F8E" w:rsidP="005928D1">
            <w:pPr>
              <w:pStyle w:val="KeyPointsListBullet"/>
              <w:spacing w:after="160"/>
            </w:pPr>
            <w:r>
              <w:t>Lack of transparency affects the capacity of students, employers, training providers and governments to make informed decisions on investment in training.</w:t>
            </w:r>
          </w:p>
          <w:p w14:paraId="107E2F99" w14:textId="77777777" w:rsidR="00ED5F8E" w:rsidRDefault="00ED5F8E" w:rsidP="005928D1">
            <w:pPr>
              <w:pStyle w:val="KeyPointsListBullet"/>
              <w:spacing w:after="160"/>
            </w:pPr>
            <w:r>
              <w:t>Although the Commission was not able to assess the effectiveness of each jurisdiction’s approach to subsidy setting and management, our analysis revealed some issues.</w:t>
            </w:r>
          </w:p>
          <w:p w14:paraId="53F4C271" w14:textId="77777777" w:rsidR="00ED5F8E" w:rsidRDefault="00ED5F8E" w:rsidP="005928D1">
            <w:pPr>
              <w:pStyle w:val="KeyPointsListBullet2"/>
            </w:pPr>
            <w:r>
              <w:t>Data used to estimate course costs (which inform subsidy rates) are dated in most States and Territories and are not a sound basis for setting subsidies.</w:t>
            </w:r>
          </w:p>
          <w:p w14:paraId="6FD45C4A" w14:textId="77777777" w:rsidR="00ED5F8E" w:rsidRDefault="00ED5F8E" w:rsidP="005928D1">
            <w:pPr>
              <w:pStyle w:val="KeyPointsListBullet2"/>
            </w:pPr>
            <w:r>
              <w:t>The complexity of subsidy arrangements in some jurisdictions is likely to be inefficient.</w:t>
            </w:r>
          </w:p>
          <w:p w14:paraId="40E56AA9" w14:textId="77777777" w:rsidR="00ED5F8E" w:rsidRPr="00062D17" w:rsidRDefault="00ED5F8E" w:rsidP="005928D1">
            <w:pPr>
              <w:pStyle w:val="KeyPointsListBullet2"/>
              <w:rPr>
                <w:spacing w:val="2"/>
              </w:rPr>
            </w:pPr>
            <w:r w:rsidRPr="00062D17">
              <w:rPr>
                <w:spacing w:val="2"/>
              </w:rPr>
              <w:t>Fixing student fees can stifle competition, inhibit allocative efficiency, and reduce incentives to improve the quality of training. There are more direct instruments than price regulation to address issues of quality management, information asymmetries and budget control.</w:t>
            </w:r>
          </w:p>
        </w:tc>
      </w:tr>
      <w:tr w:rsidR="00ED5F8E" w14:paraId="374C42D2" w14:textId="77777777" w:rsidTr="005928D1">
        <w:tc>
          <w:tcPr>
            <w:tcW w:w="5000" w:type="pct"/>
            <w:tcBorders>
              <w:top w:val="nil"/>
              <w:left w:val="nil"/>
              <w:bottom w:val="single" w:sz="6" w:space="0" w:color="78A22F"/>
              <w:right w:val="nil"/>
            </w:tcBorders>
            <w:shd w:val="clear" w:color="auto" w:fill="F2F2F2"/>
          </w:tcPr>
          <w:p w14:paraId="0991BEAA" w14:textId="77777777" w:rsidR="00ED5F8E" w:rsidRDefault="00ED5F8E" w:rsidP="005928D1">
            <w:pPr>
              <w:pStyle w:val="Box"/>
              <w:spacing w:before="0" w:line="120" w:lineRule="exact"/>
            </w:pPr>
          </w:p>
        </w:tc>
      </w:tr>
      <w:tr w:rsidR="00ED5F8E" w:rsidRPr="000863A5" w14:paraId="01761C3F" w14:textId="77777777" w:rsidTr="005928D1">
        <w:tc>
          <w:tcPr>
            <w:tcW w:w="5000" w:type="pct"/>
            <w:tcBorders>
              <w:top w:val="single" w:sz="6" w:space="0" w:color="78A22F"/>
              <w:left w:val="nil"/>
              <w:bottom w:val="nil"/>
              <w:right w:val="nil"/>
            </w:tcBorders>
          </w:tcPr>
          <w:p w14:paraId="03AC3B93" w14:textId="77777777" w:rsidR="00ED5F8E" w:rsidRPr="00626D32" w:rsidRDefault="00ED5F8E" w:rsidP="005928D1">
            <w:pPr>
              <w:pStyle w:val="BoxSpaceBelow"/>
            </w:pPr>
          </w:p>
        </w:tc>
      </w:tr>
    </w:tbl>
    <w:p w14:paraId="2B2645F3" w14:textId="77777777" w:rsidR="00ED5F8E" w:rsidRDefault="00ED5F8E" w:rsidP="005928D1">
      <w:pPr>
        <w:pStyle w:val="BodyText"/>
      </w:pPr>
      <w:r>
        <w:t>This chapter analyses vocational education and training (VET) course funding and pricing in each State and Territory. It assesses the different approaches used by governments to set course subsidies and student fees in the government</w:t>
      </w:r>
      <w:r>
        <w:noBreakHyphen/>
        <w:t xml:space="preserve">funded segment of the VET market. </w:t>
      </w:r>
      <w:r w:rsidRPr="002D0B6E">
        <w:t>Commission estimates based on available data suggest, in aggregate, about 4</w:t>
      </w:r>
      <w:r>
        <w:t>6 </w:t>
      </w:r>
      <w:r w:rsidRPr="002D0B6E">
        <w:t>per</w:t>
      </w:r>
      <w:r>
        <w:t> </w:t>
      </w:r>
      <w:r w:rsidRPr="002D0B6E">
        <w:t xml:space="preserve">cent of VET funding </w:t>
      </w:r>
      <w:r>
        <w:t>(</w:t>
      </w:r>
      <w:r w:rsidRPr="002D0B6E">
        <w:t>$2.8 billion) was spent on course subsidies in 2018</w:t>
      </w:r>
      <w:r>
        <w:t>.</w:t>
      </w:r>
    </w:p>
    <w:p w14:paraId="7656436E" w14:textId="6314712A" w:rsidR="00ED5F8E" w:rsidRDefault="00ED5F8E" w:rsidP="005928D1">
      <w:pPr>
        <w:pStyle w:val="BodyText"/>
      </w:pPr>
      <w:r>
        <w:lastRenderedPageBreak/>
        <w:t>While governments use similar methods to identify priority courses, set subsidy rates and regulate registered training organisations (RTOs) to deliver subsidised training, detailed information can be lacking on each of these steps. Each government also has its own policy priorities that shape decisions. There is better information on how student fees are set but it is difficult to analyse the impact of fees on student choices, the quality and efficiency of training, and the functioning of the VET market.</w:t>
      </w:r>
    </w:p>
    <w:p w14:paraId="2246395E" w14:textId="45D503A2" w:rsidR="00A45FAB" w:rsidRDefault="00A45FAB" w:rsidP="005928D1">
      <w:pPr>
        <w:pStyle w:val="BodyText"/>
      </w:pPr>
      <w:r>
        <w:t>There is a plethora of VET programs and policies</w:t>
      </w:r>
      <w:r w:rsidR="00035F58">
        <w:t>. The Commission has faced difficulties obtaining the information required to undertake a comprehensive analysis of course subsidy settings in each State and Territory. Reflecting this, the analysis in this chapter focuses mainly on subsidy settings for non</w:t>
      </w:r>
      <w:r w:rsidR="00035F58">
        <w:noBreakHyphen/>
        <w:t xml:space="preserve">apprenticeship courses. </w:t>
      </w:r>
    </w:p>
    <w:p w14:paraId="6665DB97" w14:textId="77777777" w:rsidR="00ED5F8E" w:rsidRDefault="00ED5F8E" w:rsidP="005928D1">
      <w:pPr>
        <w:pStyle w:val="BodyText"/>
      </w:pPr>
      <w:r>
        <w:t>The Commission is seeking more information to complete its analysis. In particular, the Commission would welcome information on how the approaches used by States and Territories work in practice to meet governments’ economic and social policy goals.</w:t>
      </w:r>
    </w:p>
    <w:p w14:paraId="6CA6256A" w14:textId="147F85AF" w:rsidR="00ED5F8E" w:rsidRDefault="00ED5F8E" w:rsidP="005928D1">
      <w:pPr>
        <w:pStyle w:val="Heading2"/>
      </w:pPr>
      <w:bookmarkStart w:id="68" w:name="_Toc41645032"/>
      <w:r>
        <w:t>4.</w:t>
      </w:r>
      <w:r>
        <w:rPr>
          <w:noProof/>
        </w:rPr>
        <w:t>1</w:t>
      </w:r>
      <w:r>
        <w:tab/>
        <w:t>The approach to subsidising VET courses</w:t>
      </w:r>
      <w:bookmarkEnd w:id="68"/>
    </w:p>
    <w:p w14:paraId="3CF6537C" w14:textId="77777777" w:rsidR="00ED5F8E" w:rsidRDefault="00ED5F8E" w:rsidP="005928D1">
      <w:pPr>
        <w:pStyle w:val="BodyText"/>
      </w:pPr>
      <w:r>
        <w:t>Subsidies for courses are primarily intended to encourage the take up of training in priority occupations (based on skill lists) or by students facing disadvantage. Subsidies are paid to RTOs to allow them to deliver training with lower fees for students, including for courses that may not be viable without the subsidy (box 4.1).</w:t>
      </w:r>
    </w:p>
    <w:p w14:paraId="50ED9F2D" w14:textId="77777777" w:rsidR="00ED5F8E" w:rsidRDefault="00ED5F8E" w:rsidP="005928D1">
      <w:pPr>
        <w:pStyle w:val="BodyText"/>
      </w:pPr>
      <w:r>
        <w:t>There are three key steps involved in funding and pricing VET courses.</w:t>
      </w:r>
    </w:p>
    <w:p w14:paraId="4700671A" w14:textId="77777777" w:rsidR="00ED5F8E" w:rsidRPr="000D3AD4" w:rsidRDefault="00ED5F8E" w:rsidP="00580860">
      <w:pPr>
        <w:pStyle w:val="ListNumber"/>
        <w:numPr>
          <w:ilvl w:val="0"/>
          <w:numId w:val="38"/>
        </w:numPr>
      </w:pPr>
      <w:r w:rsidRPr="00580860">
        <w:rPr>
          <w:i/>
        </w:rPr>
        <w:t xml:space="preserve">Determining which </w:t>
      </w:r>
      <w:r w:rsidRPr="00580860">
        <w:rPr>
          <w:i/>
          <w:iCs/>
        </w:rPr>
        <w:t>courses</w:t>
      </w:r>
      <w:r w:rsidRPr="006C2AB9" w:rsidDel="003B6F6A">
        <w:t xml:space="preserve"> </w:t>
      </w:r>
      <w:r>
        <w:t xml:space="preserve">to </w:t>
      </w:r>
      <w:r w:rsidRPr="00580860" w:rsidDel="003B6F6A">
        <w:rPr>
          <w:i/>
        </w:rPr>
        <w:t>subsidis</w:t>
      </w:r>
      <w:r w:rsidRPr="00580860">
        <w:rPr>
          <w:i/>
        </w:rPr>
        <w:t>e</w:t>
      </w:r>
      <w:r w:rsidRPr="00006994">
        <w:t xml:space="preserve">. All governments create </w:t>
      </w:r>
      <w:r>
        <w:t xml:space="preserve">lists </w:t>
      </w:r>
      <w:r w:rsidRPr="00006994">
        <w:t xml:space="preserve">of courses eligible for </w:t>
      </w:r>
      <w:r>
        <w:t xml:space="preserve">a </w:t>
      </w:r>
      <w:r w:rsidRPr="00006994">
        <w:t>subsidy</w:t>
      </w:r>
      <w:r>
        <w:t xml:space="preserve"> (</w:t>
      </w:r>
      <w:r w:rsidRPr="00006994">
        <w:t>skill lists</w:t>
      </w:r>
      <w:r>
        <w:t>)</w:t>
      </w:r>
      <w:r w:rsidRPr="00006994">
        <w:t>. While governments have various reasons for placing courses on their skill lists, the main reason is training workers for industries considered to be facing skills shortages and/or with ‘growth potential’ (</w:t>
      </w:r>
      <w:r>
        <w:t>a</w:t>
      </w:r>
      <w:r w:rsidRPr="00006994">
        <w:t>ppendix</w:t>
      </w:r>
      <w:r>
        <w:t> </w:t>
      </w:r>
      <w:r w:rsidRPr="00006994">
        <w:t>D). Priority is often given to courses deemed to offer higher economic or social returns (apprentices in the first case, lower</w:t>
      </w:r>
      <w:r>
        <w:noBreakHyphen/>
      </w:r>
      <w:r w:rsidRPr="00006994">
        <w:t>level A</w:t>
      </w:r>
      <w:r>
        <w:t xml:space="preserve">ustralian </w:t>
      </w:r>
      <w:r w:rsidRPr="00006994">
        <w:t>Q</w:t>
      </w:r>
      <w:r>
        <w:t xml:space="preserve">ualification </w:t>
      </w:r>
      <w:r w:rsidRPr="00006994">
        <w:t>F</w:t>
      </w:r>
      <w:r>
        <w:t>ramework</w:t>
      </w:r>
      <w:r w:rsidRPr="00006994">
        <w:t xml:space="preserve"> </w:t>
      </w:r>
      <w:r>
        <w:t>(AQF) courses</w:t>
      </w:r>
      <w:r w:rsidRPr="00006994">
        <w:t xml:space="preserve"> in the second case). A related goal is promoting participation in training by students </w:t>
      </w:r>
      <w:r>
        <w:t xml:space="preserve">facing disadvantage </w:t>
      </w:r>
      <w:r w:rsidRPr="00006994">
        <w:t>(</w:t>
      </w:r>
      <w:r>
        <w:t>for example,</w:t>
      </w:r>
      <w:r w:rsidRPr="00006994">
        <w:t xml:space="preserve"> people living outside metropolitan areas, unemployed people, people with disabilities and </w:t>
      </w:r>
      <w:r>
        <w:t>Aboriginal</w:t>
      </w:r>
      <w:r w:rsidRPr="00006994">
        <w:t xml:space="preserve"> </w:t>
      </w:r>
      <w:r>
        <w:t>and Torres Strait Islanders</w:t>
      </w:r>
      <w:r w:rsidRPr="00006994">
        <w:t>).</w:t>
      </w:r>
      <w:r w:rsidRPr="00B842D1">
        <w:rPr>
          <w:rStyle w:val="FootnoteReference"/>
        </w:rPr>
        <w:footnoteReference w:id="23"/>
      </w:r>
    </w:p>
    <w:p w14:paraId="75801D8B" w14:textId="6DE30886" w:rsidR="00ED5F8E" w:rsidRDefault="00ED5F8E" w:rsidP="005928D1">
      <w:pPr>
        <w:pStyle w:val="ListNumber"/>
      </w:pPr>
      <w:r w:rsidRPr="00E81C43">
        <w:rPr>
          <w:i/>
        </w:rPr>
        <w:t>Setting course subsidies</w:t>
      </w:r>
      <w:r w:rsidRPr="00BF0320">
        <w:t xml:space="preserve">. Subsidy rates vary according to the priority attached to </w:t>
      </w:r>
      <w:r>
        <w:t>each</w:t>
      </w:r>
      <w:r w:rsidRPr="00BF0320">
        <w:t xml:space="preserve"> course. For example, apprentices are eligible for higher course subsidy rates than non</w:t>
      </w:r>
      <w:r>
        <w:noBreakHyphen/>
      </w:r>
      <w:r w:rsidRPr="00BF0320">
        <w:t>apprentice students undertaking the same course, as are students studying foundational courses (leading to Certificates</w:t>
      </w:r>
      <w:r>
        <w:t> </w:t>
      </w:r>
      <w:r w:rsidRPr="00BF0320">
        <w:t xml:space="preserve">I and II) compared </w:t>
      </w:r>
      <w:r w:rsidR="00D8624E">
        <w:t>to</w:t>
      </w:r>
      <w:r w:rsidRPr="00BF0320">
        <w:t xml:space="preserve"> students completing </w:t>
      </w:r>
      <w:r w:rsidR="00F87424">
        <w:t>D</w:t>
      </w:r>
      <w:r w:rsidRPr="00BF0320">
        <w:t>iplomas. For students</w:t>
      </w:r>
      <w:r>
        <w:t xml:space="preserve"> facing disadvantage</w:t>
      </w:r>
      <w:r w:rsidRPr="00BF0320">
        <w:t xml:space="preserve">, higher subsidies are usually provided through loadings </w:t>
      </w:r>
      <w:r>
        <w:t>paid to RTOs (reflecting that these students are higher</w:t>
      </w:r>
      <w:r>
        <w:noBreakHyphen/>
        <w:t xml:space="preserve">cost learners) </w:t>
      </w:r>
      <w:r w:rsidRPr="00BF0320">
        <w:t>and concessions</w:t>
      </w:r>
      <w:r>
        <w:t xml:space="preserve"> for eligible students (to increase their participation)</w:t>
      </w:r>
      <w:r w:rsidRPr="00BF0320">
        <w:t>.</w:t>
      </w:r>
    </w:p>
    <w:p w14:paraId="4EFA5A2D" w14:textId="77777777" w:rsidR="00ED5F8E" w:rsidRDefault="00ED5F8E" w:rsidP="005928D1">
      <w:pPr>
        <w:pStyle w:val="ListNumber"/>
      </w:pPr>
      <w:r w:rsidRPr="00B75947">
        <w:rPr>
          <w:i/>
          <w:iCs/>
        </w:rPr>
        <w:lastRenderedPageBreak/>
        <w:t>Managing course subsidies</w:t>
      </w:r>
      <w:r w:rsidRPr="003944E6">
        <w:t>.</w:t>
      </w:r>
      <w:r w:rsidRPr="00993E8F">
        <w:t xml:space="preserve"> </w:t>
      </w:r>
      <w:r>
        <w:t xml:space="preserve">Government contracts with RTOs dictate how fees for subsidised training are set, a minimum standard for quality of services, </w:t>
      </w:r>
      <w:r w:rsidRPr="00993E8F">
        <w:t>and eligibility requirements</w:t>
      </w:r>
      <w:r>
        <w:t xml:space="preserve"> for the subsidised services</w:t>
      </w:r>
      <w:r w:rsidRPr="00993E8F">
        <w:t>.</w:t>
      </w:r>
    </w:p>
    <w:p w14:paraId="756253C6" w14:textId="77777777" w:rsidR="00ED5F8E" w:rsidRDefault="00ED5F8E" w:rsidP="005928D1">
      <w:pPr>
        <w:pStyle w:val="BodyText"/>
      </w:pPr>
      <w:r>
        <w:t>States and Territories’ approaches to each of these steps are discussed in sections 4.2 (prioritising subsidies), 4.3 (setting subsidies) and 4.4 (managing subsidies).</w:t>
      </w:r>
    </w:p>
    <w:p w14:paraId="5834D48E" w14:textId="77777777" w:rsidR="00ED5F8E" w:rsidRDefault="00ED5F8E">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ED5F8E" w14:paraId="76CC083B" w14:textId="77777777" w:rsidTr="005928D1">
        <w:trPr>
          <w:tblHeader/>
        </w:trPr>
        <w:tc>
          <w:tcPr>
            <w:tcW w:w="5000" w:type="pct"/>
            <w:tcBorders>
              <w:top w:val="single" w:sz="6" w:space="0" w:color="78A22F"/>
              <w:left w:val="nil"/>
              <w:bottom w:val="nil"/>
              <w:right w:val="nil"/>
            </w:tcBorders>
            <w:shd w:val="clear" w:color="auto" w:fill="F2F2F2"/>
          </w:tcPr>
          <w:p w14:paraId="7DCB2EB6" w14:textId="293E03CA" w:rsidR="00ED5F8E" w:rsidRDefault="00ED5F8E">
            <w:pPr>
              <w:pStyle w:val="BoxTitle"/>
            </w:pPr>
            <w:r>
              <w:rPr>
                <w:b w:val="0"/>
              </w:rPr>
              <w:t>Box 4.</w:t>
            </w:r>
            <w:r>
              <w:rPr>
                <w:b w:val="0"/>
                <w:noProof/>
              </w:rPr>
              <w:t>1</w:t>
            </w:r>
            <w:r>
              <w:tab/>
              <w:t>Pricing government</w:t>
            </w:r>
            <w:r>
              <w:noBreakHyphen/>
              <w:t>funded VET courses — key concepts</w:t>
            </w:r>
          </w:p>
        </w:tc>
      </w:tr>
      <w:tr w:rsidR="00ED5F8E" w14:paraId="2E7284E4" w14:textId="77777777" w:rsidTr="005928D1">
        <w:tc>
          <w:tcPr>
            <w:tcW w:w="5000" w:type="pct"/>
            <w:tcBorders>
              <w:top w:val="nil"/>
              <w:left w:val="nil"/>
              <w:bottom w:val="nil"/>
              <w:right w:val="nil"/>
            </w:tcBorders>
            <w:shd w:val="clear" w:color="auto" w:fill="F2F2F2"/>
          </w:tcPr>
          <w:p w14:paraId="0C64B30D" w14:textId="77777777" w:rsidR="00ED5F8E" w:rsidRDefault="00ED5F8E" w:rsidP="005928D1">
            <w:pPr>
              <w:pStyle w:val="Box"/>
            </w:pPr>
            <w:r>
              <w:t>The ‘price’ of a course is the amount that a registered training organisation (RTO) charges to provide training services.</w:t>
            </w:r>
          </w:p>
          <w:p w14:paraId="0E35B7B1" w14:textId="77777777" w:rsidR="00ED5F8E" w:rsidRDefault="00ED5F8E" w:rsidP="005928D1">
            <w:pPr>
              <w:pStyle w:val="Box"/>
            </w:pPr>
            <w:r>
              <w:t>For government funded courses, the price paid to RTOs has two parts: a subsidy (paid by the government) and a student fee (paid by the student or an employer).</w:t>
            </w:r>
          </w:p>
          <w:p w14:paraId="2567199D" w14:textId="0BF04005" w:rsidR="00ED5F8E" w:rsidRDefault="00ED5F8E" w:rsidP="00AB15F8">
            <w:pPr>
              <w:pStyle w:val="Box"/>
            </w:pPr>
            <w:r>
              <w:t>The subsidy includes a base amount for each student trained and, in some cases, a loading — which is an additional subsidy to reflect the higher cost of training in regional and remote areas or to students facing disadvantages. Students facing disadvantage receive a concession in the form of a discounted student fee.</w:t>
            </w:r>
          </w:p>
          <w:tbl>
            <w:tblPr>
              <w:tblW w:w="5000" w:type="pct"/>
              <w:tblCellMar>
                <w:left w:w="142" w:type="dxa"/>
                <w:right w:w="142" w:type="dxa"/>
              </w:tblCellMar>
              <w:tblLook w:val="0000" w:firstRow="0" w:lastRow="0" w:firstColumn="0" w:lastColumn="0" w:noHBand="0" w:noVBand="0"/>
              <w:tblDescription w:val="Table used for design layout."/>
            </w:tblPr>
            <w:tblGrid>
              <w:gridCol w:w="8505"/>
            </w:tblGrid>
            <w:tr w:rsidR="00ED5F8E" w14:paraId="1AA557CC" w14:textId="77777777" w:rsidTr="005928D1">
              <w:tc>
                <w:tcPr>
                  <w:tcW w:w="5000" w:type="pct"/>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ED5F8E" w:rsidRPr="00B1465D" w14:paraId="7AAC01FE" w14:textId="77777777" w:rsidTr="005928D1">
                    <w:trPr>
                      <w:tblHeader/>
                      <w:jc w:val="center"/>
                    </w:trPr>
                    <w:tc>
                      <w:tcPr>
                        <w:tcW w:w="5000" w:type="pct"/>
                        <w:tcBorders>
                          <w:top w:val="nil"/>
                          <w:bottom w:val="nil"/>
                        </w:tcBorders>
                      </w:tcPr>
                      <w:p w14:paraId="7F4E51FB" w14:textId="5C3B96E0" w:rsidR="00ED5F8E" w:rsidRPr="00B1465D" w:rsidRDefault="00222EDD" w:rsidP="005928D1">
                        <w:pPr>
                          <w:pStyle w:val="Figure"/>
                          <w:spacing w:before="60" w:after="60"/>
                          <w:rPr>
                            <w:rFonts w:ascii="Arial" w:hAnsi="Arial" w:cs="Arial"/>
                            <w:sz w:val="18"/>
                            <w:szCs w:val="18"/>
                          </w:rPr>
                        </w:pPr>
                        <w:r w:rsidRPr="00222EDD">
                          <w:rPr>
                            <w:rFonts w:ascii="Arial" w:hAnsi="Arial" w:cs="Arial"/>
                            <w:noProof/>
                            <w:sz w:val="18"/>
                            <w:szCs w:val="18"/>
                          </w:rPr>
                          <w:drawing>
                            <wp:inline distT="0" distB="0" distL="0" distR="0" wp14:anchorId="0BC5E410" wp14:editId="5700D405">
                              <wp:extent cx="5334000" cy="2260600"/>
                              <wp:effectExtent l="0" t="0" r="0" b="6350"/>
                              <wp:docPr id="109" name="Picture 109" descr="This figure visually depicts the definitions in this box for price, subsidy, loading, concession and student fee for a standard student and a student with disadvantage. " title="Box 4.1 - Pricing government funded VET courses — key concep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1"/>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334000" cy="2260600"/>
                                      </a:xfrm>
                                      <a:prstGeom prst="rect">
                                        <a:avLst/>
                                      </a:prstGeom>
                                      <a:noFill/>
                                      <a:ln>
                                        <a:noFill/>
                                      </a:ln>
                                    </pic:spPr>
                                  </pic:pic>
                                </a:graphicData>
                              </a:graphic>
                            </wp:inline>
                          </w:drawing>
                        </w:r>
                      </w:p>
                    </w:tc>
                  </w:tr>
                </w:tbl>
                <w:p w14:paraId="33D55832" w14:textId="77777777" w:rsidR="00ED5F8E" w:rsidRDefault="00ED5F8E" w:rsidP="005928D1">
                  <w:pPr>
                    <w:pStyle w:val="Figure"/>
                  </w:pPr>
                </w:p>
              </w:tc>
            </w:tr>
            <w:tr w:rsidR="00ED5F8E" w14:paraId="500B1F4A" w14:textId="77777777" w:rsidTr="005928D1">
              <w:tc>
                <w:tcPr>
                  <w:tcW w:w="5000" w:type="pct"/>
                  <w:shd w:val="clear" w:color="auto" w:fill="auto"/>
                </w:tcPr>
                <w:p w14:paraId="5425FA96" w14:textId="77777777" w:rsidR="00ED5F8E" w:rsidRDefault="00ED5F8E" w:rsidP="005928D1">
                  <w:pPr>
                    <w:pStyle w:val="Figurespace"/>
                  </w:pPr>
                </w:p>
              </w:tc>
            </w:tr>
          </w:tbl>
          <w:p w14:paraId="55BC28B5" w14:textId="77777777" w:rsidR="00ED5F8E" w:rsidRDefault="00ED5F8E" w:rsidP="005928D1">
            <w:pPr>
              <w:pStyle w:val="Box"/>
            </w:pPr>
          </w:p>
        </w:tc>
      </w:tr>
      <w:tr w:rsidR="00ED5F8E" w14:paraId="73EBB867" w14:textId="77777777" w:rsidTr="005928D1">
        <w:tc>
          <w:tcPr>
            <w:tcW w:w="5000" w:type="pct"/>
            <w:tcBorders>
              <w:top w:val="nil"/>
              <w:left w:val="nil"/>
              <w:bottom w:val="single" w:sz="6" w:space="0" w:color="78A22F"/>
              <w:right w:val="nil"/>
            </w:tcBorders>
            <w:shd w:val="clear" w:color="auto" w:fill="F2F2F2"/>
          </w:tcPr>
          <w:p w14:paraId="7A60F032" w14:textId="77777777" w:rsidR="00ED5F8E" w:rsidRDefault="00ED5F8E">
            <w:pPr>
              <w:pStyle w:val="Box"/>
              <w:spacing w:before="0" w:line="120" w:lineRule="exact"/>
            </w:pPr>
          </w:p>
        </w:tc>
      </w:tr>
      <w:tr w:rsidR="00ED5F8E" w:rsidRPr="000863A5" w14:paraId="009C27FA" w14:textId="77777777" w:rsidTr="005928D1">
        <w:tc>
          <w:tcPr>
            <w:tcW w:w="5000" w:type="pct"/>
            <w:tcBorders>
              <w:top w:val="single" w:sz="6" w:space="0" w:color="78A22F"/>
              <w:left w:val="nil"/>
              <w:bottom w:val="nil"/>
              <w:right w:val="nil"/>
            </w:tcBorders>
          </w:tcPr>
          <w:p w14:paraId="350E4C91" w14:textId="77777777" w:rsidR="00ED5F8E" w:rsidRPr="00626D32" w:rsidRDefault="00ED5F8E" w:rsidP="005928D1">
            <w:pPr>
              <w:pStyle w:val="BoxSpaceBelow"/>
            </w:pPr>
          </w:p>
        </w:tc>
      </w:tr>
    </w:tbl>
    <w:p w14:paraId="01B6585F" w14:textId="412BC6D5" w:rsidR="00ED5F8E" w:rsidRDefault="00ED5F8E" w:rsidP="005928D1">
      <w:pPr>
        <w:pStyle w:val="Heading2"/>
      </w:pPr>
      <w:bookmarkStart w:id="69" w:name="_Toc41645033"/>
      <w:r>
        <w:t>4.</w:t>
      </w:r>
      <w:r>
        <w:rPr>
          <w:noProof/>
        </w:rPr>
        <w:t>2</w:t>
      </w:r>
      <w:r>
        <w:tab/>
        <w:t>Determining which courses to subsidise</w:t>
      </w:r>
      <w:bookmarkEnd w:id="69"/>
      <w:r>
        <w:t xml:space="preserve"> </w:t>
      </w:r>
    </w:p>
    <w:p w14:paraId="4B68F0FB" w14:textId="77777777" w:rsidR="00ED5F8E" w:rsidRDefault="00ED5F8E" w:rsidP="005928D1">
      <w:pPr>
        <w:pStyle w:val="BodyText"/>
      </w:pPr>
      <w:r>
        <w:t>This section discusses (based on limited publicly available information) how jurisdictions define their VET policy priorities and raises some potential inconsistencies between jurisdiction’s priorities and their stated objectives. The mechanics of translating policy priorities into course subsidy rates, loadings and concessions (that is, the allocation of funding to priorities) is discussed in section 4.3.</w:t>
      </w:r>
    </w:p>
    <w:p w14:paraId="13F1A291" w14:textId="77777777" w:rsidR="00ED5F8E" w:rsidRDefault="00ED5F8E" w:rsidP="005928D1">
      <w:pPr>
        <w:pStyle w:val="BodyText"/>
      </w:pPr>
      <w:r>
        <w:t>Common priorities for course subsidies amongst all jurisdictions are, at a high level, alleviating industry skills shortages (by including relevant courses on skill lists) and meeting social policy objectives while managing a sustainable</w:t>
      </w:r>
      <w:r w:rsidDel="00E6598D">
        <w:t xml:space="preserve"> </w:t>
      </w:r>
      <w:r>
        <w:t>budget position.</w:t>
      </w:r>
    </w:p>
    <w:p w14:paraId="37F64395" w14:textId="77777777" w:rsidR="00ED5F8E" w:rsidRDefault="00ED5F8E" w:rsidP="005928D1">
      <w:pPr>
        <w:pStyle w:val="BodyText"/>
      </w:pPr>
      <w:r>
        <w:lastRenderedPageBreak/>
        <w:t xml:space="preserve">To achieve their policy objectives, each jurisdiction sets </w:t>
      </w:r>
      <w:r w:rsidRPr="001C7D45">
        <w:t>priorities</w:t>
      </w:r>
      <w:r w:rsidRPr="0094644E">
        <w:t xml:space="preserve"> </w:t>
      </w:r>
      <w:r>
        <w:t>for course subsidies based on a combination of quantitative</w:t>
      </w:r>
      <w:r w:rsidDel="000A24FD">
        <w:t xml:space="preserve"> </w:t>
      </w:r>
      <w:r>
        <w:t>and qualitative assessments (discussed below</w:t>
      </w:r>
      <w:r w:rsidDel="0042571B">
        <w:t>)</w:t>
      </w:r>
      <w:r>
        <w:t xml:space="preserve">, and policy judgements about fairness and equity (for example, public and private returns to investment in skills). Although similar </w:t>
      </w:r>
      <w:r w:rsidDel="00314204">
        <w:t xml:space="preserve">in </w:t>
      </w:r>
      <w:r>
        <w:t>their overarching approach, the calibration of parameters used to set subsidies varies across jurisdictions. In addition, economic structures and conditions vary by jurisdiction, as do governments’ social policy objectives and their respective budget positions (appendix D).</w:t>
      </w:r>
    </w:p>
    <w:p w14:paraId="7D8B79BA" w14:textId="369E4566" w:rsidR="00ED5F8E" w:rsidRDefault="00ED5F8E" w:rsidP="005928D1">
      <w:pPr>
        <w:pStyle w:val="BodyText"/>
      </w:pPr>
      <w:r>
        <w:t xml:space="preserve">When constructing skill lists, almost all jurisdictions rely on some form of quantitative labour market analysis, supplemented with industry consultation, qualitative labour market testing and judgement. Quantitative analysis typically involves modelling a set of predictive indicators for industry skill needs; mapping industries and occupations to VET </w:t>
      </w:r>
      <w:r w:rsidR="0028153F">
        <w:t>courses</w:t>
      </w:r>
      <w:r>
        <w:t>; and linking training and employment outcomes in the labour market.</w:t>
      </w:r>
    </w:p>
    <w:p w14:paraId="6AC9C32A" w14:textId="77777777" w:rsidR="00ED5F8E" w:rsidRDefault="00ED5F8E" w:rsidP="005928D1">
      <w:pPr>
        <w:pStyle w:val="BodyText"/>
      </w:pPr>
      <w:r>
        <w:t>Using labour demand models to forecast demand for training is methodologically challenging (chapter 3). More generally, assessing the effectiveness or accuracy of skill lists in the context of deciding which courses to subsidise, is equally challenging. The Commission is not aware of any such analysis.</w:t>
      </w:r>
    </w:p>
    <w:p w14:paraId="5950FFFE" w14:textId="3D8E90EB" w:rsidR="00ED5F8E" w:rsidRDefault="00ED5F8E" w:rsidP="005928D1">
      <w:pPr>
        <w:pStyle w:val="BodyText"/>
      </w:pPr>
      <w:r>
        <w:t>With jurisdictions using different approaches to identify their priorities, and with labour market needs (and budget constraints) varying from jurisdiction to jurisdiction, the number of subsidised courses varies significantly (table 4.1). For example, at the beginning of 2020 the ACT subsidised just 41</w:t>
      </w:r>
      <w:r w:rsidR="00E256AF">
        <w:t xml:space="preserve"> non</w:t>
      </w:r>
      <w:r w:rsidR="00E256AF">
        <w:noBreakHyphen/>
        <w:t>apprenticeship</w:t>
      </w:r>
      <w:r>
        <w:t xml:space="preserve"> courses compared </w:t>
      </w:r>
      <w:r w:rsidR="00FB7C72">
        <w:t>to</w:t>
      </w:r>
      <w:r>
        <w:t xml:space="preserve"> more than </w:t>
      </w:r>
      <w:r w:rsidR="006866B8">
        <w:t>8</w:t>
      </w:r>
      <w:r w:rsidR="00652CE1">
        <w:t>00</w:t>
      </w:r>
      <w:r>
        <w:t xml:space="preserve"> in New South Wales.</w:t>
      </w:r>
      <w:r>
        <w:rPr>
          <w:rStyle w:val="FootnoteReference"/>
        </w:rPr>
        <w:footnoteReference w:id="24"/>
      </w:r>
    </w:p>
    <w:p w14:paraId="1379961B" w14:textId="77777777" w:rsidR="00ED5F8E" w:rsidRDefault="00ED5F8E" w:rsidP="005928D1">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ED5F8E" w14:paraId="68176485" w14:textId="77777777" w:rsidTr="005928D1">
        <w:trPr>
          <w:tblHeader/>
        </w:trPr>
        <w:tc>
          <w:tcPr>
            <w:tcW w:w="5000" w:type="pct"/>
            <w:tcBorders>
              <w:top w:val="single" w:sz="6" w:space="0" w:color="78A22F"/>
              <w:left w:val="nil"/>
              <w:bottom w:val="nil"/>
              <w:right w:val="nil"/>
            </w:tcBorders>
            <w:shd w:val="clear" w:color="auto" w:fill="auto"/>
          </w:tcPr>
          <w:p w14:paraId="581775D9" w14:textId="4F2EEC9E" w:rsidR="00ED5F8E" w:rsidRDefault="00ED5F8E" w:rsidP="005928D1">
            <w:pPr>
              <w:pStyle w:val="TableTitle"/>
              <w:rPr>
                <w:rStyle w:val="NoteLabel"/>
                <w:b/>
              </w:rPr>
            </w:pPr>
            <w:r>
              <w:rPr>
                <w:b w:val="0"/>
              </w:rPr>
              <w:t>Table 4.</w:t>
            </w:r>
            <w:r>
              <w:rPr>
                <w:b w:val="0"/>
                <w:noProof/>
              </w:rPr>
              <w:t>1</w:t>
            </w:r>
            <w:r>
              <w:tab/>
              <w:t>The number of subsidised courses varies significantly across jurisdictions</w:t>
            </w:r>
            <w:r w:rsidRPr="00407F9E">
              <w:rPr>
                <w:rStyle w:val="NoteLabel"/>
                <w:b/>
              </w:rPr>
              <w:t>a</w:t>
            </w:r>
          </w:p>
          <w:p w14:paraId="3A8053B0" w14:textId="144E6D73" w:rsidR="00A87923" w:rsidRPr="00A87923" w:rsidRDefault="00D916B2" w:rsidP="00A87923">
            <w:pPr>
              <w:pStyle w:val="Subtitle"/>
            </w:pPr>
            <w:r>
              <w:rPr>
                <w:sz w:val="24"/>
              </w:rPr>
              <w:t>Non-</w:t>
            </w:r>
            <w:r w:rsidR="00A87923">
              <w:rPr>
                <w:sz w:val="24"/>
              </w:rPr>
              <w:t>apprenticeship courses</w:t>
            </w:r>
          </w:p>
        </w:tc>
      </w:tr>
      <w:tr w:rsidR="00ED5F8E" w14:paraId="35AD08BB" w14:textId="77777777" w:rsidTr="005928D1">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1998"/>
              <w:gridCol w:w="557"/>
              <w:gridCol w:w="744"/>
              <w:gridCol w:w="744"/>
              <w:gridCol w:w="744"/>
              <w:gridCol w:w="744"/>
              <w:gridCol w:w="744"/>
              <w:gridCol w:w="744"/>
              <w:gridCol w:w="743"/>
              <w:gridCol w:w="743"/>
            </w:tblGrid>
            <w:tr w:rsidR="00C73391" w14:paraId="21B172D0" w14:textId="77777777" w:rsidTr="00C73391">
              <w:trPr>
                <w:tblHeader/>
              </w:trPr>
              <w:tc>
                <w:tcPr>
                  <w:tcW w:w="1173" w:type="pct"/>
                  <w:tcBorders>
                    <w:top w:val="single" w:sz="6" w:space="0" w:color="BFBFBF"/>
                    <w:bottom w:val="single" w:sz="6" w:space="0" w:color="BFBFBF"/>
                  </w:tcBorders>
                  <w:shd w:val="clear" w:color="auto" w:fill="auto"/>
                  <w:tcMar>
                    <w:top w:w="28" w:type="dxa"/>
                  </w:tcMar>
                </w:tcPr>
                <w:p w14:paraId="64783D7F" w14:textId="77777777" w:rsidR="00C73391" w:rsidRDefault="00C73391" w:rsidP="005928D1">
                  <w:pPr>
                    <w:pStyle w:val="TableColumnHeading"/>
                    <w:jc w:val="left"/>
                  </w:pPr>
                </w:p>
              </w:tc>
              <w:tc>
                <w:tcPr>
                  <w:tcW w:w="327" w:type="pct"/>
                  <w:tcBorders>
                    <w:top w:val="single" w:sz="6" w:space="0" w:color="BFBFBF"/>
                    <w:bottom w:val="single" w:sz="6" w:space="0" w:color="BFBFBF"/>
                  </w:tcBorders>
                </w:tcPr>
                <w:p w14:paraId="4FA22FD9" w14:textId="77777777" w:rsidR="00C73391" w:rsidRDefault="00C73391" w:rsidP="005928D1">
                  <w:pPr>
                    <w:pStyle w:val="TableColumnHeading"/>
                  </w:pPr>
                </w:p>
              </w:tc>
              <w:tc>
                <w:tcPr>
                  <w:tcW w:w="437" w:type="pct"/>
                  <w:tcBorders>
                    <w:top w:val="single" w:sz="6" w:space="0" w:color="BFBFBF"/>
                    <w:bottom w:val="single" w:sz="6" w:space="0" w:color="BFBFBF"/>
                  </w:tcBorders>
                </w:tcPr>
                <w:p w14:paraId="73DC22A6" w14:textId="46233482" w:rsidR="00C73391" w:rsidRDefault="00C73391" w:rsidP="005928D1">
                  <w:pPr>
                    <w:pStyle w:val="TableColumnHeading"/>
                  </w:pPr>
                  <w:r>
                    <w:t>NSW</w:t>
                  </w:r>
                </w:p>
              </w:tc>
              <w:tc>
                <w:tcPr>
                  <w:tcW w:w="437" w:type="pct"/>
                  <w:tcBorders>
                    <w:top w:val="single" w:sz="6" w:space="0" w:color="BFBFBF"/>
                    <w:bottom w:val="single" w:sz="6" w:space="0" w:color="BFBFBF"/>
                  </w:tcBorders>
                  <w:shd w:val="clear" w:color="auto" w:fill="auto"/>
                  <w:tcMar>
                    <w:top w:w="28" w:type="dxa"/>
                  </w:tcMar>
                </w:tcPr>
                <w:p w14:paraId="5F2A41A0" w14:textId="77777777" w:rsidR="00C73391" w:rsidRDefault="00C73391" w:rsidP="005928D1">
                  <w:pPr>
                    <w:pStyle w:val="TableColumnHeading"/>
                  </w:pPr>
                  <w:r>
                    <w:t>Vic</w:t>
                  </w:r>
                </w:p>
              </w:tc>
              <w:tc>
                <w:tcPr>
                  <w:tcW w:w="437" w:type="pct"/>
                  <w:tcBorders>
                    <w:top w:val="single" w:sz="6" w:space="0" w:color="BFBFBF"/>
                    <w:bottom w:val="single" w:sz="6" w:space="0" w:color="BFBFBF"/>
                  </w:tcBorders>
                  <w:shd w:val="clear" w:color="auto" w:fill="auto"/>
                  <w:tcMar>
                    <w:top w:w="28" w:type="dxa"/>
                  </w:tcMar>
                </w:tcPr>
                <w:p w14:paraId="732472C2" w14:textId="77777777" w:rsidR="00C73391" w:rsidRDefault="00C73391" w:rsidP="005928D1">
                  <w:pPr>
                    <w:pStyle w:val="TableColumnHeading"/>
                    <w:ind w:right="28"/>
                  </w:pPr>
                  <w:r>
                    <w:t>Qld</w:t>
                  </w:r>
                </w:p>
              </w:tc>
              <w:tc>
                <w:tcPr>
                  <w:tcW w:w="437" w:type="pct"/>
                  <w:tcBorders>
                    <w:top w:val="single" w:sz="6" w:space="0" w:color="BFBFBF"/>
                    <w:bottom w:val="single" w:sz="6" w:space="0" w:color="BFBFBF"/>
                  </w:tcBorders>
                </w:tcPr>
                <w:p w14:paraId="5853824C" w14:textId="77777777" w:rsidR="00C73391" w:rsidRDefault="00C73391" w:rsidP="005928D1">
                  <w:pPr>
                    <w:pStyle w:val="TableColumnHeading"/>
                    <w:ind w:right="28"/>
                  </w:pPr>
                  <w:r>
                    <w:t>SA</w:t>
                  </w:r>
                </w:p>
              </w:tc>
              <w:tc>
                <w:tcPr>
                  <w:tcW w:w="437" w:type="pct"/>
                  <w:tcBorders>
                    <w:top w:val="single" w:sz="6" w:space="0" w:color="BFBFBF"/>
                    <w:bottom w:val="single" w:sz="6" w:space="0" w:color="BFBFBF"/>
                  </w:tcBorders>
                </w:tcPr>
                <w:p w14:paraId="16BA8756" w14:textId="77777777" w:rsidR="00C73391" w:rsidRDefault="00C73391" w:rsidP="005928D1">
                  <w:pPr>
                    <w:pStyle w:val="TableColumnHeading"/>
                    <w:ind w:right="28"/>
                  </w:pPr>
                  <w:r>
                    <w:t>WA</w:t>
                  </w:r>
                </w:p>
              </w:tc>
              <w:tc>
                <w:tcPr>
                  <w:tcW w:w="437" w:type="pct"/>
                  <w:tcBorders>
                    <w:top w:val="single" w:sz="6" w:space="0" w:color="BFBFBF"/>
                    <w:bottom w:val="single" w:sz="6" w:space="0" w:color="BFBFBF"/>
                  </w:tcBorders>
                </w:tcPr>
                <w:p w14:paraId="0CE6AD09" w14:textId="77777777" w:rsidR="00C73391" w:rsidRDefault="00C73391" w:rsidP="005928D1">
                  <w:pPr>
                    <w:pStyle w:val="TableColumnHeading"/>
                    <w:ind w:right="28"/>
                  </w:pPr>
                  <w:r>
                    <w:t>Tas</w:t>
                  </w:r>
                </w:p>
              </w:tc>
              <w:tc>
                <w:tcPr>
                  <w:tcW w:w="437" w:type="pct"/>
                  <w:tcBorders>
                    <w:top w:val="single" w:sz="6" w:space="0" w:color="BFBFBF"/>
                    <w:bottom w:val="single" w:sz="6" w:space="0" w:color="BFBFBF"/>
                  </w:tcBorders>
                </w:tcPr>
                <w:p w14:paraId="0888EDFE" w14:textId="77777777" w:rsidR="00C73391" w:rsidRDefault="00C73391" w:rsidP="005928D1">
                  <w:pPr>
                    <w:pStyle w:val="TableColumnHeading"/>
                    <w:ind w:right="28"/>
                  </w:pPr>
                  <w:r>
                    <w:t>NT</w:t>
                  </w:r>
                </w:p>
              </w:tc>
              <w:tc>
                <w:tcPr>
                  <w:tcW w:w="437" w:type="pct"/>
                  <w:tcBorders>
                    <w:top w:val="single" w:sz="6" w:space="0" w:color="BFBFBF"/>
                    <w:bottom w:val="single" w:sz="6" w:space="0" w:color="BFBFBF"/>
                  </w:tcBorders>
                </w:tcPr>
                <w:p w14:paraId="081ED3D6" w14:textId="77777777" w:rsidR="00C73391" w:rsidRDefault="00C73391" w:rsidP="005928D1">
                  <w:pPr>
                    <w:pStyle w:val="TableColumnHeading"/>
                    <w:ind w:right="28"/>
                  </w:pPr>
                  <w:r>
                    <w:t>ACT</w:t>
                  </w:r>
                </w:p>
              </w:tc>
            </w:tr>
            <w:tr w:rsidR="00C73391" w14:paraId="6D658E40" w14:textId="77777777" w:rsidTr="00C73391">
              <w:tc>
                <w:tcPr>
                  <w:tcW w:w="1173" w:type="pct"/>
                  <w:tcBorders>
                    <w:bottom w:val="single" w:sz="6" w:space="0" w:color="BFBFBF"/>
                  </w:tcBorders>
                  <w:vAlign w:val="bottom"/>
                </w:tcPr>
                <w:p w14:paraId="6202419D" w14:textId="2DB9ABF0" w:rsidR="00C73391" w:rsidRDefault="00C73391" w:rsidP="00C73391">
                  <w:pPr>
                    <w:pStyle w:val="TableUnitsRow"/>
                    <w:spacing w:before="80"/>
                    <w:jc w:val="left"/>
                  </w:pPr>
                  <w:r>
                    <w:rPr>
                      <w:color w:val="000000"/>
                    </w:rPr>
                    <w:t>Subsidised courses</w:t>
                  </w:r>
                </w:p>
              </w:tc>
              <w:tc>
                <w:tcPr>
                  <w:tcW w:w="327" w:type="pct"/>
                  <w:tcBorders>
                    <w:bottom w:val="single" w:sz="6" w:space="0" w:color="BFBFBF"/>
                  </w:tcBorders>
                </w:tcPr>
                <w:p w14:paraId="7C134230" w14:textId="76380DF4" w:rsidR="00C73391" w:rsidRDefault="00C73391" w:rsidP="00C73391">
                  <w:pPr>
                    <w:pStyle w:val="TableUnitsRow"/>
                    <w:spacing w:before="80"/>
                  </w:pPr>
                  <w:r>
                    <w:rPr>
                      <w:i/>
                      <w:iCs/>
                      <w:color w:val="000000"/>
                    </w:rPr>
                    <w:t>no.</w:t>
                  </w:r>
                </w:p>
              </w:tc>
              <w:tc>
                <w:tcPr>
                  <w:tcW w:w="437" w:type="pct"/>
                  <w:tcBorders>
                    <w:bottom w:val="single" w:sz="6" w:space="0" w:color="BFBFBF"/>
                  </w:tcBorders>
                </w:tcPr>
                <w:p w14:paraId="0B9BFE67" w14:textId="604617FE" w:rsidR="00C73391" w:rsidRDefault="00C73391" w:rsidP="00C73391">
                  <w:pPr>
                    <w:pStyle w:val="TableUnitsRow"/>
                    <w:spacing w:before="80"/>
                  </w:pPr>
                  <w:r>
                    <w:t>859</w:t>
                  </w:r>
                </w:p>
              </w:tc>
              <w:tc>
                <w:tcPr>
                  <w:tcW w:w="437" w:type="pct"/>
                  <w:tcBorders>
                    <w:bottom w:val="single" w:sz="6" w:space="0" w:color="BFBFBF"/>
                  </w:tcBorders>
                </w:tcPr>
                <w:p w14:paraId="7A7B6B23" w14:textId="489253F6" w:rsidR="00C73391" w:rsidRDefault="00C73391" w:rsidP="00C73391">
                  <w:pPr>
                    <w:pStyle w:val="TableUnitsRow"/>
                    <w:spacing w:before="80"/>
                  </w:pPr>
                  <w:r>
                    <w:t>679</w:t>
                  </w:r>
                </w:p>
              </w:tc>
              <w:tc>
                <w:tcPr>
                  <w:tcW w:w="437" w:type="pct"/>
                  <w:tcBorders>
                    <w:bottom w:val="single" w:sz="6" w:space="0" w:color="BFBFBF"/>
                  </w:tcBorders>
                </w:tcPr>
                <w:p w14:paraId="6BCA26FB" w14:textId="77777777" w:rsidR="00C73391" w:rsidRDefault="00C73391" w:rsidP="00C73391">
                  <w:pPr>
                    <w:pStyle w:val="TableUnitsRow"/>
                    <w:spacing w:before="80"/>
                    <w:ind w:right="28"/>
                  </w:pPr>
                  <w:r>
                    <w:t>383</w:t>
                  </w:r>
                </w:p>
              </w:tc>
              <w:tc>
                <w:tcPr>
                  <w:tcW w:w="437" w:type="pct"/>
                  <w:tcBorders>
                    <w:bottom w:val="single" w:sz="6" w:space="0" w:color="BFBFBF"/>
                  </w:tcBorders>
                </w:tcPr>
                <w:p w14:paraId="45466265" w14:textId="43C1AC86" w:rsidR="00C73391" w:rsidRDefault="00C73391" w:rsidP="00C73391">
                  <w:pPr>
                    <w:pStyle w:val="TableUnitsRow"/>
                    <w:spacing w:before="80"/>
                    <w:ind w:right="28"/>
                  </w:pPr>
                  <w:r>
                    <w:t>157</w:t>
                  </w:r>
                </w:p>
              </w:tc>
              <w:tc>
                <w:tcPr>
                  <w:tcW w:w="437" w:type="pct"/>
                  <w:tcBorders>
                    <w:bottom w:val="single" w:sz="6" w:space="0" w:color="BFBFBF"/>
                  </w:tcBorders>
                </w:tcPr>
                <w:p w14:paraId="3839963B" w14:textId="77777777" w:rsidR="00C73391" w:rsidRDefault="00C73391" w:rsidP="00C73391">
                  <w:pPr>
                    <w:pStyle w:val="TableUnitsRow"/>
                    <w:spacing w:before="80"/>
                    <w:ind w:right="28"/>
                  </w:pPr>
                  <w:r>
                    <w:t>310</w:t>
                  </w:r>
                </w:p>
              </w:tc>
              <w:tc>
                <w:tcPr>
                  <w:tcW w:w="437" w:type="pct"/>
                  <w:tcBorders>
                    <w:bottom w:val="single" w:sz="6" w:space="0" w:color="BFBFBF"/>
                  </w:tcBorders>
                </w:tcPr>
                <w:p w14:paraId="14453199" w14:textId="53D1F20A" w:rsidR="00C73391" w:rsidRDefault="00C73391" w:rsidP="00C73391">
                  <w:pPr>
                    <w:pStyle w:val="TableUnitsRow"/>
                    <w:spacing w:before="80"/>
                    <w:ind w:right="28"/>
                  </w:pPr>
                  <w:r>
                    <w:t>102</w:t>
                  </w:r>
                </w:p>
              </w:tc>
              <w:tc>
                <w:tcPr>
                  <w:tcW w:w="437" w:type="pct"/>
                  <w:tcBorders>
                    <w:bottom w:val="single" w:sz="6" w:space="0" w:color="BFBFBF"/>
                  </w:tcBorders>
                </w:tcPr>
                <w:p w14:paraId="3D8C7E18" w14:textId="77777777" w:rsidR="00C73391" w:rsidRPr="00407F9E" w:rsidRDefault="00C73391" w:rsidP="00C73391">
                  <w:pPr>
                    <w:pStyle w:val="TableUnitsRow"/>
                    <w:spacing w:before="80"/>
                    <w:ind w:right="28"/>
                    <w:rPr>
                      <w:b/>
                    </w:rPr>
                  </w:pPr>
                  <w:r w:rsidRPr="00407F9E">
                    <w:rPr>
                      <w:b/>
                    </w:rPr>
                    <w:t>na</w:t>
                  </w:r>
                </w:p>
              </w:tc>
              <w:tc>
                <w:tcPr>
                  <w:tcW w:w="437" w:type="pct"/>
                  <w:tcBorders>
                    <w:bottom w:val="single" w:sz="6" w:space="0" w:color="BFBFBF"/>
                  </w:tcBorders>
                </w:tcPr>
                <w:p w14:paraId="51CE2B72" w14:textId="77777777" w:rsidR="00C73391" w:rsidRDefault="00C73391" w:rsidP="00C73391">
                  <w:pPr>
                    <w:pStyle w:val="TableUnitsRow"/>
                    <w:spacing w:before="80"/>
                    <w:ind w:right="28"/>
                  </w:pPr>
                  <w:r>
                    <w:t>41</w:t>
                  </w:r>
                </w:p>
              </w:tc>
            </w:tr>
          </w:tbl>
          <w:p w14:paraId="7E4EF229" w14:textId="77777777" w:rsidR="00ED5F8E" w:rsidRDefault="00ED5F8E" w:rsidP="005928D1">
            <w:pPr>
              <w:pStyle w:val="Box"/>
            </w:pPr>
          </w:p>
        </w:tc>
      </w:tr>
      <w:tr w:rsidR="00ED5F8E" w14:paraId="2E81CF26" w14:textId="77777777" w:rsidTr="005928D1">
        <w:tc>
          <w:tcPr>
            <w:tcW w:w="5000" w:type="pct"/>
            <w:tcBorders>
              <w:top w:val="nil"/>
              <w:left w:val="nil"/>
              <w:bottom w:val="nil"/>
              <w:right w:val="nil"/>
            </w:tcBorders>
            <w:shd w:val="clear" w:color="auto" w:fill="auto"/>
          </w:tcPr>
          <w:p w14:paraId="782B41A2" w14:textId="3D90CDAA" w:rsidR="00ED5F8E" w:rsidRDefault="00ED5F8E" w:rsidP="000C66CB">
            <w:pPr>
              <w:pStyle w:val="Note"/>
              <w:rPr>
                <w:i/>
              </w:rPr>
            </w:pPr>
            <w:r w:rsidRPr="008E77FE">
              <w:rPr>
                <w:rStyle w:val="NoteLabel"/>
              </w:rPr>
              <w:t>a</w:t>
            </w:r>
            <w:r>
              <w:t xml:space="preserve"> States and Territories appear to update their skill lists on an annual basis. Some are more frequent. </w:t>
            </w:r>
            <w:r w:rsidR="00407F9E">
              <w:br/>
            </w:r>
            <w:r w:rsidR="00407F9E">
              <w:rPr>
                <w:b/>
              </w:rPr>
              <w:t>n</w:t>
            </w:r>
            <w:r w:rsidR="00407F9E" w:rsidRPr="00407F9E">
              <w:rPr>
                <w:b/>
              </w:rPr>
              <w:t>a</w:t>
            </w:r>
            <w:r w:rsidR="00407F9E">
              <w:t> not available.</w:t>
            </w:r>
          </w:p>
        </w:tc>
      </w:tr>
      <w:tr w:rsidR="00ED5F8E" w14:paraId="7CE38A5E" w14:textId="77777777" w:rsidTr="005928D1">
        <w:tc>
          <w:tcPr>
            <w:tcW w:w="5000" w:type="pct"/>
            <w:tcBorders>
              <w:top w:val="nil"/>
              <w:left w:val="nil"/>
              <w:bottom w:val="nil"/>
              <w:right w:val="nil"/>
            </w:tcBorders>
            <w:shd w:val="clear" w:color="auto" w:fill="auto"/>
          </w:tcPr>
          <w:p w14:paraId="44F4C2D7" w14:textId="1896EF43" w:rsidR="00ED5F8E" w:rsidRPr="00C73391" w:rsidRDefault="00ED5F8E" w:rsidP="00C73391">
            <w:pPr>
              <w:pStyle w:val="Source"/>
              <w:rPr>
                <w:spacing w:val="-2"/>
              </w:rPr>
            </w:pPr>
            <w:r w:rsidRPr="00C73391">
              <w:rPr>
                <w:i/>
                <w:spacing w:val="-2"/>
              </w:rPr>
              <w:t>Source</w:t>
            </w:r>
            <w:r w:rsidRPr="00C73391">
              <w:rPr>
                <w:spacing w:val="-2"/>
              </w:rPr>
              <w:t>: Commission analysis based on published subsidised course lists that were available at the beginning of 2020.</w:t>
            </w:r>
          </w:p>
        </w:tc>
      </w:tr>
      <w:tr w:rsidR="00ED5F8E" w14:paraId="7A966840" w14:textId="77777777" w:rsidTr="005928D1">
        <w:tc>
          <w:tcPr>
            <w:tcW w:w="5000" w:type="pct"/>
            <w:tcBorders>
              <w:top w:val="nil"/>
              <w:left w:val="nil"/>
              <w:bottom w:val="single" w:sz="6" w:space="0" w:color="78A22F"/>
              <w:right w:val="nil"/>
            </w:tcBorders>
            <w:shd w:val="clear" w:color="auto" w:fill="auto"/>
          </w:tcPr>
          <w:p w14:paraId="4040374D" w14:textId="77777777" w:rsidR="00ED5F8E" w:rsidRDefault="00ED5F8E" w:rsidP="005928D1">
            <w:pPr>
              <w:pStyle w:val="Box"/>
              <w:spacing w:before="0" w:line="120" w:lineRule="exact"/>
            </w:pPr>
          </w:p>
        </w:tc>
      </w:tr>
      <w:tr w:rsidR="00ED5F8E" w:rsidRPr="000863A5" w14:paraId="2DBCAC69" w14:textId="77777777" w:rsidTr="005928D1">
        <w:tc>
          <w:tcPr>
            <w:tcW w:w="5000" w:type="pct"/>
            <w:tcBorders>
              <w:top w:val="single" w:sz="6" w:space="0" w:color="78A22F"/>
              <w:left w:val="nil"/>
              <w:bottom w:val="nil"/>
              <w:right w:val="nil"/>
            </w:tcBorders>
          </w:tcPr>
          <w:p w14:paraId="772A52F0" w14:textId="77777777" w:rsidR="00ED5F8E" w:rsidRPr="00626D32" w:rsidRDefault="00ED5F8E" w:rsidP="005928D1">
            <w:pPr>
              <w:pStyle w:val="BoxSpaceBelow"/>
            </w:pPr>
          </w:p>
        </w:tc>
      </w:tr>
    </w:tbl>
    <w:p w14:paraId="741E488A" w14:textId="77777777" w:rsidR="002F266E" w:rsidRDefault="002F266E">
      <w:pPr>
        <w:rPr>
          <w:szCs w:val="20"/>
        </w:rPr>
      </w:pPr>
      <w:r>
        <w:br w:type="page"/>
      </w:r>
    </w:p>
    <w:p w14:paraId="3A6A46E0" w14:textId="77777777" w:rsidR="00ED5F8E" w:rsidRDefault="00ED5F8E" w:rsidP="005928D1">
      <w:pPr>
        <w:pStyle w:val="BoxSpaceAbove"/>
      </w:pPr>
    </w:p>
    <w:p w14:paraId="7834A66D" w14:textId="77777777" w:rsidR="00ED5F8E" w:rsidRDefault="00ED5F8E" w:rsidP="005928D1">
      <w:pPr>
        <w:pStyle w:val="BodyText"/>
      </w:pPr>
      <w:r>
        <w:t>In addition to skill lists, governments also use training modes, qualification levels and training providers (public and private providers) as criteria for deciding which courses to fund.</w:t>
      </w:r>
      <w:r w:rsidRPr="00B842D1">
        <w:rPr>
          <w:rStyle w:val="FootnoteReference"/>
        </w:rPr>
        <w:footnoteReference w:id="25"/>
      </w:r>
      <w:r>
        <w:t xml:space="preserve"> There is a lack of transparency about these other criteria and the methods used to operationalise them. To some extent, prioritisation appears to reflect common assumptions among States and Territories about public and private returns to training, and other more disparate policy priorities. In application, the prioritisation process can lead t</w:t>
      </w:r>
      <w:r w:rsidRPr="00992F12">
        <w:t>o seemingly inconsistent outcomes.</w:t>
      </w:r>
    </w:p>
    <w:p w14:paraId="16E1A06E" w14:textId="77777777" w:rsidR="00ED5F8E" w:rsidRDefault="00ED5F8E" w:rsidP="005928D1">
      <w:pPr>
        <w:pStyle w:val="BodyText"/>
      </w:pPr>
      <w:r>
        <w:t xml:space="preserve">All jurisdictions prioritise lower AQF qualifications (for example, a Certificate I qualification is more heavily subsidised </w:t>
      </w:r>
      <w:r w:rsidDel="00673D31">
        <w:t xml:space="preserve">than </w:t>
      </w:r>
      <w:r>
        <w:t xml:space="preserve">an Advanced Diploma). This reflects the assumption that public returns from skill formation are larger for lower level qualifications, including foundation courses (chapter 5). Conversely, the private returns to training tend to be higher for graduates with high level qualifications (chapter 3). </w:t>
      </w:r>
    </w:p>
    <w:p w14:paraId="68D4671D" w14:textId="77777777" w:rsidR="00ED5F8E" w:rsidRDefault="00ED5F8E" w:rsidP="005928D1">
      <w:pPr>
        <w:pStyle w:val="BodyText"/>
      </w:pPr>
      <w:r>
        <w:t xml:space="preserve">However, prioritising subsidies based only on assumptions of public and private return is not general practice (indeed that could be inconsistent with the aims of skill lists, which are designed to prioritise training in areas of industry need). </w:t>
      </w:r>
    </w:p>
    <w:p w14:paraId="3784A47E" w14:textId="053DF26A" w:rsidR="00ED5F8E" w:rsidRPr="00C02CA6" w:rsidRDefault="00ED5F8E" w:rsidP="005928D1">
      <w:pPr>
        <w:pStyle w:val="BodyText"/>
        <w:rPr>
          <w:szCs w:val="24"/>
        </w:rPr>
      </w:pPr>
      <w:r>
        <w:t>Rather, States and Territories often target high — even the highest — subsidies at courses with strong economic returns. For example, the Queensland Government directs the highest rate of public subsidy at courses ‘</w:t>
      </w:r>
      <w:r w:rsidRPr="00004F6C">
        <w:t>assessed as highly effective in generating outcomes for graduates</w:t>
      </w:r>
      <w:r>
        <w:t xml:space="preserve">’ </w:t>
      </w:r>
      <w:r w:rsidR="00E85FF0" w:rsidRPr="00E85FF0">
        <w:rPr>
          <w:szCs w:val="24"/>
        </w:rPr>
        <w:t>(DESBT (Qld) 2019c)</w:t>
      </w:r>
      <w:r>
        <w:t xml:space="preserve">. Similarly, the Western Australian Government assigns the ‘highest priority’ to </w:t>
      </w:r>
      <w:r w:rsidRPr="00C02CA6">
        <w:rPr>
          <w:szCs w:val="24"/>
        </w:rPr>
        <w:t>apprenticeships and traineeships because they are ‘employment based’ (pers.</w:t>
      </w:r>
      <w:r>
        <w:rPr>
          <w:szCs w:val="24"/>
        </w:rPr>
        <w:t> </w:t>
      </w:r>
      <w:r w:rsidRPr="00C02CA6">
        <w:rPr>
          <w:szCs w:val="24"/>
        </w:rPr>
        <w:t>comm., W</w:t>
      </w:r>
      <w:r>
        <w:rPr>
          <w:szCs w:val="24"/>
        </w:rPr>
        <w:t>estern Australian</w:t>
      </w:r>
      <w:r w:rsidRPr="00C02CA6">
        <w:rPr>
          <w:szCs w:val="24"/>
        </w:rPr>
        <w:t xml:space="preserve"> Governmen</w:t>
      </w:r>
      <w:r w:rsidRPr="00654C2F">
        <w:rPr>
          <w:szCs w:val="24"/>
        </w:rPr>
        <w:t xml:space="preserve">t, </w:t>
      </w:r>
      <w:r w:rsidRPr="002F005A">
        <w:rPr>
          <w:szCs w:val="24"/>
        </w:rPr>
        <w:t>25</w:t>
      </w:r>
      <w:r>
        <w:rPr>
          <w:szCs w:val="24"/>
        </w:rPr>
        <w:t> </w:t>
      </w:r>
      <w:r w:rsidRPr="002F005A">
        <w:rPr>
          <w:szCs w:val="24"/>
        </w:rPr>
        <w:t>February</w:t>
      </w:r>
      <w:r>
        <w:rPr>
          <w:szCs w:val="24"/>
        </w:rPr>
        <w:t xml:space="preserve"> </w:t>
      </w:r>
      <w:r w:rsidRPr="002F005A">
        <w:rPr>
          <w:szCs w:val="24"/>
        </w:rPr>
        <w:t>2020</w:t>
      </w:r>
      <w:r w:rsidRPr="00654C2F">
        <w:rPr>
          <w:szCs w:val="24"/>
        </w:rPr>
        <w:t>).</w:t>
      </w:r>
      <w:r w:rsidRPr="00C02CA6">
        <w:rPr>
          <w:szCs w:val="24"/>
        </w:rPr>
        <w:t xml:space="preserve"> The </w:t>
      </w:r>
      <w:r>
        <w:rPr>
          <w:szCs w:val="24"/>
        </w:rPr>
        <w:t xml:space="preserve">approach of </w:t>
      </w:r>
      <w:r w:rsidRPr="00C02CA6">
        <w:rPr>
          <w:szCs w:val="24"/>
        </w:rPr>
        <w:t xml:space="preserve">directing high subsidies to apprentices and trainees appears to be common </w:t>
      </w:r>
      <w:r>
        <w:rPr>
          <w:szCs w:val="24"/>
        </w:rPr>
        <w:t xml:space="preserve">practice </w:t>
      </w:r>
      <w:r w:rsidRPr="00C02CA6">
        <w:rPr>
          <w:szCs w:val="24"/>
        </w:rPr>
        <w:t xml:space="preserve">across </w:t>
      </w:r>
      <w:r>
        <w:rPr>
          <w:szCs w:val="24"/>
        </w:rPr>
        <w:t>many</w:t>
      </w:r>
      <w:r w:rsidRPr="00C02CA6">
        <w:rPr>
          <w:szCs w:val="24"/>
        </w:rPr>
        <w:t xml:space="preserve"> jurisdictions (section</w:t>
      </w:r>
      <w:r>
        <w:rPr>
          <w:szCs w:val="24"/>
        </w:rPr>
        <w:t> </w:t>
      </w:r>
      <w:r w:rsidRPr="00C02CA6">
        <w:rPr>
          <w:szCs w:val="24"/>
        </w:rPr>
        <w:t>4.3).</w:t>
      </w:r>
    </w:p>
    <w:p w14:paraId="76A75142" w14:textId="77777777" w:rsidR="00ED5F8E" w:rsidRDefault="00ED5F8E" w:rsidP="005928D1">
      <w:pPr>
        <w:pStyle w:val="BodyText"/>
      </w:pPr>
      <w:r w:rsidRPr="00C02CA6">
        <w:rPr>
          <w:szCs w:val="24"/>
        </w:rPr>
        <w:t xml:space="preserve">This leads to a situation where high public subsidies are directed at courses </w:t>
      </w:r>
      <w:r>
        <w:rPr>
          <w:szCs w:val="24"/>
        </w:rPr>
        <w:t>that</w:t>
      </w:r>
      <w:r w:rsidRPr="00C02CA6">
        <w:rPr>
          <w:szCs w:val="24"/>
        </w:rPr>
        <w:t xml:space="preserve"> are expected to have high public returns (</w:t>
      </w:r>
      <w:r>
        <w:rPr>
          <w:szCs w:val="24"/>
        </w:rPr>
        <w:t>for example,</w:t>
      </w:r>
      <w:r w:rsidRPr="00C02CA6">
        <w:rPr>
          <w:szCs w:val="24"/>
        </w:rPr>
        <w:t xml:space="preserve"> foundational courses) and/or high private returns (</w:t>
      </w:r>
      <w:r>
        <w:rPr>
          <w:szCs w:val="24"/>
        </w:rPr>
        <w:t>for example,</w:t>
      </w:r>
      <w:r w:rsidRPr="00C02CA6">
        <w:rPr>
          <w:szCs w:val="24"/>
        </w:rPr>
        <w:t xml:space="preserve"> apprenticeships)</w:t>
      </w:r>
      <w:r>
        <w:rPr>
          <w:szCs w:val="24"/>
        </w:rPr>
        <w:t>. A</w:t>
      </w:r>
      <w:r w:rsidRPr="00C02CA6">
        <w:rPr>
          <w:szCs w:val="24"/>
        </w:rPr>
        <w:t>s discussed in chapter</w:t>
      </w:r>
      <w:r>
        <w:rPr>
          <w:szCs w:val="24"/>
        </w:rPr>
        <w:t> </w:t>
      </w:r>
      <w:r w:rsidRPr="00C02CA6">
        <w:rPr>
          <w:szCs w:val="24"/>
        </w:rPr>
        <w:t xml:space="preserve">3, directing public subsidies toward courses with high private returns may be inefficient. </w:t>
      </w:r>
    </w:p>
    <w:p w14:paraId="0BE548DE" w14:textId="77777777" w:rsidR="00ED5F8E" w:rsidRDefault="00ED5F8E" w:rsidP="005928D1">
      <w:pPr>
        <w:pStyle w:val="BodyText"/>
      </w:pPr>
      <w:r>
        <w:t>On equity grounds, all jurisdictions provide subsidies for students facing disadvantage (section 4.3; appendix D), although eligibility criteria differ by jurisdiction. For example, all States and Territories except Tasmania and the ACT provide loadings for students in regional areas. Victoria, New South Wales, Western Australia and the ACT also offer loadings for Aboriginal and Torres Strait Islander (ATSI) students.</w:t>
      </w:r>
    </w:p>
    <w:p w14:paraId="762911BC" w14:textId="77777777" w:rsidR="00ED5F8E" w:rsidDel="000C246C" w:rsidRDefault="00ED5F8E" w:rsidP="005928D1">
      <w:pPr>
        <w:pStyle w:val="BodyText"/>
      </w:pPr>
      <w:r>
        <w:t xml:space="preserve">Likewise, a student’s eligibility for concessions varies by jurisdiction, but they tend to be available for students receiving government benefits. </w:t>
      </w:r>
      <w:r w:rsidRPr="007E4647">
        <w:t>New South Wales</w:t>
      </w:r>
      <w:r>
        <w:t xml:space="preserve">, </w:t>
      </w:r>
      <w:r w:rsidRPr="007E4647">
        <w:t>Victoria</w:t>
      </w:r>
      <w:r>
        <w:t xml:space="preserve"> and </w:t>
      </w:r>
      <w:r w:rsidRPr="007E4647">
        <w:t>Queensland</w:t>
      </w:r>
      <w:r>
        <w:t xml:space="preserve"> have specific concessions for ATSI students and Western Australia, Tasmania, </w:t>
      </w:r>
      <w:r w:rsidRPr="00BD48B8">
        <w:t>Queensland</w:t>
      </w:r>
      <w:r>
        <w:t xml:space="preserve"> and </w:t>
      </w:r>
      <w:r w:rsidRPr="00BD48B8">
        <w:t>South Australia</w:t>
      </w:r>
      <w:r>
        <w:t xml:space="preserve"> provide concessions to prisoners (appendix D). </w:t>
      </w:r>
    </w:p>
    <w:p w14:paraId="209A5621" w14:textId="192A4191" w:rsidR="00ED5F8E" w:rsidRDefault="00ED5F8E" w:rsidP="005928D1">
      <w:pPr>
        <w:pStyle w:val="Heading2"/>
      </w:pPr>
      <w:bookmarkStart w:id="70" w:name="_Toc41645034"/>
      <w:r>
        <w:lastRenderedPageBreak/>
        <w:t>4.</w:t>
      </w:r>
      <w:r>
        <w:rPr>
          <w:noProof/>
        </w:rPr>
        <w:t>3</w:t>
      </w:r>
      <w:r>
        <w:tab/>
        <w:t>How VET course subsidies are set</w:t>
      </w:r>
      <w:bookmarkEnd w:id="70"/>
    </w:p>
    <w:p w14:paraId="5BE6FB24" w14:textId="77777777" w:rsidR="00ED5F8E" w:rsidRDefault="00ED5F8E" w:rsidP="005928D1">
      <w:pPr>
        <w:pStyle w:val="BodyText"/>
      </w:pPr>
      <w:r>
        <w:t>Subsidy setting by jurisdictions has two parts.</w:t>
      </w:r>
    </w:p>
    <w:p w14:paraId="473D7509" w14:textId="77777777" w:rsidR="00ED5F8E" w:rsidRDefault="00ED5F8E" w:rsidP="005928D1">
      <w:pPr>
        <w:pStyle w:val="ListBullet"/>
      </w:pPr>
      <w:r>
        <w:t>Estimating the cost of delivery for each course.</w:t>
      </w:r>
    </w:p>
    <w:p w14:paraId="1BBFB5C2" w14:textId="77777777" w:rsidR="00ED5F8E" w:rsidRDefault="00ED5F8E" w:rsidP="005928D1">
      <w:pPr>
        <w:pStyle w:val="ListBullet"/>
      </w:pPr>
      <w:r>
        <w:t>Assigning a subsidy rate for each course.</w:t>
      </w:r>
    </w:p>
    <w:p w14:paraId="24ACA500" w14:textId="77966877" w:rsidR="00ED5F8E" w:rsidRDefault="00ED5F8E" w:rsidP="005928D1">
      <w:pPr>
        <w:pStyle w:val="BodyText"/>
      </w:pPr>
      <w:r>
        <w:t>Various ‘building blocks’ are used to estimate the cost of</w:t>
      </w:r>
      <w:r w:rsidDel="00AE2490">
        <w:t xml:space="preserve"> </w:t>
      </w:r>
      <w:r w:rsidR="0028153F">
        <w:t>courses</w:t>
      </w:r>
      <w:r>
        <w:t xml:space="preserve"> before deciding on the subsidy rate. The process is summarised in figure 4.</w:t>
      </w:r>
      <w:r w:rsidR="00531ECD">
        <w:t>1</w:t>
      </w:r>
      <w:r>
        <w:t xml:space="preserve"> below.</w:t>
      </w:r>
    </w:p>
    <w:p w14:paraId="60B7DD3C" w14:textId="77777777" w:rsidR="0078101C" w:rsidRPr="0078101C" w:rsidRDefault="0078101C" w:rsidP="0078101C">
      <w:pPr>
        <w:pStyle w:val="Heading3"/>
      </w:pPr>
      <w:r w:rsidRPr="0078101C">
        <w:t>Estimating course costs</w:t>
      </w:r>
    </w:p>
    <w:p w14:paraId="08AF3386" w14:textId="77777777" w:rsidR="0078101C" w:rsidRDefault="0078101C" w:rsidP="0078101C">
      <w:pPr>
        <w:pStyle w:val="BodyText"/>
      </w:pPr>
      <w:r>
        <w:t>As course subsidies are set as a proportion of course costs, accurate estimates of the cost of training is vital — TAFE Directors Australia considers it a ‘first order issue’ (sub. 59, p. 11).</w:t>
      </w:r>
    </w:p>
    <w:p w14:paraId="44583E4C" w14:textId="77777777" w:rsidR="0078101C" w:rsidRPr="002F2501" w:rsidRDefault="0078101C" w:rsidP="0078101C">
      <w:pPr>
        <w:pStyle w:val="BodyText"/>
      </w:pPr>
      <w:r>
        <w:t>However, estimating</w:t>
      </w:r>
      <w:r w:rsidDel="0030399D">
        <w:t xml:space="preserve"> </w:t>
      </w:r>
      <w:r>
        <w:t>costs is not an easy task. Given the large number of VET courses, ways of compiling qualifications and provider operating models, it is not feasible to estimate costs for individual providers. The alternative — sampling cost profiles from a range of providers — must control for variations in teaching methods, student needs, and provider, locational and course characteristics:</w:t>
      </w:r>
    </w:p>
    <w:p w14:paraId="085AC04E" w14:textId="77777777" w:rsidR="0078101C" w:rsidRPr="00826769" w:rsidRDefault="0078101C" w:rsidP="0078101C">
      <w:pPr>
        <w:pStyle w:val="Quote"/>
        <w:rPr>
          <w:spacing w:val="-2"/>
        </w:rPr>
      </w:pPr>
      <w:r w:rsidRPr="00826769">
        <w:rPr>
          <w:spacing w:val="-2"/>
        </w:rPr>
        <w:t>… calculating cost in education and training is not a precise science. Costs will differ across qualifications, and will differ within qualifications according to location, and/or learner characteristics … Cost is also impacted by the environment in which the provider operates … but, it is also reflective of how a product is delivered. If class sizes are … small, the latest equipment or technology is made readily available, or industry secondments are offered, the cost of delivery will generally be greater than delivery without those components. (BCA, sub. 16, p. 30)</w:t>
      </w:r>
    </w:p>
    <w:p w14:paraId="1C9029E2" w14:textId="77777777" w:rsidR="0078101C" w:rsidRDefault="0078101C" w:rsidP="0078101C">
      <w:pPr>
        <w:pStyle w:val="BodyText"/>
      </w:pPr>
      <w:r>
        <w:t>Jurisdictions try to take some of these factors into account (for example, loadings for higher</w:t>
      </w:r>
      <w:r>
        <w:noBreakHyphen/>
        <w:t>cost learners and delivery into regional areas). The key steps in estimating costs are outlined below, with similarities and differences</w:t>
      </w:r>
      <w:r w:rsidDel="00783D21">
        <w:t xml:space="preserve"> </w:t>
      </w:r>
      <w:r>
        <w:t>summarised in table 4.2.</w:t>
      </w:r>
    </w:p>
    <w:p w14:paraId="0EC02501" w14:textId="77777777" w:rsidR="0078101C" w:rsidRDefault="0078101C" w:rsidP="005928D1">
      <w:pPr>
        <w:pStyle w:val="BodyText"/>
        <w:sectPr w:rsidR="0078101C" w:rsidSect="00ED5F8E">
          <w:headerReference w:type="even" r:id="rId89"/>
          <w:headerReference w:type="default" r:id="rId90"/>
          <w:footerReference w:type="even" r:id="rId91"/>
          <w:footerReference w:type="default" r:id="rId92"/>
          <w:headerReference w:type="first" r:id="rId93"/>
          <w:footerReference w:type="first" r:id="rId94"/>
          <w:type w:val="oddPage"/>
          <w:pgSz w:w="11907" w:h="16840" w:code="9"/>
          <w:pgMar w:top="1985" w:right="1304" w:bottom="1247" w:left="1814" w:header="1701" w:footer="397" w:gutter="0"/>
          <w:pgNumType w:chapSep="period"/>
          <w:cols w:space="720"/>
          <w:docGrid w:linePitch="326"/>
        </w:sect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13608"/>
      </w:tblGrid>
      <w:tr w:rsidR="00ED5F8E" w14:paraId="15EC02DF" w14:textId="77777777" w:rsidTr="005928D1">
        <w:trPr>
          <w:tblHeader/>
        </w:trPr>
        <w:tc>
          <w:tcPr>
            <w:tcW w:w="5000" w:type="pct"/>
            <w:tcBorders>
              <w:top w:val="single" w:sz="6" w:space="0" w:color="78A22F"/>
              <w:left w:val="nil"/>
              <w:bottom w:val="nil"/>
              <w:right w:val="nil"/>
            </w:tcBorders>
            <w:shd w:val="clear" w:color="auto" w:fill="auto"/>
          </w:tcPr>
          <w:p w14:paraId="2CA01FAD" w14:textId="07230A82" w:rsidR="00ED5F8E" w:rsidRPr="00176D3F" w:rsidRDefault="00ED5F8E" w:rsidP="005928D1">
            <w:pPr>
              <w:pStyle w:val="FigureTitle"/>
            </w:pPr>
            <w:r w:rsidRPr="00784A05">
              <w:rPr>
                <w:b w:val="0"/>
              </w:rPr>
              <w:lastRenderedPageBreak/>
              <w:t xml:space="preserve">Figure </w:t>
            </w:r>
            <w:r>
              <w:rPr>
                <w:b w:val="0"/>
              </w:rPr>
              <w:t>4.</w:t>
            </w:r>
            <w:r w:rsidR="00A562AE">
              <w:rPr>
                <w:b w:val="0"/>
              </w:rPr>
              <w:t>1</w:t>
            </w:r>
            <w:r>
              <w:tab/>
              <w:t>How governments estimate costs and determine subsidies</w:t>
            </w:r>
          </w:p>
        </w:tc>
      </w:tr>
      <w:tr w:rsidR="00ED5F8E" w14:paraId="30C178CF" w14:textId="77777777" w:rsidTr="005928D1">
        <w:tc>
          <w:tcPr>
            <w:tcW w:w="5000" w:type="pct"/>
            <w:tcBorders>
              <w:top w:val="nil"/>
              <w:left w:val="nil"/>
              <w:bottom w:val="nil"/>
              <w:right w:val="nil"/>
            </w:tcBorders>
            <w:shd w:val="clear" w:color="auto" w:fill="auto"/>
            <w:tcMar>
              <w:top w:w="28" w:type="dxa"/>
              <w:bottom w:w="28" w:type="dxa"/>
            </w:tcMar>
          </w:tcPr>
          <w:tbl>
            <w:tblPr>
              <w:tblW w:w="5000" w:type="pct"/>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13324"/>
            </w:tblGrid>
            <w:tr w:rsidR="00ED5F8E" w:rsidRPr="00B1465D" w14:paraId="46977403" w14:textId="77777777" w:rsidTr="005928D1">
              <w:trPr>
                <w:tblHeader/>
                <w:jc w:val="center"/>
              </w:trPr>
              <w:tc>
                <w:tcPr>
                  <w:tcW w:w="5000" w:type="pct"/>
                  <w:tcBorders>
                    <w:top w:val="nil"/>
                    <w:bottom w:val="nil"/>
                  </w:tcBorders>
                </w:tcPr>
                <w:p w14:paraId="1A36E261" w14:textId="491F1717" w:rsidR="00ED5F8E" w:rsidRPr="00B1465D" w:rsidRDefault="00A61C4E" w:rsidP="005928D1">
                  <w:pPr>
                    <w:pStyle w:val="Figure"/>
                    <w:spacing w:before="0" w:after="0"/>
                    <w:rPr>
                      <w:rFonts w:ascii="Arial" w:hAnsi="Arial" w:cs="Arial"/>
                      <w:sz w:val="18"/>
                      <w:szCs w:val="18"/>
                    </w:rPr>
                  </w:pPr>
                  <w:r w:rsidRPr="00A61C4E">
                    <w:rPr>
                      <w:rFonts w:ascii="Arial" w:hAnsi="Arial" w:cs="Arial"/>
                      <w:noProof/>
                      <w:sz w:val="18"/>
                      <w:szCs w:val="18"/>
                    </w:rPr>
                    <w:drawing>
                      <wp:inline distT="0" distB="0" distL="0" distR="0" wp14:anchorId="43DFADA0" wp14:editId="0BE95393">
                        <wp:extent cx="7812000" cy="5121703"/>
                        <wp:effectExtent l="0" t="0" r="0" b="3175"/>
                        <wp:docPr id="12" name="Picture 12" descr="Figure 4.1 - This chart has two panels. The left hand side reports, for each jurisdiction (except the NT), the total number of courses that are subsidised, and a breakdown of how many are subsidised in other jurisdictions. For each state/territory, it shows that there is a high proportion of courses that are subsidised in at least one other jurisdiction.&#10;The right hand side shows, for all courses subsidised across each state and territory, the share that are only subsidised in one jurisdiction, 2 or 3 jurisdictions, 4 or 5 jurisdictions and 6 or 7 (all) jurisdictions. About 40 per cent of the total number of qualifications are subsidised in only one jurisdiction.&#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7812000" cy="5121703"/>
                                </a:xfrm>
                                <a:prstGeom prst="rect">
                                  <a:avLst/>
                                </a:prstGeom>
                                <a:noFill/>
                                <a:ln>
                                  <a:noFill/>
                                </a:ln>
                              </pic:spPr>
                            </pic:pic>
                          </a:graphicData>
                        </a:graphic>
                      </wp:inline>
                    </w:drawing>
                  </w:r>
                </w:p>
              </w:tc>
            </w:tr>
          </w:tbl>
          <w:p w14:paraId="3B4A6996" w14:textId="77777777" w:rsidR="00ED5F8E" w:rsidRDefault="00ED5F8E" w:rsidP="005928D1">
            <w:pPr>
              <w:pStyle w:val="Figure"/>
            </w:pPr>
          </w:p>
        </w:tc>
      </w:tr>
      <w:tr w:rsidR="00ED5F8E" w14:paraId="1FCEAC61" w14:textId="77777777" w:rsidTr="005928D1">
        <w:tc>
          <w:tcPr>
            <w:tcW w:w="5000" w:type="pct"/>
            <w:tcBorders>
              <w:top w:val="nil"/>
              <w:left w:val="nil"/>
              <w:bottom w:val="single" w:sz="6" w:space="0" w:color="78A22F"/>
              <w:right w:val="nil"/>
            </w:tcBorders>
            <w:shd w:val="clear" w:color="auto" w:fill="auto"/>
          </w:tcPr>
          <w:p w14:paraId="09446476" w14:textId="77777777" w:rsidR="00ED5F8E" w:rsidRDefault="00ED5F8E" w:rsidP="005928D1">
            <w:pPr>
              <w:pStyle w:val="Figurespace"/>
            </w:pPr>
          </w:p>
        </w:tc>
      </w:tr>
    </w:tbl>
    <w:p w14:paraId="278DE05A" w14:textId="77777777" w:rsidR="00ED5F8E" w:rsidRDefault="00ED5F8E">
      <w:pPr>
        <w:pStyle w:val="BodyText"/>
        <w:sectPr w:rsidR="00ED5F8E" w:rsidSect="00F508DF">
          <w:headerReference w:type="even" r:id="rId96"/>
          <w:headerReference w:type="default" r:id="rId97"/>
          <w:footerReference w:type="even" r:id="rId98"/>
          <w:footerReference w:type="default" r:id="rId99"/>
          <w:type w:val="oddPage"/>
          <w:pgSz w:w="16840" w:h="11907" w:orient="landscape" w:code="9"/>
          <w:pgMar w:top="1814" w:right="1985" w:bottom="1304" w:left="1247" w:header="1701" w:footer="397" w:gutter="0"/>
          <w:pgNumType w:chapSep="period"/>
          <w:cols w:space="720"/>
          <w:docGrid w:linePitch="326"/>
        </w:sectPr>
      </w:pPr>
    </w:p>
    <w:p w14:paraId="00E8626B" w14:textId="77777777" w:rsidR="00ED5F8E" w:rsidRPr="00450DAE" w:rsidRDefault="00ED5F8E" w:rsidP="00450DAE">
      <w:pPr>
        <w:pStyle w:val="BoxSpaceAbove"/>
        <w:spacing w:before="120"/>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ED5F8E" w14:paraId="1E91B6E0" w14:textId="77777777" w:rsidTr="005928D1">
        <w:trPr>
          <w:tblHeader/>
        </w:trPr>
        <w:tc>
          <w:tcPr>
            <w:tcW w:w="5000" w:type="pct"/>
            <w:tcBorders>
              <w:top w:val="single" w:sz="6" w:space="0" w:color="78A22F"/>
              <w:left w:val="nil"/>
              <w:bottom w:val="nil"/>
              <w:right w:val="nil"/>
            </w:tcBorders>
            <w:shd w:val="clear" w:color="auto" w:fill="auto"/>
          </w:tcPr>
          <w:p w14:paraId="6E145F1C" w14:textId="46C1A31C" w:rsidR="00ED5F8E" w:rsidRPr="00784A05" w:rsidRDefault="00ED5F8E" w:rsidP="005928D1">
            <w:pPr>
              <w:pStyle w:val="TableTitle"/>
            </w:pPr>
            <w:r>
              <w:rPr>
                <w:b w:val="0"/>
              </w:rPr>
              <w:t>Table 4.</w:t>
            </w:r>
            <w:r>
              <w:rPr>
                <w:b w:val="0"/>
                <w:noProof/>
              </w:rPr>
              <w:t>2</w:t>
            </w:r>
            <w:r>
              <w:tab/>
              <w:t>How jurisdictions estimate costs</w:t>
            </w:r>
          </w:p>
        </w:tc>
      </w:tr>
      <w:tr w:rsidR="00ED5F8E" w14:paraId="7A44FEFB" w14:textId="77777777" w:rsidTr="005928D1">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1210"/>
              <w:gridCol w:w="1871"/>
              <w:gridCol w:w="1124"/>
              <w:gridCol w:w="20"/>
              <w:gridCol w:w="1728"/>
              <w:gridCol w:w="1276"/>
              <w:gridCol w:w="1276"/>
            </w:tblGrid>
            <w:tr w:rsidR="00ED5F8E" w14:paraId="39D54435" w14:textId="77777777" w:rsidTr="002F266E">
              <w:trPr>
                <w:trHeight w:val="262"/>
                <w:tblHeader/>
              </w:trPr>
              <w:tc>
                <w:tcPr>
                  <w:tcW w:w="711" w:type="pct"/>
                  <w:tcBorders>
                    <w:top w:val="single" w:sz="6" w:space="0" w:color="BFBFBF"/>
                  </w:tcBorders>
                  <w:shd w:val="clear" w:color="auto" w:fill="auto"/>
                  <w:tcMar>
                    <w:top w:w="28" w:type="dxa"/>
                  </w:tcMar>
                </w:tcPr>
                <w:p w14:paraId="57217E93" w14:textId="77777777" w:rsidR="00ED5F8E" w:rsidRDefault="00ED5F8E" w:rsidP="005928D1">
                  <w:pPr>
                    <w:pStyle w:val="TableColumnHeading"/>
                    <w:jc w:val="left"/>
                  </w:pPr>
                </w:p>
              </w:tc>
              <w:tc>
                <w:tcPr>
                  <w:tcW w:w="1100" w:type="pct"/>
                  <w:tcBorders>
                    <w:top w:val="single" w:sz="6" w:space="0" w:color="BFBFBF"/>
                  </w:tcBorders>
                </w:tcPr>
                <w:p w14:paraId="3B01A704" w14:textId="77777777" w:rsidR="00ED5F8E" w:rsidRDefault="00ED5F8E" w:rsidP="005928D1">
                  <w:pPr>
                    <w:pStyle w:val="TableColumnHeading"/>
                  </w:pPr>
                </w:p>
              </w:tc>
              <w:tc>
                <w:tcPr>
                  <w:tcW w:w="1688" w:type="pct"/>
                  <w:gridSpan w:val="3"/>
                  <w:tcBorders>
                    <w:top w:val="single" w:sz="6" w:space="0" w:color="BFBFBF"/>
                    <w:bottom w:val="single" w:sz="6" w:space="0" w:color="BFBFBF"/>
                  </w:tcBorders>
                  <w:shd w:val="clear" w:color="auto" w:fill="auto"/>
                  <w:tcMar>
                    <w:top w:w="28" w:type="dxa"/>
                  </w:tcMar>
                </w:tcPr>
                <w:p w14:paraId="49712795" w14:textId="77777777" w:rsidR="00ED5F8E" w:rsidRDefault="00ED5F8E" w:rsidP="005928D1">
                  <w:pPr>
                    <w:pStyle w:val="TableColumnHeading"/>
                    <w:jc w:val="center"/>
                  </w:pPr>
                  <w:r>
                    <w:t>Hourly base rate</w:t>
                  </w:r>
                </w:p>
              </w:tc>
              <w:tc>
                <w:tcPr>
                  <w:tcW w:w="750" w:type="pct"/>
                  <w:tcBorders>
                    <w:top w:val="single" w:sz="6" w:space="0" w:color="BFBFBF"/>
                  </w:tcBorders>
                  <w:shd w:val="clear" w:color="auto" w:fill="auto"/>
                  <w:tcMar>
                    <w:top w:w="28" w:type="dxa"/>
                  </w:tcMar>
                </w:tcPr>
                <w:p w14:paraId="150864E2" w14:textId="77777777" w:rsidR="00ED5F8E" w:rsidRDefault="00ED5F8E" w:rsidP="002F266E">
                  <w:pPr>
                    <w:pStyle w:val="TableColumnHeading"/>
                    <w:ind w:right="28"/>
                    <w:jc w:val="left"/>
                  </w:pPr>
                </w:p>
              </w:tc>
              <w:tc>
                <w:tcPr>
                  <w:tcW w:w="750" w:type="pct"/>
                  <w:tcBorders>
                    <w:top w:val="single" w:sz="6" w:space="0" w:color="BFBFBF"/>
                  </w:tcBorders>
                  <w:shd w:val="clear" w:color="auto" w:fill="auto"/>
                </w:tcPr>
                <w:p w14:paraId="7E12FF33" w14:textId="77777777" w:rsidR="00ED5F8E" w:rsidRDefault="00ED5F8E" w:rsidP="002F266E">
                  <w:pPr>
                    <w:pStyle w:val="TableColumnHeading"/>
                    <w:ind w:right="28"/>
                    <w:jc w:val="left"/>
                  </w:pPr>
                </w:p>
              </w:tc>
            </w:tr>
            <w:tr w:rsidR="00ED5F8E" w14:paraId="72310582" w14:textId="77777777" w:rsidTr="002F266E">
              <w:trPr>
                <w:trHeight w:val="262"/>
                <w:tblHeader/>
              </w:trPr>
              <w:tc>
                <w:tcPr>
                  <w:tcW w:w="711" w:type="pct"/>
                  <w:tcBorders>
                    <w:bottom w:val="single" w:sz="6" w:space="0" w:color="BFBFBF"/>
                  </w:tcBorders>
                  <w:shd w:val="clear" w:color="auto" w:fill="auto"/>
                  <w:tcMar>
                    <w:top w:w="28" w:type="dxa"/>
                  </w:tcMar>
                </w:tcPr>
                <w:p w14:paraId="45A688AF" w14:textId="77777777" w:rsidR="00ED5F8E" w:rsidRDefault="00ED5F8E" w:rsidP="005928D1">
                  <w:pPr>
                    <w:pStyle w:val="TableColumnHeading"/>
                    <w:jc w:val="left"/>
                  </w:pPr>
                  <w:r>
                    <w:t>State or Territory</w:t>
                  </w:r>
                </w:p>
              </w:tc>
              <w:tc>
                <w:tcPr>
                  <w:tcW w:w="1100" w:type="pct"/>
                  <w:tcBorders>
                    <w:bottom w:val="single" w:sz="6" w:space="0" w:color="BFBFBF"/>
                  </w:tcBorders>
                </w:tcPr>
                <w:p w14:paraId="20D67CD7" w14:textId="77777777" w:rsidR="00ED5F8E" w:rsidRDefault="00ED5F8E" w:rsidP="002F266E">
                  <w:pPr>
                    <w:pStyle w:val="TableColumnHeading"/>
                    <w:jc w:val="left"/>
                  </w:pPr>
                  <w:r>
                    <w:t>Cost data</w:t>
                  </w:r>
                </w:p>
              </w:tc>
              <w:tc>
                <w:tcPr>
                  <w:tcW w:w="673" w:type="pct"/>
                  <w:gridSpan w:val="2"/>
                  <w:tcBorders>
                    <w:top w:val="single" w:sz="6" w:space="0" w:color="BFBFBF"/>
                    <w:bottom w:val="single" w:sz="6" w:space="0" w:color="BFBFBF"/>
                  </w:tcBorders>
                  <w:shd w:val="clear" w:color="auto" w:fill="auto"/>
                  <w:tcMar>
                    <w:top w:w="28" w:type="dxa"/>
                  </w:tcMar>
                </w:tcPr>
                <w:p w14:paraId="5F8000B9" w14:textId="77777777" w:rsidR="00ED5F8E" w:rsidRDefault="00ED5F8E" w:rsidP="002F266E">
                  <w:pPr>
                    <w:pStyle w:val="TableColumnHeading"/>
                    <w:jc w:val="left"/>
                  </w:pPr>
                  <w:r>
                    <w:t>Industry or FoE?</w:t>
                  </w:r>
                </w:p>
              </w:tc>
              <w:tc>
                <w:tcPr>
                  <w:tcW w:w="1016" w:type="pct"/>
                  <w:tcBorders>
                    <w:top w:val="single" w:sz="6" w:space="0" w:color="BFBFBF"/>
                    <w:bottom w:val="single" w:sz="6" w:space="0" w:color="BFBFBF"/>
                  </w:tcBorders>
                  <w:shd w:val="clear" w:color="auto" w:fill="auto"/>
                </w:tcPr>
                <w:p w14:paraId="4CA89106" w14:textId="399D3044" w:rsidR="00ED5F8E" w:rsidRDefault="00ED5F8E" w:rsidP="002F266E">
                  <w:pPr>
                    <w:pStyle w:val="TableColumnHeading"/>
                    <w:jc w:val="left"/>
                  </w:pPr>
                  <w:r>
                    <w:t xml:space="preserve">Rates </w:t>
                  </w:r>
                  <w:r w:rsidR="002F266E">
                    <w:br/>
                  </w:r>
                  <w:r>
                    <w:t>(no. and $/hr)</w:t>
                  </w:r>
                </w:p>
              </w:tc>
              <w:tc>
                <w:tcPr>
                  <w:tcW w:w="750" w:type="pct"/>
                  <w:tcBorders>
                    <w:bottom w:val="single" w:sz="6" w:space="0" w:color="BFBFBF"/>
                  </w:tcBorders>
                  <w:shd w:val="clear" w:color="auto" w:fill="auto"/>
                  <w:tcMar>
                    <w:top w:w="28" w:type="dxa"/>
                  </w:tcMar>
                </w:tcPr>
                <w:p w14:paraId="79D06885" w14:textId="77777777" w:rsidR="00ED5F8E" w:rsidRDefault="00ED5F8E" w:rsidP="002F266E">
                  <w:pPr>
                    <w:pStyle w:val="TableColumnHeading"/>
                    <w:ind w:right="28"/>
                    <w:jc w:val="left"/>
                  </w:pPr>
                  <w:r>
                    <w:t>Hours</w:t>
                  </w:r>
                </w:p>
              </w:tc>
              <w:tc>
                <w:tcPr>
                  <w:tcW w:w="750" w:type="pct"/>
                  <w:tcBorders>
                    <w:bottom w:val="single" w:sz="6" w:space="0" w:color="BFBFBF"/>
                  </w:tcBorders>
                  <w:shd w:val="clear" w:color="auto" w:fill="auto"/>
                </w:tcPr>
                <w:p w14:paraId="4B46B23F" w14:textId="77777777" w:rsidR="00ED5F8E" w:rsidRDefault="00ED5F8E" w:rsidP="002F266E">
                  <w:pPr>
                    <w:pStyle w:val="TableColumnHeading"/>
                    <w:ind w:right="28"/>
                    <w:jc w:val="left"/>
                  </w:pPr>
                  <w:r>
                    <w:t>Qual. cost estimate</w:t>
                  </w:r>
                </w:p>
              </w:tc>
            </w:tr>
            <w:tr w:rsidR="00ED5F8E" w14:paraId="38FD7B54" w14:textId="77777777" w:rsidTr="002F266E">
              <w:tc>
                <w:tcPr>
                  <w:tcW w:w="711" w:type="pct"/>
                  <w:tcBorders>
                    <w:top w:val="single" w:sz="6" w:space="0" w:color="BFBFBF"/>
                  </w:tcBorders>
                </w:tcPr>
                <w:p w14:paraId="5DAD3846" w14:textId="77777777" w:rsidR="00ED5F8E" w:rsidRDefault="00ED5F8E" w:rsidP="005928D1">
                  <w:pPr>
                    <w:pStyle w:val="TableUnitsRow"/>
                    <w:jc w:val="left"/>
                  </w:pPr>
                  <w:r>
                    <w:t>New South Wales</w:t>
                  </w:r>
                </w:p>
              </w:tc>
              <w:tc>
                <w:tcPr>
                  <w:tcW w:w="1100" w:type="pct"/>
                  <w:tcBorders>
                    <w:top w:val="single" w:sz="6" w:space="0" w:color="BFBFBF"/>
                  </w:tcBorders>
                </w:tcPr>
                <w:p w14:paraId="5954AC92" w14:textId="77777777" w:rsidR="00ED5F8E" w:rsidRDefault="00ED5F8E" w:rsidP="002F266E">
                  <w:pPr>
                    <w:pStyle w:val="TableUnitsRow"/>
                    <w:jc w:val="left"/>
                  </w:pPr>
                  <w:r>
                    <w:t>2012 TAFE NSW and 2011</w:t>
                  </w:r>
                  <w:r>
                    <w:noBreakHyphen/>
                    <w:t>12 data from competitive tendering processes (contained in 2013 IPART report)</w:t>
                  </w:r>
                </w:p>
              </w:tc>
              <w:tc>
                <w:tcPr>
                  <w:tcW w:w="661" w:type="pct"/>
                  <w:tcBorders>
                    <w:top w:val="single" w:sz="6" w:space="0" w:color="BFBFBF"/>
                  </w:tcBorders>
                </w:tcPr>
                <w:p w14:paraId="206D4065" w14:textId="77777777" w:rsidR="00ED5F8E" w:rsidRDefault="00ED5F8E" w:rsidP="002F266E">
                  <w:pPr>
                    <w:pStyle w:val="TableUnitsRow"/>
                    <w:jc w:val="left"/>
                  </w:pPr>
                  <w:r>
                    <w:t>FoE</w:t>
                  </w:r>
                </w:p>
              </w:tc>
              <w:tc>
                <w:tcPr>
                  <w:tcW w:w="1028" w:type="pct"/>
                  <w:gridSpan w:val="2"/>
                  <w:tcBorders>
                    <w:top w:val="single" w:sz="6" w:space="0" w:color="BFBFBF"/>
                  </w:tcBorders>
                </w:tcPr>
                <w:p w14:paraId="1A4C36FD" w14:textId="77777777" w:rsidR="00ED5F8E" w:rsidRPr="00564012" w:rsidRDefault="00ED5F8E" w:rsidP="002F266E">
                  <w:pPr>
                    <w:pStyle w:val="TableUnitsRow"/>
                    <w:jc w:val="left"/>
                    <w:rPr>
                      <w:b/>
                      <w:bCs/>
                    </w:rPr>
                  </w:pPr>
                  <w:r>
                    <w:rPr>
                      <w:b/>
                      <w:bCs/>
                    </w:rPr>
                    <w:t>n</w:t>
                  </w:r>
                  <w:r w:rsidRPr="00564012">
                    <w:rPr>
                      <w:b/>
                      <w:bCs/>
                    </w:rPr>
                    <w:t>a</w:t>
                  </w:r>
                </w:p>
              </w:tc>
              <w:tc>
                <w:tcPr>
                  <w:tcW w:w="750" w:type="pct"/>
                  <w:tcBorders>
                    <w:top w:val="single" w:sz="6" w:space="0" w:color="BFBFBF"/>
                  </w:tcBorders>
                </w:tcPr>
                <w:p w14:paraId="78E648A5" w14:textId="77777777" w:rsidR="00ED5F8E" w:rsidRDefault="00ED5F8E" w:rsidP="002F266E">
                  <w:pPr>
                    <w:pStyle w:val="TableUnitsRow"/>
                    <w:ind w:right="28"/>
                    <w:jc w:val="left"/>
                  </w:pPr>
                  <w:r>
                    <w:t>VPG nominal hours</w:t>
                  </w:r>
                </w:p>
              </w:tc>
              <w:tc>
                <w:tcPr>
                  <w:tcW w:w="750" w:type="pct"/>
                  <w:tcBorders>
                    <w:top w:val="single" w:sz="6" w:space="0" w:color="BFBFBF"/>
                  </w:tcBorders>
                </w:tcPr>
                <w:p w14:paraId="357DDFBF" w14:textId="77777777" w:rsidR="00ED5F8E" w:rsidRDefault="00ED5F8E" w:rsidP="002F266E">
                  <w:pPr>
                    <w:pStyle w:val="TableUnitsRow"/>
                    <w:ind w:right="28"/>
                    <w:jc w:val="left"/>
                  </w:pPr>
                  <w:r w:rsidRPr="00DF68FA">
                    <w:t>Fixed cost</w:t>
                  </w:r>
                  <w:r>
                    <w:t xml:space="preserve"> </w:t>
                  </w:r>
                  <w:r w:rsidRPr="00B424B2">
                    <w:t>+ (hours x base rate)</w:t>
                  </w:r>
                </w:p>
              </w:tc>
            </w:tr>
            <w:tr w:rsidR="00ED5F8E" w14:paraId="28F6009B" w14:textId="77777777" w:rsidTr="002F266E">
              <w:tc>
                <w:tcPr>
                  <w:tcW w:w="711" w:type="pct"/>
                </w:tcPr>
                <w:p w14:paraId="6F71104B" w14:textId="77777777" w:rsidR="00ED5F8E" w:rsidRDefault="00ED5F8E" w:rsidP="005928D1">
                  <w:pPr>
                    <w:pStyle w:val="TableBodyText"/>
                    <w:jc w:val="left"/>
                  </w:pPr>
                  <w:r>
                    <w:t>Victoria</w:t>
                  </w:r>
                </w:p>
              </w:tc>
              <w:tc>
                <w:tcPr>
                  <w:tcW w:w="1100" w:type="pct"/>
                </w:tcPr>
                <w:p w14:paraId="5F8AF1B9" w14:textId="77777777" w:rsidR="00ED5F8E" w:rsidRDefault="00ED5F8E" w:rsidP="002F266E">
                  <w:pPr>
                    <w:pStyle w:val="TableBodyText"/>
                    <w:jc w:val="left"/>
                  </w:pPr>
                  <w:r>
                    <w:t>Victorian TAFE data</w:t>
                  </w:r>
                </w:p>
              </w:tc>
              <w:tc>
                <w:tcPr>
                  <w:tcW w:w="661" w:type="pct"/>
                </w:tcPr>
                <w:p w14:paraId="7068365F" w14:textId="77777777" w:rsidR="00ED5F8E" w:rsidRDefault="00ED5F8E" w:rsidP="002F266E">
                  <w:pPr>
                    <w:pStyle w:val="TableBodyText"/>
                    <w:jc w:val="left"/>
                  </w:pPr>
                  <w:r>
                    <w:t>Industry</w:t>
                  </w:r>
                </w:p>
              </w:tc>
              <w:tc>
                <w:tcPr>
                  <w:tcW w:w="1028" w:type="pct"/>
                  <w:gridSpan w:val="2"/>
                </w:tcPr>
                <w:p w14:paraId="68FAD77D" w14:textId="77777777" w:rsidR="00ED5F8E" w:rsidRPr="00564012" w:rsidRDefault="00ED5F8E" w:rsidP="002F266E">
                  <w:pPr>
                    <w:pStyle w:val="TableBodyText"/>
                    <w:jc w:val="left"/>
                    <w:rPr>
                      <w:b/>
                      <w:bCs/>
                    </w:rPr>
                  </w:pPr>
                  <w:r>
                    <w:rPr>
                      <w:b/>
                      <w:bCs/>
                    </w:rPr>
                    <w:t>n</w:t>
                  </w:r>
                  <w:r w:rsidRPr="00564012">
                    <w:rPr>
                      <w:b/>
                      <w:bCs/>
                    </w:rPr>
                    <w:t>a</w:t>
                  </w:r>
                </w:p>
              </w:tc>
              <w:tc>
                <w:tcPr>
                  <w:tcW w:w="750" w:type="pct"/>
                </w:tcPr>
                <w:p w14:paraId="7A29D5B6" w14:textId="77777777" w:rsidR="00ED5F8E" w:rsidRDefault="00ED5F8E" w:rsidP="002F266E">
                  <w:pPr>
                    <w:pStyle w:val="TableBodyText"/>
                    <w:ind w:right="28"/>
                    <w:jc w:val="left"/>
                  </w:pPr>
                  <w:r>
                    <w:t>VPG nominal hours</w:t>
                  </w:r>
                </w:p>
              </w:tc>
              <w:tc>
                <w:tcPr>
                  <w:tcW w:w="750" w:type="pct"/>
                </w:tcPr>
                <w:p w14:paraId="31F89843" w14:textId="77777777" w:rsidR="00ED5F8E" w:rsidRDefault="00ED5F8E" w:rsidP="002F266E">
                  <w:pPr>
                    <w:pStyle w:val="TableBodyText"/>
                    <w:ind w:right="28"/>
                    <w:jc w:val="left"/>
                  </w:pPr>
                  <w:r>
                    <w:t>Hours x base rate</w:t>
                  </w:r>
                </w:p>
              </w:tc>
            </w:tr>
            <w:tr w:rsidR="00ED5F8E" w14:paraId="0480BE81" w14:textId="77777777" w:rsidTr="002F266E">
              <w:tc>
                <w:tcPr>
                  <w:tcW w:w="711" w:type="pct"/>
                </w:tcPr>
                <w:p w14:paraId="008211FB" w14:textId="77777777" w:rsidR="00ED5F8E" w:rsidRDefault="00ED5F8E" w:rsidP="005928D1">
                  <w:pPr>
                    <w:pStyle w:val="TableBodyText"/>
                    <w:jc w:val="left"/>
                  </w:pPr>
                  <w:r>
                    <w:t>Queensland</w:t>
                  </w:r>
                </w:p>
              </w:tc>
              <w:tc>
                <w:tcPr>
                  <w:tcW w:w="1100" w:type="pct"/>
                </w:tcPr>
                <w:p w14:paraId="18F86B3B" w14:textId="77777777" w:rsidR="00ED5F8E" w:rsidRPr="002F7BFB" w:rsidRDefault="00ED5F8E" w:rsidP="002F266E">
                  <w:pPr>
                    <w:pStyle w:val="TableBodyText"/>
                    <w:jc w:val="left"/>
                    <w:rPr>
                      <w:b/>
                      <w:bCs/>
                    </w:rPr>
                  </w:pPr>
                  <w:r w:rsidRPr="002F7BFB">
                    <w:rPr>
                      <w:b/>
                      <w:bCs/>
                    </w:rPr>
                    <w:t>na</w:t>
                  </w:r>
                </w:p>
              </w:tc>
              <w:tc>
                <w:tcPr>
                  <w:tcW w:w="661" w:type="pct"/>
                </w:tcPr>
                <w:p w14:paraId="0D366DE3" w14:textId="77777777" w:rsidR="00ED5F8E" w:rsidRDefault="00ED5F8E" w:rsidP="002F266E">
                  <w:pPr>
                    <w:pStyle w:val="TableBodyText"/>
                    <w:jc w:val="left"/>
                  </w:pPr>
                  <w:r>
                    <w:t>Industry</w:t>
                  </w:r>
                </w:p>
              </w:tc>
              <w:tc>
                <w:tcPr>
                  <w:tcW w:w="1028" w:type="pct"/>
                  <w:gridSpan w:val="2"/>
                </w:tcPr>
                <w:p w14:paraId="7C2245F6" w14:textId="77777777" w:rsidR="00ED5F8E" w:rsidRDefault="00ED5F8E" w:rsidP="002F266E">
                  <w:pPr>
                    <w:pStyle w:val="TableBodyText"/>
                    <w:jc w:val="left"/>
                  </w:pPr>
                  <w:r>
                    <w:t>3 rates</w:t>
                  </w:r>
                </w:p>
                <w:p w14:paraId="49E2E22B" w14:textId="77777777" w:rsidR="00ED5F8E" w:rsidRDefault="00ED5F8E" w:rsidP="002F266E">
                  <w:pPr>
                    <w:pStyle w:val="TableBodyText"/>
                    <w:jc w:val="left"/>
                  </w:pPr>
                  <w:r>
                    <w:t>$5.23, $7.03, $9.86</w:t>
                  </w:r>
                </w:p>
              </w:tc>
              <w:tc>
                <w:tcPr>
                  <w:tcW w:w="750" w:type="pct"/>
                </w:tcPr>
                <w:p w14:paraId="718DA289" w14:textId="3B548DFC" w:rsidR="00ED5F8E" w:rsidRPr="00DF68FA" w:rsidRDefault="00ED5F8E" w:rsidP="002F266E">
                  <w:pPr>
                    <w:pStyle w:val="TableBodyText"/>
                    <w:ind w:right="28"/>
                    <w:jc w:val="left"/>
                  </w:pPr>
                  <w:r w:rsidRPr="00DF68FA">
                    <w:t>VPG nominal hours</w:t>
                  </w:r>
                  <w:r w:rsidR="002F266E">
                    <w:t xml:space="preserve"> </w:t>
                  </w:r>
                  <w:r>
                    <w:t>(</w:t>
                  </w:r>
                  <w:r w:rsidRPr="00DF68FA">
                    <w:t>capped at 1</w:t>
                  </w:r>
                  <w:r>
                    <w:t> </w:t>
                  </w:r>
                  <w:r w:rsidRPr="00DF68FA">
                    <w:t>100</w:t>
                  </w:r>
                  <w:r>
                    <w:t>)</w:t>
                  </w:r>
                </w:p>
              </w:tc>
              <w:tc>
                <w:tcPr>
                  <w:tcW w:w="750" w:type="pct"/>
                </w:tcPr>
                <w:p w14:paraId="61A14FD6" w14:textId="77777777" w:rsidR="00ED5F8E" w:rsidRDefault="00ED5F8E" w:rsidP="002F266E">
                  <w:pPr>
                    <w:pStyle w:val="TableBodyText"/>
                    <w:ind w:right="28"/>
                    <w:jc w:val="left"/>
                  </w:pPr>
                  <w:r>
                    <w:t>Hours x base rate</w:t>
                  </w:r>
                </w:p>
              </w:tc>
            </w:tr>
            <w:tr w:rsidR="00ED5F8E" w14:paraId="001F9E03" w14:textId="77777777" w:rsidTr="002F266E">
              <w:tc>
                <w:tcPr>
                  <w:tcW w:w="711" w:type="pct"/>
                </w:tcPr>
                <w:p w14:paraId="5A1914B5" w14:textId="77777777" w:rsidR="00ED5F8E" w:rsidRDefault="00ED5F8E" w:rsidP="005928D1">
                  <w:pPr>
                    <w:pStyle w:val="TableBodyText"/>
                    <w:jc w:val="left"/>
                  </w:pPr>
                  <w:r>
                    <w:t>South Australia</w:t>
                  </w:r>
                </w:p>
              </w:tc>
              <w:tc>
                <w:tcPr>
                  <w:tcW w:w="1100" w:type="pct"/>
                </w:tcPr>
                <w:p w14:paraId="0F3C464A" w14:textId="77777777" w:rsidR="00ED5F8E" w:rsidRDefault="00ED5F8E" w:rsidP="002F266E">
                  <w:pPr>
                    <w:pStyle w:val="TableBodyText"/>
                    <w:jc w:val="left"/>
                  </w:pPr>
                  <w:r>
                    <w:t xml:space="preserve">2011 data from private RTOs in SA and TAFE data </w:t>
                  </w:r>
                </w:p>
              </w:tc>
              <w:tc>
                <w:tcPr>
                  <w:tcW w:w="661" w:type="pct"/>
                </w:tcPr>
                <w:p w14:paraId="166132E4" w14:textId="77777777" w:rsidR="00ED5F8E" w:rsidRDefault="00ED5F8E" w:rsidP="002F266E">
                  <w:pPr>
                    <w:pStyle w:val="TableBodyText"/>
                    <w:jc w:val="left"/>
                  </w:pPr>
                  <w:r>
                    <w:t>FoE</w:t>
                  </w:r>
                </w:p>
              </w:tc>
              <w:tc>
                <w:tcPr>
                  <w:tcW w:w="1028" w:type="pct"/>
                  <w:gridSpan w:val="2"/>
                </w:tcPr>
                <w:p w14:paraId="29EA1C89" w14:textId="77777777" w:rsidR="00ED5F8E" w:rsidRDefault="00ED5F8E" w:rsidP="002F266E">
                  <w:pPr>
                    <w:pStyle w:val="TableBodyText"/>
                    <w:jc w:val="left"/>
                  </w:pPr>
                  <w:r>
                    <w:t>356 FoEs with 44 different rates</w:t>
                  </w:r>
                </w:p>
                <w:p w14:paraId="15558718" w14:textId="77777777" w:rsidR="00ED5F8E" w:rsidRDefault="00ED5F8E" w:rsidP="002F266E">
                  <w:pPr>
                    <w:pStyle w:val="TableBodyText"/>
                    <w:jc w:val="left"/>
                  </w:pPr>
                  <w:r>
                    <w:t>Range: $7</w:t>
                  </w:r>
                  <w:r>
                    <w:noBreakHyphen/>
                    <w:t>20</w:t>
                  </w:r>
                </w:p>
              </w:tc>
              <w:tc>
                <w:tcPr>
                  <w:tcW w:w="750" w:type="pct"/>
                </w:tcPr>
                <w:p w14:paraId="0D2C5699" w14:textId="77777777" w:rsidR="00ED5F8E" w:rsidRDefault="00ED5F8E" w:rsidP="002F266E">
                  <w:pPr>
                    <w:pStyle w:val="TableBodyText"/>
                    <w:ind w:right="28"/>
                    <w:jc w:val="left"/>
                  </w:pPr>
                  <w:r>
                    <w:t>VPG nominal hours</w:t>
                  </w:r>
                </w:p>
              </w:tc>
              <w:tc>
                <w:tcPr>
                  <w:tcW w:w="750" w:type="pct"/>
                </w:tcPr>
                <w:p w14:paraId="7902EBDE" w14:textId="77777777" w:rsidR="00ED5F8E" w:rsidRDefault="00ED5F8E" w:rsidP="002F266E">
                  <w:pPr>
                    <w:pStyle w:val="TableBodyText"/>
                    <w:ind w:right="28"/>
                    <w:jc w:val="left"/>
                  </w:pPr>
                  <w:r>
                    <w:t>Hours x base rate</w:t>
                  </w:r>
                </w:p>
              </w:tc>
            </w:tr>
            <w:tr w:rsidR="00ED5F8E" w14:paraId="0C087B4B" w14:textId="77777777" w:rsidTr="002F266E">
              <w:tc>
                <w:tcPr>
                  <w:tcW w:w="711" w:type="pct"/>
                </w:tcPr>
                <w:p w14:paraId="57FD7E07" w14:textId="77777777" w:rsidR="00ED5F8E" w:rsidRDefault="00ED5F8E" w:rsidP="005928D1">
                  <w:pPr>
                    <w:pStyle w:val="TableBodyText"/>
                    <w:jc w:val="left"/>
                  </w:pPr>
                  <w:r>
                    <w:t>Western Australia</w:t>
                  </w:r>
                </w:p>
              </w:tc>
              <w:tc>
                <w:tcPr>
                  <w:tcW w:w="1100" w:type="pct"/>
                </w:tcPr>
                <w:p w14:paraId="32D8C170" w14:textId="77777777" w:rsidR="00ED5F8E" w:rsidRDefault="00ED5F8E" w:rsidP="002F266E">
                  <w:pPr>
                    <w:pStyle w:val="TableBodyText"/>
                    <w:jc w:val="left"/>
                  </w:pPr>
                  <w:r>
                    <w:t>TAFE data and 2017 private RTO data</w:t>
                  </w:r>
                </w:p>
              </w:tc>
              <w:tc>
                <w:tcPr>
                  <w:tcW w:w="661" w:type="pct"/>
                </w:tcPr>
                <w:p w14:paraId="4081C752" w14:textId="77777777" w:rsidR="00ED5F8E" w:rsidRDefault="00ED5F8E" w:rsidP="002F266E">
                  <w:pPr>
                    <w:pStyle w:val="TableBodyText"/>
                    <w:jc w:val="left"/>
                  </w:pPr>
                  <w:r>
                    <w:t>FoE</w:t>
                  </w:r>
                </w:p>
              </w:tc>
              <w:tc>
                <w:tcPr>
                  <w:tcW w:w="1028" w:type="pct"/>
                  <w:gridSpan w:val="2"/>
                </w:tcPr>
                <w:p w14:paraId="4DC86244" w14:textId="77777777" w:rsidR="00ED5F8E" w:rsidRPr="00564012" w:rsidRDefault="00ED5F8E" w:rsidP="002F266E">
                  <w:pPr>
                    <w:pStyle w:val="TableBodyText"/>
                    <w:jc w:val="left"/>
                    <w:rPr>
                      <w:b/>
                      <w:bCs/>
                    </w:rPr>
                  </w:pPr>
                  <w:r>
                    <w:rPr>
                      <w:b/>
                      <w:bCs/>
                    </w:rPr>
                    <w:t>na</w:t>
                  </w:r>
                </w:p>
              </w:tc>
              <w:tc>
                <w:tcPr>
                  <w:tcW w:w="750" w:type="pct"/>
                </w:tcPr>
                <w:p w14:paraId="1B6E9D80" w14:textId="77777777" w:rsidR="00ED5F8E" w:rsidRPr="00DF68FA" w:rsidRDefault="00ED5F8E" w:rsidP="002F266E">
                  <w:pPr>
                    <w:pStyle w:val="TableBodyText"/>
                    <w:ind w:right="28"/>
                    <w:jc w:val="left"/>
                  </w:pPr>
                  <w:r w:rsidRPr="00DF68FA">
                    <w:t>WA nominal hours</w:t>
                  </w:r>
                </w:p>
              </w:tc>
              <w:tc>
                <w:tcPr>
                  <w:tcW w:w="750" w:type="pct"/>
                </w:tcPr>
                <w:p w14:paraId="7D9D0652" w14:textId="77777777" w:rsidR="00ED5F8E" w:rsidRPr="00957DF7" w:rsidRDefault="00ED5F8E" w:rsidP="002F266E">
                  <w:pPr>
                    <w:pStyle w:val="TableBodyText"/>
                    <w:ind w:right="28"/>
                    <w:jc w:val="left"/>
                    <w:rPr>
                      <w:b/>
                      <w:bCs/>
                    </w:rPr>
                  </w:pPr>
                  <w:r>
                    <w:rPr>
                      <w:b/>
                      <w:bCs/>
                    </w:rPr>
                    <w:t>na</w:t>
                  </w:r>
                </w:p>
              </w:tc>
            </w:tr>
            <w:tr w:rsidR="00ED5F8E" w14:paraId="5B14E0D7" w14:textId="77777777" w:rsidTr="002F266E">
              <w:tc>
                <w:tcPr>
                  <w:tcW w:w="711" w:type="pct"/>
                </w:tcPr>
                <w:p w14:paraId="3C6E9755" w14:textId="77777777" w:rsidR="00ED5F8E" w:rsidRDefault="00ED5F8E" w:rsidP="005928D1">
                  <w:pPr>
                    <w:pStyle w:val="TableBodyText"/>
                    <w:jc w:val="left"/>
                  </w:pPr>
                  <w:r>
                    <w:t>Tasmania</w:t>
                  </w:r>
                </w:p>
              </w:tc>
              <w:tc>
                <w:tcPr>
                  <w:tcW w:w="1100" w:type="pct"/>
                </w:tcPr>
                <w:p w14:paraId="79B05C5C" w14:textId="77777777" w:rsidR="00ED5F8E" w:rsidRDefault="00ED5F8E" w:rsidP="002F266E">
                  <w:pPr>
                    <w:pStyle w:val="TableBodyText"/>
                    <w:jc w:val="left"/>
                  </w:pPr>
                  <w:r>
                    <w:t>2011 methodology using 2005–09 data</w:t>
                  </w:r>
                </w:p>
                <w:p w14:paraId="7DD4365F" w14:textId="77777777" w:rsidR="00ED5F8E" w:rsidRDefault="00ED5F8E" w:rsidP="002F266E">
                  <w:pPr>
                    <w:pStyle w:val="TableBodyText"/>
                    <w:jc w:val="left"/>
                  </w:pPr>
                  <w:r>
                    <w:t>Base rate calculated from 2018 benchmark</w:t>
                  </w:r>
                </w:p>
              </w:tc>
              <w:tc>
                <w:tcPr>
                  <w:tcW w:w="661" w:type="pct"/>
                </w:tcPr>
                <w:p w14:paraId="5136CB94" w14:textId="77777777" w:rsidR="00ED5F8E" w:rsidRDefault="00ED5F8E" w:rsidP="002F266E">
                  <w:pPr>
                    <w:pStyle w:val="TableBodyText"/>
                    <w:jc w:val="left"/>
                  </w:pPr>
                  <w:r>
                    <w:t>FoE</w:t>
                  </w:r>
                </w:p>
              </w:tc>
              <w:tc>
                <w:tcPr>
                  <w:tcW w:w="1028" w:type="pct"/>
                  <w:gridSpan w:val="2"/>
                </w:tcPr>
                <w:p w14:paraId="3E2CCA5A" w14:textId="77777777" w:rsidR="00ED5F8E" w:rsidRDefault="00ED5F8E" w:rsidP="002F266E">
                  <w:pPr>
                    <w:pStyle w:val="TableBodyText"/>
                    <w:jc w:val="left"/>
                  </w:pPr>
                  <w:r>
                    <w:t>Base rate adjusted using a multiplier</w:t>
                  </w:r>
                </w:p>
                <w:p w14:paraId="575BB383" w14:textId="77777777" w:rsidR="00ED5F8E" w:rsidRDefault="00ED5F8E" w:rsidP="002F266E">
                  <w:pPr>
                    <w:pStyle w:val="TableBodyText"/>
                    <w:jc w:val="left"/>
                  </w:pPr>
                  <w:r>
                    <w:t>Multiplier range: 0.86 to 1.24</w:t>
                  </w:r>
                </w:p>
              </w:tc>
              <w:tc>
                <w:tcPr>
                  <w:tcW w:w="750" w:type="pct"/>
                </w:tcPr>
                <w:p w14:paraId="74029A1A" w14:textId="77777777" w:rsidR="00ED5F8E" w:rsidRDefault="00ED5F8E" w:rsidP="002F266E">
                  <w:pPr>
                    <w:pStyle w:val="TableBodyText"/>
                    <w:ind w:right="28"/>
                    <w:jc w:val="left"/>
                  </w:pPr>
                  <w:r>
                    <w:t>VPG nominal hours</w:t>
                  </w:r>
                </w:p>
              </w:tc>
              <w:tc>
                <w:tcPr>
                  <w:tcW w:w="750" w:type="pct"/>
                </w:tcPr>
                <w:p w14:paraId="22DEDEC5" w14:textId="77777777" w:rsidR="00ED5F8E" w:rsidRDefault="00ED5F8E" w:rsidP="002F266E">
                  <w:pPr>
                    <w:pStyle w:val="TableBodyText"/>
                    <w:ind w:right="28"/>
                    <w:jc w:val="left"/>
                  </w:pPr>
                  <w:r>
                    <w:t>Hours x base rate</w:t>
                  </w:r>
                </w:p>
              </w:tc>
            </w:tr>
            <w:tr w:rsidR="00ED5F8E" w14:paraId="1578D435" w14:textId="77777777" w:rsidTr="002F266E">
              <w:tc>
                <w:tcPr>
                  <w:tcW w:w="711" w:type="pct"/>
                </w:tcPr>
                <w:p w14:paraId="4B027790" w14:textId="77777777" w:rsidR="00ED5F8E" w:rsidRDefault="00ED5F8E" w:rsidP="005928D1">
                  <w:pPr>
                    <w:pStyle w:val="TableBodyText"/>
                    <w:ind w:left="0"/>
                    <w:jc w:val="left"/>
                  </w:pPr>
                  <w:r>
                    <w:t>Northern Territory</w:t>
                  </w:r>
                </w:p>
              </w:tc>
              <w:tc>
                <w:tcPr>
                  <w:tcW w:w="1100" w:type="pct"/>
                </w:tcPr>
                <w:p w14:paraId="38B1B8E3" w14:textId="77777777" w:rsidR="00ED5F8E" w:rsidRPr="002F7BFB" w:rsidRDefault="00ED5F8E" w:rsidP="002F266E">
                  <w:pPr>
                    <w:pStyle w:val="TableBodyText"/>
                    <w:jc w:val="left"/>
                    <w:rPr>
                      <w:b/>
                      <w:bCs/>
                    </w:rPr>
                  </w:pPr>
                  <w:r w:rsidRPr="002F7BFB">
                    <w:rPr>
                      <w:b/>
                      <w:bCs/>
                    </w:rPr>
                    <w:t>na</w:t>
                  </w:r>
                </w:p>
              </w:tc>
              <w:tc>
                <w:tcPr>
                  <w:tcW w:w="661" w:type="pct"/>
                </w:tcPr>
                <w:p w14:paraId="150EB3AF" w14:textId="77777777" w:rsidR="00ED5F8E" w:rsidRDefault="00ED5F8E" w:rsidP="002F266E">
                  <w:pPr>
                    <w:pStyle w:val="TableBodyText"/>
                    <w:jc w:val="left"/>
                  </w:pPr>
                  <w:r>
                    <w:t>Industry</w:t>
                  </w:r>
                </w:p>
              </w:tc>
              <w:tc>
                <w:tcPr>
                  <w:tcW w:w="1028" w:type="pct"/>
                  <w:gridSpan w:val="2"/>
                </w:tcPr>
                <w:p w14:paraId="70100488" w14:textId="77777777" w:rsidR="00ED5F8E" w:rsidRDefault="00ED5F8E" w:rsidP="002F266E">
                  <w:pPr>
                    <w:pStyle w:val="TableBodyText"/>
                    <w:jc w:val="left"/>
                  </w:pPr>
                  <w:r>
                    <w:t>20 groupings with 3 different rates</w:t>
                  </w:r>
                </w:p>
              </w:tc>
              <w:tc>
                <w:tcPr>
                  <w:tcW w:w="750" w:type="pct"/>
                </w:tcPr>
                <w:p w14:paraId="318ACBF2" w14:textId="77777777" w:rsidR="00ED5F8E" w:rsidRDefault="00ED5F8E" w:rsidP="002F266E">
                  <w:pPr>
                    <w:pStyle w:val="TableBodyText"/>
                    <w:ind w:right="28"/>
                    <w:jc w:val="left"/>
                  </w:pPr>
                  <w:r>
                    <w:t>VPG nominal hours</w:t>
                  </w:r>
                </w:p>
              </w:tc>
              <w:tc>
                <w:tcPr>
                  <w:tcW w:w="750" w:type="pct"/>
                </w:tcPr>
                <w:p w14:paraId="34BEC42D" w14:textId="77777777" w:rsidR="00ED5F8E" w:rsidRDefault="00ED5F8E" w:rsidP="002F266E">
                  <w:pPr>
                    <w:pStyle w:val="TableBodyText"/>
                    <w:ind w:right="28"/>
                    <w:jc w:val="left"/>
                  </w:pPr>
                  <w:r>
                    <w:t>Hours x base rate</w:t>
                  </w:r>
                </w:p>
              </w:tc>
            </w:tr>
            <w:tr w:rsidR="00ED5F8E" w14:paraId="0B69041E" w14:textId="77777777" w:rsidTr="002F266E">
              <w:tc>
                <w:tcPr>
                  <w:tcW w:w="711" w:type="pct"/>
                  <w:tcBorders>
                    <w:bottom w:val="single" w:sz="6" w:space="0" w:color="BFBFBF"/>
                  </w:tcBorders>
                  <w:shd w:val="clear" w:color="auto" w:fill="auto"/>
                </w:tcPr>
                <w:p w14:paraId="5771B145" w14:textId="77777777" w:rsidR="00ED5F8E" w:rsidRDefault="00ED5F8E" w:rsidP="005928D1">
                  <w:pPr>
                    <w:pStyle w:val="TableBodyText"/>
                    <w:jc w:val="left"/>
                  </w:pPr>
                  <w:r>
                    <w:t>ACT</w:t>
                  </w:r>
                </w:p>
              </w:tc>
              <w:tc>
                <w:tcPr>
                  <w:tcW w:w="1100" w:type="pct"/>
                  <w:tcBorders>
                    <w:bottom w:val="single" w:sz="6" w:space="0" w:color="BFBFBF"/>
                  </w:tcBorders>
                </w:tcPr>
                <w:p w14:paraId="3FAA90DD" w14:textId="77777777" w:rsidR="00ED5F8E" w:rsidRDefault="00ED5F8E" w:rsidP="002F266E">
                  <w:pPr>
                    <w:pStyle w:val="TableBodyText"/>
                    <w:jc w:val="left"/>
                  </w:pPr>
                  <w:r>
                    <w:t>ACT RTOs and IPART data</w:t>
                  </w:r>
                </w:p>
              </w:tc>
              <w:tc>
                <w:tcPr>
                  <w:tcW w:w="661" w:type="pct"/>
                  <w:tcBorders>
                    <w:bottom w:val="single" w:sz="6" w:space="0" w:color="BFBFBF"/>
                  </w:tcBorders>
                  <w:shd w:val="clear" w:color="auto" w:fill="auto"/>
                </w:tcPr>
                <w:p w14:paraId="0D843E3D" w14:textId="77777777" w:rsidR="00ED5F8E" w:rsidRDefault="00ED5F8E" w:rsidP="002F266E">
                  <w:pPr>
                    <w:pStyle w:val="TableBodyText"/>
                    <w:jc w:val="left"/>
                  </w:pPr>
                  <w:r>
                    <w:t>FoE</w:t>
                  </w:r>
                </w:p>
              </w:tc>
              <w:tc>
                <w:tcPr>
                  <w:tcW w:w="1028" w:type="pct"/>
                  <w:gridSpan w:val="2"/>
                  <w:tcBorders>
                    <w:bottom w:val="single" w:sz="6" w:space="0" w:color="BFBFBF"/>
                  </w:tcBorders>
                  <w:shd w:val="clear" w:color="auto" w:fill="auto"/>
                </w:tcPr>
                <w:p w14:paraId="2554565F" w14:textId="77777777" w:rsidR="00ED5F8E" w:rsidRPr="00564012" w:rsidRDefault="00ED5F8E" w:rsidP="002F266E">
                  <w:pPr>
                    <w:pStyle w:val="TableBodyText"/>
                    <w:jc w:val="left"/>
                    <w:rPr>
                      <w:b/>
                      <w:bCs/>
                    </w:rPr>
                  </w:pPr>
                  <w:r>
                    <w:rPr>
                      <w:b/>
                      <w:bCs/>
                    </w:rPr>
                    <w:t>n</w:t>
                  </w:r>
                  <w:r w:rsidRPr="00564012">
                    <w:rPr>
                      <w:b/>
                      <w:bCs/>
                    </w:rPr>
                    <w:t>a</w:t>
                  </w:r>
                </w:p>
              </w:tc>
              <w:tc>
                <w:tcPr>
                  <w:tcW w:w="750" w:type="pct"/>
                  <w:tcBorders>
                    <w:bottom w:val="single" w:sz="6" w:space="0" w:color="BFBFBF"/>
                  </w:tcBorders>
                  <w:shd w:val="clear" w:color="auto" w:fill="auto"/>
                </w:tcPr>
                <w:p w14:paraId="2F82346F" w14:textId="77777777" w:rsidR="00ED5F8E" w:rsidRDefault="00ED5F8E" w:rsidP="002F266E">
                  <w:pPr>
                    <w:pStyle w:val="TableBodyText"/>
                    <w:ind w:right="28"/>
                    <w:jc w:val="left"/>
                  </w:pPr>
                  <w:r>
                    <w:t>VPG nominal hours</w:t>
                  </w:r>
                </w:p>
              </w:tc>
              <w:tc>
                <w:tcPr>
                  <w:tcW w:w="750" w:type="pct"/>
                  <w:tcBorders>
                    <w:bottom w:val="single" w:sz="6" w:space="0" w:color="BFBFBF"/>
                  </w:tcBorders>
                  <w:shd w:val="clear" w:color="auto" w:fill="auto"/>
                </w:tcPr>
                <w:p w14:paraId="31224976" w14:textId="77777777" w:rsidR="00ED5F8E" w:rsidRDefault="00ED5F8E" w:rsidP="002F266E">
                  <w:pPr>
                    <w:pStyle w:val="TableBodyText"/>
                    <w:ind w:right="28"/>
                    <w:jc w:val="left"/>
                  </w:pPr>
                  <w:r>
                    <w:t>Hours x base rate</w:t>
                  </w:r>
                </w:p>
              </w:tc>
            </w:tr>
          </w:tbl>
          <w:p w14:paraId="56CFBAFA" w14:textId="77777777" w:rsidR="00ED5F8E" w:rsidRDefault="00ED5F8E" w:rsidP="005928D1">
            <w:pPr>
              <w:pStyle w:val="Box"/>
            </w:pPr>
          </w:p>
        </w:tc>
      </w:tr>
      <w:tr w:rsidR="00ED5F8E" w14:paraId="6E50A33C" w14:textId="77777777" w:rsidTr="005928D1">
        <w:tc>
          <w:tcPr>
            <w:tcW w:w="5000" w:type="pct"/>
            <w:tcBorders>
              <w:top w:val="nil"/>
              <w:left w:val="nil"/>
              <w:bottom w:val="nil"/>
              <w:right w:val="nil"/>
            </w:tcBorders>
            <w:shd w:val="clear" w:color="auto" w:fill="auto"/>
          </w:tcPr>
          <w:p w14:paraId="43F6CE2E" w14:textId="5B1A807E" w:rsidR="00ED5F8E" w:rsidRDefault="00ED5F8E" w:rsidP="005928D1">
            <w:pPr>
              <w:pStyle w:val="Note"/>
              <w:rPr>
                <w:i/>
              </w:rPr>
            </w:pPr>
            <w:r>
              <w:t>FoE = field of education. VPG = Victorian Purchasing Guide.</w:t>
            </w:r>
            <w:r w:rsidR="00E70BDB">
              <w:t xml:space="preserve"> </w:t>
            </w:r>
            <w:r w:rsidRPr="00DF691C">
              <w:rPr>
                <w:b/>
                <w:bCs/>
              </w:rPr>
              <w:t>na</w:t>
            </w:r>
            <w:r>
              <w:t xml:space="preserve"> not available</w:t>
            </w:r>
            <w:r w:rsidR="00E70BDB">
              <w:t>.</w:t>
            </w:r>
          </w:p>
        </w:tc>
      </w:tr>
      <w:tr w:rsidR="00ED5F8E" w14:paraId="74E15B4C" w14:textId="77777777" w:rsidTr="005928D1">
        <w:trPr>
          <w:trHeight w:val="68"/>
        </w:trPr>
        <w:tc>
          <w:tcPr>
            <w:tcW w:w="5000" w:type="pct"/>
            <w:tcBorders>
              <w:top w:val="nil"/>
              <w:left w:val="nil"/>
              <w:bottom w:val="nil"/>
              <w:right w:val="nil"/>
            </w:tcBorders>
            <w:shd w:val="clear" w:color="auto" w:fill="auto"/>
          </w:tcPr>
          <w:p w14:paraId="26931D8C" w14:textId="77777777" w:rsidR="00ED5F8E" w:rsidRDefault="00ED5F8E" w:rsidP="005928D1">
            <w:pPr>
              <w:pStyle w:val="Source"/>
            </w:pPr>
            <w:r>
              <w:rPr>
                <w:i/>
              </w:rPr>
              <w:t>Source</w:t>
            </w:r>
            <w:r w:rsidRPr="00167F06">
              <w:t xml:space="preserve">: </w:t>
            </w:r>
            <w:r>
              <w:t>Appendix D.</w:t>
            </w:r>
          </w:p>
        </w:tc>
      </w:tr>
      <w:tr w:rsidR="00ED5F8E" w14:paraId="1BB40911" w14:textId="77777777" w:rsidTr="005928D1">
        <w:tc>
          <w:tcPr>
            <w:tcW w:w="5000" w:type="pct"/>
            <w:tcBorders>
              <w:top w:val="nil"/>
              <w:left w:val="nil"/>
              <w:bottom w:val="single" w:sz="6" w:space="0" w:color="78A22F"/>
              <w:right w:val="nil"/>
            </w:tcBorders>
            <w:shd w:val="clear" w:color="auto" w:fill="auto"/>
          </w:tcPr>
          <w:p w14:paraId="047871D7" w14:textId="77777777" w:rsidR="00ED5F8E" w:rsidRDefault="00ED5F8E" w:rsidP="005928D1">
            <w:pPr>
              <w:pStyle w:val="Box"/>
              <w:spacing w:before="0" w:line="120" w:lineRule="exact"/>
            </w:pPr>
          </w:p>
        </w:tc>
      </w:tr>
      <w:tr w:rsidR="00ED5F8E" w:rsidRPr="000863A5" w14:paraId="1956BAD0" w14:textId="77777777" w:rsidTr="005928D1">
        <w:tc>
          <w:tcPr>
            <w:tcW w:w="5000" w:type="pct"/>
            <w:tcBorders>
              <w:top w:val="single" w:sz="6" w:space="0" w:color="78A22F"/>
              <w:left w:val="nil"/>
              <w:bottom w:val="nil"/>
              <w:right w:val="nil"/>
            </w:tcBorders>
          </w:tcPr>
          <w:p w14:paraId="64CCA159" w14:textId="77777777" w:rsidR="00ED5F8E" w:rsidRPr="00626D32" w:rsidRDefault="00ED5F8E" w:rsidP="005928D1">
            <w:pPr>
              <w:pStyle w:val="BoxSpaceBelow"/>
            </w:pPr>
          </w:p>
        </w:tc>
      </w:tr>
    </w:tbl>
    <w:p w14:paraId="2F496B1F" w14:textId="77777777" w:rsidR="00ED5F8E" w:rsidRDefault="00ED5F8E" w:rsidP="005928D1">
      <w:pPr>
        <w:pStyle w:val="Heading4"/>
      </w:pPr>
      <w:r>
        <w:t xml:space="preserve">Step 1 — Obtaining cost data and estimating course hourly base rates </w:t>
      </w:r>
    </w:p>
    <w:p w14:paraId="2E9F4886" w14:textId="77777777" w:rsidR="00ED5F8E" w:rsidRDefault="00ED5F8E" w:rsidP="005928D1">
      <w:pPr>
        <w:pStyle w:val="BodyText"/>
      </w:pPr>
      <w:r>
        <w:t>Jurisdictions use historical VET data to estimate the hourly cost of delivering VET. Hourly costs are referred to as ‘base’ rates in this chapter, as all subsequent steps in the cost estimation process reference these rates. The Commission understands that jurisdictions allow for a commercial rate of return when determining the cost of delivery.</w:t>
      </w:r>
    </w:p>
    <w:p w14:paraId="2FAE025D" w14:textId="77777777" w:rsidR="00ED5F8E" w:rsidRDefault="00ED5F8E" w:rsidP="005928D1">
      <w:pPr>
        <w:pStyle w:val="BodyText"/>
      </w:pPr>
      <w:r>
        <w:t>C</w:t>
      </w:r>
      <w:r w:rsidRPr="00C13EC6">
        <w:t xml:space="preserve">ost estimates </w:t>
      </w:r>
      <w:r>
        <w:t>appear to draw more from TAFE financial data than private RTO data, reflecting that TAFEs are major providers of subsidised training. (In addition, because there are relatively few TAFEs, it is likely to be easier to compile data from them compared with surveying and collecting data from hundreds of private RTOs.) However, the starting point for these estimates is often very old data. New South Wales, Victoria, South Australia and Tasmania use information from 2012 or even earlier. Western Australia uses the most recent data (2017), drawn from private RTOs.</w:t>
      </w:r>
    </w:p>
    <w:p w14:paraId="419D80C7" w14:textId="16A491FC" w:rsidR="00ED5F8E" w:rsidRDefault="00ED5F8E" w:rsidP="005928D1">
      <w:pPr>
        <w:pStyle w:val="BodyText"/>
      </w:pPr>
      <w:r>
        <w:lastRenderedPageBreak/>
        <w:t>In the absence of more recent data, jurisdictions apply inflation factors, typically using the Consumer Price Index. A better approximation of</w:t>
      </w:r>
      <w:r w:rsidDel="00C330F8">
        <w:t xml:space="preserve"> </w:t>
      </w:r>
      <w:r>
        <w:t>inflation in the VET sector, which controls for the influence of subsidies, would be a VET</w:t>
      </w:r>
      <w:r>
        <w:noBreakHyphen/>
        <w:t>specific producer price index — which does not exist.</w:t>
      </w:r>
      <w:r w:rsidRPr="00B842D1">
        <w:rPr>
          <w:rStyle w:val="FootnoteReference"/>
        </w:rPr>
        <w:footnoteReference w:id="26"/>
      </w:r>
      <w:r>
        <w:t xml:space="preserve"> The producer price index for education is only available for higher education. That index has experienced inflation of 28 per cent since 2012 </w:t>
      </w:r>
      <w:r w:rsidRPr="000035E8">
        <w:rPr>
          <w:szCs w:val="24"/>
        </w:rPr>
        <w:t>(ABS 2020)</w:t>
      </w:r>
      <w:r>
        <w:t>.</w:t>
      </w:r>
    </w:p>
    <w:p w14:paraId="526227B6" w14:textId="77777777" w:rsidR="00ED5F8E" w:rsidRDefault="00ED5F8E" w:rsidP="005928D1">
      <w:pPr>
        <w:pStyle w:val="BodyText"/>
      </w:pPr>
      <w:r>
        <w:t>More substantively, the sector has changed in many ways since 2012 (for example, in teaching methods and funding arrangements), which suggest the cost profiles of TAFEs, and the sector as a whole, are different today. Compounding this is that the TAFE sector likely has higher cost structures than private RTOs (discussed below), meaning that cost estimates based on TAFE data might overstate the actual cost of delivery for many private providers.</w:t>
      </w:r>
    </w:p>
    <w:p w14:paraId="1A9A4DA8" w14:textId="77777777" w:rsidR="00ED5F8E" w:rsidRPr="004E3B94" w:rsidRDefault="00ED5F8E" w:rsidP="005928D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ED5F8E" w14:paraId="5A022C4D" w14:textId="77777777" w:rsidTr="005928D1">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2CA1E606" w14:textId="4E2769B0" w:rsidR="00ED5F8E" w:rsidRPr="00CE4C64" w:rsidRDefault="00ED5F8E" w:rsidP="005928D1">
            <w:pPr>
              <w:pStyle w:val="FindingTitle"/>
              <w:spacing w:before="120"/>
              <w:rPr>
                <w:noProof/>
              </w:rPr>
            </w:pPr>
            <w:r>
              <w:t>interim Finding 4.</w:t>
            </w:r>
            <w:r>
              <w:rPr>
                <w:noProof/>
              </w:rPr>
              <w:t>1 — Data underpinning subsidy rates</w:t>
            </w:r>
          </w:p>
        </w:tc>
      </w:tr>
      <w:tr w:rsidR="00ED5F8E" w:rsidRPr="00750BE2" w14:paraId="2C325D01" w14:textId="77777777" w:rsidTr="005928D1">
        <w:trPr>
          <w:cantSplit/>
        </w:trPr>
        <w:tc>
          <w:tcPr>
            <w:tcW w:w="5000" w:type="pct"/>
            <w:tcBorders>
              <w:top w:val="nil"/>
              <w:left w:val="nil"/>
              <w:bottom w:val="nil"/>
              <w:right w:val="nil"/>
            </w:tcBorders>
            <w:shd w:val="clear" w:color="auto" w:fill="F2F2F2"/>
            <w:tcMar>
              <w:left w:w="170" w:type="dxa"/>
              <w:right w:w="170" w:type="dxa"/>
            </w:tcMar>
          </w:tcPr>
          <w:p w14:paraId="206A61B0" w14:textId="77777777" w:rsidR="00ED5F8E" w:rsidRDefault="00ED5F8E" w:rsidP="005928D1">
            <w:pPr>
              <w:pStyle w:val="Finding"/>
              <w:keepNext/>
            </w:pPr>
            <w:r>
              <w:t xml:space="preserve">Data used to estimate course costs (which inform subsidy rates) are dated in most States and Territories and are not a sound basis for setting subsidies. </w:t>
            </w:r>
          </w:p>
        </w:tc>
      </w:tr>
      <w:tr w:rsidR="00ED5F8E" w14:paraId="1DFF6FBC" w14:textId="77777777" w:rsidTr="005928D1">
        <w:trPr>
          <w:cantSplit/>
        </w:trPr>
        <w:tc>
          <w:tcPr>
            <w:tcW w:w="5000" w:type="pct"/>
            <w:tcBorders>
              <w:top w:val="nil"/>
              <w:left w:val="nil"/>
              <w:bottom w:val="single" w:sz="6" w:space="0" w:color="78A22F"/>
              <w:right w:val="nil"/>
            </w:tcBorders>
            <w:shd w:val="clear" w:color="auto" w:fill="F2F2F2"/>
            <w:tcMar>
              <w:left w:w="170" w:type="dxa"/>
              <w:right w:w="170" w:type="dxa"/>
            </w:tcMar>
          </w:tcPr>
          <w:p w14:paraId="2326AE74" w14:textId="77777777" w:rsidR="00ED5F8E" w:rsidRDefault="00ED5F8E" w:rsidP="005928D1">
            <w:pPr>
              <w:pStyle w:val="Space"/>
              <w:keepLines/>
            </w:pPr>
          </w:p>
        </w:tc>
      </w:tr>
      <w:tr w:rsidR="00ED5F8E" w:rsidRPr="000863A5" w14:paraId="7F8FF139" w14:textId="77777777" w:rsidTr="005928D1">
        <w:trPr>
          <w:cantSplit/>
        </w:trPr>
        <w:tc>
          <w:tcPr>
            <w:tcW w:w="5000" w:type="pct"/>
            <w:tcBorders>
              <w:top w:val="single" w:sz="6" w:space="0" w:color="78A22F"/>
              <w:left w:val="nil"/>
              <w:bottom w:val="nil"/>
              <w:right w:val="nil"/>
            </w:tcBorders>
            <w:tcMar>
              <w:left w:w="170" w:type="dxa"/>
              <w:right w:w="170" w:type="dxa"/>
            </w:tcMar>
          </w:tcPr>
          <w:p w14:paraId="6B6E3FBC" w14:textId="77777777" w:rsidR="00ED5F8E" w:rsidRPr="00626D32" w:rsidRDefault="00ED5F8E" w:rsidP="005928D1">
            <w:pPr>
              <w:pStyle w:val="BoxSpaceBelow"/>
              <w:keepLines/>
            </w:pPr>
          </w:p>
        </w:tc>
      </w:tr>
    </w:tbl>
    <w:p w14:paraId="5026277E" w14:textId="77777777" w:rsidR="00ED5F8E" w:rsidRDefault="00ED5F8E" w:rsidP="005928D1">
      <w:pPr>
        <w:pStyle w:val="BodyText"/>
      </w:pPr>
      <w:r>
        <w:t>There is little transparency on the nature of actual RTO cost data, or how jurisdictions calculate base rates.</w:t>
      </w:r>
    </w:p>
    <w:p w14:paraId="62C5FC7D" w14:textId="77777777" w:rsidR="00ED5F8E" w:rsidRDefault="00ED5F8E" w:rsidP="005928D1">
      <w:pPr>
        <w:pStyle w:val="Heading4"/>
      </w:pPr>
      <w:r>
        <w:t>Step 2 — Classifying hourly base rates</w:t>
      </w:r>
    </w:p>
    <w:p w14:paraId="607440F1" w14:textId="77777777" w:rsidR="00ED5F8E" w:rsidRDefault="00ED5F8E" w:rsidP="005928D1">
      <w:pPr>
        <w:pStyle w:val="BodyText"/>
      </w:pPr>
      <w:r>
        <w:t>To recognise the different costs of delivering different VET courses, jurisdictions modify or ‘sort’ base rates according to fields of education or industry.</w:t>
      </w:r>
    </w:p>
    <w:p w14:paraId="66EC4F37" w14:textId="77777777" w:rsidR="00ED5F8E" w:rsidRPr="002F266E" w:rsidRDefault="00ED5F8E" w:rsidP="005928D1">
      <w:pPr>
        <w:pStyle w:val="ListBullet"/>
        <w:rPr>
          <w:spacing w:val="-2"/>
        </w:rPr>
      </w:pPr>
      <w:r w:rsidRPr="002F266E">
        <w:rPr>
          <w:spacing w:val="-2"/>
        </w:rPr>
        <w:t>A field of education is a classification that maps education into different categories under the Australian Standard Classification of Education (ASCED). The ASCED classifies fields of education at ‘broad’, ‘narrow’ and ‘detailed’ levels. There are 12 fields of education at the broad level (including, for example, ‘Education’, ‘Health’ and ‘Creative Arts’) and 356 at the detailed level (for example, under the broad field of Health, there are 56 narrow fields including ‘General Nursing’, ‘Midwifery’ and ‘Mental Health Nursing’).</w:t>
      </w:r>
    </w:p>
    <w:p w14:paraId="12A7DFE1" w14:textId="77777777" w:rsidR="00ED5F8E" w:rsidRPr="00983C32" w:rsidRDefault="00ED5F8E" w:rsidP="005928D1">
      <w:pPr>
        <w:pStyle w:val="ListBullet"/>
      </w:pPr>
      <w:r>
        <w:t xml:space="preserve">Industry classifications are based on the 2006 </w:t>
      </w:r>
      <w:r w:rsidRPr="002371C3">
        <w:t>Australian and New Zealand Standard Industrial Classification</w:t>
      </w:r>
      <w:r>
        <w:t xml:space="preserve"> (</w:t>
      </w:r>
      <w:r w:rsidRPr="00983C32">
        <w:t>ANZSIC</w:t>
      </w:r>
      <w:r>
        <w:t xml:space="preserve">). The </w:t>
      </w:r>
      <w:r w:rsidRPr="00983C32">
        <w:t>ANZSIC</w:t>
      </w:r>
      <w:r>
        <w:t xml:space="preserve"> groups industries across </w:t>
      </w:r>
      <w:r w:rsidRPr="00983C32">
        <w:t>19 divisions and 96 subdivisions</w:t>
      </w:r>
      <w:r>
        <w:t>.</w:t>
      </w:r>
    </w:p>
    <w:p w14:paraId="4D44679F" w14:textId="77777777" w:rsidR="00ED5F8E" w:rsidRDefault="00ED5F8E" w:rsidP="005928D1">
      <w:pPr>
        <w:pStyle w:val="BodyText"/>
      </w:pPr>
      <w:r>
        <w:t xml:space="preserve">The way jurisdictions use the ASCED and ANZSIC to sort hourly base rates differs widely. For example, </w:t>
      </w:r>
      <w:r w:rsidRPr="00AE0729">
        <w:t>Tasmania calculates a single base rate for VET delivery and then adjusts this rate by factors of between 0.86 and 1.2</w:t>
      </w:r>
      <w:r>
        <w:t>4</w:t>
      </w:r>
      <w:r w:rsidRPr="00AE0729">
        <w:t xml:space="preserve"> depending on the relevant field of education at the broad level (12</w:t>
      </w:r>
      <w:r>
        <w:t> </w:t>
      </w:r>
      <w:r w:rsidRPr="00AE0729">
        <w:t>categories). South Australia sorts each of the 356</w:t>
      </w:r>
      <w:r>
        <w:t> </w:t>
      </w:r>
      <w:r w:rsidRPr="00AE0729">
        <w:t>detailed fields of education into 44</w:t>
      </w:r>
      <w:r>
        <w:t> </w:t>
      </w:r>
      <w:r w:rsidRPr="00AE0729">
        <w:t xml:space="preserve">hourly base rates, </w:t>
      </w:r>
      <w:r w:rsidRPr="003A0C1A">
        <w:t xml:space="preserve">resulting in some common rates across different fields of </w:t>
      </w:r>
      <w:r w:rsidRPr="003A0C1A">
        <w:lastRenderedPageBreak/>
        <w:t>education.</w:t>
      </w:r>
      <w:r>
        <w:t xml:space="preserve"> Queensland and the Northern Territory use ANZSIC classifications to group industries into high, medium and low</w:t>
      </w:r>
      <w:r>
        <w:noBreakHyphen/>
        <w:t>cost categories and assigns rates to these categories.</w:t>
      </w:r>
    </w:p>
    <w:p w14:paraId="54481108" w14:textId="77777777" w:rsidR="00ED5F8E" w:rsidRDefault="00ED5F8E" w:rsidP="005928D1">
      <w:pPr>
        <w:pStyle w:val="BodyText"/>
      </w:pPr>
      <w:r>
        <w:t xml:space="preserve">There is little transparency on rationales underpinning jurisdictions’ approaches to sorting and grouping hourly base rates. </w:t>
      </w:r>
    </w:p>
    <w:p w14:paraId="6BC24AAD" w14:textId="77777777" w:rsidR="00ED5F8E" w:rsidRDefault="00ED5F8E" w:rsidP="005928D1">
      <w:pPr>
        <w:pStyle w:val="Heading4"/>
      </w:pPr>
      <w:r>
        <w:t>Step 3 — Assigning units of competency to a base rate and hours of delivery</w:t>
      </w:r>
    </w:p>
    <w:p w14:paraId="17B7C8D5" w14:textId="70FD10D6" w:rsidR="00ED5F8E" w:rsidRDefault="00ED5F8E" w:rsidP="005928D1">
      <w:pPr>
        <w:pStyle w:val="BodyText"/>
      </w:pPr>
      <w:r>
        <w:t xml:space="preserve">VET courses are composed of units of competency. Across the VET sector there are more than 17 000 units </w:t>
      </w:r>
      <w:r w:rsidRPr="00EB2889">
        <w:rPr>
          <w:szCs w:val="24"/>
        </w:rPr>
        <w:t>(DET nd, p. 1)</w:t>
      </w:r>
      <w:r>
        <w:t>. Each unit of competency is mapped to a field of education or industry (depending on the approach used in step 2). The mapping of each unit of competency to a field of education/industry produces a corresponding hourly base rate.</w:t>
      </w:r>
    </w:p>
    <w:p w14:paraId="00A06222" w14:textId="77777777" w:rsidR="00ED5F8E" w:rsidRDefault="00ED5F8E" w:rsidP="005928D1">
      <w:pPr>
        <w:pStyle w:val="BodyText"/>
      </w:pPr>
      <w:r>
        <w:t>For each unit of competency, the hourly base rate is multiplied by the estimated hours required to deliver the unit to give the total estimated cost for the unit (base rate x hours). New South Wales also incorporates a fixed cost component for its calculation.</w:t>
      </w:r>
    </w:p>
    <w:p w14:paraId="23E16228" w14:textId="77777777" w:rsidR="00ED5F8E" w:rsidRDefault="00ED5F8E" w:rsidP="005928D1">
      <w:pPr>
        <w:pStyle w:val="BodyText"/>
      </w:pPr>
      <w:r>
        <w:t>There is no national standard for hours of delivery for each unit of competency.</w:t>
      </w:r>
      <w:r w:rsidRPr="0075146D">
        <w:t xml:space="preserve"> </w:t>
      </w:r>
      <w:r>
        <w:t xml:space="preserve">However, the approach is similar in most cases. Every jurisdiction except for Western Australia assumes that the number of hours required to complete a unit of competency is the nominal hours listed in the relevant </w:t>
      </w:r>
      <w:r w:rsidRPr="00AC1F57">
        <w:t xml:space="preserve">Victorian Purchasing Guide </w:t>
      </w:r>
      <w:r w:rsidRPr="007A6204">
        <w:t>(</w:t>
      </w:r>
      <w:r w:rsidRPr="00AC1F57">
        <w:t>VPG</w:t>
      </w:r>
      <w:r w:rsidRPr="007A6204">
        <w:t>)</w:t>
      </w:r>
      <w:r>
        <w:t>.</w:t>
      </w:r>
      <w:r w:rsidRPr="00B842D1">
        <w:rPr>
          <w:rStyle w:val="FootnoteReference"/>
        </w:rPr>
        <w:footnoteReference w:id="27"/>
      </w:r>
      <w:r>
        <w:t xml:space="preserve"> Western Australia uses its own nominal hours. Although Queensland uses the VPG, it caps hours for cost</w:t>
      </w:r>
      <w:r>
        <w:noBreakHyphen/>
        <w:t>setting purposes at a maximum of 1100 hours.</w:t>
      </w:r>
    </w:p>
    <w:p w14:paraId="187F6E07" w14:textId="77777777" w:rsidR="00ED5F8E" w:rsidRPr="00AD6D4B" w:rsidRDefault="00ED5F8E" w:rsidP="005928D1">
      <w:pPr>
        <w:pStyle w:val="BodyText"/>
      </w:pPr>
      <w:r>
        <w:t xml:space="preserve">The different assumptions on hours to deliver units of competency can lead to very different estimates of course costs. </w:t>
      </w:r>
    </w:p>
    <w:p w14:paraId="6BACCB2F" w14:textId="77777777" w:rsidR="00ED5F8E" w:rsidRDefault="00ED5F8E" w:rsidP="005928D1">
      <w:pPr>
        <w:pStyle w:val="ListBullet"/>
      </w:pPr>
      <w:r>
        <w:rPr>
          <w:rStyle w:val="normaltextrun"/>
          <w:color w:val="000000"/>
        </w:rPr>
        <w:t>Based on a comparison of more than 200 courses subsidised in both Western Australia and Victoria, course hours in Victoria are, on average, about 30 per cent higher than in Western Australia. An extreme example is the Diploma of Agriculture, which has 1500 course hours under the VPG but only 495 in Western Australia, hence assumed costs would be about three times higher if the base rates of delivery were the same. (An analysis of base rates for Western Australia and New South Wales — the only jurisdictions for which data are available — is below).</w:t>
      </w:r>
    </w:p>
    <w:p w14:paraId="5EFBBAF4" w14:textId="028EBE4E" w:rsidR="00ED5F8E" w:rsidRDefault="00ED5F8E" w:rsidP="005928D1">
      <w:pPr>
        <w:pStyle w:val="ListBullet"/>
        <w:rPr>
          <w:rStyle w:val="normaltextrun"/>
          <w:color w:val="000000"/>
        </w:rPr>
      </w:pPr>
      <w:r>
        <w:rPr>
          <w:rStyle w:val="normaltextrun"/>
          <w:color w:val="000000"/>
        </w:rPr>
        <w:t xml:space="preserve">The Commission has hours data for a large sample of subsidised </w:t>
      </w:r>
      <w:r w:rsidR="00030430">
        <w:rPr>
          <w:rStyle w:val="normaltextrun"/>
          <w:color w:val="000000"/>
        </w:rPr>
        <w:t>courses</w:t>
      </w:r>
      <w:r>
        <w:rPr>
          <w:rStyle w:val="normaltextrun"/>
          <w:color w:val="000000"/>
        </w:rPr>
        <w:t xml:space="preserve"> in Queensland. About 20 per cent of these </w:t>
      </w:r>
      <w:r w:rsidR="00030430">
        <w:rPr>
          <w:rStyle w:val="normaltextrun"/>
          <w:color w:val="000000"/>
        </w:rPr>
        <w:t>courses</w:t>
      </w:r>
      <w:r>
        <w:rPr>
          <w:rStyle w:val="normaltextrun"/>
          <w:color w:val="000000"/>
        </w:rPr>
        <w:t xml:space="preserve"> require</w:t>
      </w:r>
      <w:r w:rsidDel="00834103">
        <w:rPr>
          <w:rStyle w:val="normaltextrun"/>
          <w:color w:val="000000"/>
        </w:rPr>
        <w:t xml:space="preserve"> </w:t>
      </w:r>
      <w:r>
        <w:rPr>
          <w:rStyle w:val="normaltextrun"/>
          <w:color w:val="000000"/>
        </w:rPr>
        <w:t>more than 1100 hours of training (according to the VPG), with some requiring as many as 2000 hours. Thus, even if the base rate of delivery for these courses in Queensland was similar to other jurisdictions that also use the VPG, the total estimated cost would be</w:t>
      </w:r>
      <w:r w:rsidDel="005263CB">
        <w:rPr>
          <w:rStyle w:val="normaltextrun"/>
          <w:color w:val="000000"/>
        </w:rPr>
        <w:t xml:space="preserve"> </w:t>
      </w:r>
      <w:r>
        <w:rPr>
          <w:rStyle w:val="normaltextrun"/>
          <w:color w:val="000000"/>
        </w:rPr>
        <w:t>lower in Queensland than in those jurisdictions.</w:t>
      </w:r>
    </w:p>
    <w:p w14:paraId="7A400205" w14:textId="77777777" w:rsidR="00ED5F8E" w:rsidRDefault="00ED5F8E" w:rsidP="005928D1">
      <w:pPr>
        <w:pStyle w:val="BodyText"/>
      </w:pPr>
      <w:r>
        <w:lastRenderedPageBreak/>
        <w:t>The methods outlined in steps 2 and 3 recognise that training costs vary by hours of delivery and field of education/industry, but do not differentiate between cost drivers such as RTO size or training delivery modes. The impact on service providers from using only a single cost of training is unclear.</w:t>
      </w:r>
    </w:p>
    <w:p w14:paraId="049A82CA" w14:textId="77777777" w:rsidR="00ED5F8E" w:rsidRDefault="00ED5F8E" w:rsidP="005928D1">
      <w:pPr>
        <w:pStyle w:val="BodyText"/>
      </w:pPr>
      <w:r>
        <w:t xml:space="preserve">South Australia’s cost estimates are highly disaggregated. </w:t>
      </w:r>
      <w:r w:rsidRPr="00D83E8B">
        <w:t xml:space="preserve">Its </w:t>
      </w:r>
      <w:r>
        <w:t>44</w:t>
      </w:r>
      <w:r w:rsidRPr="00D83E8B">
        <w:t xml:space="preserve"> hourly base rates range from </w:t>
      </w:r>
      <w:r>
        <w:t>about</w:t>
      </w:r>
      <w:r w:rsidRPr="00D83E8B">
        <w:t xml:space="preserve"> </w:t>
      </w:r>
      <w:r w:rsidRPr="00D83E8B" w:rsidDel="000C7E7D">
        <w:t>$</w:t>
      </w:r>
      <w:r w:rsidRPr="00D83E8B">
        <w:t>7 to $20</w:t>
      </w:r>
      <w:r>
        <w:t xml:space="preserve"> and</w:t>
      </w:r>
      <w:r w:rsidRPr="00D83E8B">
        <w:t xml:space="preserve"> </w:t>
      </w:r>
      <w:r>
        <w:t>w</w:t>
      </w:r>
      <w:r w:rsidRPr="00D83E8B">
        <w:t xml:space="preserve">hen assigned to the 356 fields of education, can differ by as little as </w:t>
      </w:r>
      <w:r>
        <w:t>five </w:t>
      </w:r>
      <w:r w:rsidRPr="00D83E8B">
        <w:t xml:space="preserve">cents per hour. </w:t>
      </w:r>
      <w:r>
        <w:t>By comparison,</w:t>
      </w:r>
      <w:r w:rsidDel="00CC2F90">
        <w:t xml:space="preserve"> </w:t>
      </w:r>
      <w:r>
        <w:t>Queensland’s approach is coarser and only uses three rates ($5.23, $7.03 and $9.86), which differ by about $2 and $3.</w:t>
      </w:r>
    </w:p>
    <w:p w14:paraId="3698345C" w14:textId="20776C59" w:rsidR="00ED5F8E" w:rsidRDefault="00ED5F8E" w:rsidP="005928D1">
      <w:pPr>
        <w:pStyle w:val="BodyText"/>
      </w:pPr>
      <w:r>
        <w:t>There is a trade</w:t>
      </w:r>
      <w:r w:rsidR="00012353">
        <w:noBreakHyphen/>
      </w:r>
      <w:r>
        <w:t>off between greater precision in cost estimation (which is likely to have diminishing benefits) and higher levels of administrative complexity. And although d</w:t>
      </w:r>
      <w:r w:rsidRPr="004724A6">
        <w:t>ata are not available</w:t>
      </w:r>
      <w:r>
        <w:t xml:space="preserve"> to assess the relative effectiveness of these more granular costings, the</w:t>
      </w:r>
      <w:r w:rsidDel="00FD00BA">
        <w:t xml:space="preserve"> </w:t>
      </w:r>
      <w:r>
        <w:t>effect of such small differences in subsidies and student fees is likely to have a small (if any) effect on student demand.</w:t>
      </w:r>
    </w:p>
    <w:p w14:paraId="081D7103" w14:textId="0AB51D5A" w:rsidR="00ED5F8E" w:rsidRDefault="00ED5F8E" w:rsidP="005928D1">
      <w:pPr>
        <w:pStyle w:val="Heading4"/>
      </w:pPr>
      <w:r>
        <w:t xml:space="preserve">Step 4 — Total cost of a </w:t>
      </w:r>
      <w:r w:rsidR="00642EA4">
        <w:t>course</w:t>
      </w:r>
    </w:p>
    <w:p w14:paraId="6C852D6B" w14:textId="63AADC2A" w:rsidR="00ED5F8E" w:rsidRDefault="00ED5F8E" w:rsidP="005928D1">
      <w:pPr>
        <w:pStyle w:val="BodyText"/>
      </w:pPr>
      <w:r>
        <w:t xml:space="preserve">The costs for each unit of competency required to complete a course are summed to provide an estimated total cost of the course. The number of units of competency can vary significantly depending on the </w:t>
      </w:r>
      <w:r w:rsidR="00142466">
        <w:t>course</w:t>
      </w:r>
      <w:r>
        <w:t>. Generally, higher</w:t>
      </w:r>
      <w:r>
        <w:noBreakHyphen/>
        <w:t>level courses have more units of competency than lower level courses, meaning that higher</w:t>
      </w:r>
      <w:r>
        <w:noBreakHyphen/>
        <w:t>level courses usually take longer and are, therefore, more expensive to deliver (box 4.2).</w:t>
      </w:r>
    </w:p>
    <w:p w14:paraId="73F8094F" w14:textId="77777777" w:rsidR="00450DAE" w:rsidRDefault="00450DAE" w:rsidP="00450DAE">
      <w:pPr>
        <w:pStyle w:val="Heading4"/>
      </w:pPr>
      <w:bookmarkStart w:id="71" w:name="_Hlk38076472"/>
      <w:r>
        <w:t>A note on the treatment of public providers</w:t>
      </w:r>
    </w:p>
    <w:p w14:paraId="0D8A0FFE" w14:textId="77777777" w:rsidR="00450DAE" w:rsidRDefault="00450DAE" w:rsidP="00450DAE">
      <w:pPr>
        <w:pStyle w:val="BodyText"/>
      </w:pPr>
      <w:r>
        <w:t xml:space="preserve">Publicly available information on how costs are estimated for RTOs is not always consistent with how TAFEs receive funding. Confidential </w:t>
      </w:r>
      <w:r w:rsidRPr="004D58F7">
        <w:t>information provided to the Commission shows that, for example</w:t>
      </w:r>
      <w:r>
        <w:t>,</w:t>
      </w:r>
      <w:r w:rsidRPr="004D58F7">
        <w:t xml:space="preserve"> </w:t>
      </w:r>
      <w:r>
        <w:t xml:space="preserve">at least one </w:t>
      </w:r>
      <w:r w:rsidRPr="004D58F7">
        <w:t>jurisdiction use</w:t>
      </w:r>
      <w:r>
        <w:t>s</w:t>
      </w:r>
      <w:r w:rsidRPr="004D58F7">
        <w:t xml:space="preserve"> a different cost base for TAFEs and that these can be more than double the estimated cost base for private RTOs. </w:t>
      </w:r>
      <w:r>
        <w:t xml:space="preserve">Using a </w:t>
      </w:r>
      <w:r w:rsidRPr="004D58F7">
        <w:t>higher cost base</w:t>
      </w:r>
      <w:r>
        <w:t xml:space="preserve"> produces higher subsidies. In addition, TAFEs sometimes receive funding for delivery in regional areas in block amounts, rather than the stated rates for loadings (these are discussed below</w:t>
      </w:r>
      <w:r w:rsidDel="00616BBE">
        <w:t>)</w:t>
      </w:r>
      <w:r>
        <w:t>.</w:t>
      </w:r>
    </w:p>
    <w:p w14:paraId="04943328" w14:textId="77777777" w:rsidR="00450DAE" w:rsidRPr="00BD5D4B" w:rsidRDefault="00450DAE" w:rsidP="00450DAE">
      <w:pPr>
        <w:pStyle w:val="BodyText"/>
      </w:pPr>
      <w:r>
        <w:t>G</w:t>
      </w:r>
      <w:r w:rsidRPr="0062247E">
        <w:t>iven the need to understand TAFE (plus other) costs in order to set subsidies in future,</w:t>
      </w:r>
      <w:r>
        <w:t xml:space="preserve"> there is a need for greater transparency on how TAFE costs are calculated and taken into account, and the </w:t>
      </w:r>
      <w:r w:rsidRPr="0062247E">
        <w:t>reasons for differences in approach by jurisdictions.</w:t>
      </w:r>
    </w:p>
    <w:bookmarkEnd w:id="71"/>
    <w:p w14:paraId="4C2C5DF4" w14:textId="77777777" w:rsidR="00ED5F8E" w:rsidRDefault="00ED5F8E">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ED5F8E" w14:paraId="4321D4CE" w14:textId="77777777" w:rsidTr="005928D1">
        <w:trPr>
          <w:tblHeader/>
        </w:trPr>
        <w:tc>
          <w:tcPr>
            <w:tcW w:w="5000" w:type="pct"/>
            <w:tcBorders>
              <w:top w:val="single" w:sz="6" w:space="0" w:color="78A22F"/>
              <w:left w:val="nil"/>
              <w:bottom w:val="nil"/>
              <w:right w:val="nil"/>
            </w:tcBorders>
            <w:shd w:val="clear" w:color="auto" w:fill="F2F2F2"/>
          </w:tcPr>
          <w:p w14:paraId="5D1D2BB0" w14:textId="3580D867" w:rsidR="00ED5F8E" w:rsidRDefault="00ED5F8E">
            <w:pPr>
              <w:pStyle w:val="BoxTitle"/>
            </w:pPr>
            <w:r>
              <w:rPr>
                <w:b w:val="0"/>
              </w:rPr>
              <w:t>Box 4.</w:t>
            </w:r>
            <w:r>
              <w:rPr>
                <w:b w:val="0"/>
                <w:noProof/>
              </w:rPr>
              <w:t>2</w:t>
            </w:r>
            <w:r>
              <w:tab/>
            </w:r>
            <w:r w:rsidRPr="00877F13">
              <w:t>Effect of assumptions on hours and base rates on total cost</w:t>
            </w:r>
          </w:p>
        </w:tc>
      </w:tr>
      <w:tr w:rsidR="00ED5F8E" w14:paraId="13C9034E" w14:textId="77777777" w:rsidTr="005928D1">
        <w:tc>
          <w:tcPr>
            <w:tcW w:w="5000" w:type="pct"/>
            <w:tcBorders>
              <w:top w:val="nil"/>
              <w:left w:val="nil"/>
              <w:bottom w:val="nil"/>
              <w:right w:val="nil"/>
            </w:tcBorders>
            <w:shd w:val="clear" w:color="auto" w:fill="F2F2F2"/>
          </w:tcPr>
          <w:p w14:paraId="03EDC2D3" w14:textId="4A4C2B7F" w:rsidR="00ED5F8E" w:rsidRDefault="00ED5F8E" w:rsidP="005928D1">
            <w:pPr>
              <w:pStyle w:val="Box"/>
            </w:pPr>
            <w:r w:rsidRPr="00BA288B">
              <w:t>Only New South Wales and Western Australia publish estimates of course costs. On average, for courses subsidised by both jurisdictions</w:t>
            </w:r>
            <w:r w:rsidR="00090BF8">
              <w:t xml:space="preserve"> (for non</w:t>
            </w:r>
            <w:r w:rsidR="00090BF8">
              <w:noBreakHyphen/>
              <w:t>apprenticeship courses)</w:t>
            </w:r>
            <w:r w:rsidRPr="00BA288B">
              <w:t xml:space="preserve">, estimated total course costs in Western Australia are lower than in New South Wales, across all qualification levels (table). As noted, total costs are a function of both the hourly base rate and the number of hours of delivery. While hourly base rates in Western Australia are higher than </w:t>
            </w:r>
            <w:r w:rsidR="006D08BE" w:rsidRPr="00BA288B">
              <w:t>in New South Wales, Western Australia courses have fewer hours of delivery than New South Wales.</w:t>
            </w:r>
          </w:p>
          <w:p w14:paraId="11E1B73A" w14:textId="77777777" w:rsidR="00407F9E" w:rsidRPr="00CA2290" w:rsidRDefault="00407F9E" w:rsidP="00407F9E">
            <w:pPr>
              <w:pStyle w:val="BoxHeading1"/>
            </w:pPr>
            <w:r w:rsidRPr="00CA2290">
              <w:t>Estimated course costs and components (average)</w:t>
            </w:r>
          </w:p>
          <w:p w14:paraId="50A76BD4" w14:textId="1B3ED489" w:rsidR="00407F9E" w:rsidRDefault="00407F9E" w:rsidP="00261C92">
            <w:pPr>
              <w:pStyle w:val="Subtitle"/>
              <w:spacing w:after="120"/>
              <w:ind w:left="0"/>
              <w:rPr>
                <w:rStyle w:val="NoteLabel"/>
              </w:rPr>
            </w:pPr>
            <w:r>
              <w:t>Courses subsidised in New South Wales and Western Australia</w:t>
            </w:r>
            <w:r w:rsidRPr="00E40C80">
              <w:rPr>
                <w:rStyle w:val="NoteLabel"/>
              </w:rPr>
              <w:t>a</w:t>
            </w:r>
          </w:p>
          <w:tbl>
            <w:tblPr>
              <w:tblW w:w="5000" w:type="pct"/>
              <w:tblCellMar>
                <w:top w:w="28" w:type="dxa"/>
                <w:left w:w="0" w:type="dxa"/>
                <w:right w:w="0" w:type="dxa"/>
              </w:tblCellMar>
              <w:tblLook w:val="0000" w:firstRow="0" w:lastRow="0" w:firstColumn="0" w:lastColumn="0" w:noHBand="0" w:noVBand="0"/>
            </w:tblPr>
            <w:tblGrid>
              <w:gridCol w:w="2105"/>
              <w:gridCol w:w="1066"/>
              <w:gridCol w:w="1066"/>
              <w:gridCol w:w="1067"/>
              <w:gridCol w:w="1067"/>
              <w:gridCol w:w="1067"/>
              <w:gridCol w:w="1067"/>
            </w:tblGrid>
            <w:tr w:rsidR="00261C92" w14:paraId="76239EFF" w14:textId="77777777" w:rsidTr="00F86DD9">
              <w:trPr>
                <w:tblHeader/>
              </w:trPr>
              <w:tc>
                <w:tcPr>
                  <w:tcW w:w="1238" w:type="pct"/>
                  <w:tcBorders>
                    <w:top w:val="single" w:sz="6" w:space="0" w:color="BFBFBF"/>
                  </w:tcBorders>
                  <w:shd w:val="clear" w:color="auto" w:fill="auto"/>
                  <w:tcMar>
                    <w:top w:w="28" w:type="dxa"/>
                  </w:tcMar>
                </w:tcPr>
                <w:p w14:paraId="468F60C3" w14:textId="77777777" w:rsidR="00261C92" w:rsidRDefault="00261C92" w:rsidP="00261C92">
                  <w:pPr>
                    <w:pStyle w:val="TableColumnHeading"/>
                    <w:jc w:val="left"/>
                  </w:pPr>
                </w:p>
              </w:tc>
              <w:tc>
                <w:tcPr>
                  <w:tcW w:w="1881" w:type="pct"/>
                  <w:gridSpan w:val="3"/>
                  <w:tcBorders>
                    <w:top w:val="single" w:sz="6" w:space="0" w:color="BFBFBF"/>
                    <w:bottom w:val="single" w:sz="6" w:space="0" w:color="BFBFBF"/>
                  </w:tcBorders>
                </w:tcPr>
                <w:p w14:paraId="057FE293" w14:textId="77777777" w:rsidR="00261C92" w:rsidRDefault="00261C92" w:rsidP="00261C92">
                  <w:pPr>
                    <w:pStyle w:val="TableColumnHeading"/>
                    <w:jc w:val="center"/>
                  </w:pPr>
                  <w:r>
                    <w:t>New South Wales</w:t>
                  </w:r>
                </w:p>
              </w:tc>
              <w:tc>
                <w:tcPr>
                  <w:tcW w:w="1882" w:type="pct"/>
                  <w:gridSpan w:val="3"/>
                  <w:tcBorders>
                    <w:top w:val="single" w:sz="6" w:space="0" w:color="BFBFBF"/>
                    <w:bottom w:val="single" w:sz="6" w:space="0" w:color="BFBFBF"/>
                  </w:tcBorders>
                  <w:shd w:val="clear" w:color="auto" w:fill="auto"/>
                  <w:tcMar>
                    <w:top w:w="28" w:type="dxa"/>
                  </w:tcMar>
                </w:tcPr>
                <w:p w14:paraId="1623CAB1" w14:textId="77777777" w:rsidR="00261C92" w:rsidRDefault="00261C92" w:rsidP="00261C92">
                  <w:pPr>
                    <w:pStyle w:val="TableColumnHeading"/>
                    <w:ind w:right="28"/>
                    <w:jc w:val="center"/>
                  </w:pPr>
                  <w:r>
                    <w:t>Western Australia</w:t>
                  </w:r>
                </w:p>
              </w:tc>
            </w:tr>
            <w:tr w:rsidR="00261C92" w14:paraId="764DB1B0" w14:textId="77777777" w:rsidTr="00F86DD9">
              <w:trPr>
                <w:tblHeader/>
              </w:trPr>
              <w:tc>
                <w:tcPr>
                  <w:tcW w:w="1238" w:type="pct"/>
                  <w:tcBorders>
                    <w:bottom w:val="single" w:sz="6" w:space="0" w:color="BFBFBF"/>
                  </w:tcBorders>
                  <w:shd w:val="clear" w:color="auto" w:fill="auto"/>
                  <w:tcMar>
                    <w:top w:w="28" w:type="dxa"/>
                  </w:tcMar>
                </w:tcPr>
                <w:p w14:paraId="4F978D67" w14:textId="77777777" w:rsidR="00261C92" w:rsidRDefault="00261C92" w:rsidP="00261C92">
                  <w:pPr>
                    <w:pStyle w:val="TableColumnHeading"/>
                    <w:spacing w:before="240"/>
                    <w:ind w:left="0" w:right="115"/>
                    <w:jc w:val="left"/>
                  </w:pPr>
                  <w:r>
                    <w:t>Qualification</w:t>
                  </w:r>
                </w:p>
              </w:tc>
              <w:tc>
                <w:tcPr>
                  <w:tcW w:w="627" w:type="pct"/>
                  <w:tcBorders>
                    <w:top w:val="single" w:sz="6" w:space="0" w:color="BFBFBF"/>
                    <w:bottom w:val="single" w:sz="6" w:space="0" w:color="BFBFBF"/>
                  </w:tcBorders>
                </w:tcPr>
                <w:p w14:paraId="0418907F" w14:textId="77777777" w:rsidR="00261C92" w:rsidRDefault="00261C92" w:rsidP="00261C92">
                  <w:pPr>
                    <w:pStyle w:val="TableColumnHeading"/>
                  </w:pPr>
                  <w:r>
                    <w:t>Base rate ($/hr)</w:t>
                  </w:r>
                </w:p>
              </w:tc>
              <w:tc>
                <w:tcPr>
                  <w:tcW w:w="627" w:type="pct"/>
                  <w:tcBorders>
                    <w:top w:val="single" w:sz="6" w:space="0" w:color="BFBFBF"/>
                    <w:bottom w:val="single" w:sz="6" w:space="0" w:color="BFBFBF"/>
                  </w:tcBorders>
                </w:tcPr>
                <w:p w14:paraId="3D6C1714" w14:textId="77777777" w:rsidR="00261C92" w:rsidRDefault="00261C92" w:rsidP="00261C92">
                  <w:pPr>
                    <w:pStyle w:val="TableColumnHeading"/>
                  </w:pPr>
                  <w:r>
                    <w:t>Hours</w:t>
                  </w:r>
                  <w:r>
                    <w:br/>
                    <w:t>(no.)</w:t>
                  </w:r>
                </w:p>
              </w:tc>
              <w:tc>
                <w:tcPr>
                  <w:tcW w:w="627" w:type="pct"/>
                  <w:tcBorders>
                    <w:top w:val="single" w:sz="6" w:space="0" w:color="BFBFBF"/>
                    <w:bottom w:val="single" w:sz="6" w:space="0" w:color="BFBFBF"/>
                  </w:tcBorders>
                </w:tcPr>
                <w:p w14:paraId="76BE23EB" w14:textId="77777777" w:rsidR="00261C92" w:rsidRDefault="00261C92" w:rsidP="00261C92">
                  <w:pPr>
                    <w:pStyle w:val="TableColumnHeading"/>
                  </w:pPr>
                  <w:r>
                    <w:t>Cost</w:t>
                  </w:r>
                  <w:r>
                    <w:br/>
                    <w:t>($)</w:t>
                  </w:r>
                </w:p>
              </w:tc>
              <w:tc>
                <w:tcPr>
                  <w:tcW w:w="627" w:type="pct"/>
                  <w:tcBorders>
                    <w:top w:val="single" w:sz="6" w:space="0" w:color="BFBFBF"/>
                    <w:bottom w:val="single" w:sz="6" w:space="0" w:color="BFBFBF"/>
                  </w:tcBorders>
                  <w:shd w:val="clear" w:color="auto" w:fill="auto"/>
                  <w:tcMar>
                    <w:top w:w="28" w:type="dxa"/>
                  </w:tcMar>
                </w:tcPr>
                <w:p w14:paraId="7774DD69" w14:textId="77777777" w:rsidR="00261C92" w:rsidRDefault="00261C92" w:rsidP="00261C92">
                  <w:pPr>
                    <w:pStyle w:val="TableColumnHeading"/>
                  </w:pPr>
                  <w:r>
                    <w:t>Base rate ($/hr)</w:t>
                  </w:r>
                </w:p>
              </w:tc>
              <w:tc>
                <w:tcPr>
                  <w:tcW w:w="627" w:type="pct"/>
                  <w:tcBorders>
                    <w:top w:val="single" w:sz="6" w:space="0" w:color="BFBFBF"/>
                    <w:bottom w:val="single" w:sz="6" w:space="0" w:color="BFBFBF"/>
                  </w:tcBorders>
                  <w:shd w:val="clear" w:color="auto" w:fill="auto"/>
                  <w:tcMar>
                    <w:top w:w="28" w:type="dxa"/>
                  </w:tcMar>
                </w:tcPr>
                <w:p w14:paraId="595F0CD7" w14:textId="77777777" w:rsidR="00261C92" w:rsidRDefault="00261C92" w:rsidP="00261C92">
                  <w:pPr>
                    <w:pStyle w:val="TableColumnHeading"/>
                    <w:ind w:right="28"/>
                  </w:pPr>
                  <w:r>
                    <w:t>Hours</w:t>
                  </w:r>
                  <w:r>
                    <w:br/>
                    <w:t>(no.)</w:t>
                  </w:r>
                </w:p>
              </w:tc>
              <w:tc>
                <w:tcPr>
                  <w:tcW w:w="627" w:type="pct"/>
                  <w:tcBorders>
                    <w:top w:val="single" w:sz="6" w:space="0" w:color="BFBFBF"/>
                    <w:bottom w:val="single" w:sz="6" w:space="0" w:color="BFBFBF"/>
                  </w:tcBorders>
                  <w:shd w:val="clear" w:color="auto" w:fill="auto"/>
                </w:tcPr>
                <w:p w14:paraId="2E7C6C26" w14:textId="77777777" w:rsidR="00261C92" w:rsidRDefault="00261C92" w:rsidP="00261C92">
                  <w:pPr>
                    <w:pStyle w:val="TableColumnHeading"/>
                    <w:ind w:right="28"/>
                  </w:pPr>
                  <w:r>
                    <w:t>Cost</w:t>
                  </w:r>
                  <w:r>
                    <w:br/>
                    <w:t>($)</w:t>
                  </w:r>
                </w:p>
              </w:tc>
            </w:tr>
            <w:tr w:rsidR="00261C92" w14:paraId="74D398C9" w14:textId="77777777" w:rsidTr="00F86DD9">
              <w:tc>
                <w:tcPr>
                  <w:tcW w:w="1238" w:type="pct"/>
                  <w:tcBorders>
                    <w:top w:val="single" w:sz="6" w:space="0" w:color="BFBFBF"/>
                  </w:tcBorders>
                </w:tcPr>
                <w:p w14:paraId="1DA69C82" w14:textId="77777777" w:rsidR="00261C92" w:rsidRDefault="00261C92" w:rsidP="00261C92">
                  <w:pPr>
                    <w:pStyle w:val="TableUnitsRow"/>
                    <w:jc w:val="left"/>
                  </w:pPr>
                  <w:r>
                    <w:t>Certificate I/II</w:t>
                  </w:r>
                </w:p>
              </w:tc>
              <w:tc>
                <w:tcPr>
                  <w:tcW w:w="627" w:type="pct"/>
                  <w:tcBorders>
                    <w:top w:val="single" w:sz="6" w:space="0" w:color="BFBFBF"/>
                  </w:tcBorders>
                </w:tcPr>
                <w:p w14:paraId="1BCEEC8A" w14:textId="77777777" w:rsidR="00261C92" w:rsidRDefault="00261C92" w:rsidP="00261C92">
                  <w:pPr>
                    <w:pStyle w:val="TableUnitsRow"/>
                  </w:pPr>
                  <w:r>
                    <w:t>9.68</w:t>
                  </w:r>
                </w:p>
              </w:tc>
              <w:tc>
                <w:tcPr>
                  <w:tcW w:w="627" w:type="pct"/>
                  <w:tcBorders>
                    <w:top w:val="single" w:sz="6" w:space="0" w:color="BFBFBF"/>
                  </w:tcBorders>
                </w:tcPr>
                <w:p w14:paraId="6C551E48" w14:textId="77777777" w:rsidR="00261C92" w:rsidRDefault="00261C92" w:rsidP="00261C92">
                  <w:pPr>
                    <w:pStyle w:val="TableUnitsRow"/>
                  </w:pPr>
                  <w:r>
                    <w:t>445</w:t>
                  </w:r>
                </w:p>
              </w:tc>
              <w:tc>
                <w:tcPr>
                  <w:tcW w:w="627" w:type="pct"/>
                  <w:tcBorders>
                    <w:top w:val="single" w:sz="6" w:space="0" w:color="BFBFBF"/>
                  </w:tcBorders>
                </w:tcPr>
                <w:p w14:paraId="18779A2F" w14:textId="77777777" w:rsidR="00261C92" w:rsidRDefault="00261C92" w:rsidP="00261C92">
                  <w:pPr>
                    <w:pStyle w:val="TableUnitsRow"/>
                  </w:pPr>
                  <w:r>
                    <w:t>4 129</w:t>
                  </w:r>
                </w:p>
              </w:tc>
              <w:tc>
                <w:tcPr>
                  <w:tcW w:w="627" w:type="pct"/>
                  <w:tcBorders>
                    <w:top w:val="single" w:sz="6" w:space="0" w:color="BFBFBF"/>
                  </w:tcBorders>
                </w:tcPr>
                <w:p w14:paraId="3F62B173" w14:textId="77777777" w:rsidR="00261C92" w:rsidRDefault="00261C92" w:rsidP="00261C92">
                  <w:pPr>
                    <w:pStyle w:val="TableUnitsRow"/>
                  </w:pPr>
                  <w:r>
                    <w:t>10.51</w:t>
                  </w:r>
                </w:p>
              </w:tc>
              <w:tc>
                <w:tcPr>
                  <w:tcW w:w="627" w:type="pct"/>
                  <w:tcBorders>
                    <w:top w:val="single" w:sz="6" w:space="0" w:color="BFBFBF"/>
                  </w:tcBorders>
                </w:tcPr>
                <w:p w14:paraId="483E6158" w14:textId="77777777" w:rsidR="00261C92" w:rsidRDefault="00261C92" w:rsidP="00261C92">
                  <w:pPr>
                    <w:pStyle w:val="TableUnitsRow"/>
                    <w:ind w:right="28"/>
                  </w:pPr>
                  <w:r>
                    <w:t>369</w:t>
                  </w:r>
                </w:p>
              </w:tc>
              <w:tc>
                <w:tcPr>
                  <w:tcW w:w="627" w:type="pct"/>
                  <w:tcBorders>
                    <w:top w:val="single" w:sz="6" w:space="0" w:color="BFBFBF"/>
                  </w:tcBorders>
                </w:tcPr>
                <w:p w14:paraId="1C293B45" w14:textId="77777777" w:rsidR="00261C92" w:rsidRDefault="00261C92" w:rsidP="00261C92">
                  <w:pPr>
                    <w:pStyle w:val="TableUnitsRow"/>
                    <w:ind w:right="28"/>
                  </w:pPr>
                  <w:r>
                    <w:t>3 902</w:t>
                  </w:r>
                </w:p>
              </w:tc>
            </w:tr>
            <w:tr w:rsidR="00261C92" w14:paraId="5EB7D199" w14:textId="77777777" w:rsidTr="00F86DD9">
              <w:tc>
                <w:tcPr>
                  <w:tcW w:w="1238" w:type="pct"/>
                </w:tcPr>
                <w:p w14:paraId="7499453C" w14:textId="77777777" w:rsidR="00261C92" w:rsidRDefault="00261C92" w:rsidP="00261C92">
                  <w:pPr>
                    <w:pStyle w:val="TableBodyText"/>
                    <w:jc w:val="left"/>
                  </w:pPr>
                  <w:r>
                    <w:t>Certificate III</w:t>
                  </w:r>
                </w:p>
              </w:tc>
              <w:tc>
                <w:tcPr>
                  <w:tcW w:w="627" w:type="pct"/>
                </w:tcPr>
                <w:p w14:paraId="3702167E" w14:textId="77777777" w:rsidR="00261C92" w:rsidRDefault="00261C92" w:rsidP="00261C92">
                  <w:pPr>
                    <w:pStyle w:val="TableBodyText"/>
                  </w:pPr>
                  <w:r>
                    <w:t>10.60</w:t>
                  </w:r>
                </w:p>
              </w:tc>
              <w:tc>
                <w:tcPr>
                  <w:tcW w:w="627" w:type="pct"/>
                </w:tcPr>
                <w:p w14:paraId="6625B7D0" w14:textId="77777777" w:rsidR="00261C92" w:rsidRDefault="00261C92" w:rsidP="00261C92">
                  <w:pPr>
                    <w:pStyle w:val="TableBodyText"/>
                  </w:pPr>
                  <w:r>
                    <w:t>744</w:t>
                  </w:r>
                </w:p>
              </w:tc>
              <w:tc>
                <w:tcPr>
                  <w:tcW w:w="627" w:type="pct"/>
                </w:tcPr>
                <w:p w14:paraId="500990CF" w14:textId="77777777" w:rsidR="00261C92" w:rsidRDefault="00261C92" w:rsidP="00261C92">
                  <w:pPr>
                    <w:pStyle w:val="TableBodyText"/>
                  </w:pPr>
                  <w:r>
                    <w:t>7 525</w:t>
                  </w:r>
                </w:p>
              </w:tc>
              <w:tc>
                <w:tcPr>
                  <w:tcW w:w="627" w:type="pct"/>
                </w:tcPr>
                <w:p w14:paraId="1A0544C5" w14:textId="77777777" w:rsidR="00261C92" w:rsidRDefault="00261C92" w:rsidP="00261C92">
                  <w:pPr>
                    <w:pStyle w:val="TableBodyText"/>
                  </w:pPr>
                  <w:r>
                    <w:t>10.67</w:t>
                  </w:r>
                </w:p>
              </w:tc>
              <w:tc>
                <w:tcPr>
                  <w:tcW w:w="627" w:type="pct"/>
                </w:tcPr>
                <w:p w14:paraId="572BFECD" w14:textId="77777777" w:rsidR="00261C92" w:rsidRDefault="00261C92" w:rsidP="00261C92">
                  <w:pPr>
                    <w:pStyle w:val="TableBodyText"/>
                    <w:ind w:right="28"/>
                  </w:pPr>
                  <w:r>
                    <w:t>562</w:t>
                  </w:r>
                </w:p>
              </w:tc>
              <w:tc>
                <w:tcPr>
                  <w:tcW w:w="627" w:type="pct"/>
                </w:tcPr>
                <w:p w14:paraId="4DDAD204" w14:textId="77777777" w:rsidR="00261C92" w:rsidRDefault="00261C92" w:rsidP="00261C92">
                  <w:pPr>
                    <w:pStyle w:val="TableBodyText"/>
                    <w:ind w:right="28"/>
                  </w:pPr>
                  <w:r>
                    <w:t>6 054</w:t>
                  </w:r>
                </w:p>
              </w:tc>
            </w:tr>
            <w:tr w:rsidR="00261C92" w14:paraId="35BA5BCE" w14:textId="77777777" w:rsidTr="00F86DD9">
              <w:tc>
                <w:tcPr>
                  <w:tcW w:w="1238" w:type="pct"/>
                </w:tcPr>
                <w:p w14:paraId="4CF0B4DF" w14:textId="77777777" w:rsidR="00261C92" w:rsidRDefault="00261C92" w:rsidP="00261C92">
                  <w:pPr>
                    <w:pStyle w:val="TableBodyText"/>
                    <w:jc w:val="left"/>
                  </w:pPr>
                  <w:r>
                    <w:t>Certificate IV</w:t>
                  </w:r>
                </w:p>
              </w:tc>
              <w:tc>
                <w:tcPr>
                  <w:tcW w:w="627" w:type="pct"/>
                </w:tcPr>
                <w:p w14:paraId="4957A421" w14:textId="77777777" w:rsidR="00261C92" w:rsidRDefault="00261C92" w:rsidP="00261C92">
                  <w:pPr>
                    <w:pStyle w:val="TableBodyText"/>
                  </w:pPr>
                  <w:r>
                    <w:t>9.34</w:t>
                  </w:r>
                </w:p>
              </w:tc>
              <w:tc>
                <w:tcPr>
                  <w:tcW w:w="627" w:type="pct"/>
                </w:tcPr>
                <w:p w14:paraId="42406D04" w14:textId="77777777" w:rsidR="00261C92" w:rsidRDefault="00261C92" w:rsidP="00261C92">
                  <w:pPr>
                    <w:pStyle w:val="TableBodyText"/>
                  </w:pPr>
                  <w:r>
                    <w:t>960</w:t>
                  </w:r>
                </w:p>
              </w:tc>
              <w:tc>
                <w:tcPr>
                  <w:tcW w:w="627" w:type="pct"/>
                </w:tcPr>
                <w:p w14:paraId="3CA302ED" w14:textId="77777777" w:rsidR="00261C92" w:rsidRDefault="00261C92" w:rsidP="00261C92">
                  <w:pPr>
                    <w:pStyle w:val="TableBodyText"/>
                  </w:pPr>
                  <w:r>
                    <w:t>8 628</w:t>
                  </w:r>
                </w:p>
              </w:tc>
              <w:tc>
                <w:tcPr>
                  <w:tcW w:w="627" w:type="pct"/>
                </w:tcPr>
                <w:p w14:paraId="54B41B15" w14:textId="77777777" w:rsidR="00261C92" w:rsidRDefault="00261C92" w:rsidP="00261C92">
                  <w:pPr>
                    <w:pStyle w:val="TableBodyText"/>
                  </w:pPr>
                  <w:r>
                    <w:t>10.31</w:t>
                  </w:r>
                </w:p>
              </w:tc>
              <w:tc>
                <w:tcPr>
                  <w:tcW w:w="627" w:type="pct"/>
                </w:tcPr>
                <w:p w14:paraId="1C7FDE6E" w14:textId="77777777" w:rsidR="00261C92" w:rsidRDefault="00261C92" w:rsidP="00261C92">
                  <w:pPr>
                    <w:pStyle w:val="TableBodyText"/>
                    <w:ind w:right="28"/>
                  </w:pPr>
                  <w:r>
                    <w:t>765</w:t>
                  </w:r>
                </w:p>
              </w:tc>
              <w:tc>
                <w:tcPr>
                  <w:tcW w:w="627" w:type="pct"/>
                </w:tcPr>
                <w:p w14:paraId="7084E7B7" w14:textId="77777777" w:rsidR="00261C92" w:rsidRDefault="00261C92" w:rsidP="00261C92">
                  <w:pPr>
                    <w:pStyle w:val="TableBodyText"/>
                    <w:ind w:right="28"/>
                  </w:pPr>
                  <w:r>
                    <w:t>7 985</w:t>
                  </w:r>
                </w:p>
              </w:tc>
            </w:tr>
            <w:tr w:rsidR="00261C92" w14:paraId="2F9446A5" w14:textId="77777777" w:rsidTr="00F86DD9">
              <w:tc>
                <w:tcPr>
                  <w:tcW w:w="1238" w:type="pct"/>
                </w:tcPr>
                <w:p w14:paraId="4960BF48" w14:textId="77777777" w:rsidR="00261C92" w:rsidRDefault="00261C92" w:rsidP="00261C92">
                  <w:pPr>
                    <w:pStyle w:val="TableBodyText"/>
                    <w:jc w:val="left"/>
                  </w:pPr>
                  <w:r>
                    <w:t>Diploma/Adv. Diploma</w:t>
                  </w:r>
                </w:p>
              </w:tc>
              <w:tc>
                <w:tcPr>
                  <w:tcW w:w="627" w:type="pct"/>
                </w:tcPr>
                <w:p w14:paraId="1F971802" w14:textId="77777777" w:rsidR="00261C92" w:rsidRDefault="00261C92" w:rsidP="00261C92">
                  <w:pPr>
                    <w:pStyle w:val="TableBodyText"/>
                  </w:pPr>
                  <w:r>
                    <w:t>9.04</w:t>
                  </w:r>
                </w:p>
              </w:tc>
              <w:tc>
                <w:tcPr>
                  <w:tcW w:w="627" w:type="pct"/>
                </w:tcPr>
                <w:p w14:paraId="0280B8F5" w14:textId="77777777" w:rsidR="00261C92" w:rsidRDefault="00261C92" w:rsidP="00261C92">
                  <w:pPr>
                    <w:pStyle w:val="TableBodyText"/>
                  </w:pPr>
                  <w:r>
                    <w:t>1 335</w:t>
                  </w:r>
                </w:p>
              </w:tc>
              <w:tc>
                <w:tcPr>
                  <w:tcW w:w="627" w:type="pct"/>
                </w:tcPr>
                <w:p w14:paraId="1F443346" w14:textId="77777777" w:rsidR="00261C92" w:rsidRDefault="00261C92" w:rsidP="00261C92">
                  <w:pPr>
                    <w:pStyle w:val="TableBodyText"/>
                  </w:pPr>
                  <w:r>
                    <w:t>11 574</w:t>
                  </w:r>
                </w:p>
              </w:tc>
              <w:tc>
                <w:tcPr>
                  <w:tcW w:w="627" w:type="pct"/>
                </w:tcPr>
                <w:p w14:paraId="166FB49D" w14:textId="77777777" w:rsidR="00261C92" w:rsidRDefault="00261C92" w:rsidP="00261C92">
                  <w:pPr>
                    <w:pStyle w:val="TableBodyText"/>
                  </w:pPr>
                  <w:r>
                    <w:t>10.15</w:t>
                  </w:r>
                </w:p>
              </w:tc>
              <w:tc>
                <w:tcPr>
                  <w:tcW w:w="627" w:type="pct"/>
                </w:tcPr>
                <w:p w14:paraId="5670ADA5" w14:textId="77777777" w:rsidR="00261C92" w:rsidRDefault="00261C92" w:rsidP="00261C92">
                  <w:pPr>
                    <w:pStyle w:val="TableBodyText"/>
                    <w:ind w:right="28"/>
                  </w:pPr>
                  <w:r>
                    <w:t>1 014</w:t>
                  </w:r>
                </w:p>
              </w:tc>
              <w:tc>
                <w:tcPr>
                  <w:tcW w:w="627" w:type="pct"/>
                </w:tcPr>
                <w:p w14:paraId="3BC27F23" w14:textId="77777777" w:rsidR="00261C92" w:rsidRDefault="00261C92" w:rsidP="00261C92">
                  <w:pPr>
                    <w:pStyle w:val="TableBodyText"/>
                    <w:ind w:right="28"/>
                  </w:pPr>
                  <w:r>
                    <w:t>10 431</w:t>
                  </w:r>
                </w:p>
              </w:tc>
            </w:tr>
            <w:tr w:rsidR="00261C92" w14:paraId="4523B697" w14:textId="77777777" w:rsidTr="00F86DD9">
              <w:tc>
                <w:tcPr>
                  <w:tcW w:w="1238" w:type="pct"/>
                  <w:tcBorders>
                    <w:bottom w:val="single" w:sz="6" w:space="0" w:color="BFBFBF"/>
                  </w:tcBorders>
                  <w:shd w:val="clear" w:color="auto" w:fill="auto"/>
                </w:tcPr>
                <w:p w14:paraId="6666F51E" w14:textId="77777777" w:rsidR="00261C92" w:rsidRPr="00DA0AD7" w:rsidRDefault="00261C92" w:rsidP="00261C92">
                  <w:pPr>
                    <w:pStyle w:val="TableBodyText"/>
                    <w:jc w:val="left"/>
                    <w:rPr>
                      <w:b/>
                      <w:bCs/>
                    </w:rPr>
                  </w:pPr>
                  <w:r w:rsidRPr="00DA0AD7">
                    <w:rPr>
                      <w:b/>
                      <w:bCs/>
                    </w:rPr>
                    <w:t>All qualifications</w:t>
                  </w:r>
                </w:p>
              </w:tc>
              <w:tc>
                <w:tcPr>
                  <w:tcW w:w="627" w:type="pct"/>
                  <w:tcBorders>
                    <w:bottom w:val="single" w:sz="6" w:space="0" w:color="BFBFBF"/>
                  </w:tcBorders>
                </w:tcPr>
                <w:p w14:paraId="16D65D30" w14:textId="77777777" w:rsidR="00261C92" w:rsidRPr="007E1C7A" w:rsidRDefault="00261C92" w:rsidP="00261C92">
                  <w:pPr>
                    <w:pStyle w:val="TableBodyText"/>
                    <w:rPr>
                      <w:b/>
                      <w:bCs/>
                    </w:rPr>
                  </w:pPr>
                  <w:r>
                    <w:rPr>
                      <w:b/>
                      <w:bCs/>
                    </w:rPr>
                    <w:t>9.76</w:t>
                  </w:r>
                </w:p>
              </w:tc>
              <w:tc>
                <w:tcPr>
                  <w:tcW w:w="627" w:type="pct"/>
                  <w:tcBorders>
                    <w:bottom w:val="single" w:sz="6" w:space="0" w:color="BFBFBF"/>
                  </w:tcBorders>
                </w:tcPr>
                <w:p w14:paraId="38C1B362" w14:textId="77777777" w:rsidR="00261C92" w:rsidRPr="00DA0AD7" w:rsidRDefault="00261C92" w:rsidP="00261C92">
                  <w:pPr>
                    <w:pStyle w:val="TableBodyText"/>
                    <w:rPr>
                      <w:b/>
                      <w:bCs/>
                    </w:rPr>
                  </w:pPr>
                  <w:r>
                    <w:rPr>
                      <w:b/>
                      <w:bCs/>
                    </w:rPr>
                    <w:t>887</w:t>
                  </w:r>
                </w:p>
              </w:tc>
              <w:tc>
                <w:tcPr>
                  <w:tcW w:w="627" w:type="pct"/>
                  <w:tcBorders>
                    <w:bottom w:val="single" w:sz="6" w:space="0" w:color="BFBFBF"/>
                  </w:tcBorders>
                </w:tcPr>
                <w:p w14:paraId="7A0B923C" w14:textId="77777777" w:rsidR="00261C92" w:rsidRPr="007E1C7A" w:rsidRDefault="00261C92" w:rsidP="00261C92">
                  <w:pPr>
                    <w:pStyle w:val="TableBodyText"/>
                    <w:rPr>
                      <w:b/>
                      <w:bCs/>
                    </w:rPr>
                  </w:pPr>
                  <w:r>
                    <w:rPr>
                      <w:b/>
                      <w:bCs/>
                    </w:rPr>
                    <w:t>8 184</w:t>
                  </w:r>
                </w:p>
              </w:tc>
              <w:tc>
                <w:tcPr>
                  <w:tcW w:w="627" w:type="pct"/>
                  <w:tcBorders>
                    <w:bottom w:val="single" w:sz="6" w:space="0" w:color="BFBFBF"/>
                  </w:tcBorders>
                  <w:shd w:val="clear" w:color="auto" w:fill="auto"/>
                </w:tcPr>
                <w:p w14:paraId="28F60D9F" w14:textId="77777777" w:rsidR="00261C92" w:rsidRPr="00DA0AD7" w:rsidRDefault="00261C92" w:rsidP="00261C92">
                  <w:pPr>
                    <w:pStyle w:val="TableBodyText"/>
                    <w:rPr>
                      <w:b/>
                      <w:bCs/>
                    </w:rPr>
                  </w:pPr>
                  <w:r>
                    <w:rPr>
                      <w:b/>
                      <w:bCs/>
                    </w:rPr>
                    <w:t>10.43</w:t>
                  </w:r>
                </w:p>
              </w:tc>
              <w:tc>
                <w:tcPr>
                  <w:tcW w:w="627" w:type="pct"/>
                  <w:tcBorders>
                    <w:bottom w:val="single" w:sz="6" w:space="0" w:color="BFBFBF"/>
                  </w:tcBorders>
                  <w:shd w:val="clear" w:color="auto" w:fill="auto"/>
                </w:tcPr>
                <w:p w14:paraId="02755020" w14:textId="77777777" w:rsidR="00261C92" w:rsidRPr="007E1C7A" w:rsidRDefault="00261C92" w:rsidP="00261C92">
                  <w:pPr>
                    <w:pStyle w:val="TableBodyText"/>
                    <w:ind w:right="28"/>
                    <w:rPr>
                      <w:b/>
                      <w:bCs/>
                    </w:rPr>
                  </w:pPr>
                  <w:r>
                    <w:rPr>
                      <w:b/>
                      <w:bCs/>
                    </w:rPr>
                    <w:t>687</w:t>
                  </w:r>
                </w:p>
              </w:tc>
              <w:tc>
                <w:tcPr>
                  <w:tcW w:w="627" w:type="pct"/>
                  <w:tcBorders>
                    <w:bottom w:val="single" w:sz="6" w:space="0" w:color="BFBFBF"/>
                  </w:tcBorders>
                  <w:shd w:val="clear" w:color="auto" w:fill="auto"/>
                </w:tcPr>
                <w:p w14:paraId="698F9A6A" w14:textId="77777777" w:rsidR="00261C92" w:rsidRPr="00DA0AD7" w:rsidRDefault="00261C92" w:rsidP="00261C92">
                  <w:pPr>
                    <w:pStyle w:val="TableBodyText"/>
                    <w:ind w:right="28"/>
                    <w:rPr>
                      <w:b/>
                      <w:bCs/>
                    </w:rPr>
                  </w:pPr>
                  <w:r>
                    <w:rPr>
                      <w:b/>
                      <w:bCs/>
                    </w:rPr>
                    <w:t>7 210</w:t>
                  </w:r>
                </w:p>
              </w:tc>
            </w:tr>
            <w:tr w:rsidR="00261C92" w14:paraId="2DAB1E06" w14:textId="77777777" w:rsidTr="00F86DD9">
              <w:tblPrEx>
                <w:tblCellMar>
                  <w:top w:w="0" w:type="dxa"/>
                  <w:left w:w="142" w:type="dxa"/>
                  <w:right w:w="142" w:type="dxa"/>
                </w:tblCellMar>
              </w:tblPrEx>
              <w:tc>
                <w:tcPr>
                  <w:tcW w:w="5000" w:type="pct"/>
                  <w:gridSpan w:val="7"/>
                  <w:shd w:val="clear" w:color="auto" w:fill="auto"/>
                </w:tcPr>
                <w:p w14:paraId="0620A6C9" w14:textId="77777777" w:rsidR="00261C92" w:rsidRDefault="00261C92" w:rsidP="00261C92">
                  <w:pPr>
                    <w:pStyle w:val="Box"/>
                    <w:spacing w:before="0" w:line="120" w:lineRule="exact"/>
                  </w:pPr>
                </w:p>
              </w:tc>
            </w:tr>
          </w:tbl>
          <w:p w14:paraId="659AD55E" w14:textId="7FF85614" w:rsidR="00261C92" w:rsidRDefault="00261C92" w:rsidP="00261C92">
            <w:pPr>
              <w:pStyle w:val="Note"/>
            </w:pPr>
            <w:r w:rsidRPr="008E77FE">
              <w:rPr>
                <w:rStyle w:val="NoteLabel"/>
              </w:rPr>
              <w:t>a</w:t>
            </w:r>
            <w:r>
              <w:t xml:space="preserve"> New South Wales does not provide hours data. Instead they were estimated based on hours in Victorian courses. This was subsequently merged with the Western Australian data, resulting in 169 matching courses. Hourly base rates in New South Wales were estimated by dividing the total qualification cost by the estimated hours, therefore the base rate may reflect both fixed and variable costs. In Western Australia, base rates are reported directly.</w:t>
            </w:r>
          </w:p>
          <w:p w14:paraId="099AD423" w14:textId="6EC291ED" w:rsidR="00ED5F8E" w:rsidRDefault="00261C92" w:rsidP="00261C92">
            <w:pPr>
              <w:pStyle w:val="Source"/>
            </w:pPr>
            <w:r>
              <w:rPr>
                <w:i/>
              </w:rPr>
              <w:t>Source</w:t>
            </w:r>
            <w:r w:rsidRPr="00167F06">
              <w:t xml:space="preserve">: </w:t>
            </w:r>
            <w:r>
              <w:t>Commission analysis based on publicly available data available at the beginning of 2020.</w:t>
            </w:r>
          </w:p>
        </w:tc>
      </w:tr>
      <w:tr w:rsidR="00ED5F8E" w14:paraId="42116936" w14:textId="77777777" w:rsidTr="005928D1">
        <w:tc>
          <w:tcPr>
            <w:tcW w:w="5000" w:type="pct"/>
            <w:tcBorders>
              <w:top w:val="nil"/>
              <w:left w:val="nil"/>
              <w:bottom w:val="single" w:sz="6" w:space="0" w:color="78A22F"/>
              <w:right w:val="nil"/>
            </w:tcBorders>
            <w:shd w:val="clear" w:color="auto" w:fill="F2F2F2"/>
          </w:tcPr>
          <w:p w14:paraId="219090D8" w14:textId="77777777" w:rsidR="00ED5F8E" w:rsidRDefault="00ED5F8E">
            <w:pPr>
              <w:pStyle w:val="Box"/>
              <w:spacing w:before="0" w:line="120" w:lineRule="exact"/>
            </w:pPr>
          </w:p>
        </w:tc>
      </w:tr>
      <w:tr w:rsidR="00ED5F8E" w:rsidRPr="000863A5" w14:paraId="21063D47" w14:textId="77777777" w:rsidTr="005928D1">
        <w:tc>
          <w:tcPr>
            <w:tcW w:w="5000" w:type="pct"/>
            <w:tcBorders>
              <w:top w:val="single" w:sz="6" w:space="0" w:color="78A22F"/>
              <w:left w:val="nil"/>
              <w:bottom w:val="nil"/>
              <w:right w:val="nil"/>
            </w:tcBorders>
          </w:tcPr>
          <w:p w14:paraId="30FE260B" w14:textId="77777777" w:rsidR="00ED5F8E" w:rsidRPr="00626D32" w:rsidRDefault="00ED5F8E" w:rsidP="005928D1">
            <w:pPr>
              <w:pStyle w:val="BoxSpaceBelow"/>
            </w:pPr>
          </w:p>
        </w:tc>
      </w:tr>
    </w:tbl>
    <w:p w14:paraId="1CB107F0" w14:textId="77777777" w:rsidR="00ED5F8E" w:rsidRDefault="00ED5F8E" w:rsidP="005928D1">
      <w:pPr>
        <w:pStyle w:val="Heading3"/>
      </w:pPr>
      <w:r>
        <w:t>Setting course subsidies</w:t>
      </w:r>
    </w:p>
    <w:p w14:paraId="4E8A49AB" w14:textId="77777777" w:rsidR="00ED5F8E" w:rsidRPr="00886504" w:rsidRDefault="00ED5F8E" w:rsidP="005928D1">
      <w:pPr>
        <w:pStyle w:val="BodyText"/>
        <w:rPr>
          <w:szCs w:val="24"/>
        </w:rPr>
      </w:pPr>
      <w:r>
        <w:t>Having described how governments build up their cost estimates, this section</w:t>
      </w:r>
      <w:r w:rsidDel="002B0313">
        <w:t xml:space="preserve"> </w:t>
      </w:r>
      <w:r>
        <w:t>describes how subsidies are set</w:t>
      </w:r>
      <w:r w:rsidRPr="52B5F798">
        <w:rPr>
          <w:szCs w:val="24"/>
        </w:rPr>
        <w:t>.</w:t>
      </w:r>
    </w:p>
    <w:p w14:paraId="2A3909E7" w14:textId="103BE398" w:rsidR="00ED5F8E" w:rsidRDefault="00ED5F8E" w:rsidP="005928D1">
      <w:pPr>
        <w:pStyle w:val="BodyText"/>
        <w:keepNext/>
      </w:pPr>
      <w:r>
        <w:t>There are three steps in setting subsidies (figure 4.</w:t>
      </w:r>
      <w:r w:rsidR="00531ECD">
        <w:t>1</w:t>
      </w:r>
      <w:r>
        <w:t>). Governments:</w:t>
      </w:r>
    </w:p>
    <w:p w14:paraId="693DA228" w14:textId="77777777" w:rsidR="00ED5F8E" w:rsidRDefault="00ED5F8E" w:rsidP="005928D1">
      <w:pPr>
        <w:pStyle w:val="ListBullet"/>
      </w:pPr>
      <w:r>
        <w:t>set base subsidies as a proportion of estimated course costs</w:t>
      </w:r>
    </w:p>
    <w:p w14:paraId="7C82BE0E" w14:textId="77777777" w:rsidR="00ED5F8E" w:rsidRPr="00261C92" w:rsidRDefault="00ED5F8E" w:rsidP="005928D1">
      <w:pPr>
        <w:pStyle w:val="ListBullet"/>
        <w:rPr>
          <w:spacing w:val="-2"/>
        </w:rPr>
      </w:pPr>
      <w:r w:rsidRPr="00261C92">
        <w:rPr>
          <w:spacing w:val="-2"/>
        </w:rPr>
        <w:t>add</w:t>
      </w:r>
      <w:r w:rsidRPr="00261C92" w:rsidDel="00EE0BD1">
        <w:rPr>
          <w:spacing w:val="-2"/>
        </w:rPr>
        <w:t xml:space="preserve"> </w:t>
      </w:r>
      <w:r w:rsidRPr="00261C92">
        <w:rPr>
          <w:spacing w:val="-2"/>
        </w:rPr>
        <w:t>loadings (additional payments to RTOs) to reflect the higher cost of delivery for some students (loadings are either calculated as a proportion of costs, or as a fixed amount)</w:t>
      </w:r>
    </w:p>
    <w:p w14:paraId="3EC22402" w14:textId="77777777" w:rsidR="00ED5F8E" w:rsidRPr="003C5F66" w:rsidRDefault="00ED5F8E" w:rsidP="005928D1">
      <w:pPr>
        <w:pStyle w:val="ListBullet"/>
      </w:pPr>
      <w:r>
        <w:t>decide eligibility for a concession, and rates of concessions, on some course fees.</w:t>
      </w:r>
    </w:p>
    <w:p w14:paraId="38EC438F" w14:textId="77777777" w:rsidR="00ED5F8E" w:rsidRDefault="00ED5F8E" w:rsidP="005928D1">
      <w:pPr>
        <w:pStyle w:val="Heading4"/>
      </w:pPr>
      <w:r>
        <w:t>Base subsidies</w:t>
      </w:r>
    </w:p>
    <w:p w14:paraId="5AE88ED4" w14:textId="77777777" w:rsidR="00ED5F8E" w:rsidRDefault="00ED5F8E" w:rsidP="005928D1">
      <w:pPr>
        <w:pStyle w:val="BodyText"/>
      </w:pPr>
      <w:r>
        <w:t xml:space="preserve">There is no general approach to calculating base subsidy rates, with methods varying significantly within and across jurisdictions (appendix D). However, as noted in section 4.2, governments tend to subsidise certain courses more highly than others, reflecting governments’ labour market and social policy priorities, including the courses perceived to generate greater public value. </w:t>
      </w:r>
    </w:p>
    <w:p w14:paraId="26BC389A" w14:textId="5A142669" w:rsidR="00ED5F8E" w:rsidRDefault="00ED5F8E" w:rsidP="005928D1">
      <w:pPr>
        <w:pStyle w:val="BodyText"/>
      </w:pPr>
      <w:r>
        <w:t>Based on available information, jurisdictions usually subsidise at least 50 per cent of estimated course costs and subsidise some courses completely. Higher qualifications (</w:t>
      </w:r>
      <w:r w:rsidR="00B74807">
        <w:t>D</w:t>
      </w:r>
      <w:r>
        <w:t xml:space="preserve">iploma and above) receive lower subsidies compared </w:t>
      </w:r>
      <w:r w:rsidR="00A5253F">
        <w:t>to</w:t>
      </w:r>
      <w:r>
        <w:t xml:space="preserve"> foundational courses, which are often fully subsidised (subsidy rates are in appendix D).</w:t>
      </w:r>
    </w:p>
    <w:p w14:paraId="1DD440C4" w14:textId="77777777" w:rsidR="00ED5F8E" w:rsidRDefault="00ED5F8E" w:rsidP="005928D1">
      <w:pPr>
        <w:pStyle w:val="BodyText"/>
      </w:pPr>
      <w:r>
        <w:t xml:space="preserve">Base subsidies are typically higher for apprenticeships. The Commission’s survey of courses undertaken by both </w:t>
      </w:r>
      <w:r w:rsidRPr="00AE1AA1">
        <w:t>apprentice</w:t>
      </w:r>
      <w:r>
        <w:t>s</w:t>
      </w:r>
      <w:r w:rsidRPr="00AE1AA1">
        <w:t xml:space="preserve"> and non</w:t>
      </w:r>
      <w:r>
        <w:noBreakHyphen/>
      </w:r>
      <w:r w:rsidRPr="00AE1AA1">
        <w:t>apprentice</w:t>
      </w:r>
      <w:r>
        <w:t>s in New South Wales and Victoria</w:t>
      </w:r>
      <w:r w:rsidRPr="004F7AB6">
        <w:rPr>
          <w:rStyle w:val="FootnoteReference"/>
        </w:rPr>
        <w:footnoteReference w:id="28"/>
      </w:r>
      <w:r>
        <w:t xml:space="preserve"> show that </w:t>
      </w:r>
      <w:r w:rsidRPr="00AE1AA1">
        <w:t>subsid</w:t>
      </w:r>
      <w:r>
        <w:t>ies</w:t>
      </w:r>
      <w:r w:rsidRPr="00AE1AA1">
        <w:t xml:space="preserve"> paid to RTOs for apprentices </w:t>
      </w:r>
      <w:r>
        <w:t>are, on average,</w:t>
      </w:r>
      <w:r w:rsidRPr="00AE1AA1">
        <w:t xml:space="preserve"> about 50</w:t>
      </w:r>
      <w:r>
        <w:t> </w:t>
      </w:r>
      <w:r w:rsidRPr="00AE1AA1">
        <w:t>per</w:t>
      </w:r>
      <w:r>
        <w:t> </w:t>
      </w:r>
      <w:r w:rsidRPr="00AE1AA1">
        <w:t xml:space="preserve">cent higher than </w:t>
      </w:r>
      <w:r>
        <w:t xml:space="preserve">subsidies for </w:t>
      </w:r>
      <w:r w:rsidRPr="00AE1AA1">
        <w:t>non</w:t>
      </w:r>
      <w:r>
        <w:noBreakHyphen/>
      </w:r>
      <w:r w:rsidRPr="00AE1AA1">
        <w:t>apprentices</w:t>
      </w:r>
      <w:r>
        <w:t xml:space="preserve"> in Victoria</w:t>
      </w:r>
      <w:r w:rsidRPr="00AE1AA1">
        <w:t xml:space="preserve">, and </w:t>
      </w:r>
      <w:r>
        <w:t>30 </w:t>
      </w:r>
      <w:r w:rsidRPr="00AE1AA1">
        <w:t>per</w:t>
      </w:r>
      <w:r>
        <w:t> </w:t>
      </w:r>
      <w:r w:rsidRPr="00AE1AA1">
        <w:t>cent higher in New South Wales (table</w:t>
      </w:r>
      <w:r>
        <w:t> 4.3</w:t>
      </w:r>
      <w:r w:rsidRPr="00AE1AA1">
        <w:t>).</w:t>
      </w:r>
      <w:r>
        <w:t xml:space="preserve"> In Victoria, d</w:t>
      </w:r>
      <w:r w:rsidRPr="00AE1AA1">
        <w:t xml:space="preserve">ifferences in subsidies </w:t>
      </w:r>
      <w:r>
        <w:t xml:space="preserve">for apprenticeships </w:t>
      </w:r>
      <w:r w:rsidRPr="00AE1AA1">
        <w:t xml:space="preserve">are </w:t>
      </w:r>
      <w:r>
        <w:t>greatest</w:t>
      </w:r>
      <w:r w:rsidRPr="00AE1AA1">
        <w:t xml:space="preserve"> for higher</w:t>
      </w:r>
      <w:r>
        <w:noBreakHyphen/>
      </w:r>
      <w:r w:rsidRPr="00AE1AA1">
        <w:t>level qualifications.</w:t>
      </w:r>
    </w:p>
    <w:p w14:paraId="72C56A5A" w14:textId="77777777" w:rsidR="00ED5F8E" w:rsidRDefault="00ED5F8E" w:rsidP="005928D1">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ED5F8E" w14:paraId="1C4288D1" w14:textId="77777777" w:rsidTr="005928D1">
        <w:trPr>
          <w:tblHeader/>
        </w:trPr>
        <w:tc>
          <w:tcPr>
            <w:tcW w:w="5000" w:type="pct"/>
            <w:tcBorders>
              <w:top w:val="single" w:sz="6" w:space="0" w:color="78A22F"/>
              <w:left w:val="nil"/>
              <w:bottom w:val="nil"/>
              <w:right w:val="nil"/>
            </w:tcBorders>
            <w:shd w:val="clear" w:color="auto" w:fill="auto"/>
          </w:tcPr>
          <w:p w14:paraId="1A8E0605" w14:textId="1D51FE96" w:rsidR="00ED5F8E" w:rsidRDefault="00ED5F8E" w:rsidP="005928D1">
            <w:pPr>
              <w:pStyle w:val="TableTitle"/>
            </w:pPr>
            <w:r>
              <w:rPr>
                <w:b w:val="0"/>
              </w:rPr>
              <w:t>Table 4.</w:t>
            </w:r>
            <w:r>
              <w:rPr>
                <w:b w:val="0"/>
                <w:noProof/>
              </w:rPr>
              <w:t>3</w:t>
            </w:r>
            <w:r>
              <w:tab/>
              <w:t>Subsidies for apprenticeships are higher than for non</w:t>
            </w:r>
            <w:r>
              <w:noBreakHyphen/>
              <w:t>apprenticeships</w:t>
            </w:r>
          </w:p>
          <w:p w14:paraId="5589A317" w14:textId="77777777" w:rsidR="00ED5F8E" w:rsidRPr="00784A05" w:rsidRDefault="00ED5F8E" w:rsidP="005928D1">
            <w:pPr>
              <w:pStyle w:val="Subtitle"/>
            </w:pPr>
            <w:r>
              <w:t>Average subsidy for courses subsidised for both apprentices and non</w:t>
            </w:r>
            <w:r>
              <w:noBreakHyphen/>
              <w:t>apprentices ($)</w:t>
            </w:r>
            <w:r w:rsidRPr="003D29DF">
              <w:rPr>
                <w:rStyle w:val="NoteLabel"/>
              </w:rPr>
              <w:t>a</w:t>
            </w:r>
          </w:p>
        </w:tc>
      </w:tr>
      <w:tr w:rsidR="00ED5F8E" w14:paraId="6885BDFA" w14:textId="77777777" w:rsidTr="005928D1">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2377"/>
              <w:gridCol w:w="1531"/>
              <w:gridCol w:w="1533"/>
              <w:gridCol w:w="1533"/>
              <w:gridCol w:w="1531"/>
            </w:tblGrid>
            <w:tr w:rsidR="00ED5F8E" w14:paraId="15C9A132" w14:textId="77777777" w:rsidTr="005928D1">
              <w:trPr>
                <w:tblHeader/>
              </w:trPr>
              <w:tc>
                <w:tcPr>
                  <w:tcW w:w="1398" w:type="pct"/>
                  <w:tcBorders>
                    <w:top w:val="single" w:sz="6" w:space="0" w:color="BFBFBF"/>
                  </w:tcBorders>
                  <w:shd w:val="clear" w:color="auto" w:fill="auto"/>
                  <w:tcMar>
                    <w:top w:w="28" w:type="dxa"/>
                  </w:tcMar>
                </w:tcPr>
                <w:p w14:paraId="3F877D23" w14:textId="77777777" w:rsidR="00ED5F8E" w:rsidRDefault="00ED5F8E" w:rsidP="005928D1">
                  <w:pPr>
                    <w:pStyle w:val="TableColumnHeading"/>
                    <w:jc w:val="left"/>
                  </w:pPr>
                </w:p>
              </w:tc>
              <w:tc>
                <w:tcPr>
                  <w:tcW w:w="1801" w:type="pct"/>
                  <w:gridSpan w:val="2"/>
                  <w:tcBorders>
                    <w:top w:val="single" w:sz="6" w:space="0" w:color="BFBFBF"/>
                    <w:bottom w:val="single" w:sz="6" w:space="0" w:color="BFBFBF"/>
                  </w:tcBorders>
                </w:tcPr>
                <w:p w14:paraId="4BD87EEE" w14:textId="77777777" w:rsidR="00ED5F8E" w:rsidRDefault="00ED5F8E" w:rsidP="005928D1">
                  <w:pPr>
                    <w:pStyle w:val="TableColumnHeading"/>
                    <w:jc w:val="center"/>
                  </w:pPr>
                  <w:r>
                    <w:t>New South Wales</w:t>
                  </w:r>
                  <w:r>
                    <w:rPr>
                      <w:rStyle w:val="NoteLabel"/>
                      <w:i w:val="0"/>
                    </w:rPr>
                    <w:t>b</w:t>
                  </w:r>
                </w:p>
              </w:tc>
              <w:tc>
                <w:tcPr>
                  <w:tcW w:w="1801" w:type="pct"/>
                  <w:gridSpan w:val="2"/>
                  <w:tcBorders>
                    <w:top w:val="single" w:sz="6" w:space="0" w:color="BFBFBF"/>
                    <w:bottom w:val="single" w:sz="6" w:space="0" w:color="BFBFBF"/>
                  </w:tcBorders>
                  <w:shd w:val="clear" w:color="auto" w:fill="auto"/>
                </w:tcPr>
                <w:p w14:paraId="4B8A5AC9" w14:textId="77777777" w:rsidR="00ED5F8E" w:rsidRDefault="00ED5F8E" w:rsidP="005928D1">
                  <w:pPr>
                    <w:pStyle w:val="TableColumnHeading"/>
                    <w:ind w:right="28"/>
                    <w:jc w:val="center"/>
                  </w:pPr>
                  <w:r>
                    <w:t>Victoria</w:t>
                  </w:r>
                  <w:r>
                    <w:rPr>
                      <w:rStyle w:val="NoteLabel"/>
                      <w:i w:val="0"/>
                    </w:rPr>
                    <w:t>c</w:t>
                  </w:r>
                </w:p>
              </w:tc>
            </w:tr>
            <w:tr w:rsidR="00ED5F8E" w14:paraId="362EA3CE" w14:textId="77777777" w:rsidTr="005928D1">
              <w:trPr>
                <w:tblHeader/>
              </w:trPr>
              <w:tc>
                <w:tcPr>
                  <w:tcW w:w="1398" w:type="pct"/>
                  <w:tcBorders>
                    <w:bottom w:val="single" w:sz="6" w:space="0" w:color="BFBFBF"/>
                  </w:tcBorders>
                  <w:shd w:val="clear" w:color="auto" w:fill="auto"/>
                  <w:tcMar>
                    <w:top w:w="28" w:type="dxa"/>
                  </w:tcMar>
                </w:tcPr>
                <w:p w14:paraId="7339BC46" w14:textId="77777777" w:rsidR="00ED5F8E" w:rsidRDefault="00ED5F8E" w:rsidP="005928D1">
                  <w:pPr>
                    <w:pStyle w:val="TableColumnHeading"/>
                    <w:jc w:val="left"/>
                  </w:pPr>
                  <w:r>
                    <w:t>Qualification</w:t>
                  </w:r>
                </w:p>
              </w:tc>
              <w:tc>
                <w:tcPr>
                  <w:tcW w:w="900" w:type="pct"/>
                  <w:tcBorders>
                    <w:top w:val="single" w:sz="6" w:space="0" w:color="BFBFBF"/>
                    <w:bottom w:val="single" w:sz="6" w:space="0" w:color="BFBFBF"/>
                  </w:tcBorders>
                </w:tcPr>
                <w:p w14:paraId="08F8C3B7" w14:textId="77777777" w:rsidR="00ED5F8E" w:rsidRDefault="00ED5F8E" w:rsidP="005928D1">
                  <w:pPr>
                    <w:pStyle w:val="TableColumnHeading"/>
                  </w:pPr>
                  <w:r>
                    <w:t>Apprentice</w:t>
                  </w:r>
                </w:p>
              </w:tc>
              <w:tc>
                <w:tcPr>
                  <w:tcW w:w="901" w:type="pct"/>
                  <w:tcBorders>
                    <w:top w:val="single" w:sz="6" w:space="0" w:color="BFBFBF"/>
                    <w:bottom w:val="single" w:sz="6" w:space="0" w:color="BFBFBF"/>
                  </w:tcBorders>
                  <w:shd w:val="clear" w:color="auto" w:fill="auto"/>
                  <w:tcMar>
                    <w:top w:w="28" w:type="dxa"/>
                  </w:tcMar>
                </w:tcPr>
                <w:p w14:paraId="4A7907BD" w14:textId="77777777" w:rsidR="00ED5F8E" w:rsidRDefault="00ED5F8E" w:rsidP="005928D1">
                  <w:pPr>
                    <w:pStyle w:val="TableColumnHeading"/>
                  </w:pPr>
                  <w:r>
                    <w:t>Non</w:t>
                  </w:r>
                  <w:r>
                    <w:noBreakHyphen/>
                    <w:t>apprentice</w:t>
                  </w:r>
                </w:p>
              </w:tc>
              <w:tc>
                <w:tcPr>
                  <w:tcW w:w="901" w:type="pct"/>
                  <w:tcBorders>
                    <w:top w:val="single" w:sz="6" w:space="0" w:color="BFBFBF"/>
                    <w:bottom w:val="single" w:sz="6" w:space="0" w:color="BFBFBF"/>
                  </w:tcBorders>
                  <w:shd w:val="clear" w:color="auto" w:fill="auto"/>
                </w:tcPr>
                <w:p w14:paraId="202AC9B6" w14:textId="77777777" w:rsidR="00ED5F8E" w:rsidRDefault="00ED5F8E" w:rsidP="005928D1">
                  <w:pPr>
                    <w:pStyle w:val="TableColumnHeading"/>
                  </w:pPr>
                  <w:r>
                    <w:t>Apprentice</w:t>
                  </w:r>
                </w:p>
              </w:tc>
              <w:tc>
                <w:tcPr>
                  <w:tcW w:w="900" w:type="pct"/>
                  <w:tcBorders>
                    <w:top w:val="single" w:sz="6" w:space="0" w:color="BFBFBF"/>
                    <w:bottom w:val="single" w:sz="6" w:space="0" w:color="BFBFBF"/>
                  </w:tcBorders>
                  <w:shd w:val="clear" w:color="auto" w:fill="auto"/>
                  <w:tcMar>
                    <w:top w:w="28" w:type="dxa"/>
                  </w:tcMar>
                </w:tcPr>
                <w:p w14:paraId="2488FBBF" w14:textId="77777777" w:rsidR="00ED5F8E" w:rsidRDefault="00ED5F8E" w:rsidP="005928D1">
                  <w:pPr>
                    <w:pStyle w:val="TableColumnHeading"/>
                    <w:ind w:right="28"/>
                  </w:pPr>
                  <w:r>
                    <w:t>Non</w:t>
                  </w:r>
                  <w:r>
                    <w:noBreakHyphen/>
                    <w:t>apprentice</w:t>
                  </w:r>
                </w:p>
              </w:tc>
            </w:tr>
            <w:tr w:rsidR="00ED5F8E" w14:paraId="1F6A4CCD" w14:textId="77777777" w:rsidTr="005928D1">
              <w:tc>
                <w:tcPr>
                  <w:tcW w:w="1398" w:type="pct"/>
                  <w:tcBorders>
                    <w:top w:val="single" w:sz="6" w:space="0" w:color="BFBFBF"/>
                  </w:tcBorders>
                </w:tcPr>
                <w:p w14:paraId="364EF260" w14:textId="77777777" w:rsidR="00ED5F8E" w:rsidRDefault="00ED5F8E" w:rsidP="005928D1">
                  <w:pPr>
                    <w:pStyle w:val="TableUnitsRow"/>
                    <w:jc w:val="left"/>
                  </w:pPr>
                  <w:r>
                    <w:t>Certificate III</w:t>
                  </w:r>
                </w:p>
              </w:tc>
              <w:tc>
                <w:tcPr>
                  <w:tcW w:w="900" w:type="pct"/>
                  <w:tcBorders>
                    <w:top w:val="single" w:sz="6" w:space="0" w:color="BFBFBF"/>
                  </w:tcBorders>
                </w:tcPr>
                <w:p w14:paraId="0DB50CDE" w14:textId="77777777" w:rsidR="00ED5F8E" w:rsidRDefault="00ED5F8E" w:rsidP="005928D1">
                  <w:pPr>
                    <w:pStyle w:val="TableUnitsRow"/>
                  </w:pPr>
                  <w:r>
                    <w:t>11 700</w:t>
                  </w:r>
                </w:p>
              </w:tc>
              <w:tc>
                <w:tcPr>
                  <w:tcW w:w="901" w:type="pct"/>
                  <w:tcBorders>
                    <w:top w:val="single" w:sz="6" w:space="0" w:color="BFBFBF"/>
                  </w:tcBorders>
                </w:tcPr>
                <w:p w14:paraId="75BB58C4" w14:textId="77777777" w:rsidR="00ED5F8E" w:rsidRDefault="00ED5F8E" w:rsidP="005928D1">
                  <w:pPr>
                    <w:pStyle w:val="TableUnitsRow"/>
                  </w:pPr>
                  <w:r>
                    <w:t>9 000</w:t>
                  </w:r>
                </w:p>
              </w:tc>
              <w:tc>
                <w:tcPr>
                  <w:tcW w:w="901" w:type="pct"/>
                  <w:tcBorders>
                    <w:top w:val="single" w:sz="6" w:space="0" w:color="BFBFBF"/>
                  </w:tcBorders>
                </w:tcPr>
                <w:p w14:paraId="2F495948" w14:textId="77777777" w:rsidR="00ED5F8E" w:rsidRDefault="00ED5F8E" w:rsidP="005928D1">
                  <w:pPr>
                    <w:pStyle w:val="TableUnitsRow"/>
                  </w:pPr>
                  <w:r>
                    <w:t>12 900</w:t>
                  </w:r>
                </w:p>
              </w:tc>
              <w:tc>
                <w:tcPr>
                  <w:tcW w:w="900" w:type="pct"/>
                  <w:tcBorders>
                    <w:top w:val="single" w:sz="6" w:space="0" w:color="BFBFBF"/>
                  </w:tcBorders>
                </w:tcPr>
                <w:p w14:paraId="2BF2DF39" w14:textId="77777777" w:rsidR="00ED5F8E" w:rsidRDefault="00ED5F8E" w:rsidP="005928D1">
                  <w:pPr>
                    <w:pStyle w:val="TableUnitsRow"/>
                    <w:ind w:right="28"/>
                  </w:pPr>
                  <w:r>
                    <w:t>9 400</w:t>
                  </w:r>
                </w:p>
              </w:tc>
            </w:tr>
            <w:tr w:rsidR="00ED5F8E" w14:paraId="6924EDC6" w14:textId="77777777" w:rsidTr="005928D1">
              <w:tc>
                <w:tcPr>
                  <w:tcW w:w="1398" w:type="pct"/>
                </w:tcPr>
                <w:p w14:paraId="4C1105B3" w14:textId="77777777" w:rsidR="00ED5F8E" w:rsidRDefault="00ED5F8E" w:rsidP="005928D1">
                  <w:pPr>
                    <w:pStyle w:val="TableUnitsRow"/>
                    <w:jc w:val="left"/>
                  </w:pPr>
                  <w:r>
                    <w:t>Certificate IV</w:t>
                  </w:r>
                </w:p>
              </w:tc>
              <w:tc>
                <w:tcPr>
                  <w:tcW w:w="900" w:type="pct"/>
                </w:tcPr>
                <w:p w14:paraId="44148AD4" w14:textId="77777777" w:rsidR="00ED5F8E" w:rsidRDefault="00ED5F8E" w:rsidP="005928D1">
                  <w:pPr>
                    <w:pStyle w:val="TableUnitsRow"/>
                  </w:pPr>
                  <w:r>
                    <w:t>13 800</w:t>
                  </w:r>
                </w:p>
              </w:tc>
              <w:tc>
                <w:tcPr>
                  <w:tcW w:w="901" w:type="pct"/>
                </w:tcPr>
                <w:p w14:paraId="631EC8F2" w14:textId="77777777" w:rsidR="00ED5F8E" w:rsidRDefault="00ED5F8E" w:rsidP="005928D1">
                  <w:pPr>
                    <w:pStyle w:val="TableUnitsRow"/>
                  </w:pPr>
                  <w:r>
                    <w:t>10 300</w:t>
                  </w:r>
                </w:p>
              </w:tc>
              <w:tc>
                <w:tcPr>
                  <w:tcW w:w="901" w:type="pct"/>
                </w:tcPr>
                <w:p w14:paraId="2F0FD544" w14:textId="77777777" w:rsidR="00ED5F8E" w:rsidRDefault="00ED5F8E" w:rsidP="005928D1">
                  <w:pPr>
                    <w:pStyle w:val="TableUnitsRow"/>
                  </w:pPr>
                  <w:r>
                    <w:t>16 800</w:t>
                  </w:r>
                </w:p>
              </w:tc>
              <w:tc>
                <w:tcPr>
                  <w:tcW w:w="900" w:type="pct"/>
                </w:tcPr>
                <w:p w14:paraId="0D755405" w14:textId="77777777" w:rsidR="00ED5F8E" w:rsidRDefault="00ED5F8E" w:rsidP="005928D1">
                  <w:pPr>
                    <w:pStyle w:val="TableUnitsRow"/>
                  </w:pPr>
                  <w:r>
                    <w:t>12 500</w:t>
                  </w:r>
                </w:p>
              </w:tc>
            </w:tr>
            <w:tr w:rsidR="00ED5F8E" w14:paraId="165114B8" w14:textId="77777777" w:rsidTr="005928D1">
              <w:tc>
                <w:tcPr>
                  <w:tcW w:w="1398" w:type="pct"/>
                </w:tcPr>
                <w:p w14:paraId="48C2BA58" w14:textId="47C35DB8" w:rsidR="00ED5F8E" w:rsidRDefault="00ED5F8E" w:rsidP="005928D1">
                  <w:pPr>
                    <w:pStyle w:val="TableUnitsRow"/>
                    <w:jc w:val="left"/>
                  </w:pPr>
                  <w:r>
                    <w:t xml:space="preserve">Diploma/Advanced </w:t>
                  </w:r>
                  <w:r w:rsidR="009C0166">
                    <w:t>D</w:t>
                  </w:r>
                  <w:r>
                    <w:t>iploma</w:t>
                  </w:r>
                </w:p>
              </w:tc>
              <w:tc>
                <w:tcPr>
                  <w:tcW w:w="900" w:type="pct"/>
                </w:tcPr>
                <w:p w14:paraId="71738DA5" w14:textId="77777777" w:rsidR="00ED5F8E" w:rsidRDefault="00ED5F8E" w:rsidP="005928D1">
                  <w:pPr>
                    <w:pStyle w:val="TableUnitsRow"/>
                  </w:pPr>
                  <w:r>
                    <w:t>17 800</w:t>
                  </w:r>
                </w:p>
              </w:tc>
              <w:tc>
                <w:tcPr>
                  <w:tcW w:w="901" w:type="pct"/>
                </w:tcPr>
                <w:p w14:paraId="790DDE4F" w14:textId="77777777" w:rsidR="00ED5F8E" w:rsidRDefault="00ED5F8E" w:rsidP="005928D1">
                  <w:pPr>
                    <w:pStyle w:val="TableUnitsRow"/>
                  </w:pPr>
                  <w:r>
                    <w:t>13 400</w:t>
                  </w:r>
                </w:p>
              </w:tc>
              <w:tc>
                <w:tcPr>
                  <w:tcW w:w="901" w:type="pct"/>
                </w:tcPr>
                <w:p w14:paraId="24168825" w14:textId="77777777" w:rsidR="00ED5F8E" w:rsidRDefault="00ED5F8E" w:rsidP="005928D1">
                  <w:pPr>
                    <w:pStyle w:val="TableUnitsRow"/>
                  </w:pPr>
                  <w:r>
                    <w:t>25 000</w:t>
                  </w:r>
                </w:p>
              </w:tc>
              <w:tc>
                <w:tcPr>
                  <w:tcW w:w="900" w:type="pct"/>
                </w:tcPr>
                <w:p w14:paraId="0F71A845" w14:textId="77777777" w:rsidR="00ED5F8E" w:rsidRDefault="00ED5F8E" w:rsidP="005928D1">
                  <w:pPr>
                    <w:pStyle w:val="TableUnitsRow"/>
                  </w:pPr>
                  <w:r>
                    <w:t>12 100</w:t>
                  </w:r>
                </w:p>
              </w:tc>
            </w:tr>
            <w:tr w:rsidR="00ED5F8E" w14:paraId="105F8C4D" w14:textId="77777777" w:rsidTr="005928D1">
              <w:tc>
                <w:tcPr>
                  <w:tcW w:w="1398" w:type="pct"/>
                  <w:tcBorders>
                    <w:bottom w:val="single" w:sz="6" w:space="0" w:color="BFBFBF"/>
                  </w:tcBorders>
                  <w:shd w:val="clear" w:color="auto" w:fill="auto"/>
                </w:tcPr>
                <w:p w14:paraId="3F948C6B" w14:textId="77777777" w:rsidR="00ED5F8E" w:rsidRPr="00C05820" w:rsidRDefault="00ED5F8E" w:rsidP="005928D1">
                  <w:pPr>
                    <w:pStyle w:val="TableUnitsRow"/>
                    <w:jc w:val="left"/>
                    <w:rPr>
                      <w:i/>
                    </w:rPr>
                  </w:pPr>
                  <w:r w:rsidRPr="00C05820">
                    <w:rPr>
                      <w:i/>
                    </w:rPr>
                    <w:t>All qualifications</w:t>
                  </w:r>
                </w:p>
              </w:tc>
              <w:tc>
                <w:tcPr>
                  <w:tcW w:w="900" w:type="pct"/>
                  <w:tcBorders>
                    <w:bottom w:val="single" w:sz="6" w:space="0" w:color="BFBFBF"/>
                  </w:tcBorders>
                </w:tcPr>
                <w:p w14:paraId="40DBB9D7" w14:textId="77777777" w:rsidR="00ED5F8E" w:rsidRPr="00C05820" w:rsidRDefault="00ED5F8E" w:rsidP="005928D1">
                  <w:pPr>
                    <w:pStyle w:val="TableUnitsRow"/>
                    <w:rPr>
                      <w:i/>
                    </w:rPr>
                  </w:pPr>
                  <w:r>
                    <w:rPr>
                      <w:i/>
                    </w:rPr>
                    <w:t>12 200</w:t>
                  </w:r>
                </w:p>
              </w:tc>
              <w:tc>
                <w:tcPr>
                  <w:tcW w:w="901" w:type="pct"/>
                  <w:tcBorders>
                    <w:bottom w:val="single" w:sz="6" w:space="0" w:color="BFBFBF"/>
                  </w:tcBorders>
                  <w:shd w:val="clear" w:color="auto" w:fill="auto"/>
                </w:tcPr>
                <w:p w14:paraId="48754632" w14:textId="77777777" w:rsidR="00ED5F8E" w:rsidRPr="00C05820" w:rsidRDefault="00ED5F8E" w:rsidP="005928D1">
                  <w:pPr>
                    <w:pStyle w:val="TableUnitsRow"/>
                    <w:rPr>
                      <w:i/>
                    </w:rPr>
                  </w:pPr>
                  <w:r>
                    <w:rPr>
                      <w:i/>
                    </w:rPr>
                    <w:t>9 400</w:t>
                  </w:r>
                </w:p>
              </w:tc>
              <w:tc>
                <w:tcPr>
                  <w:tcW w:w="901" w:type="pct"/>
                  <w:tcBorders>
                    <w:bottom w:val="single" w:sz="6" w:space="0" w:color="BFBFBF"/>
                  </w:tcBorders>
                  <w:shd w:val="clear" w:color="auto" w:fill="auto"/>
                </w:tcPr>
                <w:p w14:paraId="5612C4E1" w14:textId="77777777" w:rsidR="00ED5F8E" w:rsidRPr="00C05820" w:rsidRDefault="00ED5F8E" w:rsidP="005928D1">
                  <w:pPr>
                    <w:pStyle w:val="TableUnitsRow"/>
                    <w:rPr>
                      <w:i/>
                    </w:rPr>
                  </w:pPr>
                  <w:r w:rsidRPr="00C05820">
                    <w:rPr>
                      <w:i/>
                    </w:rPr>
                    <w:t>15 700</w:t>
                  </w:r>
                </w:p>
              </w:tc>
              <w:tc>
                <w:tcPr>
                  <w:tcW w:w="900" w:type="pct"/>
                  <w:tcBorders>
                    <w:bottom w:val="single" w:sz="6" w:space="0" w:color="BFBFBF"/>
                  </w:tcBorders>
                  <w:shd w:val="clear" w:color="auto" w:fill="auto"/>
                </w:tcPr>
                <w:p w14:paraId="2917C7FA" w14:textId="77777777" w:rsidR="00ED5F8E" w:rsidRPr="00C05820" w:rsidRDefault="00ED5F8E" w:rsidP="005928D1">
                  <w:pPr>
                    <w:pStyle w:val="TableUnitsRow"/>
                    <w:rPr>
                      <w:i/>
                    </w:rPr>
                  </w:pPr>
                  <w:r w:rsidRPr="00C05820">
                    <w:rPr>
                      <w:i/>
                    </w:rPr>
                    <w:t>10 900</w:t>
                  </w:r>
                </w:p>
              </w:tc>
            </w:tr>
          </w:tbl>
          <w:p w14:paraId="3C962E94" w14:textId="77777777" w:rsidR="00ED5F8E" w:rsidRDefault="00ED5F8E" w:rsidP="005928D1">
            <w:pPr>
              <w:pStyle w:val="Box"/>
            </w:pPr>
          </w:p>
        </w:tc>
      </w:tr>
      <w:tr w:rsidR="00ED5F8E" w14:paraId="48D6EC07" w14:textId="77777777" w:rsidTr="005928D1">
        <w:tc>
          <w:tcPr>
            <w:tcW w:w="5000" w:type="pct"/>
            <w:tcBorders>
              <w:top w:val="nil"/>
              <w:left w:val="nil"/>
              <w:bottom w:val="nil"/>
              <w:right w:val="nil"/>
            </w:tcBorders>
            <w:shd w:val="clear" w:color="auto" w:fill="auto"/>
          </w:tcPr>
          <w:p w14:paraId="6DD61455" w14:textId="77777777" w:rsidR="00ED5F8E" w:rsidRDefault="00ED5F8E" w:rsidP="005928D1">
            <w:pPr>
              <w:pStyle w:val="Note"/>
              <w:rPr>
                <w:i/>
              </w:rPr>
            </w:pPr>
            <w:r w:rsidRPr="008E77FE" w:rsidDel="00812000">
              <w:rPr>
                <w:rStyle w:val="NoteLabel"/>
              </w:rPr>
              <w:t>a</w:t>
            </w:r>
            <w:r>
              <w:t xml:space="preserve"> Applicable from July 2019 (New South Wales) and January 2020 (Victoria). </w:t>
            </w:r>
            <w:r w:rsidRPr="00394115">
              <w:rPr>
                <w:rStyle w:val="NoteLabel"/>
              </w:rPr>
              <w:t>b</w:t>
            </w:r>
            <w:r>
              <w:t xml:space="preserve"> In New South Wales, there were 123 subsidised apprenticeship qualifications, of which 120 were also subsidised for non</w:t>
            </w:r>
            <w:r>
              <w:noBreakHyphen/>
              <w:t xml:space="preserve">apprentices. </w:t>
            </w:r>
            <w:r>
              <w:rPr>
                <w:rStyle w:val="NoteLabel"/>
              </w:rPr>
              <w:t>c</w:t>
            </w:r>
            <w:r>
              <w:t xml:space="preserve"> In Victoria, there were 117 subsidised apprenticeship qualifications, of which only 38 were subsidised for non</w:t>
            </w:r>
            <w:r>
              <w:noBreakHyphen/>
              <w:t>apprentices.</w:t>
            </w:r>
          </w:p>
        </w:tc>
      </w:tr>
      <w:tr w:rsidR="00ED5F8E" w14:paraId="6ED76BD3" w14:textId="77777777" w:rsidTr="005928D1">
        <w:tc>
          <w:tcPr>
            <w:tcW w:w="5000" w:type="pct"/>
            <w:tcBorders>
              <w:top w:val="nil"/>
              <w:left w:val="nil"/>
              <w:bottom w:val="nil"/>
              <w:right w:val="nil"/>
            </w:tcBorders>
            <w:shd w:val="clear" w:color="auto" w:fill="auto"/>
          </w:tcPr>
          <w:p w14:paraId="782998CA" w14:textId="77777777" w:rsidR="00ED5F8E" w:rsidRDefault="00ED5F8E" w:rsidP="005928D1">
            <w:pPr>
              <w:pStyle w:val="Source"/>
            </w:pPr>
            <w:r>
              <w:rPr>
                <w:i/>
              </w:rPr>
              <w:t>Source</w:t>
            </w:r>
            <w:r w:rsidRPr="00167F06">
              <w:t xml:space="preserve">: </w:t>
            </w:r>
            <w:r>
              <w:t xml:space="preserve">Commission analysis based on publicly available course list information </w:t>
            </w:r>
            <w:r w:rsidRPr="00FA54CA">
              <w:t>at the beginning of 2020</w:t>
            </w:r>
            <w:r>
              <w:t>.</w:t>
            </w:r>
          </w:p>
        </w:tc>
      </w:tr>
      <w:tr w:rsidR="00ED5F8E" w14:paraId="7E7D9D5F" w14:textId="77777777" w:rsidTr="005928D1">
        <w:tc>
          <w:tcPr>
            <w:tcW w:w="5000" w:type="pct"/>
            <w:tcBorders>
              <w:top w:val="nil"/>
              <w:left w:val="nil"/>
              <w:bottom w:val="single" w:sz="6" w:space="0" w:color="78A22F"/>
              <w:right w:val="nil"/>
            </w:tcBorders>
            <w:shd w:val="clear" w:color="auto" w:fill="auto"/>
          </w:tcPr>
          <w:p w14:paraId="595073F7" w14:textId="77777777" w:rsidR="00ED5F8E" w:rsidRDefault="00ED5F8E" w:rsidP="005928D1">
            <w:pPr>
              <w:pStyle w:val="Box"/>
              <w:spacing w:before="0" w:line="120" w:lineRule="exact"/>
            </w:pPr>
          </w:p>
        </w:tc>
      </w:tr>
      <w:tr w:rsidR="00ED5F8E" w:rsidRPr="000863A5" w14:paraId="3180D827" w14:textId="77777777" w:rsidTr="005928D1">
        <w:tc>
          <w:tcPr>
            <w:tcW w:w="5000" w:type="pct"/>
            <w:tcBorders>
              <w:top w:val="single" w:sz="6" w:space="0" w:color="78A22F"/>
              <w:left w:val="nil"/>
              <w:bottom w:val="nil"/>
              <w:right w:val="nil"/>
            </w:tcBorders>
          </w:tcPr>
          <w:p w14:paraId="340B5321" w14:textId="77777777" w:rsidR="00ED5F8E" w:rsidRPr="00626D32" w:rsidRDefault="00ED5F8E" w:rsidP="005928D1">
            <w:pPr>
              <w:pStyle w:val="BoxSpaceBelow"/>
            </w:pPr>
          </w:p>
        </w:tc>
      </w:tr>
    </w:tbl>
    <w:p w14:paraId="36F12EBA" w14:textId="77777777" w:rsidR="00ED5F8E" w:rsidRDefault="00ED5F8E" w:rsidP="005928D1">
      <w:pPr>
        <w:pStyle w:val="BodyText"/>
      </w:pPr>
      <w:r>
        <w:t>Trainees generally do not receive the subsidy premium of apprentices. And jurisdictions have different approaches to subsidising trainees and non</w:t>
      </w:r>
      <w:r>
        <w:noBreakHyphen/>
        <w:t>trainees. For instance, in New South Wales, trainees studying a Certificate III or a Diploma in Early Childhood Education and Care benefit from a subsidy that is 30 or 60 per cent higher than for a non</w:t>
      </w:r>
      <w:r>
        <w:noBreakHyphen/>
        <w:t>trainee. In Victoria, trainees and non</w:t>
      </w:r>
      <w:r>
        <w:noBreakHyphen/>
        <w:t xml:space="preserve">trainees get the same subsidy for these courses. </w:t>
      </w:r>
    </w:p>
    <w:p w14:paraId="5D9A7840" w14:textId="77777777" w:rsidR="00ED5F8E" w:rsidRDefault="00ED5F8E" w:rsidP="005928D1">
      <w:pPr>
        <w:pStyle w:val="BodyText"/>
      </w:pPr>
      <w:r>
        <w:t>Methods to set subsidies do not always align with governments’ stated subsidy policies. For example, governments generally claim that lower subsidy rates are applied for higher</w:t>
      </w:r>
      <w:r>
        <w:noBreakHyphen/>
        <w:t>level qualifications.</w:t>
      </w:r>
      <w:r w:rsidDel="00660F41">
        <w:t xml:space="preserve"> </w:t>
      </w:r>
      <w:r>
        <w:t xml:space="preserve">New South Wales applies this approach, however, the way in which they implement it — by setting a single student </w:t>
      </w:r>
      <w:r w:rsidDel="00BD6867">
        <w:t>fee</w:t>
      </w:r>
      <w:r>
        <w:t xml:space="preserve"> for all courses within an AQF band and industry group — means that courses in higher AQF bands that have high costs can receive a higher subsidy rate than courses on a lower AQF band and vice</w:t>
      </w:r>
      <w:r>
        <w:noBreakHyphen/>
        <w:t>versa</w:t>
      </w:r>
      <w:r w:rsidDel="00764482">
        <w:t xml:space="preserve"> </w:t>
      </w:r>
      <w:r>
        <w:t>(box 4.3).</w:t>
      </w:r>
    </w:p>
    <w:p w14:paraId="0A04118F" w14:textId="77777777" w:rsidR="00ED5F8E" w:rsidRDefault="00ED5F8E" w:rsidP="005928D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ED5F8E" w14:paraId="15F36895" w14:textId="77777777" w:rsidTr="005928D1">
        <w:trPr>
          <w:tblHeader/>
        </w:trPr>
        <w:tc>
          <w:tcPr>
            <w:tcW w:w="5000" w:type="pct"/>
            <w:tcBorders>
              <w:top w:val="single" w:sz="6" w:space="0" w:color="78A22F"/>
              <w:left w:val="nil"/>
              <w:bottom w:val="nil"/>
              <w:right w:val="nil"/>
            </w:tcBorders>
            <w:shd w:val="clear" w:color="auto" w:fill="F2F2F2"/>
          </w:tcPr>
          <w:p w14:paraId="59225A6A" w14:textId="0897B8DF" w:rsidR="00ED5F8E" w:rsidRDefault="00ED5F8E" w:rsidP="005928D1">
            <w:pPr>
              <w:pStyle w:val="BoxTitle"/>
            </w:pPr>
            <w:r>
              <w:rPr>
                <w:b w:val="0"/>
              </w:rPr>
              <w:t>Box 4.</w:t>
            </w:r>
            <w:r>
              <w:rPr>
                <w:b w:val="0"/>
                <w:noProof/>
              </w:rPr>
              <w:t>3</w:t>
            </w:r>
            <w:r>
              <w:tab/>
              <w:t>Consistent rules can lead to inconsistent outcomes</w:t>
            </w:r>
          </w:p>
        </w:tc>
      </w:tr>
      <w:tr w:rsidR="00ED5F8E" w14:paraId="27BCEFAC" w14:textId="77777777" w:rsidTr="005928D1">
        <w:tc>
          <w:tcPr>
            <w:tcW w:w="5000" w:type="pct"/>
            <w:tcBorders>
              <w:top w:val="nil"/>
              <w:left w:val="nil"/>
              <w:bottom w:val="nil"/>
              <w:right w:val="nil"/>
            </w:tcBorders>
            <w:shd w:val="clear" w:color="auto" w:fill="F2F2F2"/>
          </w:tcPr>
          <w:p w14:paraId="35FFC7F7" w14:textId="22057B1D" w:rsidR="00ED5F8E" w:rsidRDefault="00ED5F8E" w:rsidP="005928D1">
            <w:pPr>
              <w:pStyle w:val="Box"/>
            </w:pPr>
            <w:r>
              <w:t>The New South Wales Government has a target of a 75 per cent subsidy for Certificate III courses, and a 70 per cent subsidy for Certificate IV courses</w:t>
            </w:r>
            <w:r w:rsidR="00612D11">
              <w:t xml:space="preserve"> (for non</w:t>
            </w:r>
            <w:r w:rsidR="00612D11">
              <w:noBreakHyphen/>
              <w:t>apprenticeship courses)</w:t>
            </w:r>
            <w:r>
              <w:t xml:space="preserve">, in line with their policy assumption that higher level VET courses have higher private returns and hence should receive lower public subsidies. </w:t>
            </w:r>
          </w:p>
          <w:p w14:paraId="30A70C2C" w14:textId="77777777" w:rsidR="00ED5F8E" w:rsidRDefault="00ED5F8E" w:rsidP="005928D1">
            <w:pPr>
              <w:pStyle w:val="Box"/>
              <w:rPr>
                <w:rFonts w:cs="Arial"/>
              </w:rPr>
            </w:pPr>
            <w:r>
              <w:rPr>
                <w:rFonts w:cs="Arial"/>
              </w:rPr>
              <w:t>However, the student fee for a given course is set equal to the average fee calculated across all courses in a given industry group and Australian Qualification Framework band, including those with different base rates and hence different course costs.</w:t>
            </w:r>
          </w:p>
          <w:p w14:paraId="138ACBBA" w14:textId="77777777" w:rsidR="00ED5F8E" w:rsidRDefault="00ED5F8E" w:rsidP="005928D1">
            <w:pPr>
              <w:pStyle w:val="Box"/>
            </w:pPr>
            <w:r>
              <w:t>In practice, this averaging process results in a subsidy for a given course that is inconsistent with the stated policy intention. The figure below illustrates the effects of setting average student fees and the resulting effective subsidies rates.</w:t>
            </w:r>
          </w:p>
          <w:p w14:paraId="4EB66CF2" w14:textId="77777777" w:rsidR="00ED5F8E" w:rsidRDefault="00ED5F8E" w:rsidP="005928D1">
            <w:pPr>
              <w:pStyle w:val="BoxListBullet"/>
            </w:pPr>
            <w:r>
              <w:t>Subsidies vary from about 60 per cent to 90 per cent of total costs for Certificate III, and from 45 per cent to 85 per cent of total course costs for Certificate IV.</w:t>
            </w:r>
          </w:p>
          <w:p w14:paraId="477E599A" w14:textId="77777777" w:rsidR="00ED5F8E" w:rsidRDefault="00ED5F8E" w:rsidP="005928D1">
            <w:pPr>
              <w:pStyle w:val="BoxListBullet"/>
            </w:pPr>
            <w:r>
              <w:t>Many Certificate IV courses receive higher subsidies as a proportion of course costs than Certificate IIIs.</w:t>
            </w:r>
          </w:p>
          <w:p w14:paraId="0703B119" w14:textId="22057B1D" w:rsidR="00D3262E" w:rsidRDefault="00D3262E" w:rsidP="00D3262E">
            <w:pPr>
              <w:pStyle w:val="BoxHeading1"/>
            </w:pPr>
            <w:r w:rsidRPr="00731615">
              <w:t xml:space="preserve">In NSW average student </w:t>
            </w:r>
            <w:r>
              <w:t>fees result in</w:t>
            </w:r>
            <w:r w:rsidRPr="00731615">
              <w:t xml:space="preserve"> different subsid</w:t>
            </w:r>
            <w:r>
              <w:t>ies for an AQF level</w:t>
            </w:r>
          </w:p>
          <w:tbl>
            <w:tblPr>
              <w:tblW w:w="5000" w:type="pct"/>
              <w:tblCellMar>
                <w:left w:w="142" w:type="dxa"/>
                <w:right w:w="142" w:type="dxa"/>
              </w:tblCellMar>
              <w:tblLook w:val="0000" w:firstRow="0" w:lastRow="0" w:firstColumn="0" w:lastColumn="0" w:noHBand="0" w:noVBand="0"/>
              <w:tblDescription w:val="Table used for design layout."/>
            </w:tblPr>
            <w:tblGrid>
              <w:gridCol w:w="8505"/>
            </w:tblGrid>
            <w:tr w:rsidR="00ED5F8E" w14:paraId="56AA0927" w14:textId="77777777" w:rsidTr="005928D1">
              <w:tc>
                <w:tcPr>
                  <w:tcW w:w="5000" w:type="pct"/>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ED5F8E" w:rsidRPr="00B1465D" w14:paraId="48A042F1" w14:textId="77777777" w:rsidTr="005928D1">
                    <w:trPr>
                      <w:trHeight w:val="176"/>
                      <w:tblHeader/>
                      <w:jc w:val="center"/>
                    </w:trPr>
                    <w:tc>
                      <w:tcPr>
                        <w:tcW w:w="5000" w:type="pct"/>
                        <w:tcBorders>
                          <w:top w:val="nil"/>
                          <w:bottom w:val="nil"/>
                        </w:tcBorders>
                      </w:tcPr>
                      <w:p w14:paraId="77F68D86" w14:textId="77777777" w:rsidR="00ED5F8E" w:rsidRPr="00B1465D" w:rsidRDefault="00ED5F8E" w:rsidP="005928D1">
                        <w:pPr>
                          <w:pStyle w:val="Figure"/>
                          <w:spacing w:before="60" w:after="60"/>
                          <w:rPr>
                            <w:rFonts w:ascii="Arial" w:hAnsi="Arial" w:cs="Arial"/>
                            <w:sz w:val="18"/>
                            <w:szCs w:val="18"/>
                          </w:rPr>
                        </w:pPr>
                        <w:r w:rsidRPr="00297034">
                          <w:rPr>
                            <w:rFonts w:ascii="Arial" w:hAnsi="Arial" w:cs="Arial"/>
                            <w:noProof/>
                            <w:sz w:val="18"/>
                            <w:szCs w:val="18"/>
                          </w:rPr>
                          <w:drawing>
                            <wp:inline distT="0" distB="0" distL="0" distR="0" wp14:anchorId="325F724B" wp14:editId="4CAA3B41">
                              <wp:extent cx="5334000" cy="2878455"/>
                              <wp:effectExtent l="0" t="0" r="0" b="0"/>
                              <wp:docPr id="36" name="Picture 36" descr="This chart depicts the ratio of the estimated cost of Certificate III and IV courses in New South Wales that is subsidised, plotted against the estimated cost for those course. It shows that while there is a target subsidy of 75 per cent for Certificate III courses and 70 per cent for Certificate IV courses the actual subsidies can vary widely for a given Australian Qualification Framework level. This is caused by the method by which New South Wales sets student fees and using averages." title="Box 4.3 Figure In NSW average student fees result in different subsidies for an AQF lev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5334000" cy="2878455"/>
                                      </a:xfrm>
                                      <a:prstGeom prst="rect">
                                        <a:avLst/>
                                      </a:prstGeom>
                                      <a:noFill/>
                                      <a:ln>
                                        <a:noFill/>
                                      </a:ln>
                                    </pic:spPr>
                                  </pic:pic>
                                </a:graphicData>
                              </a:graphic>
                            </wp:inline>
                          </w:drawing>
                        </w:r>
                      </w:p>
                    </w:tc>
                  </w:tr>
                </w:tbl>
                <w:p w14:paraId="4734FBBB" w14:textId="77777777" w:rsidR="00ED5F8E" w:rsidRDefault="00ED5F8E" w:rsidP="005928D1">
                  <w:pPr>
                    <w:pStyle w:val="Figure"/>
                  </w:pPr>
                </w:p>
              </w:tc>
            </w:tr>
            <w:tr w:rsidR="00ED5F8E" w:rsidRPr="00176D3F" w14:paraId="035B4E8A" w14:textId="77777777" w:rsidTr="005928D1">
              <w:tc>
                <w:tcPr>
                  <w:tcW w:w="5000" w:type="pct"/>
                  <w:shd w:val="clear" w:color="auto" w:fill="auto"/>
                </w:tcPr>
                <w:p w14:paraId="542DFD4D" w14:textId="77777777" w:rsidR="00ED5F8E" w:rsidRPr="00176D3F" w:rsidRDefault="00ED5F8E" w:rsidP="005928D1">
                  <w:pPr>
                    <w:pStyle w:val="Source"/>
                  </w:pPr>
                  <w:r>
                    <w:rPr>
                      <w:i/>
                    </w:rPr>
                    <w:t>S</w:t>
                  </w:r>
                  <w:r w:rsidRPr="00784A05">
                    <w:rPr>
                      <w:i/>
                    </w:rPr>
                    <w:t>ource</w:t>
                  </w:r>
                  <w:r w:rsidRPr="00176D3F">
                    <w:t xml:space="preserve">: </w:t>
                  </w:r>
                  <w:r>
                    <w:t>Commission estimates based on data from the New South Wales Smart and Skilled list.</w:t>
                  </w:r>
                </w:p>
              </w:tc>
            </w:tr>
          </w:tbl>
          <w:p w14:paraId="60E0B642" w14:textId="77777777" w:rsidR="00ED5F8E" w:rsidRDefault="00ED5F8E" w:rsidP="005928D1">
            <w:pPr>
              <w:pStyle w:val="Box"/>
              <w:jc w:val="center"/>
            </w:pPr>
          </w:p>
        </w:tc>
      </w:tr>
      <w:tr w:rsidR="00ED5F8E" w14:paraId="34390E00" w14:textId="77777777" w:rsidTr="005928D1">
        <w:tc>
          <w:tcPr>
            <w:tcW w:w="5000" w:type="pct"/>
            <w:tcBorders>
              <w:top w:val="nil"/>
              <w:left w:val="nil"/>
              <w:bottom w:val="single" w:sz="6" w:space="0" w:color="78A22F"/>
              <w:right w:val="nil"/>
            </w:tcBorders>
            <w:shd w:val="clear" w:color="auto" w:fill="F2F2F2"/>
          </w:tcPr>
          <w:p w14:paraId="16437054" w14:textId="77777777" w:rsidR="00ED5F8E" w:rsidRDefault="00ED5F8E" w:rsidP="005928D1">
            <w:pPr>
              <w:pStyle w:val="Box"/>
              <w:spacing w:before="0" w:line="120" w:lineRule="exact"/>
            </w:pPr>
          </w:p>
        </w:tc>
      </w:tr>
      <w:tr w:rsidR="00ED5F8E" w:rsidRPr="000863A5" w14:paraId="6513CC1C" w14:textId="77777777" w:rsidTr="005928D1">
        <w:tc>
          <w:tcPr>
            <w:tcW w:w="5000" w:type="pct"/>
            <w:tcBorders>
              <w:top w:val="single" w:sz="6" w:space="0" w:color="78A22F"/>
              <w:left w:val="nil"/>
              <w:bottom w:val="nil"/>
              <w:right w:val="nil"/>
            </w:tcBorders>
          </w:tcPr>
          <w:p w14:paraId="0BDAD46B" w14:textId="77777777" w:rsidR="00ED5F8E" w:rsidRPr="00626D32" w:rsidRDefault="00ED5F8E" w:rsidP="005928D1">
            <w:pPr>
              <w:pStyle w:val="BoxSpaceBelow"/>
            </w:pPr>
          </w:p>
        </w:tc>
      </w:tr>
    </w:tbl>
    <w:p w14:paraId="438A33B3" w14:textId="77777777" w:rsidR="00ED5F8E" w:rsidRDefault="00ED5F8E" w:rsidP="005928D1">
      <w:pPr>
        <w:pStyle w:val="Heading4"/>
      </w:pPr>
      <w:r>
        <w:t>Loadings</w:t>
      </w:r>
    </w:p>
    <w:p w14:paraId="27EE3897" w14:textId="77777777" w:rsidR="00ED5F8E" w:rsidRDefault="00ED5F8E" w:rsidP="005928D1">
      <w:pPr>
        <w:pStyle w:val="BodyText"/>
      </w:pPr>
      <w:r>
        <w:t>In addition to base subsidies, RTOs may receive loadings to reflect the higher cost of delivering VET to certain students. In most instances, loadings are applied as a proportion of the estimated cost of delivery. One exception</w:t>
      </w:r>
      <w:r w:rsidDel="008D6959">
        <w:t xml:space="preserve"> </w:t>
      </w:r>
      <w:r>
        <w:t>is the delivery of VET to some students in the ACT, which is a fixed amount (discussed below).</w:t>
      </w:r>
    </w:p>
    <w:p w14:paraId="78FDB52B" w14:textId="77777777" w:rsidR="00ED5F8E" w:rsidRDefault="00ED5F8E" w:rsidP="005928D1">
      <w:pPr>
        <w:pStyle w:val="BodyText"/>
        <w:keepNext/>
      </w:pPr>
      <w:r>
        <w:t>Various types of loadings exist.</w:t>
      </w:r>
    </w:p>
    <w:p w14:paraId="381C3B4B" w14:textId="6FB15A96" w:rsidR="00ED5F8E" w:rsidRPr="00D341F3" w:rsidRDefault="00ED5F8E" w:rsidP="005928D1">
      <w:pPr>
        <w:pStyle w:val="ListBullet"/>
      </w:pPr>
      <w:r>
        <w:rPr>
          <w:i/>
          <w:iCs/>
        </w:rPr>
        <w:t>Location</w:t>
      </w:r>
      <w:r w:rsidRPr="00F66D44">
        <w:rPr>
          <w:i/>
          <w:iCs/>
        </w:rPr>
        <w:t xml:space="preserve"> loadings</w:t>
      </w:r>
      <w:r>
        <w:t xml:space="preserve"> are paid to RTOs delivering VET outside metropolitan areas. These</w:t>
      </w:r>
      <w:r w:rsidRPr="005E4288">
        <w:t xml:space="preserve"> loadings</w:t>
      </w:r>
      <w:r>
        <w:t xml:space="preserve"> can vary from as low as 10 per cent in regional Victoria to as high as 115 per cent in Kimberley, Western Australia or 175 per cent in Cape York, Queensland (table 4.4). Within each jurisdiction, location loadings are positively correlated with remoteness, reflecting the likely higher costs of delivering training in those areas (WA Government, sub 20 p. 4). However, large differences exist across jurisdictions. Tasmania has no location loading and New South Wales has a flat 10 or 20 per cent loading — between five and seven times lower than in Queensland and Western Australia — despite large parts of the state being classified as remote or very </w:t>
      </w:r>
      <w:r w:rsidRPr="00AC36B6">
        <w:t xml:space="preserve">remote </w:t>
      </w:r>
      <w:r w:rsidRPr="007F40A0">
        <w:rPr>
          <w:szCs w:val="24"/>
        </w:rPr>
        <w:t>(ABS 2018)</w:t>
      </w:r>
      <w:r w:rsidRPr="00AC36B6">
        <w:t>.</w:t>
      </w:r>
    </w:p>
    <w:p w14:paraId="2E1B6BB6" w14:textId="77777777" w:rsidR="00ED5F8E" w:rsidRPr="00450DAE" w:rsidRDefault="00ED5F8E" w:rsidP="005928D1">
      <w:pPr>
        <w:pStyle w:val="ListBullet"/>
        <w:rPr>
          <w:spacing w:val="-4"/>
        </w:rPr>
      </w:pPr>
      <w:r w:rsidRPr="00450DAE">
        <w:rPr>
          <w:i/>
          <w:spacing w:val="-4"/>
        </w:rPr>
        <w:t>Equity loadings</w:t>
      </w:r>
      <w:r w:rsidRPr="00450DAE">
        <w:rPr>
          <w:spacing w:val="-4"/>
        </w:rPr>
        <w:t xml:space="preserve"> are provided in New South Wales Victoria, and the ACT for various groups, including ATSI students, people with a disability and those who are long</w:t>
      </w:r>
      <w:r w:rsidRPr="00450DAE">
        <w:rPr>
          <w:spacing w:val="-4"/>
        </w:rPr>
        <w:noBreakHyphen/>
        <w:t>term unemployed. Some of these loadings vary significantly (for Aboriginal and Torres Strait Islander students the loading is 15 and 50 per cent in New South Wales and Victoria, respectively).</w:t>
      </w:r>
    </w:p>
    <w:p w14:paraId="6CFFF92F" w14:textId="77777777" w:rsidR="00ED5F8E" w:rsidRDefault="00ED5F8E" w:rsidP="005928D1">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ED5F8E" w14:paraId="185A5EA5" w14:textId="77777777" w:rsidTr="005928D1">
        <w:trPr>
          <w:tblHeader/>
        </w:trPr>
        <w:tc>
          <w:tcPr>
            <w:tcW w:w="5000" w:type="pct"/>
            <w:tcBorders>
              <w:top w:val="single" w:sz="6" w:space="0" w:color="78A22F"/>
              <w:left w:val="nil"/>
              <w:bottom w:val="nil"/>
              <w:right w:val="nil"/>
            </w:tcBorders>
            <w:shd w:val="clear" w:color="auto" w:fill="auto"/>
          </w:tcPr>
          <w:p w14:paraId="330778A3" w14:textId="2EDF55B2" w:rsidR="00ED5F8E" w:rsidRDefault="00ED5F8E" w:rsidP="005928D1">
            <w:pPr>
              <w:pStyle w:val="TableTitle"/>
            </w:pPr>
            <w:r>
              <w:rPr>
                <w:b w:val="0"/>
              </w:rPr>
              <w:t>Table 4.</w:t>
            </w:r>
            <w:r>
              <w:rPr>
                <w:b w:val="0"/>
                <w:noProof/>
              </w:rPr>
              <w:t>4</w:t>
            </w:r>
            <w:r>
              <w:tab/>
              <w:t>Loadings vary significantly between jurisdictions</w:t>
            </w:r>
          </w:p>
          <w:p w14:paraId="40ABC2BB" w14:textId="77777777" w:rsidR="00ED5F8E" w:rsidRPr="00784A05" w:rsidRDefault="00ED5F8E" w:rsidP="005928D1">
            <w:pPr>
              <w:pStyle w:val="Subtitle"/>
            </w:pPr>
            <w:r>
              <w:t>Location and equity loadings, by jurisdiction for non</w:t>
            </w:r>
            <w:r>
              <w:noBreakHyphen/>
              <w:t>apprenticeship courses</w:t>
            </w:r>
          </w:p>
        </w:tc>
      </w:tr>
      <w:tr w:rsidR="00ED5F8E" w14:paraId="0EA48F9F" w14:textId="77777777" w:rsidTr="005928D1">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1707"/>
              <w:gridCol w:w="3968"/>
              <w:gridCol w:w="2830"/>
            </w:tblGrid>
            <w:tr w:rsidR="00ED5F8E" w14:paraId="36CCF255" w14:textId="77777777" w:rsidTr="005928D1">
              <w:trPr>
                <w:tblHeader/>
              </w:trPr>
              <w:tc>
                <w:tcPr>
                  <w:tcW w:w="1003" w:type="pct"/>
                  <w:tcBorders>
                    <w:top w:val="single" w:sz="6" w:space="0" w:color="BFBFBF"/>
                    <w:bottom w:val="single" w:sz="6" w:space="0" w:color="BFBFBF"/>
                  </w:tcBorders>
                  <w:shd w:val="clear" w:color="auto" w:fill="auto"/>
                  <w:tcMar>
                    <w:top w:w="28" w:type="dxa"/>
                  </w:tcMar>
                </w:tcPr>
                <w:p w14:paraId="5DEDAA32" w14:textId="77777777" w:rsidR="00ED5F8E" w:rsidRDefault="00ED5F8E" w:rsidP="005928D1">
                  <w:pPr>
                    <w:pStyle w:val="TableColumnHeading"/>
                    <w:jc w:val="left"/>
                  </w:pPr>
                  <w:r>
                    <w:t>State or Territory</w:t>
                  </w:r>
                </w:p>
              </w:tc>
              <w:tc>
                <w:tcPr>
                  <w:tcW w:w="2333" w:type="pct"/>
                  <w:tcBorders>
                    <w:top w:val="single" w:sz="6" w:space="0" w:color="BFBFBF"/>
                    <w:bottom w:val="single" w:sz="6" w:space="0" w:color="BFBFBF"/>
                  </w:tcBorders>
                </w:tcPr>
                <w:p w14:paraId="01A71A3B" w14:textId="77777777" w:rsidR="00ED5F8E" w:rsidRDefault="00ED5F8E" w:rsidP="005928D1">
                  <w:pPr>
                    <w:pStyle w:val="TableColumnHeading"/>
                    <w:jc w:val="left"/>
                  </w:pPr>
                  <w:r>
                    <w:t>Location loading</w:t>
                  </w:r>
                </w:p>
              </w:tc>
              <w:tc>
                <w:tcPr>
                  <w:tcW w:w="1664" w:type="pct"/>
                  <w:tcBorders>
                    <w:top w:val="single" w:sz="6" w:space="0" w:color="BFBFBF"/>
                    <w:bottom w:val="single" w:sz="6" w:space="0" w:color="BFBFBF"/>
                  </w:tcBorders>
                  <w:shd w:val="clear" w:color="auto" w:fill="auto"/>
                  <w:tcMar>
                    <w:top w:w="28" w:type="dxa"/>
                  </w:tcMar>
                </w:tcPr>
                <w:p w14:paraId="02A609A7" w14:textId="77777777" w:rsidR="00ED5F8E" w:rsidRDefault="00ED5F8E" w:rsidP="005928D1">
                  <w:pPr>
                    <w:pStyle w:val="TableColumnHeading"/>
                    <w:ind w:right="28"/>
                    <w:jc w:val="left"/>
                  </w:pPr>
                  <w:r>
                    <w:t>Equity loading</w:t>
                  </w:r>
                </w:p>
              </w:tc>
            </w:tr>
            <w:tr w:rsidR="00ED5F8E" w14:paraId="6593FBEE" w14:textId="77777777" w:rsidTr="005928D1">
              <w:tc>
                <w:tcPr>
                  <w:tcW w:w="1003" w:type="pct"/>
                  <w:tcBorders>
                    <w:top w:val="single" w:sz="6" w:space="0" w:color="BFBFBF"/>
                  </w:tcBorders>
                </w:tcPr>
                <w:p w14:paraId="6F7981B9" w14:textId="77777777" w:rsidR="00ED5F8E" w:rsidRDefault="00ED5F8E" w:rsidP="005928D1">
                  <w:pPr>
                    <w:pStyle w:val="TableUnitsRow"/>
                    <w:jc w:val="left"/>
                  </w:pPr>
                  <w:r>
                    <w:t>New South Wales</w:t>
                  </w:r>
                </w:p>
              </w:tc>
              <w:tc>
                <w:tcPr>
                  <w:tcW w:w="2333" w:type="pct"/>
                  <w:tcBorders>
                    <w:top w:val="single" w:sz="6" w:space="0" w:color="BFBFBF"/>
                  </w:tcBorders>
                </w:tcPr>
                <w:p w14:paraId="23729BCE" w14:textId="77777777" w:rsidR="00ED5F8E" w:rsidRPr="00E05168" w:rsidRDefault="00ED5F8E" w:rsidP="005928D1">
                  <w:pPr>
                    <w:pStyle w:val="TableUnitsRow"/>
                    <w:jc w:val="left"/>
                    <w:rPr>
                      <w:b/>
                    </w:rPr>
                  </w:pPr>
                  <w:r w:rsidRPr="00E05168">
                    <w:rPr>
                      <w:b/>
                    </w:rPr>
                    <w:t>10–20%</w:t>
                  </w:r>
                </w:p>
                <w:p w14:paraId="7ED00294" w14:textId="77777777" w:rsidR="00ED5F8E" w:rsidRPr="00316BEF" w:rsidRDefault="00ED5F8E" w:rsidP="005928D1">
                  <w:pPr>
                    <w:pStyle w:val="TableUnitsRow"/>
                    <w:jc w:val="left"/>
                  </w:pPr>
                  <w:r w:rsidRPr="00316BEF">
                    <w:t>Regional (10%); Remote (20%)</w:t>
                  </w:r>
                </w:p>
              </w:tc>
              <w:tc>
                <w:tcPr>
                  <w:tcW w:w="1664" w:type="pct"/>
                  <w:tcBorders>
                    <w:top w:val="single" w:sz="6" w:space="0" w:color="BFBFBF"/>
                  </w:tcBorders>
                </w:tcPr>
                <w:p w14:paraId="0CFFD251" w14:textId="77777777" w:rsidR="00ED5F8E" w:rsidRPr="00E05168" w:rsidRDefault="00ED5F8E" w:rsidP="005928D1">
                  <w:pPr>
                    <w:pStyle w:val="TableUnitsRow"/>
                    <w:jc w:val="left"/>
                    <w:rPr>
                      <w:b/>
                    </w:rPr>
                  </w:pPr>
                  <w:r w:rsidRPr="00E05168">
                    <w:rPr>
                      <w:b/>
                    </w:rPr>
                    <w:t>10–15%</w:t>
                  </w:r>
                </w:p>
                <w:p w14:paraId="4D342C4A" w14:textId="77777777" w:rsidR="00ED5F8E" w:rsidRPr="00316BEF" w:rsidRDefault="00ED5F8E" w:rsidP="005928D1">
                  <w:pPr>
                    <w:pStyle w:val="TableUnitsRow"/>
                    <w:jc w:val="left"/>
                  </w:pPr>
                  <w:r w:rsidRPr="00316BEF">
                    <w:t>ATSI (15%); Disability (15%); Long</w:t>
                  </w:r>
                  <w:r w:rsidRPr="00316BEF">
                    <w:noBreakHyphen/>
                    <w:t>term unemployed (10%)</w:t>
                  </w:r>
                </w:p>
              </w:tc>
            </w:tr>
            <w:tr w:rsidR="00ED5F8E" w14:paraId="37733F8F" w14:textId="77777777" w:rsidTr="005928D1">
              <w:tc>
                <w:tcPr>
                  <w:tcW w:w="1003" w:type="pct"/>
                </w:tcPr>
                <w:p w14:paraId="7934CC9F" w14:textId="77777777" w:rsidR="00ED5F8E" w:rsidRDefault="00ED5F8E" w:rsidP="005928D1">
                  <w:pPr>
                    <w:pStyle w:val="TableBodyText"/>
                    <w:jc w:val="left"/>
                  </w:pPr>
                  <w:r>
                    <w:t>Victoria</w:t>
                  </w:r>
                </w:p>
              </w:tc>
              <w:tc>
                <w:tcPr>
                  <w:tcW w:w="2333" w:type="pct"/>
                </w:tcPr>
                <w:p w14:paraId="799AF6EE" w14:textId="77777777" w:rsidR="00ED5F8E" w:rsidRPr="007B3B3D" w:rsidRDefault="00ED5F8E" w:rsidP="005928D1">
                  <w:pPr>
                    <w:pStyle w:val="TableBodyText"/>
                    <w:jc w:val="left"/>
                    <w:rPr>
                      <w:b/>
                    </w:rPr>
                  </w:pPr>
                  <w:r w:rsidRPr="007B3B3D">
                    <w:rPr>
                      <w:b/>
                    </w:rPr>
                    <w:t>10%</w:t>
                  </w:r>
                </w:p>
                <w:p w14:paraId="48FFFC60" w14:textId="77777777" w:rsidR="00ED5F8E" w:rsidRPr="00316BEF" w:rsidRDefault="00ED5F8E" w:rsidP="005928D1">
                  <w:pPr>
                    <w:pStyle w:val="TableBodyText"/>
                    <w:jc w:val="left"/>
                  </w:pPr>
                  <w:r w:rsidRPr="00316BEF">
                    <w:t>Regional</w:t>
                  </w:r>
                </w:p>
              </w:tc>
              <w:tc>
                <w:tcPr>
                  <w:tcW w:w="1664" w:type="pct"/>
                </w:tcPr>
                <w:p w14:paraId="1F81C8B7" w14:textId="77777777" w:rsidR="00ED5F8E" w:rsidRPr="007B3B3D" w:rsidRDefault="00ED5F8E" w:rsidP="005928D1">
                  <w:pPr>
                    <w:pStyle w:val="TableBodyText"/>
                    <w:ind w:right="28"/>
                    <w:jc w:val="left"/>
                    <w:rPr>
                      <w:b/>
                    </w:rPr>
                  </w:pPr>
                  <w:r w:rsidRPr="007B3B3D">
                    <w:rPr>
                      <w:b/>
                    </w:rPr>
                    <w:t>30–50%</w:t>
                  </w:r>
                </w:p>
                <w:p w14:paraId="50FDE627" w14:textId="77777777" w:rsidR="00ED5F8E" w:rsidRDefault="00ED5F8E" w:rsidP="005928D1">
                  <w:pPr>
                    <w:pStyle w:val="TableBodyText"/>
                    <w:ind w:right="28"/>
                    <w:jc w:val="left"/>
                  </w:pPr>
                  <w:r w:rsidRPr="00316BEF">
                    <w:t>Under 20 years (30%); ATSI (50%)</w:t>
                  </w:r>
                </w:p>
              </w:tc>
            </w:tr>
            <w:tr w:rsidR="00ED5F8E" w14:paraId="27061D6B" w14:textId="77777777" w:rsidTr="005928D1">
              <w:tc>
                <w:tcPr>
                  <w:tcW w:w="1003" w:type="pct"/>
                </w:tcPr>
                <w:p w14:paraId="5B5A1F2C" w14:textId="77777777" w:rsidR="00ED5F8E" w:rsidRDefault="00ED5F8E" w:rsidP="005928D1">
                  <w:pPr>
                    <w:pStyle w:val="TableBodyText"/>
                    <w:jc w:val="left"/>
                  </w:pPr>
                  <w:r>
                    <w:t>Queensland</w:t>
                  </w:r>
                </w:p>
              </w:tc>
              <w:tc>
                <w:tcPr>
                  <w:tcW w:w="2333" w:type="pct"/>
                </w:tcPr>
                <w:p w14:paraId="2B6ACD1A" w14:textId="77777777" w:rsidR="00ED5F8E" w:rsidRPr="007B3B3D" w:rsidRDefault="00ED5F8E" w:rsidP="005928D1">
                  <w:pPr>
                    <w:pStyle w:val="TableBodyText"/>
                    <w:jc w:val="left"/>
                    <w:rPr>
                      <w:b/>
                    </w:rPr>
                  </w:pPr>
                  <w:r w:rsidRPr="007B3B3D">
                    <w:rPr>
                      <w:b/>
                    </w:rPr>
                    <w:t>15–15</w:t>
                  </w:r>
                  <w:r>
                    <w:rPr>
                      <w:b/>
                    </w:rPr>
                    <w:t>0</w:t>
                  </w:r>
                  <w:r w:rsidRPr="007B3B3D">
                    <w:rPr>
                      <w:b/>
                    </w:rPr>
                    <w:t>%</w:t>
                  </w:r>
                </w:p>
                <w:p w14:paraId="3B4B2A6C" w14:textId="77777777" w:rsidR="00ED5F8E" w:rsidRPr="00316BEF" w:rsidRDefault="00ED5F8E" w:rsidP="005928D1">
                  <w:pPr>
                    <w:pStyle w:val="TableBodyText"/>
                    <w:jc w:val="left"/>
                  </w:pPr>
                  <w:r w:rsidRPr="00316BEF">
                    <w:t>Regional (15%); Remote (75%); Cape York &amp; Torres Strait Islander (150%)</w:t>
                  </w:r>
                </w:p>
              </w:tc>
              <w:tc>
                <w:tcPr>
                  <w:tcW w:w="1664" w:type="pct"/>
                </w:tcPr>
                <w:p w14:paraId="4DA7521E" w14:textId="77777777" w:rsidR="00ED5F8E" w:rsidRPr="007B3B3D" w:rsidRDefault="00ED5F8E" w:rsidP="005928D1">
                  <w:pPr>
                    <w:pStyle w:val="TableBodyText"/>
                    <w:ind w:right="28"/>
                    <w:jc w:val="left"/>
                    <w:rPr>
                      <w:b/>
                    </w:rPr>
                  </w:pPr>
                  <w:r>
                    <w:rPr>
                      <w:b/>
                    </w:rPr>
                    <w:t>n</w:t>
                  </w:r>
                  <w:r w:rsidRPr="007B3B3D">
                    <w:rPr>
                      <w:b/>
                    </w:rPr>
                    <w:t>a</w:t>
                  </w:r>
                </w:p>
              </w:tc>
            </w:tr>
            <w:tr w:rsidR="00ED5F8E" w14:paraId="04A65BA0" w14:textId="77777777" w:rsidTr="005928D1">
              <w:tc>
                <w:tcPr>
                  <w:tcW w:w="1003" w:type="pct"/>
                </w:tcPr>
                <w:p w14:paraId="30A36784" w14:textId="77777777" w:rsidR="00ED5F8E" w:rsidRDefault="00ED5F8E" w:rsidP="005928D1">
                  <w:pPr>
                    <w:pStyle w:val="TableBodyText"/>
                    <w:jc w:val="left"/>
                  </w:pPr>
                  <w:r>
                    <w:t>South Australia</w:t>
                  </w:r>
                </w:p>
              </w:tc>
              <w:tc>
                <w:tcPr>
                  <w:tcW w:w="2333" w:type="pct"/>
                </w:tcPr>
                <w:p w14:paraId="07C6FE09" w14:textId="77777777" w:rsidR="00ED5F8E" w:rsidRPr="007B3B3D" w:rsidRDefault="00ED5F8E" w:rsidP="005928D1">
                  <w:pPr>
                    <w:pStyle w:val="TableBodyText"/>
                    <w:jc w:val="left"/>
                    <w:rPr>
                      <w:b/>
                    </w:rPr>
                  </w:pPr>
                  <w:r w:rsidRPr="007B3B3D">
                    <w:rPr>
                      <w:b/>
                    </w:rPr>
                    <w:t>10–40%</w:t>
                  </w:r>
                </w:p>
                <w:p w14:paraId="780C52E4" w14:textId="77777777" w:rsidR="00ED5F8E" w:rsidRPr="00316BEF" w:rsidRDefault="00ED5F8E" w:rsidP="005928D1">
                  <w:pPr>
                    <w:pStyle w:val="TableBodyText"/>
                    <w:jc w:val="left"/>
                  </w:pPr>
                  <w:r w:rsidRPr="00316BEF">
                    <w:t>Accessible (10%); Moderately accessible (20%); Remote (30%); Very remote (40%)</w:t>
                  </w:r>
                </w:p>
              </w:tc>
              <w:tc>
                <w:tcPr>
                  <w:tcW w:w="1664" w:type="pct"/>
                </w:tcPr>
                <w:p w14:paraId="0BD4FACE" w14:textId="77777777" w:rsidR="00ED5F8E" w:rsidRPr="007B3B3D" w:rsidRDefault="00ED5F8E" w:rsidP="005928D1">
                  <w:pPr>
                    <w:pStyle w:val="TableBodyText"/>
                    <w:ind w:right="28"/>
                    <w:jc w:val="left"/>
                    <w:rPr>
                      <w:b/>
                    </w:rPr>
                  </w:pPr>
                  <w:r>
                    <w:rPr>
                      <w:b/>
                    </w:rPr>
                    <w:t>n</w:t>
                  </w:r>
                  <w:r w:rsidRPr="007B3B3D">
                    <w:rPr>
                      <w:b/>
                    </w:rPr>
                    <w:t>a</w:t>
                  </w:r>
                </w:p>
              </w:tc>
            </w:tr>
            <w:tr w:rsidR="00ED5F8E" w14:paraId="6D091257" w14:textId="77777777" w:rsidTr="005928D1">
              <w:tc>
                <w:tcPr>
                  <w:tcW w:w="1003" w:type="pct"/>
                </w:tcPr>
                <w:p w14:paraId="7D15B1BC" w14:textId="77777777" w:rsidR="00ED5F8E" w:rsidRDefault="00ED5F8E" w:rsidP="005928D1">
                  <w:pPr>
                    <w:pStyle w:val="TableBodyText"/>
                    <w:jc w:val="left"/>
                  </w:pPr>
                  <w:r>
                    <w:t>Western Australia</w:t>
                  </w:r>
                </w:p>
              </w:tc>
              <w:tc>
                <w:tcPr>
                  <w:tcW w:w="2333" w:type="pct"/>
                </w:tcPr>
                <w:p w14:paraId="4450645F" w14:textId="77777777" w:rsidR="00ED5F8E" w:rsidRPr="007B3B3D" w:rsidRDefault="00ED5F8E" w:rsidP="005928D1">
                  <w:pPr>
                    <w:pStyle w:val="TableBodyText"/>
                    <w:jc w:val="left"/>
                    <w:rPr>
                      <w:b/>
                    </w:rPr>
                  </w:pPr>
                  <w:r w:rsidRPr="007B3B3D">
                    <w:rPr>
                      <w:b/>
                    </w:rPr>
                    <w:t>10–115%</w:t>
                  </w:r>
                </w:p>
                <w:p w14:paraId="5B2759B7" w14:textId="77777777" w:rsidR="00ED5F8E" w:rsidRPr="00316BEF" w:rsidRDefault="00ED5F8E" w:rsidP="005928D1">
                  <w:pPr>
                    <w:pStyle w:val="TableBodyText"/>
                    <w:jc w:val="left"/>
                  </w:pPr>
                  <w:r w:rsidRPr="00316BEF">
                    <w:t>Peel (10%); South West (10%); Great Southern (30%); Mid West (30%); Wheat Belt (30%); Esperance (50%); Gascoyne (70%); Pilbara (105%); Kimberly (115%)</w:t>
                  </w:r>
                </w:p>
              </w:tc>
              <w:tc>
                <w:tcPr>
                  <w:tcW w:w="1664" w:type="pct"/>
                </w:tcPr>
                <w:p w14:paraId="0FA9AD15" w14:textId="77777777" w:rsidR="00ED5F8E" w:rsidRDefault="00ED5F8E" w:rsidP="005928D1">
                  <w:pPr>
                    <w:pStyle w:val="TableBodyText"/>
                    <w:ind w:right="28"/>
                    <w:jc w:val="left"/>
                    <w:rPr>
                      <w:b/>
                    </w:rPr>
                  </w:pPr>
                  <w:r>
                    <w:rPr>
                      <w:b/>
                    </w:rPr>
                    <w:t>40%</w:t>
                  </w:r>
                </w:p>
                <w:p w14:paraId="7B61ABCF" w14:textId="77777777" w:rsidR="00ED5F8E" w:rsidRPr="00316BEF" w:rsidRDefault="00ED5F8E" w:rsidP="005928D1">
                  <w:pPr>
                    <w:pStyle w:val="TableBodyText"/>
                    <w:ind w:right="28"/>
                    <w:jc w:val="left"/>
                    <w:rPr>
                      <w:bCs/>
                    </w:rPr>
                  </w:pPr>
                  <w:r w:rsidRPr="00316BEF">
                    <w:rPr>
                      <w:bCs/>
                    </w:rPr>
                    <w:t xml:space="preserve">Students at </w:t>
                  </w:r>
                  <w:r>
                    <w:rPr>
                      <w:bCs/>
                    </w:rPr>
                    <w:t>private</w:t>
                  </w:r>
                  <w:r w:rsidRPr="00316BEF">
                    <w:rPr>
                      <w:bCs/>
                    </w:rPr>
                    <w:t xml:space="preserve"> RTOs in certain groups</w:t>
                  </w:r>
                </w:p>
              </w:tc>
            </w:tr>
            <w:tr w:rsidR="00ED5F8E" w14:paraId="7244C227" w14:textId="77777777" w:rsidTr="005928D1">
              <w:tc>
                <w:tcPr>
                  <w:tcW w:w="1003" w:type="pct"/>
                </w:tcPr>
                <w:p w14:paraId="10119469" w14:textId="77777777" w:rsidR="00ED5F8E" w:rsidRDefault="00ED5F8E" w:rsidP="005928D1">
                  <w:pPr>
                    <w:pStyle w:val="TableBodyText"/>
                    <w:jc w:val="left"/>
                  </w:pPr>
                  <w:r>
                    <w:t>Tasmania</w:t>
                  </w:r>
                </w:p>
              </w:tc>
              <w:tc>
                <w:tcPr>
                  <w:tcW w:w="2333" w:type="pct"/>
                </w:tcPr>
                <w:p w14:paraId="0D773CEA" w14:textId="41ADD700" w:rsidR="00ED5F8E" w:rsidRPr="007B3B3D" w:rsidRDefault="00806948" w:rsidP="005928D1">
                  <w:pPr>
                    <w:pStyle w:val="TableBodyText"/>
                    <w:jc w:val="left"/>
                    <w:rPr>
                      <w:b/>
                    </w:rPr>
                  </w:pPr>
                  <w:r>
                    <w:rPr>
                      <w:b/>
                    </w:rPr>
                    <w:t>n</w:t>
                  </w:r>
                  <w:r w:rsidR="00ED5F8E" w:rsidRPr="007B3B3D">
                    <w:rPr>
                      <w:b/>
                    </w:rPr>
                    <w:t>a</w:t>
                  </w:r>
                </w:p>
              </w:tc>
              <w:tc>
                <w:tcPr>
                  <w:tcW w:w="1664" w:type="pct"/>
                </w:tcPr>
                <w:p w14:paraId="32689C66" w14:textId="77777777" w:rsidR="00ED5F8E" w:rsidRPr="007B3B3D" w:rsidRDefault="00ED5F8E" w:rsidP="005928D1">
                  <w:pPr>
                    <w:pStyle w:val="TableBodyText"/>
                    <w:ind w:right="28"/>
                    <w:jc w:val="left"/>
                    <w:rPr>
                      <w:b/>
                    </w:rPr>
                  </w:pPr>
                  <w:r>
                    <w:rPr>
                      <w:b/>
                    </w:rPr>
                    <w:t>n</w:t>
                  </w:r>
                  <w:r w:rsidRPr="007B3B3D">
                    <w:rPr>
                      <w:b/>
                    </w:rPr>
                    <w:t>a</w:t>
                  </w:r>
                </w:p>
              </w:tc>
            </w:tr>
            <w:tr w:rsidR="00ED5F8E" w14:paraId="5FC2FCA7" w14:textId="77777777" w:rsidTr="005928D1">
              <w:tc>
                <w:tcPr>
                  <w:tcW w:w="1003" w:type="pct"/>
                </w:tcPr>
                <w:p w14:paraId="52D94ED9" w14:textId="77777777" w:rsidR="00ED5F8E" w:rsidRDefault="00ED5F8E" w:rsidP="005928D1">
                  <w:pPr>
                    <w:pStyle w:val="TableBodyText"/>
                    <w:jc w:val="left"/>
                  </w:pPr>
                  <w:r>
                    <w:t>Northern Territory</w:t>
                  </w:r>
                </w:p>
              </w:tc>
              <w:tc>
                <w:tcPr>
                  <w:tcW w:w="2333" w:type="pct"/>
                </w:tcPr>
                <w:p w14:paraId="75B2BE42" w14:textId="77777777" w:rsidR="00ED5F8E" w:rsidRPr="007B3B3D" w:rsidRDefault="00ED5F8E" w:rsidP="005928D1">
                  <w:pPr>
                    <w:pStyle w:val="TableBodyText"/>
                    <w:jc w:val="left"/>
                    <w:rPr>
                      <w:b/>
                    </w:rPr>
                  </w:pPr>
                  <w:r w:rsidRPr="007B3B3D">
                    <w:rPr>
                      <w:b/>
                    </w:rPr>
                    <w:t>15–70%</w:t>
                  </w:r>
                </w:p>
                <w:p w14:paraId="6539EB9A" w14:textId="77777777" w:rsidR="00ED5F8E" w:rsidRPr="00316BEF" w:rsidRDefault="00ED5F8E" w:rsidP="005928D1">
                  <w:pPr>
                    <w:pStyle w:val="TableBodyText"/>
                    <w:jc w:val="left"/>
                  </w:pPr>
                  <w:r w:rsidRPr="00316BEF">
                    <w:t>Remote 1 (regional) (15%); Remote 2 (70%)</w:t>
                  </w:r>
                </w:p>
              </w:tc>
              <w:tc>
                <w:tcPr>
                  <w:tcW w:w="1664" w:type="pct"/>
                </w:tcPr>
                <w:p w14:paraId="7A105612" w14:textId="77777777" w:rsidR="00ED5F8E" w:rsidRPr="007B3B3D" w:rsidRDefault="00ED5F8E" w:rsidP="005928D1">
                  <w:pPr>
                    <w:pStyle w:val="TableBodyText"/>
                    <w:ind w:right="28"/>
                    <w:jc w:val="left"/>
                    <w:rPr>
                      <w:b/>
                    </w:rPr>
                  </w:pPr>
                  <w:r>
                    <w:rPr>
                      <w:b/>
                    </w:rPr>
                    <w:t>n</w:t>
                  </w:r>
                  <w:r w:rsidRPr="007B3B3D">
                    <w:rPr>
                      <w:b/>
                    </w:rPr>
                    <w:t>a</w:t>
                  </w:r>
                </w:p>
              </w:tc>
            </w:tr>
            <w:tr w:rsidR="00ED5F8E" w14:paraId="66DCC92B" w14:textId="77777777" w:rsidTr="005928D1">
              <w:tc>
                <w:tcPr>
                  <w:tcW w:w="1003" w:type="pct"/>
                  <w:tcBorders>
                    <w:bottom w:val="single" w:sz="6" w:space="0" w:color="BFBFBF"/>
                  </w:tcBorders>
                  <w:shd w:val="clear" w:color="auto" w:fill="auto"/>
                </w:tcPr>
                <w:p w14:paraId="56638648" w14:textId="77777777" w:rsidR="00ED5F8E" w:rsidRDefault="00ED5F8E" w:rsidP="005928D1">
                  <w:pPr>
                    <w:pStyle w:val="TableBodyText"/>
                    <w:jc w:val="left"/>
                  </w:pPr>
                  <w:r>
                    <w:t>Australian Capital Territory</w:t>
                  </w:r>
                </w:p>
              </w:tc>
              <w:tc>
                <w:tcPr>
                  <w:tcW w:w="2333" w:type="pct"/>
                  <w:tcBorders>
                    <w:bottom w:val="single" w:sz="6" w:space="0" w:color="BFBFBF"/>
                  </w:tcBorders>
                </w:tcPr>
                <w:p w14:paraId="43235C69" w14:textId="03679ADE" w:rsidR="00ED5F8E" w:rsidRPr="007B3B3D" w:rsidRDefault="00D3262E" w:rsidP="005928D1">
                  <w:pPr>
                    <w:pStyle w:val="TableBodyText"/>
                    <w:jc w:val="left"/>
                    <w:rPr>
                      <w:b/>
                    </w:rPr>
                  </w:pPr>
                  <w:r>
                    <w:rPr>
                      <w:b/>
                    </w:rPr>
                    <w:t>n</w:t>
                  </w:r>
                  <w:r w:rsidR="00ED5F8E" w:rsidRPr="007B3B3D">
                    <w:rPr>
                      <w:b/>
                    </w:rPr>
                    <w:t>a</w:t>
                  </w:r>
                </w:p>
              </w:tc>
              <w:tc>
                <w:tcPr>
                  <w:tcW w:w="1664" w:type="pct"/>
                  <w:tcBorders>
                    <w:bottom w:val="single" w:sz="6" w:space="0" w:color="BFBFBF"/>
                  </w:tcBorders>
                  <w:shd w:val="clear" w:color="auto" w:fill="auto"/>
                </w:tcPr>
                <w:p w14:paraId="3E9D0355" w14:textId="77777777" w:rsidR="00ED5F8E" w:rsidRPr="007B3B3D" w:rsidRDefault="00ED5F8E" w:rsidP="005928D1">
                  <w:pPr>
                    <w:pStyle w:val="TableBodyText"/>
                    <w:ind w:right="28"/>
                    <w:jc w:val="left"/>
                    <w:rPr>
                      <w:b/>
                    </w:rPr>
                  </w:pPr>
                  <w:r w:rsidRPr="007B3B3D">
                    <w:rPr>
                      <w:b/>
                    </w:rPr>
                    <w:t>$500</w:t>
                  </w:r>
                </w:p>
                <w:p w14:paraId="2895AFE5" w14:textId="77777777" w:rsidR="00ED5F8E" w:rsidRPr="00316BEF" w:rsidRDefault="00ED5F8E" w:rsidP="005928D1">
                  <w:pPr>
                    <w:pStyle w:val="TableBodyText"/>
                    <w:ind w:right="28"/>
                    <w:jc w:val="left"/>
                  </w:pPr>
                  <w:r w:rsidRPr="00316BEF">
                    <w:t>ATSI or disability</w:t>
                  </w:r>
                </w:p>
                <w:p w14:paraId="118999C5" w14:textId="77777777" w:rsidR="00ED5F8E" w:rsidRPr="00316BEF" w:rsidRDefault="00ED5F8E" w:rsidP="005928D1">
                  <w:pPr>
                    <w:pStyle w:val="TableBodyText"/>
                    <w:ind w:right="28"/>
                    <w:jc w:val="left"/>
                  </w:pPr>
                  <w:r w:rsidRPr="00316BEF">
                    <w:t>Long</w:t>
                  </w:r>
                  <w:r w:rsidRPr="00316BEF">
                    <w:noBreakHyphen/>
                    <w:t>term unemployed and at</w:t>
                  </w:r>
                  <w:r w:rsidRPr="00316BEF">
                    <w:noBreakHyphen/>
                    <w:t>risk youth (amount unknown)</w:t>
                  </w:r>
                </w:p>
              </w:tc>
            </w:tr>
          </w:tbl>
          <w:p w14:paraId="3F1E7613" w14:textId="77777777" w:rsidR="00ED5F8E" w:rsidRDefault="00ED5F8E" w:rsidP="005928D1">
            <w:pPr>
              <w:pStyle w:val="Box"/>
            </w:pPr>
          </w:p>
        </w:tc>
      </w:tr>
      <w:tr w:rsidR="00ED5F8E" w14:paraId="118843B2" w14:textId="77777777" w:rsidTr="005928D1">
        <w:tc>
          <w:tcPr>
            <w:tcW w:w="5000" w:type="pct"/>
            <w:tcBorders>
              <w:top w:val="nil"/>
              <w:left w:val="nil"/>
              <w:bottom w:val="nil"/>
              <w:right w:val="nil"/>
            </w:tcBorders>
            <w:shd w:val="clear" w:color="auto" w:fill="auto"/>
          </w:tcPr>
          <w:p w14:paraId="5A267CA2" w14:textId="77777777" w:rsidR="00ED5F8E" w:rsidRDefault="00ED5F8E" w:rsidP="005928D1">
            <w:pPr>
              <w:pStyle w:val="Note"/>
              <w:rPr>
                <w:i/>
              </w:rPr>
            </w:pPr>
            <w:r w:rsidRPr="007B3B3D">
              <w:rPr>
                <w:b/>
              </w:rPr>
              <w:t>na</w:t>
            </w:r>
            <w:r>
              <w:t xml:space="preserve"> not applicable.</w:t>
            </w:r>
          </w:p>
        </w:tc>
      </w:tr>
      <w:tr w:rsidR="00ED5F8E" w14:paraId="2E3E4D48" w14:textId="77777777" w:rsidTr="005928D1">
        <w:tc>
          <w:tcPr>
            <w:tcW w:w="5000" w:type="pct"/>
            <w:tcBorders>
              <w:top w:val="nil"/>
              <w:left w:val="nil"/>
              <w:bottom w:val="nil"/>
              <w:right w:val="nil"/>
            </w:tcBorders>
            <w:shd w:val="clear" w:color="auto" w:fill="auto"/>
          </w:tcPr>
          <w:p w14:paraId="3399CC45" w14:textId="77777777" w:rsidR="00ED5F8E" w:rsidRDefault="00ED5F8E" w:rsidP="005928D1">
            <w:pPr>
              <w:pStyle w:val="Source"/>
            </w:pPr>
            <w:r>
              <w:rPr>
                <w:i/>
              </w:rPr>
              <w:t>Source</w:t>
            </w:r>
            <w:r w:rsidRPr="00AB2949">
              <w:t>:</w:t>
            </w:r>
            <w:r w:rsidRPr="007B3B3D">
              <w:t xml:space="preserve"> Appendix D</w:t>
            </w:r>
            <w:r>
              <w:t>.</w:t>
            </w:r>
          </w:p>
        </w:tc>
      </w:tr>
      <w:tr w:rsidR="00ED5F8E" w14:paraId="33FE487C" w14:textId="77777777" w:rsidTr="005928D1">
        <w:tc>
          <w:tcPr>
            <w:tcW w:w="5000" w:type="pct"/>
            <w:tcBorders>
              <w:top w:val="nil"/>
              <w:left w:val="nil"/>
              <w:bottom w:val="single" w:sz="6" w:space="0" w:color="78A22F"/>
              <w:right w:val="nil"/>
            </w:tcBorders>
            <w:shd w:val="clear" w:color="auto" w:fill="auto"/>
          </w:tcPr>
          <w:p w14:paraId="2727914F" w14:textId="77777777" w:rsidR="00ED5F8E" w:rsidRDefault="00ED5F8E" w:rsidP="00450DAE">
            <w:pPr>
              <w:pStyle w:val="Box"/>
              <w:keepNext w:val="0"/>
              <w:spacing w:before="0" w:line="120" w:lineRule="exact"/>
            </w:pPr>
          </w:p>
        </w:tc>
      </w:tr>
    </w:tbl>
    <w:p w14:paraId="0532D652" w14:textId="77777777" w:rsidR="00ED5F8E" w:rsidRDefault="00ED5F8E" w:rsidP="005928D1">
      <w:pPr>
        <w:pStyle w:val="BodyText"/>
      </w:pPr>
      <w:r>
        <w:t>The ACT also has a loading for VET in thin markets and for public providers (10 per cent each) (appendix D)</w:t>
      </w:r>
      <w:r w:rsidRPr="00563266">
        <w:t>.</w:t>
      </w:r>
    </w:p>
    <w:p w14:paraId="0A54CBAD" w14:textId="77777777" w:rsidR="00ED5F8E" w:rsidRDefault="00ED5F8E" w:rsidP="005928D1">
      <w:pPr>
        <w:pStyle w:val="BodyText"/>
      </w:pPr>
      <w:r>
        <w:t>As loadings are calculated as a percentage of the estimated course cost, the value of the loading is higher for courses that are more costly to deliver. The advantage of this approach is its simplicity and not having to be updated often. But it can also lead to large differences in estimates of training costs, which may or may not be reasonable.</w:t>
      </w:r>
    </w:p>
    <w:p w14:paraId="7216750D" w14:textId="77777777" w:rsidR="00ED5F8E" w:rsidRPr="002872D4" w:rsidRDefault="00ED5F8E" w:rsidP="005928D1">
      <w:pPr>
        <w:pStyle w:val="BodyText"/>
      </w:pPr>
      <w:r w:rsidRPr="002872D4">
        <w:t>The</w:t>
      </w:r>
      <w:r>
        <w:t>re is no clear</w:t>
      </w:r>
      <w:r w:rsidRPr="002872D4">
        <w:t xml:space="preserve"> rationale for </w:t>
      </w:r>
      <w:r>
        <w:t xml:space="preserve">the </w:t>
      </w:r>
      <w:r w:rsidRPr="002872D4">
        <w:t xml:space="preserve">differences in </w:t>
      </w:r>
      <w:r>
        <w:t xml:space="preserve">some </w:t>
      </w:r>
      <w:r w:rsidRPr="002872D4">
        <w:t xml:space="preserve">loadings </w:t>
      </w:r>
      <w:r>
        <w:t>(for example, ATSI students in New South Wales and Victoria) and the basis on which the rates are determined is</w:t>
      </w:r>
      <w:r w:rsidRPr="002872D4">
        <w:t xml:space="preserve"> not transparent.</w:t>
      </w:r>
    </w:p>
    <w:p w14:paraId="62955F51" w14:textId="77777777" w:rsidR="00ED5F8E" w:rsidRDefault="00ED5F8E" w:rsidP="005928D1">
      <w:pPr>
        <w:pStyle w:val="Heading4"/>
      </w:pPr>
      <w:r>
        <w:t xml:space="preserve">Concessions </w:t>
      </w:r>
    </w:p>
    <w:p w14:paraId="1776A056" w14:textId="77777777" w:rsidR="00ED5F8E" w:rsidRDefault="00ED5F8E" w:rsidP="005928D1">
      <w:pPr>
        <w:pStyle w:val="BodyText"/>
      </w:pPr>
      <w:r>
        <w:t>In addition to subsidy payments to RTOs, eligible students can receive fee concessions for some courses. Like subsidies, concessions can help address</w:t>
      </w:r>
      <w:r w:rsidDel="005B4543">
        <w:t xml:space="preserve"> </w:t>
      </w:r>
      <w:r>
        <w:t>skills needs (by providing greater incentives for students to undertake training) and improve participation in training by certain groups of people. Governments’ rationales appear to focus more on the latter. Eligibility criteria for concessions typically require that a student be</w:t>
      </w:r>
      <w:r w:rsidDel="004A7372">
        <w:t xml:space="preserve"> </w:t>
      </w:r>
      <w:r>
        <w:t>either an Aboriginal and Torres Strait Islander, a person with a disability, or long</w:t>
      </w:r>
      <w:r>
        <w:noBreakHyphen/>
        <w:t>term unemployed.</w:t>
      </w:r>
    </w:p>
    <w:p w14:paraId="3CF1CB06" w14:textId="77777777" w:rsidR="00ED5F8E" w:rsidRDefault="00ED5F8E" w:rsidP="005928D1">
      <w:pPr>
        <w:pStyle w:val="BodyText"/>
      </w:pPr>
      <w:r>
        <w:t xml:space="preserve">There are few similarities in how jurisdictions determine targets and concessions (appendix D). For example, New South Wales has a fixed concession fee of $160 for Certificate II and $240 for Certificate III and IV. Western Australia and South Australia have fixed per hour concessions, meaning that the nominal discount varies with course hours. Victoria offers a fixed percentage discount on the total course fee. Some jurisdictions provide different concessions for apprenticeships. Aboriginal and Torres Strait Islander apprentices in Queensland are exempt from paying student fees. </w:t>
      </w:r>
    </w:p>
    <w:p w14:paraId="23067F78" w14:textId="77777777" w:rsidR="00ED5F8E" w:rsidRDefault="00ED5F8E" w:rsidP="005928D1">
      <w:pPr>
        <w:pStyle w:val="BodyText"/>
      </w:pPr>
      <w:r>
        <w:t>Concessions can further change fees for eligible students, which raises questions about the intended effect of government support. For example, in Queensland, while there is a positive correlation between base subsidies paid to RTOs and concession subsidies for students facing disadvantage, different concession rates can change the policy intention of priorities set out with base subsidies (box 4.4).</w:t>
      </w:r>
    </w:p>
    <w:p w14:paraId="4B54F3B6" w14:textId="77777777" w:rsidR="00ED5F8E" w:rsidRDefault="00ED5F8E">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ED5F8E" w14:paraId="19727FEB" w14:textId="77777777" w:rsidTr="005928D1">
        <w:trPr>
          <w:tblHeader/>
        </w:trPr>
        <w:tc>
          <w:tcPr>
            <w:tcW w:w="5000" w:type="pct"/>
            <w:tcBorders>
              <w:top w:val="single" w:sz="6" w:space="0" w:color="78A22F"/>
              <w:left w:val="nil"/>
              <w:bottom w:val="nil"/>
              <w:right w:val="nil"/>
            </w:tcBorders>
            <w:shd w:val="clear" w:color="auto" w:fill="F2F2F2"/>
          </w:tcPr>
          <w:p w14:paraId="15167426" w14:textId="178A448C" w:rsidR="00ED5F8E" w:rsidRDefault="00ED5F8E">
            <w:pPr>
              <w:pStyle w:val="BoxTitle"/>
            </w:pPr>
            <w:r>
              <w:rPr>
                <w:b w:val="0"/>
              </w:rPr>
              <w:t>Box 4.</w:t>
            </w:r>
            <w:r>
              <w:rPr>
                <w:b w:val="0"/>
                <w:noProof/>
              </w:rPr>
              <w:t>4</w:t>
            </w:r>
            <w:r>
              <w:tab/>
              <w:t>Student concessions influence the overall subsidy</w:t>
            </w:r>
          </w:p>
        </w:tc>
      </w:tr>
      <w:tr w:rsidR="00ED5F8E" w14:paraId="084C360B" w14:textId="77777777" w:rsidTr="005928D1">
        <w:tc>
          <w:tcPr>
            <w:tcW w:w="5000" w:type="pct"/>
            <w:tcBorders>
              <w:top w:val="nil"/>
              <w:left w:val="nil"/>
              <w:bottom w:val="nil"/>
              <w:right w:val="nil"/>
            </w:tcBorders>
            <w:shd w:val="clear" w:color="auto" w:fill="F2F2F2"/>
          </w:tcPr>
          <w:p w14:paraId="58A210FE" w14:textId="0F3BC3E1" w:rsidR="00ED5F8E" w:rsidRDefault="00ED5F8E" w:rsidP="005928D1">
            <w:pPr>
              <w:pStyle w:val="Box"/>
            </w:pPr>
            <w:r>
              <w:t xml:space="preserve">Base subsidies </w:t>
            </w:r>
            <w:r w:rsidR="00473287">
              <w:t>for non</w:t>
            </w:r>
            <w:r w:rsidR="00473287">
              <w:noBreakHyphen/>
              <w:t xml:space="preserve">apprenticeship courses </w:t>
            </w:r>
            <w:r>
              <w:t>in Queensland are categorised into three priority groups. However, additional subsidies for concession students can shift this ordering. For example, the base subsidy for an Advanced Diploma of Performing Arts is $5990, and eligible students receive an additional $1797 concession subsidy. A Certificate II in Aircraft Line Maintenance receives a similar base subsidy of $5877, however, eligible students will receive a smaller additional concession subsidy of $653. The difference in base subsidies is only $113, but the difference in concession subsidies is $1144.</w:t>
            </w:r>
          </w:p>
          <w:p w14:paraId="5C72CA12" w14:textId="41B095F8" w:rsidR="00ED5F8E" w:rsidRDefault="00261C92" w:rsidP="00450DAE">
            <w:pPr>
              <w:pStyle w:val="BoxHeading1"/>
            </w:pPr>
            <w:r w:rsidRPr="00471A8C">
              <w:t xml:space="preserve">In </w:t>
            </w:r>
            <w:r>
              <w:t>Queensland</w:t>
            </w:r>
            <w:r w:rsidRPr="00471A8C">
              <w:t xml:space="preserve"> </w:t>
            </w:r>
            <w:r>
              <w:t xml:space="preserve">student </w:t>
            </w:r>
            <w:r w:rsidRPr="00471A8C">
              <w:t>concession</w:t>
            </w:r>
            <w:r>
              <w:t>s</w:t>
            </w:r>
            <w:r w:rsidRPr="00471A8C">
              <w:t xml:space="preserve"> do not match base subsidies</w:t>
            </w:r>
            <w:r>
              <w:t xml:space="preserve"> ($)</w:t>
            </w: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505"/>
            </w:tblGrid>
            <w:tr w:rsidR="00ED5F8E" w14:paraId="1F93A5FB" w14:textId="77777777" w:rsidTr="005928D1">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ED5F8E" w:rsidRPr="00B1465D" w14:paraId="50D31CF8" w14:textId="77777777" w:rsidTr="005928D1">
                    <w:trPr>
                      <w:tblHeader/>
                      <w:jc w:val="center"/>
                    </w:trPr>
                    <w:tc>
                      <w:tcPr>
                        <w:tcW w:w="5000" w:type="pct"/>
                        <w:tcBorders>
                          <w:top w:val="nil"/>
                          <w:bottom w:val="nil"/>
                        </w:tcBorders>
                      </w:tcPr>
                      <w:p w14:paraId="4637415B" w14:textId="77777777" w:rsidR="00ED5F8E" w:rsidRPr="00B1465D" w:rsidRDefault="00ED5F8E" w:rsidP="005928D1">
                        <w:pPr>
                          <w:pStyle w:val="Figure"/>
                          <w:spacing w:before="60" w:after="60"/>
                          <w:rPr>
                            <w:rFonts w:ascii="Arial" w:hAnsi="Arial" w:cs="Arial"/>
                            <w:sz w:val="18"/>
                            <w:szCs w:val="18"/>
                          </w:rPr>
                        </w:pPr>
                        <w:r w:rsidRPr="00D62BDA">
                          <w:rPr>
                            <w:rFonts w:ascii="Arial" w:hAnsi="Arial" w:cs="Arial"/>
                            <w:noProof/>
                            <w:sz w:val="18"/>
                            <w:szCs w:val="18"/>
                          </w:rPr>
                          <w:drawing>
                            <wp:inline distT="0" distB="0" distL="0" distR="0" wp14:anchorId="16C84C84" wp14:editId="6B053EC0">
                              <wp:extent cx="5316220" cy="2854325"/>
                              <wp:effectExtent l="0" t="0" r="0" b="0"/>
                              <wp:docPr id="37" name="Picture 37" descr="This figure depicts additional subsidies available for concession students plotted against the base subsidies available for all students for all courses subsidised in Queensland. It shows that courses with similar base subsidies do not necessarily have a similar additional subsidy for concession students. The two examples described in the box are highlighted on the figure." title="Box 4.4 Figure In Queensland student concessions do not match base subsidi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5316220" cy="2854325"/>
                                      </a:xfrm>
                                      <a:prstGeom prst="rect">
                                        <a:avLst/>
                                      </a:prstGeom>
                                      <a:noFill/>
                                      <a:ln>
                                        <a:noFill/>
                                      </a:ln>
                                    </pic:spPr>
                                  </pic:pic>
                                </a:graphicData>
                              </a:graphic>
                            </wp:inline>
                          </w:drawing>
                        </w:r>
                      </w:p>
                    </w:tc>
                  </w:tr>
                </w:tbl>
                <w:p w14:paraId="4E0B38EC" w14:textId="77777777" w:rsidR="00ED5F8E" w:rsidRDefault="00ED5F8E" w:rsidP="005928D1">
                  <w:pPr>
                    <w:pStyle w:val="Figure"/>
                  </w:pPr>
                </w:p>
              </w:tc>
            </w:tr>
            <w:tr w:rsidR="00ED5F8E" w:rsidRPr="00176D3F" w14:paraId="5B9A7B99" w14:textId="77777777" w:rsidTr="005928D1">
              <w:tc>
                <w:tcPr>
                  <w:tcW w:w="5000" w:type="pct"/>
                  <w:tcBorders>
                    <w:top w:val="nil"/>
                    <w:left w:val="nil"/>
                    <w:bottom w:val="nil"/>
                    <w:right w:val="nil"/>
                  </w:tcBorders>
                  <w:shd w:val="clear" w:color="auto" w:fill="auto"/>
                </w:tcPr>
                <w:p w14:paraId="7E534567" w14:textId="6907F70A" w:rsidR="00ED5F8E" w:rsidRPr="00176D3F" w:rsidRDefault="00ED5F8E" w:rsidP="005928D1">
                  <w:pPr>
                    <w:pStyle w:val="Source"/>
                  </w:pPr>
                  <w:r>
                    <w:rPr>
                      <w:i/>
                    </w:rPr>
                    <w:t>S</w:t>
                  </w:r>
                  <w:r w:rsidRPr="00784A05">
                    <w:rPr>
                      <w:i/>
                    </w:rPr>
                    <w:t>ource</w:t>
                  </w:r>
                  <w:r w:rsidRPr="00176D3F">
                    <w:t xml:space="preserve">: </w:t>
                  </w:r>
                  <w:r>
                    <w:t>DESBTQ </w:t>
                  </w:r>
                  <w:r w:rsidR="00E85FF0" w:rsidRPr="00E85FF0">
                    <w:rPr>
                      <w:rFonts w:cs="Arial"/>
                    </w:rPr>
                    <w:t>(2019c)</w:t>
                  </w:r>
                  <w:r>
                    <w:t>.</w:t>
                  </w:r>
                </w:p>
              </w:tc>
            </w:tr>
          </w:tbl>
          <w:p w14:paraId="50848E19" w14:textId="77777777" w:rsidR="00ED5F8E" w:rsidRDefault="00ED5F8E" w:rsidP="005928D1">
            <w:pPr>
              <w:pStyle w:val="Box"/>
            </w:pPr>
          </w:p>
        </w:tc>
      </w:tr>
      <w:tr w:rsidR="00ED5F8E" w14:paraId="227EEBC9" w14:textId="77777777" w:rsidTr="005928D1">
        <w:tc>
          <w:tcPr>
            <w:tcW w:w="5000" w:type="pct"/>
            <w:tcBorders>
              <w:top w:val="nil"/>
              <w:left w:val="nil"/>
              <w:bottom w:val="single" w:sz="6" w:space="0" w:color="78A22F"/>
              <w:right w:val="nil"/>
            </w:tcBorders>
            <w:shd w:val="clear" w:color="auto" w:fill="F2F2F2"/>
          </w:tcPr>
          <w:p w14:paraId="6EC1F91E" w14:textId="77777777" w:rsidR="00ED5F8E" w:rsidRDefault="00ED5F8E">
            <w:pPr>
              <w:pStyle w:val="Box"/>
              <w:spacing w:before="0" w:line="120" w:lineRule="exact"/>
            </w:pPr>
          </w:p>
        </w:tc>
      </w:tr>
      <w:tr w:rsidR="00ED5F8E" w:rsidRPr="000863A5" w14:paraId="76977D6C" w14:textId="77777777" w:rsidTr="005928D1">
        <w:tc>
          <w:tcPr>
            <w:tcW w:w="5000" w:type="pct"/>
            <w:tcBorders>
              <w:top w:val="single" w:sz="6" w:space="0" w:color="78A22F"/>
              <w:left w:val="nil"/>
              <w:bottom w:val="nil"/>
              <w:right w:val="nil"/>
            </w:tcBorders>
          </w:tcPr>
          <w:p w14:paraId="7A284978" w14:textId="77777777" w:rsidR="00ED5F8E" w:rsidRPr="00626D32" w:rsidRDefault="00ED5F8E" w:rsidP="005928D1">
            <w:pPr>
              <w:pStyle w:val="BoxSpaceBelow"/>
            </w:pPr>
          </w:p>
        </w:tc>
      </w:tr>
    </w:tbl>
    <w:p w14:paraId="2CB389C1" w14:textId="77777777" w:rsidR="00ED5F8E" w:rsidRDefault="00ED5F8E" w:rsidP="005928D1">
      <w:pPr>
        <w:pStyle w:val="Heading3"/>
      </w:pPr>
      <w:r>
        <w:t>The effect of cost and subsidy settings</w:t>
      </w:r>
    </w:p>
    <w:p w14:paraId="7EB86BC7" w14:textId="0D3B78FE" w:rsidR="00ED5F8E" w:rsidRDefault="00ED5F8E" w:rsidP="005928D1">
      <w:pPr>
        <w:pStyle w:val="BodyText"/>
      </w:pPr>
      <w:r>
        <w:t>The Commission has used a specific course (Certificate III in Individual Support</w:t>
      </w:r>
      <w:r w:rsidR="00044F30">
        <w:t xml:space="preserve"> for non</w:t>
      </w:r>
      <w:r w:rsidR="00044F30">
        <w:noBreakHyphen/>
        <w:t>apprenticeship students</w:t>
      </w:r>
      <w:r>
        <w:t>) to illustrate the potential combined effect of subsidies, loadings and concessions, and how they can vary across jurisdictions (figure 4.</w:t>
      </w:r>
      <w:r w:rsidR="00531ECD">
        <w:t>2</w:t>
      </w:r>
      <w:r>
        <w:t>). This hypothetical example shows that loadings can have a large effect on the final subsidy paid.</w:t>
      </w:r>
    </w:p>
    <w:p w14:paraId="040BBA1E" w14:textId="02C6E96B" w:rsidR="00ED5F8E" w:rsidRDefault="00ED5F8E" w:rsidP="005928D1">
      <w:pPr>
        <w:pStyle w:val="BodyText"/>
      </w:pPr>
      <w:r>
        <w:t xml:space="preserve">For example, the total subsidy for the </w:t>
      </w:r>
      <w:r w:rsidR="00285C65">
        <w:t>course</w:t>
      </w:r>
      <w:r>
        <w:t xml:space="preserve"> varies from about $5750 in the ACT to about $12 750 in the Northern Territory. Differences in total subsidies are due to l</w:t>
      </w:r>
      <w:r w:rsidR="00D3262E">
        <w:t>arge differences in loadings — t</w:t>
      </w:r>
      <w:r>
        <w:t>he remote loading in the Northern Territory, at almost $5800, is larger than the total subsidy in the</w:t>
      </w:r>
      <w:r w:rsidRPr="00A2294F">
        <w:t xml:space="preserve"> </w:t>
      </w:r>
      <w:r>
        <w:t>ACT.</w:t>
      </w:r>
    </w:p>
    <w:p w14:paraId="50EFB816" w14:textId="77777777" w:rsidR="00ED5F8E" w:rsidRDefault="00ED5F8E" w:rsidP="005928D1">
      <w:pPr>
        <w:pStyle w:val="BodyText"/>
      </w:pPr>
      <w:r>
        <w:t>That said, there is significant variation in the base subsidy, ranging from about $3200 in Queensland to about $7000 in the Northern Territory.</w:t>
      </w:r>
    </w:p>
    <w:p w14:paraId="1775FDC2" w14:textId="77777777" w:rsidR="00ED5F8E" w:rsidRDefault="00ED5F8E" w:rsidP="005928D1">
      <w:pPr>
        <w:pStyle w:val="BodyText"/>
      </w:pPr>
      <w:r>
        <w:t>The different contributors to total subsidies mean that, where they are similar (as in the case of Queensland, South Australia and Tasmania), it is due to a combination of differing cost parameters, subsidy rates and loadings (which often vary according to policy priorities), and not necessarily because of consistency in policy settings.</w:t>
      </w:r>
    </w:p>
    <w:p w14:paraId="2494C62F" w14:textId="77777777" w:rsidR="00ED5F8E" w:rsidRDefault="00ED5F8E" w:rsidP="005928D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ED5F8E" w14:paraId="5748654C" w14:textId="77777777" w:rsidTr="005928D1">
        <w:trPr>
          <w:tblHeader/>
        </w:trPr>
        <w:tc>
          <w:tcPr>
            <w:tcW w:w="5000" w:type="pct"/>
            <w:tcBorders>
              <w:top w:val="single" w:sz="6" w:space="0" w:color="78A22F"/>
              <w:left w:val="nil"/>
              <w:bottom w:val="nil"/>
              <w:right w:val="nil"/>
            </w:tcBorders>
            <w:shd w:val="clear" w:color="auto" w:fill="auto"/>
          </w:tcPr>
          <w:p w14:paraId="7A83B038" w14:textId="5F67B6CE" w:rsidR="00ED5F8E" w:rsidRDefault="00ED5F8E" w:rsidP="005928D1">
            <w:pPr>
              <w:pStyle w:val="FigureTitle"/>
              <w:rPr>
                <w:rStyle w:val="NoteLabel"/>
                <w:b/>
              </w:rPr>
            </w:pPr>
            <w:r w:rsidRPr="00784A05">
              <w:rPr>
                <w:b w:val="0"/>
              </w:rPr>
              <w:t xml:space="preserve">Figure </w:t>
            </w:r>
            <w:r>
              <w:rPr>
                <w:b w:val="0"/>
              </w:rPr>
              <w:t>4.</w:t>
            </w:r>
            <w:r w:rsidR="00A562AE">
              <w:rPr>
                <w:b w:val="0"/>
              </w:rPr>
              <w:t>2</w:t>
            </w:r>
            <w:r>
              <w:tab/>
              <w:t>The same course receives different subsidies across jurisdictions</w:t>
            </w:r>
            <w:r w:rsidRPr="00111FEB">
              <w:rPr>
                <w:rStyle w:val="NoteLabel"/>
                <w:b/>
              </w:rPr>
              <w:t>a</w:t>
            </w:r>
            <w:r>
              <w:rPr>
                <w:rStyle w:val="NoteLabel"/>
                <w:b/>
              </w:rPr>
              <w:t>,b</w:t>
            </w:r>
          </w:p>
          <w:p w14:paraId="290C488F" w14:textId="6903647F" w:rsidR="00ED5F8E" w:rsidRPr="002F11B1" w:rsidRDefault="00ED5F8E" w:rsidP="005928D1">
            <w:pPr>
              <w:pStyle w:val="Subtitle"/>
            </w:pPr>
            <w:r>
              <w:t xml:space="preserve">Certificate III in Individual Support: subsidy and concession amounts </w:t>
            </w:r>
            <w:r w:rsidR="00044F30">
              <w:t>for non</w:t>
            </w:r>
            <w:r w:rsidR="00044F30">
              <w:noBreakHyphen/>
              <w:t xml:space="preserve">apprentices </w:t>
            </w:r>
            <w:r>
              <w:t>($)</w:t>
            </w:r>
          </w:p>
        </w:tc>
      </w:tr>
      <w:tr w:rsidR="00ED5F8E" w14:paraId="35BC10F4" w14:textId="77777777" w:rsidTr="005928D1">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ED5F8E" w:rsidRPr="00B1465D" w14:paraId="63708BC8" w14:textId="77777777" w:rsidTr="005928D1">
              <w:trPr>
                <w:tblHeader/>
                <w:jc w:val="center"/>
              </w:trPr>
              <w:tc>
                <w:tcPr>
                  <w:tcW w:w="5000" w:type="pct"/>
                  <w:tcBorders>
                    <w:top w:val="nil"/>
                    <w:bottom w:val="nil"/>
                  </w:tcBorders>
                </w:tcPr>
                <w:p w14:paraId="0F62FC2A" w14:textId="46B88A64" w:rsidR="00ED5F8E" w:rsidRPr="00B1465D" w:rsidRDefault="00DF7E55" w:rsidP="005928D1">
                  <w:pPr>
                    <w:pStyle w:val="Figure"/>
                    <w:spacing w:before="60" w:after="60"/>
                    <w:rPr>
                      <w:rFonts w:ascii="Arial" w:hAnsi="Arial" w:cs="Arial"/>
                      <w:sz w:val="18"/>
                      <w:szCs w:val="18"/>
                    </w:rPr>
                  </w:pPr>
                  <w:r w:rsidRPr="00DF7E55">
                    <w:rPr>
                      <w:rFonts w:ascii="Arial" w:hAnsi="Arial" w:cs="Arial"/>
                      <w:noProof/>
                      <w:sz w:val="18"/>
                      <w:szCs w:val="18"/>
                    </w:rPr>
                    <w:drawing>
                      <wp:inline distT="0" distB="0" distL="0" distR="0" wp14:anchorId="487B92DE" wp14:editId="51ABCBDC">
                        <wp:extent cx="5390515" cy="2913380"/>
                        <wp:effectExtent l="0" t="0" r="635" b="1270"/>
                        <wp:docPr id="5" name="Picture 5" descr="Figure 4.3 - This figure depicts the variation in the total subsidy for an Aboriginal or Torres Strait Island student living in a regional or remote location undertaking a Certificate III in Individual support. It shows that there can be a large variation in the total subsidy due to a combination of differing cost parameters, subsidy rates and loadin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5390515" cy="2913380"/>
                                </a:xfrm>
                                <a:prstGeom prst="rect">
                                  <a:avLst/>
                                </a:prstGeom>
                                <a:noFill/>
                                <a:ln>
                                  <a:noFill/>
                                </a:ln>
                              </pic:spPr>
                            </pic:pic>
                          </a:graphicData>
                        </a:graphic>
                      </wp:inline>
                    </w:drawing>
                  </w:r>
                </w:p>
              </w:tc>
            </w:tr>
          </w:tbl>
          <w:p w14:paraId="6FAF5E28" w14:textId="77777777" w:rsidR="00ED5F8E" w:rsidRDefault="00ED5F8E" w:rsidP="005928D1">
            <w:pPr>
              <w:pStyle w:val="Figure"/>
            </w:pPr>
          </w:p>
        </w:tc>
      </w:tr>
      <w:tr w:rsidR="00ED5F8E" w:rsidRPr="00176D3F" w14:paraId="4955DD38" w14:textId="77777777" w:rsidTr="005928D1">
        <w:tc>
          <w:tcPr>
            <w:tcW w:w="5000" w:type="pct"/>
            <w:tcBorders>
              <w:top w:val="nil"/>
              <w:left w:val="nil"/>
              <w:bottom w:val="nil"/>
              <w:right w:val="nil"/>
            </w:tcBorders>
            <w:shd w:val="clear" w:color="auto" w:fill="auto"/>
          </w:tcPr>
          <w:p w14:paraId="0AE33430" w14:textId="77777777" w:rsidR="00ED5F8E" w:rsidRPr="00176D3F" w:rsidRDefault="00ED5F8E" w:rsidP="005928D1">
            <w:pPr>
              <w:pStyle w:val="Note"/>
            </w:pPr>
            <w:r>
              <w:rPr>
                <w:rStyle w:val="NoteLabel"/>
              </w:rPr>
              <w:t>a</w:t>
            </w:r>
            <w:r>
              <w:t xml:space="preserve"> These comparisons are for illustration. Due to the varied nature of information on subsidies some jurisdictions’ data have been supplemented with TAFE data and amounts may not be directly comparable. </w:t>
            </w:r>
            <w:r>
              <w:rPr>
                <w:rStyle w:val="NoteLabel"/>
              </w:rPr>
              <w:t>b</w:t>
            </w:r>
            <w:r w:rsidRPr="00CF5EF4">
              <w:t xml:space="preserve"> </w:t>
            </w:r>
            <w:r>
              <w:t>This comparison is for an Aboriginal or Torres Strait Island Student living in a regional or remote location.</w:t>
            </w:r>
          </w:p>
        </w:tc>
      </w:tr>
      <w:tr w:rsidR="00ED5F8E" w:rsidRPr="00176D3F" w14:paraId="74A426F8" w14:textId="77777777" w:rsidTr="005928D1">
        <w:tc>
          <w:tcPr>
            <w:tcW w:w="5000" w:type="pct"/>
            <w:tcBorders>
              <w:top w:val="nil"/>
              <w:left w:val="nil"/>
              <w:bottom w:val="nil"/>
              <w:right w:val="nil"/>
            </w:tcBorders>
            <w:shd w:val="clear" w:color="auto" w:fill="auto"/>
          </w:tcPr>
          <w:p w14:paraId="7E1487A1" w14:textId="77777777" w:rsidR="00ED5F8E" w:rsidRPr="00176D3F" w:rsidRDefault="00ED5F8E" w:rsidP="005928D1">
            <w:pPr>
              <w:pStyle w:val="Source"/>
            </w:pPr>
            <w:r>
              <w:rPr>
                <w:i/>
              </w:rPr>
              <w:t>S</w:t>
            </w:r>
            <w:r w:rsidRPr="00784A05">
              <w:rPr>
                <w:i/>
              </w:rPr>
              <w:t>ource</w:t>
            </w:r>
            <w:r w:rsidRPr="00176D3F">
              <w:t xml:space="preserve">: </w:t>
            </w:r>
            <w:r>
              <w:t>Commission estimates based on information from appendix D and State and Territory subsidy lists.</w:t>
            </w:r>
          </w:p>
        </w:tc>
      </w:tr>
      <w:tr w:rsidR="00ED5F8E" w14:paraId="09B778D0" w14:textId="77777777" w:rsidTr="005928D1">
        <w:tc>
          <w:tcPr>
            <w:tcW w:w="5000" w:type="pct"/>
            <w:tcBorders>
              <w:top w:val="nil"/>
              <w:left w:val="nil"/>
              <w:bottom w:val="single" w:sz="6" w:space="0" w:color="78A22F"/>
              <w:right w:val="nil"/>
            </w:tcBorders>
            <w:shd w:val="clear" w:color="auto" w:fill="auto"/>
          </w:tcPr>
          <w:p w14:paraId="5877DF1E" w14:textId="77777777" w:rsidR="00ED5F8E" w:rsidRDefault="00ED5F8E" w:rsidP="005928D1">
            <w:pPr>
              <w:pStyle w:val="Figurespace"/>
            </w:pPr>
          </w:p>
        </w:tc>
      </w:tr>
      <w:tr w:rsidR="00ED5F8E" w:rsidRPr="000863A5" w14:paraId="1B419AD9" w14:textId="77777777" w:rsidTr="005928D1">
        <w:tc>
          <w:tcPr>
            <w:tcW w:w="5000" w:type="pct"/>
            <w:tcBorders>
              <w:top w:val="single" w:sz="6" w:space="0" w:color="78A22F"/>
              <w:left w:val="nil"/>
              <w:bottom w:val="nil"/>
              <w:right w:val="nil"/>
            </w:tcBorders>
          </w:tcPr>
          <w:p w14:paraId="5EA28127" w14:textId="77777777" w:rsidR="00ED5F8E" w:rsidRPr="00626D32" w:rsidRDefault="00ED5F8E" w:rsidP="005928D1">
            <w:pPr>
              <w:pStyle w:val="BoxSpaceBelow"/>
            </w:pPr>
          </w:p>
        </w:tc>
      </w:tr>
    </w:tbl>
    <w:p w14:paraId="3EDE3CF7" w14:textId="01A6F3C7" w:rsidR="00ED5F8E" w:rsidRDefault="00ED5F8E" w:rsidP="005928D1">
      <w:pPr>
        <w:pStyle w:val="BodyText"/>
      </w:pPr>
      <w:r>
        <w:t xml:space="preserve">The Commission also examined the base subsidy rate for subsidised </w:t>
      </w:r>
      <w:r w:rsidR="00044F30">
        <w:t>non</w:t>
      </w:r>
      <w:r w:rsidR="00044F30">
        <w:noBreakHyphen/>
        <w:t xml:space="preserve">apprenticeship </w:t>
      </w:r>
      <w:r>
        <w:t>courses across jurisdictions to obtain a sense of underlying subsidy distributions.</w:t>
      </w:r>
      <w:r w:rsidRPr="004F7AB6">
        <w:rPr>
          <w:rStyle w:val="FootnoteReference"/>
        </w:rPr>
        <w:footnoteReference w:id="29"/>
      </w:r>
      <w:r>
        <w:t xml:space="preserve"> </w:t>
      </w:r>
      <w:r w:rsidRPr="008F7867">
        <w:t>Subsid</w:t>
      </w:r>
      <w:r>
        <w:t>y levels</w:t>
      </w:r>
      <w:r w:rsidRPr="008F7867">
        <w:t xml:space="preserve"> are generally highest for higher</w:t>
      </w:r>
      <w:r>
        <w:noBreakHyphen/>
      </w:r>
      <w:r w:rsidRPr="008F7867">
        <w:t xml:space="preserve">level qualifications. For example, in Victoria the average subsidy </w:t>
      </w:r>
      <w:r>
        <w:t xml:space="preserve">for non-apprenticeships </w:t>
      </w:r>
      <w:r w:rsidRPr="008F7867">
        <w:t>at AQF</w:t>
      </w:r>
      <w:r>
        <w:t> </w:t>
      </w:r>
      <w:r w:rsidRPr="008F7867">
        <w:t>1 (Certificate</w:t>
      </w:r>
      <w:r>
        <w:t> </w:t>
      </w:r>
      <w:r w:rsidRPr="008F7867">
        <w:t xml:space="preserve">I) is </w:t>
      </w:r>
      <w:r>
        <w:t xml:space="preserve">about </w:t>
      </w:r>
      <w:r w:rsidRPr="008F7867">
        <w:t>$45</w:t>
      </w:r>
      <w:r>
        <w:t>6</w:t>
      </w:r>
      <w:r w:rsidRPr="008F7867">
        <w:t xml:space="preserve">0 and </w:t>
      </w:r>
      <w:r>
        <w:t xml:space="preserve">about </w:t>
      </w:r>
      <w:r w:rsidRPr="008F7867">
        <w:t>$</w:t>
      </w:r>
      <w:r>
        <w:t>7800</w:t>
      </w:r>
      <w:r w:rsidRPr="008F7867">
        <w:t xml:space="preserve"> for AQF</w:t>
      </w:r>
      <w:r>
        <w:t> </w:t>
      </w:r>
      <w:r w:rsidRPr="008F7867">
        <w:t>6 (Advanced Diploma). This largely reflects that higher</w:t>
      </w:r>
      <w:r>
        <w:noBreakHyphen/>
      </w:r>
      <w:r w:rsidRPr="008F7867">
        <w:t>level qualifications are more costly to deliver (</w:t>
      </w:r>
      <w:r>
        <w:t>for example, there are</w:t>
      </w:r>
      <w:r w:rsidRPr="008F7867">
        <w:t xml:space="preserve"> more course hours to complete).</w:t>
      </w:r>
    </w:p>
    <w:p w14:paraId="6ED5AA2B" w14:textId="5BE7E489" w:rsidR="00ED5F8E" w:rsidRDefault="00ED5F8E" w:rsidP="005928D1">
      <w:pPr>
        <w:pStyle w:val="BodyText"/>
      </w:pPr>
      <w:r>
        <w:t>S</w:t>
      </w:r>
      <w:r w:rsidRPr="008F7867">
        <w:t>ubsid</w:t>
      </w:r>
      <w:r>
        <w:t>ies</w:t>
      </w:r>
      <w:r w:rsidRPr="008F7867" w:rsidDel="003A410A">
        <w:t xml:space="preserve"> </w:t>
      </w:r>
      <w:r w:rsidRPr="008F7867">
        <w:t xml:space="preserve">can vary significantly for courses </w:t>
      </w:r>
      <w:r>
        <w:t>at</w:t>
      </w:r>
      <w:r w:rsidRPr="008F7867">
        <w:t xml:space="preserve"> the same AQF level and across jurisdictions. In general, Queensland and the </w:t>
      </w:r>
      <w:r>
        <w:t>ACT</w:t>
      </w:r>
      <w:r w:rsidRPr="008F7867">
        <w:t xml:space="preserve"> have lower subsidies than other jurisdictions and the range of subsidy levels (for a given AQF level) is more </w:t>
      </w:r>
      <w:r>
        <w:t>limited</w:t>
      </w:r>
      <w:r w:rsidRPr="008F7867">
        <w:t xml:space="preserve"> than elsewhere (N</w:t>
      </w:r>
      <w:r>
        <w:t xml:space="preserve">ew </w:t>
      </w:r>
      <w:r w:rsidRPr="008F7867">
        <w:t>S</w:t>
      </w:r>
      <w:r>
        <w:t xml:space="preserve">outh </w:t>
      </w:r>
      <w:r w:rsidRPr="008F7867">
        <w:t>W</w:t>
      </w:r>
      <w:r>
        <w:t>ales</w:t>
      </w:r>
      <w:r w:rsidRPr="008F7867">
        <w:t xml:space="preserve"> and particularly Victoria) (figure</w:t>
      </w:r>
      <w:r>
        <w:t> 4</w:t>
      </w:r>
      <w:r w:rsidRPr="008F7867">
        <w:t>.</w:t>
      </w:r>
      <w:r w:rsidR="00531ECD">
        <w:t>3</w:t>
      </w:r>
      <w:r>
        <w:t>)</w:t>
      </w:r>
      <w:r w:rsidRPr="008F7867">
        <w:t>.</w:t>
      </w:r>
      <w:r>
        <w:t xml:space="preserve"> </w:t>
      </w:r>
    </w:p>
    <w:p w14:paraId="15EE16AE" w14:textId="77777777" w:rsidR="00ED5F8E" w:rsidRDefault="00ED5F8E" w:rsidP="005928D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ED5F8E" w14:paraId="50D10BA0" w14:textId="77777777" w:rsidTr="005928D1">
        <w:trPr>
          <w:tblHeader/>
        </w:trPr>
        <w:tc>
          <w:tcPr>
            <w:tcW w:w="5000" w:type="pct"/>
            <w:tcBorders>
              <w:top w:val="single" w:sz="6" w:space="0" w:color="78A22F"/>
              <w:left w:val="nil"/>
              <w:bottom w:val="nil"/>
              <w:right w:val="nil"/>
            </w:tcBorders>
            <w:shd w:val="clear" w:color="auto" w:fill="auto"/>
          </w:tcPr>
          <w:p w14:paraId="69E8C9C8" w14:textId="7B59629E" w:rsidR="00ED5F8E" w:rsidRDefault="00ED5F8E" w:rsidP="005928D1">
            <w:pPr>
              <w:pStyle w:val="FigureTitle"/>
            </w:pPr>
            <w:r w:rsidRPr="00784A05">
              <w:rPr>
                <w:b w:val="0"/>
              </w:rPr>
              <w:t xml:space="preserve">Figure </w:t>
            </w:r>
            <w:r>
              <w:rPr>
                <w:b w:val="0"/>
              </w:rPr>
              <w:t>4.</w:t>
            </w:r>
            <w:r w:rsidR="00A562AE">
              <w:rPr>
                <w:b w:val="0"/>
              </w:rPr>
              <w:t>3</w:t>
            </w:r>
            <w:r>
              <w:tab/>
              <w:t>Subsidies are dispersed and larger for higher qualifications</w:t>
            </w:r>
          </w:p>
          <w:p w14:paraId="2291DCD1" w14:textId="77777777" w:rsidR="00ED5F8E" w:rsidRPr="00176D3F" w:rsidRDefault="00ED5F8E" w:rsidP="005928D1">
            <w:pPr>
              <w:pStyle w:val="Subtitle"/>
            </w:pPr>
            <w:r>
              <w:t>Distribution of subsidies by AQF level, non</w:t>
            </w:r>
            <w:r>
              <w:noBreakHyphen/>
              <w:t>concession student ($)</w:t>
            </w:r>
            <w:r w:rsidRPr="00261C92">
              <w:rPr>
                <w:rStyle w:val="NoteLabel"/>
              </w:rPr>
              <w:t>a</w:t>
            </w:r>
          </w:p>
        </w:tc>
      </w:tr>
      <w:tr w:rsidR="00ED5F8E" w14:paraId="445327E2" w14:textId="77777777" w:rsidTr="005928D1">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ED5F8E" w:rsidRPr="00B1465D" w14:paraId="6F38E779" w14:textId="77777777" w:rsidTr="005928D1">
              <w:trPr>
                <w:tblHeader/>
                <w:jc w:val="center"/>
              </w:trPr>
              <w:tc>
                <w:tcPr>
                  <w:tcW w:w="5000" w:type="pct"/>
                  <w:tcBorders>
                    <w:top w:val="nil"/>
                    <w:bottom w:val="nil"/>
                  </w:tcBorders>
                </w:tcPr>
                <w:p w14:paraId="7EB7E0D2" w14:textId="77777777" w:rsidR="00ED5F8E" w:rsidRPr="00B1465D" w:rsidRDefault="00ED5F8E" w:rsidP="005928D1">
                  <w:pPr>
                    <w:pStyle w:val="Figure"/>
                    <w:spacing w:before="60" w:after="60"/>
                    <w:rPr>
                      <w:rFonts w:ascii="Arial" w:hAnsi="Arial" w:cs="Arial"/>
                      <w:sz w:val="18"/>
                      <w:szCs w:val="18"/>
                    </w:rPr>
                  </w:pPr>
                  <w:r>
                    <w:rPr>
                      <w:rFonts w:ascii="Arial" w:hAnsi="Arial" w:cs="Arial"/>
                      <w:noProof/>
                      <w:sz w:val="18"/>
                      <w:szCs w:val="18"/>
                    </w:rPr>
                    <w:drawing>
                      <wp:inline distT="0" distB="0" distL="0" distR="0" wp14:anchorId="15638D49" wp14:editId="518175AE">
                        <wp:extent cx="5434330" cy="6630381"/>
                        <wp:effectExtent l="0" t="0" r="0" b="0"/>
                        <wp:docPr id="39" name="Picture 39" descr="This chart shows the distribution of base subsidy amounts (not including loadings/concessions), for New South Wales, Victoria, Queensland, Western Australia and the ACT, reported for different AQF levels. It shows that subsidy amounts tend to be highest for higher level qualifications. There is also a wide range of subsidies for most jurisdictions." title="Figure 4.4 - Course subsidies are dispersed and larger for higher level qualification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 4.4.emf"/>
                                <pic:cNvPicPr/>
                              </pic:nvPicPr>
                              <pic:blipFill rotWithShape="1">
                                <a:blip r:embed="rId103" cstate="print">
                                  <a:extLst>
                                    <a:ext uri="{28A0092B-C50C-407E-A947-70E740481C1C}">
                                      <a14:useLocalDpi xmlns:a14="http://schemas.microsoft.com/office/drawing/2010/main" val="0"/>
                                    </a:ext>
                                  </a:extLst>
                                </a:blip>
                                <a:srcRect t="4545"/>
                                <a:stretch/>
                              </pic:blipFill>
                              <pic:spPr bwMode="auto">
                                <a:xfrm>
                                  <a:off x="0" y="0"/>
                                  <a:ext cx="5434584" cy="6630691"/>
                                </a:xfrm>
                                <a:prstGeom prst="rect">
                                  <a:avLst/>
                                </a:prstGeom>
                                <a:ln>
                                  <a:noFill/>
                                </a:ln>
                                <a:extLst>
                                  <a:ext uri="{53640926-AAD7-44D8-BBD7-CCE9431645EC}">
                                    <a14:shadowObscured xmlns:a14="http://schemas.microsoft.com/office/drawing/2010/main"/>
                                  </a:ext>
                                </a:extLst>
                              </pic:spPr>
                            </pic:pic>
                          </a:graphicData>
                        </a:graphic>
                      </wp:inline>
                    </w:drawing>
                  </w:r>
                </w:p>
              </w:tc>
            </w:tr>
          </w:tbl>
          <w:p w14:paraId="751511A7" w14:textId="77777777" w:rsidR="00ED5F8E" w:rsidRDefault="00ED5F8E" w:rsidP="005928D1">
            <w:pPr>
              <w:pStyle w:val="Figure"/>
            </w:pPr>
          </w:p>
        </w:tc>
      </w:tr>
      <w:tr w:rsidR="00ED5F8E" w:rsidRPr="00176D3F" w14:paraId="0AD59B55" w14:textId="77777777" w:rsidTr="005928D1">
        <w:tc>
          <w:tcPr>
            <w:tcW w:w="5000" w:type="pct"/>
            <w:tcBorders>
              <w:top w:val="nil"/>
              <w:left w:val="nil"/>
              <w:bottom w:val="nil"/>
              <w:right w:val="nil"/>
            </w:tcBorders>
            <w:shd w:val="clear" w:color="auto" w:fill="auto"/>
          </w:tcPr>
          <w:p w14:paraId="452DD873" w14:textId="77777777" w:rsidR="00ED5F8E" w:rsidRPr="00176D3F" w:rsidRDefault="00ED5F8E" w:rsidP="005928D1">
            <w:pPr>
              <w:pStyle w:val="Note"/>
            </w:pPr>
            <w:r>
              <w:rPr>
                <w:rStyle w:val="NoteLabel"/>
              </w:rPr>
              <w:t>a</w:t>
            </w:r>
            <w:r>
              <w:t xml:space="preserve"> Subsidies are the base amount (they do not include any loadings for RTOs or concessions to students), for non</w:t>
            </w:r>
            <w:r>
              <w:noBreakHyphen/>
              <w:t>apprenticeship courses. Vertical lines represent the median subsidy.</w:t>
            </w:r>
          </w:p>
        </w:tc>
      </w:tr>
      <w:tr w:rsidR="00ED5F8E" w:rsidRPr="00176D3F" w14:paraId="144615EC" w14:textId="77777777" w:rsidTr="005928D1">
        <w:tc>
          <w:tcPr>
            <w:tcW w:w="5000" w:type="pct"/>
            <w:tcBorders>
              <w:top w:val="nil"/>
              <w:left w:val="nil"/>
              <w:bottom w:val="nil"/>
              <w:right w:val="nil"/>
            </w:tcBorders>
            <w:shd w:val="clear" w:color="auto" w:fill="auto"/>
          </w:tcPr>
          <w:p w14:paraId="3FB4C067" w14:textId="77777777" w:rsidR="00ED5F8E" w:rsidRPr="00176D3F" w:rsidRDefault="00ED5F8E" w:rsidP="005928D1">
            <w:pPr>
              <w:pStyle w:val="Source"/>
            </w:pPr>
            <w:r>
              <w:rPr>
                <w:i/>
              </w:rPr>
              <w:t>S</w:t>
            </w:r>
            <w:r w:rsidRPr="00784A05">
              <w:rPr>
                <w:i/>
              </w:rPr>
              <w:t>ource</w:t>
            </w:r>
            <w:r w:rsidRPr="00176D3F">
              <w:t xml:space="preserve">: </w:t>
            </w:r>
            <w:r>
              <w:t>Commission analysis based on published subsidised course lists that were available at the beginning of 2020.</w:t>
            </w:r>
          </w:p>
        </w:tc>
      </w:tr>
      <w:tr w:rsidR="00ED5F8E" w14:paraId="74617337" w14:textId="77777777" w:rsidTr="005928D1">
        <w:tc>
          <w:tcPr>
            <w:tcW w:w="5000" w:type="pct"/>
            <w:tcBorders>
              <w:top w:val="nil"/>
              <w:left w:val="nil"/>
              <w:bottom w:val="single" w:sz="6" w:space="0" w:color="78A22F"/>
              <w:right w:val="nil"/>
            </w:tcBorders>
            <w:shd w:val="clear" w:color="auto" w:fill="auto"/>
          </w:tcPr>
          <w:p w14:paraId="5FC3C4CA" w14:textId="77777777" w:rsidR="00ED5F8E" w:rsidRDefault="00ED5F8E" w:rsidP="005928D1">
            <w:pPr>
              <w:pStyle w:val="Figurespace"/>
            </w:pPr>
          </w:p>
        </w:tc>
      </w:tr>
      <w:tr w:rsidR="00ED5F8E" w:rsidRPr="000863A5" w14:paraId="34A99904" w14:textId="77777777" w:rsidTr="005928D1">
        <w:tc>
          <w:tcPr>
            <w:tcW w:w="5000" w:type="pct"/>
            <w:tcBorders>
              <w:top w:val="single" w:sz="6" w:space="0" w:color="78A22F"/>
              <w:left w:val="nil"/>
              <w:bottom w:val="nil"/>
              <w:right w:val="nil"/>
            </w:tcBorders>
          </w:tcPr>
          <w:p w14:paraId="598DEC28" w14:textId="77777777" w:rsidR="00ED5F8E" w:rsidRPr="00626D32" w:rsidRDefault="00ED5F8E" w:rsidP="005928D1">
            <w:pPr>
              <w:pStyle w:val="BoxSpaceBelow"/>
            </w:pPr>
          </w:p>
        </w:tc>
      </w:tr>
    </w:tbl>
    <w:p w14:paraId="69600A2A" w14:textId="7AD9639D" w:rsidR="00ED5F8E" w:rsidRDefault="00ED5F8E" w:rsidP="005928D1">
      <w:pPr>
        <w:pStyle w:val="Heading2"/>
      </w:pPr>
      <w:bookmarkStart w:id="72" w:name="_Toc41645035"/>
      <w:r>
        <w:t>4.</w:t>
      </w:r>
      <w:r>
        <w:rPr>
          <w:noProof/>
        </w:rPr>
        <w:t>4</w:t>
      </w:r>
      <w:r>
        <w:tab/>
        <w:t>How jurisdictions manage VET course subsidies</w:t>
      </w:r>
      <w:bookmarkEnd w:id="72"/>
      <w:r>
        <w:t xml:space="preserve"> </w:t>
      </w:r>
    </w:p>
    <w:p w14:paraId="2472D3B0" w14:textId="77777777" w:rsidR="00ED5F8E" w:rsidRDefault="00ED5F8E" w:rsidP="005928D1">
      <w:pPr>
        <w:pStyle w:val="BodyText"/>
      </w:pPr>
      <w:r>
        <w:t>Jurisdictions impose controls over subsidised services via conditions in contracts with RTOs, including</w:t>
      </w:r>
      <w:r w:rsidDel="0019785E">
        <w:t xml:space="preserve"> </w:t>
      </w:r>
      <w:r>
        <w:t>rules on allowable course costs and fees, regulation of the quality of services and course completion milestones. These controls are additional to those imposed by the national regulatory framework.</w:t>
      </w:r>
      <w:r w:rsidRPr="003561AA">
        <w:t xml:space="preserve"> </w:t>
      </w:r>
      <w:r>
        <w:t>The additional controls on RTOs only apply in the government</w:t>
      </w:r>
      <w:r>
        <w:noBreakHyphen/>
        <w:t>funded segment of the VET market. RTOs can provide training in the fee</w:t>
      </w:r>
      <w:r>
        <w:noBreakHyphen/>
        <w:t>for</w:t>
      </w:r>
      <w:r>
        <w:noBreakHyphen/>
        <w:t>service market without the additional controls imposed through contracts associated with government subsidies.</w:t>
      </w:r>
    </w:p>
    <w:p w14:paraId="642FC606" w14:textId="77777777" w:rsidR="00ED5F8E" w:rsidRDefault="00ED5F8E" w:rsidP="005928D1">
      <w:pPr>
        <w:pStyle w:val="Heading3"/>
      </w:pPr>
      <w:r>
        <w:t>Price and fee regulation</w:t>
      </w:r>
    </w:p>
    <w:p w14:paraId="17CCD223" w14:textId="77777777" w:rsidR="00ED5F8E" w:rsidRDefault="00ED5F8E" w:rsidP="005928D1">
      <w:pPr>
        <w:pStyle w:val="BodyText"/>
      </w:pPr>
      <w:r>
        <w:t>While all jurisdictions use contracts to manage risks, New South Wales and Western Australia more strictly regulate course prices and student fees through contracts with RTOs. Other jurisdictions tend to allow RTOs more freedom in setting student fees, although Queensland is an exception as it regulates student fees for apprenticeships and traineeships.</w:t>
      </w:r>
      <w:r w:rsidRPr="004F7AB6">
        <w:rPr>
          <w:rStyle w:val="FootnoteReference"/>
        </w:rPr>
        <w:footnoteReference w:id="30"/>
      </w:r>
      <w:r>
        <w:t xml:space="preserve"> The stark difference between New South Wales’ and Western Australia’s and other jurisdictions’ approaches to regulating course costs and fees highlights the question of whether stricter controls are necessary.</w:t>
      </w:r>
    </w:p>
    <w:p w14:paraId="27A64928" w14:textId="39B5AEC0" w:rsidR="00ED5F8E" w:rsidRDefault="00ED5F8E" w:rsidP="005928D1">
      <w:pPr>
        <w:pStyle w:val="BodyText"/>
      </w:pPr>
      <w:r>
        <w:t>The Commission lacks essential information to assess the relative merits of the different approaches. Ordinarily, information on the structure of the market, the behaviour of participants and outcomes would permit analysis of the relative merits of States’ and Territories’ approaches. However, there is little readily</w:t>
      </w:r>
      <w:r>
        <w:noBreakHyphen/>
        <w:t xml:space="preserve">available information on: prices and student fees in less regulated jurisdictions; recent cost data for providers (data </w:t>
      </w:r>
      <w:r w:rsidR="00114993">
        <w:t>are</w:t>
      </w:r>
      <w:r>
        <w:t xml:space="preserve"> limited to dated TAFE and user choice data); quality indicators that can support comparisons of service quality across jurisdictions; and information on the VET fee</w:t>
      </w:r>
      <w:r>
        <w:noBreakHyphen/>
        <w:t>for</w:t>
      </w:r>
      <w:r>
        <w:noBreakHyphen/>
        <w:t>service market before 2015.</w:t>
      </w:r>
    </w:p>
    <w:p w14:paraId="31513F1A" w14:textId="77777777" w:rsidR="00ED5F8E" w:rsidRDefault="00ED5F8E" w:rsidP="005928D1">
      <w:pPr>
        <w:pStyle w:val="BodyText"/>
      </w:pPr>
      <w:r>
        <w:t>Notwithstanding these information gaps, the Commission has attempted to outline the two approaches to price and fee regulation.</w:t>
      </w:r>
    </w:p>
    <w:p w14:paraId="14EE8B6F" w14:textId="77777777" w:rsidR="00ED5F8E" w:rsidRDefault="00ED5F8E" w:rsidP="005928D1">
      <w:pPr>
        <w:pStyle w:val="Heading4"/>
        <w:spacing w:before="280"/>
      </w:pPr>
      <w:r>
        <w:t>Jurisdictions that regulate prices and fees more heavily</w:t>
      </w:r>
    </w:p>
    <w:p w14:paraId="1E67E3A3" w14:textId="77777777" w:rsidR="00ED5F8E" w:rsidRDefault="00ED5F8E" w:rsidP="005928D1">
      <w:pPr>
        <w:pStyle w:val="BodyText"/>
      </w:pPr>
      <w:r>
        <w:t>New South Wales and Western Australia set the prices RTOs must adopt and specify the fees they can charge in schedules to their contracts.</w:t>
      </w:r>
      <w:r w:rsidRPr="004F7AB6">
        <w:rPr>
          <w:rStyle w:val="FootnoteReference"/>
        </w:rPr>
        <w:footnoteReference w:id="31"/>
      </w:r>
      <w:r>
        <w:t xml:space="preserve"> Both States require that course prices be equal to the estimated costs of courses, as calculated via the steps described in section 4.3 and detailed in appendix D.</w:t>
      </w:r>
    </w:p>
    <w:p w14:paraId="1294B48B" w14:textId="77777777" w:rsidR="00ED5F8E" w:rsidRDefault="00ED5F8E" w:rsidP="005928D1">
      <w:pPr>
        <w:pStyle w:val="BodyText"/>
      </w:pPr>
      <w:r>
        <w:t>New South Wales set its subsidies, prices, and student fees in 2015 (based on a 2013 IPART report).</w:t>
      </w:r>
      <w:r w:rsidDel="00603AB6">
        <w:t xml:space="preserve"> </w:t>
      </w:r>
      <w:r>
        <w:t xml:space="preserve">New South Wales has only updated these amounts once (in 2016, to reflect general price inflation). The 2016 increase only applied to course prices (not student fees), which means subsidy levels were increased. </w:t>
      </w:r>
      <w:r w:rsidRPr="009A5C31">
        <w:t>Western Australia last examined the costs of delivering training for private RTOs in 2017. It is</w:t>
      </w:r>
      <w:r w:rsidRPr="009A5C31" w:rsidDel="00E6752D">
        <w:t xml:space="preserve"> </w:t>
      </w:r>
      <w:r w:rsidRPr="009A5C31">
        <w:t xml:space="preserve">undertaking a review of TAFE </w:t>
      </w:r>
      <w:r>
        <w:t>and private providers</w:t>
      </w:r>
      <w:r w:rsidRPr="009A5C31">
        <w:t xml:space="preserve"> cost</w:t>
      </w:r>
      <w:r>
        <w:t>s for its current funding model review.</w:t>
      </w:r>
    </w:p>
    <w:p w14:paraId="6DDEE12E" w14:textId="77777777" w:rsidR="00ED5F8E" w:rsidRDefault="00ED5F8E" w:rsidP="005928D1">
      <w:pPr>
        <w:pStyle w:val="BodyText"/>
      </w:pPr>
      <w:r>
        <w:t>New South Wales’ and Western Australia’s primary reason for regulating prices is to prevent RTOs delivering poor quality training. New South Wales has also stated that price controls are intended to ensure the viability of TAFEs and assist budget management.</w:t>
      </w:r>
    </w:p>
    <w:p w14:paraId="1A7193C1" w14:textId="77777777" w:rsidR="00ED5F8E" w:rsidRDefault="00ED5F8E" w:rsidP="005928D1">
      <w:pPr>
        <w:pStyle w:val="Heading5"/>
      </w:pPr>
      <w:r>
        <w:t>Regulating prices to prevent low quality training</w:t>
      </w:r>
    </w:p>
    <w:p w14:paraId="123E1846" w14:textId="77777777" w:rsidR="00ED5F8E" w:rsidRDefault="00ED5F8E" w:rsidP="005928D1">
      <w:pPr>
        <w:pStyle w:val="BodyText"/>
      </w:pPr>
      <w:r>
        <w:t>New South Wales and Western Australia regulate prices to avoid a ‘race to the bottom’ on quality (WA Government, sub. 20, p. 7; NSW Government, sub. 48). This position partly reflects risk aversion in response to corrupt conduct in Victoria after the introduction of its entitlement scheme and expanded access to student loans (chapter 2).</w:t>
      </w:r>
    </w:p>
    <w:p w14:paraId="73360201" w14:textId="77777777" w:rsidR="00ED5F8E" w:rsidRDefault="00ED5F8E" w:rsidP="005928D1">
      <w:pPr>
        <w:pStyle w:val="BodyText"/>
      </w:pPr>
      <w:r>
        <w:t>More generally, the case for price regulation to assure service quality</w:t>
      </w:r>
      <w:r w:rsidDel="00727073">
        <w:t xml:space="preserve"> </w:t>
      </w:r>
      <w:r>
        <w:t xml:space="preserve">is unclear. While both states regulate course costs, they largely do not specify, for example, inputs to training that might address risks to the quality of service delivery. This means that RTOs can reduce costs and quality and still receive a full subsidy if students complete training </w:t>
      </w:r>
      <w:bookmarkStart w:id="73" w:name="_Hlk41405447"/>
      <w:r>
        <w:t>—</w:t>
      </w:r>
      <w:bookmarkEnd w:id="73"/>
      <w:r w:rsidDel="001D7016">
        <w:t xml:space="preserve"> </w:t>
      </w:r>
      <w:r>
        <w:t>making quality controls through price regulation ineffective.</w:t>
      </w:r>
    </w:p>
    <w:p w14:paraId="79F7D2A0" w14:textId="77777777" w:rsidR="00ED5F8E" w:rsidRPr="00E64344" w:rsidRDefault="00ED5F8E" w:rsidP="005928D1">
      <w:pPr>
        <w:pStyle w:val="BodyText"/>
      </w:pPr>
      <w:r>
        <w:t>Jurisdictions do mitigate the incentive to reduce quality with quality management through the contracting process (discussed below). Both New South Wales and Western Australia monitor quality with a range of indicators and tools, including growth in student numbers, completion rates, student satisfaction, personnel turnover and audit reports.</w:t>
      </w:r>
    </w:p>
    <w:p w14:paraId="3358447A" w14:textId="77777777" w:rsidR="00ED5F8E" w:rsidRDefault="00ED5F8E" w:rsidP="005928D1">
      <w:pPr>
        <w:pStyle w:val="Heading5"/>
      </w:pPr>
      <w:r>
        <w:t>Supporting TAFEs and budget control</w:t>
      </w:r>
    </w:p>
    <w:p w14:paraId="5C47DC01" w14:textId="4663CC9E" w:rsidR="00ED5F8E" w:rsidRPr="00261C92" w:rsidRDefault="00ED5F8E" w:rsidP="005928D1">
      <w:pPr>
        <w:pStyle w:val="BodyText"/>
        <w:rPr>
          <w:spacing w:val="-4"/>
        </w:rPr>
      </w:pPr>
      <w:r w:rsidRPr="00261C92">
        <w:rPr>
          <w:spacing w:val="-4"/>
        </w:rPr>
        <w:t>New South Wales</w:t>
      </w:r>
      <w:r w:rsidRPr="00261C92" w:rsidDel="003C18A7">
        <w:rPr>
          <w:spacing w:val="-4"/>
        </w:rPr>
        <w:t xml:space="preserve"> </w:t>
      </w:r>
      <w:r w:rsidRPr="00261C92">
        <w:rPr>
          <w:spacing w:val="-4"/>
        </w:rPr>
        <w:t xml:space="preserve">regulates prices and student fees to ensure that the public provider remains ‘competitive’ with private providers. The New South Wales Government has stated that one priority for its Smart and Skilled subsidy program is to ensure TAFE viability. New South Wales manages its VET market — regulating prices and student fees and guaranteeing TAFEs’ share of training — to support the public provider </w:t>
      </w:r>
      <w:r w:rsidRPr="00261C92">
        <w:rPr>
          <w:spacing w:val="-4"/>
          <w:szCs w:val="24"/>
        </w:rPr>
        <w:t>(NSW Auditor-General 2015, p. 15)</w:t>
      </w:r>
      <w:r w:rsidRPr="00261C92">
        <w:rPr>
          <w:spacing w:val="-4"/>
        </w:rPr>
        <w:t>.</w:t>
      </w:r>
    </w:p>
    <w:p w14:paraId="4BCFEA7B" w14:textId="77777777" w:rsidR="00ED5F8E" w:rsidRDefault="00ED5F8E" w:rsidP="005928D1">
      <w:pPr>
        <w:pStyle w:val="BodyText"/>
      </w:pPr>
      <w:r>
        <w:t xml:space="preserve">Another priority of </w:t>
      </w:r>
      <w:r w:rsidRPr="00574779">
        <w:t>Smart and Skilled</w:t>
      </w:r>
      <w:r>
        <w:t xml:space="preserve"> is to ensure budget certainty (NSW Government, sub. 48, p. 13). This is one of the rationales for regulating prices as well as student fees and placing financial caps on each RTO.</w:t>
      </w:r>
    </w:p>
    <w:p w14:paraId="02633B8B" w14:textId="77777777" w:rsidR="00ED5F8E" w:rsidRPr="004E3B94" w:rsidRDefault="00ED5F8E" w:rsidP="005928D1">
      <w:pPr>
        <w:pStyle w:val="BodyText"/>
      </w:pPr>
      <w:r>
        <w:t>If budget control is a goal, regulating prices seems an unnecessary extra step. Jurisdictions can control budgets through limits on the aggregate amount of government subsidies. They could implement this in several ways, including fixing subsidies and capping total student numbers in the state (not per RTO). They need not fix fees. Deregulation of fees, on the other hand, would give RTOs greater freedom to act in a more competitive manner, including investing in improved services and offering temporary discounts to attract students.</w:t>
      </w:r>
    </w:p>
    <w:p w14:paraId="33EFE238" w14:textId="77777777" w:rsidR="00ED5F8E" w:rsidRDefault="00ED5F8E" w:rsidP="005928D1">
      <w:pPr>
        <w:pStyle w:val="Heading5"/>
      </w:pPr>
      <w:r>
        <w:t>Price regulation can weaken RTO incentives to satisfy student needs</w:t>
      </w:r>
    </w:p>
    <w:p w14:paraId="14C643F5" w14:textId="77777777" w:rsidR="00ED5F8E" w:rsidRDefault="00ED5F8E" w:rsidP="005928D1">
      <w:pPr>
        <w:pStyle w:val="BodyText"/>
      </w:pPr>
      <w:r>
        <w:t xml:space="preserve">As implied above, fixing student fees can stifle competition, inhibit allocative efficiency, and reduce incentives to improve the quality of training. Public and private RTOs have an incentive to lower costs — improvements in efficiency that reduce the costs of training result in higher profits. However, students do not benefit because fixed prices prevent RTOs converting cost savings into lower student fees </w:t>
      </w:r>
      <w:r w:rsidDel="00B82B84">
        <w:t>(which one would reasonably expect in a well</w:t>
      </w:r>
      <w:r>
        <w:noBreakHyphen/>
      </w:r>
      <w:r w:rsidDel="00B82B84">
        <w:t>functioning market).</w:t>
      </w:r>
    </w:p>
    <w:p w14:paraId="1529CEAC" w14:textId="77777777" w:rsidR="00ED5F8E" w:rsidRDefault="00ED5F8E" w:rsidP="005928D1">
      <w:pPr>
        <w:pStyle w:val="BodyText"/>
      </w:pPr>
      <w:r>
        <w:t>Additionally, regulating prices can prevent RTOs from providing high quality training that costs more to provide than the regulated price and subsidy compensates for. This suppresses incentives to improve services.</w:t>
      </w:r>
    </w:p>
    <w:p w14:paraId="7FEA4697" w14:textId="77777777" w:rsidR="00ED5F8E" w:rsidRPr="004E3B94" w:rsidRDefault="00ED5F8E" w:rsidP="005928D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ED5F8E" w14:paraId="5FFE3EC3" w14:textId="77777777" w:rsidTr="005928D1">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59A31234" w14:textId="0C3612F6" w:rsidR="00ED5F8E" w:rsidRPr="00CE4C64" w:rsidRDefault="00ED5F8E" w:rsidP="005928D1">
            <w:pPr>
              <w:pStyle w:val="FindingTitle"/>
              <w:spacing w:before="120"/>
              <w:rPr>
                <w:noProof/>
              </w:rPr>
            </w:pPr>
            <w:r>
              <w:t>Interim Finding 4.</w:t>
            </w:r>
            <w:r>
              <w:rPr>
                <w:noProof/>
              </w:rPr>
              <w:t>2 — Price controls are inefficient</w:t>
            </w:r>
          </w:p>
        </w:tc>
      </w:tr>
      <w:tr w:rsidR="00ED5F8E" w:rsidRPr="00750BE2" w14:paraId="549248A5" w14:textId="77777777" w:rsidTr="005928D1">
        <w:trPr>
          <w:cantSplit/>
        </w:trPr>
        <w:tc>
          <w:tcPr>
            <w:tcW w:w="5000" w:type="pct"/>
            <w:tcBorders>
              <w:top w:val="nil"/>
              <w:left w:val="nil"/>
              <w:bottom w:val="nil"/>
              <w:right w:val="nil"/>
            </w:tcBorders>
            <w:shd w:val="clear" w:color="auto" w:fill="F2F2F2"/>
            <w:tcMar>
              <w:left w:w="170" w:type="dxa"/>
              <w:right w:w="170" w:type="dxa"/>
            </w:tcMar>
          </w:tcPr>
          <w:p w14:paraId="37BAB1EE" w14:textId="77777777" w:rsidR="00ED5F8E" w:rsidRDefault="00ED5F8E" w:rsidP="005928D1">
            <w:pPr>
              <w:pStyle w:val="Finding"/>
              <w:keepNext/>
            </w:pPr>
            <w:r>
              <w:t>Fixing student fees can stifle competition, inhibit allocative efficiency and reduce incentives to improve the quality of training.</w:t>
            </w:r>
          </w:p>
          <w:p w14:paraId="1048D14E" w14:textId="77777777" w:rsidR="00ED5F8E" w:rsidRDefault="00ED5F8E" w:rsidP="005928D1">
            <w:pPr>
              <w:pStyle w:val="Finding"/>
              <w:keepNext/>
            </w:pPr>
            <w:r>
              <w:t>There are more direct instruments to address issues of quality management, information asymmetries and budget control.</w:t>
            </w:r>
          </w:p>
        </w:tc>
      </w:tr>
      <w:tr w:rsidR="00ED5F8E" w14:paraId="29947A1B" w14:textId="77777777" w:rsidTr="005928D1">
        <w:trPr>
          <w:cantSplit/>
        </w:trPr>
        <w:tc>
          <w:tcPr>
            <w:tcW w:w="5000" w:type="pct"/>
            <w:tcBorders>
              <w:top w:val="nil"/>
              <w:left w:val="nil"/>
              <w:bottom w:val="single" w:sz="6" w:space="0" w:color="78A22F"/>
              <w:right w:val="nil"/>
            </w:tcBorders>
            <w:shd w:val="clear" w:color="auto" w:fill="F2F2F2"/>
            <w:tcMar>
              <w:left w:w="170" w:type="dxa"/>
              <w:right w:w="170" w:type="dxa"/>
            </w:tcMar>
          </w:tcPr>
          <w:p w14:paraId="0AF9BB56" w14:textId="77777777" w:rsidR="00ED5F8E" w:rsidRDefault="00ED5F8E" w:rsidP="005928D1">
            <w:pPr>
              <w:pStyle w:val="Space"/>
              <w:keepLines/>
            </w:pPr>
          </w:p>
        </w:tc>
      </w:tr>
      <w:tr w:rsidR="00ED5F8E" w:rsidRPr="000863A5" w14:paraId="39D0454A" w14:textId="77777777" w:rsidTr="005928D1">
        <w:trPr>
          <w:cantSplit/>
        </w:trPr>
        <w:tc>
          <w:tcPr>
            <w:tcW w:w="5000" w:type="pct"/>
            <w:tcBorders>
              <w:top w:val="single" w:sz="6" w:space="0" w:color="78A22F"/>
              <w:left w:val="nil"/>
              <w:bottom w:val="nil"/>
              <w:right w:val="nil"/>
            </w:tcBorders>
            <w:tcMar>
              <w:left w:w="170" w:type="dxa"/>
              <w:right w:w="170" w:type="dxa"/>
            </w:tcMar>
          </w:tcPr>
          <w:p w14:paraId="401D2990" w14:textId="77777777" w:rsidR="00ED5F8E" w:rsidRPr="00626D32" w:rsidRDefault="00ED5F8E" w:rsidP="005928D1">
            <w:pPr>
              <w:pStyle w:val="BoxSpaceBelow"/>
              <w:keepLines/>
            </w:pPr>
          </w:p>
        </w:tc>
      </w:tr>
    </w:tbl>
    <w:p w14:paraId="05FF08C5" w14:textId="77777777" w:rsidR="00ED5F8E" w:rsidRDefault="00ED5F8E" w:rsidP="005928D1">
      <w:pPr>
        <w:pStyle w:val="Heading4"/>
      </w:pPr>
      <w:r>
        <w:t>Jurisdictions with minimal price and fee regulation</w:t>
      </w:r>
    </w:p>
    <w:p w14:paraId="24001BB9" w14:textId="77777777" w:rsidR="00ED5F8E" w:rsidRDefault="00ED5F8E" w:rsidP="005928D1">
      <w:pPr>
        <w:pStyle w:val="BodyText"/>
      </w:pPr>
      <w:r w:rsidRPr="0038383E">
        <w:t>Victoria, Queensland, South Australia</w:t>
      </w:r>
      <w:r>
        <w:t>, Tasmania, the Northern Territory</w:t>
      </w:r>
      <w:r w:rsidRPr="0038383E">
        <w:t xml:space="preserve"> and the </w:t>
      </w:r>
      <w:r>
        <w:t>ACT</w:t>
      </w:r>
      <w:r w:rsidRPr="0038383E">
        <w:t xml:space="preserve"> </w:t>
      </w:r>
      <w:r>
        <w:t>impose</w:t>
      </w:r>
      <w:r w:rsidRPr="0038383E">
        <w:t xml:space="preserve"> </w:t>
      </w:r>
      <w:r>
        <w:t>less stringent regulations on</w:t>
      </w:r>
      <w:r w:rsidRPr="0038383E">
        <w:t xml:space="preserve"> student fees</w:t>
      </w:r>
      <w:r>
        <w:t xml:space="preserve"> and prices</w:t>
      </w:r>
      <w:r w:rsidRPr="0038383E">
        <w:t>. In Victoria</w:t>
      </w:r>
      <w:r>
        <w:t xml:space="preserve"> and the Northern Territory, RTOs need not charge a student fee. In </w:t>
      </w:r>
      <w:r w:rsidRPr="0038383E">
        <w:t>Queensland</w:t>
      </w:r>
      <w:r>
        <w:t>,</w:t>
      </w:r>
      <w:r w:rsidRPr="0038383E">
        <w:t xml:space="preserve"> South Australia</w:t>
      </w:r>
      <w:r>
        <w:t xml:space="preserve"> and</w:t>
      </w:r>
      <w:r w:rsidRPr="0038383E">
        <w:t xml:space="preserve"> </w:t>
      </w:r>
      <w:r>
        <w:t xml:space="preserve">Tasmania, the only regulation is that </w:t>
      </w:r>
      <w:r w:rsidRPr="0038383E">
        <w:t xml:space="preserve">RTOs </w:t>
      </w:r>
      <w:r>
        <w:t>must</w:t>
      </w:r>
      <w:r w:rsidRPr="0038383E">
        <w:t xml:space="preserve"> charge a student fee greater than zero</w:t>
      </w:r>
      <w:r>
        <w:t xml:space="preserve"> (except for apprenticeships in Queensland — see footnote 9). In the ACT, RTOs must charge a minimum fee, which ranges from $100 to $380</w:t>
      </w:r>
      <w:r w:rsidRPr="0038383E">
        <w:t xml:space="preserve">. Apart from ensuring that students contribute to the cost of training, </w:t>
      </w:r>
      <w:r>
        <w:t>this requirement</w:t>
      </w:r>
      <w:r w:rsidRPr="0038383E">
        <w:t xml:space="preserve"> minimises the risk of fraudulent conduct (</w:t>
      </w:r>
      <w:r>
        <w:t>for example,</w:t>
      </w:r>
      <w:r w:rsidRPr="0038383E">
        <w:t xml:space="preserve"> paying inducements) </w:t>
      </w:r>
      <w:r>
        <w:t>as occurred with</w:t>
      </w:r>
      <w:r w:rsidRPr="0038383E">
        <w:t xml:space="preserve"> the VET FEE</w:t>
      </w:r>
      <w:r w:rsidRPr="0038383E">
        <w:noBreakHyphen/>
        <w:t>HELP scheme.</w:t>
      </w:r>
    </w:p>
    <w:p w14:paraId="33345DDA" w14:textId="77777777" w:rsidR="00ED5F8E" w:rsidRDefault="00ED5F8E" w:rsidP="005928D1">
      <w:pPr>
        <w:pStyle w:val="Heading5"/>
      </w:pPr>
      <w:r>
        <w:t>Price disclosure is poor</w:t>
      </w:r>
    </w:p>
    <w:p w14:paraId="7B013F45" w14:textId="44ACC8EA" w:rsidR="00ED5F8E" w:rsidRPr="00144A24" w:rsidRDefault="00ED5F8E" w:rsidP="005928D1">
      <w:pPr>
        <w:pStyle w:val="BodyText"/>
      </w:pPr>
      <w:r>
        <w:t>In jurisdictions with less regulated</w:t>
      </w:r>
      <w:r w:rsidRPr="00DD011F">
        <w:t xml:space="preserve"> fees</w:t>
      </w:r>
      <w:r>
        <w:t xml:space="preserve">, </w:t>
      </w:r>
      <w:r w:rsidRPr="00144A24">
        <w:t xml:space="preserve">RTOs </w:t>
      </w:r>
      <w:r>
        <w:t>must</w:t>
      </w:r>
      <w:r w:rsidRPr="00144A24">
        <w:t xml:space="preserve"> publish prices for training on their websites</w:t>
      </w:r>
      <w:r>
        <w:t>. However, RTOs do not provide pricing information in an accessible way, for example, by providing information about prices and student fees on their websites. Where RTOs do provide price information it can be unclear whether the price refers to the full cost, or the price after a subsidy or concession is applied. This is a problem in all jurisdictions.</w:t>
      </w:r>
      <w:r w:rsidRPr="00F4086D">
        <w:t xml:space="preserve"> </w:t>
      </w:r>
      <w:r>
        <w:t>Th</w:t>
      </w:r>
      <w:r w:rsidRPr="00144A24">
        <w:t xml:space="preserve">e </w:t>
      </w:r>
      <w:r w:rsidRPr="005027D7">
        <w:t>My</w:t>
      </w:r>
      <w:r>
        <w:t xml:space="preserve"> </w:t>
      </w:r>
      <w:r w:rsidRPr="005027D7">
        <w:t>Skills</w:t>
      </w:r>
      <w:r w:rsidRPr="00144A24">
        <w:t xml:space="preserve"> website </w:t>
      </w:r>
      <w:r>
        <w:t xml:space="preserve">publishes course prices </w:t>
      </w:r>
      <w:r w:rsidRPr="00144A24">
        <w:t xml:space="preserve">for </w:t>
      </w:r>
      <w:r>
        <w:t xml:space="preserve">various </w:t>
      </w:r>
      <w:r w:rsidR="00BA7012">
        <w:t>courses</w:t>
      </w:r>
      <w:r w:rsidRPr="00144A24">
        <w:t xml:space="preserve"> across the country</w:t>
      </w:r>
      <w:r>
        <w:t>,</w:t>
      </w:r>
      <w:r w:rsidRPr="00144A24">
        <w:t xml:space="preserve"> </w:t>
      </w:r>
      <w:r>
        <w:t xml:space="preserve">but the disclosure of such information </w:t>
      </w:r>
      <w:r w:rsidRPr="00144A24">
        <w:t>is voluntary for RTOs and</w:t>
      </w:r>
      <w:r>
        <w:t>,</w:t>
      </w:r>
      <w:r w:rsidRPr="00144A24">
        <w:t xml:space="preserve"> </w:t>
      </w:r>
      <w:r>
        <w:t xml:space="preserve">in many cases, </w:t>
      </w:r>
      <w:r w:rsidRPr="00144A24">
        <w:t>does not include information on the student fee for government</w:t>
      </w:r>
      <w:r>
        <w:noBreakHyphen/>
      </w:r>
      <w:r w:rsidRPr="00144A24">
        <w:t>subsidised training</w:t>
      </w:r>
      <w:r>
        <w:t xml:space="preserve"> (chapter 7)</w:t>
      </w:r>
      <w:r w:rsidRPr="00144A24">
        <w:t>.</w:t>
      </w:r>
    </w:p>
    <w:p w14:paraId="79E53A6A" w14:textId="77777777" w:rsidR="00ED5F8E" w:rsidRDefault="00ED5F8E" w:rsidP="005928D1">
      <w:pPr>
        <w:pStyle w:val="Heading5"/>
      </w:pPr>
      <w:r>
        <w:t>Low fees could reflect healthy competition — or poor</w:t>
      </w:r>
      <w:r>
        <w:noBreakHyphen/>
        <w:t>quality training</w:t>
      </w:r>
    </w:p>
    <w:p w14:paraId="69FEFA8D" w14:textId="25F3522D" w:rsidR="00ED5F8E" w:rsidRDefault="00ED5F8E" w:rsidP="005928D1">
      <w:pPr>
        <w:pStyle w:val="BodyText"/>
      </w:pPr>
      <w:r>
        <w:t xml:space="preserve">There is some evidence that </w:t>
      </w:r>
      <w:r w:rsidRPr="00144A24">
        <w:t xml:space="preserve">private providers are charging lower </w:t>
      </w:r>
      <w:r>
        <w:t xml:space="preserve">student fees </w:t>
      </w:r>
      <w:r w:rsidRPr="00144A24">
        <w:t xml:space="preserve">than public providers. </w:t>
      </w:r>
      <w:r>
        <w:t xml:space="preserve">For example, </w:t>
      </w:r>
      <w:r w:rsidRPr="00144A24">
        <w:t>analys</w:t>
      </w:r>
      <w:r>
        <w:t>is of</w:t>
      </w:r>
      <w:r w:rsidRPr="00144A24">
        <w:t xml:space="preserve"> student fees paid (based on 2017</w:t>
      </w:r>
      <w:r>
        <w:noBreakHyphen/>
      </w:r>
      <w:r w:rsidRPr="00144A24">
        <w:t>18 student enrolments) to both private and public providers found that 65</w:t>
      </w:r>
      <w:r>
        <w:t> </w:t>
      </w:r>
      <w:r w:rsidRPr="00144A24">
        <w:t>per</w:t>
      </w:r>
      <w:r>
        <w:t> </w:t>
      </w:r>
      <w:r w:rsidRPr="00144A24">
        <w:t>cent of students training with private RTOs were charged less than $250</w:t>
      </w:r>
      <w:r w:rsidRPr="004245B0">
        <w:t xml:space="preserve"> </w:t>
      </w:r>
      <w:r w:rsidRPr="00144A24">
        <w:t xml:space="preserve">in student fees </w:t>
      </w:r>
      <w:r w:rsidRPr="00592645">
        <w:t xml:space="preserve">compared </w:t>
      </w:r>
      <w:r w:rsidR="00592645">
        <w:t>to</w:t>
      </w:r>
      <w:r w:rsidRPr="00144A24">
        <w:t xml:space="preserve"> 12</w:t>
      </w:r>
      <w:r>
        <w:t> </w:t>
      </w:r>
      <w:r w:rsidRPr="00144A24">
        <w:t>per</w:t>
      </w:r>
      <w:r>
        <w:t> </w:t>
      </w:r>
      <w:r w:rsidRPr="00144A24">
        <w:t xml:space="preserve">cent at </w:t>
      </w:r>
      <w:r>
        <w:t>public providers</w:t>
      </w:r>
      <w:r w:rsidRPr="00144A24">
        <w:t xml:space="preserve">. </w:t>
      </w:r>
      <w:r>
        <w:t xml:space="preserve">By comparison, </w:t>
      </w:r>
      <w:r w:rsidRPr="00144A24">
        <w:t>63</w:t>
      </w:r>
      <w:r>
        <w:t> </w:t>
      </w:r>
      <w:r w:rsidRPr="00144A24">
        <w:t>per</w:t>
      </w:r>
      <w:r>
        <w:t> </w:t>
      </w:r>
      <w:r w:rsidRPr="00144A24">
        <w:t xml:space="preserve">cent of students </w:t>
      </w:r>
      <w:r>
        <w:t>at public providers</w:t>
      </w:r>
      <w:r w:rsidRPr="00144A24">
        <w:t xml:space="preserve"> were charged more than $750, compared </w:t>
      </w:r>
      <w:r w:rsidR="000A5309">
        <w:t>to</w:t>
      </w:r>
      <w:r w:rsidRPr="00144A24">
        <w:t xml:space="preserve"> </w:t>
      </w:r>
      <w:r>
        <w:t>8 </w:t>
      </w:r>
      <w:r w:rsidRPr="00144A24">
        <w:t>per</w:t>
      </w:r>
      <w:r>
        <w:t> </w:t>
      </w:r>
      <w:r w:rsidRPr="00144A24">
        <w:t>cent at private RTOs</w:t>
      </w:r>
      <w:r>
        <w:t xml:space="preserve">. In some cases, private RTOs were charging $1 for a </w:t>
      </w:r>
      <w:r w:rsidR="000C670F">
        <w:t>course</w:t>
      </w:r>
      <w:r>
        <w:t xml:space="preserve"> </w:t>
      </w:r>
      <w:r w:rsidR="00E85FF0" w:rsidRPr="00E85FF0">
        <w:rPr>
          <w:szCs w:val="24"/>
        </w:rPr>
        <w:t>(QLD Auditor-General 2019, p. 50)</w:t>
      </w:r>
      <w:r>
        <w:t>.</w:t>
      </w:r>
    </w:p>
    <w:p w14:paraId="75DEF1C6" w14:textId="77777777" w:rsidR="00ED5F8E" w:rsidRDefault="00ED5F8E" w:rsidP="005928D1">
      <w:pPr>
        <w:pStyle w:val="BodyText"/>
      </w:pPr>
      <w:r>
        <w:t>Low fees in a deregulated training market could suggest a number of things, good or bad. It could reflect the market working well and RTOs competing by reducing student fees to low levels to win more students. On the other hand, it could reflect students selecting providers with lower student fees when they are uncertain about the quality of providers. The Commission seeks further information on the cost, prices and quality of deregulated services.</w:t>
      </w:r>
    </w:p>
    <w:p w14:paraId="04EE311E" w14:textId="77777777" w:rsidR="00ED5F8E" w:rsidRDefault="00ED5F8E" w:rsidP="005928D1">
      <w:pPr>
        <w:pStyle w:val="Heading5"/>
      </w:pPr>
      <w:r>
        <w:t>Information asymmetries may dampen price signals and limit competition</w:t>
      </w:r>
    </w:p>
    <w:p w14:paraId="40DF0CDD" w14:textId="0C8D9DE1" w:rsidR="00ED5F8E" w:rsidRDefault="00ED5F8E" w:rsidP="005928D1">
      <w:pPr>
        <w:pStyle w:val="BodyText"/>
      </w:pPr>
      <w:r>
        <w:t>Compared</w:t>
      </w:r>
      <w:r w:rsidDel="00541F9B">
        <w:t xml:space="preserve"> </w:t>
      </w:r>
      <w:r w:rsidR="004C150D">
        <w:t>to</w:t>
      </w:r>
      <w:r>
        <w:t xml:space="preserve"> the VET market, there is more information available to prospective higher education students about the quality of teaching institutions. There are several websites (for example, Times Higher Education and QS World University Rankings) that rank higher education institutions on key indicators, including employment outcomes, post</w:t>
      </w:r>
      <w:r>
        <w:noBreakHyphen/>
        <w:t>education salaries, value for money (employment outcomes corrected by price), research output, teaching quality and reputation. Such a tool could be useful for prospective VET students in choosing an RTO to train with.</w:t>
      </w:r>
    </w:p>
    <w:p w14:paraId="47FD4045" w14:textId="77777777" w:rsidR="00ED5F8E" w:rsidRDefault="00ED5F8E" w:rsidP="005928D1">
      <w:pPr>
        <w:pStyle w:val="BodyText"/>
      </w:pPr>
      <w:r>
        <w:t>Without easy access to high quality information (for example, about the price, quality and mode of delivery of different providers), students will not be able to make informed decisions. Moreover, less information could reduce competition between providers because students cannot effectively compare offers. These risks are particularly acute in education markets because students are not frequent purchasers of training over their lives. The Commission has proposed reforms to improve the relevance and accessibility of information to students (chapter 6).</w:t>
      </w:r>
    </w:p>
    <w:p w14:paraId="59976391" w14:textId="77777777" w:rsidR="00ED5F8E" w:rsidRDefault="00ED5F8E" w:rsidP="005928D1">
      <w:pPr>
        <w:pStyle w:val="Heading3"/>
      </w:pPr>
      <w:r>
        <w:t>Quality regulation through contracts</w:t>
      </w:r>
    </w:p>
    <w:p w14:paraId="1FD39CFA" w14:textId="2A1D449D" w:rsidR="00ED5F8E" w:rsidRPr="00261C92" w:rsidRDefault="00ED5F8E" w:rsidP="005928D1">
      <w:pPr>
        <w:pStyle w:val="BodyText"/>
        <w:rPr>
          <w:spacing w:val="-2"/>
        </w:rPr>
      </w:pPr>
      <w:r w:rsidRPr="00261C92">
        <w:rPr>
          <w:spacing w:val="-2"/>
        </w:rPr>
        <w:t xml:space="preserve">State and Territory </w:t>
      </w:r>
      <w:r w:rsidR="00366B64" w:rsidRPr="00261C92">
        <w:rPr>
          <w:spacing w:val="-2"/>
        </w:rPr>
        <w:t>g</w:t>
      </w:r>
      <w:r w:rsidRPr="00261C92">
        <w:rPr>
          <w:spacing w:val="-2"/>
        </w:rPr>
        <w:t>overnments impose additional quality regulation on RTOs. This is typically in the form of formal or informal quality frameworks that outline how jurisdictions regulate the conduct of RTOs through training contracts. The framework typically includes eligibility criteria for providing subsidised services, statements of expectations (in some cases these are outlined in the quality framework) and performance and compliance monitoring.</w:t>
      </w:r>
    </w:p>
    <w:p w14:paraId="1439DA7F" w14:textId="06E91DEA" w:rsidR="00ED5F8E" w:rsidRDefault="00ED5F8E" w:rsidP="005928D1">
      <w:pPr>
        <w:pStyle w:val="ListBullet"/>
      </w:pPr>
      <w:r>
        <w:t xml:space="preserve">Eligibility criteria: Jurisdictions have many common eligibility criteria, which may include registration with the Australian Skills Quality Authority (ASQA), the </w:t>
      </w:r>
      <w:r w:rsidRPr="00481777">
        <w:t>Victorian Regulations and Qualifications Authorit</w:t>
      </w:r>
      <w:r>
        <w:t xml:space="preserve">y or the </w:t>
      </w:r>
      <w:r w:rsidRPr="00F4491E">
        <w:t>Training Accreditation Council Western Australia</w:t>
      </w:r>
      <w:r>
        <w:t xml:space="preserve">, proof of previous audits, records of contractual compliance and financial and insurance requirements. Some jurisdictions have eligibility criteria unique to their jurisdictions. For example, in Queensland RTOs need to provide evidence of employer and industry linkages in Queensland </w:t>
      </w:r>
      <w:r w:rsidR="00E85FF0" w:rsidRPr="00E85FF0">
        <w:rPr>
          <w:szCs w:val="24"/>
        </w:rPr>
        <w:t>(DESBT (Qld) 2019b, p. 2)</w:t>
      </w:r>
      <w:r>
        <w:t>.</w:t>
      </w:r>
    </w:p>
    <w:p w14:paraId="0A7FEC0B" w14:textId="77777777" w:rsidR="00ED5F8E" w:rsidRDefault="00ED5F8E" w:rsidP="005928D1">
      <w:pPr>
        <w:pStyle w:val="ListBullet"/>
      </w:pPr>
      <w:r>
        <w:t>Statements of expectations: The purpose of these are to outline government expectations at a high</w:t>
      </w:r>
      <w:r>
        <w:noBreakHyphen/>
        <w:t>level of RTO behaviour. While some clauses have measurable outcomes, most are principles based.</w:t>
      </w:r>
    </w:p>
    <w:p w14:paraId="688F146C" w14:textId="4CD4F5B0" w:rsidR="00ED5F8E" w:rsidRDefault="00ED5F8E" w:rsidP="005928D1">
      <w:pPr>
        <w:pStyle w:val="ListBullet"/>
      </w:pPr>
      <w:r>
        <w:t xml:space="preserve">Performance and compliance monitoring: Jurisdictions conduct contract audits and monitoring, including investigations, assessments and annual reviews. Most </w:t>
      </w:r>
      <w:r w:rsidR="00366B64">
        <w:t>S</w:t>
      </w:r>
      <w:r>
        <w:t xml:space="preserve">tate and </w:t>
      </w:r>
      <w:r w:rsidR="00366B64">
        <w:t>T</w:t>
      </w:r>
      <w:r>
        <w:t>erritory departments have a risk</w:t>
      </w:r>
      <w:r>
        <w:noBreakHyphen/>
        <w:t>based approach to auditing. This means that they only audit RTOs that have a high risk of underperforming or non</w:t>
      </w:r>
      <w:r>
        <w:noBreakHyphen/>
        <w:t>compliance with a contract. If any contractual breaches are identified, immediate sanctions can be placed on the contract, including termination.</w:t>
      </w:r>
    </w:p>
    <w:p w14:paraId="540F5670" w14:textId="77777777" w:rsidR="00ED5F8E" w:rsidDel="00D206FC" w:rsidRDefault="00ED5F8E" w:rsidP="005928D1">
      <w:pPr>
        <w:pStyle w:val="BodyText"/>
      </w:pPr>
      <w:r w:rsidDel="00D206FC">
        <w:t>A question is the extent to which</w:t>
      </w:r>
      <w:r w:rsidRPr="00C65A60" w:rsidDel="00D206FC">
        <w:t xml:space="preserve"> </w:t>
      </w:r>
      <w:r w:rsidDel="00D206FC">
        <w:t xml:space="preserve">States and Territories’ requirements in contracts, including the regulation of RTO conduct, and eligibility and monitoring requirements reflect deficiencies in national regulation, </w:t>
      </w:r>
      <w:r>
        <w:t>or</w:t>
      </w:r>
      <w:r w:rsidDel="00D206FC">
        <w:t xml:space="preserve"> risks particular to the provision of subsidised services.</w:t>
      </w:r>
    </w:p>
    <w:p w14:paraId="6B73F368" w14:textId="77777777" w:rsidR="00ED5F8E" w:rsidRDefault="00ED5F8E" w:rsidP="005928D1">
      <w:pPr>
        <w:pStyle w:val="BodyText"/>
      </w:pPr>
      <w:r w:rsidRPr="0073613F">
        <w:t>If arrangements seek to compensate for deficiencies in national regulation, it may imply transient concerns (to the extent that governments have agreed to improve regulation and are reviewing ASQA). If the goal is to raise the bar on quality regulation, this may imply that there are some aspects of quality regulation that are best managed by State or Territory governments</w:t>
      </w:r>
      <w:r>
        <w:t xml:space="preserve"> (box 4.5)</w:t>
      </w:r>
      <w:r w:rsidRPr="0073613F">
        <w:t>.</w:t>
      </w:r>
    </w:p>
    <w:p w14:paraId="5A4DCC20" w14:textId="77777777" w:rsidR="00ED5F8E" w:rsidRDefault="00ED5F8E">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ED5F8E" w14:paraId="1943C914" w14:textId="77777777" w:rsidTr="005928D1">
        <w:trPr>
          <w:tblHeader/>
        </w:trPr>
        <w:tc>
          <w:tcPr>
            <w:tcW w:w="5000" w:type="pct"/>
            <w:tcBorders>
              <w:top w:val="single" w:sz="6" w:space="0" w:color="78A22F"/>
              <w:left w:val="nil"/>
              <w:bottom w:val="nil"/>
              <w:right w:val="nil"/>
            </w:tcBorders>
            <w:shd w:val="clear" w:color="auto" w:fill="F2F2F2"/>
          </w:tcPr>
          <w:p w14:paraId="759CBE77" w14:textId="2AD716D8" w:rsidR="00ED5F8E" w:rsidRDefault="00ED5F8E">
            <w:pPr>
              <w:pStyle w:val="BoxTitle"/>
            </w:pPr>
            <w:r>
              <w:rPr>
                <w:b w:val="0"/>
              </w:rPr>
              <w:t>Box 4.</w:t>
            </w:r>
            <w:r>
              <w:rPr>
                <w:b w:val="0"/>
                <w:noProof/>
              </w:rPr>
              <w:t>5</w:t>
            </w:r>
            <w:r>
              <w:tab/>
              <w:t>Deregistering RTOs — the ultimate sanction</w:t>
            </w:r>
          </w:p>
        </w:tc>
      </w:tr>
      <w:tr w:rsidR="00ED5F8E" w14:paraId="2E29456E" w14:textId="77777777" w:rsidTr="005928D1">
        <w:tc>
          <w:tcPr>
            <w:tcW w:w="5000" w:type="pct"/>
            <w:tcBorders>
              <w:top w:val="nil"/>
              <w:left w:val="nil"/>
              <w:bottom w:val="nil"/>
              <w:right w:val="nil"/>
            </w:tcBorders>
            <w:shd w:val="clear" w:color="auto" w:fill="F2F2F2"/>
          </w:tcPr>
          <w:p w14:paraId="5885C2D4" w14:textId="77777777" w:rsidR="00ED5F8E" w:rsidRDefault="00ED5F8E" w:rsidP="005928D1">
            <w:pPr>
              <w:pStyle w:val="Box"/>
            </w:pPr>
            <w:r>
              <w:t>To the extent that deregistering RTOs indicates effectiveness in detecting and sanctioning non</w:t>
            </w:r>
            <w:r>
              <w:noBreakHyphen/>
              <w:t>compliant behaviour, quality regulation by the States and Territories appears to be working. For example:</w:t>
            </w:r>
          </w:p>
          <w:p w14:paraId="1E90328F" w14:textId="77777777" w:rsidR="00ED5F8E" w:rsidRDefault="00ED5F8E" w:rsidP="005928D1">
            <w:pPr>
              <w:pStyle w:val="BoxListBullet"/>
            </w:pPr>
            <w:r>
              <w:t>the Queensland Government has removed 200 contracted RTOs since the strengthening of its quality framework in 2016</w:t>
            </w:r>
          </w:p>
          <w:p w14:paraId="1CF04EE0" w14:textId="74782587" w:rsidR="00ED5F8E" w:rsidRDefault="00ED5F8E" w:rsidP="005928D1">
            <w:pPr>
              <w:pStyle w:val="BoxListBullet"/>
            </w:pPr>
            <w:r>
              <w:t xml:space="preserve">the Victorian Government has removed 43 contracted providers through the </w:t>
            </w:r>
            <w:r w:rsidRPr="00DE5659">
              <w:t>Skills First</w:t>
            </w:r>
            <w:r>
              <w:t xml:space="preserve"> audit and review strategy since 2015 </w:t>
            </w:r>
            <w:r w:rsidR="00E85FF0" w:rsidRPr="00E85FF0">
              <w:rPr>
                <w:rFonts w:cs="Arial"/>
                <w:szCs w:val="24"/>
              </w:rPr>
              <w:t>(DET (Vic) 2020)</w:t>
            </w:r>
          </w:p>
          <w:p w14:paraId="4A0EA052" w14:textId="6F57E034" w:rsidR="00ED5F8E" w:rsidRDefault="00ED5F8E" w:rsidP="005928D1">
            <w:pPr>
              <w:pStyle w:val="BoxListBullet"/>
            </w:pPr>
            <w:r>
              <w:t xml:space="preserve">the New South Wales Government has removed 100 RTOs from the </w:t>
            </w:r>
            <w:r w:rsidRPr="00DE5659">
              <w:t>Smart and Skilled</w:t>
            </w:r>
            <w:r>
              <w:t xml:space="preserve"> program since its introduction in 2015 </w:t>
            </w:r>
            <w:r w:rsidRPr="00D76D39">
              <w:rPr>
                <w:szCs w:val="24"/>
              </w:rPr>
              <w:t>(NSW Government 2018)</w:t>
            </w:r>
            <w:r>
              <w:t>.</w:t>
            </w:r>
          </w:p>
        </w:tc>
      </w:tr>
      <w:tr w:rsidR="00ED5F8E" w14:paraId="7BE170A8" w14:textId="77777777" w:rsidTr="005928D1">
        <w:tc>
          <w:tcPr>
            <w:tcW w:w="5000" w:type="pct"/>
            <w:tcBorders>
              <w:top w:val="nil"/>
              <w:left w:val="nil"/>
              <w:bottom w:val="single" w:sz="6" w:space="0" w:color="78A22F"/>
              <w:right w:val="nil"/>
            </w:tcBorders>
            <w:shd w:val="clear" w:color="auto" w:fill="F2F2F2"/>
          </w:tcPr>
          <w:p w14:paraId="0059460F" w14:textId="77777777" w:rsidR="00ED5F8E" w:rsidRDefault="00ED5F8E">
            <w:pPr>
              <w:pStyle w:val="Box"/>
              <w:spacing w:before="0" w:line="120" w:lineRule="exact"/>
            </w:pPr>
          </w:p>
        </w:tc>
      </w:tr>
      <w:tr w:rsidR="00ED5F8E" w:rsidRPr="000863A5" w14:paraId="65EE8B61" w14:textId="77777777" w:rsidTr="005928D1">
        <w:tc>
          <w:tcPr>
            <w:tcW w:w="5000" w:type="pct"/>
            <w:tcBorders>
              <w:top w:val="single" w:sz="6" w:space="0" w:color="78A22F"/>
              <w:left w:val="nil"/>
              <w:bottom w:val="nil"/>
              <w:right w:val="nil"/>
            </w:tcBorders>
          </w:tcPr>
          <w:p w14:paraId="12ABDA9E" w14:textId="77777777" w:rsidR="00ED5F8E" w:rsidRPr="00626D32" w:rsidRDefault="00ED5F8E" w:rsidP="005928D1">
            <w:pPr>
              <w:pStyle w:val="BoxSpaceBelow"/>
            </w:pPr>
          </w:p>
        </w:tc>
      </w:tr>
    </w:tbl>
    <w:p w14:paraId="400386FB" w14:textId="77777777" w:rsidR="006530D3" w:rsidRPr="00450DAE" w:rsidRDefault="006530D3" w:rsidP="00450DAE">
      <w:pPr>
        <w:pStyle w:val="BodyText"/>
      </w:pPr>
      <w:r w:rsidRPr="00450DAE">
        <w:br w:type="page"/>
      </w:r>
    </w:p>
    <w:p w14:paraId="0B65F9FC" w14:textId="360A30EB" w:rsidR="00ED5F8E" w:rsidRDefault="00ED5F8E" w:rsidP="00713CBB">
      <w:pPr>
        <w:pStyle w:val="Heading3"/>
        <w:spacing w:before="360"/>
      </w:pPr>
      <w:r>
        <w:t>Subsidy payment arrangements</w:t>
      </w:r>
    </w:p>
    <w:p w14:paraId="6233E1AE" w14:textId="77777777" w:rsidR="00ED5F8E" w:rsidRDefault="00ED5F8E" w:rsidP="005928D1">
      <w:pPr>
        <w:pStyle w:val="BodyText"/>
      </w:pPr>
      <w:r>
        <w:t>Governments’ arrangements for paying subsidies to RTOs aim to maximise the number of course completions. To this end, payments to RTOs occur in one of three ways across jurisdictions:</w:t>
      </w:r>
    </w:p>
    <w:p w14:paraId="7B65C5B2" w14:textId="142C4482" w:rsidR="00ED5F8E" w:rsidRDefault="00ED5F8E" w:rsidP="005928D1">
      <w:pPr>
        <w:pStyle w:val="ListBullet"/>
      </w:pPr>
      <w:r>
        <w:t xml:space="preserve">at different milestones throughout the </w:t>
      </w:r>
      <w:r w:rsidR="00EC5F1B">
        <w:t>course</w:t>
      </w:r>
      <w:r>
        <w:t xml:space="preserve"> (for example, enrolment or completion) in</w:t>
      </w:r>
      <w:r w:rsidDel="00E55BD0">
        <w:t xml:space="preserve"> </w:t>
      </w:r>
      <w:r>
        <w:t>New South Wales, Queensland, Western Australia and the ACT</w:t>
      </w:r>
    </w:p>
    <w:p w14:paraId="0A5E36AD" w14:textId="77777777" w:rsidR="00ED5F8E" w:rsidRDefault="00ED5F8E" w:rsidP="005928D1">
      <w:pPr>
        <w:pStyle w:val="ListBullet"/>
      </w:pPr>
      <w:r>
        <w:t>on completion of each unit of competency in South Australia</w:t>
      </w:r>
    </w:p>
    <w:p w14:paraId="5B644BCF" w14:textId="77777777" w:rsidR="00ED5F8E" w:rsidRPr="00397C34" w:rsidRDefault="00ED5F8E" w:rsidP="005928D1">
      <w:pPr>
        <w:pStyle w:val="ListBullet"/>
      </w:pPr>
      <w:r>
        <w:t>periodically, based on hours of training completed rather than on milestones in Victoria.</w:t>
      </w:r>
    </w:p>
    <w:p w14:paraId="31BD308C" w14:textId="77777777" w:rsidR="00ED5F8E" w:rsidRDefault="00ED5F8E" w:rsidP="005928D1">
      <w:pPr>
        <w:pStyle w:val="BodyText"/>
      </w:pPr>
      <w:r>
        <w:t>Payment structures of this nature have their flaws, including risking:</w:t>
      </w:r>
    </w:p>
    <w:p w14:paraId="41FC375D" w14:textId="77777777" w:rsidR="00ED5F8E" w:rsidRDefault="00ED5F8E" w:rsidP="005928D1">
      <w:pPr>
        <w:pStyle w:val="ListBullet"/>
      </w:pPr>
      <w:r>
        <w:t>large gaps between milestone payments, which could cause cash flow problems for RTOs</w:t>
      </w:r>
    </w:p>
    <w:p w14:paraId="03E4AFB9" w14:textId="77777777" w:rsidR="00ED5F8E" w:rsidRDefault="00ED5F8E" w:rsidP="005928D1">
      <w:pPr>
        <w:pStyle w:val="ListBullet"/>
      </w:pPr>
      <w:r>
        <w:t>RTOs being disadvantaged by milestone payments (at completion) if students drop out after most of the training is provided</w:t>
      </w:r>
    </w:p>
    <w:p w14:paraId="773603E0" w14:textId="77777777" w:rsidR="00ED5F8E" w:rsidRDefault="00ED5F8E" w:rsidP="005928D1">
      <w:pPr>
        <w:pStyle w:val="ListBullet"/>
      </w:pPr>
      <w:r>
        <w:t>completion milestone payments encouraging RTOs to simply pass students and receive the subsidy rather than fairly grading them. Quality monitoring will mitigate this risk but may not completely remove it.</w:t>
      </w:r>
    </w:p>
    <w:p w14:paraId="6E3FA700" w14:textId="6640D76C" w:rsidR="00ED5F8E" w:rsidRPr="003C3711" w:rsidRDefault="00ED5F8E" w:rsidP="005928D1">
      <w:pPr>
        <w:pStyle w:val="BodyText"/>
      </w:pPr>
      <w:r>
        <w:t xml:space="preserve">The latter tensions may apply more generally to training quality. RTOs are sometimes paid up to 100 per cent of the cost of the </w:t>
      </w:r>
      <w:r w:rsidR="0060038A">
        <w:t>course</w:t>
      </w:r>
      <w:r>
        <w:t xml:space="preserve"> to provide training and students often pay a small or no student fee, thus having limited ‘skin in the game’. In these circumstances, there may be weak incentives for both parties to act in the public interest — the student obtains a </w:t>
      </w:r>
      <w:r w:rsidR="0060038A">
        <w:t>course</w:t>
      </w:r>
      <w:r>
        <w:t xml:space="preserve"> at a low cost and the RTO receives a subsidy for limited effort. Policy measures that could deal with these issues are discussed in chapter 6.</w:t>
      </w:r>
    </w:p>
    <w:p w14:paraId="1AF6AA4E" w14:textId="61DB8714" w:rsidR="00ED5F8E" w:rsidRDefault="00ED5F8E" w:rsidP="005928D1">
      <w:pPr>
        <w:pStyle w:val="Heading2"/>
      </w:pPr>
      <w:bookmarkStart w:id="74" w:name="_Toc41645036"/>
      <w:r>
        <w:t>4.</w:t>
      </w:r>
      <w:r>
        <w:rPr>
          <w:noProof/>
        </w:rPr>
        <w:t>5</w:t>
      </w:r>
      <w:r>
        <w:tab/>
        <w:t>Conclusions</w:t>
      </w:r>
      <w:bookmarkEnd w:id="74"/>
      <w:r>
        <w:t xml:space="preserve"> </w:t>
      </w:r>
    </w:p>
    <w:p w14:paraId="03F03D31" w14:textId="77777777" w:rsidR="00ED5F8E" w:rsidRDefault="00ED5F8E" w:rsidP="005928D1">
      <w:pPr>
        <w:pStyle w:val="BodyText"/>
      </w:pPr>
      <w:r>
        <w:t>The primary focus of this chapter was to explain and analyse the approaches to VET course funding and pricing in each State and Territory and to evaluate the scope for reform. Information gaps and lack of transparency make it difficult to reach definite conclusions,</w:t>
      </w:r>
      <w:r w:rsidDel="00FE7585">
        <w:t xml:space="preserve"> </w:t>
      </w:r>
      <w:r>
        <w:t xml:space="preserve">but there are good reasons to doubt that the complex, disparate and opaque mix of course subsidies used is efficient. </w:t>
      </w:r>
    </w:p>
    <w:p w14:paraId="326845E3" w14:textId="77777777" w:rsidR="00ED5F8E" w:rsidRPr="004E3B94" w:rsidRDefault="00ED5F8E" w:rsidP="005928D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ED5F8E" w14:paraId="76DA37EC" w14:textId="77777777" w:rsidTr="005928D1">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654DDB12" w14:textId="41FA2652" w:rsidR="00ED5F8E" w:rsidRPr="00CE4C64" w:rsidRDefault="00ED5F8E" w:rsidP="005928D1">
            <w:pPr>
              <w:pStyle w:val="FindingTitle"/>
              <w:spacing w:before="120"/>
              <w:rPr>
                <w:noProof/>
              </w:rPr>
            </w:pPr>
            <w:r>
              <w:t>Interim Finding 4.</w:t>
            </w:r>
            <w:r>
              <w:rPr>
                <w:noProof/>
              </w:rPr>
              <w:t>3</w:t>
            </w:r>
            <w:r>
              <w:t xml:space="preserve"> — Jurisdictions’ APPROACHES to subsidising courses</w:t>
            </w:r>
          </w:p>
        </w:tc>
      </w:tr>
      <w:tr w:rsidR="00ED5F8E" w:rsidRPr="00750BE2" w14:paraId="69AFA15D" w14:textId="77777777" w:rsidTr="005928D1">
        <w:trPr>
          <w:cantSplit/>
        </w:trPr>
        <w:tc>
          <w:tcPr>
            <w:tcW w:w="5000" w:type="pct"/>
            <w:tcBorders>
              <w:top w:val="nil"/>
              <w:left w:val="nil"/>
              <w:bottom w:val="nil"/>
              <w:right w:val="nil"/>
            </w:tcBorders>
            <w:shd w:val="clear" w:color="auto" w:fill="F2F2F2"/>
            <w:tcMar>
              <w:left w:w="170" w:type="dxa"/>
              <w:right w:w="170" w:type="dxa"/>
            </w:tcMar>
          </w:tcPr>
          <w:p w14:paraId="2CA058A3" w14:textId="77777777" w:rsidR="00ED5F8E" w:rsidRDefault="00ED5F8E" w:rsidP="005928D1">
            <w:pPr>
              <w:pStyle w:val="Finding"/>
              <w:keepNext/>
            </w:pPr>
            <w:r>
              <w:t>State and Territory governments share the same</w:t>
            </w:r>
            <w:r w:rsidDel="007252D1">
              <w:t xml:space="preserve"> </w:t>
            </w:r>
            <w:r>
              <w:t>goal that subsidies should increase participation in training, particularly by students facing disadvantage and in skill areas in short supply or with other public benefits. All take the same key steps in setting subsidies and managing subsidised services.</w:t>
            </w:r>
          </w:p>
          <w:p w14:paraId="1E754174" w14:textId="5DEA18F0" w:rsidR="00ED5F8E" w:rsidRDefault="00ED5F8E" w:rsidP="005928D1">
            <w:pPr>
              <w:pStyle w:val="Finding"/>
              <w:keepNext/>
            </w:pPr>
            <w:r>
              <w:t xml:space="preserve">However, there is significant variation in policy priorities and the approaches used to determine which courses receive subsidies, and in overseeing course costs and student fees. Consequently, subsidies and student fees for the same </w:t>
            </w:r>
            <w:r w:rsidR="0060038A">
              <w:t>courses</w:t>
            </w:r>
            <w:r>
              <w:t xml:space="preserve"> can vary widely across Australia.</w:t>
            </w:r>
          </w:p>
          <w:p w14:paraId="135CC99F" w14:textId="77777777" w:rsidR="00ED5F8E" w:rsidRDefault="00ED5F8E" w:rsidP="005928D1">
            <w:pPr>
              <w:pStyle w:val="Finding"/>
              <w:keepNext/>
            </w:pPr>
            <w:r w:rsidRPr="00F35A81">
              <w:t>The effects of different settings</w:t>
            </w:r>
            <w:r>
              <w:t xml:space="preserve"> on </w:t>
            </w:r>
            <w:r w:rsidRPr="00F35A81">
              <w:t xml:space="preserve">the </w:t>
            </w:r>
            <w:r>
              <w:t xml:space="preserve">behaviour </w:t>
            </w:r>
            <w:r w:rsidRPr="00F35A81">
              <w:t>of</w:t>
            </w:r>
            <w:r>
              <w:t xml:space="preserve"> students and training providers </w:t>
            </w:r>
            <w:r w:rsidRPr="00F35A81">
              <w:t>are poorly understood.</w:t>
            </w:r>
          </w:p>
        </w:tc>
      </w:tr>
      <w:tr w:rsidR="00ED5F8E" w14:paraId="374656F0" w14:textId="77777777" w:rsidTr="005928D1">
        <w:trPr>
          <w:cantSplit/>
        </w:trPr>
        <w:tc>
          <w:tcPr>
            <w:tcW w:w="5000" w:type="pct"/>
            <w:tcBorders>
              <w:top w:val="nil"/>
              <w:left w:val="nil"/>
              <w:bottom w:val="single" w:sz="6" w:space="0" w:color="78A22F"/>
              <w:right w:val="nil"/>
            </w:tcBorders>
            <w:shd w:val="clear" w:color="auto" w:fill="F2F2F2"/>
            <w:tcMar>
              <w:left w:w="170" w:type="dxa"/>
              <w:right w:w="170" w:type="dxa"/>
            </w:tcMar>
          </w:tcPr>
          <w:p w14:paraId="11CE6D5E" w14:textId="77777777" w:rsidR="00ED5F8E" w:rsidRDefault="00ED5F8E" w:rsidP="005928D1">
            <w:pPr>
              <w:pStyle w:val="Space"/>
              <w:keepLines/>
            </w:pPr>
          </w:p>
        </w:tc>
      </w:tr>
      <w:tr w:rsidR="00ED5F8E" w:rsidRPr="000863A5" w14:paraId="355F958E" w14:textId="77777777" w:rsidTr="005928D1">
        <w:trPr>
          <w:cantSplit/>
        </w:trPr>
        <w:tc>
          <w:tcPr>
            <w:tcW w:w="5000" w:type="pct"/>
            <w:tcBorders>
              <w:top w:val="single" w:sz="6" w:space="0" w:color="78A22F"/>
              <w:left w:val="nil"/>
              <w:bottom w:val="nil"/>
              <w:right w:val="nil"/>
            </w:tcBorders>
            <w:tcMar>
              <w:left w:w="170" w:type="dxa"/>
              <w:right w:w="170" w:type="dxa"/>
            </w:tcMar>
          </w:tcPr>
          <w:p w14:paraId="2081F9F9" w14:textId="77777777" w:rsidR="00ED5F8E" w:rsidRPr="00626D32" w:rsidRDefault="00ED5F8E" w:rsidP="005928D1">
            <w:pPr>
              <w:pStyle w:val="BoxSpaceBelow"/>
              <w:keepLines/>
            </w:pPr>
          </w:p>
        </w:tc>
      </w:tr>
    </w:tbl>
    <w:p w14:paraId="2EF94918" w14:textId="77777777" w:rsidR="00ED5F8E" w:rsidRDefault="00ED5F8E" w:rsidP="005928D1">
      <w:pPr>
        <w:pStyle w:val="BodyText"/>
      </w:pPr>
      <w:r>
        <w:t xml:space="preserve">A primary goal of subsidies is to address skills shortages, but, as discussed </w:t>
      </w:r>
      <w:r w:rsidRPr="00DA2907">
        <w:t>in chapter</w:t>
      </w:r>
      <w:r>
        <w:t> </w:t>
      </w:r>
      <w:r w:rsidRPr="00DA2907">
        <w:t xml:space="preserve">3, </w:t>
      </w:r>
      <w:r>
        <w:t>there are questions about whether subsidies are the best or only instrument for doing so.</w:t>
      </w:r>
    </w:p>
    <w:p w14:paraId="2C75F5C3" w14:textId="77777777" w:rsidR="00ED5F8E" w:rsidRDefault="00ED5F8E" w:rsidP="005928D1">
      <w:pPr>
        <w:pStyle w:val="ListBullet"/>
        <w:rPr>
          <w:szCs w:val="24"/>
        </w:rPr>
      </w:pPr>
      <w:r>
        <w:t>Evidence on the administrative arrangements of subsidies suggest they are not strongly supporting their policy goals, and possibly undermining them. Issues include the outdated information used to calculate base rates for costs, that different classes of subsidies can work at cross purposes with each other, and the wide disparities in practice on methodological matters. Some of these, such as cost estimation, could potentially be guided by best practice.</w:t>
      </w:r>
    </w:p>
    <w:p w14:paraId="4461FDBA" w14:textId="5EBE11A9" w:rsidR="00ED5F8E" w:rsidRDefault="00ED5F8E" w:rsidP="005928D1">
      <w:pPr>
        <w:pStyle w:val="ListBullet"/>
      </w:pPr>
      <w:r>
        <w:t xml:space="preserve">Different approaches to funding and pricing subsidies create unnecessary costs and complexity for RTOs and other parties, as noted in the Joyce </w:t>
      </w:r>
      <w:r w:rsidR="009B3063">
        <w:t>R</w:t>
      </w:r>
      <w:r>
        <w:t>eview.</w:t>
      </w:r>
    </w:p>
    <w:p w14:paraId="7E4F91C6" w14:textId="77777777" w:rsidR="00ED5F8E" w:rsidRDefault="00ED5F8E" w:rsidP="005928D1">
      <w:pPr>
        <w:pStyle w:val="ListBullet"/>
      </w:pPr>
      <w:r>
        <w:t>The lack of transparency surrounding subsidy rates, course fees and prices make it difficult for RTOs, employers and students to make informed decisions.</w:t>
      </w:r>
    </w:p>
    <w:p w14:paraId="4D984487" w14:textId="77777777" w:rsidR="00ED5F8E" w:rsidRDefault="00ED5F8E" w:rsidP="005928D1">
      <w:pPr>
        <w:pStyle w:val="ListBullet"/>
      </w:pPr>
      <w:r>
        <w:t>The same lack of transparency makes it difficult for governments to objectively assess the performance of policy and programs. This has knock</w:t>
      </w:r>
      <w:r>
        <w:noBreakHyphen/>
        <w:t xml:space="preserve">on effects to students, training providers and governments’ own abilities to make informed decisions on investment in training. And lack of exposure of processes and outcomes to scrutiny inevitably perpetuates costs and inefficiencies. </w:t>
      </w:r>
    </w:p>
    <w:p w14:paraId="6589C296" w14:textId="77777777" w:rsidR="00ED5F8E" w:rsidRPr="004E3B94" w:rsidRDefault="00ED5F8E" w:rsidP="005928D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ED5F8E" w14:paraId="63D56180" w14:textId="77777777" w:rsidTr="005928D1">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70FAE2A2" w14:textId="72D2BF41" w:rsidR="00ED5F8E" w:rsidRPr="00CE4C64" w:rsidRDefault="00ED5F8E" w:rsidP="005928D1">
            <w:pPr>
              <w:pStyle w:val="FindingTitle"/>
              <w:spacing w:before="120"/>
              <w:rPr>
                <w:noProof/>
              </w:rPr>
            </w:pPr>
            <w:r>
              <w:t>interim Finding 4.</w:t>
            </w:r>
            <w:r>
              <w:rPr>
                <w:noProof/>
              </w:rPr>
              <w:t>4</w:t>
            </w:r>
            <w:r>
              <w:t xml:space="preserve"> — Lack of transparency IN subsidy setting</w:t>
            </w:r>
          </w:p>
        </w:tc>
      </w:tr>
      <w:tr w:rsidR="00ED5F8E" w:rsidRPr="00750BE2" w14:paraId="25C55BFC" w14:textId="77777777" w:rsidTr="005928D1">
        <w:trPr>
          <w:cantSplit/>
        </w:trPr>
        <w:tc>
          <w:tcPr>
            <w:tcW w:w="5000" w:type="pct"/>
            <w:tcBorders>
              <w:top w:val="nil"/>
              <w:left w:val="nil"/>
              <w:bottom w:val="nil"/>
              <w:right w:val="nil"/>
            </w:tcBorders>
            <w:shd w:val="clear" w:color="auto" w:fill="F2F2F2"/>
            <w:tcMar>
              <w:left w:w="170" w:type="dxa"/>
              <w:right w:w="170" w:type="dxa"/>
            </w:tcMar>
          </w:tcPr>
          <w:p w14:paraId="0C0A670F" w14:textId="77777777" w:rsidR="00ED5F8E" w:rsidRDefault="00ED5F8E" w:rsidP="005928D1">
            <w:pPr>
              <w:pStyle w:val="Finding"/>
              <w:keepNext/>
            </w:pPr>
            <w:r w:rsidRPr="007D4802">
              <w:t xml:space="preserve">There is a general lack of transparency </w:t>
            </w:r>
            <w:r>
              <w:t>on</w:t>
            </w:r>
            <w:r w:rsidRPr="007D4802">
              <w:t xml:space="preserve"> subsidy</w:t>
            </w:r>
            <w:r>
              <w:noBreakHyphen/>
            </w:r>
            <w:r w:rsidRPr="007D4802">
              <w:t>setting process</w:t>
            </w:r>
            <w:r>
              <w:t>es and</w:t>
            </w:r>
            <w:r w:rsidRPr="007D4802">
              <w:t xml:space="preserve"> the rationales for </w:t>
            </w:r>
            <w:r>
              <w:t>subsidies</w:t>
            </w:r>
            <w:r w:rsidRPr="007D4802">
              <w:t xml:space="preserve">. </w:t>
            </w:r>
            <w:r>
              <w:t xml:space="preserve">There is also a lack of transparency on course costs faced by students. </w:t>
            </w:r>
          </w:p>
          <w:p w14:paraId="06207216" w14:textId="77777777" w:rsidR="00ED5F8E" w:rsidRDefault="00ED5F8E" w:rsidP="005928D1">
            <w:pPr>
              <w:pStyle w:val="Finding"/>
              <w:keepNext/>
            </w:pPr>
            <w:r>
              <w:t xml:space="preserve">This transparency deficit adversely affects the ability of </w:t>
            </w:r>
            <w:r w:rsidRPr="00DA6FEA">
              <w:t>students</w:t>
            </w:r>
            <w:r>
              <w:t xml:space="preserve"> and</w:t>
            </w:r>
            <w:r w:rsidRPr="00DA6FEA">
              <w:t xml:space="preserve"> training providers to make informed decisions on investment in training</w:t>
            </w:r>
            <w:r>
              <w:t>.</w:t>
            </w:r>
          </w:p>
        </w:tc>
      </w:tr>
      <w:tr w:rsidR="00ED5F8E" w14:paraId="3BB77FC6" w14:textId="77777777" w:rsidTr="005928D1">
        <w:trPr>
          <w:cantSplit/>
        </w:trPr>
        <w:tc>
          <w:tcPr>
            <w:tcW w:w="5000" w:type="pct"/>
            <w:tcBorders>
              <w:top w:val="nil"/>
              <w:left w:val="nil"/>
              <w:bottom w:val="single" w:sz="6" w:space="0" w:color="78A22F"/>
              <w:right w:val="nil"/>
            </w:tcBorders>
            <w:shd w:val="clear" w:color="auto" w:fill="F2F2F2"/>
            <w:tcMar>
              <w:left w:w="170" w:type="dxa"/>
              <w:right w:w="170" w:type="dxa"/>
            </w:tcMar>
          </w:tcPr>
          <w:p w14:paraId="1F66898C" w14:textId="77777777" w:rsidR="00ED5F8E" w:rsidRDefault="00ED5F8E" w:rsidP="005928D1">
            <w:pPr>
              <w:pStyle w:val="Space"/>
              <w:keepLines/>
            </w:pPr>
          </w:p>
        </w:tc>
      </w:tr>
      <w:tr w:rsidR="00ED5F8E" w:rsidRPr="000863A5" w14:paraId="65D7433F" w14:textId="77777777" w:rsidTr="005928D1">
        <w:trPr>
          <w:cantSplit/>
        </w:trPr>
        <w:tc>
          <w:tcPr>
            <w:tcW w:w="5000" w:type="pct"/>
            <w:tcBorders>
              <w:top w:val="single" w:sz="6" w:space="0" w:color="78A22F"/>
              <w:left w:val="nil"/>
              <w:bottom w:val="nil"/>
              <w:right w:val="nil"/>
            </w:tcBorders>
            <w:tcMar>
              <w:left w:w="170" w:type="dxa"/>
              <w:right w:w="170" w:type="dxa"/>
            </w:tcMar>
          </w:tcPr>
          <w:p w14:paraId="09ADA673" w14:textId="77777777" w:rsidR="00ED5F8E" w:rsidRPr="00626D32" w:rsidRDefault="00ED5F8E" w:rsidP="005928D1">
            <w:pPr>
              <w:pStyle w:val="BoxSpaceBelow"/>
              <w:keepLines/>
            </w:pPr>
          </w:p>
        </w:tc>
      </w:tr>
    </w:tbl>
    <w:p w14:paraId="0E3BADF1" w14:textId="77777777" w:rsidR="00ED5F8E" w:rsidRPr="001A242B" w:rsidRDefault="00ED5F8E" w:rsidP="005928D1">
      <w:pPr>
        <w:pStyle w:val="BodyText"/>
      </w:pPr>
    </w:p>
    <w:p w14:paraId="228CB92A" w14:textId="77777777" w:rsidR="00ED5F8E" w:rsidRDefault="00ED5F8E" w:rsidP="00ED5F8E">
      <w:pPr>
        <w:sectPr w:rsidR="00ED5F8E" w:rsidSect="00CC435D">
          <w:headerReference w:type="even" r:id="rId104"/>
          <w:headerReference w:type="default" r:id="rId105"/>
          <w:footerReference w:type="even" r:id="rId106"/>
          <w:footerReference w:type="default" r:id="rId107"/>
          <w:type w:val="evenPage"/>
          <w:pgSz w:w="11907" w:h="16840" w:code="9"/>
          <w:pgMar w:top="1985" w:right="1304" w:bottom="1247" w:left="1814" w:header="1701" w:footer="397" w:gutter="0"/>
          <w:pgNumType w:chapSep="period"/>
          <w:cols w:space="720"/>
          <w:docGrid w:linePitch="326"/>
        </w:sectPr>
      </w:pPr>
    </w:p>
    <w:p w14:paraId="0BA84618" w14:textId="77777777" w:rsidR="00ED5F8E" w:rsidRDefault="00ED5F8E" w:rsidP="005928D1">
      <w:pPr>
        <w:pStyle w:val="Heading1"/>
        <w:spacing w:before="0"/>
      </w:pPr>
      <w:bookmarkStart w:id="75" w:name="_Toc41645037"/>
      <w:r>
        <w:t>5</w:t>
      </w:r>
      <w:r>
        <w:tab/>
        <w:t>Impacts of subsidies</w:t>
      </w:r>
      <w:bookmarkEnd w:id="75"/>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Pr>
      <w:tblGrid>
        <w:gridCol w:w="8789"/>
      </w:tblGrid>
      <w:tr w:rsidR="00ED5F8E" w:rsidRPr="00C82DA3" w14:paraId="79BE4EB1" w14:textId="77777777" w:rsidTr="005928D1">
        <w:trPr>
          <w:tblHeader/>
        </w:trPr>
        <w:tc>
          <w:tcPr>
            <w:tcW w:w="5000" w:type="pct"/>
            <w:tcBorders>
              <w:top w:val="single" w:sz="6" w:space="0" w:color="78A22F"/>
              <w:left w:val="nil"/>
              <w:bottom w:val="nil"/>
              <w:right w:val="nil"/>
            </w:tcBorders>
            <w:shd w:val="clear" w:color="auto" w:fill="F2F2F2"/>
          </w:tcPr>
          <w:p w14:paraId="5195C548" w14:textId="77777777" w:rsidR="00ED5F8E" w:rsidRPr="00C82DA3" w:rsidRDefault="00ED5F8E" w:rsidP="005928D1">
            <w:pPr>
              <w:pStyle w:val="BoxTitle"/>
            </w:pPr>
            <w:r w:rsidRPr="00C82DA3">
              <w:t xml:space="preserve">Key points </w:t>
            </w:r>
          </w:p>
        </w:tc>
      </w:tr>
      <w:tr w:rsidR="00ED5F8E" w:rsidRPr="00DC13B7" w14:paraId="6894E59A" w14:textId="77777777" w:rsidTr="005928D1">
        <w:tc>
          <w:tcPr>
            <w:tcW w:w="5000" w:type="pct"/>
            <w:tcBorders>
              <w:top w:val="nil"/>
              <w:left w:val="nil"/>
              <w:bottom w:val="nil"/>
              <w:right w:val="nil"/>
            </w:tcBorders>
            <w:shd w:val="clear" w:color="auto" w:fill="F2F2F2"/>
          </w:tcPr>
          <w:p w14:paraId="14DDDFF4" w14:textId="77777777" w:rsidR="00ED5F8E" w:rsidRDefault="00ED5F8E" w:rsidP="005928D1">
            <w:pPr>
              <w:pStyle w:val="BoxListBullet"/>
              <w:spacing w:line="250" w:lineRule="atLeast"/>
            </w:pPr>
            <w:r w:rsidRPr="00ED0FBC">
              <w:t>Broad entitlement schemes</w:t>
            </w:r>
            <w:r>
              <w:t xml:space="preserve"> —</w:t>
            </w:r>
            <w:r w:rsidRPr="00ED0FBC">
              <w:t xml:space="preserve"> such as the original Victorian Training Guarantee and South Australia’s Skills for All program</w:t>
            </w:r>
            <w:r>
              <w:t xml:space="preserve"> —</w:t>
            </w:r>
            <w:r w:rsidRPr="00ED0FBC">
              <w:t xml:space="preserve"> </w:t>
            </w:r>
            <w:r>
              <w:t xml:space="preserve">did not cap student places and allowed </w:t>
            </w:r>
            <w:r w:rsidRPr="00ED0FBC">
              <w:t>student</w:t>
            </w:r>
            <w:r>
              <w:t>s</w:t>
            </w:r>
            <w:r w:rsidRPr="00ED0FBC">
              <w:t xml:space="preserve"> </w:t>
            </w:r>
            <w:r>
              <w:t xml:space="preserve">to choose from a </w:t>
            </w:r>
            <w:r w:rsidRPr="00ED0FBC">
              <w:t xml:space="preserve">wide range of </w:t>
            </w:r>
            <w:r>
              <w:t xml:space="preserve">subsidised </w:t>
            </w:r>
            <w:r w:rsidRPr="00ED0FBC">
              <w:t>courses.</w:t>
            </w:r>
            <w:r>
              <w:t xml:space="preserve"> </w:t>
            </w:r>
          </w:p>
          <w:p w14:paraId="1EE54CAA" w14:textId="77777777" w:rsidR="00ED5F8E" w:rsidRDefault="00ED5F8E" w:rsidP="005928D1">
            <w:pPr>
              <w:pStyle w:val="BoxListBullet2"/>
            </w:pPr>
            <w:r>
              <w:t xml:space="preserve">These schemes produced sharp increases in enrolments. </w:t>
            </w:r>
          </w:p>
          <w:p w14:paraId="5DBAD200" w14:textId="77777777" w:rsidR="00ED5F8E" w:rsidRDefault="00ED5F8E" w:rsidP="005928D1">
            <w:pPr>
              <w:pStyle w:val="BoxListBullet"/>
              <w:spacing w:line="250" w:lineRule="atLeast"/>
            </w:pPr>
            <w:r>
              <w:t>Other schemes that capped student places and/or limited student choices to courses on skills/priority lists had much smaller impacts on enrolments.</w:t>
            </w:r>
          </w:p>
          <w:p w14:paraId="63172556" w14:textId="77777777" w:rsidR="00ED5F8E" w:rsidRDefault="00ED5F8E" w:rsidP="005928D1">
            <w:pPr>
              <w:pStyle w:val="BoxListBullet"/>
              <w:spacing w:line="250" w:lineRule="atLeast"/>
            </w:pPr>
            <w:r w:rsidRPr="0039201A">
              <w:t xml:space="preserve">There is little </w:t>
            </w:r>
            <w:r>
              <w:t>evidence</w:t>
            </w:r>
            <w:r w:rsidRPr="0039201A">
              <w:t xml:space="preserve"> that employer incentives for trade apprenticeships have been effective in </w:t>
            </w:r>
            <w:r>
              <w:t>increasing commencements.</w:t>
            </w:r>
          </w:p>
          <w:p w14:paraId="0A003E32" w14:textId="77777777" w:rsidR="00ED5F8E" w:rsidRDefault="00ED5F8E" w:rsidP="00ED5F8E">
            <w:pPr>
              <w:pStyle w:val="BoxListBullet2"/>
              <w:ind w:left="567" w:hanging="283"/>
            </w:pPr>
            <w:r>
              <w:t>This is likely to reflect that these incentives typically comprise less than 2 per cent of the total costs of taking on a trade apprentice.</w:t>
            </w:r>
          </w:p>
          <w:p w14:paraId="465EB17F" w14:textId="5EC25E59" w:rsidR="00ED5F8E" w:rsidRPr="004A32A6" w:rsidRDefault="00ED5F8E" w:rsidP="005928D1">
            <w:pPr>
              <w:pStyle w:val="BoxListBullet"/>
              <w:spacing w:line="250" w:lineRule="atLeast"/>
              <w:rPr>
                <w:rFonts w:eastAsiaTheme="minorHAnsi"/>
              </w:rPr>
            </w:pPr>
            <w:r>
              <w:t xml:space="preserve">In contrast, financial incentives initially increased trainee numbers, </w:t>
            </w:r>
            <w:r w:rsidR="003E22CE">
              <w:t>al</w:t>
            </w:r>
            <w:r>
              <w:t>though this partly reflected rorting rather than genuine training. As programs were tightened to prevent misconduct, trainee numbers fell sharply.</w:t>
            </w:r>
          </w:p>
          <w:p w14:paraId="39CC2ADB" w14:textId="77777777" w:rsidR="00ED5F8E" w:rsidRPr="00DC13B7" w:rsidRDefault="00ED5F8E" w:rsidP="005928D1">
            <w:pPr>
              <w:pStyle w:val="BoxListBullet"/>
              <w:spacing w:line="250" w:lineRule="atLeast"/>
              <w:rPr>
                <w:rFonts w:eastAsiaTheme="minorHAnsi"/>
              </w:rPr>
            </w:pPr>
            <w:r>
              <w:rPr>
                <w:rFonts w:eastAsiaTheme="minorHAnsi"/>
              </w:rPr>
              <w:t>Complementary policies providing support and guidance to students helps to match students to courses that suit their capabilities and increases the likelihood of completing training.</w:t>
            </w:r>
          </w:p>
        </w:tc>
      </w:tr>
      <w:tr w:rsidR="00ED5F8E" w:rsidRPr="001B26B6" w14:paraId="36863B55" w14:textId="77777777" w:rsidTr="005928D1">
        <w:tc>
          <w:tcPr>
            <w:tcW w:w="5000" w:type="pct"/>
            <w:tcBorders>
              <w:top w:val="nil"/>
              <w:left w:val="nil"/>
              <w:bottom w:val="single" w:sz="6" w:space="0" w:color="78A22F"/>
              <w:right w:val="nil"/>
            </w:tcBorders>
            <w:shd w:val="clear" w:color="auto" w:fill="F2F2F2"/>
          </w:tcPr>
          <w:p w14:paraId="3339412D" w14:textId="77777777" w:rsidR="00ED5F8E" w:rsidRPr="001B26B6" w:rsidRDefault="00ED5F8E" w:rsidP="005928D1">
            <w:pPr>
              <w:pStyle w:val="Box"/>
              <w:spacing w:before="0" w:line="120" w:lineRule="exact"/>
              <w:rPr>
                <w:highlight w:val="yellow"/>
              </w:rPr>
            </w:pPr>
          </w:p>
        </w:tc>
      </w:tr>
      <w:tr w:rsidR="00ED5F8E" w:rsidRPr="001B26B6" w14:paraId="2BD6AA99" w14:textId="77777777" w:rsidTr="005928D1">
        <w:tc>
          <w:tcPr>
            <w:tcW w:w="5000" w:type="pct"/>
            <w:tcBorders>
              <w:top w:val="single" w:sz="6" w:space="0" w:color="78A22F"/>
              <w:left w:val="nil"/>
              <w:bottom w:val="nil"/>
              <w:right w:val="nil"/>
            </w:tcBorders>
          </w:tcPr>
          <w:p w14:paraId="569EF981" w14:textId="560F38A6" w:rsidR="00ED5F8E" w:rsidRPr="001B26B6" w:rsidRDefault="00ED5F8E" w:rsidP="005928D1">
            <w:pPr>
              <w:pStyle w:val="BoxSpaceBelow"/>
              <w:rPr>
                <w:highlight w:val="yellow"/>
              </w:rPr>
            </w:pPr>
          </w:p>
        </w:tc>
      </w:tr>
    </w:tbl>
    <w:p w14:paraId="655B762A" w14:textId="7FA051FD" w:rsidR="00ED5F8E" w:rsidRPr="00800D7F" w:rsidRDefault="00ED5F8E" w:rsidP="005928D1">
      <w:pPr>
        <w:pStyle w:val="BodyText"/>
        <w:rPr>
          <w:rFonts w:eastAsiaTheme="minorHAnsi"/>
        </w:rPr>
      </w:pPr>
      <w:r>
        <w:t xml:space="preserve">While there are strong rationales for government investment in training (chapter 3), a key question is whether policies are inducing additional training in the </w:t>
      </w:r>
      <w:r w:rsidR="00EC0A36">
        <w:t>courses</w:t>
      </w:r>
      <w:r>
        <w:t xml:space="preserve"> identified as priorities. This chapter concentrates on the two principal investments by governments in skill formation — the $2.8 billion of course subsidies managed by State and Territory governments (section 5.1) and the $500 million of the Australian Government’s employer incentive payments for training apprentices and trainees (section 5.2). The chapter also considers the effectiveness of student supports, which are intended to lift completion rates by matching</w:t>
      </w:r>
      <w:r>
        <w:rPr>
          <w:rFonts w:eastAsiaTheme="minorHAnsi"/>
        </w:rPr>
        <w:t xml:space="preserve"> students to courses (section 5.3). These support services complement financial investments and may sometimes be substitutes for them.</w:t>
      </w:r>
    </w:p>
    <w:p w14:paraId="00D10726" w14:textId="6B04D6B2" w:rsidR="00ED5F8E" w:rsidRDefault="00ED5F8E" w:rsidP="005928D1">
      <w:pPr>
        <w:pStyle w:val="Heading2"/>
      </w:pPr>
      <w:bookmarkStart w:id="76" w:name="_Toc41645038"/>
      <w:r>
        <w:t>5.</w:t>
      </w:r>
      <w:r>
        <w:rPr>
          <w:noProof/>
        </w:rPr>
        <w:t>1</w:t>
      </w:r>
      <w:r>
        <w:tab/>
        <w:t>The impacts of course subsidies</w:t>
      </w:r>
      <w:bookmarkEnd w:id="76"/>
    </w:p>
    <w:p w14:paraId="6E0BE0C5" w14:textId="60905401" w:rsidR="00ED5F8E" w:rsidRDefault="00ED5F8E" w:rsidP="005928D1">
      <w:pPr>
        <w:pStyle w:val="BodyText"/>
      </w:pPr>
      <w:r>
        <w:t>While q</w:t>
      </w:r>
      <w:r w:rsidRPr="0078177A">
        <w:t>ualitative evidence indicate</w:t>
      </w:r>
      <w:r>
        <w:t>s</w:t>
      </w:r>
      <w:r w:rsidRPr="0078177A">
        <w:t xml:space="preserve"> that </w:t>
      </w:r>
      <w:r>
        <w:t>students’ decision</w:t>
      </w:r>
      <w:r>
        <w:noBreakHyphen/>
        <w:t>making</w:t>
      </w:r>
      <w:r w:rsidRPr="00F43B72">
        <w:t xml:space="preserve"> </w:t>
      </w:r>
      <w:r>
        <w:t>is swayed by many factors other than price (</w:t>
      </w:r>
      <w:r w:rsidRPr="0078177A">
        <w:t>like training location, advice from trusted parties, timetables, and the quality of providers</w:t>
      </w:r>
      <w:r>
        <w:t xml:space="preserve">), price is still an important factor </w:t>
      </w:r>
      <w:r w:rsidRPr="00532261">
        <w:rPr>
          <w:szCs w:val="24"/>
        </w:rPr>
        <w:t>(Brown 2017; Guthrie et al. 2014, p. 50)</w:t>
      </w:r>
      <w:r w:rsidRPr="0078177A">
        <w:t xml:space="preserve">. </w:t>
      </w:r>
      <w:r>
        <w:t>However,</w:t>
      </w:r>
      <w:r w:rsidRPr="0078177A">
        <w:t xml:space="preserve"> </w:t>
      </w:r>
      <w:r>
        <w:t>the</w:t>
      </w:r>
      <w:r w:rsidRPr="0078177A">
        <w:t xml:space="preserve"> evidence </w:t>
      </w:r>
      <w:r>
        <w:t>does not reveal the degree students respond to the changes in relative fees produced by subsidies. The response to subsidies depends on their magnitude, the courses and qualifications involved, the types of students eligible for them and any constraints on their take</w:t>
      </w:r>
      <w:r>
        <w:noBreakHyphen/>
        <w:t xml:space="preserve">up. </w:t>
      </w:r>
    </w:p>
    <w:p w14:paraId="58BAC699" w14:textId="77777777" w:rsidR="00ED5F8E" w:rsidRDefault="00ED5F8E" w:rsidP="005928D1">
      <w:pPr>
        <w:pStyle w:val="Heading3"/>
      </w:pPr>
      <w:r>
        <w:t>More accessible subsidies increase enrolments …</w:t>
      </w:r>
    </w:p>
    <w:p w14:paraId="1061C9A8" w14:textId="77777777" w:rsidR="00ED5F8E" w:rsidRPr="004F63F2" w:rsidRDefault="00ED5F8E" w:rsidP="005928D1">
      <w:pPr>
        <w:pStyle w:val="BodyText"/>
      </w:pPr>
      <w:r w:rsidRPr="003958B2">
        <w:t>The substantial increase in access to subsidies in the initial entitlement schemes associated with the NASWD</w:t>
      </w:r>
      <w:r>
        <w:t xml:space="preserve"> (</w:t>
      </w:r>
      <w:r w:rsidRPr="00ED0FBC">
        <w:t>the original Victorian Training Guarantee and South Australia’s Skills for All program</w:t>
      </w:r>
      <w:r>
        <w:t xml:space="preserve">) </w:t>
      </w:r>
      <w:r w:rsidRPr="003958B2">
        <w:t>had very large effects on enrolments in the government</w:t>
      </w:r>
      <w:r w:rsidRPr="003958B2">
        <w:noBreakHyphen/>
        <w:t xml:space="preserve">funded VET system. </w:t>
      </w:r>
      <w:r>
        <w:t>Training in Victoria and South Australia surged after the introduction of demand</w:t>
      </w:r>
      <w:r>
        <w:noBreakHyphen/>
        <w:t>led VET systems, which had</w:t>
      </w:r>
      <w:r w:rsidRPr="008A2430">
        <w:rPr>
          <w:szCs w:val="24"/>
        </w:rPr>
        <w:t xml:space="preserve"> </w:t>
      </w:r>
      <w:r>
        <w:rPr>
          <w:szCs w:val="24"/>
        </w:rPr>
        <w:t>few</w:t>
      </w:r>
      <w:r w:rsidRPr="008A2430">
        <w:rPr>
          <w:szCs w:val="24"/>
        </w:rPr>
        <w:t xml:space="preserve"> restrictions on course selection or caps on the number of training places</w:t>
      </w:r>
      <w:r>
        <w:rPr>
          <w:szCs w:val="24"/>
        </w:rPr>
        <w:t xml:space="preserve"> (figure 5.1)</w:t>
      </w:r>
      <w:r w:rsidRPr="008A2430">
        <w:rPr>
          <w:szCs w:val="24"/>
        </w:rPr>
        <w:t xml:space="preserve">. </w:t>
      </w:r>
      <w:r>
        <w:rPr>
          <w:szCs w:val="24"/>
        </w:rPr>
        <w:t>This growth reflected the magnitude of the fee reductions for students who could now access previously capped government</w:t>
      </w:r>
      <w:r>
        <w:rPr>
          <w:szCs w:val="24"/>
        </w:rPr>
        <w:noBreakHyphen/>
        <w:t xml:space="preserve">funded schemes. </w:t>
      </w:r>
      <w:r>
        <w:t>Previously, students outside the capped and subsidised VET system were only able to acquire the qualification at full cost in the fee</w:t>
      </w:r>
      <w:r>
        <w:noBreakHyphen/>
        <w:t>for</w:t>
      </w:r>
      <w:r>
        <w:noBreakHyphen/>
        <w:t>service market. For many students, full fee courses would have been unaffordable. To give an example, the fees for a Diploma of Business Administration in the subsidised market was $865</w:t>
      </w:r>
      <w:r w:rsidRPr="000C57FF">
        <w:t xml:space="preserve"> </w:t>
      </w:r>
      <w:r>
        <w:t>in 2009 while it was about $8700 in the unsubsidised fee</w:t>
      </w:r>
      <w:r>
        <w:noBreakHyphen/>
        <w:t>for</w:t>
      </w:r>
      <w:r>
        <w:noBreakHyphen/>
        <w:t>service market.</w:t>
      </w:r>
      <w:r w:rsidRPr="00236946">
        <w:rPr>
          <w:rStyle w:val="FootnoteReference"/>
        </w:rPr>
        <w:footnoteReference w:id="32"/>
      </w:r>
      <w:r>
        <w:t xml:space="preserve"> </w:t>
      </w:r>
    </w:p>
    <w:p w14:paraId="1281DEFE" w14:textId="20FD15E4" w:rsidR="00ED5F8E" w:rsidRDefault="00ED5F8E" w:rsidP="005928D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ED5F8E" w14:paraId="513B057F" w14:textId="77777777" w:rsidTr="005928D1">
        <w:trPr>
          <w:tblHeader/>
        </w:trPr>
        <w:tc>
          <w:tcPr>
            <w:tcW w:w="5000" w:type="pct"/>
            <w:tcBorders>
              <w:top w:val="single" w:sz="6" w:space="0" w:color="78A22F"/>
              <w:left w:val="nil"/>
              <w:bottom w:val="nil"/>
              <w:right w:val="nil"/>
            </w:tcBorders>
            <w:shd w:val="clear" w:color="auto" w:fill="auto"/>
          </w:tcPr>
          <w:p w14:paraId="1B546927" w14:textId="731146A5" w:rsidR="00ED5F8E" w:rsidRDefault="00ED5F8E" w:rsidP="005928D1">
            <w:pPr>
              <w:pStyle w:val="FigureTitle"/>
            </w:pPr>
            <w:r w:rsidRPr="00784A05">
              <w:rPr>
                <w:b w:val="0"/>
              </w:rPr>
              <w:t xml:space="preserve">Figure </w:t>
            </w:r>
            <w:r>
              <w:rPr>
                <w:b w:val="0"/>
              </w:rPr>
              <w:t>5.</w:t>
            </w:r>
            <w:r>
              <w:rPr>
                <w:b w:val="0"/>
                <w:noProof/>
              </w:rPr>
              <w:t>1</w:t>
            </w:r>
            <w:r>
              <w:tab/>
              <w:t>Entitlement schemes boosted enrolments</w:t>
            </w:r>
          </w:p>
          <w:p w14:paraId="1052BD76" w14:textId="77777777" w:rsidR="00ED5F8E" w:rsidRPr="00176D3F" w:rsidRDefault="00ED5F8E" w:rsidP="005928D1">
            <w:pPr>
              <w:pStyle w:val="Subtitle"/>
            </w:pPr>
            <w:r>
              <w:t>The Victorian Training Guarantee and South Australia’s Skills for All</w:t>
            </w:r>
            <w:r w:rsidRPr="00D3262E">
              <w:rPr>
                <w:rStyle w:val="NoteLabel"/>
                <w:position w:val="8"/>
              </w:rPr>
              <w:t>a</w:t>
            </w:r>
          </w:p>
        </w:tc>
      </w:tr>
      <w:tr w:rsidR="00ED5F8E" w14:paraId="05175AC4" w14:textId="77777777" w:rsidTr="005928D1">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ED5F8E" w:rsidRPr="00B1465D" w14:paraId="49C4297F" w14:textId="77777777" w:rsidTr="005928D1">
              <w:trPr>
                <w:tblHeader/>
                <w:jc w:val="center"/>
              </w:trPr>
              <w:tc>
                <w:tcPr>
                  <w:tcW w:w="5000" w:type="pct"/>
                  <w:tcBorders>
                    <w:top w:val="nil"/>
                    <w:bottom w:val="nil"/>
                  </w:tcBorders>
                </w:tcPr>
                <w:p w14:paraId="604ECABA" w14:textId="511C55DB" w:rsidR="00ED5F8E" w:rsidRPr="00B1465D" w:rsidRDefault="003217D2" w:rsidP="005928D1">
                  <w:pPr>
                    <w:pStyle w:val="Figure"/>
                    <w:spacing w:before="60" w:after="60"/>
                    <w:rPr>
                      <w:rFonts w:ascii="Arial" w:hAnsi="Arial" w:cs="Arial"/>
                      <w:sz w:val="18"/>
                      <w:szCs w:val="18"/>
                    </w:rPr>
                  </w:pPr>
                  <w:r w:rsidRPr="003217D2">
                    <w:rPr>
                      <w:rFonts w:ascii="Arial" w:hAnsi="Arial" w:cs="Arial"/>
                      <w:noProof/>
                      <w:sz w:val="18"/>
                      <w:szCs w:val="18"/>
                    </w:rPr>
                    <w:drawing>
                      <wp:inline distT="0" distB="0" distL="0" distR="0" wp14:anchorId="51A24C8E" wp14:editId="30626AA1">
                        <wp:extent cx="5364000" cy="3159746"/>
                        <wp:effectExtent l="0" t="0" r="8255" b="3175"/>
                        <wp:docPr id="107" name="Picture 107" descr="Figure 5.1 - Training in Victoria and South Australia surged after the introduction of demand led VET systems between 2008 and 2013. In Victoria the change in enrolments was 66 percentage points for 25 54 year olds and 38 percentage points for 15 19 year olds. In South Australia the change in enrolments was 60 percentage poi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5364000" cy="3159746"/>
                                </a:xfrm>
                                <a:prstGeom prst="rect">
                                  <a:avLst/>
                                </a:prstGeom>
                                <a:noFill/>
                                <a:ln>
                                  <a:noFill/>
                                </a:ln>
                              </pic:spPr>
                            </pic:pic>
                          </a:graphicData>
                        </a:graphic>
                      </wp:inline>
                    </w:drawing>
                  </w:r>
                </w:p>
              </w:tc>
            </w:tr>
          </w:tbl>
          <w:p w14:paraId="0578C482" w14:textId="77777777" w:rsidR="00ED5F8E" w:rsidRDefault="00ED5F8E" w:rsidP="005928D1">
            <w:pPr>
              <w:pStyle w:val="Figure"/>
            </w:pPr>
          </w:p>
        </w:tc>
      </w:tr>
      <w:tr w:rsidR="00ED5F8E" w:rsidRPr="00176D3F" w14:paraId="183417CB" w14:textId="77777777" w:rsidTr="005928D1">
        <w:tc>
          <w:tcPr>
            <w:tcW w:w="5000" w:type="pct"/>
            <w:tcBorders>
              <w:top w:val="nil"/>
              <w:left w:val="nil"/>
              <w:bottom w:val="nil"/>
              <w:right w:val="nil"/>
            </w:tcBorders>
            <w:shd w:val="clear" w:color="auto" w:fill="auto"/>
          </w:tcPr>
          <w:p w14:paraId="6C01B2C5" w14:textId="77777777" w:rsidR="00ED5F8E" w:rsidRPr="00176D3F" w:rsidRDefault="00ED5F8E" w:rsidP="005928D1">
            <w:pPr>
              <w:pStyle w:val="Note"/>
            </w:pPr>
            <w:r>
              <w:rPr>
                <w:rStyle w:val="NoteLabel"/>
              </w:rPr>
              <w:t>a</w:t>
            </w:r>
            <w:r>
              <w:t xml:space="preserve"> The relevant period is from 2008 to 2011</w:t>
            </w:r>
            <w:r>
              <w:noBreakHyphen/>
              <w:t>12 for Victoria and for 2012 to 2013 for South Australia.</w:t>
            </w:r>
          </w:p>
        </w:tc>
      </w:tr>
      <w:tr w:rsidR="00ED5F8E" w:rsidRPr="00176D3F" w14:paraId="030C026A" w14:textId="77777777" w:rsidTr="005928D1">
        <w:tc>
          <w:tcPr>
            <w:tcW w:w="5000" w:type="pct"/>
            <w:tcBorders>
              <w:top w:val="nil"/>
              <w:left w:val="nil"/>
              <w:bottom w:val="nil"/>
              <w:right w:val="nil"/>
            </w:tcBorders>
            <w:shd w:val="clear" w:color="auto" w:fill="auto"/>
          </w:tcPr>
          <w:p w14:paraId="218193B3" w14:textId="45D79805" w:rsidR="00ED5F8E" w:rsidRPr="00176D3F" w:rsidRDefault="00ED5F8E" w:rsidP="00E85FF0">
            <w:pPr>
              <w:pStyle w:val="Source"/>
            </w:pPr>
            <w:r>
              <w:rPr>
                <w:i/>
              </w:rPr>
              <w:t>S</w:t>
            </w:r>
            <w:r w:rsidRPr="00784A05">
              <w:rPr>
                <w:i/>
              </w:rPr>
              <w:t>ource</w:t>
            </w:r>
            <w:r>
              <w:rPr>
                <w:i/>
              </w:rPr>
              <w:t>s</w:t>
            </w:r>
            <w:r w:rsidRPr="00176D3F">
              <w:t xml:space="preserve">: </w:t>
            </w:r>
            <w:r>
              <w:t xml:space="preserve">Based on studies of the early Victorian Scheme, the Victorian Training Guarantee </w:t>
            </w:r>
            <w:r w:rsidRPr="00C62161">
              <w:rPr>
                <w:rFonts w:cs="Arial"/>
                <w:szCs w:val="24"/>
              </w:rPr>
              <w:t>(McVicar and Polidano 2015, p. 9; Polidano, van de Ven and Voitchovsky 2017b, p. 23)</w:t>
            </w:r>
            <w:r>
              <w:rPr>
                <w:szCs w:val="24"/>
              </w:rPr>
              <w:t xml:space="preserve"> and South Australia’s </w:t>
            </w:r>
            <w:r w:rsidRPr="004647EC">
              <w:rPr>
                <w:szCs w:val="24"/>
              </w:rPr>
              <w:t>Skills for All</w:t>
            </w:r>
            <w:r>
              <w:rPr>
                <w:szCs w:val="24"/>
              </w:rPr>
              <w:t xml:space="preserve"> </w:t>
            </w:r>
            <w:r w:rsidR="00E85FF0" w:rsidRPr="00E85FF0">
              <w:rPr>
                <w:rFonts w:cs="Arial"/>
                <w:szCs w:val="24"/>
              </w:rPr>
              <w:t>(ACIL Allen Consulting 2015a, p. 1)</w:t>
            </w:r>
            <w:r>
              <w:rPr>
                <w:szCs w:val="24"/>
              </w:rPr>
              <w:t>.</w:t>
            </w:r>
          </w:p>
        </w:tc>
      </w:tr>
      <w:tr w:rsidR="00ED5F8E" w14:paraId="6F86ABA7" w14:textId="77777777" w:rsidTr="005928D1">
        <w:tc>
          <w:tcPr>
            <w:tcW w:w="5000" w:type="pct"/>
            <w:tcBorders>
              <w:top w:val="nil"/>
              <w:left w:val="nil"/>
              <w:bottom w:val="single" w:sz="6" w:space="0" w:color="78A22F"/>
              <w:right w:val="nil"/>
            </w:tcBorders>
            <w:shd w:val="clear" w:color="auto" w:fill="auto"/>
          </w:tcPr>
          <w:p w14:paraId="7EC53B73" w14:textId="77777777" w:rsidR="00ED5F8E" w:rsidRDefault="00ED5F8E" w:rsidP="005928D1">
            <w:pPr>
              <w:pStyle w:val="Figurespace"/>
            </w:pPr>
          </w:p>
        </w:tc>
      </w:tr>
      <w:tr w:rsidR="00ED5F8E" w:rsidRPr="000863A5" w14:paraId="2F002C35" w14:textId="77777777" w:rsidTr="005928D1">
        <w:tc>
          <w:tcPr>
            <w:tcW w:w="5000" w:type="pct"/>
            <w:tcBorders>
              <w:top w:val="single" w:sz="6" w:space="0" w:color="78A22F"/>
              <w:left w:val="nil"/>
              <w:bottom w:val="nil"/>
              <w:right w:val="nil"/>
            </w:tcBorders>
          </w:tcPr>
          <w:p w14:paraId="1C7426C6" w14:textId="283DA0A6" w:rsidR="00ED5F8E" w:rsidRPr="00626D32" w:rsidRDefault="00ED5F8E" w:rsidP="005928D1">
            <w:pPr>
              <w:pStyle w:val="BoxSpaceBelow"/>
            </w:pPr>
          </w:p>
        </w:tc>
      </w:tr>
    </w:tbl>
    <w:p w14:paraId="29F1D7E1" w14:textId="77777777" w:rsidR="00033DCC" w:rsidRDefault="00033DCC">
      <w:pPr>
        <w:rPr>
          <w:szCs w:val="20"/>
        </w:rPr>
      </w:pPr>
      <w:r>
        <w:br w:type="page"/>
      </w:r>
    </w:p>
    <w:p w14:paraId="34ACC286" w14:textId="57992A1F" w:rsidR="00ED5F8E" w:rsidRDefault="00ED5F8E" w:rsidP="005928D1">
      <w:pPr>
        <w:pStyle w:val="BodyText"/>
        <w:rPr>
          <w:szCs w:val="24"/>
        </w:rPr>
      </w:pPr>
      <w:r>
        <w:t>The responsiveness of enrolments to reduced student fees under the entitlement schemes may partly reflect the inability of students to access VET FEE</w:t>
      </w:r>
      <w:r>
        <w:noBreakHyphen/>
        <w:t>HELP loans in the full cost fee</w:t>
      </w:r>
      <w:r>
        <w:noBreakHyphen/>
        <w:t>for</w:t>
      </w:r>
      <w:r>
        <w:noBreakHyphen/>
        <w:t>service market for Certificate I</w:t>
      </w:r>
      <w:r>
        <w:noBreakHyphen/>
        <w:t>IV qualifications.</w:t>
      </w:r>
      <w:r w:rsidRPr="00236946">
        <w:rPr>
          <w:rStyle w:val="FootnoteReference"/>
        </w:rPr>
        <w:footnoteReference w:id="33"/>
      </w:r>
    </w:p>
    <w:p w14:paraId="62AF5D47" w14:textId="29F26EDD" w:rsidR="00ED5F8E" w:rsidRDefault="00ED5F8E" w:rsidP="005928D1">
      <w:pPr>
        <w:pStyle w:val="BodyText"/>
        <w:rPr>
          <w:szCs w:val="24"/>
        </w:rPr>
      </w:pPr>
      <w:r>
        <w:rPr>
          <w:szCs w:val="24"/>
        </w:rPr>
        <w:t>Responsiveness to the large increase in access to subsidies also varied by student type, an important issue when designing student concessions in subsidy schemes. Victorian students aged 25–29</w:t>
      </w:r>
      <w:r>
        <w:t> years</w:t>
      </w:r>
      <w:r>
        <w:rPr>
          <w:szCs w:val="24"/>
        </w:rPr>
        <w:t xml:space="preserve">, unemployed and older people were most responsive to the policy change, </w:t>
      </w:r>
      <w:r w:rsidR="003E22CE">
        <w:rPr>
          <w:szCs w:val="24"/>
        </w:rPr>
        <w:t>al</w:t>
      </w:r>
      <w:r>
        <w:rPr>
          <w:szCs w:val="24"/>
        </w:rPr>
        <w:t xml:space="preserve">though large impacts also occurred for people with a disability and those in rural areas (figure 5.2). Responsiveness was low for people of an </w:t>
      </w:r>
      <w:r w:rsidR="005104F3">
        <w:rPr>
          <w:szCs w:val="24"/>
        </w:rPr>
        <w:t>Aboriginal</w:t>
      </w:r>
      <w:r>
        <w:rPr>
          <w:szCs w:val="24"/>
        </w:rPr>
        <w:t xml:space="preserve"> and Torres Strait Islander background (not shown), but this may reflect that they already had highly subsidised and uncapped access to VET before the entitlement. </w:t>
      </w:r>
    </w:p>
    <w:p w14:paraId="7C9A5B62" w14:textId="56064010" w:rsidR="00ED5F8E" w:rsidRPr="00033DCC" w:rsidRDefault="00ED5F8E" w:rsidP="005928D1">
      <w:pPr>
        <w:pStyle w:val="BodyText"/>
        <w:rPr>
          <w:spacing w:val="-2"/>
        </w:rPr>
      </w:pPr>
      <w:r w:rsidRPr="00033DCC">
        <w:rPr>
          <w:spacing w:val="-2"/>
          <w:szCs w:val="24"/>
        </w:rPr>
        <w:t>T</w:t>
      </w:r>
      <w:r w:rsidRPr="00033DCC">
        <w:rPr>
          <w:spacing w:val="-2"/>
        </w:rPr>
        <w:t>he intent of course subsidies is not just to increase enrolments but to increase enrolments in courses deemed to be economically</w:t>
      </w:r>
      <w:r w:rsidRPr="00033DCC">
        <w:rPr>
          <w:spacing w:val="-2"/>
        </w:rPr>
        <w:noBreakHyphen/>
        <w:t xml:space="preserve">valuable, so a key question is the value of training elicited by subsidies. In South Australia’s Skills for All program, there was concern that the funded activity did not always coincide with areas of industry need, leading to oversupply or undersupply </w:t>
      </w:r>
      <w:r w:rsidR="00E85FF0" w:rsidRPr="00033DCC">
        <w:rPr>
          <w:spacing w:val="-2"/>
          <w:szCs w:val="24"/>
        </w:rPr>
        <w:t>(ACIL Allen Consulting 2015a, p. 3)</w:t>
      </w:r>
      <w:r w:rsidRPr="00033DCC">
        <w:rPr>
          <w:spacing w:val="-2"/>
        </w:rPr>
        <w:t xml:space="preserve">. In the Victorian case, </w:t>
      </w:r>
      <w:r w:rsidRPr="00033DCC">
        <w:rPr>
          <w:i/>
          <w:iCs/>
          <w:spacing w:val="-2"/>
        </w:rPr>
        <w:t>some</w:t>
      </w:r>
      <w:r w:rsidRPr="00033DCC">
        <w:rPr>
          <w:spacing w:val="-2"/>
        </w:rPr>
        <w:t xml:space="preserve"> younger students chose courses of personal interest with little labour market value </w:t>
      </w:r>
      <w:r w:rsidRPr="00033DCC">
        <w:rPr>
          <w:spacing w:val="-2"/>
          <w:szCs w:val="24"/>
        </w:rPr>
        <w:t>(Polidano, van de Ven and Voitchovsky 2017a, pp. 36–37)</w:t>
      </w:r>
      <w:r w:rsidRPr="00033DCC">
        <w:rPr>
          <w:spacing w:val="-2"/>
        </w:rPr>
        <w:t>. However, the general experience of Victoria’s demand</w:t>
      </w:r>
      <w:r w:rsidRPr="00033DCC">
        <w:rPr>
          <w:spacing w:val="-2"/>
        </w:rPr>
        <w:noBreakHyphen/>
        <w:t>driven system was that, when students had broad freedom to choose, they generally chose wisely.</w:t>
      </w:r>
      <w:r w:rsidRPr="00033DCC">
        <w:rPr>
          <w:rStyle w:val="FootnoteReference"/>
          <w:spacing w:val="-2"/>
        </w:rPr>
        <w:footnoteReference w:id="34"/>
      </w:r>
      <w:r w:rsidRPr="00033DCC">
        <w:rPr>
          <w:spacing w:val="-2"/>
        </w:rPr>
        <w:t xml:space="preserve"> </w:t>
      </w:r>
    </w:p>
    <w:p w14:paraId="48B0C2B3" w14:textId="77777777" w:rsidR="00ED5F8E" w:rsidRDefault="00ED5F8E" w:rsidP="005928D1">
      <w:pPr>
        <w:pStyle w:val="BodyText"/>
      </w:pPr>
      <w:r>
        <w:t>While entitlement schemes increased enrolments in government</w:t>
      </w:r>
      <w:r>
        <w:noBreakHyphen/>
        <w:t>funded courses, some of these new students would have otherwise been trained in the fee</w:t>
      </w:r>
      <w:r>
        <w:noBreakHyphen/>
        <w:t>for</w:t>
      </w:r>
      <w:r>
        <w:noBreakHyphen/>
        <w:t>service market. The scale of this substitution effect is unknown, but it is unlikely to change the conclusion about the impacts of subsidies on skill formation.</w:t>
      </w:r>
      <w:r w:rsidRPr="00236946">
        <w:rPr>
          <w:rStyle w:val="FootnoteReference"/>
        </w:rPr>
        <w:footnoteReference w:id="35"/>
      </w:r>
      <w:r>
        <w:t xml:space="preserve"> Nevertheless, the implication is that changes to subsidy arrangements need to consider their wider effects on the VET market.</w:t>
      </w:r>
    </w:p>
    <w:p w14:paraId="402A2FDC" w14:textId="2DA3A54D" w:rsidR="00ED5F8E" w:rsidRDefault="00ED5F8E" w:rsidP="005928D1">
      <w:pPr>
        <w:pStyle w:val="BodyText"/>
      </w:pPr>
      <w:r>
        <w:t xml:space="preserve">Overall, the evidence on the early Victorian and South Australian entitlement schemes is that they had their intended effect of significantly stimulating skill formation, </w:t>
      </w:r>
      <w:r w:rsidR="003E22CE">
        <w:t>al</w:t>
      </w:r>
      <w:r>
        <w:t>though (as noted below) with large budgetary costs.</w:t>
      </w:r>
    </w:p>
    <w:p w14:paraId="2D7AD4CD" w14:textId="06B22877" w:rsidR="00ED5F8E" w:rsidRDefault="00ED5F8E" w:rsidP="005928D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ED5F8E" w14:paraId="2E865039" w14:textId="77777777" w:rsidTr="005928D1">
        <w:trPr>
          <w:tblHeader/>
        </w:trPr>
        <w:tc>
          <w:tcPr>
            <w:tcW w:w="5000" w:type="pct"/>
            <w:tcBorders>
              <w:top w:val="single" w:sz="6" w:space="0" w:color="78A22F"/>
              <w:left w:val="nil"/>
              <w:bottom w:val="nil"/>
              <w:right w:val="nil"/>
            </w:tcBorders>
            <w:shd w:val="clear" w:color="auto" w:fill="auto"/>
          </w:tcPr>
          <w:p w14:paraId="5C429A0F" w14:textId="463BCD0C" w:rsidR="00ED5F8E" w:rsidRDefault="00ED5F8E" w:rsidP="005928D1">
            <w:pPr>
              <w:pStyle w:val="FigureTitle"/>
            </w:pPr>
            <w:r w:rsidRPr="00784A05">
              <w:rPr>
                <w:b w:val="0"/>
              </w:rPr>
              <w:t xml:space="preserve">Figure </w:t>
            </w:r>
            <w:r>
              <w:rPr>
                <w:b w:val="0"/>
              </w:rPr>
              <w:t>5.</w:t>
            </w:r>
            <w:r>
              <w:rPr>
                <w:b w:val="0"/>
                <w:noProof/>
              </w:rPr>
              <w:t>2</w:t>
            </w:r>
            <w:r>
              <w:tab/>
              <w:t>Impact of the Victorian Training Guarantee, 2008</w:t>
            </w:r>
            <w:r w:rsidR="00F24C27">
              <w:t>–</w:t>
            </w:r>
            <w:r>
              <w:t>2011</w:t>
            </w:r>
          </w:p>
          <w:p w14:paraId="021D0646" w14:textId="77777777" w:rsidR="00ED5F8E" w:rsidRPr="00354574" w:rsidRDefault="00ED5F8E" w:rsidP="005928D1">
            <w:pPr>
              <w:pStyle w:val="Subtitle"/>
            </w:pPr>
            <w:r>
              <w:t>Percentage change in enrolment rates by student sub</w:t>
            </w:r>
            <w:r>
              <w:noBreakHyphen/>
              <w:t>groups (per cent)</w:t>
            </w:r>
            <w:r w:rsidRPr="00DF47B9">
              <w:rPr>
                <w:rStyle w:val="NoteLabel"/>
              </w:rPr>
              <w:t>a</w:t>
            </w:r>
          </w:p>
        </w:tc>
      </w:tr>
      <w:tr w:rsidR="00ED5F8E" w14:paraId="68833A4A" w14:textId="77777777" w:rsidTr="005928D1">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ED5F8E" w:rsidRPr="00B1465D" w14:paraId="7A955D76" w14:textId="77777777" w:rsidTr="005928D1">
              <w:trPr>
                <w:tblHeader/>
                <w:jc w:val="center"/>
              </w:trPr>
              <w:tc>
                <w:tcPr>
                  <w:tcW w:w="5000" w:type="pct"/>
                  <w:tcBorders>
                    <w:top w:val="nil"/>
                    <w:bottom w:val="nil"/>
                  </w:tcBorders>
                </w:tcPr>
                <w:p w14:paraId="71C0554D" w14:textId="77777777" w:rsidR="00ED5F8E" w:rsidRPr="00B1465D" w:rsidRDefault="00ED5F8E" w:rsidP="005928D1">
                  <w:pPr>
                    <w:pStyle w:val="Figure"/>
                    <w:spacing w:before="60" w:after="60"/>
                    <w:rPr>
                      <w:rFonts w:ascii="Arial" w:hAnsi="Arial" w:cs="Arial"/>
                      <w:sz w:val="18"/>
                      <w:szCs w:val="18"/>
                    </w:rPr>
                  </w:pPr>
                  <w:r w:rsidRPr="00726A6C">
                    <w:rPr>
                      <w:rFonts w:ascii="Arial" w:hAnsi="Arial" w:cs="Arial"/>
                      <w:noProof/>
                      <w:sz w:val="18"/>
                      <w:szCs w:val="18"/>
                    </w:rPr>
                    <w:drawing>
                      <wp:inline distT="0" distB="0" distL="0" distR="0" wp14:anchorId="08E832E4" wp14:editId="05C26601">
                        <wp:extent cx="5399405" cy="2879090"/>
                        <wp:effectExtent l="0" t="0" r="0" b="0"/>
                        <wp:docPr id="41" name="Picture 41" descr="The chart shows responsiveness to the large increase in access to subsidies in Victoria between 2008-11 for a range of socio demographic characteristics including age, employment status and location. &#10;Victorian students aged 25–29 years (60 percentage points), unemployed (99 percentage points) and older people (80 percentage points) were most responsive to the policy change, though large impacts also occurred for people with a disability (50 percentage points) and those in rural areas (63 percentage points).&#10;" title="Figure 5.2 - Impact of the Victorian Training Guarantee, 2008 2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5399405" cy="2879090"/>
                                </a:xfrm>
                                <a:prstGeom prst="rect">
                                  <a:avLst/>
                                </a:prstGeom>
                                <a:noFill/>
                                <a:ln>
                                  <a:noFill/>
                                </a:ln>
                              </pic:spPr>
                            </pic:pic>
                          </a:graphicData>
                        </a:graphic>
                      </wp:inline>
                    </w:drawing>
                  </w:r>
                </w:p>
              </w:tc>
            </w:tr>
          </w:tbl>
          <w:p w14:paraId="4F2F66AF" w14:textId="77777777" w:rsidR="00ED5F8E" w:rsidRDefault="00ED5F8E" w:rsidP="005928D1">
            <w:pPr>
              <w:pStyle w:val="Figure"/>
            </w:pPr>
          </w:p>
        </w:tc>
      </w:tr>
      <w:tr w:rsidR="00ED5F8E" w:rsidRPr="00176D3F" w14:paraId="37DC5ECD" w14:textId="77777777" w:rsidTr="005928D1">
        <w:tc>
          <w:tcPr>
            <w:tcW w:w="5000" w:type="pct"/>
            <w:tcBorders>
              <w:top w:val="nil"/>
              <w:left w:val="nil"/>
              <w:bottom w:val="nil"/>
              <w:right w:val="nil"/>
            </w:tcBorders>
            <w:shd w:val="clear" w:color="auto" w:fill="auto"/>
          </w:tcPr>
          <w:p w14:paraId="0D60063F" w14:textId="77777777" w:rsidR="00ED5F8E" w:rsidRPr="00176D3F" w:rsidRDefault="00ED5F8E" w:rsidP="005928D1">
            <w:pPr>
              <w:pStyle w:val="Note"/>
            </w:pPr>
            <w:r>
              <w:rPr>
                <w:rStyle w:val="NoteLabel"/>
              </w:rPr>
              <w:t>a</w:t>
            </w:r>
            <w:r>
              <w:t xml:space="preserve"> </w:t>
            </w:r>
            <w:r w:rsidRPr="00D3262E">
              <w:rPr>
                <w:spacing w:val="-2"/>
                <w:szCs w:val="24"/>
              </w:rPr>
              <w:t>The estimates are based on comparison of changes in enrolment rates in Victoria with those for the rest of Australia (where no reform occurred), as this helps identify the causal effect of the entitlement</w:t>
            </w:r>
            <w:r w:rsidRPr="00D3262E">
              <w:rPr>
                <w:spacing w:val="-2"/>
              </w:rPr>
              <w:t>. The Polidano et al. study presented the causal effect as the difference in the enrolment rates in percentage points. An alternative measure that may better measure the responsiveness of a sub</w:t>
            </w:r>
            <w:r w:rsidRPr="00D3262E">
              <w:rPr>
                <w:spacing w:val="-2"/>
              </w:rPr>
              <w:noBreakHyphen/>
              <w:t xml:space="preserve">group to the entitlement, as shown here, is the percentage changes in the enrolment </w:t>
            </w:r>
            <w:r w:rsidRPr="00D3262E">
              <w:rPr>
                <w:i/>
                <w:iCs/>
                <w:spacing w:val="-2"/>
              </w:rPr>
              <w:t>rates</w:t>
            </w:r>
            <w:r w:rsidRPr="00D3262E">
              <w:rPr>
                <w:spacing w:val="-2"/>
              </w:rPr>
              <w:t xml:space="preserve"> that are causally</w:t>
            </w:r>
            <w:r w:rsidRPr="00D3262E">
              <w:rPr>
                <w:spacing w:val="-2"/>
              </w:rPr>
              <w:noBreakHyphen/>
              <w:t>related to the entitlement</w:t>
            </w:r>
            <w:r w:rsidRPr="00D3262E">
              <w:rPr>
                <w:i/>
                <w:iCs/>
                <w:spacing w:val="-2"/>
              </w:rPr>
              <w:t xml:space="preserve">. </w:t>
            </w:r>
            <w:r w:rsidRPr="00D3262E">
              <w:rPr>
                <w:spacing w:val="-2"/>
              </w:rPr>
              <w:t>For example, taking account of other factors that affect enrolments, the entitlement increased the enrolment rate for people aged 25–29 years from 8.5 per cent to 13.6 per cent — a difference of 5.1 points and a percentage increase of 60 per cent. In comparison, the entitlement increased the enrolment rate for people aged 50–54 years from 4.1 per cent to 7.4 per cent. The difference, at 3.3 points, is lower than those in the younger age group, but nevertheless represents an 80 per cent growth rate in the enrolment rate.</w:t>
            </w:r>
            <w:r>
              <w:t xml:space="preserve"> </w:t>
            </w:r>
          </w:p>
        </w:tc>
      </w:tr>
      <w:tr w:rsidR="00ED5F8E" w:rsidRPr="00176D3F" w14:paraId="20AB8ABF" w14:textId="77777777" w:rsidTr="005928D1">
        <w:tc>
          <w:tcPr>
            <w:tcW w:w="5000" w:type="pct"/>
            <w:tcBorders>
              <w:top w:val="nil"/>
              <w:left w:val="nil"/>
              <w:bottom w:val="nil"/>
              <w:right w:val="nil"/>
            </w:tcBorders>
            <w:shd w:val="clear" w:color="auto" w:fill="auto"/>
          </w:tcPr>
          <w:p w14:paraId="1C2DB5FE" w14:textId="72A64024" w:rsidR="00ED5F8E" w:rsidRPr="00176D3F" w:rsidRDefault="00ED5F8E" w:rsidP="005928D1">
            <w:pPr>
              <w:pStyle w:val="Source"/>
            </w:pPr>
            <w:r>
              <w:rPr>
                <w:i/>
              </w:rPr>
              <w:t>S</w:t>
            </w:r>
            <w:r w:rsidRPr="00784A05">
              <w:rPr>
                <w:i/>
              </w:rPr>
              <w:t>ource</w:t>
            </w:r>
            <w:r w:rsidRPr="00176D3F">
              <w:t xml:space="preserve">: </w:t>
            </w:r>
            <w:r>
              <w:t xml:space="preserve">Polidano et al. </w:t>
            </w:r>
            <w:r w:rsidRPr="005116FF">
              <w:rPr>
                <w:rFonts w:cs="Arial"/>
                <w:szCs w:val="24"/>
              </w:rPr>
              <w:t>(2017a, p. 30)</w:t>
            </w:r>
            <w:r>
              <w:t>.</w:t>
            </w:r>
          </w:p>
        </w:tc>
      </w:tr>
      <w:tr w:rsidR="00ED5F8E" w14:paraId="5EC29EE0" w14:textId="77777777" w:rsidTr="005928D1">
        <w:tc>
          <w:tcPr>
            <w:tcW w:w="5000" w:type="pct"/>
            <w:tcBorders>
              <w:top w:val="nil"/>
              <w:left w:val="nil"/>
              <w:bottom w:val="single" w:sz="6" w:space="0" w:color="78A22F"/>
              <w:right w:val="nil"/>
            </w:tcBorders>
            <w:shd w:val="clear" w:color="auto" w:fill="auto"/>
          </w:tcPr>
          <w:p w14:paraId="6FF68113" w14:textId="77777777" w:rsidR="00ED5F8E" w:rsidRDefault="00ED5F8E" w:rsidP="005928D1">
            <w:pPr>
              <w:pStyle w:val="Figurespace"/>
            </w:pPr>
          </w:p>
        </w:tc>
      </w:tr>
      <w:tr w:rsidR="00ED5F8E" w:rsidRPr="000863A5" w14:paraId="590B1CD6" w14:textId="77777777" w:rsidTr="005928D1">
        <w:tc>
          <w:tcPr>
            <w:tcW w:w="5000" w:type="pct"/>
            <w:tcBorders>
              <w:top w:val="single" w:sz="6" w:space="0" w:color="78A22F"/>
              <w:left w:val="nil"/>
              <w:bottom w:val="nil"/>
              <w:right w:val="nil"/>
            </w:tcBorders>
          </w:tcPr>
          <w:p w14:paraId="6B55E3A5" w14:textId="7BC7125A" w:rsidR="00ED5F8E" w:rsidRPr="00626D32" w:rsidRDefault="00ED5F8E" w:rsidP="005928D1">
            <w:pPr>
              <w:pStyle w:val="BoxSpaceBelow"/>
            </w:pPr>
          </w:p>
        </w:tc>
      </w:tr>
    </w:tbl>
    <w:p w14:paraId="1A5E2D2A" w14:textId="77777777" w:rsidR="00ED5F8E" w:rsidRDefault="00ED5F8E" w:rsidP="005928D1">
      <w:pPr>
        <w:pStyle w:val="Heading3"/>
      </w:pPr>
      <w:r>
        <w:t>… and large reductions in subsidies reduce demand significantly</w:t>
      </w:r>
    </w:p>
    <w:p w14:paraId="29F75B8E" w14:textId="7C552E22" w:rsidR="00ED5F8E" w:rsidRPr="00033DCC" w:rsidRDefault="00ED5F8E" w:rsidP="005928D1">
      <w:pPr>
        <w:pStyle w:val="BodyText"/>
        <w:rPr>
          <w:spacing w:val="2"/>
          <w:szCs w:val="24"/>
        </w:rPr>
      </w:pPr>
      <w:r w:rsidRPr="00033DCC">
        <w:rPr>
          <w:spacing w:val="2"/>
        </w:rPr>
        <w:t>The Victorian and South Australian Governments wound back their schemes after several years. While this partly reflected concerns about the value of some subsidised training and unscrupulous conduct by some training providers, the main pressure arose from higher than expected budgetary costs. In Victoria, the budget over</w:t>
      </w:r>
      <w:r w:rsidRPr="00033DCC">
        <w:rPr>
          <w:spacing w:val="2"/>
        </w:rPr>
        <w:noBreakHyphen/>
        <w:t xml:space="preserve">run was $400 million by 2012 </w:t>
      </w:r>
      <w:r w:rsidRPr="00033DCC">
        <w:rPr>
          <w:spacing w:val="2"/>
          <w:szCs w:val="24"/>
        </w:rPr>
        <w:t>(Polidano, van de Ven and Voitchovsky 2017b, p. 2)</w:t>
      </w:r>
      <w:r w:rsidRPr="00033DCC">
        <w:rPr>
          <w:spacing w:val="2"/>
        </w:rPr>
        <w:t>. When the Victorian Government reduced the scheme’s generosity, government</w:t>
      </w:r>
      <w:r w:rsidRPr="00033DCC">
        <w:rPr>
          <w:spacing w:val="2"/>
        </w:rPr>
        <w:noBreakHyphen/>
        <w:t xml:space="preserve">funded </w:t>
      </w:r>
      <w:r w:rsidRPr="00033DCC">
        <w:rPr>
          <w:spacing w:val="2"/>
          <w:szCs w:val="24"/>
        </w:rPr>
        <w:t>training also fell, both overall and very steeply in courses with large decreases in subsidies (box 5.1). This further supports the evidence about the responsiveness of student demand to uncapped and generous subsidy arrangements.</w:t>
      </w:r>
    </w:p>
    <w:p w14:paraId="11803260" w14:textId="1F17FE95" w:rsidR="00ED5F8E" w:rsidRDefault="00ED5F8E" w:rsidP="005928D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ED5F8E" w14:paraId="2CB4CC9D" w14:textId="77777777" w:rsidTr="005928D1">
        <w:trPr>
          <w:tblHeader/>
        </w:trPr>
        <w:tc>
          <w:tcPr>
            <w:tcW w:w="5000" w:type="pct"/>
            <w:tcBorders>
              <w:top w:val="single" w:sz="6" w:space="0" w:color="78A22F"/>
              <w:left w:val="nil"/>
              <w:bottom w:val="nil"/>
              <w:right w:val="nil"/>
            </w:tcBorders>
            <w:shd w:val="clear" w:color="auto" w:fill="F2F2F2"/>
          </w:tcPr>
          <w:p w14:paraId="7E1953E7" w14:textId="1EFCCD37" w:rsidR="00ED5F8E" w:rsidRDefault="00ED5F8E" w:rsidP="005928D1">
            <w:pPr>
              <w:pStyle w:val="BoxTitle"/>
            </w:pPr>
            <w:r>
              <w:rPr>
                <w:b w:val="0"/>
              </w:rPr>
              <w:t>Box 5.</w:t>
            </w:r>
            <w:r>
              <w:rPr>
                <w:b w:val="0"/>
                <w:noProof/>
              </w:rPr>
              <w:t>1</w:t>
            </w:r>
            <w:r>
              <w:tab/>
              <w:t>Qualifications with much lower subsidies experienced large falls in enrolments</w:t>
            </w:r>
          </w:p>
        </w:tc>
      </w:tr>
      <w:tr w:rsidR="00ED5F8E" w14:paraId="25F07227" w14:textId="77777777" w:rsidTr="005928D1">
        <w:tc>
          <w:tcPr>
            <w:tcW w:w="5000" w:type="pct"/>
            <w:tcBorders>
              <w:top w:val="nil"/>
              <w:left w:val="nil"/>
              <w:bottom w:val="nil"/>
              <w:right w:val="nil"/>
            </w:tcBorders>
            <w:shd w:val="clear" w:color="auto" w:fill="F2F2F2"/>
          </w:tcPr>
          <w:p w14:paraId="2F1A7B14" w14:textId="5862AB5D" w:rsidR="00ED5F8E" w:rsidRDefault="00ED5F8E" w:rsidP="005928D1">
            <w:pPr>
              <w:pStyle w:val="Box"/>
            </w:pPr>
            <w:r w:rsidRPr="00BF6010">
              <w:t xml:space="preserve">In Victoria, subsidy levels fell by close to 90 per cent from 2011 to 2013 for some qualifications, such as the </w:t>
            </w:r>
            <w:r>
              <w:t>D</w:t>
            </w:r>
            <w:r w:rsidRPr="00BF6010">
              <w:t xml:space="preserve">iploma of </w:t>
            </w:r>
            <w:r>
              <w:t>F</w:t>
            </w:r>
            <w:r w:rsidRPr="00BF6010">
              <w:t>itness</w:t>
            </w:r>
            <w:r>
              <w:t xml:space="preserve"> (see figure)</w:t>
            </w:r>
            <w:r w:rsidRPr="00BF6010">
              <w:t>. Where subsidy levels fell strongly, so did enrolments. For instance, enrolments in</w:t>
            </w:r>
            <w:r>
              <w:t xml:space="preserve"> five</w:t>
            </w:r>
            <w:r w:rsidRPr="00BF6010">
              <w:t xml:space="preserve"> </w:t>
            </w:r>
            <w:r>
              <w:t>C</w:t>
            </w:r>
            <w:r w:rsidRPr="00BF6010">
              <w:t xml:space="preserve">ertificate II and III qualifications </w:t>
            </w:r>
            <w:r>
              <w:t xml:space="preserve">and one Diploma qualification </w:t>
            </w:r>
            <w:r w:rsidRPr="00BF6010">
              <w:t xml:space="preserve">in retailing, hospitality and events fell by an average of 70 per cent from 2011 to 2013 associated with an average reduction of subsidies of 80 per cent </w:t>
            </w:r>
            <w:r w:rsidRPr="00282A9F">
              <w:rPr>
                <w:szCs w:val="24"/>
              </w:rPr>
              <w:t>(Guthrie et al. 2014, p. 33)</w:t>
            </w:r>
            <w:r w:rsidRPr="00BF6010">
              <w:t xml:space="preserve">. </w:t>
            </w:r>
            <w:r>
              <w:t xml:space="preserve">The large reductions in enrolments associated with much lower subsidy levels coincided with the tightening of the Australian Government’s arrangements for trainees, characterised by Guthrie </w:t>
            </w:r>
            <w:r w:rsidRPr="00282A9F">
              <w:rPr>
                <w:szCs w:val="24"/>
              </w:rPr>
              <w:t>(2014, p. 6)</w:t>
            </w:r>
            <w:r>
              <w:t xml:space="preserve"> as a ‘double whammy’ for the relevant qualifications.</w:t>
            </w:r>
          </w:p>
        </w:tc>
      </w:tr>
      <w:tr w:rsidR="00ED5F8E" w14:paraId="10B9271D" w14:textId="77777777" w:rsidTr="005928D1">
        <w:tc>
          <w:tcPr>
            <w:tcW w:w="5000" w:type="pct"/>
            <w:tcBorders>
              <w:top w:val="nil"/>
              <w:left w:val="nil"/>
              <w:bottom w:val="nil"/>
              <w:right w:val="nil"/>
            </w:tcBorders>
            <w:shd w:val="clear" w:color="auto" w:fill="F2F2F2"/>
          </w:tcPr>
          <w:p w14:paraId="14580B60" w14:textId="77777777" w:rsidR="00ED5F8E" w:rsidRPr="00D60B1C" w:rsidRDefault="00ED5F8E" w:rsidP="00D3262E">
            <w:pPr>
              <w:pStyle w:val="BoxHeading1"/>
            </w:pPr>
            <w:r w:rsidRPr="00D60B1C">
              <w:t>Reduced funding for certain hospitality, retail and events qualifications led to much lower enrolments</w:t>
            </w:r>
          </w:p>
        </w:tc>
      </w:tr>
      <w:tr w:rsidR="00ED5F8E" w14:paraId="633FCAA0" w14:textId="77777777" w:rsidTr="005928D1">
        <w:tc>
          <w:tcPr>
            <w:tcW w:w="5000" w:type="pct"/>
            <w:tcBorders>
              <w:top w:val="nil"/>
              <w:left w:val="nil"/>
              <w:bottom w:val="nil"/>
              <w:right w:val="nil"/>
            </w:tcBorders>
            <w:shd w:val="clear" w:color="auto" w:fill="F2F2F2"/>
          </w:tcPr>
          <w:p w14:paraId="2A1E30B8" w14:textId="77777777" w:rsidR="00ED5F8E" w:rsidRPr="00BF6010" w:rsidRDefault="00ED5F8E" w:rsidP="00033DCC">
            <w:pPr>
              <w:pStyle w:val="Box"/>
              <w:spacing w:before="0"/>
            </w:pPr>
            <w:r w:rsidRPr="00FD43AE">
              <w:rPr>
                <w:noProof/>
              </w:rPr>
              <w:drawing>
                <wp:inline distT="0" distB="0" distL="0" distR="0" wp14:anchorId="28A2D1A4" wp14:editId="1DA90C14">
                  <wp:extent cx="5399405" cy="2737485"/>
                  <wp:effectExtent l="0" t="0" r="0" b="0"/>
                  <wp:docPr id="42" name="Picture 42" descr="This scatter chart compares the change in government funding per hour to the change in enrolment for various qualifications. It shows that large reductions in the hourly subsidy rate led to a proportionately large reduction in enrolments. The six qualifications subject to the biggest reductions in subsidies were Certificate II in Retail, Certificate III in Events, Certificate II in Hospitality, Certificate III in Hospitality, Certificate III in Retail, and Diploma of Hospitality." title="Box 5.1 Figure Reduced funding for certain hospitality, retail and events qualifications led to much lower enrolm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5399405" cy="2737485"/>
                          </a:xfrm>
                          <a:prstGeom prst="rect">
                            <a:avLst/>
                          </a:prstGeom>
                          <a:noFill/>
                          <a:ln>
                            <a:noFill/>
                          </a:ln>
                        </pic:spPr>
                      </pic:pic>
                    </a:graphicData>
                  </a:graphic>
                </wp:inline>
              </w:drawing>
            </w:r>
          </w:p>
        </w:tc>
      </w:tr>
      <w:tr w:rsidR="00ED5F8E" w14:paraId="2A2D55A1" w14:textId="77777777" w:rsidTr="005928D1">
        <w:tc>
          <w:tcPr>
            <w:tcW w:w="5000" w:type="pct"/>
            <w:tcBorders>
              <w:top w:val="nil"/>
              <w:left w:val="nil"/>
              <w:bottom w:val="nil"/>
              <w:right w:val="nil"/>
            </w:tcBorders>
            <w:shd w:val="clear" w:color="auto" w:fill="F2F2F2"/>
          </w:tcPr>
          <w:p w14:paraId="214D366A" w14:textId="77777777" w:rsidR="00ED5F8E" w:rsidRPr="00BF6010" w:rsidRDefault="00ED5F8E" w:rsidP="005928D1">
            <w:pPr>
              <w:pStyle w:val="Box"/>
            </w:pPr>
            <w:r>
              <w:t xml:space="preserve">The six qualifications subject to the biggest reductions in subsidies are shaded light blue and are: A — </w:t>
            </w:r>
            <w:r w:rsidRPr="00367A7F">
              <w:t>Certificate II in Retail</w:t>
            </w:r>
            <w:r>
              <w:t xml:space="preserve">, B — </w:t>
            </w:r>
            <w:r w:rsidRPr="00F375BC">
              <w:t>Certificate III in Events</w:t>
            </w:r>
            <w:r>
              <w:t xml:space="preserve">, C — </w:t>
            </w:r>
            <w:r w:rsidRPr="00F375BC">
              <w:t>Certificate</w:t>
            </w:r>
            <w:r w:rsidRPr="00C36F81">
              <w:t xml:space="preserve"> II in Hospitality</w:t>
            </w:r>
            <w:r>
              <w:t xml:space="preserve">, D — </w:t>
            </w:r>
            <w:r w:rsidRPr="00C36F81">
              <w:t>Certificate I</w:t>
            </w:r>
            <w:r>
              <w:t>I</w:t>
            </w:r>
            <w:r w:rsidRPr="00C36F81">
              <w:t>I in Hospitality</w:t>
            </w:r>
            <w:r>
              <w:t>, E — </w:t>
            </w:r>
            <w:r w:rsidRPr="00C90712">
              <w:t>Certificate III in Retail</w:t>
            </w:r>
            <w:r>
              <w:t>, and F — Diploma of Hospitality.</w:t>
            </w:r>
          </w:p>
        </w:tc>
      </w:tr>
      <w:tr w:rsidR="00ED5F8E" w14:paraId="713722A3" w14:textId="77777777" w:rsidTr="005928D1">
        <w:tc>
          <w:tcPr>
            <w:tcW w:w="5000" w:type="pct"/>
            <w:tcBorders>
              <w:top w:val="nil"/>
              <w:left w:val="nil"/>
              <w:bottom w:val="single" w:sz="6" w:space="0" w:color="78A22F"/>
              <w:right w:val="nil"/>
            </w:tcBorders>
            <w:shd w:val="clear" w:color="auto" w:fill="F2F2F2"/>
          </w:tcPr>
          <w:p w14:paraId="283AC227" w14:textId="77777777" w:rsidR="00ED5F8E" w:rsidRDefault="00ED5F8E" w:rsidP="005928D1">
            <w:pPr>
              <w:pStyle w:val="Box"/>
              <w:spacing w:before="0" w:line="120" w:lineRule="exact"/>
            </w:pPr>
          </w:p>
        </w:tc>
      </w:tr>
      <w:tr w:rsidR="00ED5F8E" w:rsidRPr="000863A5" w14:paraId="7CBFE02F" w14:textId="77777777" w:rsidTr="005928D1">
        <w:tc>
          <w:tcPr>
            <w:tcW w:w="5000" w:type="pct"/>
            <w:tcBorders>
              <w:top w:val="single" w:sz="6" w:space="0" w:color="78A22F"/>
              <w:left w:val="nil"/>
              <w:bottom w:val="nil"/>
              <w:right w:val="nil"/>
            </w:tcBorders>
          </w:tcPr>
          <w:p w14:paraId="6B38CA90" w14:textId="768E6594" w:rsidR="00ED5F8E" w:rsidRPr="00626D32" w:rsidRDefault="00ED5F8E" w:rsidP="005928D1">
            <w:pPr>
              <w:pStyle w:val="BoxSpaceBelow"/>
            </w:pPr>
          </w:p>
        </w:tc>
      </w:tr>
    </w:tbl>
    <w:p w14:paraId="68085E3D" w14:textId="77777777" w:rsidR="00ED5F8E" w:rsidRDefault="00ED5F8E" w:rsidP="005928D1">
      <w:pPr>
        <w:pStyle w:val="Heading3"/>
      </w:pPr>
      <w:r>
        <w:t>The effects of ‘entitlement’ schemes in other jurisdictions</w:t>
      </w:r>
    </w:p>
    <w:p w14:paraId="24142B0B" w14:textId="77777777" w:rsidR="00ED5F8E" w:rsidRDefault="00ED5F8E" w:rsidP="005928D1">
      <w:pPr>
        <w:pStyle w:val="BodyText"/>
      </w:pPr>
      <w:r>
        <w:t>After</w:t>
      </w:r>
      <w:r w:rsidRPr="008A2430">
        <w:t xml:space="preserve"> the Victorian and South Australian experiences, other jurisdictions offered entitlements on </w:t>
      </w:r>
      <w:r>
        <w:t xml:space="preserve">such a </w:t>
      </w:r>
      <w:r w:rsidRPr="008A2430">
        <w:t xml:space="preserve">restricted basis </w:t>
      </w:r>
      <w:r>
        <w:t xml:space="preserve">that they did not accord with the original intent of the NASWD </w:t>
      </w:r>
      <w:r w:rsidRPr="008A2430">
        <w:t>(</w:t>
      </w:r>
      <w:r>
        <w:t xml:space="preserve">that is, </w:t>
      </w:r>
      <w:r w:rsidRPr="008A2430">
        <w:t>the demand</w:t>
      </w:r>
      <w:r>
        <w:noBreakHyphen/>
      </w:r>
      <w:r w:rsidRPr="008A2430">
        <w:t>driven aspect no longer exist</w:t>
      </w:r>
      <w:r>
        <w:t>ed</w:t>
      </w:r>
      <w:r w:rsidRPr="008A2430">
        <w:t xml:space="preserve"> and subsidies </w:t>
      </w:r>
      <w:r>
        <w:t>were</w:t>
      </w:r>
      <w:r w:rsidRPr="008A2430">
        <w:t xml:space="preserve"> offered mostly for courses reflecting deemed needs</w:t>
      </w:r>
      <w:r>
        <w:t xml:space="preserve"> of the economy</w:t>
      </w:r>
      <w:r w:rsidRPr="008A2430">
        <w:t xml:space="preserve">). </w:t>
      </w:r>
      <w:r>
        <w:t>As would be expected, t</w:t>
      </w:r>
      <w:r w:rsidRPr="008A2430">
        <w:t>here was no surge in training activity in these jurisdictions</w:t>
      </w:r>
      <w:r>
        <w:t>.</w:t>
      </w:r>
    </w:p>
    <w:p w14:paraId="34C41984" w14:textId="77777777" w:rsidR="00ED5F8E" w:rsidRDefault="00ED5F8E" w:rsidP="005928D1">
      <w:pPr>
        <w:pStyle w:val="Heading3"/>
      </w:pPr>
      <w:r>
        <w:t>Re</w:t>
      </w:r>
      <w:r>
        <w:noBreakHyphen/>
        <w:t>calibrating course subsidy rates in capped systems appear to have small impacts</w:t>
      </w:r>
    </w:p>
    <w:p w14:paraId="6213B298" w14:textId="25FC6B22" w:rsidR="00ED5F8E" w:rsidRDefault="00ED5F8E" w:rsidP="005928D1">
      <w:pPr>
        <w:pStyle w:val="BodyText"/>
      </w:pPr>
      <w:r>
        <w:t xml:space="preserve">Changes in subsidy rates and student fees for </w:t>
      </w:r>
      <w:r w:rsidRPr="008569DA">
        <w:rPr>
          <w:i/>
          <w:iCs/>
        </w:rPr>
        <w:t>already</w:t>
      </w:r>
      <w:r>
        <w:t xml:space="preserve"> very subsidised courses appear to have little impact on demand. For example, IPART found that, following a 95 per cent increase in student fees in New South Wales in 2004, the number of government</w:t>
      </w:r>
      <w:r>
        <w:noBreakHyphen/>
        <w:t xml:space="preserve">funded VET students fell by only 12 per cent </w:t>
      </w:r>
      <w:r w:rsidRPr="009F27B1">
        <w:rPr>
          <w:szCs w:val="24"/>
        </w:rPr>
        <w:t>(IPART 2013, p. 189)</w:t>
      </w:r>
      <w:r>
        <w:t>.</w:t>
      </w:r>
      <w:r w:rsidRPr="00236946">
        <w:rPr>
          <w:rStyle w:val="FootnoteReference"/>
        </w:rPr>
        <w:footnoteReference w:id="36"/>
      </w:r>
      <w:r>
        <w:t xml:space="preserve"> Student fees were low before this major policy change and remained highly subsidised. </w:t>
      </w:r>
    </w:p>
    <w:p w14:paraId="28B762A9" w14:textId="1D7EDD75" w:rsidR="00ED5F8E" w:rsidRDefault="00ED5F8E" w:rsidP="005928D1">
      <w:pPr>
        <w:pStyle w:val="BodyText"/>
      </w:pPr>
      <w:r>
        <w:t xml:space="preserve">As significant percentage increases in </w:t>
      </w:r>
      <w:r w:rsidRPr="00426A62">
        <w:rPr>
          <w:i/>
          <w:iCs/>
        </w:rPr>
        <w:t>low</w:t>
      </w:r>
      <w:r>
        <w:t xml:space="preserve"> fees result in only relatively modest increases in the dollar contributions of students, it is unsurprising that demand hardly changes. If the dollar increase is low, other factors will be more important to student decision</w:t>
      </w:r>
      <w:r>
        <w:noBreakHyphen/>
        <w:t xml:space="preserve">making. Recent surveys and studies suggest that </w:t>
      </w:r>
      <w:r w:rsidRPr="009264EB">
        <w:t xml:space="preserve">study mode, location, duration and delivery type </w:t>
      </w:r>
      <w:r>
        <w:t xml:space="preserve">are </w:t>
      </w:r>
      <w:r w:rsidRPr="009264EB">
        <w:t>at least as important</w:t>
      </w:r>
      <w:r>
        <w:t xml:space="preserve"> as cost</w:t>
      </w:r>
      <w:r w:rsidRPr="009264EB">
        <w:t>, as is the quality of the training provider, including their reputation a</w:t>
      </w:r>
      <w:r w:rsidRPr="00B323C0">
        <w:t xml:space="preserve">nd history of regulatory compliance </w:t>
      </w:r>
      <w:r w:rsidRPr="00CC68AC">
        <w:rPr>
          <w:szCs w:val="24"/>
        </w:rPr>
        <w:t>(Brown 2017; EY Sweeney 2017; Mentally Friendly 2019)</w:t>
      </w:r>
      <w:r w:rsidRPr="00B323C0">
        <w:t xml:space="preserve">. </w:t>
      </w:r>
    </w:p>
    <w:p w14:paraId="1E50C763" w14:textId="03AB0FB4" w:rsidR="00ED5F8E" w:rsidRDefault="00ED5F8E" w:rsidP="005928D1">
      <w:pPr>
        <w:pStyle w:val="BodyText"/>
      </w:pPr>
      <w:r>
        <w:t>The implication is that, in the capped, highly</w:t>
      </w:r>
      <w:r>
        <w:noBreakHyphen/>
        <w:t xml:space="preserve">subsidised systems now used by all State and Territory governments, even sizeable differences in the subsidy rates between </w:t>
      </w:r>
      <w:r w:rsidR="00A8749F">
        <w:t>courses</w:t>
      </w:r>
      <w:r>
        <w:t xml:space="preserve"> on skills/priority lists are unlikely to substantially influence the decisions of students to choose one </w:t>
      </w:r>
      <w:r w:rsidR="00A8749F">
        <w:t>course</w:t>
      </w:r>
      <w:r>
        <w:t xml:space="preserve"> over another. This, along with other considerations, suggests that streamlining of subsidy rates may be justified (chapter 6).</w:t>
      </w:r>
    </w:p>
    <w:p w14:paraId="1BFDDA36" w14:textId="4833CEFB" w:rsidR="00ED5F8E" w:rsidRDefault="00ED5F8E" w:rsidP="005928D1">
      <w:pPr>
        <w:pStyle w:val="Heading2"/>
      </w:pPr>
      <w:bookmarkStart w:id="77" w:name="_Toc41645039"/>
      <w:r>
        <w:t>5.</w:t>
      </w:r>
      <w:r>
        <w:rPr>
          <w:noProof/>
        </w:rPr>
        <w:t>2</w:t>
      </w:r>
      <w:r>
        <w:tab/>
        <w:t>Incentives for trade apprentices and trainees — ‘chalk and cheese’</w:t>
      </w:r>
      <w:bookmarkEnd w:id="77"/>
    </w:p>
    <w:p w14:paraId="74A91AC3" w14:textId="77777777" w:rsidR="00ED5F8E" w:rsidRDefault="00ED5F8E" w:rsidP="005928D1">
      <w:pPr>
        <w:pStyle w:val="BodyText"/>
      </w:pPr>
      <w:r>
        <w:t>Apprenticeships (trade and non</w:t>
      </w:r>
      <w:r>
        <w:noBreakHyphen/>
        <w:t>trade) combine training and paid employment. Apprentices and trainees work, receive supervised on</w:t>
      </w:r>
      <w:r>
        <w:noBreakHyphen/>
        <w:t>the</w:t>
      </w:r>
      <w:r>
        <w:noBreakHyphen/>
        <w:t>job training, and undertake formal study with a registered training organisation (RTO). Governments’ payments to, and tax exemptions for, employers of apprentices should be seen against the background of minimum wage setting by the Fair Work Commission for trainees and apprentices, and requirements that such workers be paid by the employer when undertaking formal off</w:t>
      </w:r>
      <w:r>
        <w:noBreakHyphen/>
        <w:t>site training.</w:t>
      </w:r>
      <w:r w:rsidRPr="00236946">
        <w:rPr>
          <w:rStyle w:val="FootnoteReference"/>
        </w:rPr>
        <w:footnoteReference w:id="37"/>
      </w:r>
      <w:r>
        <w:t xml:space="preserve"> </w:t>
      </w:r>
    </w:p>
    <w:p w14:paraId="1674A02E" w14:textId="01AAF903" w:rsidR="00ED5F8E" w:rsidRPr="00033DCC" w:rsidRDefault="00ED5F8E" w:rsidP="005928D1">
      <w:pPr>
        <w:pStyle w:val="BodyText"/>
        <w:rPr>
          <w:spacing w:val="-2"/>
        </w:rPr>
      </w:pPr>
      <w:r w:rsidRPr="00033DCC">
        <w:rPr>
          <w:spacing w:val="-2"/>
        </w:rPr>
        <w:t xml:space="preserve">There are multiple avenues for supporting apprenticeships, which has been a priority for governments in alleviating observed labour market shortages amid ongoing concerns that trade apprenticeship enrolments and completions have been persistently inadequate </w:t>
      </w:r>
      <w:r w:rsidRPr="00033DCC">
        <w:rPr>
          <w:spacing w:val="-2"/>
          <w:szCs w:val="24"/>
        </w:rPr>
        <w:t>(Canavan 2019; Clarke 2015)</w:t>
      </w:r>
      <w:r w:rsidRPr="00033DCC">
        <w:rPr>
          <w:spacing w:val="-2"/>
        </w:rPr>
        <w:t xml:space="preserve">. The evidence shows that commencements and completions for trade apprenticeships have fallen from a peak in 2012, </w:t>
      </w:r>
      <w:r w:rsidR="003E22CE" w:rsidRPr="00033DCC">
        <w:rPr>
          <w:spacing w:val="-2"/>
        </w:rPr>
        <w:t>al</w:t>
      </w:r>
      <w:r w:rsidRPr="00033DCC">
        <w:rPr>
          <w:spacing w:val="-2"/>
        </w:rPr>
        <w:t>though are in line with longer</w:t>
      </w:r>
      <w:r w:rsidR="0004539D" w:rsidRPr="00033DCC">
        <w:rPr>
          <w:spacing w:val="-2"/>
        </w:rPr>
        <w:noBreakHyphen/>
      </w:r>
      <w:r w:rsidRPr="00033DCC">
        <w:rPr>
          <w:spacing w:val="-2"/>
        </w:rPr>
        <w:t xml:space="preserve">term levels (figure 5.3). Further, more disaggregated analysis suggests that only some trades have been affected, such as hairdressers and sheet metal workers. Many traditional trades — carpenters, plumbers and electricians — have either risen or remained stable </w:t>
      </w:r>
      <w:r w:rsidRPr="00033DCC">
        <w:rPr>
          <w:spacing w:val="-2"/>
          <w:szCs w:val="24"/>
        </w:rPr>
        <w:t>(Noonan and Pilcher 2017b)</w:t>
      </w:r>
      <w:r w:rsidRPr="00033DCC">
        <w:rPr>
          <w:spacing w:val="-2"/>
        </w:rPr>
        <w:t>. Nevertheless, while claims of an apprenticeship crisis seem ill</w:t>
      </w:r>
      <w:r w:rsidRPr="00033DCC">
        <w:rPr>
          <w:spacing w:val="-2"/>
        </w:rPr>
        <w:noBreakHyphen/>
        <w:t xml:space="preserve">founded, the numbers suggest that </w:t>
      </w:r>
      <w:r w:rsidRPr="00033DCC">
        <w:rPr>
          <w:i/>
          <w:iCs/>
          <w:spacing w:val="-2"/>
        </w:rPr>
        <w:t>if</w:t>
      </w:r>
      <w:r w:rsidRPr="00033DCC">
        <w:rPr>
          <w:spacing w:val="-2"/>
        </w:rPr>
        <w:t xml:space="preserve"> governments want to increase the overall stock of trade apprentices, policy design should be aimed at increasing both commencements and completions. </w:t>
      </w:r>
    </w:p>
    <w:p w14:paraId="1331C993" w14:textId="408447BC" w:rsidR="00ED5F8E" w:rsidRDefault="00ED5F8E" w:rsidP="005928D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ED5F8E" w14:paraId="1AC403A8" w14:textId="77777777" w:rsidTr="005928D1">
        <w:trPr>
          <w:tblHeader/>
        </w:trPr>
        <w:tc>
          <w:tcPr>
            <w:tcW w:w="5000" w:type="pct"/>
            <w:tcBorders>
              <w:top w:val="single" w:sz="6" w:space="0" w:color="78A22F"/>
              <w:left w:val="nil"/>
              <w:bottom w:val="nil"/>
              <w:right w:val="nil"/>
            </w:tcBorders>
            <w:shd w:val="clear" w:color="auto" w:fill="auto"/>
          </w:tcPr>
          <w:p w14:paraId="780EBD1A" w14:textId="61B8750D" w:rsidR="00ED5F8E" w:rsidRDefault="00ED5F8E" w:rsidP="005928D1">
            <w:pPr>
              <w:pStyle w:val="FigureTitle"/>
            </w:pPr>
            <w:r w:rsidRPr="00784A05">
              <w:rPr>
                <w:b w:val="0"/>
              </w:rPr>
              <w:t xml:space="preserve">Figure </w:t>
            </w:r>
            <w:r>
              <w:rPr>
                <w:b w:val="0"/>
              </w:rPr>
              <w:t>5.</w:t>
            </w:r>
            <w:r>
              <w:rPr>
                <w:b w:val="0"/>
                <w:noProof/>
              </w:rPr>
              <w:t>3</w:t>
            </w:r>
            <w:r>
              <w:tab/>
              <w:t>Trade apprenticeship trends</w:t>
            </w:r>
          </w:p>
          <w:p w14:paraId="68799131" w14:textId="77777777" w:rsidR="00ED5F8E" w:rsidRPr="00176D3F" w:rsidRDefault="00ED5F8E" w:rsidP="005928D1">
            <w:pPr>
              <w:pStyle w:val="Subtitle"/>
            </w:pPr>
            <w:r>
              <w:t>1995</w:t>
            </w:r>
            <w:r>
              <w:noBreakHyphen/>
              <w:t>2018</w:t>
            </w:r>
          </w:p>
        </w:tc>
      </w:tr>
      <w:tr w:rsidR="00ED5F8E" w14:paraId="19B386BF" w14:textId="77777777" w:rsidTr="005928D1">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ED5F8E" w:rsidRPr="00B1465D" w14:paraId="1139C5A1" w14:textId="77777777" w:rsidTr="005928D1">
              <w:trPr>
                <w:tblHeader/>
                <w:jc w:val="center"/>
              </w:trPr>
              <w:tc>
                <w:tcPr>
                  <w:tcW w:w="5000" w:type="pct"/>
                  <w:tcBorders>
                    <w:top w:val="nil"/>
                    <w:bottom w:val="nil"/>
                  </w:tcBorders>
                </w:tcPr>
                <w:p w14:paraId="6CCD0B5C" w14:textId="77777777" w:rsidR="00ED5F8E" w:rsidRPr="00B1465D" w:rsidRDefault="00ED5F8E" w:rsidP="005928D1">
                  <w:pPr>
                    <w:pStyle w:val="Figure"/>
                    <w:spacing w:before="60" w:after="60"/>
                    <w:rPr>
                      <w:rFonts w:ascii="Arial" w:hAnsi="Arial" w:cs="Arial"/>
                      <w:sz w:val="18"/>
                      <w:szCs w:val="18"/>
                    </w:rPr>
                  </w:pPr>
                  <w:r w:rsidRPr="003D7928">
                    <w:rPr>
                      <w:rFonts w:ascii="Arial" w:hAnsi="Arial" w:cs="Arial"/>
                      <w:noProof/>
                      <w:sz w:val="18"/>
                      <w:szCs w:val="18"/>
                    </w:rPr>
                    <w:drawing>
                      <wp:inline distT="0" distB="0" distL="0" distR="0" wp14:anchorId="0D26D92A" wp14:editId="0FF30F88">
                        <wp:extent cx="5399405" cy="2879090"/>
                        <wp:effectExtent l="0" t="0" r="0" b="0"/>
                        <wp:docPr id="43" name="Picture 43" descr="The number of apprentices in training increased from around 120 000 in 1995 to around 175 000 in 2018&#10;The number of apprentice commencements increased from around 45 000 in 1995 to around 75 000 in 2018&#10;The number of apprentice commencements increased from around 25 000 in 1995 to around 40 000 in 2018&#10;" title="Figure 5.3 - Trade apprenticeship trends, 1995-2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5399405" cy="2879090"/>
                                </a:xfrm>
                                <a:prstGeom prst="rect">
                                  <a:avLst/>
                                </a:prstGeom>
                                <a:noFill/>
                                <a:ln>
                                  <a:noFill/>
                                </a:ln>
                              </pic:spPr>
                            </pic:pic>
                          </a:graphicData>
                        </a:graphic>
                      </wp:inline>
                    </w:drawing>
                  </w:r>
                </w:p>
              </w:tc>
            </w:tr>
          </w:tbl>
          <w:p w14:paraId="705F790B" w14:textId="77777777" w:rsidR="00ED5F8E" w:rsidRDefault="00ED5F8E" w:rsidP="005928D1">
            <w:pPr>
              <w:pStyle w:val="Figure"/>
            </w:pPr>
          </w:p>
        </w:tc>
      </w:tr>
      <w:tr w:rsidR="00ED5F8E" w:rsidRPr="00176D3F" w14:paraId="4E69E282" w14:textId="77777777" w:rsidTr="005928D1">
        <w:tc>
          <w:tcPr>
            <w:tcW w:w="5000" w:type="pct"/>
            <w:tcBorders>
              <w:top w:val="nil"/>
              <w:left w:val="nil"/>
              <w:bottom w:val="nil"/>
              <w:right w:val="nil"/>
            </w:tcBorders>
            <w:shd w:val="clear" w:color="auto" w:fill="auto"/>
          </w:tcPr>
          <w:p w14:paraId="174508A8" w14:textId="139882E8" w:rsidR="00ED5F8E" w:rsidRPr="00176D3F" w:rsidRDefault="00ED5F8E" w:rsidP="005928D1">
            <w:pPr>
              <w:pStyle w:val="Source"/>
            </w:pPr>
            <w:r>
              <w:rPr>
                <w:i/>
              </w:rPr>
              <w:t>S</w:t>
            </w:r>
            <w:r w:rsidRPr="00784A05">
              <w:rPr>
                <w:i/>
              </w:rPr>
              <w:t>ource</w:t>
            </w:r>
            <w:r w:rsidRPr="00176D3F">
              <w:t xml:space="preserve">: </w:t>
            </w:r>
            <w:r>
              <w:t xml:space="preserve">NCVER </w:t>
            </w:r>
            <w:r w:rsidRPr="005D6AC7">
              <w:rPr>
                <w:rFonts w:cs="Arial"/>
              </w:rPr>
              <w:t>(table</w:t>
            </w:r>
            <w:r>
              <w:rPr>
                <w:rFonts w:cs="Arial"/>
              </w:rPr>
              <w:t> </w:t>
            </w:r>
            <w:r w:rsidRPr="005D6AC7">
              <w:rPr>
                <w:rFonts w:cs="Arial"/>
              </w:rPr>
              <w:t>16 2019c)</w:t>
            </w:r>
            <w:r>
              <w:t>.</w:t>
            </w:r>
          </w:p>
        </w:tc>
      </w:tr>
      <w:tr w:rsidR="00ED5F8E" w14:paraId="1C5A7D02" w14:textId="77777777" w:rsidTr="005928D1">
        <w:tc>
          <w:tcPr>
            <w:tcW w:w="5000" w:type="pct"/>
            <w:tcBorders>
              <w:top w:val="nil"/>
              <w:left w:val="nil"/>
              <w:bottom w:val="single" w:sz="6" w:space="0" w:color="78A22F"/>
              <w:right w:val="nil"/>
            </w:tcBorders>
            <w:shd w:val="clear" w:color="auto" w:fill="auto"/>
          </w:tcPr>
          <w:p w14:paraId="4F236806" w14:textId="77777777" w:rsidR="00ED5F8E" w:rsidRDefault="00ED5F8E" w:rsidP="005928D1">
            <w:pPr>
              <w:pStyle w:val="Figurespace"/>
            </w:pPr>
          </w:p>
        </w:tc>
      </w:tr>
      <w:tr w:rsidR="00ED5F8E" w:rsidRPr="000863A5" w14:paraId="31A13BE0" w14:textId="77777777" w:rsidTr="005928D1">
        <w:tc>
          <w:tcPr>
            <w:tcW w:w="5000" w:type="pct"/>
            <w:tcBorders>
              <w:top w:val="single" w:sz="6" w:space="0" w:color="78A22F"/>
              <w:left w:val="nil"/>
              <w:bottom w:val="nil"/>
              <w:right w:val="nil"/>
            </w:tcBorders>
          </w:tcPr>
          <w:p w14:paraId="567A6C80" w14:textId="2DC0D841" w:rsidR="00ED5F8E" w:rsidRPr="00626D32" w:rsidRDefault="00ED5F8E" w:rsidP="005928D1">
            <w:pPr>
              <w:pStyle w:val="BoxSpaceBelow"/>
            </w:pPr>
          </w:p>
        </w:tc>
      </w:tr>
    </w:tbl>
    <w:p w14:paraId="1182BDE5" w14:textId="77777777" w:rsidR="00ED5F8E" w:rsidRDefault="00ED5F8E" w:rsidP="005928D1">
      <w:pPr>
        <w:pStyle w:val="Heading3"/>
        <w:spacing w:before="280"/>
      </w:pPr>
      <w:r>
        <w:t>Employer incentive payments for trade apprentices</w:t>
      </w:r>
    </w:p>
    <w:p w14:paraId="5FBBB289" w14:textId="77777777" w:rsidR="00ED5F8E" w:rsidRDefault="00ED5F8E" w:rsidP="005928D1">
      <w:pPr>
        <w:pStyle w:val="BodyText"/>
      </w:pPr>
      <w:r>
        <w:t xml:space="preserve">The Australian Government provides a variety of supports for apprenticeships. Apprentices benefit from course subsidies, trade support loans and various social security payments. The latter payments largely replicate support for students undertaking other VET training. However, support for apprenticeships also involves incentives paid to employers of apprentices, primarily through the </w:t>
      </w:r>
      <w:r w:rsidRPr="0014572F">
        <w:t>Australian Apprenticeships Incentives Program</w:t>
      </w:r>
      <w:r>
        <w:t xml:space="preserve"> (AAIP). These incentives include both a commencement payment and a completion payment consistent with the goal of stimulating both enrolments and completions. The effectiveness of such employer incentives is the focus of this section. </w:t>
      </w:r>
    </w:p>
    <w:p w14:paraId="3EBD2263" w14:textId="087C7BA4" w:rsidR="00ED5F8E" w:rsidRDefault="00ED5F8E" w:rsidP="005928D1">
      <w:pPr>
        <w:pStyle w:val="BodyText"/>
      </w:pPr>
      <w:r>
        <w:t xml:space="preserve">Recently several significant additional payments to employers have been introduced (box 5.2). Given their recent introduction, the impacts of these additional incentives on apprenticeship training is unknown. However, there is reasonable evidence about the responsiveness of </w:t>
      </w:r>
      <w:r w:rsidRPr="00347672">
        <w:rPr>
          <w:i/>
        </w:rPr>
        <w:t>employers</w:t>
      </w:r>
      <w:r>
        <w:t xml:space="preserve"> to AAIP payments</w:t>
      </w:r>
      <w:r w:rsidR="00AC76DF">
        <w:t>,</w:t>
      </w:r>
      <w:r>
        <w:t xml:space="preserve"> which is likely to be relevant.</w:t>
      </w:r>
    </w:p>
    <w:p w14:paraId="78DD0A07" w14:textId="40DDE3F8" w:rsidR="00ED5F8E" w:rsidRDefault="00ED5F8E">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ED5F8E" w14:paraId="0D23935E" w14:textId="77777777" w:rsidTr="005928D1">
        <w:trPr>
          <w:tblHeader/>
        </w:trPr>
        <w:tc>
          <w:tcPr>
            <w:tcW w:w="5000" w:type="pct"/>
            <w:tcBorders>
              <w:top w:val="single" w:sz="6" w:space="0" w:color="78A22F"/>
              <w:left w:val="nil"/>
              <w:bottom w:val="nil"/>
              <w:right w:val="nil"/>
            </w:tcBorders>
            <w:shd w:val="clear" w:color="auto" w:fill="F2F2F2"/>
          </w:tcPr>
          <w:p w14:paraId="52D6951E" w14:textId="1C1549E0" w:rsidR="00ED5F8E" w:rsidRDefault="00ED5F8E">
            <w:pPr>
              <w:pStyle w:val="BoxTitle"/>
            </w:pPr>
            <w:r>
              <w:rPr>
                <w:b w:val="0"/>
              </w:rPr>
              <w:t>Box 5.</w:t>
            </w:r>
            <w:r>
              <w:rPr>
                <w:b w:val="0"/>
                <w:noProof/>
              </w:rPr>
              <w:t>2</w:t>
            </w:r>
            <w:r>
              <w:tab/>
              <w:t>New employer incentives have been introduced, but it is too early to examine their effects</w:t>
            </w:r>
          </w:p>
        </w:tc>
      </w:tr>
      <w:tr w:rsidR="00ED5F8E" w14:paraId="08ADD6FC" w14:textId="77777777" w:rsidTr="005928D1">
        <w:tc>
          <w:tcPr>
            <w:tcW w:w="5000" w:type="pct"/>
            <w:tcBorders>
              <w:top w:val="nil"/>
              <w:left w:val="nil"/>
              <w:bottom w:val="nil"/>
              <w:right w:val="nil"/>
            </w:tcBorders>
            <w:shd w:val="clear" w:color="auto" w:fill="F2F2F2"/>
          </w:tcPr>
          <w:p w14:paraId="28D92D1B" w14:textId="77777777" w:rsidR="00ED5F8E" w:rsidRDefault="00ED5F8E" w:rsidP="005928D1">
            <w:pPr>
              <w:pStyle w:val="Box"/>
            </w:pPr>
            <w:r>
              <w:t>Among the significant additional payments to employers are the:</w:t>
            </w:r>
          </w:p>
          <w:p w14:paraId="2EA421E0" w14:textId="77777777" w:rsidR="00ED5F8E" w:rsidRDefault="00ED5F8E" w:rsidP="005928D1">
            <w:pPr>
              <w:pStyle w:val="BoxListBullet"/>
            </w:pPr>
            <w:r w:rsidRPr="00AC76DF">
              <w:t>Additional Identified Skills Shortage Payment</w:t>
            </w:r>
            <w:r w:rsidRPr="004D39A6">
              <w:rPr>
                <w:i/>
                <w:iCs/>
              </w:rPr>
              <w:t xml:space="preserve"> </w:t>
            </w:r>
            <w:r>
              <w:t>from July 2019, which provides additional payments to the Australian Apprenticeships Incentives Program of $2000 for commencement and $2000 for completion, supplemented by payments to apprentices. The payment applies to 10 broad occupations in short supply</w:t>
            </w:r>
          </w:p>
          <w:p w14:paraId="69B469A3" w14:textId="77777777" w:rsidR="00ED5F8E" w:rsidRDefault="00ED5F8E" w:rsidP="005928D1">
            <w:pPr>
              <w:pStyle w:val="BoxListBullet"/>
            </w:pPr>
            <w:r w:rsidRPr="00AC76DF">
              <w:t>Australian Apprentice Wage Subsidy</w:t>
            </w:r>
            <w:r>
              <w:t xml:space="preserve"> trial for regional Australia (which offers wage subsidies between 25 and 75 per cent of the award wage, depending on the year of training)</w:t>
            </w:r>
          </w:p>
          <w:p w14:paraId="49457532" w14:textId="77777777" w:rsidR="00ED5F8E" w:rsidRDefault="00ED5F8E" w:rsidP="005928D1">
            <w:pPr>
              <w:pStyle w:val="BoxListBullet"/>
            </w:pPr>
            <w:r w:rsidRPr="00AC76DF">
              <w:t>Supporting Apprentices and Trainees</w:t>
            </w:r>
            <w:r>
              <w:rPr>
                <w:i/>
                <w:iCs/>
              </w:rPr>
              <w:t xml:space="preserve">, </w:t>
            </w:r>
            <w:r>
              <w:t>which is a temporary program introduced during the COVID</w:t>
            </w:r>
            <w:r>
              <w:noBreakHyphen/>
              <w:t>19 pandemic that provides a 50 per cent wage subsidy for apprentices being trained by small businesses.</w:t>
            </w:r>
          </w:p>
        </w:tc>
      </w:tr>
      <w:tr w:rsidR="00ED5F8E" w14:paraId="4ADB809C" w14:textId="77777777" w:rsidTr="005928D1">
        <w:tc>
          <w:tcPr>
            <w:tcW w:w="5000" w:type="pct"/>
            <w:tcBorders>
              <w:top w:val="nil"/>
              <w:left w:val="nil"/>
              <w:bottom w:val="nil"/>
              <w:right w:val="nil"/>
            </w:tcBorders>
            <w:shd w:val="clear" w:color="auto" w:fill="F2F2F2"/>
          </w:tcPr>
          <w:p w14:paraId="101D3088" w14:textId="70621435" w:rsidR="00ED5F8E" w:rsidRPr="00007467" w:rsidRDefault="00ED5F8E" w:rsidP="005928D1">
            <w:pPr>
              <w:pStyle w:val="BoxSource"/>
              <w:rPr>
                <w:rFonts w:cs="Arial"/>
              </w:rPr>
            </w:pPr>
            <w:r>
              <w:rPr>
                <w:i/>
              </w:rPr>
              <w:t>Sources</w:t>
            </w:r>
            <w:r w:rsidRPr="00167F06">
              <w:t xml:space="preserve">: </w:t>
            </w:r>
            <w:r>
              <w:t xml:space="preserve">Australian Government </w:t>
            </w:r>
            <w:r w:rsidR="00E85FF0" w:rsidRPr="00E85FF0">
              <w:rPr>
                <w:rFonts w:cs="Arial"/>
              </w:rPr>
              <w:t>(2020c, 2020b)</w:t>
            </w:r>
            <w:r>
              <w:t xml:space="preserve"> and DESE </w:t>
            </w:r>
            <w:r w:rsidR="00E85FF0" w:rsidRPr="00E85FF0">
              <w:rPr>
                <w:rFonts w:cs="Arial"/>
              </w:rPr>
              <w:t>(2018d)</w:t>
            </w:r>
            <w:r>
              <w:t xml:space="preserve">. </w:t>
            </w:r>
          </w:p>
        </w:tc>
      </w:tr>
      <w:tr w:rsidR="00ED5F8E" w14:paraId="2E3B288E" w14:textId="77777777" w:rsidTr="005928D1">
        <w:tc>
          <w:tcPr>
            <w:tcW w:w="5000" w:type="pct"/>
            <w:tcBorders>
              <w:top w:val="nil"/>
              <w:left w:val="nil"/>
              <w:bottom w:val="single" w:sz="6" w:space="0" w:color="78A22F"/>
              <w:right w:val="nil"/>
            </w:tcBorders>
            <w:shd w:val="clear" w:color="auto" w:fill="F2F2F2"/>
          </w:tcPr>
          <w:p w14:paraId="61E1CB25" w14:textId="77777777" w:rsidR="00ED5F8E" w:rsidRDefault="00ED5F8E">
            <w:pPr>
              <w:pStyle w:val="Box"/>
              <w:spacing w:before="0" w:line="120" w:lineRule="exact"/>
            </w:pPr>
          </w:p>
        </w:tc>
      </w:tr>
      <w:tr w:rsidR="00ED5F8E" w:rsidRPr="000863A5" w14:paraId="5372C52C" w14:textId="77777777" w:rsidTr="005928D1">
        <w:tc>
          <w:tcPr>
            <w:tcW w:w="5000" w:type="pct"/>
            <w:tcBorders>
              <w:top w:val="single" w:sz="6" w:space="0" w:color="78A22F"/>
              <w:left w:val="nil"/>
              <w:bottom w:val="nil"/>
              <w:right w:val="nil"/>
            </w:tcBorders>
          </w:tcPr>
          <w:p w14:paraId="2E8F8875" w14:textId="1B7F6C8D" w:rsidR="00ED5F8E" w:rsidRPr="00626D32" w:rsidRDefault="00ED5F8E" w:rsidP="005928D1">
            <w:pPr>
              <w:pStyle w:val="BoxSpaceBelow"/>
            </w:pPr>
          </w:p>
        </w:tc>
      </w:tr>
    </w:tbl>
    <w:p w14:paraId="75030C90" w14:textId="42D3C914" w:rsidR="00ED5F8E" w:rsidRPr="00033DCC" w:rsidRDefault="00ED5F8E" w:rsidP="005928D1">
      <w:pPr>
        <w:pStyle w:val="BodyText"/>
        <w:rPr>
          <w:spacing w:val="-2"/>
        </w:rPr>
      </w:pPr>
      <w:r w:rsidRPr="00033DCC">
        <w:rPr>
          <w:spacing w:val="-2"/>
        </w:rPr>
        <w:t>Employer incentives in the AAIP are relatively modest and are widely seen as having little effect on decision</w:t>
      </w:r>
      <w:r w:rsidRPr="00033DCC">
        <w:rPr>
          <w:spacing w:val="-2"/>
        </w:rPr>
        <w:noBreakHyphen/>
        <w:t xml:space="preserve">making by employers </w:t>
      </w:r>
      <w:r w:rsidRPr="00033DCC">
        <w:rPr>
          <w:spacing w:val="-2"/>
          <w:szCs w:val="24"/>
        </w:rPr>
        <w:t>(Deloitte 2012; Karmel and Rice 2011; McDowell et al. 2011; Nechvoglod, Karmel and Saunders 2009; Pfeifer 2016)</w:t>
      </w:r>
      <w:r w:rsidRPr="00033DCC">
        <w:rPr>
          <w:spacing w:val="-2"/>
        </w:rPr>
        <w:t>. One likely reason for this is that employer incentive payments only cover a small share of the costs of hiring and training a trade apprentice. The Commission has updated an early study,</w:t>
      </w:r>
      <w:r w:rsidRPr="00033DCC">
        <w:rPr>
          <w:rStyle w:val="FootnoteReference"/>
          <w:spacing w:val="-2"/>
        </w:rPr>
        <w:footnoteReference w:id="38"/>
      </w:r>
      <w:r w:rsidRPr="00033DCC">
        <w:rPr>
          <w:spacing w:val="-2"/>
        </w:rPr>
        <w:t xml:space="preserve"> finding that in 2020 employer incentives (which have remained fixed in nominal terms) now account for less than 2 per cent of the full costs of hiring and training a trade apprentice. Moreover, the effective incentive is less than the notional payment of $4000 as most of the payment (62.5 per cent) is paid on completion of a training contract with the employer, which occurs in less than half of all trade apprenticeships </w:t>
      </w:r>
      <w:r w:rsidR="00E85FF0" w:rsidRPr="00033DCC">
        <w:rPr>
          <w:spacing w:val="-2"/>
          <w:szCs w:val="24"/>
        </w:rPr>
        <w:t>(Australian Government 2019a; NCVER 2019b)</w:t>
      </w:r>
      <w:r w:rsidRPr="00033DCC">
        <w:rPr>
          <w:spacing w:val="-2"/>
        </w:rPr>
        <w:t xml:space="preserve">. </w:t>
      </w:r>
    </w:p>
    <w:p w14:paraId="1105D984" w14:textId="77777777" w:rsidR="00ED5F8E" w:rsidRDefault="00ED5F8E" w:rsidP="005928D1">
      <w:pPr>
        <w:pStyle w:val="BodyText"/>
      </w:pPr>
      <w:r>
        <w:t>The real value of the employer incentive has diminished over time, reflecting inflation and the smaller group of apprentices eligible for the subsidy. At the beginning of the decade, employer incentives applied to almost all trade apprentices and trainees but are now limited to new apprentices and existing workers in occupations on the National Skills Needs List or enrolled in nursing, aged, disability and childcare. Many employers are no longer eligible for incentives.</w:t>
      </w:r>
    </w:p>
    <w:p w14:paraId="28765154" w14:textId="67411A3F" w:rsidR="00ED5F8E" w:rsidRDefault="00ED5F8E" w:rsidP="005928D1">
      <w:pPr>
        <w:pStyle w:val="BodyText"/>
      </w:pPr>
      <w:r>
        <w:t xml:space="preserve">Incentives for employers are intended to reduce the cost of hiring an apprentice. The effectiveness of these incentives depends on how sensitive employers are to these costs — in other words, how elastic is employers’ demand for apprentices. The lower the elasticity of demand for apprentices, the less effective incentives will be. The limited Australian evidence suggests that demand elasticities are low </w:t>
      </w:r>
      <w:r w:rsidRPr="004C0424">
        <w:rPr>
          <w:szCs w:val="24"/>
        </w:rPr>
        <w:t>(Toner 2003)</w:t>
      </w:r>
      <w:r>
        <w:t xml:space="preserve">. Overseas studies generally find similarly small responses to apprenticeship incentives </w:t>
      </w:r>
      <w:r w:rsidRPr="00F2257C">
        <w:rPr>
          <w:szCs w:val="24"/>
        </w:rPr>
        <w:t>(Brébion 2020; Frontier Economics 2017)</w:t>
      </w:r>
      <w:r>
        <w:t xml:space="preserve"> and, for some industries, zero impacts </w:t>
      </w:r>
      <w:r w:rsidRPr="00C733C4">
        <w:rPr>
          <w:szCs w:val="24"/>
        </w:rPr>
        <w:t>(Westergaard-Nielsen and Rasmussen 1997)</w:t>
      </w:r>
      <w:r>
        <w:t xml:space="preserve">. </w:t>
      </w:r>
    </w:p>
    <w:p w14:paraId="5E1ADC14" w14:textId="77777777" w:rsidR="00ED5F8E" w:rsidRDefault="00ED5F8E" w:rsidP="005928D1">
      <w:pPr>
        <w:pStyle w:val="BodyText"/>
      </w:pPr>
      <w:r>
        <w:t xml:space="preserve">Beyond the modest value of the incentive, another possible explanation for the low responsiveness to apprenticeship incentives is that employers have other, stronger motives to take on apprentices. Employers consistently report that the level of economic activity and the need for more skilled staff are more important considerations when deciding to engage an apprentice. </w:t>
      </w:r>
      <w:r w:rsidRPr="00F6628D">
        <w:t xml:space="preserve">Over the past decade, </w:t>
      </w:r>
      <w:r>
        <w:t xml:space="preserve">on average </w:t>
      </w:r>
      <w:r w:rsidRPr="00F6628D">
        <w:t xml:space="preserve">less than </w:t>
      </w:r>
      <w:r>
        <w:t>5</w:t>
      </w:r>
      <w:r w:rsidRPr="00F6628D">
        <w:t xml:space="preserve"> per cent of employers </w:t>
      </w:r>
      <w:r>
        <w:t>nominated</w:t>
      </w:r>
      <w:r w:rsidRPr="00F6628D">
        <w:t xml:space="preserve"> financial incentives </w:t>
      </w:r>
      <w:r>
        <w:t xml:space="preserve">as </w:t>
      </w:r>
      <w:r w:rsidRPr="003735FD">
        <w:rPr>
          <w:i/>
          <w:iCs/>
        </w:rPr>
        <w:t>a</w:t>
      </w:r>
      <w:r w:rsidRPr="00F6628D">
        <w:t xml:space="preserve"> </w:t>
      </w:r>
      <w:r>
        <w:t xml:space="preserve">main reason for </w:t>
      </w:r>
      <w:r w:rsidRPr="00F6628D">
        <w:t>their decision to hire an apprentice</w:t>
      </w:r>
      <w:r>
        <w:t xml:space="preserve"> — the lowest of the ten categories of reasons they could give (figure 5.4).</w:t>
      </w:r>
      <w:r w:rsidRPr="00236946">
        <w:rPr>
          <w:rStyle w:val="FootnoteReference"/>
        </w:rPr>
        <w:footnoteReference w:id="39"/>
      </w:r>
      <w:r>
        <w:t xml:space="preserve"> </w:t>
      </w:r>
    </w:p>
    <w:p w14:paraId="4779DFEE" w14:textId="00037E62" w:rsidR="00ED5F8E" w:rsidRDefault="00ED5F8E" w:rsidP="005928D1">
      <w:pPr>
        <w:pStyle w:val="BodyText"/>
      </w:pPr>
      <w:r>
        <w:t xml:space="preserve">As many employers will train apprentices without the need for an incentive, governments will often provide incentive payments to businesses for training that would have occurred anyway. The less responsive demand is to incentives, the greater the budgetary cost of inducing an additional apprentice commencement — a key policy challenge for governments. For instance, some estimates suggest the budgetary cost per additional commencement could be between $6500 and $47 000, and between $16 000 and $530 000 per additional completion, depending on the program </w:t>
      </w:r>
      <w:r w:rsidRPr="00B1596E">
        <w:rPr>
          <w:szCs w:val="24"/>
        </w:rPr>
        <w:t>(Deloitte 2012, p. 50)</w:t>
      </w:r>
      <w:r>
        <w:t xml:space="preserve">. </w:t>
      </w:r>
    </w:p>
    <w:p w14:paraId="2990802F" w14:textId="77777777" w:rsidR="00ED5F8E" w:rsidRDefault="00ED5F8E" w:rsidP="005928D1">
      <w:pPr>
        <w:pStyle w:val="Heading3"/>
      </w:pPr>
      <w:r>
        <w:t>Non</w:t>
      </w:r>
      <w:r>
        <w:noBreakHyphen/>
        <w:t>trade apprenticeships</w:t>
      </w:r>
    </w:p>
    <w:p w14:paraId="279252EF" w14:textId="29ECE8EA" w:rsidR="00ED5F8E" w:rsidRDefault="00ED5F8E" w:rsidP="005928D1">
      <w:pPr>
        <w:pStyle w:val="BodyText"/>
      </w:pPr>
      <w:r>
        <w:t>In contrast to trade apprenticeships, n</w:t>
      </w:r>
      <w:r w:rsidRPr="00623D19">
        <w:t>on</w:t>
      </w:r>
      <w:r w:rsidRPr="00623D19">
        <w:noBreakHyphen/>
        <w:t xml:space="preserve">trade apprenticeships </w:t>
      </w:r>
      <w:r>
        <w:t xml:space="preserve">(primarily trainees) </w:t>
      </w:r>
      <w:r w:rsidRPr="00623D19">
        <w:t>have been sensitive to incentives</w:t>
      </w:r>
      <w:r>
        <w:t xml:space="preserve">. Traineeships rose sharply from the 1990s to reach a peak of almost 300 000 in 2012 (figure 5.5). However, </w:t>
      </w:r>
      <w:r w:rsidRPr="00623D19">
        <w:t xml:space="preserve">much of the increase was in industries deemed to be low priority, such as retailing, and </w:t>
      </w:r>
      <w:r>
        <w:t xml:space="preserve">was </w:t>
      </w:r>
      <w:r w:rsidRPr="00623D19">
        <w:t xml:space="preserve">associated with </w:t>
      </w:r>
      <w:r>
        <w:t>strategic behaviour</w:t>
      </w:r>
      <w:r w:rsidRPr="00623D19">
        <w:t>.</w:t>
      </w:r>
      <w:r>
        <w:t xml:space="preserve"> Incentives amounted to a large proportion of trainee wages (about 20 per cent) and some employers were designating their existing employees as ‘trainees’ to claim the incentive, rather than hiring new trainees </w:t>
      </w:r>
      <w:r w:rsidRPr="003A13C2">
        <w:rPr>
          <w:rFonts w:cs="Arial"/>
          <w:szCs w:val="24"/>
        </w:rPr>
        <w:t>(NCVER 2011b)</w:t>
      </w:r>
      <w:r>
        <w:t>.</w:t>
      </w:r>
      <w:r w:rsidRPr="00AE41D9">
        <w:t xml:space="preserve"> </w:t>
      </w:r>
      <w:r>
        <w:t xml:space="preserve">In effect, some employers used traineeship incentives as wage subsidies rather than assisting with training costs </w:t>
      </w:r>
      <w:r w:rsidRPr="00E52A9D">
        <w:rPr>
          <w:rFonts w:cs="Arial"/>
          <w:szCs w:val="24"/>
        </w:rPr>
        <w:t>(Noonan and Pilcher 2017a)</w:t>
      </w:r>
      <w:r>
        <w:t xml:space="preserve">. By 2012, existing workers accounted for 44 per cent of all trainee commencements </w:t>
      </w:r>
      <w:r w:rsidRPr="00E52A9D">
        <w:rPr>
          <w:rFonts w:cs="Arial"/>
          <w:szCs w:val="24"/>
        </w:rPr>
        <w:t>(Noonan and Pilcher 2017a)</w:t>
      </w:r>
      <w:r>
        <w:t xml:space="preserve">. </w:t>
      </w:r>
    </w:p>
    <w:p w14:paraId="76D944D7" w14:textId="28FFCED6" w:rsidR="00ED5F8E" w:rsidRDefault="00ED5F8E" w:rsidP="005928D1">
      <w:pPr>
        <w:pStyle w:val="BodyText"/>
      </w:pPr>
      <w:r>
        <w:t xml:space="preserve">Traineeships were generally not valued by employers beyond the level of the government subsidy </w:t>
      </w:r>
      <w:r w:rsidRPr="00E52A9D">
        <w:rPr>
          <w:szCs w:val="24"/>
        </w:rPr>
        <w:t>(Noonan and Pilcher 2017a, p. 10)</w:t>
      </w:r>
      <w:r>
        <w:t xml:space="preserve">. There was little evidence that trainees were developing skills, becoming more productive and improving their employment prospects as a result of the traineeship </w:t>
      </w:r>
      <w:r w:rsidRPr="00E52A9D">
        <w:rPr>
          <w:rFonts w:cs="Arial"/>
          <w:szCs w:val="24"/>
        </w:rPr>
        <w:t>(Karmel, Blomberg and Vnuk 2010; Karmel and Rice 2011; Muhlemann 2016; NCVER 2011b; Noonan and Pilcher 2017a; OECD 2018; Snell and Hart 2007)</w:t>
      </w:r>
      <w:r>
        <w:t xml:space="preserve">. Another concern was that the wage outcomes for trainees in some occupations were worse than if they had not trained </w:t>
      </w:r>
      <w:r w:rsidRPr="00A56599">
        <w:rPr>
          <w:szCs w:val="24"/>
        </w:rPr>
        <w:t>(Nelms et al. 2017)</w:t>
      </w:r>
      <w:r>
        <w:t>.</w:t>
      </w:r>
    </w:p>
    <w:p w14:paraId="0832D383" w14:textId="02740D55" w:rsidR="00ED5F8E" w:rsidRDefault="00ED5F8E" w:rsidP="005928D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ED5F8E" w14:paraId="7D3ADE06" w14:textId="77777777" w:rsidTr="005928D1">
        <w:trPr>
          <w:tblHeader/>
        </w:trPr>
        <w:tc>
          <w:tcPr>
            <w:tcW w:w="5000" w:type="pct"/>
            <w:tcBorders>
              <w:top w:val="single" w:sz="6" w:space="0" w:color="78A22F"/>
              <w:left w:val="nil"/>
              <w:bottom w:val="nil"/>
              <w:right w:val="nil"/>
            </w:tcBorders>
            <w:shd w:val="clear" w:color="auto" w:fill="auto"/>
          </w:tcPr>
          <w:p w14:paraId="20E8EF2E" w14:textId="36D2CF59" w:rsidR="00ED5F8E" w:rsidRDefault="00ED5F8E" w:rsidP="005928D1">
            <w:pPr>
              <w:pStyle w:val="FigureTitle"/>
            </w:pPr>
            <w:r w:rsidRPr="00784A05">
              <w:rPr>
                <w:b w:val="0"/>
              </w:rPr>
              <w:t xml:space="preserve">Figure </w:t>
            </w:r>
            <w:r>
              <w:rPr>
                <w:b w:val="0"/>
              </w:rPr>
              <w:t>5.</w:t>
            </w:r>
            <w:r>
              <w:rPr>
                <w:b w:val="0"/>
                <w:noProof/>
              </w:rPr>
              <w:t>4</w:t>
            </w:r>
            <w:r>
              <w:tab/>
              <w:t xml:space="preserve">Incentives have rarely been cited as a main reason for hiring an apprentice </w:t>
            </w:r>
          </w:p>
          <w:p w14:paraId="232C8018" w14:textId="4D3D88E6" w:rsidR="00ED5F8E" w:rsidRPr="00176D3F" w:rsidRDefault="00ED5F8E" w:rsidP="005928D1">
            <w:pPr>
              <w:pStyle w:val="Subtitle"/>
            </w:pPr>
            <w:r>
              <w:t>Reasons for employing trade apprentices or trainees (Per cent of all employers with trade apprentices or trainees)</w:t>
            </w:r>
            <w:r w:rsidR="00D77A29" w:rsidRPr="00D77A29">
              <w:rPr>
                <w:rStyle w:val="NoteLabel"/>
              </w:rPr>
              <w:t>a</w:t>
            </w:r>
          </w:p>
        </w:tc>
      </w:tr>
      <w:tr w:rsidR="00ED5F8E" w14:paraId="7E455B56" w14:textId="77777777" w:rsidTr="005928D1">
        <w:tc>
          <w:tcPr>
            <w:tcW w:w="5000" w:type="pct"/>
            <w:tcBorders>
              <w:top w:val="nil"/>
              <w:left w:val="nil"/>
              <w:bottom w:val="nil"/>
              <w:right w:val="nil"/>
            </w:tcBorders>
            <w:shd w:val="clear" w:color="auto" w:fill="auto"/>
            <w:tcMar>
              <w:top w:w="28" w:type="dxa"/>
              <w:bottom w:w="28" w:type="dxa"/>
            </w:tcMar>
          </w:tcPr>
          <w:tbl>
            <w:tblPr>
              <w:tblW w:w="8736" w:type="dxa"/>
              <w:jc w:val="center"/>
              <w:tblBorders>
                <w:top w:val="single" w:sz="6" w:space="0" w:color="F15A25" w:themeColor="accent4"/>
                <w:bottom w:val="single" w:sz="6" w:space="0" w:color="F15A25" w:themeColor="accent4"/>
              </w:tblBorders>
              <w:tblCellMar>
                <w:top w:w="28" w:type="dxa"/>
              </w:tblCellMar>
              <w:tblLook w:val="0000" w:firstRow="0" w:lastRow="0" w:firstColumn="0" w:lastColumn="0" w:noHBand="0" w:noVBand="0"/>
              <w:tblDescription w:val="Nested table used for design layout."/>
            </w:tblPr>
            <w:tblGrid>
              <w:gridCol w:w="8736"/>
            </w:tblGrid>
            <w:tr w:rsidR="00ED5F8E" w:rsidRPr="00B1465D" w14:paraId="6A843C1B" w14:textId="77777777" w:rsidTr="005928D1">
              <w:trPr>
                <w:tblHeader/>
                <w:jc w:val="center"/>
              </w:trPr>
              <w:tc>
                <w:tcPr>
                  <w:tcW w:w="8736" w:type="dxa"/>
                  <w:tcBorders>
                    <w:top w:val="nil"/>
                    <w:bottom w:val="nil"/>
                  </w:tcBorders>
                </w:tcPr>
                <w:p w14:paraId="56648D0E" w14:textId="77777777" w:rsidR="00ED5F8E" w:rsidRPr="00B1465D" w:rsidRDefault="00ED5F8E" w:rsidP="005928D1">
                  <w:pPr>
                    <w:pStyle w:val="Figure"/>
                    <w:spacing w:before="60" w:after="60"/>
                    <w:rPr>
                      <w:rFonts w:ascii="Arial" w:hAnsi="Arial" w:cs="Arial"/>
                      <w:sz w:val="18"/>
                      <w:szCs w:val="18"/>
                    </w:rPr>
                  </w:pPr>
                  <w:r w:rsidRPr="00E27475">
                    <w:rPr>
                      <w:rFonts w:ascii="Arial" w:hAnsi="Arial" w:cs="Arial"/>
                      <w:noProof/>
                      <w:sz w:val="18"/>
                      <w:szCs w:val="18"/>
                    </w:rPr>
                    <w:drawing>
                      <wp:inline distT="0" distB="0" distL="0" distR="0" wp14:anchorId="2BC081BD" wp14:editId="0357A55C">
                        <wp:extent cx="5398770" cy="5398770"/>
                        <wp:effectExtent l="0" t="0" r="0" b="0"/>
                        <wp:docPr id="44" name="Picture 44" descr="This chart shows that over the past decade employers consistently report that the level of economic activity and the need for more skilled staff (around 45 per cent respectively in 2019) are the most important considerations when deciding to engage an apprentice.&#10;On average over the past decade less than 5 per cent of employers nominated financial incentives as a main reason for their decision to hire an apprentice — the lowest of the ten categories of reasons they could give.&#10;" title="Figure 5.4 - Incentives have rarely been cited as a main reason for hiring an apprentice - Reasons for employing trade apprentices or trainees (Per cent of all employers with trade apprentices or traine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5398770" cy="5398770"/>
                                </a:xfrm>
                                <a:prstGeom prst="rect">
                                  <a:avLst/>
                                </a:prstGeom>
                                <a:noFill/>
                                <a:ln>
                                  <a:noFill/>
                                </a:ln>
                              </pic:spPr>
                            </pic:pic>
                          </a:graphicData>
                        </a:graphic>
                      </wp:inline>
                    </w:drawing>
                  </w:r>
                </w:p>
              </w:tc>
            </w:tr>
          </w:tbl>
          <w:p w14:paraId="6E02D8D5" w14:textId="77777777" w:rsidR="00ED5F8E" w:rsidRDefault="00ED5F8E" w:rsidP="005928D1">
            <w:pPr>
              <w:pStyle w:val="Figure"/>
            </w:pPr>
          </w:p>
        </w:tc>
      </w:tr>
      <w:tr w:rsidR="00ED5F8E" w:rsidRPr="00176D3F" w14:paraId="07C11DD7" w14:textId="77777777" w:rsidTr="005928D1">
        <w:tc>
          <w:tcPr>
            <w:tcW w:w="5000" w:type="pct"/>
            <w:tcBorders>
              <w:top w:val="nil"/>
              <w:left w:val="nil"/>
              <w:bottom w:val="nil"/>
              <w:right w:val="nil"/>
            </w:tcBorders>
            <w:shd w:val="clear" w:color="auto" w:fill="auto"/>
          </w:tcPr>
          <w:p w14:paraId="45CDEB1A" w14:textId="77777777" w:rsidR="00ED5F8E" w:rsidRPr="0052360A" w:rsidRDefault="00ED5F8E" w:rsidP="005928D1">
            <w:pPr>
              <w:pStyle w:val="Source"/>
              <w:rPr>
                <w:iCs/>
              </w:rPr>
            </w:pPr>
            <w:r w:rsidRPr="005D386F">
              <w:rPr>
                <w:rStyle w:val="NoteLabel"/>
              </w:rPr>
              <w:t>a</w:t>
            </w:r>
            <w:r w:rsidRPr="0052360A">
              <w:rPr>
                <w:iCs/>
              </w:rPr>
              <w:t xml:space="preserve"> Employers </w:t>
            </w:r>
            <w:r>
              <w:rPr>
                <w:iCs/>
              </w:rPr>
              <w:t>were able to</w:t>
            </w:r>
            <w:r w:rsidRPr="0052360A">
              <w:rPr>
                <w:iCs/>
              </w:rPr>
              <w:t xml:space="preserve"> select multiple reasons for hiring an apprentice. </w:t>
            </w:r>
            <w:r w:rsidRPr="005D386F">
              <w:rPr>
                <w:iCs/>
              </w:rPr>
              <w:t xml:space="preserve">The estimates for </w:t>
            </w:r>
            <w:r>
              <w:rPr>
                <w:iCs/>
              </w:rPr>
              <w:t>‘</w:t>
            </w:r>
            <w:r w:rsidRPr="005D386F">
              <w:rPr>
                <w:iCs/>
              </w:rPr>
              <w:t>Financial incentives</w:t>
            </w:r>
            <w:r>
              <w:rPr>
                <w:iCs/>
              </w:rPr>
              <w:t>’</w:t>
            </w:r>
            <w:r w:rsidRPr="005D386F">
              <w:rPr>
                <w:iCs/>
              </w:rPr>
              <w:t xml:space="preserve"> in 2015 and 2017 are provided for illustrative purposes since they have a relative standard error equal to or greater than 25</w:t>
            </w:r>
            <w:r>
              <w:rPr>
                <w:iCs/>
              </w:rPr>
              <w:t xml:space="preserve"> per cent</w:t>
            </w:r>
            <w:r w:rsidRPr="005D386F">
              <w:rPr>
                <w:iCs/>
              </w:rPr>
              <w:t xml:space="preserve"> and should be used with caution.</w:t>
            </w:r>
            <w:r w:rsidRPr="0052360A">
              <w:rPr>
                <w:iCs/>
              </w:rPr>
              <w:t xml:space="preserve"> </w:t>
            </w:r>
          </w:p>
        </w:tc>
      </w:tr>
      <w:tr w:rsidR="00ED5F8E" w:rsidRPr="00176D3F" w14:paraId="6FA1BDD8" w14:textId="77777777" w:rsidTr="005928D1">
        <w:tc>
          <w:tcPr>
            <w:tcW w:w="5000" w:type="pct"/>
            <w:tcBorders>
              <w:top w:val="nil"/>
              <w:left w:val="nil"/>
              <w:bottom w:val="nil"/>
              <w:right w:val="nil"/>
            </w:tcBorders>
            <w:shd w:val="clear" w:color="auto" w:fill="auto"/>
          </w:tcPr>
          <w:p w14:paraId="16A268F8" w14:textId="5D3E6438" w:rsidR="00ED5F8E" w:rsidRPr="0052360A" w:rsidRDefault="00ED5F8E" w:rsidP="005928D1">
            <w:pPr>
              <w:pStyle w:val="Source"/>
            </w:pPr>
            <w:r>
              <w:rPr>
                <w:i/>
              </w:rPr>
              <w:t>S</w:t>
            </w:r>
            <w:r w:rsidRPr="0052360A">
              <w:rPr>
                <w:i/>
              </w:rPr>
              <w:t>ource</w:t>
            </w:r>
            <w:r w:rsidRPr="0052360A">
              <w:t xml:space="preserve">: NCVER </w:t>
            </w:r>
            <w:r w:rsidR="00E85FF0" w:rsidRPr="00E85FF0">
              <w:rPr>
                <w:rFonts w:cs="Arial"/>
              </w:rPr>
              <w:t>(2019c)</w:t>
            </w:r>
            <w:r w:rsidRPr="0052360A">
              <w:t xml:space="preserve">. </w:t>
            </w:r>
          </w:p>
        </w:tc>
      </w:tr>
      <w:tr w:rsidR="00ED5F8E" w14:paraId="46085B3B" w14:textId="77777777" w:rsidTr="005928D1">
        <w:tc>
          <w:tcPr>
            <w:tcW w:w="5000" w:type="pct"/>
            <w:tcBorders>
              <w:top w:val="nil"/>
              <w:left w:val="nil"/>
              <w:bottom w:val="single" w:sz="6" w:space="0" w:color="78A22F"/>
              <w:right w:val="nil"/>
            </w:tcBorders>
            <w:shd w:val="clear" w:color="auto" w:fill="auto"/>
          </w:tcPr>
          <w:p w14:paraId="2AFCF9D0" w14:textId="77777777" w:rsidR="00ED5F8E" w:rsidRDefault="00ED5F8E" w:rsidP="005928D1">
            <w:pPr>
              <w:pStyle w:val="Figurespace"/>
            </w:pPr>
          </w:p>
        </w:tc>
      </w:tr>
      <w:tr w:rsidR="00ED5F8E" w:rsidRPr="000863A5" w14:paraId="3847A03B" w14:textId="77777777" w:rsidTr="005928D1">
        <w:tc>
          <w:tcPr>
            <w:tcW w:w="5000" w:type="pct"/>
            <w:tcBorders>
              <w:top w:val="single" w:sz="6" w:space="0" w:color="78A22F"/>
              <w:left w:val="nil"/>
              <w:bottom w:val="nil"/>
              <w:right w:val="nil"/>
            </w:tcBorders>
          </w:tcPr>
          <w:p w14:paraId="49A0C8E4" w14:textId="39301A85" w:rsidR="00ED5F8E" w:rsidRPr="00626D32" w:rsidRDefault="00ED5F8E" w:rsidP="005928D1">
            <w:pPr>
              <w:pStyle w:val="BoxSpaceBelow"/>
            </w:pPr>
          </w:p>
        </w:tc>
      </w:tr>
    </w:tbl>
    <w:p w14:paraId="2EDAC343" w14:textId="07096C85" w:rsidR="00ED5F8E" w:rsidRDefault="00ED5F8E" w:rsidP="005928D1">
      <w:pPr>
        <w:pStyle w:val="BodyText"/>
      </w:pPr>
      <w:r>
        <w:t xml:space="preserve">After the tightening of eligibility criteria for financial incentives in 2011–2013, the number of traineeships fell by about 70 per cent between 2012 and 2019, with most of this change occurring in the first few years following the change. Large falls were observed in ‘low priority skill areas’ such as retailing, reinforcing observations that the traineeships prompted by financial incentives provided limited value </w:t>
      </w:r>
      <w:r w:rsidRPr="00E52A9D">
        <w:rPr>
          <w:szCs w:val="24"/>
        </w:rPr>
        <w:t>(Noonan and Pilcher 2017a, p. 7)</w:t>
      </w:r>
      <w:r>
        <w:t xml:space="preserve">. </w:t>
      </w:r>
    </w:p>
    <w:p w14:paraId="1981B44A" w14:textId="229C64FA" w:rsidR="00ED5F8E" w:rsidRDefault="00ED5F8E" w:rsidP="005928D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ED5F8E" w14:paraId="6F6F00D7" w14:textId="77777777" w:rsidTr="005928D1">
        <w:trPr>
          <w:tblHeader/>
        </w:trPr>
        <w:tc>
          <w:tcPr>
            <w:tcW w:w="5000" w:type="pct"/>
            <w:tcBorders>
              <w:top w:val="single" w:sz="6" w:space="0" w:color="78A22F"/>
              <w:left w:val="nil"/>
              <w:bottom w:val="nil"/>
              <w:right w:val="nil"/>
            </w:tcBorders>
            <w:shd w:val="clear" w:color="auto" w:fill="auto"/>
          </w:tcPr>
          <w:p w14:paraId="1FEE3148" w14:textId="15B3EFF5" w:rsidR="00ED5F8E" w:rsidRDefault="00ED5F8E" w:rsidP="005928D1">
            <w:pPr>
              <w:pStyle w:val="FigureTitle"/>
            </w:pPr>
            <w:r w:rsidRPr="00784A05">
              <w:rPr>
                <w:b w:val="0"/>
              </w:rPr>
              <w:t xml:space="preserve">Figure </w:t>
            </w:r>
            <w:r>
              <w:rPr>
                <w:b w:val="0"/>
              </w:rPr>
              <w:t>5.</w:t>
            </w:r>
            <w:r>
              <w:rPr>
                <w:b w:val="0"/>
                <w:noProof/>
              </w:rPr>
              <w:t>5</w:t>
            </w:r>
            <w:r>
              <w:tab/>
              <w:t xml:space="preserve">Traineeships responded to government incentives, but trade apprenticeships were not as sensitive </w:t>
            </w:r>
          </w:p>
          <w:p w14:paraId="0FE56C0E" w14:textId="77777777" w:rsidR="00ED5F8E" w:rsidRPr="00AF425F" w:rsidRDefault="00ED5F8E" w:rsidP="005928D1">
            <w:pPr>
              <w:pStyle w:val="Subtitle"/>
            </w:pPr>
            <w:r>
              <w:t>Trainees and trade apprenticeships (’000)</w:t>
            </w:r>
            <w:r w:rsidRPr="00B36992">
              <w:rPr>
                <w:rStyle w:val="NoteLabel"/>
              </w:rPr>
              <w:t>a</w:t>
            </w:r>
          </w:p>
        </w:tc>
      </w:tr>
      <w:tr w:rsidR="00ED5F8E" w14:paraId="226FFB46" w14:textId="77777777" w:rsidTr="005928D1">
        <w:tblPrEx>
          <w:tblCellMar>
            <w:left w:w="108" w:type="dxa"/>
            <w:right w:w="108" w:type="dxa"/>
          </w:tblCellMar>
        </w:tblPrEx>
        <w:tc>
          <w:tcPr>
            <w:tcW w:w="5000" w:type="pct"/>
            <w:tcBorders>
              <w:top w:val="nil"/>
              <w:left w:val="nil"/>
              <w:bottom w:val="nil"/>
              <w:right w:val="nil"/>
            </w:tcBorders>
            <w:shd w:val="clear" w:color="auto" w:fill="auto"/>
          </w:tcPr>
          <w:p w14:paraId="10803B4F" w14:textId="60503B5B" w:rsidR="00ED5F8E" w:rsidRDefault="00AD05C5" w:rsidP="00AD05C5">
            <w:pPr>
              <w:jc w:val="center"/>
            </w:pPr>
            <w:r w:rsidRPr="00AD05C5">
              <w:rPr>
                <w:noProof/>
              </w:rPr>
              <w:drawing>
                <wp:inline distT="0" distB="0" distL="0" distR="0" wp14:anchorId="255DEF73" wp14:editId="00BD2972">
                  <wp:extent cx="5400000" cy="2616149"/>
                  <wp:effectExtent l="0" t="0" r="0" b="0"/>
                  <wp:docPr id="123" name="Picture 123" descr="Figure 5.5 This line chart shows traineeships are highly sensitive to government incentives, which were more generous between 1994 and 2013. The number of traineeships rose sharply from less than 10 000 in the early-1990s to reach a peak of almost 300 000 in 2012 before falling to around 95 000 in 2019.&#10;The number of trade apprentices has been less volatile, increasing from around 130 000 in 1985 to a peak of 215 000 in 2012 before decreasing to around 180 000 in 2019.&#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13" cstate="print">
                            <a:extLst>
                              <a:ext uri="{28A0092B-C50C-407E-A947-70E740481C1C}">
                                <a14:useLocalDpi xmlns:a14="http://schemas.microsoft.com/office/drawing/2010/main" val="0"/>
                              </a:ext>
                            </a:extLst>
                          </a:blip>
                          <a:srcRect b="6871"/>
                          <a:stretch/>
                        </pic:blipFill>
                        <pic:spPr bwMode="auto">
                          <a:xfrm>
                            <a:off x="0" y="0"/>
                            <a:ext cx="5400000" cy="2616149"/>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ED5F8E" w:rsidRPr="00176D3F" w14:paraId="63FBFF24" w14:textId="77777777" w:rsidTr="005928D1">
        <w:tc>
          <w:tcPr>
            <w:tcW w:w="5000" w:type="pct"/>
            <w:tcBorders>
              <w:top w:val="nil"/>
              <w:left w:val="nil"/>
              <w:bottom w:val="nil"/>
              <w:right w:val="nil"/>
            </w:tcBorders>
            <w:shd w:val="clear" w:color="auto" w:fill="auto"/>
          </w:tcPr>
          <w:p w14:paraId="3D078166" w14:textId="77777777" w:rsidR="00ED5F8E" w:rsidRPr="00176D3F" w:rsidRDefault="00ED5F8E" w:rsidP="005928D1">
            <w:pPr>
              <w:pStyle w:val="Note"/>
            </w:pPr>
            <w:r>
              <w:rPr>
                <w:rStyle w:val="NoteLabel"/>
              </w:rPr>
              <w:t>a</w:t>
            </w:r>
            <w:r>
              <w:t xml:space="preserve"> The numbers relate to those in training in any given year. The uptick in traineeship numbers in 2011 reflects employer efforts to obtain the incentives before they ceased.</w:t>
            </w:r>
          </w:p>
        </w:tc>
      </w:tr>
      <w:tr w:rsidR="00ED5F8E" w:rsidRPr="00176D3F" w14:paraId="78B765C4" w14:textId="77777777" w:rsidTr="005928D1">
        <w:tc>
          <w:tcPr>
            <w:tcW w:w="5000" w:type="pct"/>
            <w:tcBorders>
              <w:top w:val="nil"/>
              <w:left w:val="nil"/>
              <w:bottom w:val="nil"/>
              <w:right w:val="nil"/>
            </w:tcBorders>
            <w:shd w:val="clear" w:color="auto" w:fill="auto"/>
          </w:tcPr>
          <w:p w14:paraId="55780728" w14:textId="4AE51324" w:rsidR="00ED5F8E" w:rsidRPr="00176D3F" w:rsidRDefault="00ED5F8E" w:rsidP="005928D1">
            <w:pPr>
              <w:pStyle w:val="Source"/>
            </w:pPr>
            <w:r>
              <w:rPr>
                <w:i/>
              </w:rPr>
              <w:t>S</w:t>
            </w:r>
            <w:r w:rsidRPr="00784A05">
              <w:rPr>
                <w:i/>
              </w:rPr>
              <w:t>ource</w:t>
            </w:r>
            <w:r w:rsidRPr="00176D3F">
              <w:t xml:space="preserve">: </w:t>
            </w:r>
            <w:r>
              <w:t xml:space="preserve">NCVER </w:t>
            </w:r>
            <w:r w:rsidR="00E85FF0" w:rsidRPr="00E85FF0">
              <w:rPr>
                <w:rFonts w:cs="Arial"/>
              </w:rPr>
              <w:t>(2019f)</w:t>
            </w:r>
            <w:r>
              <w:t>.</w:t>
            </w:r>
          </w:p>
        </w:tc>
      </w:tr>
      <w:tr w:rsidR="00ED5F8E" w14:paraId="49DCF21D" w14:textId="77777777" w:rsidTr="005928D1">
        <w:tc>
          <w:tcPr>
            <w:tcW w:w="5000" w:type="pct"/>
            <w:tcBorders>
              <w:top w:val="nil"/>
              <w:left w:val="nil"/>
              <w:bottom w:val="single" w:sz="6" w:space="0" w:color="78A22F"/>
              <w:right w:val="nil"/>
            </w:tcBorders>
            <w:shd w:val="clear" w:color="auto" w:fill="auto"/>
          </w:tcPr>
          <w:p w14:paraId="2EC8010C" w14:textId="77777777" w:rsidR="00ED5F8E" w:rsidRDefault="00ED5F8E" w:rsidP="005928D1">
            <w:pPr>
              <w:pStyle w:val="Figurespace"/>
            </w:pPr>
          </w:p>
        </w:tc>
      </w:tr>
      <w:tr w:rsidR="00ED5F8E" w:rsidRPr="000863A5" w14:paraId="2B0F67D9" w14:textId="77777777" w:rsidTr="005928D1">
        <w:tc>
          <w:tcPr>
            <w:tcW w:w="5000" w:type="pct"/>
            <w:tcBorders>
              <w:top w:val="single" w:sz="6" w:space="0" w:color="78A22F"/>
              <w:left w:val="nil"/>
              <w:bottom w:val="nil"/>
              <w:right w:val="nil"/>
            </w:tcBorders>
          </w:tcPr>
          <w:p w14:paraId="3C412AB0" w14:textId="64DA9286" w:rsidR="00ED5F8E" w:rsidRPr="00626D32" w:rsidRDefault="00ED5F8E" w:rsidP="005928D1">
            <w:pPr>
              <w:pStyle w:val="BoxSpaceBelow"/>
            </w:pPr>
          </w:p>
        </w:tc>
      </w:tr>
    </w:tbl>
    <w:p w14:paraId="090FB55F" w14:textId="76A11A99" w:rsidR="00ED5F8E" w:rsidRDefault="00ED5F8E" w:rsidP="005928D1">
      <w:pPr>
        <w:pStyle w:val="Heading2"/>
        <w:spacing w:before="480"/>
      </w:pPr>
      <w:bookmarkStart w:id="78" w:name="_Toc41645040"/>
      <w:r>
        <w:t>5.</w:t>
      </w:r>
      <w:r>
        <w:rPr>
          <w:noProof/>
        </w:rPr>
        <w:t>3</w:t>
      </w:r>
      <w:r>
        <w:tab/>
        <w:t>Student supports that complement subsidies</w:t>
      </w:r>
      <w:bookmarkEnd w:id="78"/>
    </w:p>
    <w:p w14:paraId="3AADA034" w14:textId="77777777" w:rsidR="00ED5F8E" w:rsidRDefault="00ED5F8E" w:rsidP="005928D1">
      <w:pPr>
        <w:pStyle w:val="BodyText"/>
      </w:pPr>
      <w:r>
        <w:t>M</w:t>
      </w:r>
      <w:r w:rsidRPr="00772708">
        <w:t>any VET courses and apprenticeships experience high drop</w:t>
      </w:r>
      <w:r>
        <w:noBreakHyphen/>
      </w:r>
      <w:r w:rsidRPr="00772708">
        <w:t>out rates</w:t>
      </w:r>
      <w:r>
        <w:t>; about</w:t>
      </w:r>
      <w:r w:rsidRPr="00772708">
        <w:t xml:space="preserve"> half of all apprentices do not complete training</w:t>
      </w:r>
      <w:r>
        <w:t xml:space="preserve">. This </w:t>
      </w:r>
      <w:r w:rsidRPr="00772708">
        <w:t>impos</w:t>
      </w:r>
      <w:r>
        <w:t>es</w:t>
      </w:r>
      <w:r w:rsidRPr="00772708">
        <w:t xml:space="preserve"> costs on students, </w:t>
      </w:r>
      <w:r>
        <w:t xml:space="preserve">employers, </w:t>
      </w:r>
      <w:r w:rsidRPr="00772708">
        <w:t xml:space="preserve">providers and </w:t>
      </w:r>
      <w:r>
        <w:t>governments</w:t>
      </w:r>
      <w:r w:rsidRPr="00772708">
        <w:t>.</w:t>
      </w:r>
      <w:r>
        <w:t xml:space="preserve"> </w:t>
      </w:r>
    </w:p>
    <w:p w14:paraId="31E7C88D" w14:textId="77777777" w:rsidR="00ED5F8E" w:rsidRDefault="00ED5F8E" w:rsidP="005928D1">
      <w:pPr>
        <w:pStyle w:val="BodyText"/>
      </w:pPr>
      <w:r>
        <w:t>Existing subsidies are either not aimed at completions (for example, course subsidies) or are too small to make a difference (employer incentives). This raises the question of other measures that may improve retention in VET courses and apprenticeships. Two options are assessment tools that match students to courses and identify support needs before commencement, and the provision of mentoring and pastoral care while students are training. To the extent they are effective, such measures may therefore complement subsidies.</w:t>
      </w:r>
    </w:p>
    <w:p w14:paraId="2405A503" w14:textId="77777777" w:rsidR="00ED5F8E" w:rsidRDefault="00ED5F8E" w:rsidP="005928D1">
      <w:pPr>
        <w:pStyle w:val="BodyText"/>
      </w:pPr>
      <w:r>
        <w:t>While employers and RTOs sometimes provide student supports, the commercial incentives to do so are weak and the design of subsidies and loans only partially strengthen these incentives (box 5.3). Accordingly, governments commission support services, which are generally targeted at students and apprentices who have a high risk of dropping out or are from groups likely to experience disadvantage.</w:t>
      </w:r>
    </w:p>
    <w:p w14:paraId="07982B20" w14:textId="760749E8" w:rsidR="00ED5F8E" w:rsidRDefault="00ED5F8E" w:rsidP="005928D1">
      <w:pPr>
        <w:pStyle w:val="BodyText"/>
      </w:pPr>
      <w:r>
        <w:t xml:space="preserve">Evidence suggests that such support services are more likely to improve completion rates than financial incentives </w:t>
      </w:r>
      <w:r>
        <w:rPr>
          <w:szCs w:val="24"/>
        </w:rPr>
        <w:t>(OECD 2018)</w:t>
      </w:r>
      <w:r>
        <w:t xml:space="preserve">. Such support services have been recognised as important for at least two decades in Australia and have been long used in the United States </w:t>
      </w:r>
      <w:r w:rsidRPr="00AD51CF">
        <w:rPr>
          <w:szCs w:val="24"/>
        </w:rPr>
        <w:t>(Bond 1999)</w:t>
      </w:r>
      <w:r>
        <w:t xml:space="preserve">. The most recent review of the Australian apprenticeship system (the ‘Expert Panel’) found that mentoring and pastoral care are the most significant support strategies for boosting completion rates </w:t>
      </w:r>
      <w:r>
        <w:rPr>
          <w:szCs w:val="24"/>
        </w:rPr>
        <w:t>(McDowell et al. 2011)</w:t>
      </w:r>
      <w:r>
        <w:t xml:space="preserve">. Its importance has also generally been supported by qualitative evidence </w:t>
      </w:r>
      <w:r w:rsidRPr="009F5BDD">
        <w:rPr>
          <w:szCs w:val="24"/>
        </w:rPr>
        <w:t>(Billett et al. 2015, p. 13)</w:t>
      </w:r>
      <w:r>
        <w:t>.</w:t>
      </w:r>
    </w:p>
    <w:p w14:paraId="73BB2597" w14:textId="3034185D" w:rsidR="00ED5F8E" w:rsidRDefault="00ED5F8E" w:rsidP="005928D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ED5F8E" w14:paraId="63DFBE81" w14:textId="77777777" w:rsidTr="005928D1">
        <w:trPr>
          <w:tblHeader/>
        </w:trPr>
        <w:tc>
          <w:tcPr>
            <w:tcW w:w="5000" w:type="pct"/>
            <w:tcBorders>
              <w:top w:val="single" w:sz="6" w:space="0" w:color="78A22F"/>
              <w:left w:val="nil"/>
              <w:bottom w:val="nil"/>
              <w:right w:val="nil"/>
            </w:tcBorders>
            <w:shd w:val="clear" w:color="auto" w:fill="F2F2F2"/>
          </w:tcPr>
          <w:p w14:paraId="6D9E102F" w14:textId="203D7385" w:rsidR="00ED5F8E" w:rsidRDefault="00ED5F8E" w:rsidP="005928D1">
            <w:pPr>
              <w:pStyle w:val="BoxTitle"/>
            </w:pPr>
            <w:r>
              <w:rPr>
                <w:b w:val="0"/>
              </w:rPr>
              <w:t>Box 5.</w:t>
            </w:r>
            <w:r>
              <w:rPr>
                <w:b w:val="0"/>
                <w:noProof/>
              </w:rPr>
              <w:t>3</w:t>
            </w:r>
            <w:r>
              <w:tab/>
            </w:r>
            <w:r w:rsidRPr="00A837A8">
              <w:rPr>
                <w:spacing w:val="-6"/>
              </w:rPr>
              <w:t>RTOs and employers provide supports, but they are not enough</w:t>
            </w:r>
            <w:r>
              <w:t xml:space="preserve"> </w:t>
            </w:r>
          </w:p>
        </w:tc>
      </w:tr>
      <w:tr w:rsidR="00ED5F8E" w14:paraId="780229C6" w14:textId="77777777" w:rsidTr="005928D1">
        <w:tc>
          <w:tcPr>
            <w:tcW w:w="5000" w:type="pct"/>
            <w:tcBorders>
              <w:top w:val="nil"/>
              <w:left w:val="nil"/>
              <w:bottom w:val="nil"/>
              <w:right w:val="nil"/>
            </w:tcBorders>
            <w:shd w:val="clear" w:color="auto" w:fill="F2F2F2"/>
          </w:tcPr>
          <w:p w14:paraId="199C3634" w14:textId="328E40B2" w:rsidR="00ED5F8E" w:rsidRDefault="00ED5F8E" w:rsidP="005928D1">
            <w:pPr>
              <w:pStyle w:val="Box"/>
            </w:pPr>
            <w:r>
              <w:t>Some RTOs and employers provide high</w:t>
            </w:r>
            <w:r>
              <w:noBreakHyphen/>
              <w:t xml:space="preserve">quality student mentoring and pastoral assistance. For example, the Victorian Government cited VFA Learning’s Student Wellbeing Assistance Program as best practice </w:t>
            </w:r>
            <w:r w:rsidR="00E85FF0" w:rsidRPr="00E85FF0">
              <w:rPr>
                <w:rFonts w:cs="Arial"/>
                <w:szCs w:val="24"/>
              </w:rPr>
              <w:t>(DET 2017a)</w:t>
            </w:r>
            <w:r>
              <w:t xml:space="preserve">. The program achieved a 74 per cent completion rate compared </w:t>
            </w:r>
            <w:r w:rsidR="004C150D">
              <w:t>to</w:t>
            </w:r>
            <w:r>
              <w:t xml:space="preserve"> the 50 per cent norm.</w:t>
            </w:r>
          </w:p>
          <w:p w14:paraId="18D82C7B" w14:textId="77777777" w:rsidR="00ED5F8E" w:rsidRDefault="00ED5F8E" w:rsidP="005928D1">
            <w:pPr>
              <w:pStyle w:val="Box"/>
            </w:pPr>
            <w:r>
              <w:t>RTOs have some commercial incentives to provide support services without government assistance. For instance, providing high</w:t>
            </w:r>
            <w:r>
              <w:noBreakHyphen/>
              <w:t>quality student support may sometimes be an effective marketing tool. However, these commercial incentives are blunted given prospective students often will not have the information to differentiate a high</w:t>
            </w:r>
            <w:r>
              <w:noBreakHyphen/>
              <w:t xml:space="preserve">quality support service from a poor one. </w:t>
            </w:r>
          </w:p>
          <w:p w14:paraId="382F1804" w14:textId="6AF5304E" w:rsidR="00ED5F8E" w:rsidRDefault="00ED5F8E" w:rsidP="005928D1">
            <w:pPr>
              <w:pStyle w:val="Box"/>
            </w:pPr>
            <w:r>
              <w:t>Depending on the occupation and industry, employers have varying incentives to avoid drop</w:t>
            </w:r>
            <w:r>
              <w:noBreakHyphen/>
              <w:t xml:space="preserve">outs by apprentices, with this depending crucially on whether they benefit from training apprentices only after completion of the training. The evidence suggests that some employers do not face a net cost from training apprentices during the training period because of the productive work undertaken by students </w:t>
            </w:r>
            <w:r w:rsidRPr="007A14F6">
              <w:rPr>
                <w:rFonts w:cs="Arial"/>
                <w:szCs w:val="24"/>
              </w:rPr>
              <w:t>(Dockery et al. 1997, 2001)</w:t>
            </w:r>
            <w:r>
              <w:t xml:space="preserve">. In any case, for many employers, especially small businesses, the ability to provide supports to apprentices is limited by resource constraints and expertise, </w:t>
            </w:r>
            <w:r w:rsidR="003E22CE">
              <w:t>al</w:t>
            </w:r>
            <w:r>
              <w:t xml:space="preserve">though group trainers less frequently face this problem </w:t>
            </w:r>
            <w:r w:rsidRPr="003A4345">
              <w:rPr>
                <w:rFonts w:cs="Arial"/>
                <w:szCs w:val="24"/>
              </w:rPr>
              <w:t>(O’Dwyer 2019, p. 6)</w:t>
            </w:r>
            <w:r>
              <w:t>.</w:t>
            </w:r>
          </w:p>
          <w:p w14:paraId="01B9272D" w14:textId="5F85F87B" w:rsidR="00ED5F8E" w:rsidRDefault="00ED5F8E" w:rsidP="005928D1">
            <w:pPr>
              <w:pStyle w:val="Box"/>
            </w:pPr>
            <w:r>
              <w:t>One avenue through which governments could leave support in the hands of trainers is through governments’ design of subsidies and student loans as these affect the incentives of RTOs and employers to provide mentoring and pastoral care. Through regulation, RTOs are unable to require full student pre</w:t>
            </w:r>
            <w:r>
              <w:noBreakHyphen/>
              <w:t xml:space="preserve">payment for a qualification, while VET </w:t>
            </w:r>
            <w:r w:rsidR="00993EE1">
              <w:t>s</w:t>
            </w:r>
            <w:r>
              <w:t xml:space="preserve">tudent </w:t>
            </w:r>
            <w:r w:rsidR="0023279E">
              <w:t>l</w:t>
            </w:r>
            <w:r>
              <w:t>oans can only be provided in stages (addressing one problem in the design of VET FEE</w:t>
            </w:r>
            <w:r>
              <w:noBreakHyphen/>
              <w:t>HELP). Governments could intensify regulatory or financial incentives for course completion, but this would create perverse incentives to rate students as competent given that RTOs self</w:t>
            </w:r>
            <w:r>
              <w:noBreakHyphen/>
              <w:t xml:space="preserve">accredit. It could also result in statistical discrimination, such that whole groups with a higher average probability of not completing a course would be denied access — a challenge the Commission encountered in developing options for universities to have ‘skin in the game’ for the outcomes of their students </w:t>
            </w:r>
            <w:r w:rsidR="00E85FF0" w:rsidRPr="00E85FF0">
              <w:rPr>
                <w:rFonts w:cs="Arial"/>
                <w:szCs w:val="24"/>
              </w:rPr>
              <w:t>(PC 2017d)</w:t>
            </w:r>
            <w:r>
              <w:t>. There may be some policy approaches that could mitigate these risks, but it is unlikely that governments could leave student support and mentoring to the discretion of providers.</w:t>
            </w:r>
          </w:p>
          <w:p w14:paraId="37209508" w14:textId="77777777" w:rsidR="00ED5F8E" w:rsidRDefault="00ED5F8E" w:rsidP="005928D1">
            <w:pPr>
              <w:pStyle w:val="Box"/>
            </w:pPr>
            <w:r>
              <w:t>The prospects for effective use of incentives to improve apprenticeship completion rates is even weaker. As discussed in section </w:t>
            </w:r>
            <w:r w:rsidRPr="00F342E6">
              <w:t>5.</w:t>
            </w:r>
            <w:r>
              <w:t>2, while employers only receive the full Australian Government incentive payment after completion of apprenticeship training, this is unlikely to be a major driver of employer behaviour given the modest impact of such payments.</w:t>
            </w:r>
          </w:p>
        </w:tc>
      </w:tr>
      <w:tr w:rsidR="00ED5F8E" w14:paraId="36B006EE" w14:textId="77777777" w:rsidTr="005928D1">
        <w:tc>
          <w:tcPr>
            <w:tcW w:w="5000" w:type="pct"/>
            <w:tcBorders>
              <w:top w:val="nil"/>
              <w:left w:val="nil"/>
              <w:bottom w:val="single" w:sz="6" w:space="0" w:color="78A22F"/>
              <w:right w:val="nil"/>
            </w:tcBorders>
            <w:shd w:val="clear" w:color="auto" w:fill="F2F2F2"/>
          </w:tcPr>
          <w:p w14:paraId="060987EB" w14:textId="77777777" w:rsidR="00ED5F8E" w:rsidRDefault="00ED5F8E" w:rsidP="005928D1">
            <w:pPr>
              <w:pStyle w:val="Box"/>
              <w:spacing w:before="0" w:line="120" w:lineRule="exact"/>
            </w:pPr>
          </w:p>
        </w:tc>
      </w:tr>
      <w:tr w:rsidR="00ED5F8E" w:rsidRPr="000863A5" w14:paraId="0F1B1854" w14:textId="77777777" w:rsidTr="005928D1">
        <w:tc>
          <w:tcPr>
            <w:tcW w:w="5000" w:type="pct"/>
            <w:tcBorders>
              <w:top w:val="single" w:sz="6" w:space="0" w:color="78A22F"/>
              <w:left w:val="nil"/>
              <w:bottom w:val="nil"/>
              <w:right w:val="nil"/>
            </w:tcBorders>
          </w:tcPr>
          <w:p w14:paraId="1A06BA05" w14:textId="59978106" w:rsidR="00ED5F8E" w:rsidRPr="00626D32" w:rsidRDefault="00ED5F8E" w:rsidP="005928D1">
            <w:pPr>
              <w:pStyle w:val="BoxSpaceBelow"/>
            </w:pPr>
          </w:p>
        </w:tc>
      </w:tr>
    </w:tbl>
    <w:p w14:paraId="1D80FF12" w14:textId="77777777" w:rsidR="00ED5F8E" w:rsidRDefault="00ED5F8E" w:rsidP="005928D1">
      <w:pPr>
        <w:pStyle w:val="BodyText"/>
      </w:pPr>
      <w:r>
        <w:t>Assessments of government</w:t>
      </w:r>
      <w:r>
        <w:noBreakHyphen/>
        <w:t>funded mentoring and pastoral care programs suggest they are generally effective at raising retention rates for the targeted students and apprentices (box 5.4). Given their impacts, there is a basis for strengthening the role of such services — an option floated in chapter 6. The design of any initiatives should take into account the lessons from recent evaluations of programs.</w:t>
      </w:r>
    </w:p>
    <w:p w14:paraId="78C623FC" w14:textId="6CA9245F" w:rsidR="00ED5F8E" w:rsidRDefault="00ED5F8E" w:rsidP="005928D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ED5F8E" w14:paraId="3EFA7DCE" w14:textId="77777777" w:rsidTr="005928D1">
        <w:trPr>
          <w:tblHeader/>
        </w:trPr>
        <w:tc>
          <w:tcPr>
            <w:tcW w:w="5000" w:type="pct"/>
            <w:tcBorders>
              <w:top w:val="single" w:sz="6" w:space="0" w:color="78A22F"/>
              <w:left w:val="nil"/>
              <w:bottom w:val="nil"/>
              <w:right w:val="nil"/>
            </w:tcBorders>
            <w:shd w:val="clear" w:color="auto" w:fill="F2F2F2"/>
          </w:tcPr>
          <w:p w14:paraId="645F8191" w14:textId="02972457" w:rsidR="00ED5F8E" w:rsidRDefault="00ED5F8E" w:rsidP="005928D1">
            <w:pPr>
              <w:pStyle w:val="BoxTitle"/>
            </w:pPr>
            <w:r>
              <w:rPr>
                <w:b w:val="0"/>
              </w:rPr>
              <w:t>Box 5.</w:t>
            </w:r>
            <w:r>
              <w:rPr>
                <w:b w:val="0"/>
                <w:noProof/>
              </w:rPr>
              <w:t>4</w:t>
            </w:r>
            <w:r>
              <w:tab/>
              <w:t>Evaluations have generally shown positive effects</w:t>
            </w:r>
          </w:p>
        </w:tc>
      </w:tr>
      <w:tr w:rsidR="00ED5F8E" w14:paraId="0249201A" w14:textId="77777777" w:rsidTr="005928D1">
        <w:tc>
          <w:tcPr>
            <w:tcW w:w="5000" w:type="pct"/>
            <w:tcBorders>
              <w:top w:val="nil"/>
              <w:left w:val="nil"/>
              <w:bottom w:val="nil"/>
              <w:right w:val="nil"/>
            </w:tcBorders>
            <w:shd w:val="clear" w:color="auto" w:fill="F2F2F2"/>
          </w:tcPr>
          <w:p w14:paraId="2AB9116B" w14:textId="5458A602" w:rsidR="00ED5F8E" w:rsidRDefault="00ED5F8E" w:rsidP="005928D1">
            <w:pPr>
              <w:pStyle w:val="Box"/>
            </w:pPr>
            <w:r>
              <w:t xml:space="preserve">The Australian Government’s </w:t>
            </w:r>
            <w:r w:rsidRPr="0011615B">
              <w:t>Kickstart Mentoring Initiative</w:t>
            </w:r>
            <w:r>
              <w:t xml:space="preserve"> found that retention rates improved by an average of 14.6 per cent for mentored apprentices compared </w:t>
            </w:r>
            <w:r w:rsidR="00E81DE3">
              <w:t>to</w:t>
            </w:r>
            <w:r>
              <w:t xml:space="preserve"> previous years’ retention rates </w:t>
            </w:r>
            <w:r w:rsidRPr="002432C5">
              <w:rPr>
                <w:szCs w:val="24"/>
              </w:rPr>
              <w:t>(Quantum Consulting 2011, p. 55)</w:t>
            </w:r>
            <w:r>
              <w:t xml:space="preserve">. There was significant variation in the outcomes achieved by different mentoring service providers, which in part can be attributed to their different approaches, such as mentors per apprentice and frequency of contact. </w:t>
            </w:r>
          </w:p>
          <w:p w14:paraId="18DDF796" w14:textId="32FC0915" w:rsidR="00ED5F8E" w:rsidRDefault="00ED5F8E" w:rsidP="005928D1">
            <w:pPr>
              <w:pStyle w:val="Box"/>
            </w:pPr>
            <w:r>
              <w:t xml:space="preserve">Similarly, the </w:t>
            </w:r>
            <w:r w:rsidRPr="0011615B">
              <w:t>Australian Apprenticeship Mentoring</w:t>
            </w:r>
            <w:r>
              <w:t xml:space="preserve"> program, which supported apprentices in their first year of training (when the risk of dropping out is greatest), found that the average program participant had a retention rate of just over 5 percentage points higher than a comparable apprentice who did not participate in the program </w:t>
            </w:r>
            <w:r w:rsidRPr="00505DEC">
              <w:rPr>
                <w:szCs w:val="24"/>
              </w:rPr>
              <w:t>(Deloitte 2014, p. 32)</w:t>
            </w:r>
            <w:r>
              <w:t>. The rates varied between 6.4 and 2.6 per cent depending on the service provider.</w:t>
            </w:r>
          </w:p>
          <w:p w14:paraId="166FF46F" w14:textId="628CC7CB" w:rsidR="00ED5F8E" w:rsidRDefault="00ED5F8E" w:rsidP="005928D1">
            <w:pPr>
              <w:pStyle w:val="Box"/>
            </w:pPr>
            <w:r>
              <w:t xml:space="preserve">While based on the perspectives of just one employer group, </w:t>
            </w:r>
            <w:r w:rsidRPr="00654DD4">
              <w:t xml:space="preserve">the MTA found the </w:t>
            </w:r>
            <w:r w:rsidRPr="0011615B">
              <w:t>Industry Specialist Mentoring for Australian Apprentices Program</w:t>
            </w:r>
            <w:r>
              <w:t xml:space="preserve"> </w:t>
            </w:r>
            <w:r w:rsidRPr="00BE272C">
              <w:t>lifted retention rates to 81 per cent, up from 40 per cent in 2017, and 6 percentage points higher than the target</w:t>
            </w:r>
            <w:r>
              <w:t xml:space="preserve"> </w:t>
            </w:r>
            <w:r w:rsidR="00E85FF0" w:rsidRPr="00E85FF0">
              <w:rPr>
                <w:rFonts w:cs="Arial"/>
                <w:szCs w:val="24"/>
              </w:rPr>
              <w:t>(MTA Qld 2019)</w:t>
            </w:r>
            <w:r>
              <w:t>.</w:t>
            </w:r>
          </w:p>
          <w:p w14:paraId="60010FFA" w14:textId="28855B00" w:rsidR="00ED5F8E" w:rsidRDefault="00ED5F8E" w:rsidP="005928D1">
            <w:pPr>
              <w:pStyle w:val="Box"/>
            </w:pPr>
            <w:r>
              <w:t>A long</w:t>
            </w:r>
            <w:r>
              <w:noBreakHyphen/>
              <w:t xml:space="preserve">term study of the effect of mentoring for Indigenous apprentices showed that, after 60 months, completion rates for those with a caseworker were about 55 per cent compared </w:t>
            </w:r>
            <w:r w:rsidR="00E81DE3">
              <w:t>to</w:t>
            </w:r>
            <w:r>
              <w:t xml:space="preserve"> rates of about 30 per cent without a caseworker </w:t>
            </w:r>
            <w:r w:rsidRPr="00944F26">
              <w:rPr>
                <w:szCs w:val="24"/>
              </w:rPr>
              <w:t>(Trendle 2014, p. 55)</w:t>
            </w:r>
            <w:r>
              <w:t>.</w:t>
            </w:r>
          </w:p>
          <w:p w14:paraId="23CED8DE" w14:textId="77777777" w:rsidR="00ED5F8E" w:rsidRDefault="00ED5F8E" w:rsidP="005928D1">
            <w:pPr>
              <w:pStyle w:val="Box"/>
            </w:pPr>
            <w:r>
              <w:t xml:space="preserve">The evaluation of the </w:t>
            </w:r>
            <w:r w:rsidRPr="0011615B">
              <w:t>Australian Apprenticeship Support Network</w:t>
            </w:r>
            <w:r>
              <w:t xml:space="preserve"> reached equivocal conclusions. On the one hand, it accepted the importance of support:</w:t>
            </w:r>
          </w:p>
          <w:p w14:paraId="51627777" w14:textId="618D8791" w:rsidR="00ED5F8E" w:rsidRPr="006C2634" w:rsidRDefault="00ED5F8E" w:rsidP="005928D1">
            <w:pPr>
              <w:pStyle w:val="BoxQuote"/>
            </w:pPr>
            <w:r>
              <w:t>Both career</w:t>
            </w:r>
            <w:r>
              <w:noBreakHyphen/>
              <w:t>oriented mentoring and also psychosocial mentoring (often referred to as ‘pastoral care’) are required for apprentices to thrive and to increase retention</w:t>
            </w:r>
            <w:r w:rsidRPr="006C2634">
              <w:t xml:space="preserve"> </w:t>
            </w:r>
            <w:r w:rsidR="00E85FF0" w:rsidRPr="00E85FF0">
              <w:rPr>
                <w:rFonts w:cs="Arial"/>
                <w:szCs w:val="24"/>
              </w:rPr>
              <w:t>(DET 2018a, p. 28)</w:t>
            </w:r>
          </w:p>
          <w:p w14:paraId="498E009F" w14:textId="4582C0FD" w:rsidR="00ED5F8E" w:rsidRDefault="00ED5F8E" w:rsidP="005928D1">
            <w:pPr>
              <w:pStyle w:val="Box"/>
            </w:pPr>
            <w:r>
              <w:t xml:space="preserve">On the other hand, the evaluation was unable to determine the impact of the program on apprenticeship retention </w:t>
            </w:r>
            <w:r w:rsidR="00E85FF0" w:rsidRPr="00E85FF0">
              <w:rPr>
                <w:rFonts w:cs="Arial"/>
                <w:szCs w:val="24"/>
              </w:rPr>
              <w:t>(DET 2018a, pp. 16–18)</w:t>
            </w:r>
            <w:r>
              <w:t>. Each service provider had a target completion rate, with most meeting or exceeding those targets. However, data inadequacies and the difficulty of attributing any effects without controlling for other determinants of retention meant the evaluation could not reach a conclusion about the program’s effectiveness.</w:t>
            </w:r>
          </w:p>
          <w:p w14:paraId="67BABF48" w14:textId="1092E9A8" w:rsidR="00ED5F8E" w:rsidRDefault="00ED5F8E" w:rsidP="005928D1">
            <w:pPr>
              <w:pStyle w:val="Box"/>
            </w:pPr>
            <w:r>
              <w:t>There is some evidence from overseas relevant to Australian circumstances. In New Zealand, which shares many features of the Australian apprenticeship system, a firm</w:t>
            </w:r>
            <w:r>
              <w:noBreakHyphen/>
              <w:t>based initiative found that the apprenticeship t</w:t>
            </w:r>
            <w:r w:rsidRPr="00B20A20">
              <w:t>urnover rate per year was 12</w:t>
            </w:r>
            <w:r>
              <w:t> per cent</w:t>
            </w:r>
            <w:r w:rsidRPr="00B20A20">
              <w:t xml:space="preserve"> for </w:t>
            </w:r>
            <w:r>
              <w:t xml:space="preserve">the </w:t>
            </w:r>
            <w:r w:rsidRPr="00B20A20">
              <w:t xml:space="preserve">group </w:t>
            </w:r>
            <w:r>
              <w:t>receiving</w:t>
            </w:r>
            <w:r w:rsidRPr="00B20A20">
              <w:t xml:space="preserve"> support </w:t>
            </w:r>
            <w:r>
              <w:t xml:space="preserve">compared </w:t>
            </w:r>
            <w:r w:rsidR="001E634F">
              <w:t>to</w:t>
            </w:r>
            <w:r>
              <w:t xml:space="preserve"> </w:t>
            </w:r>
            <w:r w:rsidRPr="00B20A20">
              <w:t>23</w:t>
            </w:r>
            <w:r>
              <w:t> per cent</w:t>
            </w:r>
            <w:r w:rsidRPr="00B20A20">
              <w:t xml:space="preserve"> for those </w:t>
            </w:r>
            <w:r>
              <w:t xml:space="preserve">without </w:t>
            </w:r>
            <w:r w:rsidRPr="00B1596E">
              <w:rPr>
                <w:szCs w:val="24"/>
              </w:rPr>
              <w:t>(Johnson 2016, pp. 40, 43–44)</w:t>
            </w:r>
            <w:r>
              <w:t>. Support also decreased the average duration of apprenticeships.</w:t>
            </w:r>
          </w:p>
        </w:tc>
      </w:tr>
      <w:tr w:rsidR="00ED5F8E" w14:paraId="0CBADF77" w14:textId="77777777" w:rsidTr="005928D1">
        <w:tc>
          <w:tcPr>
            <w:tcW w:w="5000" w:type="pct"/>
            <w:tcBorders>
              <w:top w:val="nil"/>
              <w:left w:val="nil"/>
              <w:bottom w:val="single" w:sz="6" w:space="0" w:color="78A22F"/>
              <w:right w:val="nil"/>
            </w:tcBorders>
            <w:shd w:val="clear" w:color="auto" w:fill="F2F2F2"/>
          </w:tcPr>
          <w:p w14:paraId="4A612AFC" w14:textId="77777777" w:rsidR="00ED5F8E" w:rsidRDefault="00ED5F8E" w:rsidP="005928D1">
            <w:pPr>
              <w:pStyle w:val="Box"/>
              <w:spacing w:before="0" w:line="120" w:lineRule="exact"/>
            </w:pPr>
          </w:p>
        </w:tc>
      </w:tr>
      <w:tr w:rsidR="00ED5F8E" w:rsidRPr="000863A5" w14:paraId="570FEACA" w14:textId="77777777" w:rsidTr="005928D1">
        <w:tc>
          <w:tcPr>
            <w:tcW w:w="5000" w:type="pct"/>
            <w:tcBorders>
              <w:top w:val="single" w:sz="6" w:space="0" w:color="78A22F"/>
              <w:left w:val="nil"/>
              <w:bottom w:val="nil"/>
              <w:right w:val="nil"/>
            </w:tcBorders>
          </w:tcPr>
          <w:p w14:paraId="781BA182" w14:textId="2FE5421B" w:rsidR="00ED5F8E" w:rsidRPr="00626D32" w:rsidRDefault="00ED5F8E" w:rsidP="005928D1">
            <w:pPr>
              <w:pStyle w:val="BoxSpaceBelow"/>
            </w:pPr>
          </w:p>
        </w:tc>
      </w:tr>
    </w:tbl>
    <w:p w14:paraId="18AF3D3F" w14:textId="5063D4E7" w:rsidR="00ED5F8E" w:rsidRDefault="00ED5F8E" w:rsidP="005928D1">
      <w:pPr>
        <w:pStyle w:val="BodyText"/>
      </w:pPr>
      <w:r>
        <w:t>Student supports are best aimed at the preventable factors precipitating non</w:t>
      </w:r>
      <w:r>
        <w:noBreakHyphen/>
        <w:t xml:space="preserve">completion. Among other factors, VET students often drop out due to personal reasons or because the training does not meet their expectations </w:t>
      </w:r>
      <w:r w:rsidR="00E85FF0" w:rsidRPr="00E85FF0">
        <w:rPr>
          <w:szCs w:val="24"/>
        </w:rPr>
        <w:t>(NCVER 2019l)</w:t>
      </w:r>
      <w:r>
        <w:t xml:space="preserve">. Similarly, apprentices tend to withdraw from training due to lack of interest, employment conditions, relationship breakdowns, health problems, learning difficulties and behavioural problems </w:t>
      </w:r>
      <w:r w:rsidRPr="00481902">
        <w:rPr>
          <w:szCs w:val="24"/>
        </w:rPr>
        <w:t>(Bednarz 2014; Karmel and Roberts 2012; NCVER 2011b, 2011a; Snell and Hart 2008)</w:t>
      </w:r>
      <w:r>
        <w:t>.</w:t>
      </w:r>
    </w:p>
    <w:p w14:paraId="15CD6904" w14:textId="48FB361E" w:rsidR="00ED5F8E" w:rsidRPr="006E629E" w:rsidRDefault="00ED5F8E" w:rsidP="005928D1">
      <w:pPr>
        <w:pStyle w:val="BodyText"/>
        <w:rPr>
          <w:spacing w:val="-2"/>
        </w:rPr>
      </w:pPr>
      <w:r w:rsidRPr="006E629E">
        <w:rPr>
          <w:spacing w:val="-2"/>
        </w:rPr>
        <w:t>Support services do not need to target all of the risks for non</w:t>
      </w:r>
      <w:r w:rsidRPr="006E629E">
        <w:rPr>
          <w:spacing w:val="-2"/>
        </w:rPr>
        <w:noBreakHyphen/>
        <w:t>completion, since sometimes non</w:t>
      </w:r>
      <w:r w:rsidRPr="006E629E">
        <w:rPr>
          <w:spacing w:val="-2"/>
        </w:rPr>
        <w:noBreakHyphen/>
        <w:t xml:space="preserve">completion is desirable or cannot be addressed successfully through student support. For example, a student may only wish to complete several units of competency without obtaining a full qualification — a desirable feature of a flexible VET system. And sometimes businesses fail. About one quarter of apprentices lost their job during the global financial crisis </w:t>
      </w:r>
      <w:r w:rsidRPr="006E629E">
        <w:rPr>
          <w:spacing w:val="-2"/>
          <w:szCs w:val="24"/>
        </w:rPr>
        <w:t>(Bednarz 2014, p. 14)</w:t>
      </w:r>
      <w:r w:rsidRPr="006E629E">
        <w:rPr>
          <w:spacing w:val="-2"/>
        </w:rPr>
        <w:t xml:space="preserve"> — a predictable risk that has prompted the Australian Government to increase support to employers of apprentices during the COVID</w:t>
      </w:r>
      <w:r w:rsidRPr="006E629E">
        <w:rPr>
          <w:spacing w:val="-2"/>
        </w:rPr>
        <w:noBreakHyphen/>
        <w:t>19 pandemic.</w:t>
      </w:r>
    </w:p>
    <w:p w14:paraId="04426ABD" w14:textId="41087A15" w:rsidR="00ED5F8E" w:rsidRDefault="00ED5F8E" w:rsidP="005928D1">
      <w:pPr>
        <w:pStyle w:val="BodyText"/>
      </w:pPr>
      <w:r>
        <w:t xml:space="preserve">Existing programs are highly targeted and small, which provides one rationale for extending their reach. For instance the Australian Government’s </w:t>
      </w:r>
      <w:r w:rsidRPr="00C84CA0">
        <w:t>Industry Specialist Mentoring</w:t>
      </w:r>
      <w:r w:rsidRPr="0060799F">
        <w:rPr>
          <w:i/>
          <w:iCs/>
        </w:rPr>
        <w:t xml:space="preserve"> </w:t>
      </w:r>
      <w:r w:rsidR="00C84CA0">
        <w:t>P</w:t>
      </w:r>
      <w:r w:rsidRPr="0060799F">
        <w:t>rogram</w:t>
      </w:r>
      <w:r>
        <w:t xml:space="preserve"> covers less than 10 per cent of trade apprentices and New South Wales’ </w:t>
      </w:r>
      <w:r w:rsidRPr="00C84CA0">
        <w:t xml:space="preserve">Way Ahead for Aboriginal People </w:t>
      </w:r>
      <w:r w:rsidR="00C84CA0" w:rsidRPr="00C84CA0">
        <w:t>P</w:t>
      </w:r>
      <w:r w:rsidRPr="00C84CA0">
        <w:t>rogram</w:t>
      </w:r>
      <w:r>
        <w:t xml:space="preserve"> mentored 2–5 per cent of Aboriginal apprentices in New South Wales in 2007–2010 </w:t>
      </w:r>
      <w:r>
        <w:rPr>
          <w:szCs w:val="24"/>
        </w:rPr>
        <w:t>(National Australian Apprenticeship Association 2017; Tony Powers and Associates 2011)</w:t>
      </w:r>
      <w:r>
        <w:t>. On that basis, there are grounds to expand their reach (chapter 6).</w:t>
      </w:r>
    </w:p>
    <w:p w14:paraId="0305958D" w14:textId="4D3C87DC" w:rsidR="00ED5F8E" w:rsidRDefault="00ED5F8E" w:rsidP="005928D1">
      <w:pPr>
        <w:pStyle w:val="BodyText"/>
      </w:pPr>
      <w:r>
        <w:t>Moreover, non</w:t>
      </w:r>
      <w:r>
        <w:noBreakHyphen/>
        <w:t xml:space="preserve">completion affects some groups more than others, particularly people with a disability, an </w:t>
      </w:r>
      <w:r w:rsidR="00680704">
        <w:t>Aboriginal and Torres Strait Islander</w:t>
      </w:r>
      <w:r>
        <w:t xml:space="preserve"> background, aged under 20 years and new workers </w:t>
      </w:r>
      <w:r w:rsidRPr="003F4714">
        <w:rPr>
          <w:szCs w:val="24"/>
        </w:rPr>
        <w:t>(O’Dwyer and Korbel 2019, p. 12)</w:t>
      </w:r>
      <w:r>
        <w:t>. This can work against the goals of the course concessions intended to encourage students from such groups (as described in chapter 4), highlighting the importance of high</w:t>
      </w:r>
      <w:r>
        <w:noBreakHyphen/>
        <w:t>quality tailored support services for such students.</w:t>
      </w:r>
    </w:p>
    <w:p w14:paraId="0847013E" w14:textId="6D043997" w:rsidR="00ED5F8E" w:rsidRDefault="00ED5F8E" w:rsidP="005928D1">
      <w:pPr>
        <w:pStyle w:val="BodyText"/>
      </w:pPr>
      <w:r>
        <w:t xml:space="preserve">In addition, evaluations of mentoring programs indicate that their detailed design and organisation can significantly affect their impacts. For instance, student retention is greatest when there are fewer than 150 mentees per mentor </w:t>
      </w:r>
      <w:r>
        <w:rPr>
          <w:szCs w:val="24"/>
        </w:rPr>
        <w:t>(Quantum Consulting 2011)</w:t>
      </w:r>
      <w:r>
        <w:t xml:space="preserve">, while short program and contract duration (less than two years) makes it difficult to attract mentors. Duplication of Commonwealth and State/Territory programs has also reduced the efficiency of programs and caused confusion </w:t>
      </w:r>
      <w:r w:rsidRPr="003A13C2">
        <w:rPr>
          <w:szCs w:val="24"/>
        </w:rPr>
        <w:t>(Deloitte 2014)</w:t>
      </w:r>
      <w:r>
        <w:t xml:space="preserve"> — a problem addressed in chapter 7.</w:t>
      </w:r>
    </w:p>
    <w:p w14:paraId="270751CA" w14:textId="77777777" w:rsidR="00ED5F8E" w:rsidRDefault="00ED5F8E" w:rsidP="005928D1">
      <w:pPr>
        <w:pStyle w:val="Heading3"/>
      </w:pPr>
      <w:r>
        <w:t>Upfront assessment of needs</w:t>
      </w:r>
    </w:p>
    <w:p w14:paraId="5ED96792" w14:textId="6996FD9F" w:rsidR="00ED5F8E" w:rsidRDefault="00ED5F8E" w:rsidP="00120072">
      <w:pPr>
        <w:pStyle w:val="BodyText"/>
      </w:pPr>
      <w:r>
        <w:t xml:space="preserve">Upfront assessment of needs (UAN) is a filter for entry into VET for students. In South Australia, the government has developed a tool to assess the ability of a prospective VET student to successfully complete the qualification </w:t>
      </w:r>
      <w:r w:rsidRPr="00550FDD">
        <w:rPr>
          <w:szCs w:val="24"/>
        </w:rPr>
        <w:t>(SSA 2019)</w:t>
      </w:r>
      <w:r>
        <w:t>. The tool includes assessment of the suitability of the participant for the qualification, their literacy and numeracy skills and their support needs if they commence training. It can trigger referral to contracted Learner Support Services. Such pre</w:t>
      </w:r>
      <w:r>
        <w:noBreakHyphen/>
        <w:t xml:space="preserve">assessment is intended to increase the likelihood that students enrol in courses they can complete. By its nature, it is hard to evaluate the UAN, </w:t>
      </w:r>
      <w:r w:rsidR="003E22CE">
        <w:t>al</w:t>
      </w:r>
      <w:r>
        <w:t xml:space="preserve">though it has strong face value. Some indirect evidence suggests the effectiveness of this approach. The evaluation of the </w:t>
      </w:r>
      <w:r w:rsidRPr="006D2A1E">
        <w:t xml:space="preserve">Kickstart Mentoring Initiative </w:t>
      </w:r>
      <w:r>
        <w:t xml:space="preserve">found that service providers achieved higher retention rates for apprentices if their service delivery was guided by formal risk assessment </w:t>
      </w:r>
      <w:r w:rsidRPr="009C33CB">
        <w:rPr>
          <w:szCs w:val="24"/>
        </w:rPr>
        <w:t>(Quantum Consulting 2011)</w:t>
      </w:r>
      <w:r>
        <w:t xml:space="preserve">. </w:t>
      </w:r>
    </w:p>
    <w:p w14:paraId="55673BA5" w14:textId="77777777" w:rsidR="00ED5F8E" w:rsidRDefault="00ED5F8E" w:rsidP="00ED5F8E">
      <w:pPr>
        <w:sectPr w:rsidR="00ED5F8E" w:rsidSect="00ED5F8E">
          <w:headerReference w:type="even" r:id="rId114"/>
          <w:headerReference w:type="default" r:id="rId115"/>
          <w:footerReference w:type="even" r:id="rId116"/>
          <w:footerReference w:type="default" r:id="rId117"/>
          <w:type w:val="oddPage"/>
          <w:pgSz w:w="11907" w:h="16840" w:code="9"/>
          <w:pgMar w:top="1985" w:right="1304" w:bottom="1247" w:left="1814" w:header="1701" w:footer="397" w:gutter="0"/>
          <w:pgNumType w:chapSep="period"/>
          <w:cols w:space="720"/>
          <w:docGrid w:linePitch="326"/>
        </w:sectPr>
      </w:pPr>
    </w:p>
    <w:p w14:paraId="746804CD" w14:textId="77777777" w:rsidR="00ED5F8E" w:rsidRDefault="00ED5F8E" w:rsidP="00292378">
      <w:pPr>
        <w:pStyle w:val="Heading1"/>
        <w:spacing w:before="0" w:after="480"/>
      </w:pPr>
      <w:bookmarkStart w:id="79" w:name="_Toc41645041"/>
      <w:r>
        <w:t>6</w:t>
      </w:r>
      <w:r>
        <w:tab/>
        <w:t>Policy options for investment in VET</w:t>
      </w:r>
      <w:bookmarkEnd w:id="79"/>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ED5F8E" w14:paraId="22318F08" w14:textId="77777777" w:rsidTr="005928D1">
        <w:trPr>
          <w:tblHeader/>
        </w:trPr>
        <w:tc>
          <w:tcPr>
            <w:tcW w:w="5000" w:type="pct"/>
            <w:tcBorders>
              <w:top w:val="single" w:sz="6" w:space="0" w:color="78A22F"/>
              <w:left w:val="nil"/>
              <w:bottom w:val="nil"/>
              <w:right w:val="nil"/>
            </w:tcBorders>
            <w:shd w:val="clear" w:color="auto" w:fill="F2F2F2"/>
          </w:tcPr>
          <w:p w14:paraId="558D20D6" w14:textId="77777777" w:rsidR="00ED5F8E" w:rsidRDefault="00ED5F8E" w:rsidP="005928D1">
            <w:pPr>
              <w:pStyle w:val="BoxTitle"/>
            </w:pPr>
            <w:r>
              <w:t>Key points</w:t>
            </w:r>
          </w:p>
        </w:tc>
      </w:tr>
      <w:tr w:rsidR="00ED5F8E" w14:paraId="417B3513" w14:textId="77777777" w:rsidTr="005928D1">
        <w:tc>
          <w:tcPr>
            <w:tcW w:w="5000" w:type="pct"/>
            <w:tcBorders>
              <w:top w:val="nil"/>
              <w:left w:val="nil"/>
              <w:bottom w:val="nil"/>
              <w:right w:val="nil"/>
            </w:tcBorders>
            <w:shd w:val="clear" w:color="auto" w:fill="F2F2F2"/>
          </w:tcPr>
          <w:p w14:paraId="6248DEDA" w14:textId="77777777" w:rsidR="00ED5F8E" w:rsidRDefault="00ED5F8E" w:rsidP="005928D1">
            <w:pPr>
              <w:pStyle w:val="KeyPointsListBullet"/>
            </w:pPr>
            <w:r>
              <w:t xml:space="preserve">There is a clear capacity to better allocate the $6.1 billion in governments’ spending on VET to improve outcomes. </w:t>
            </w:r>
          </w:p>
          <w:p w14:paraId="209A2CD6" w14:textId="77777777" w:rsidR="00ED5F8E" w:rsidRDefault="00ED5F8E" w:rsidP="005928D1">
            <w:pPr>
              <w:pStyle w:val="KeyPointsListBullet2"/>
            </w:pPr>
            <w:r>
              <w:t>Any expansion of governments’ funding of the VET system may be best undertaken by giving more students access to loans rather than increasing subsidies to registered training organisations (RTOs).</w:t>
            </w:r>
          </w:p>
          <w:p w14:paraId="55B6C6D6" w14:textId="77777777" w:rsidR="00ED5F8E" w:rsidRDefault="00ED5F8E" w:rsidP="005928D1">
            <w:pPr>
              <w:pStyle w:val="KeyPointsListBullet"/>
            </w:pPr>
            <w:r>
              <w:t>Given the unnecessary and bewildering complexity of course subsidies, there are good grounds to pursue simplification.</w:t>
            </w:r>
          </w:p>
          <w:p w14:paraId="5FF6E951" w14:textId="77777777" w:rsidR="00ED5F8E" w:rsidRDefault="00ED5F8E" w:rsidP="005928D1">
            <w:pPr>
              <w:pStyle w:val="KeyPointsListBullet2"/>
            </w:pPr>
            <w:r>
              <w:t>One option is to shrink the excessive number of course subsidies to a single rate or a small number of subsidy bands. Jurisdictions would still be free to set subsidies and their distribution among courses and students</w:t>
            </w:r>
          </w:p>
          <w:p w14:paraId="1E619FA5" w14:textId="77777777" w:rsidR="00ED5F8E" w:rsidRDefault="00ED5F8E" w:rsidP="005928D1">
            <w:pPr>
              <w:pStyle w:val="KeyPointsListBullet2"/>
            </w:pPr>
            <w:r>
              <w:t>Another option — proposed by the Joyce Review — is to introduce binding arrangements on all governments to apply a nationally consistent set of course subsidies, based on the efficient cost of delivery, with loadings for the higher cost of providing services to some locations and students groups.</w:t>
            </w:r>
          </w:p>
          <w:p w14:paraId="223640E7" w14:textId="77777777" w:rsidR="00ED5F8E" w:rsidRDefault="00ED5F8E" w:rsidP="005928D1">
            <w:pPr>
              <w:pStyle w:val="KeyPointsListBullet"/>
            </w:pPr>
            <w:r>
              <w:t>Governments should use common best practice methods to measure base costs, determine loadings and identify skill shortages.</w:t>
            </w:r>
          </w:p>
          <w:p w14:paraId="1664AE18" w14:textId="77777777" w:rsidR="00ED5F8E" w:rsidRDefault="00ED5F8E" w:rsidP="005928D1">
            <w:pPr>
              <w:pStyle w:val="KeyPointsListBullet"/>
            </w:pPr>
            <w:r>
              <w:t>There may be scope to use student vouchers instead of subsidy payments to RTOs, consistent with the broader desirability of centring the VET system on its customers.</w:t>
            </w:r>
          </w:p>
          <w:p w14:paraId="2F778FD5" w14:textId="77777777" w:rsidR="00ED5F8E" w:rsidRDefault="00ED5F8E" w:rsidP="005928D1">
            <w:pPr>
              <w:pStyle w:val="KeyPointsListBullet"/>
            </w:pPr>
            <w:r>
              <w:t>The existing VET Student Loans (VSL) program is far more restrictive than its counterpart in the higher education sector, a legacy of the abuses of its poorly designed and implemented predecessor, VET FEE</w:t>
            </w:r>
            <w:r>
              <w:noBreakHyphen/>
              <w:t xml:space="preserve">HELP. </w:t>
            </w:r>
          </w:p>
          <w:p w14:paraId="18D5B24D" w14:textId="77777777" w:rsidR="00ED5F8E" w:rsidRDefault="00ED5F8E" w:rsidP="005928D1">
            <w:pPr>
              <w:pStyle w:val="KeyPointsListBullet"/>
            </w:pPr>
            <w:r>
              <w:t xml:space="preserve">Income contingent loans have many advantages compared to subsidies and could make VET more affordable for many students, without large budgetary costs for governments. </w:t>
            </w:r>
          </w:p>
          <w:p w14:paraId="5925F83B" w14:textId="57B879BB" w:rsidR="00ED5F8E" w:rsidRDefault="00ED5F8E" w:rsidP="005928D1">
            <w:pPr>
              <w:pStyle w:val="KeyPointsListBullet"/>
            </w:pPr>
            <w:r>
              <w:t xml:space="preserve">There is a continuum of options for liberalising VSL, including raising loan caps and extending eligibility to more or all </w:t>
            </w:r>
            <w:r w:rsidR="004D5BC3">
              <w:t>D</w:t>
            </w:r>
            <w:r>
              <w:t xml:space="preserve">iplomas or even to selected </w:t>
            </w:r>
            <w:r w:rsidR="0083428B">
              <w:t>C</w:t>
            </w:r>
            <w:r>
              <w:t xml:space="preserve">ertificate level courses. </w:t>
            </w:r>
          </w:p>
          <w:p w14:paraId="20B0DB7C" w14:textId="77777777" w:rsidR="00ED5F8E" w:rsidRDefault="00ED5F8E" w:rsidP="005928D1">
            <w:pPr>
              <w:pStyle w:val="KeyPointsListBullet2"/>
            </w:pPr>
            <w:r>
              <w:t xml:space="preserve">Liberalisation of VSL could be funded by redirecting subsidies that would otherwise be passed to RTOs. </w:t>
            </w:r>
          </w:p>
          <w:p w14:paraId="3BE0D4AD" w14:textId="1185098E" w:rsidR="00ED5F8E" w:rsidRDefault="00ED5F8E" w:rsidP="005928D1">
            <w:pPr>
              <w:pStyle w:val="KeyPointsListBullet2"/>
            </w:pPr>
            <w:r>
              <w:t xml:space="preserve">Changes to VSL would need to be accompanied by strong measures to prevent rorting, </w:t>
            </w:r>
            <w:r w:rsidR="003E22CE">
              <w:t>al</w:t>
            </w:r>
            <w:r>
              <w:t>though the basic framework for achieving that is already largely in place.</w:t>
            </w:r>
          </w:p>
          <w:p w14:paraId="3B4BC644" w14:textId="77777777" w:rsidR="00ED5F8E" w:rsidRDefault="00ED5F8E" w:rsidP="005928D1">
            <w:pPr>
              <w:pStyle w:val="KeyPointsListBullet"/>
            </w:pPr>
            <w:r>
              <w:t>Given that incentives to employers to train apprentices appear to have little effect, other student support options to leverage or substitute for subsidies may be preferable, including mentoring and pastoral care and the use of industry levies as an alternative funding source.</w:t>
            </w:r>
          </w:p>
          <w:p w14:paraId="6501FB3D" w14:textId="77777777" w:rsidR="00ED5F8E" w:rsidRDefault="00ED5F8E" w:rsidP="005928D1">
            <w:pPr>
              <w:pStyle w:val="KeyPointsListBullet"/>
            </w:pPr>
            <w:r>
              <w:t>Community service obligations should be well</w:t>
            </w:r>
            <w:r>
              <w:noBreakHyphen/>
              <w:t>defined and transparently funded, and not used as a pretext for industry support to public providers. C</w:t>
            </w:r>
            <w:r w:rsidRPr="00B644C2">
              <w:t>ommunity service obligations</w:t>
            </w:r>
            <w:r>
              <w:t xml:space="preserve"> </w:t>
            </w:r>
            <w:r w:rsidRPr="00B644C2">
              <w:t>should be subject to market testing and contestability</w:t>
            </w:r>
            <w:r>
              <w:t>.</w:t>
            </w:r>
          </w:p>
          <w:p w14:paraId="18103984" w14:textId="77777777" w:rsidR="00ED5F8E" w:rsidRDefault="00ED5F8E" w:rsidP="005928D1">
            <w:pPr>
              <w:pStyle w:val="KeyPointsListBullet"/>
            </w:pPr>
            <w:r>
              <w:t>The greater potential for online delivery of VET — brought into sharp relief by the COVID</w:t>
            </w:r>
            <w:r>
              <w:noBreakHyphen/>
              <w:t>19 pandemic — will require reformulation of policies relating to subsidies, pricing, cost estimation and accreditation.</w:t>
            </w:r>
          </w:p>
        </w:tc>
      </w:tr>
      <w:tr w:rsidR="00ED5F8E" w14:paraId="2F6E6E77" w14:textId="77777777" w:rsidTr="005928D1">
        <w:tc>
          <w:tcPr>
            <w:tcW w:w="5000" w:type="pct"/>
            <w:tcBorders>
              <w:top w:val="nil"/>
              <w:left w:val="nil"/>
              <w:bottom w:val="single" w:sz="6" w:space="0" w:color="78A22F"/>
              <w:right w:val="nil"/>
            </w:tcBorders>
            <w:shd w:val="clear" w:color="auto" w:fill="F2F2F2"/>
          </w:tcPr>
          <w:p w14:paraId="2EAFF59E" w14:textId="77777777" w:rsidR="00ED5F8E" w:rsidRDefault="00ED5F8E" w:rsidP="005928D1">
            <w:pPr>
              <w:pStyle w:val="Box"/>
              <w:spacing w:before="0" w:line="120" w:lineRule="exact"/>
            </w:pPr>
          </w:p>
        </w:tc>
      </w:tr>
      <w:tr w:rsidR="00ED5F8E" w:rsidRPr="000863A5" w14:paraId="56174361" w14:textId="77777777" w:rsidTr="005928D1">
        <w:tc>
          <w:tcPr>
            <w:tcW w:w="5000" w:type="pct"/>
            <w:tcBorders>
              <w:top w:val="single" w:sz="6" w:space="0" w:color="78A22F"/>
              <w:left w:val="nil"/>
              <w:bottom w:val="nil"/>
              <w:right w:val="nil"/>
            </w:tcBorders>
          </w:tcPr>
          <w:p w14:paraId="3A908A52" w14:textId="0925C760" w:rsidR="00ED5F8E" w:rsidRPr="00626D32" w:rsidRDefault="00ED5F8E" w:rsidP="005928D1">
            <w:pPr>
              <w:pStyle w:val="BoxSpaceBelow"/>
            </w:pPr>
          </w:p>
        </w:tc>
      </w:tr>
    </w:tbl>
    <w:p w14:paraId="5580C70A" w14:textId="77777777" w:rsidR="00ED5F8E" w:rsidRDefault="00ED5F8E" w:rsidP="005928D1">
      <w:pPr>
        <w:pStyle w:val="BodyText"/>
      </w:pPr>
      <w:r>
        <w:t>The Commission has proposed a set of principles in a new agreement (chapter 2) to guide vocational education and training (VET) policy towards a more efficient use of resources and better outcomes for users, driven by the informed choices of students and employers and, more broadly, a well</w:t>
      </w:r>
      <w:r>
        <w:noBreakHyphen/>
        <w:t xml:space="preserve">functioning training market. Many current policies do not align well with these principles. </w:t>
      </w:r>
    </w:p>
    <w:p w14:paraId="4860AC90" w14:textId="528E83A6" w:rsidR="00ED5F8E" w:rsidRDefault="00ED5F8E" w:rsidP="005928D1">
      <w:pPr>
        <w:pStyle w:val="BodyText"/>
      </w:pPr>
      <w:r>
        <w:t>This chapter provides options to improve the funding and pricing of VET courses</w:t>
      </w:r>
      <w:r w:rsidR="00F24C27">
        <w:t xml:space="preserve"> </w:t>
      </w:r>
      <w:r w:rsidR="00F24C27" w:rsidRPr="00F24C27">
        <w:t>(summarised in table 6.1)</w:t>
      </w:r>
      <w:r>
        <w:t xml:space="preserve">, as requested in the terms of reference. </w:t>
      </w:r>
    </w:p>
    <w:p w14:paraId="3FC8F9A9" w14:textId="77777777" w:rsidR="00ED5F8E" w:rsidRDefault="00ED5F8E" w:rsidP="005928D1">
      <w:pPr>
        <w:pStyle w:val="BodyText"/>
      </w:pPr>
      <w:r>
        <w:t xml:space="preserve">The current system is heavily weighted towards opaque subsidies to producers, reflecting the premise that lowering fees will attract students into the training needed to alleviate skill shortages. The chapter raises options to improve the design and delivery of subsidies and the scope to use student vouchers instead of subsidy payments to registered training organisations (RTOs) (section 6.1). </w:t>
      </w:r>
    </w:p>
    <w:p w14:paraId="1C1EB112" w14:textId="77777777" w:rsidR="00ED5F8E" w:rsidRDefault="00ED5F8E" w:rsidP="005928D1">
      <w:pPr>
        <w:pStyle w:val="BodyText"/>
      </w:pPr>
      <w:r>
        <w:t>Income contingent loans have many advantages compared to subsidies. The chapter identifies options to improve user choice and lift participation by making more courses eligible for VET student loans. Current restrictions by Australian Qualifications Framework (AQF) level or inclusion on a skill/priority list could be relaxed in many different ways. Strong risk management safeguards would need to be in place (section 6.2).</w:t>
      </w:r>
    </w:p>
    <w:p w14:paraId="607BCFDC" w14:textId="77777777" w:rsidR="00ED5F8E" w:rsidRDefault="00ED5F8E" w:rsidP="005928D1">
      <w:pPr>
        <w:pStyle w:val="BodyText"/>
      </w:pPr>
      <w:r>
        <w:t xml:space="preserve">There is evidence to suggest that incentive payments to employers of trade apprentices have little impact on commencements and completions (section 6.3). It may be more effective to expand support services to improve student retention in apprenticeships and VET courses (section 6.4). </w:t>
      </w:r>
    </w:p>
    <w:p w14:paraId="08E22057" w14:textId="77777777" w:rsidR="00ED5F8E" w:rsidRDefault="00ED5F8E" w:rsidP="005928D1">
      <w:pPr>
        <w:pStyle w:val="BodyText"/>
      </w:pPr>
      <w:r>
        <w:t xml:space="preserve">Public providers’ responsibility for delivering community service obligations (CSOs) is often cited as a reason to limit the scope of contestability. However, a lack of clarity about these CSOs and a lack of transparency about the allocation of funds raises the question of whether uncontested public delivery of services is an efficient or effective way of meeting customers’ needs (section 6.5). </w:t>
      </w:r>
    </w:p>
    <w:p w14:paraId="65FF4EEB" w14:textId="77777777" w:rsidR="00ED5F8E" w:rsidRDefault="00ED5F8E" w:rsidP="005928D1">
      <w:pPr>
        <w:pStyle w:val="BodyText"/>
      </w:pPr>
      <w:r>
        <w:t xml:space="preserve">Everyone involved in VET — students, employers, RTOs, career advisers to name just some stakeholders — faces challenges navigating Australia’s jumble of subsidies, prices, and cost determination methods, a task complicated by an acute transparency deficit (section 6.6). </w:t>
      </w:r>
    </w:p>
    <w:p w14:paraId="0E8378BF" w14:textId="338825EC" w:rsidR="00ED5F8E" w:rsidRPr="005F3EF8" w:rsidRDefault="00ED5F8E" w:rsidP="005928D1">
      <w:pPr>
        <w:pStyle w:val="BodyText"/>
      </w:pPr>
      <w:r>
        <w:t>This study is occurring during the massive disruption caused by the COVID</w:t>
      </w:r>
      <w:r>
        <w:noBreakHyphen/>
        <w:t>19 pandemic (chapter 1). In the short</w:t>
      </w:r>
      <w:r>
        <w:noBreakHyphen/>
        <w:t xml:space="preserve">run, this crisis has required large funding changes for RTOs and apprenticeships, </w:t>
      </w:r>
      <w:r w:rsidR="003E22CE">
        <w:t>al</w:t>
      </w:r>
      <w:r>
        <w:t>though these are likely to be transitory. However, the pandemic has raised questions that may have longer</w:t>
      </w:r>
      <w:r w:rsidR="00146B24">
        <w:noBreakHyphen/>
      </w:r>
      <w:r>
        <w:t>run effects on the VET system that would affect the form of investment in skill formation, and the types of training eligible for assistance (section 6.7).</w:t>
      </w:r>
    </w:p>
    <w:p w14:paraId="64BBF606" w14:textId="095E5EE2" w:rsidR="00ED5F8E" w:rsidRDefault="00ED5F8E" w:rsidP="005928D1">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ED5F8E" w14:paraId="64A3BF1A" w14:textId="77777777" w:rsidTr="005928D1">
        <w:trPr>
          <w:tblHeader/>
        </w:trPr>
        <w:tc>
          <w:tcPr>
            <w:tcW w:w="5000" w:type="pct"/>
            <w:tcBorders>
              <w:top w:val="single" w:sz="6" w:space="0" w:color="78A22F"/>
              <w:left w:val="nil"/>
              <w:bottom w:val="nil"/>
              <w:right w:val="nil"/>
            </w:tcBorders>
            <w:shd w:val="clear" w:color="auto" w:fill="auto"/>
          </w:tcPr>
          <w:p w14:paraId="19DA3EB1" w14:textId="65755950" w:rsidR="00ED5F8E" w:rsidRPr="00784A05" w:rsidRDefault="00ED5F8E" w:rsidP="005928D1">
            <w:pPr>
              <w:pStyle w:val="TableTitle"/>
            </w:pPr>
            <w:r>
              <w:rPr>
                <w:b w:val="0"/>
              </w:rPr>
              <w:t>Table 6.</w:t>
            </w:r>
            <w:r>
              <w:rPr>
                <w:b w:val="0"/>
                <w:noProof/>
              </w:rPr>
              <w:t>1</w:t>
            </w:r>
            <w:r>
              <w:tab/>
              <w:t>Reform options</w:t>
            </w:r>
          </w:p>
        </w:tc>
      </w:tr>
      <w:tr w:rsidR="00ED5F8E" w14:paraId="2645583E" w14:textId="77777777" w:rsidTr="005928D1">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2060"/>
              <w:gridCol w:w="2744"/>
              <w:gridCol w:w="3701"/>
            </w:tblGrid>
            <w:tr w:rsidR="00ED5F8E" w14:paraId="74E55ED7" w14:textId="77777777" w:rsidTr="005928D1">
              <w:trPr>
                <w:tblHeader/>
              </w:trPr>
              <w:tc>
                <w:tcPr>
                  <w:tcW w:w="1211" w:type="pct"/>
                  <w:tcBorders>
                    <w:top w:val="single" w:sz="6" w:space="0" w:color="BFBFBF"/>
                    <w:bottom w:val="single" w:sz="6" w:space="0" w:color="BFBFBF"/>
                  </w:tcBorders>
                  <w:shd w:val="clear" w:color="auto" w:fill="auto"/>
                  <w:tcMar>
                    <w:top w:w="28" w:type="dxa"/>
                  </w:tcMar>
                </w:tcPr>
                <w:p w14:paraId="78E72820" w14:textId="77777777" w:rsidR="00ED5F8E" w:rsidRDefault="00ED5F8E" w:rsidP="005928D1">
                  <w:pPr>
                    <w:pStyle w:val="TableColumnHeading"/>
                    <w:jc w:val="left"/>
                  </w:pPr>
                  <w:r>
                    <w:t>Area of policy</w:t>
                  </w:r>
                </w:p>
              </w:tc>
              <w:tc>
                <w:tcPr>
                  <w:tcW w:w="1613" w:type="pct"/>
                  <w:tcBorders>
                    <w:top w:val="single" w:sz="6" w:space="0" w:color="BFBFBF"/>
                    <w:bottom w:val="single" w:sz="6" w:space="0" w:color="BFBFBF"/>
                  </w:tcBorders>
                </w:tcPr>
                <w:p w14:paraId="56FB521A" w14:textId="77777777" w:rsidR="00ED5F8E" w:rsidRDefault="00ED5F8E" w:rsidP="005928D1">
                  <w:pPr>
                    <w:pStyle w:val="TableColumnHeading"/>
                    <w:jc w:val="left"/>
                  </w:pPr>
                  <w:r>
                    <w:t>Options/recommendations</w:t>
                  </w:r>
                </w:p>
              </w:tc>
              <w:tc>
                <w:tcPr>
                  <w:tcW w:w="2176" w:type="pct"/>
                  <w:tcBorders>
                    <w:top w:val="single" w:sz="6" w:space="0" w:color="BFBFBF"/>
                    <w:bottom w:val="single" w:sz="6" w:space="0" w:color="BFBFBF"/>
                  </w:tcBorders>
                  <w:shd w:val="clear" w:color="auto" w:fill="auto"/>
                  <w:tcMar>
                    <w:top w:w="28" w:type="dxa"/>
                  </w:tcMar>
                </w:tcPr>
                <w:p w14:paraId="0289A0AB" w14:textId="77777777" w:rsidR="00ED5F8E" w:rsidRDefault="00ED5F8E" w:rsidP="005928D1">
                  <w:pPr>
                    <w:pStyle w:val="TableColumnHeading"/>
                    <w:jc w:val="left"/>
                  </w:pPr>
                  <w:r>
                    <w:t>Key relevance</w:t>
                  </w:r>
                </w:p>
              </w:tc>
            </w:tr>
            <w:tr w:rsidR="00ED5F8E" w14:paraId="49C16D51" w14:textId="77777777" w:rsidTr="005928D1">
              <w:tc>
                <w:tcPr>
                  <w:tcW w:w="1211" w:type="pct"/>
                  <w:tcBorders>
                    <w:top w:val="single" w:sz="6" w:space="0" w:color="BFBFBF"/>
                  </w:tcBorders>
                  <w:shd w:val="clear" w:color="auto" w:fill="F2F2F2" w:themeFill="background1" w:themeFillShade="F2"/>
                </w:tcPr>
                <w:p w14:paraId="1E744A15" w14:textId="77777777" w:rsidR="00ED5F8E" w:rsidRDefault="00ED5F8E" w:rsidP="005928D1">
                  <w:pPr>
                    <w:pStyle w:val="TableUnitsRow"/>
                    <w:jc w:val="left"/>
                  </w:pPr>
                  <w:r>
                    <w:t>Course funding and a nationally</w:t>
                  </w:r>
                  <w:r>
                    <w:noBreakHyphen/>
                    <w:t>oriented system</w:t>
                  </w:r>
                </w:p>
              </w:tc>
              <w:tc>
                <w:tcPr>
                  <w:tcW w:w="1613" w:type="pct"/>
                  <w:tcBorders>
                    <w:top w:val="single" w:sz="6" w:space="0" w:color="BFBFBF"/>
                  </w:tcBorders>
                  <w:shd w:val="clear" w:color="auto" w:fill="F2F2F2" w:themeFill="background1" w:themeFillShade="F2"/>
                </w:tcPr>
                <w:p w14:paraId="6E4AC84A" w14:textId="77777777" w:rsidR="00ED5F8E" w:rsidRDefault="00ED5F8E" w:rsidP="00ED5F8E">
                  <w:pPr>
                    <w:pStyle w:val="TableUnitsRow"/>
                    <w:numPr>
                      <w:ilvl w:val="0"/>
                      <w:numId w:val="20"/>
                    </w:numPr>
                    <w:ind w:left="282" w:hanging="160"/>
                    <w:jc w:val="left"/>
                  </w:pPr>
                  <w:r>
                    <w:t>Common methods</w:t>
                  </w:r>
                </w:p>
                <w:p w14:paraId="45F2B5B8" w14:textId="77777777" w:rsidR="00ED5F8E" w:rsidRDefault="00ED5F8E" w:rsidP="00ED5F8E">
                  <w:pPr>
                    <w:pStyle w:val="TableUnitsRow"/>
                    <w:numPr>
                      <w:ilvl w:val="0"/>
                      <w:numId w:val="20"/>
                    </w:numPr>
                    <w:ind w:left="282" w:hanging="160"/>
                    <w:jc w:val="left"/>
                  </w:pPr>
                  <w:r>
                    <w:t>Simpler subsidies</w:t>
                  </w:r>
                </w:p>
                <w:p w14:paraId="0B3230FC" w14:textId="77777777" w:rsidR="00ED5F8E" w:rsidRDefault="00ED5F8E" w:rsidP="00ED5F8E">
                  <w:pPr>
                    <w:pStyle w:val="TableUnitsRow"/>
                    <w:numPr>
                      <w:ilvl w:val="0"/>
                      <w:numId w:val="20"/>
                    </w:numPr>
                    <w:ind w:left="282" w:hanging="160"/>
                    <w:jc w:val="left"/>
                  </w:pPr>
                  <w:r>
                    <w:t>Nationally determined, binding subsidies</w:t>
                  </w:r>
                </w:p>
                <w:p w14:paraId="1F8DDE8F" w14:textId="77777777" w:rsidR="00ED5F8E" w:rsidRDefault="00ED5F8E" w:rsidP="00ED5F8E">
                  <w:pPr>
                    <w:pStyle w:val="TableUnitsRow"/>
                    <w:numPr>
                      <w:ilvl w:val="0"/>
                      <w:numId w:val="20"/>
                    </w:numPr>
                    <w:ind w:left="282" w:hanging="160"/>
                    <w:jc w:val="left"/>
                  </w:pPr>
                  <w:r>
                    <w:t>Student vouchers</w:t>
                  </w:r>
                </w:p>
                <w:p w14:paraId="209FD178" w14:textId="77777777" w:rsidR="00ED5F8E" w:rsidRDefault="00ED5F8E" w:rsidP="00ED5F8E">
                  <w:pPr>
                    <w:pStyle w:val="TableUnitsRow"/>
                    <w:numPr>
                      <w:ilvl w:val="0"/>
                      <w:numId w:val="20"/>
                    </w:numPr>
                    <w:ind w:left="282" w:hanging="160"/>
                    <w:jc w:val="left"/>
                  </w:pPr>
                  <w:r>
                    <w:t>A bigger role for loans</w:t>
                  </w:r>
                </w:p>
                <w:p w14:paraId="2E33A0F1" w14:textId="77777777" w:rsidR="00ED5F8E" w:rsidRDefault="00ED5F8E" w:rsidP="00ED5F8E">
                  <w:pPr>
                    <w:pStyle w:val="TableUnitsRow"/>
                    <w:numPr>
                      <w:ilvl w:val="0"/>
                      <w:numId w:val="20"/>
                    </w:numPr>
                    <w:ind w:left="282" w:hanging="160"/>
                    <w:jc w:val="left"/>
                  </w:pPr>
                  <w:r>
                    <w:t>Pricing reforms</w:t>
                  </w:r>
                </w:p>
                <w:p w14:paraId="0DB207CF" w14:textId="77777777" w:rsidR="00ED5F8E" w:rsidRDefault="00ED5F8E" w:rsidP="00ED5F8E">
                  <w:pPr>
                    <w:pStyle w:val="TableUnitsRow"/>
                    <w:numPr>
                      <w:ilvl w:val="0"/>
                      <w:numId w:val="20"/>
                    </w:numPr>
                    <w:ind w:left="282" w:hanging="160"/>
                    <w:jc w:val="left"/>
                  </w:pPr>
                  <w:r>
                    <w:t>Data</w:t>
                  </w:r>
                </w:p>
              </w:tc>
              <w:tc>
                <w:tcPr>
                  <w:tcW w:w="2176" w:type="pct"/>
                  <w:tcBorders>
                    <w:top w:val="single" w:sz="6" w:space="0" w:color="BFBFBF"/>
                  </w:tcBorders>
                  <w:shd w:val="clear" w:color="auto" w:fill="F2F2F2" w:themeFill="background1" w:themeFillShade="F2"/>
                </w:tcPr>
                <w:p w14:paraId="01E243E7" w14:textId="77777777" w:rsidR="00ED5F8E" w:rsidRDefault="00ED5F8E" w:rsidP="00ED5F8E">
                  <w:pPr>
                    <w:pStyle w:val="TableUnitsRow"/>
                    <w:numPr>
                      <w:ilvl w:val="0"/>
                      <w:numId w:val="20"/>
                    </w:numPr>
                    <w:ind w:left="282" w:hanging="160"/>
                    <w:jc w:val="left"/>
                  </w:pPr>
                  <w:r>
                    <w:t>Eliminating unjustified national variations</w:t>
                  </w:r>
                </w:p>
                <w:p w14:paraId="6053B521" w14:textId="77777777" w:rsidR="00ED5F8E" w:rsidRDefault="00ED5F8E" w:rsidP="00ED5F8E">
                  <w:pPr>
                    <w:pStyle w:val="TableUnitsRow"/>
                    <w:numPr>
                      <w:ilvl w:val="0"/>
                      <w:numId w:val="20"/>
                    </w:numPr>
                    <w:ind w:left="282" w:hanging="160"/>
                    <w:jc w:val="left"/>
                  </w:pPr>
                  <w:r>
                    <w:t>Better matching of funding to student needs</w:t>
                  </w:r>
                </w:p>
                <w:p w14:paraId="0658A662" w14:textId="77777777" w:rsidR="00ED5F8E" w:rsidRDefault="00ED5F8E" w:rsidP="00ED5F8E">
                  <w:pPr>
                    <w:pStyle w:val="TableUnitsRow"/>
                    <w:numPr>
                      <w:ilvl w:val="0"/>
                      <w:numId w:val="20"/>
                    </w:numPr>
                    <w:ind w:left="282" w:hanging="160"/>
                    <w:jc w:val="left"/>
                  </w:pPr>
                  <w:r>
                    <w:t>Addressing perverse incentives</w:t>
                  </w:r>
                </w:p>
                <w:p w14:paraId="11F3BD98" w14:textId="77777777" w:rsidR="00ED5F8E" w:rsidRDefault="00ED5F8E" w:rsidP="00ED5F8E">
                  <w:pPr>
                    <w:pStyle w:val="TableUnitsRow"/>
                    <w:numPr>
                      <w:ilvl w:val="0"/>
                      <w:numId w:val="20"/>
                    </w:numPr>
                    <w:ind w:left="282" w:hanging="160"/>
                    <w:jc w:val="left"/>
                  </w:pPr>
                  <w:r>
                    <w:t>Fiscal sustainability</w:t>
                  </w:r>
                </w:p>
                <w:p w14:paraId="4EBD2857" w14:textId="77777777" w:rsidR="00ED5F8E" w:rsidRDefault="00ED5F8E" w:rsidP="00ED5F8E">
                  <w:pPr>
                    <w:pStyle w:val="TableUnitsRow"/>
                    <w:numPr>
                      <w:ilvl w:val="0"/>
                      <w:numId w:val="20"/>
                    </w:numPr>
                    <w:ind w:left="282" w:hanging="160"/>
                    <w:jc w:val="left"/>
                  </w:pPr>
                  <w:r>
                    <w:t>Desirable roles of governments within the federation</w:t>
                  </w:r>
                </w:p>
              </w:tc>
            </w:tr>
            <w:tr w:rsidR="00ED5F8E" w14:paraId="667E0ED5" w14:textId="77777777" w:rsidTr="005928D1">
              <w:tc>
                <w:tcPr>
                  <w:tcW w:w="1211" w:type="pct"/>
                  <w:shd w:val="clear" w:color="auto" w:fill="auto"/>
                </w:tcPr>
                <w:p w14:paraId="1C8BA2DB" w14:textId="77777777" w:rsidR="00ED5F8E" w:rsidRDefault="00ED5F8E" w:rsidP="005928D1">
                  <w:pPr>
                    <w:pStyle w:val="TableBodyText"/>
                    <w:jc w:val="left"/>
                  </w:pPr>
                  <w:r>
                    <w:t>Apprenticeship funding and design</w:t>
                  </w:r>
                </w:p>
              </w:tc>
              <w:tc>
                <w:tcPr>
                  <w:tcW w:w="1613" w:type="pct"/>
                </w:tcPr>
                <w:p w14:paraId="33F36AA6" w14:textId="77777777" w:rsidR="00ED5F8E" w:rsidRDefault="00ED5F8E" w:rsidP="00ED5F8E">
                  <w:pPr>
                    <w:pStyle w:val="TableUnitsRow"/>
                    <w:numPr>
                      <w:ilvl w:val="0"/>
                      <w:numId w:val="20"/>
                    </w:numPr>
                    <w:ind w:left="282" w:hanging="160"/>
                    <w:jc w:val="left"/>
                  </w:pPr>
                  <w:r>
                    <w:t>Adjust employer incentives</w:t>
                  </w:r>
                </w:p>
                <w:p w14:paraId="1C4F39E6" w14:textId="77777777" w:rsidR="00ED5F8E" w:rsidRDefault="00ED5F8E" w:rsidP="00ED5F8E">
                  <w:pPr>
                    <w:pStyle w:val="TableUnitsRow"/>
                    <w:numPr>
                      <w:ilvl w:val="0"/>
                      <w:numId w:val="20"/>
                    </w:numPr>
                    <w:ind w:left="282" w:hanging="160"/>
                    <w:jc w:val="left"/>
                  </w:pPr>
                  <w:r>
                    <w:t>Industry levies</w:t>
                  </w:r>
                </w:p>
                <w:p w14:paraId="266CECFF" w14:textId="77777777" w:rsidR="00ED5F8E" w:rsidRDefault="00ED5F8E" w:rsidP="00ED5F8E">
                  <w:pPr>
                    <w:pStyle w:val="TableUnitsRow"/>
                    <w:numPr>
                      <w:ilvl w:val="0"/>
                      <w:numId w:val="20"/>
                    </w:numPr>
                    <w:ind w:left="282" w:hanging="160"/>
                    <w:jc w:val="left"/>
                  </w:pPr>
                  <w:r>
                    <w:t xml:space="preserve">Student support </w:t>
                  </w:r>
                </w:p>
              </w:tc>
              <w:tc>
                <w:tcPr>
                  <w:tcW w:w="2176" w:type="pct"/>
                  <w:shd w:val="clear" w:color="auto" w:fill="auto"/>
                </w:tcPr>
                <w:p w14:paraId="3BCCAE35" w14:textId="77777777" w:rsidR="00ED5F8E" w:rsidRDefault="00ED5F8E" w:rsidP="00ED5F8E">
                  <w:pPr>
                    <w:pStyle w:val="TableUnitsRow"/>
                    <w:numPr>
                      <w:ilvl w:val="0"/>
                      <w:numId w:val="20"/>
                    </w:numPr>
                    <w:ind w:left="282" w:hanging="160"/>
                    <w:jc w:val="left"/>
                  </w:pPr>
                  <w:r>
                    <w:t>Higher retention rates</w:t>
                  </w:r>
                </w:p>
                <w:p w14:paraId="3643EA3E" w14:textId="77777777" w:rsidR="00ED5F8E" w:rsidRDefault="00ED5F8E" w:rsidP="00ED5F8E">
                  <w:pPr>
                    <w:pStyle w:val="TableUnitsRow"/>
                    <w:numPr>
                      <w:ilvl w:val="0"/>
                      <w:numId w:val="20"/>
                    </w:numPr>
                    <w:ind w:left="282" w:hanging="160"/>
                    <w:jc w:val="left"/>
                  </w:pPr>
                  <w:r>
                    <w:t>Greater effectiveness in inducing additional apprentice numbers</w:t>
                  </w:r>
                </w:p>
              </w:tc>
            </w:tr>
            <w:tr w:rsidR="00ED5F8E" w14:paraId="402DA6D4" w14:textId="77777777" w:rsidTr="006E629E">
              <w:tc>
                <w:tcPr>
                  <w:tcW w:w="1211" w:type="pct"/>
                  <w:shd w:val="clear" w:color="auto" w:fill="F2F2F2" w:themeFill="background1" w:themeFillShade="F2"/>
                </w:tcPr>
                <w:p w14:paraId="0D0BF812" w14:textId="77777777" w:rsidR="00ED5F8E" w:rsidRDefault="00ED5F8E" w:rsidP="005928D1">
                  <w:pPr>
                    <w:pStyle w:val="TableBodyText"/>
                    <w:jc w:val="left"/>
                  </w:pPr>
                  <w:r>
                    <w:t xml:space="preserve">Student supports </w:t>
                  </w:r>
                </w:p>
              </w:tc>
              <w:tc>
                <w:tcPr>
                  <w:tcW w:w="1613" w:type="pct"/>
                  <w:shd w:val="clear" w:color="auto" w:fill="F2F2F2" w:themeFill="background1" w:themeFillShade="F2"/>
                </w:tcPr>
                <w:p w14:paraId="1F38733A" w14:textId="77777777" w:rsidR="00ED5F8E" w:rsidRDefault="00ED5F8E" w:rsidP="00ED5F8E">
                  <w:pPr>
                    <w:pStyle w:val="TableUnitsRow"/>
                    <w:numPr>
                      <w:ilvl w:val="0"/>
                      <w:numId w:val="20"/>
                    </w:numPr>
                    <w:ind w:left="282" w:hanging="160"/>
                    <w:jc w:val="left"/>
                  </w:pPr>
                  <w:r>
                    <w:t>Pastoral and mentoring services</w:t>
                  </w:r>
                </w:p>
                <w:p w14:paraId="53A943BF" w14:textId="77777777" w:rsidR="00ED5F8E" w:rsidRDefault="00ED5F8E" w:rsidP="00ED5F8E">
                  <w:pPr>
                    <w:pStyle w:val="TableUnitsRow"/>
                    <w:numPr>
                      <w:ilvl w:val="0"/>
                      <w:numId w:val="20"/>
                    </w:numPr>
                    <w:ind w:left="282" w:hanging="160"/>
                    <w:jc w:val="left"/>
                  </w:pPr>
                  <w:r>
                    <w:t>Upfront assessment</w:t>
                  </w:r>
                </w:p>
              </w:tc>
              <w:tc>
                <w:tcPr>
                  <w:tcW w:w="2176" w:type="pct"/>
                  <w:shd w:val="clear" w:color="auto" w:fill="F2F2F2" w:themeFill="background1" w:themeFillShade="F2"/>
                </w:tcPr>
                <w:p w14:paraId="1F98E1C3" w14:textId="77777777" w:rsidR="00ED5F8E" w:rsidRDefault="00ED5F8E" w:rsidP="00ED5F8E">
                  <w:pPr>
                    <w:pStyle w:val="TableUnitsRow"/>
                    <w:numPr>
                      <w:ilvl w:val="0"/>
                      <w:numId w:val="20"/>
                    </w:numPr>
                    <w:ind w:left="282" w:hanging="160"/>
                    <w:jc w:val="left"/>
                  </w:pPr>
                  <w:r>
                    <w:t>Addressing non</w:t>
                  </w:r>
                  <w:r>
                    <w:noBreakHyphen/>
                    <w:t>completion and wasted subsidies</w:t>
                  </w:r>
                </w:p>
                <w:p w14:paraId="4719B47B" w14:textId="609212EA" w:rsidR="00ED5F8E" w:rsidRDefault="00ED5F8E" w:rsidP="00ED5F8E">
                  <w:pPr>
                    <w:pStyle w:val="TableUnitsRow"/>
                    <w:numPr>
                      <w:ilvl w:val="0"/>
                      <w:numId w:val="20"/>
                    </w:numPr>
                    <w:ind w:left="282" w:hanging="160"/>
                    <w:jc w:val="left"/>
                  </w:pPr>
                  <w:r>
                    <w:t xml:space="preserve">Better matching of students to </w:t>
                  </w:r>
                  <w:r w:rsidR="00EA14BC">
                    <w:t>courses</w:t>
                  </w:r>
                </w:p>
              </w:tc>
            </w:tr>
            <w:tr w:rsidR="00ED5F8E" w14:paraId="1D0F382C" w14:textId="77777777" w:rsidTr="006E629E">
              <w:tc>
                <w:tcPr>
                  <w:tcW w:w="1211" w:type="pct"/>
                  <w:tcBorders>
                    <w:bottom w:val="single" w:sz="4" w:space="0" w:color="BFBFBF" w:themeColor="background1" w:themeShade="BF"/>
                  </w:tcBorders>
                  <w:shd w:val="clear" w:color="auto" w:fill="auto"/>
                </w:tcPr>
                <w:p w14:paraId="3265EC2E" w14:textId="77777777" w:rsidR="00ED5F8E" w:rsidRDefault="00ED5F8E" w:rsidP="005928D1">
                  <w:pPr>
                    <w:pStyle w:val="TableBodyText"/>
                    <w:jc w:val="left"/>
                  </w:pPr>
                  <w:r>
                    <w:t>Public provision and contestability</w:t>
                  </w:r>
                </w:p>
              </w:tc>
              <w:tc>
                <w:tcPr>
                  <w:tcW w:w="1613" w:type="pct"/>
                  <w:tcBorders>
                    <w:bottom w:val="single" w:sz="4" w:space="0" w:color="BFBFBF" w:themeColor="background1" w:themeShade="BF"/>
                  </w:tcBorders>
                  <w:shd w:val="clear" w:color="auto" w:fill="auto"/>
                </w:tcPr>
                <w:p w14:paraId="0B228066" w14:textId="77777777" w:rsidR="00ED5F8E" w:rsidRDefault="00ED5F8E" w:rsidP="00ED5F8E">
                  <w:pPr>
                    <w:pStyle w:val="TableUnitsRow"/>
                    <w:numPr>
                      <w:ilvl w:val="0"/>
                      <w:numId w:val="20"/>
                    </w:numPr>
                    <w:ind w:left="282" w:hanging="160"/>
                    <w:jc w:val="left"/>
                  </w:pPr>
                  <w:r>
                    <w:t>Competitive neutrality</w:t>
                  </w:r>
                </w:p>
                <w:p w14:paraId="45A47ACF" w14:textId="77777777" w:rsidR="00ED5F8E" w:rsidRDefault="00ED5F8E" w:rsidP="00ED5F8E">
                  <w:pPr>
                    <w:pStyle w:val="TableUnitsRow"/>
                    <w:numPr>
                      <w:ilvl w:val="0"/>
                      <w:numId w:val="20"/>
                    </w:numPr>
                    <w:ind w:left="282" w:hanging="160"/>
                    <w:jc w:val="left"/>
                  </w:pPr>
                  <w:r>
                    <w:t>Transparency</w:t>
                  </w:r>
                </w:p>
              </w:tc>
              <w:tc>
                <w:tcPr>
                  <w:tcW w:w="2176" w:type="pct"/>
                  <w:tcBorders>
                    <w:bottom w:val="single" w:sz="4" w:space="0" w:color="BFBFBF" w:themeColor="background1" w:themeShade="BF"/>
                  </w:tcBorders>
                  <w:shd w:val="clear" w:color="auto" w:fill="auto"/>
                </w:tcPr>
                <w:p w14:paraId="5208220D" w14:textId="77777777" w:rsidR="00ED5F8E" w:rsidRDefault="00ED5F8E" w:rsidP="00ED5F8E">
                  <w:pPr>
                    <w:pStyle w:val="TableUnitsRow"/>
                    <w:numPr>
                      <w:ilvl w:val="0"/>
                      <w:numId w:val="20"/>
                    </w:numPr>
                    <w:ind w:left="282" w:hanging="160"/>
                    <w:jc w:val="left"/>
                  </w:pPr>
                  <w:r>
                    <w:t>Efficient markets responsive to student needs</w:t>
                  </w:r>
                </w:p>
              </w:tc>
            </w:tr>
          </w:tbl>
          <w:p w14:paraId="6BEAB597" w14:textId="77777777" w:rsidR="00ED5F8E" w:rsidRDefault="00ED5F8E" w:rsidP="005928D1">
            <w:pPr>
              <w:pStyle w:val="Box"/>
              <w:jc w:val="left"/>
            </w:pPr>
          </w:p>
        </w:tc>
      </w:tr>
      <w:tr w:rsidR="00ED5F8E" w14:paraId="21DC6DFA" w14:textId="77777777" w:rsidTr="005928D1">
        <w:tc>
          <w:tcPr>
            <w:tcW w:w="5000" w:type="pct"/>
            <w:tcBorders>
              <w:top w:val="nil"/>
              <w:left w:val="nil"/>
              <w:bottom w:val="single" w:sz="6" w:space="0" w:color="78A22F"/>
              <w:right w:val="nil"/>
            </w:tcBorders>
            <w:shd w:val="clear" w:color="auto" w:fill="auto"/>
          </w:tcPr>
          <w:p w14:paraId="4D571C10" w14:textId="77777777" w:rsidR="00ED5F8E" w:rsidRDefault="00ED5F8E" w:rsidP="005928D1">
            <w:pPr>
              <w:pStyle w:val="Box"/>
              <w:spacing w:before="0" w:line="120" w:lineRule="exact"/>
            </w:pPr>
          </w:p>
        </w:tc>
      </w:tr>
      <w:tr w:rsidR="00ED5F8E" w:rsidRPr="000863A5" w14:paraId="167F309C" w14:textId="77777777" w:rsidTr="005928D1">
        <w:tc>
          <w:tcPr>
            <w:tcW w:w="5000" w:type="pct"/>
            <w:tcBorders>
              <w:top w:val="single" w:sz="6" w:space="0" w:color="78A22F"/>
              <w:left w:val="nil"/>
              <w:bottom w:val="nil"/>
              <w:right w:val="nil"/>
            </w:tcBorders>
          </w:tcPr>
          <w:p w14:paraId="2073D355" w14:textId="046AAFA4" w:rsidR="00ED5F8E" w:rsidRPr="00626D32" w:rsidRDefault="00ED5F8E" w:rsidP="005928D1">
            <w:pPr>
              <w:pStyle w:val="BoxSpaceBelow"/>
            </w:pPr>
          </w:p>
        </w:tc>
      </w:tr>
    </w:tbl>
    <w:p w14:paraId="28788426" w14:textId="0AE05C3F" w:rsidR="00ED5F8E" w:rsidRPr="00E047F5" w:rsidRDefault="00ED5F8E" w:rsidP="005928D1">
      <w:pPr>
        <w:pStyle w:val="Heading2"/>
      </w:pPr>
      <w:bookmarkStart w:id="80" w:name="_Toc41645042"/>
      <w:r>
        <w:t>6.</w:t>
      </w:r>
      <w:r>
        <w:rPr>
          <w:noProof/>
        </w:rPr>
        <w:t>1</w:t>
      </w:r>
      <w:r>
        <w:tab/>
      </w:r>
      <w:r w:rsidRPr="009A3969">
        <w:t>The design of course subsidies</w:t>
      </w:r>
      <w:bookmarkEnd w:id="80"/>
      <w:r w:rsidRPr="009A3969">
        <w:t xml:space="preserve"> </w:t>
      </w:r>
    </w:p>
    <w:p w14:paraId="3272777A" w14:textId="77777777" w:rsidR="00ED5F8E" w:rsidRDefault="00ED5F8E" w:rsidP="005928D1">
      <w:pPr>
        <w:pStyle w:val="BodyText"/>
      </w:pPr>
      <w:r>
        <w:t>The Joyce Review’s critique of subsidies is well justified. The array of course subsidies make for a fiendishly complex system, with inconsistencies across jurisdictions that are not justified by different policy objectives (chapter 4). That complexity has been exacerbated by frequent policy changes in response to rorting and budgetary pressures (chapters 2 and 5). This has prompted a general retreat from student choice and market</w:t>
      </w:r>
      <w:r>
        <w:noBreakHyphen/>
        <w:t xml:space="preserve">based approaches to the provision of VET. </w:t>
      </w:r>
    </w:p>
    <w:p w14:paraId="6C5E5CB5" w14:textId="77777777" w:rsidR="00ED5F8E" w:rsidRDefault="00ED5F8E" w:rsidP="005928D1">
      <w:pPr>
        <w:pStyle w:val="BodyText"/>
      </w:pPr>
      <w:r>
        <w:t xml:space="preserve">There are many reasons to reform </w:t>
      </w:r>
      <w:r w:rsidRPr="008A2430">
        <w:t>subsid</w:t>
      </w:r>
      <w:r>
        <w:t>y arrangements, re</w:t>
      </w:r>
      <w:r>
        <w:noBreakHyphen/>
        <w:t>opening fundamental questions concerning the desirable:</w:t>
      </w:r>
    </w:p>
    <w:p w14:paraId="7B178057" w14:textId="419CE088" w:rsidR="00ED5F8E" w:rsidRDefault="00ED5F8E" w:rsidP="005928D1">
      <w:pPr>
        <w:pStyle w:val="ListBullet"/>
      </w:pPr>
      <w:r>
        <w:t xml:space="preserve">range of variations in the levels and rates between </w:t>
      </w:r>
      <w:r w:rsidR="004B345D">
        <w:t>courses</w:t>
      </w:r>
      <w:r>
        <w:t xml:space="preserve"> and across jurisdictions</w:t>
      </w:r>
    </w:p>
    <w:p w14:paraId="4FA37BB8" w14:textId="77777777" w:rsidR="00ED5F8E" w:rsidRDefault="00ED5F8E" w:rsidP="005928D1">
      <w:pPr>
        <w:pStyle w:val="ListBullet"/>
      </w:pPr>
      <w:r>
        <w:t>methods used to calculate subsidies and their connection to costs</w:t>
      </w:r>
    </w:p>
    <w:p w14:paraId="4DCE3442" w14:textId="77777777" w:rsidR="00ED5F8E" w:rsidRDefault="00ED5F8E" w:rsidP="005928D1">
      <w:pPr>
        <w:pStyle w:val="ListBullet"/>
      </w:pPr>
      <w:r>
        <w:t>relative levels and rates compared to higher education</w:t>
      </w:r>
    </w:p>
    <w:p w14:paraId="7AB7AFD3" w14:textId="77777777" w:rsidR="00ED5F8E" w:rsidRDefault="00ED5F8E" w:rsidP="005928D1">
      <w:pPr>
        <w:pStyle w:val="ListBullet"/>
      </w:pPr>
      <w:r>
        <w:t xml:space="preserve">degree to which subsidy rates are tied to skill shortages or/and public benefits, with implications for subsidy levels and the capping of student places </w:t>
      </w:r>
    </w:p>
    <w:p w14:paraId="73E12869" w14:textId="7023D290" w:rsidR="00ED5F8E" w:rsidRDefault="00ED5F8E" w:rsidP="005928D1">
      <w:pPr>
        <w:pStyle w:val="ListBullet"/>
      </w:pPr>
      <w:r>
        <w:t xml:space="preserve">party receiving the subsidy (currently the RTO, </w:t>
      </w:r>
      <w:r w:rsidR="003E22CE">
        <w:t>al</w:t>
      </w:r>
      <w:r>
        <w:t>though it could be the student)</w:t>
      </w:r>
    </w:p>
    <w:p w14:paraId="1FD8409A" w14:textId="77777777" w:rsidR="00ED5F8E" w:rsidRDefault="00ED5F8E" w:rsidP="005928D1">
      <w:pPr>
        <w:pStyle w:val="ListBullet"/>
      </w:pPr>
      <w:r>
        <w:t>premiums for supplying services to students facing disadvantage.</w:t>
      </w:r>
    </w:p>
    <w:p w14:paraId="4633228C" w14:textId="77777777" w:rsidR="00ED5F8E" w:rsidRDefault="00ED5F8E" w:rsidP="005928D1">
      <w:pPr>
        <w:pStyle w:val="Heading3"/>
      </w:pPr>
      <w:r>
        <w:t>If rigour isn’t possible, simplicity may be better</w:t>
      </w:r>
    </w:p>
    <w:p w14:paraId="32C11D17" w14:textId="77777777" w:rsidR="00ED5F8E" w:rsidRDefault="00ED5F8E" w:rsidP="005928D1">
      <w:pPr>
        <w:pStyle w:val="BodyText"/>
      </w:pPr>
      <w:r>
        <w:t>The bewildering complexity of subsidies reflects their varying goals and the multiple methods used to derive them. Governments seek to calibrate subsidies to skill shortages and other economic and social priorities, to which they add multiple loadings for the higher costs of provision for some students and concessions for students facing disadvantage, all overlaid by differences across the jurisdictions in methods and priorities (chapter 4).</w:t>
      </w:r>
      <w:r w:rsidRPr="008A2430">
        <w:t xml:space="preserve"> </w:t>
      </w:r>
      <w:r>
        <w:t>The reasons given by jurisdictions for differentiating subsidy rates are not necessarily reflected in the way rates are calculated (box 4.2; chapter 4).</w:t>
      </w:r>
    </w:p>
    <w:p w14:paraId="3585D917" w14:textId="77777777" w:rsidR="00ED5F8E" w:rsidRDefault="00ED5F8E" w:rsidP="005928D1">
      <w:pPr>
        <w:pStyle w:val="BodyText"/>
      </w:pPr>
      <w:r>
        <w:t>It is unlikely that the complicated process of developing subsidies — which typically leads to dozens of marginally different rates between courses — truly captures the economic or social returns from these courses. Conversely, rules of thumb have their own shortcomings. In both instances, they are exacerbated by data deficiencies. The data used to inform cost estimates are typically out of date and give too much weight to the cost structures of public providers, which are not representative of the overall market.</w:t>
      </w:r>
    </w:p>
    <w:p w14:paraId="6AE62A1C" w14:textId="77777777" w:rsidR="00ED5F8E" w:rsidRDefault="00ED5F8E" w:rsidP="005928D1">
      <w:pPr>
        <w:pStyle w:val="BodyText"/>
      </w:pPr>
      <w:bookmarkStart w:id="81" w:name="_Hlk40957206"/>
      <w:r>
        <w:t>Subsidies for lower</w:t>
      </w:r>
      <w:r>
        <w:noBreakHyphen/>
        <w:t>level courses illustrate the analytical dilemmas facing governments. Such courses typically have high subsidy rates because their lower average private returns mean students are less likely to undertake them without a subsidy. However, these courses also have low public economic returns (chapter 3), so requiring a sufficient intangible public return (such as intergenerational benefits) to be worth a subsidy on cost</w:t>
      </w:r>
      <w:r>
        <w:noBreakHyphen/>
        <w:t xml:space="preserve">benefit grounds. These benefits cannot be precisely measured and will vary across fields of study, student groups, and other factors. What this means is that not enough is known to set subsidy rates in a ‘scientific’ way. </w:t>
      </w:r>
    </w:p>
    <w:bookmarkEnd w:id="81"/>
    <w:p w14:paraId="1AEA5D73" w14:textId="77777777" w:rsidR="00ED5F8E" w:rsidRDefault="00ED5F8E" w:rsidP="005928D1">
      <w:pPr>
        <w:pStyle w:val="Heading3"/>
      </w:pPr>
      <w:r>
        <w:t xml:space="preserve">Options for greater national funding consistency </w:t>
      </w:r>
    </w:p>
    <w:p w14:paraId="2C0FC032" w14:textId="77777777" w:rsidR="00ED5F8E" w:rsidRDefault="00ED5F8E" w:rsidP="005928D1">
      <w:pPr>
        <w:pStyle w:val="BodyText"/>
      </w:pPr>
      <w:r>
        <w:t>False precision therefore invokes Occam’s razor, suggesting that governments should consider options for simpler and more consistent treatment of subsidies.</w:t>
      </w:r>
    </w:p>
    <w:p w14:paraId="734D1993" w14:textId="77777777" w:rsidR="00ED5F8E" w:rsidRDefault="00ED5F8E" w:rsidP="00ED5F8E">
      <w:pPr>
        <w:pStyle w:val="Heading4"/>
        <w:numPr>
          <w:ilvl w:val="0"/>
          <w:numId w:val="27"/>
        </w:numPr>
        <w:ind w:left="426" w:hanging="426"/>
      </w:pPr>
      <w:r>
        <w:t xml:space="preserve">Streamlining subsidies </w:t>
      </w:r>
    </w:p>
    <w:p w14:paraId="6FDB0D51" w14:textId="77777777" w:rsidR="00ED5F8E" w:rsidRDefault="00ED5F8E" w:rsidP="005928D1">
      <w:pPr>
        <w:pStyle w:val="BodyText"/>
      </w:pPr>
      <w:r>
        <w:t xml:space="preserve">As finely calibrated subsidy rates are unlikely to sway student choices or reflect real differences in the public/private returns from different courses, there are strong grounds for simplifying subsidies. </w:t>
      </w:r>
    </w:p>
    <w:p w14:paraId="419AD270" w14:textId="77777777" w:rsidR="00ED5F8E" w:rsidRDefault="00ED5F8E" w:rsidP="005928D1">
      <w:pPr>
        <w:pStyle w:val="BodyText"/>
      </w:pPr>
      <w:r>
        <w:t>Simplification could take various forms, including:</w:t>
      </w:r>
    </w:p>
    <w:p w14:paraId="6B87EFD2" w14:textId="77777777" w:rsidR="00ED5F8E" w:rsidRDefault="00ED5F8E" w:rsidP="005928D1">
      <w:pPr>
        <w:pStyle w:val="BodyText"/>
        <w:ind w:left="426" w:hanging="426"/>
      </w:pPr>
      <w:r>
        <w:t>(a)</w:t>
      </w:r>
      <w:r>
        <w:tab/>
        <w:t>a single subsidy rate for all courses on a skill/priority list, set as a constant percentage of course costs. This approach would not affect relative prices between courses</w:t>
      </w:r>
    </w:p>
    <w:p w14:paraId="59084306" w14:textId="77777777" w:rsidR="00ED5F8E" w:rsidRDefault="00ED5F8E" w:rsidP="005928D1">
      <w:pPr>
        <w:pStyle w:val="BodyText"/>
        <w:ind w:left="426" w:hanging="426"/>
      </w:pPr>
      <w:r>
        <w:t>(b)</w:t>
      </w:r>
      <w:r>
        <w:tab/>
        <w:t>a flat dollar subsidy for all courses on the skill/priority list. While very simple, this would mean that students would pay a higher share of the costs for high</w:t>
      </w:r>
      <w:r>
        <w:noBreakHyphen/>
        <w:t>cost courses, which may be seen as inequitable. It could also mean that the subsidy could exceed the cost of a course. Unless the student was able to pocket the difference, this would discourage students from seeking value for money</w:t>
      </w:r>
    </w:p>
    <w:p w14:paraId="2D002136" w14:textId="00D45273" w:rsidR="00ED5F8E" w:rsidRDefault="00ED5F8E" w:rsidP="005928D1">
      <w:pPr>
        <w:pStyle w:val="BodyText"/>
        <w:ind w:left="426" w:hanging="426"/>
      </w:pPr>
      <w:r>
        <w:t>(c)</w:t>
      </w:r>
      <w:r>
        <w:tab/>
        <w:t xml:space="preserve">a small set of subsidies whose values would be a share of the average (or efficient) cost of delivering groups of similar </w:t>
      </w:r>
      <w:r w:rsidR="008A294A">
        <w:t>courses</w:t>
      </w:r>
      <w:r>
        <w:t>.</w:t>
      </w:r>
    </w:p>
    <w:p w14:paraId="7906DAE6" w14:textId="2413B58B" w:rsidR="00ED5F8E" w:rsidRDefault="00ED5F8E" w:rsidP="005928D1">
      <w:pPr>
        <w:pStyle w:val="BodyText"/>
      </w:pPr>
      <w:r>
        <w:t xml:space="preserve">In each case, State and Territory governments would (in line with the subsidiarity principle) still decide on the rates for their own jurisdictions and the eligibility criteria for subsidised </w:t>
      </w:r>
      <w:r w:rsidR="0006503C">
        <w:t>courses</w:t>
      </w:r>
      <w:r>
        <w:t xml:space="preserve">. Loadings for the higher costs of teaching some groups of students would still apply, as would concessions. </w:t>
      </w:r>
    </w:p>
    <w:p w14:paraId="170891EF" w14:textId="77777777" w:rsidR="00ED5F8E" w:rsidRDefault="00ED5F8E" w:rsidP="00ED5F8E">
      <w:pPr>
        <w:pStyle w:val="Heading4"/>
        <w:numPr>
          <w:ilvl w:val="0"/>
          <w:numId w:val="27"/>
        </w:numPr>
        <w:ind w:left="426" w:hanging="426"/>
      </w:pPr>
      <w:r>
        <w:t>National determination of subsidy rates?</w:t>
      </w:r>
    </w:p>
    <w:p w14:paraId="3ED33259" w14:textId="0E03E334" w:rsidR="00ED5F8E" w:rsidRDefault="00ED5F8E" w:rsidP="005928D1">
      <w:pPr>
        <w:pStyle w:val="BodyText"/>
      </w:pPr>
      <w:r>
        <w:t xml:space="preserve">As recommended by Joyce, a more significant change would be to apply the approach (c) above, but using the same subsidy rate for all jurisdictions and with the costs of each group of </w:t>
      </w:r>
      <w:r w:rsidR="000E50AB">
        <w:t>courses</w:t>
      </w:r>
      <w:r>
        <w:t xml:space="preserve"> based on the average national cost of delivery. Loadings would provide additional funding for the costs of provision in regional Australia and for some groups of students. State and Territory governments would be bound by these nationally consistent subsidy levels, but would be free to decide how many subsidised places to offer. </w:t>
      </w:r>
    </w:p>
    <w:p w14:paraId="473F66D5" w14:textId="0EB15FA7" w:rsidR="00ED5F8E" w:rsidRDefault="00ED5F8E" w:rsidP="005928D1">
      <w:pPr>
        <w:pStyle w:val="BodyText"/>
      </w:pPr>
      <w:r>
        <w:t>This approach is similar to activity</w:t>
      </w:r>
      <w:r>
        <w:noBreakHyphen/>
        <w:t xml:space="preserve">based funding of hospitals. While Joyce did not specify the number of groupings of </w:t>
      </w:r>
      <w:r w:rsidR="000E50AB">
        <w:t>courses</w:t>
      </w:r>
      <w:r>
        <w:t xml:space="preserve">, he clearly envisaged a small number, pointing to the eight categories used in the higher education sector </w:t>
      </w:r>
      <w:r w:rsidRPr="002B0DDD">
        <w:rPr>
          <w:szCs w:val="24"/>
        </w:rPr>
        <w:t>(Joyce 2019, p. 75)</w:t>
      </w:r>
      <w:r>
        <w:t>.</w:t>
      </w:r>
      <w:r w:rsidDel="00A83FFE">
        <w:t xml:space="preserve"> </w:t>
      </w:r>
      <w:r>
        <w:t xml:space="preserve">Joyce’s recommendation would have the virtue of simplifying subsidy rates and making their derivation transparent. In a workably competitive market, it would create strong incentives for RTOs to minimise costs. </w:t>
      </w:r>
    </w:p>
    <w:p w14:paraId="6658E5CC" w14:textId="77777777" w:rsidR="00ED5F8E" w:rsidRPr="006E629E" w:rsidRDefault="00ED5F8E" w:rsidP="005928D1">
      <w:pPr>
        <w:pStyle w:val="BodyText"/>
        <w:rPr>
          <w:spacing w:val="-2"/>
        </w:rPr>
      </w:pPr>
      <w:r w:rsidRPr="006E629E">
        <w:rPr>
          <w:spacing w:val="-2"/>
        </w:rPr>
        <w:t>However, national consistency per se is not always a virtue. State and Territory governments would lose the capacity to vary subsidy rates to meet the needs of their local labour market or their social policy objectives. Governments would not have the option of changing subsidy rates (including loadings) or to fund more student places (possibly at lower unit cost).</w:t>
      </w:r>
    </w:p>
    <w:p w14:paraId="7B74BCF1" w14:textId="77777777" w:rsidR="00ED5F8E" w:rsidRDefault="00ED5F8E" w:rsidP="005928D1">
      <w:pPr>
        <w:pStyle w:val="BodyText"/>
      </w:pPr>
      <w:r>
        <w:t>In addition, different jurisdictions may legitimately have different views about the desired subsidy rates for students facing disadvantage. Some might give greater prominence to participation by Aboriginal and Torres Strait Islander Australians, especially if the structure of their industries suggested that there would be jobs to fill if the training ensued. Others might legitimately focus on students from low</w:t>
      </w:r>
      <w:r>
        <w:noBreakHyphen/>
        <w:t>socioeconomic backgrounds or regional areas. The subsidy rates might vary by group as might the eligibility criteria, in accordance with the principle of subsidiarity.</w:t>
      </w:r>
    </w:p>
    <w:p w14:paraId="488150BA" w14:textId="77777777" w:rsidR="00ED5F8E" w:rsidRDefault="00ED5F8E" w:rsidP="005928D1">
      <w:pPr>
        <w:pStyle w:val="BodyText"/>
      </w:pPr>
      <w:r>
        <w:t>A broader risk posed by steps to improve and mandate national consistency is that policy errors have Australia</w:t>
      </w:r>
      <w:r>
        <w:noBreakHyphen/>
        <w:t>wide ramifications (as in VET FEE</w:t>
      </w:r>
      <w:r>
        <w:noBreakHyphen/>
        <w:t>HELP, and poor national regulatory oversight), whereas mistakes by individual jurisdictions are at least quarantined. If there are high levels of uncertainty about policy impacts, it may be better to have a jurisdictional portfolio of policies to learn from. There might, therefore, be scepticism about the degree to which the Australian Government has the incentives or knowledge to respond to State and Territory needs.</w:t>
      </w:r>
    </w:p>
    <w:p w14:paraId="2402CE0F" w14:textId="6A71D5AD" w:rsidR="00ED5F8E" w:rsidRDefault="00ED5F8E" w:rsidP="005928D1">
      <w:pPr>
        <w:pStyle w:val="BodyText"/>
      </w:pPr>
      <w:r>
        <w:t xml:space="preserve">The Joyce Review </w:t>
      </w:r>
      <w:r w:rsidRPr="00CF0C12">
        <w:rPr>
          <w:szCs w:val="24"/>
        </w:rPr>
        <w:t>(2019, p. 58)</w:t>
      </w:r>
      <w:r>
        <w:t xml:space="preserve"> rightly pointed to the overly</w:t>
      </w:r>
      <w:r>
        <w:noBreakHyphen/>
        <w:t xml:space="preserve">centralised and bureaucratic process used to develop and amend qualifications and training packages (a matter discussed further in chapter 7). There is a risk that centralised subsidy setting might lead to similar problems. </w:t>
      </w:r>
    </w:p>
    <w:p w14:paraId="1AA7CACD" w14:textId="7411364F" w:rsidR="00ED5F8E" w:rsidRDefault="00ED5F8E" w:rsidP="005928D1">
      <w:pPr>
        <w:pStyle w:val="BodyText"/>
      </w:pPr>
      <w:r>
        <w:t xml:space="preserve">The decisive issue in assessing the Joyce Review’s option is the degree of desirable State and Territory autonomy compared </w:t>
      </w:r>
      <w:r w:rsidR="009F2181">
        <w:t>to</w:t>
      </w:r>
      <w:r>
        <w:t xml:space="preserve"> the benefits from national consistency. </w:t>
      </w:r>
    </w:p>
    <w:p w14:paraId="321BDA8A" w14:textId="77777777" w:rsidR="00ED5F8E" w:rsidRDefault="00ED5F8E" w:rsidP="005928D1">
      <w:pPr>
        <w:pStyle w:val="BodyText"/>
      </w:pPr>
      <w:r>
        <w:t>Regardless of whether there is a national agreement that binds parties to consistent subsidy levels, the analytical work by the National Skills Commission on a common national approach to determine costs (as discussed further below) will be useful to the State and Territory governments.</w:t>
      </w:r>
    </w:p>
    <w:p w14:paraId="719B9F38" w14:textId="77777777" w:rsidR="00ED5F8E" w:rsidRPr="004E3B94" w:rsidRDefault="00ED5F8E" w:rsidP="005928D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ED5F8E" w14:paraId="56FBBB7C" w14:textId="77777777" w:rsidTr="005928D1">
        <w:trPr>
          <w:cantSplit/>
          <w:tblHeader/>
        </w:trPr>
        <w:tc>
          <w:tcPr>
            <w:tcW w:w="5000" w:type="pct"/>
            <w:tcBorders>
              <w:top w:val="single" w:sz="4" w:space="0" w:color="66BCDB" w:themeColor="text2"/>
              <w:left w:val="nil"/>
              <w:bottom w:val="nil"/>
              <w:right w:val="nil"/>
            </w:tcBorders>
            <w:shd w:val="clear" w:color="auto" w:fill="E0F1F7"/>
            <w:tcMar>
              <w:left w:w="170" w:type="dxa"/>
              <w:right w:w="170" w:type="dxa"/>
            </w:tcMar>
          </w:tcPr>
          <w:p w14:paraId="7A38254C" w14:textId="77777777" w:rsidR="00ED5F8E" w:rsidRPr="00CE4C64" w:rsidRDefault="00ED5F8E" w:rsidP="005928D1">
            <w:pPr>
              <w:pStyle w:val="FindingTitle"/>
              <w:spacing w:before="120"/>
              <w:rPr>
                <w:noProof/>
              </w:rPr>
            </w:pPr>
            <w:r>
              <w:t>option 6.1 — scope for more nationally</w:t>
            </w:r>
            <w:r>
              <w:noBreakHyphen/>
              <w:t xml:space="preserve">consistent course subsidies </w:t>
            </w:r>
          </w:p>
        </w:tc>
      </w:tr>
      <w:tr w:rsidR="00ED5F8E" w:rsidRPr="00750BE2" w14:paraId="3B7CB1FE" w14:textId="77777777" w:rsidTr="00713CBB">
        <w:trPr>
          <w:cantSplit/>
        </w:trPr>
        <w:tc>
          <w:tcPr>
            <w:tcW w:w="5000" w:type="pct"/>
            <w:tcBorders>
              <w:top w:val="nil"/>
              <w:left w:val="nil"/>
              <w:bottom w:val="nil"/>
              <w:right w:val="nil"/>
            </w:tcBorders>
            <w:shd w:val="clear" w:color="auto" w:fill="E0F1F7"/>
            <w:tcMar>
              <w:left w:w="170" w:type="dxa"/>
              <w:right w:w="170" w:type="dxa"/>
            </w:tcMar>
          </w:tcPr>
          <w:p w14:paraId="12546D06" w14:textId="77777777" w:rsidR="00ED5F8E" w:rsidRPr="00BF0697" w:rsidRDefault="00ED5F8E" w:rsidP="005928D1">
            <w:pPr>
              <w:pStyle w:val="InformationRequest"/>
              <w:rPr>
                <w:i w:val="0"/>
                <w:iCs/>
              </w:rPr>
            </w:pPr>
            <w:r w:rsidRPr="007C3EFB">
              <w:rPr>
                <w:i w:val="0"/>
                <w:iCs/>
              </w:rPr>
              <w:t>Australian, State and Territory governments should consider</w:t>
            </w:r>
            <w:r w:rsidRPr="00BF0697">
              <w:rPr>
                <w:i w:val="0"/>
                <w:iCs/>
              </w:rPr>
              <w:t>:</w:t>
            </w:r>
          </w:p>
          <w:p w14:paraId="4BE74503" w14:textId="0E8C9C46" w:rsidR="00ED5F8E" w:rsidRPr="00BF0697" w:rsidRDefault="00ED5F8E" w:rsidP="00ED5F8E">
            <w:pPr>
              <w:pStyle w:val="InformationRequestBullet"/>
              <w:ind w:left="360" w:hanging="360"/>
              <w:rPr>
                <w:i w:val="0"/>
                <w:iCs/>
              </w:rPr>
            </w:pPr>
            <w:r>
              <w:rPr>
                <w:i w:val="0"/>
                <w:iCs/>
              </w:rPr>
              <w:t>adopting</w:t>
            </w:r>
            <w:r w:rsidRPr="00BF0697">
              <w:rPr>
                <w:i w:val="0"/>
                <w:iCs/>
              </w:rPr>
              <w:t xml:space="preserve"> a nationally consistent set of course subsidies, based on the efficient cost of delivery for groups of similar courses, with </w:t>
            </w:r>
            <w:r>
              <w:rPr>
                <w:i w:val="0"/>
                <w:iCs/>
              </w:rPr>
              <w:t>loadings</w:t>
            </w:r>
            <w:r w:rsidRPr="00BF0697">
              <w:rPr>
                <w:i w:val="0"/>
                <w:iCs/>
              </w:rPr>
              <w:t xml:space="preserve"> to address higher </w:t>
            </w:r>
            <w:r>
              <w:rPr>
                <w:i w:val="0"/>
                <w:iCs/>
              </w:rPr>
              <w:t xml:space="preserve">delivery </w:t>
            </w:r>
            <w:r w:rsidRPr="00BF0697">
              <w:rPr>
                <w:i w:val="0"/>
                <w:iCs/>
              </w:rPr>
              <w:t xml:space="preserve">costs in some locations and to some student </w:t>
            </w:r>
            <w:r w:rsidR="006E629E">
              <w:rPr>
                <w:i w:val="0"/>
                <w:iCs/>
              </w:rPr>
              <w:t>groups (as in the Joyce Review),</w:t>
            </w:r>
            <w:r w:rsidRPr="00BF0697">
              <w:rPr>
                <w:i w:val="0"/>
                <w:iCs/>
              </w:rPr>
              <w:t xml:space="preserve"> or</w:t>
            </w:r>
          </w:p>
          <w:p w14:paraId="024F6906" w14:textId="77777777" w:rsidR="00ED5F8E" w:rsidRDefault="00ED5F8E" w:rsidP="00ED5F8E">
            <w:pPr>
              <w:pStyle w:val="InformationRequestBullet"/>
              <w:ind w:left="360" w:hanging="360"/>
            </w:pPr>
            <w:r w:rsidRPr="00BF0697">
              <w:rPr>
                <w:i w:val="0"/>
                <w:iCs/>
                <w:lang w:eastAsia="en-US"/>
              </w:rPr>
              <w:t xml:space="preserve">simplifying the large number of </w:t>
            </w:r>
            <w:r>
              <w:rPr>
                <w:i w:val="0"/>
                <w:iCs/>
                <w:lang w:eastAsia="en-US"/>
              </w:rPr>
              <w:t xml:space="preserve">different subsidy rates for </w:t>
            </w:r>
            <w:r w:rsidRPr="00BF0697">
              <w:rPr>
                <w:i w:val="0"/>
                <w:iCs/>
                <w:lang w:eastAsia="en-US"/>
              </w:rPr>
              <w:t>course</w:t>
            </w:r>
            <w:r>
              <w:rPr>
                <w:i w:val="0"/>
                <w:iCs/>
                <w:lang w:eastAsia="en-US"/>
              </w:rPr>
              <w:t>s</w:t>
            </w:r>
            <w:r w:rsidRPr="00BF0697">
              <w:rPr>
                <w:i w:val="0"/>
                <w:iCs/>
                <w:lang w:eastAsia="en-US"/>
              </w:rPr>
              <w:t xml:space="preserve"> but otherwise leaving jurisdictions to set their own subsidy </w:t>
            </w:r>
            <w:r>
              <w:rPr>
                <w:i w:val="0"/>
                <w:iCs/>
                <w:lang w:eastAsia="en-US"/>
              </w:rPr>
              <w:t>rates</w:t>
            </w:r>
            <w:r w:rsidRPr="00BF0697">
              <w:rPr>
                <w:i w:val="0"/>
                <w:iCs/>
                <w:lang w:eastAsia="en-US"/>
              </w:rPr>
              <w:t xml:space="preserve"> and their allocation.</w:t>
            </w:r>
          </w:p>
        </w:tc>
      </w:tr>
      <w:tr w:rsidR="00ED5F8E" w14:paraId="5E647642" w14:textId="77777777" w:rsidTr="00713CBB">
        <w:trPr>
          <w:cantSplit/>
        </w:trPr>
        <w:tc>
          <w:tcPr>
            <w:tcW w:w="5000" w:type="pct"/>
            <w:tcBorders>
              <w:top w:val="nil"/>
              <w:left w:val="nil"/>
              <w:bottom w:val="single" w:sz="4" w:space="0" w:color="66BCDB"/>
              <w:right w:val="nil"/>
            </w:tcBorders>
            <w:shd w:val="clear" w:color="auto" w:fill="E0F1F7"/>
            <w:tcMar>
              <w:left w:w="170" w:type="dxa"/>
              <w:right w:w="170" w:type="dxa"/>
            </w:tcMar>
          </w:tcPr>
          <w:p w14:paraId="39C53A90" w14:textId="77777777" w:rsidR="00ED5F8E" w:rsidRDefault="00ED5F8E" w:rsidP="005928D1">
            <w:pPr>
              <w:pStyle w:val="Space"/>
              <w:keepLines/>
            </w:pPr>
          </w:p>
        </w:tc>
      </w:tr>
      <w:tr w:rsidR="00ED5F8E" w:rsidRPr="000863A5" w14:paraId="29245CEE" w14:textId="77777777" w:rsidTr="00713CBB">
        <w:trPr>
          <w:cantSplit/>
        </w:trPr>
        <w:tc>
          <w:tcPr>
            <w:tcW w:w="5000" w:type="pct"/>
            <w:tcBorders>
              <w:top w:val="single" w:sz="4" w:space="0" w:color="66BCDB"/>
              <w:left w:val="nil"/>
              <w:bottom w:val="nil"/>
              <w:right w:val="nil"/>
            </w:tcBorders>
            <w:tcMar>
              <w:left w:w="170" w:type="dxa"/>
              <w:right w:w="170" w:type="dxa"/>
            </w:tcMar>
          </w:tcPr>
          <w:p w14:paraId="4F19BAE9" w14:textId="0BE0C826" w:rsidR="00ED5F8E" w:rsidRPr="00626D32" w:rsidRDefault="00ED5F8E" w:rsidP="005928D1">
            <w:pPr>
              <w:pStyle w:val="BoxSpaceBelow"/>
              <w:keepLines/>
            </w:pPr>
          </w:p>
        </w:tc>
      </w:tr>
    </w:tbl>
    <w:p w14:paraId="730DD998" w14:textId="496B1BAB" w:rsidR="00ED5F8E" w:rsidRPr="004E3B94" w:rsidRDefault="00ED5F8E" w:rsidP="005928D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ED5F8E" w14:paraId="3B4ABD89" w14:textId="77777777" w:rsidTr="005928D1">
        <w:trPr>
          <w:tblHeader/>
        </w:trPr>
        <w:tc>
          <w:tcPr>
            <w:tcW w:w="5000" w:type="pct"/>
            <w:tcBorders>
              <w:top w:val="single" w:sz="6" w:space="0" w:color="78A22F"/>
              <w:left w:val="nil"/>
              <w:bottom w:val="nil"/>
              <w:right w:val="nil"/>
            </w:tcBorders>
            <w:shd w:val="clear" w:color="auto" w:fill="auto"/>
          </w:tcPr>
          <w:p w14:paraId="756192D4" w14:textId="77777777" w:rsidR="00ED5F8E" w:rsidRPr="00CE4C64" w:rsidRDefault="00ED5F8E" w:rsidP="005928D1">
            <w:pPr>
              <w:pStyle w:val="InformationRequestTitle"/>
              <w:spacing w:before="120"/>
            </w:pPr>
            <w:r w:rsidRPr="006E7EE2">
              <w:t>Information request</w:t>
            </w:r>
            <w:r>
              <w:t xml:space="preserve"> — simplification of subsidy groupings</w:t>
            </w:r>
          </w:p>
        </w:tc>
      </w:tr>
      <w:tr w:rsidR="00ED5F8E" w:rsidRPr="00750BE2" w14:paraId="0A36154D" w14:textId="77777777" w:rsidTr="005928D1">
        <w:tc>
          <w:tcPr>
            <w:tcW w:w="5000" w:type="pct"/>
            <w:tcBorders>
              <w:top w:val="nil"/>
              <w:left w:val="nil"/>
              <w:bottom w:val="nil"/>
              <w:right w:val="nil"/>
            </w:tcBorders>
            <w:shd w:val="clear" w:color="auto" w:fill="auto"/>
          </w:tcPr>
          <w:p w14:paraId="3D56079D" w14:textId="3CC02624" w:rsidR="00ED5F8E" w:rsidRDefault="00ED5F8E" w:rsidP="005928D1">
            <w:pPr>
              <w:pStyle w:val="InformationRequest"/>
              <w:keepNext/>
            </w:pPr>
            <w:r>
              <w:t xml:space="preserve">In judging the relative merits of </w:t>
            </w:r>
            <w:r w:rsidR="00A50DE4">
              <w:t>alternatives</w:t>
            </w:r>
            <w:r>
              <w:t xml:space="preserve"> in option 6.1:</w:t>
            </w:r>
          </w:p>
          <w:p w14:paraId="286ED985" w14:textId="77777777" w:rsidR="00ED5F8E" w:rsidRDefault="00ED5F8E" w:rsidP="00ED5F8E">
            <w:pPr>
              <w:pStyle w:val="InformationRequestBullet"/>
              <w:ind w:left="360" w:hanging="360"/>
            </w:pPr>
            <w:r>
              <w:t xml:space="preserve">how should subsidy groupings be simplified? </w:t>
            </w:r>
          </w:p>
          <w:p w14:paraId="3F9B81BB" w14:textId="77777777" w:rsidR="00ED5F8E" w:rsidRDefault="00ED5F8E" w:rsidP="00ED5F8E">
            <w:pPr>
              <w:pStyle w:val="InformationRequestBullet"/>
              <w:ind w:left="360" w:hanging="360"/>
            </w:pPr>
            <w:r>
              <w:t>what criteria should be used to bundle courses and set subsidy rates?</w:t>
            </w:r>
          </w:p>
          <w:p w14:paraId="4BCCC889" w14:textId="122B51B0" w:rsidR="00ED5F8E" w:rsidRPr="00F4647B" w:rsidRDefault="00ED5F8E" w:rsidP="00ED5F8E">
            <w:pPr>
              <w:pStyle w:val="InformationRequestBullet"/>
              <w:ind w:left="360" w:hanging="360"/>
            </w:pPr>
            <w:r>
              <w:t>what are the trade</w:t>
            </w:r>
            <w:r w:rsidR="00012353">
              <w:noBreakHyphen/>
            </w:r>
            <w:r>
              <w:t>offs between the greater simplicity of adopting nationally consistent subsidies and the reduced discretion for jurisdictions?</w:t>
            </w:r>
          </w:p>
        </w:tc>
      </w:tr>
      <w:tr w:rsidR="00ED5F8E" w14:paraId="29A6CB4E" w14:textId="77777777" w:rsidTr="005928D1">
        <w:tc>
          <w:tcPr>
            <w:tcW w:w="5000" w:type="pct"/>
            <w:tcBorders>
              <w:top w:val="nil"/>
              <w:left w:val="nil"/>
              <w:bottom w:val="single" w:sz="6" w:space="0" w:color="78A22F"/>
              <w:right w:val="nil"/>
            </w:tcBorders>
            <w:shd w:val="clear" w:color="auto" w:fill="auto"/>
          </w:tcPr>
          <w:p w14:paraId="57DBE32B" w14:textId="77777777" w:rsidR="00ED5F8E" w:rsidRDefault="00ED5F8E" w:rsidP="005928D1">
            <w:pPr>
              <w:pStyle w:val="Space"/>
              <w:keepLines/>
            </w:pPr>
          </w:p>
        </w:tc>
      </w:tr>
      <w:tr w:rsidR="00ED5F8E" w:rsidRPr="000863A5" w14:paraId="5FD3289E" w14:textId="77777777" w:rsidTr="005928D1">
        <w:tc>
          <w:tcPr>
            <w:tcW w:w="5000" w:type="pct"/>
            <w:tcBorders>
              <w:top w:val="single" w:sz="6" w:space="0" w:color="78A22F"/>
              <w:left w:val="nil"/>
              <w:bottom w:val="nil"/>
              <w:right w:val="nil"/>
            </w:tcBorders>
          </w:tcPr>
          <w:p w14:paraId="7ED22B46" w14:textId="2D113C00" w:rsidR="00ED5F8E" w:rsidRPr="00626D32" w:rsidRDefault="00ED5F8E" w:rsidP="005928D1">
            <w:pPr>
              <w:pStyle w:val="BoxSpaceBelow"/>
              <w:keepLines/>
            </w:pPr>
          </w:p>
        </w:tc>
      </w:tr>
    </w:tbl>
    <w:p w14:paraId="42CA2FE8" w14:textId="77777777" w:rsidR="00ED5F8E" w:rsidRDefault="00ED5F8E" w:rsidP="00ED5F8E">
      <w:pPr>
        <w:pStyle w:val="Heading4"/>
        <w:numPr>
          <w:ilvl w:val="0"/>
          <w:numId w:val="27"/>
        </w:numPr>
        <w:ind w:left="426" w:hanging="426"/>
      </w:pPr>
      <w:r>
        <w:t>Common methods and greater transparency</w:t>
      </w:r>
    </w:p>
    <w:p w14:paraId="619CB072" w14:textId="673DF3C3" w:rsidR="00ED5F8E" w:rsidRDefault="00ED5F8E" w:rsidP="005928D1">
      <w:pPr>
        <w:pStyle w:val="BodyText"/>
      </w:pPr>
      <w:r>
        <w:t>A minimalist option would be the adoption of common methodologies, underpinned by greater transparency in information about costs and methods. A common approach to estimating course costs and setting subsidy rates would help States and Territories adopt better practice and promote transparency in methods. Any such approach would require regular updating of cost bases with reference to the market as a whole — a significant departure from current practice. Common approaches do not mean common outcomes, as cost</w:t>
      </w:r>
      <w:r>
        <w:noBreakHyphen/>
        <w:t xml:space="preserve">reflective base costs and loadings may vary between jurisdictions. Nor should they exclude room for improvement, with approaches desirably building in capacity to review practice and adopt methodological advances. Similarly, there are good grounds for using consistent methods to determine skills shortages, which are a major determinant of the eligibility of </w:t>
      </w:r>
      <w:r w:rsidR="000E50AB">
        <w:t>courses</w:t>
      </w:r>
      <w:r>
        <w:t xml:space="preserve"> for subsidies. These would still take into account the regional dimensions of shortages. A prime function of the Australian Government’s National Skills Commission (due to be formally established in July 2020) will be to develop these more consistent methods.</w:t>
      </w:r>
    </w:p>
    <w:p w14:paraId="5329E519" w14:textId="77777777" w:rsidR="00ED5F8E" w:rsidRDefault="00ED5F8E" w:rsidP="005928D1">
      <w:pPr>
        <w:pStyle w:val="BodyText"/>
      </w:pPr>
      <w:r>
        <w:t>Equally, there are grounds to assess</w:t>
      </w:r>
      <w:r w:rsidRPr="008A2430">
        <w:t xml:space="preserve"> whether the various </w:t>
      </w:r>
      <w:r>
        <w:t>concessions</w:t>
      </w:r>
      <w:r w:rsidRPr="008A2430">
        <w:t xml:space="preserve"> </w:t>
      </w:r>
      <w:r>
        <w:t xml:space="preserve">to students in regional and remote areas, Aboriginal and Torres Strait Islander Australians </w:t>
      </w:r>
      <w:r w:rsidRPr="008A2430">
        <w:t>and lower socio</w:t>
      </w:r>
      <w:r>
        <w:noBreakHyphen/>
      </w:r>
      <w:r w:rsidRPr="008A2430">
        <w:t xml:space="preserve">economic groups </w:t>
      </w:r>
      <w:r>
        <w:t xml:space="preserve">are </w:t>
      </w:r>
      <w:r w:rsidRPr="008A2430">
        <w:t>achiev</w:t>
      </w:r>
      <w:r>
        <w:t>ing</w:t>
      </w:r>
      <w:r w:rsidRPr="008A2430">
        <w:t xml:space="preserve"> their goals</w:t>
      </w:r>
      <w:r>
        <w:t xml:space="preserve"> or can be improved</w:t>
      </w:r>
      <w:r w:rsidRPr="008A2430">
        <w:t xml:space="preserve">. </w:t>
      </w:r>
      <w:r>
        <w:t>In this case, there may be more scope for quantitative analysis of the level and form of concessions that induce the greatest participation rates for students facing disadvantage. This leaves open the potential for trials to assess</w:t>
      </w:r>
      <w:r w:rsidRPr="00B364F2">
        <w:t xml:space="preserve"> </w:t>
      </w:r>
      <w:r>
        <w:t>these effects</w:t>
      </w:r>
      <w:r w:rsidRPr="00B364F2">
        <w:t xml:space="preserve"> </w:t>
      </w:r>
      <w:r>
        <w:t>rigorously and to share the results among jurisdictions so that their choices about concession rates are informed by their likely impacts.</w:t>
      </w:r>
    </w:p>
    <w:p w14:paraId="0946C834" w14:textId="77777777" w:rsidR="00ED5F8E" w:rsidRDefault="00ED5F8E" w:rsidP="005928D1">
      <w:pPr>
        <w:pStyle w:val="BodyText"/>
      </w:pPr>
      <w:r>
        <w:t>An advantage of this minimalist approach is that it would leave jurisdictions to make their own policy judgments about subsidy settings and the courses and student groups they wish to support, while addressing the methodological quirks that lead to unjustified variations.</w:t>
      </w:r>
    </w:p>
    <w:p w14:paraId="7B7B1761" w14:textId="77777777" w:rsidR="00ED5F8E" w:rsidRDefault="00ED5F8E" w:rsidP="005928D1">
      <w:pPr>
        <w:pStyle w:val="BodyText"/>
      </w:pPr>
      <w:r>
        <w:t>Regardless of the options (i) and (ii) above that might further achieve national consistency, governments should use common methodologies and consider consistent approaches to the determination of skill shortages.</w:t>
      </w:r>
    </w:p>
    <w:p w14:paraId="3C3CCFB0" w14:textId="09378D6B" w:rsidR="00ED5F8E" w:rsidRPr="004E3B94" w:rsidRDefault="00ED5F8E" w:rsidP="005928D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ED5F8E" w14:paraId="696F829F" w14:textId="77777777" w:rsidTr="005928D1">
        <w:trPr>
          <w:cantSplit/>
          <w:tblHeader/>
        </w:trPr>
        <w:tc>
          <w:tcPr>
            <w:tcW w:w="5000" w:type="pct"/>
            <w:tcBorders>
              <w:top w:val="single" w:sz="6" w:space="0" w:color="78A22F"/>
              <w:left w:val="nil"/>
              <w:bottom w:val="nil"/>
              <w:right w:val="nil"/>
            </w:tcBorders>
            <w:shd w:val="clear" w:color="auto" w:fill="E5F1D0"/>
            <w:tcMar>
              <w:left w:w="170" w:type="dxa"/>
              <w:right w:w="170" w:type="dxa"/>
            </w:tcMar>
          </w:tcPr>
          <w:p w14:paraId="03F858B3" w14:textId="77777777" w:rsidR="00ED5F8E" w:rsidRPr="00CE4C64" w:rsidRDefault="00ED5F8E" w:rsidP="005928D1">
            <w:pPr>
              <w:pStyle w:val="FindingTitle"/>
              <w:spacing w:before="120"/>
              <w:rPr>
                <w:noProof/>
              </w:rPr>
            </w:pPr>
            <w:r>
              <w:t>Interim recommendation 6.1 — common methods for costing</w:t>
            </w:r>
          </w:p>
        </w:tc>
      </w:tr>
      <w:tr w:rsidR="00ED5F8E" w:rsidRPr="00750BE2" w14:paraId="0723DD26" w14:textId="77777777" w:rsidTr="005928D1">
        <w:trPr>
          <w:cantSplit/>
        </w:trPr>
        <w:tc>
          <w:tcPr>
            <w:tcW w:w="5000" w:type="pct"/>
            <w:tcBorders>
              <w:top w:val="nil"/>
              <w:left w:val="nil"/>
              <w:bottom w:val="nil"/>
              <w:right w:val="nil"/>
            </w:tcBorders>
            <w:shd w:val="clear" w:color="auto" w:fill="E5F1D0"/>
            <w:tcMar>
              <w:left w:w="170" w:type="dxa"/>
              <w:right w:w="170" w:type="dxa"/>
            </w:tcMar>
          </w:tcPr>
          <w:p w14:paraId="75F3056B" w14:textId="77777777" w:rsidR="00ED5F8E" w:rsidRDefault="00ED5F8E" w:rsidP="005928D1">
            <w:pPr>
              <w:pStyle w:val="Finding"/>
            </w:pPr>
            <w:r>
              <w:t xml:space="preserve">State and Territory governments should </w:t>
            </w:r>
            <w:r w:rsidRPr="00C74DAE">
              <w:t>use common methods to measure costs and determine loadings</w:t>
            </w:r>
            <w:r>
              <w:t>.</w:t>
            </w:r>
          </w:p>
        </w:tc>
      </w:tr>
      <w:tr w:rsidR="00ED5F8E" w14:paraId="256EC250" w14:textId="77777777" w:rsidTr="005928D1">
        <w:trPr>
          <w:cantSplit/>
        </w:trPr>
        <w:tc>
          <w:tcPr>
            <w:tcW w:w="5000" w:type="pct"/>
            <w:tcBorders>
              <w:top w:val="nil"/>
              <w:left w:val="nil"/>
              <w:bottom w:val="single" w:sz="6" w:space="0" w:color="78A22F"/>
              <w:right w:val="nil"/>
            </w:tcBorders>
            <w:shd w:val="clear" w:color="auto" w:fill="E5F1D0"/>
            <w:tcMar>
              <w:left w:w="170" w:type="dxa"/>
              <w:right w:w="170" w:type="dxa"/>
            </w:tcMar>
          </w:tcPr>
          <w:p w14:paraId="05E7B747" w14:textId="77777777" w:rsidR="00ED5F8E" w:rsidRDefault="00ED5F8E" w:rsidP="005928D1">
            <w:pPr>
              <w:pStyle w:val="Space"/>
              <w:keepLines/>
            </w:pPr>
          </w:p>
        </w:tc>
      </w:tr>
      <w:tr w:rsidR="00ED5F8E" w:rsidRPr="000863A5" w14:paraId="04F97B58" w14:textId="77777777" w:rsidTr="005928D1">
        <w:trPr>
          <w:cantSplit/>
          <w:trHeight w:val="53"/>
        </w:trPr>
        <w:tc>
          <w:tcPr>
            <w:tcW w:w="5000" w:type="pct"/>
            <w:tcBorders>
              <w:top w:val="single" w:sz="6" w:space="0" w:color="78A22F"/>
              <w:left w:val="nil"/>
              <w:bottom w:val="nil"/>
              <w:right w:val="nil"/>
            </w:tcBorders>
            <w:tcMar>
              <w:left w:w="170" w:type="dxa"/>
              <w:right w:w="170" w:type="dxa"/>
            </w:tcMar>
          </w:tcPr>
          <w:p w14:paraId="25212E49" w14:textId="3338E4F0" w:rsidR="00ED5F8E" w:rsidRPr="00626D32" w:rsidRDefault="00ED5F8E" w:rsidP="005928D1">
            <w:pPr>
              <w:pStyle w:val="BoxSpaceBelow"/>
              <w:keepLines/>
            </w:pPr>
          </w:p>
        </w:tc>
      </w:tr>
    </w:tbl>
    <w:p w14:paraId="71FD83C1" w14:textId="28B3A554" w:rsidR="00ED5F8E" w:rsidRPr="004E3B94" w:rsidRDefault="00ED5F8E" w:rsidP="005928D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ED5F8E" w14:paraId="1A2F9FF7" w14:textId="77777777" w:rsidTr="005928D1">
        <w:trPr>
          <w:tblHeader/>
        </w:trPr>
        <w:tc>
          <w:tcPr>
            <w:tcW w:w="5000" w:type="pct"/>
            <w:tcBorders>
              <w:top w:val="single" w:sz="6" w:space="0" w:color="66BCDB" w:themeColor="text2"/>
              <w:left w:val="nil"/>
              <w:bottom w:val="nil"/>
              <w:right w:val="nil"/>
            </w:tcBorders>
            <w:shd w:val="clear" w:color="auto" w:fill="E0F1F7"/>
            <w:tcMar>
              <w:left w:w="170" w:type="dxa"/>
              <w:right w:w="170" w:type="dxa"/>
            </w:tcMar>
          </w:tcPr>
          <w:p w14:paraId="25B48A70" w14:textId="7528FCDB" w:rsidR="00ED5F8E" w:rsidRPr="00CE4C64" w:rsidRDefault="00ED5F8E" w:rsidP="005928D1">
            <w:pPr>
              <w:pStyle w:val="RecTitle"/>
              <w:spacing w:before="120"/>
              <w:rPr>
                <w:noProof/>
              </w:rPr>
            </w:pPr>
            <w:r>
              <w:t>option 6.2 — consistent methods for assessing skill</w:t>
            </w:r>
            <w:r w:rsidR="00DD7E7B">
              <w:t>s</w:t>
            </w:r>
            <w:r>
              <w:t xml:space="preserve"> shortages</w:t>
            </w:r>
          </w:p>
        </w:tc>
      </w:tr>
      <w:tr w:rsidR="00ED5F8E" w:rsidRPr="00750BE2" w14:paraId="36ECAB3A" w14:textId="77777777" w:rsidTr="005928D1">
        <w:tc>
          <w:tcPr>
            <w:tcW w:w="5000" w:type="pct"/>
            <w:tcBorders>
              <w:top w:val="nil"/>
              <w:left w:val="nil"/>
              <w:bottom w:val="nil"/>
              <w:right w:val="nil"/>
            </w:tcBorders>
            <w:shd w:val="clear" w:color="auto" w:fill="E0F1F7"/>
            <w:tcMar>
              <w:left w:w="170" w:type="dxa"/>
              <w:right w:w="170" w:type="dxa"/>
            </w:tcMar>
          </w:tcPr>
          <w:p w14:paraId="30187FD4" w14:textId="77777777" w:rsidR="00ED5F8E" w:rsidRDefault="00ED5F8E" w:rsidP="005928D1">
            <w:pPr>
              <w:pStyle w:val="Rec"/>
              <w:keepNext/>
            </w:pPr>
            <w:r>
              <w:t>Australian, State and Territory governments could consider adopting consistent approaches to the determination of skills shortages, while taking account of variations in local labour markets, with this task undertaken by the National Skills Commission.</w:t>
            </w:r>
          </w:p>
        </w:tc>
      </w:tr>
      <w:tr w:rsidR="00ED5F8E" w14:paraId="132B85D9" w14:textId="77777777" w:rsidTr="00EF4B96">
        <w:tc>
          <w:tcPr>
            <w:tcW w:w="5000" w:type="pct"/>
            <w:tcBorders>
              <w:top w:val="nil"/>
              <w:left w:val="nil"/>
              <w:bottom w:val="single" w:sz="6" w:space="0" w:color="66BCDB" w:themeColor="text2"/>
              <w:right w:val="nil"/>
            </w:tcBorders>
            <w:shd w:val="clear" w:color="auto" w:fill="E0F1F7"/>
            <w:tcMar>
              <w:left w:w="170" w:type="dxa"/>
              <w:right w:w="170" w:type="dxa"/>
            </w:tcMar>
          </w:tcPr>
          <w:p w14:paraId="3071A74A" w14:textId="77777777" w:rsidR="00ED5F8E" w:rsidRDefault="00ED5F8E" w:rsidP="005928D1">
            <w:pPr>
              <w:pStyle w:val="Space"/>
              <w:keepLines/>
            </w:pPr>
          </w:p>
        </w:tc>
      </w:tr>
      <w:tr w:rsidR="00ED5F8E" w:rsidRPr="000863A5" w14:paraId="18BF9E0F" w14:textId="77777777" w:rsidTr="00EF4B96">
        <w:tc>
          <w:tcPr>
            <w:tcW w:w="5000" w:type="pct"/>
            <w:tcBorders>
              <w:top w:val="single" w:sz="6" w:space="0" w:color="66BCDB" w:themeColor="text2"/>
              <w:left w:val="nil"/>
              <w:bottom w:val="nil"/>
              <w:right w:val="nil"/>
            </w:tcBorders>
            <w:tcMar>
              <w:left w:w="170" w:type="dxa"/>
              <w:right w:w="170" w:type="dxa"/>
            </w:tcMar>
          </w:tcPr>
          <w:p w14:paraId="07BA7FA5" w14:textId="0EDA4EB3" w:rsidR="00ED5F8E" w:rsidRPr="00626D32" w:rsidRDefault="00ED5F8E" w:rsidP="005928D1">
            <w:pPr>
              <w:pStyle w:val="BoxSpaceBelow"/>
              <w:keepLines/>
            </w:pPr>
          </w:p>
        </w:tc>
      </w:tr>
    </w:tbl>
    <w:p w14:paraId="0A1F5302" w14:textId="77777777" w:rsidR="00ED5F8E" w:rsidRDefault="00ED5F8E" w:rsidP="005928D1">
      <w:pPr>
        <w:pStyle w:val="Heading3"/>
      </w:pPr>
      <w:r>
        <w:t>Vouchers and capping</w:t>
      </w:r>
    </w:p>
    <w:p w14:paraId="6EC037FC" w14:textId="77777777" w:rsidR="00ED5F8E" w:rsidRDefault="00ED5F8E" w:rsidP="005928D1">
      <w:pPr>
        <w:pStyle w:val="BodyText"/>
      </w:pPr>
      <w:r>
        <w:t>State and Territory governments provide subsidies to RTOs. An alternative would be to allocate the funding to students as a voucher</w:t>
      </w:r>
      <w:r>
        <w:noBreakHyphen/>
        <w:t>style entitlement. Vouchers would support user choice and should make providers more responsive to their customers. The value of the voucher would be equivalent to some or all of the subsidy that would otherwise have been provided to RTOs. In its simplest form, the voucher could be a percentage discount on any chosen course’s costs. In more elaborate versions, it would reflect course costs across a few groupings of similar courses, as envisaged by Joyce.</w:t>
      </w:r>
    </w:p>
    <w:p w14:paraId="5F30AA98" w14:textId="77777777" w:rsidR="00ED5F8E" w:rsidRDefault="00ED5F8E" w:rsidP="005928D1">
      <w:pPr>
        <w:pStyle w:val="BodyText"/>
      </w:pPr>
      <w:r>
        <w:t xml:space="preserve">In some jurisdictions, like New South Wales, student places for subsidised courses are capped. Where places are capped, introducing vouchers would be more complex as their numbers would have to be limited to replicate the outcome of direct rationed funding of RTOs. Vouchers could be allocated on meeting eligibility criteria (such as some measure of likely success in the occupation) but would be unlike universally available vouchers. </w:t>
      </w:r>
    </w:p>
    <w:p w14:paraId="690D605C" w14:textId="77777777" w:rsidR="00ED5F8E" w:rsidRDefault="00ED5F8E" w:rsidP="005928D1">
      <w:pPr>
        <w:pStyle w:val="BodyText"/>
      </w:pPr>
      <w:r>
        <w:t>While capping may be justified because of budget constraints or the desire to limit enrolments in occupations, caps also raise an equity issue. Capping means that students studying the same subject could face different net fees, solely depending on whether they had access to the subsidy before caps were exceeded. The materiality of this issue is unclear, and, in any case, the same problem already applies to students who must pay full fees if they fail to secure a capped place.</w:t>
      </w:r>
    </w:p>
    <w:p w14:paraId="41368CC7" w14:textId="6809F1EE" w:rsidR="00ED5F8E" w:rsidRPr="004E3B94" w:rsidRDefault="00ED5F8E" w:rsidP="005928D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ED5F8E" w14:paraId="3B759B98" w14:textId="77777777" w:rsidTr="00AE5179">
        <w:trPr>
          <w:tblHeader/>
        </w:trPr>
        <w:tc>
          <w:tcPr>
            <w:tcW w:w="5000" w:type="pct"/>
            <w:tcBorders>
              <w:top w:val="single" w:sz="6" w:space="0" w:color="66BCDB" w:themeColor="text2"/>
              <w:left w:val="nil"/>
              <w:bottom w:val="nil"/>
              <w:right w:val="nil"/>
            </w:tcBorders>
            <w:shd w:val="clear" w:color="auto" w:fill="E0F1F7"/>
            <w:tcMar>
              <w:left w:w="170" w:type="dxa"/>
              <w:right w:w="170" w:type="dxa"/>
            </w:tcMar>
          </w:tcPr>
          <w:p w14:paraId="64C38296" w14:textId="77777777" w:rsidR="00ED5F8E" w:rsidRPr="00CE4C64" w:rsidRDefault="00ED5F8E" w:rsidP="005928D1">
            <w:pPr>
              <w:pStyle w:val="RecTitle"/>
              <w:spacing w:before="120"/>
              <w:rPr>
                <w:noProof/>
              </w:rPr>
            </w:pPr>
            <w:r>
              <w:t>option 6.3 — switching FROM supplier to customer subsidies</w:t>
            </w:r>
          </w:p>
        </w:tc>
      </w:tr>
      <w:tr w:rsidR="00ED5F8E" w:rsidRPr="00750BE2" w14:paraId="68504542" w14:textId="77777777" w:rsidTr="005928D1">
        <w:tc>
          <w:tcPr>
            <w:tcW w:w="5000" w:type="pct"/>
            <w:tcBorders>
              <w:top w:val="nil"/>
              <w:left w:val="nil"/>
              <w:bottom w:val="nil"/>
              <w:right w:val="nil"/>
            </w:tcBorders>
            <w:shd w:val="clear" w:color="auto" w:fill="E0F1F7"/>
            <w:tcMar>
              <w:left w:w="170" w:type="dxa"/>
              <w:right w:w="170" w:type="dxa"/>
            </w:tcMar>
          </w:tcPr>
          <w:p w14:paraId="29DEEDA9" w14:textId="77777777" w:rsidR="00ED5F8E" w:rsidRDefault="00ED5F8E" w:rsidP="005928D1">
            <w:pPr>
              <w:pStyle w:val="Rec"/>
              <w:keepNext/>
            </w:pPr>
            <w:r>
              <w:t>State and Territory governments could consider re</w:t>
            </w:r>
            <w:r>
              <w:noBreakHyphen/>
              <w:t>configuring subsidies paid to RTOs as student vouchers, with the voucher value depending on the method used to calculate subsidies as specified in</w:t>
            </w:r>
            <w:r w:rsidDel="00A428E8">
              <w:t xml:space="preserve"> </w:t>
            </w:r>
            <w:r>
              <w:t>option 6.1.</w:t>
            </w:r>
          </w:p>
        </w:tc>
      </w:tr>
      <w:tr w:rsidR="00ED5F8E" w14:paraId="79E69D67" w14:textId="77777777" w:rsidTr="00AE5179">
        <w:tc>
          <w:tcPr>
            <w:tcW w:w="5000" w:type="pct"/>
            <w:tcBorders>
              <w:top w:val="nil"/>
              <w:left w:val="nil"/>
              <w:bottom w:val="single" w:sz="6" w:space="0" w:color="66BCDB" w:themeColor="text2"/>
              <w:right w:val="nil"/>
            </w:tcBorders>
            <w:shd w:val="clear" w:color="auto" w:fill="E0F1F7"/>
            <w:tcMar>
              <w:left w:w="170" w:type="dxa"/>
              <w:right w:w="170" w:type="dxa"/>
            </w:tcMar>
          </w:tcPr>
          <w:p w14:paraId="6A7DDF26" w14:textId="77777777" w:rsidR="00ED5F8E" w:rsidRDefault="00ED5F8E" w:rsidP="005928D1">
            <w:pPr>
              <w:pStyle w:val="Space"/>
              <w:keepLines/>
            </w:pPr>
          </w:p>
        </w:tc>
      </w:tr>
      <w:tr w:rsidR="00ED5F8E" w:rsidRPr="000863A5" w14:paraId="4574D9F6" w14:textId="77777777" w:rsidTr="00AE5179">
        <w:tc>
          <w:tcPr>
            <w:tcW w:w="5000" w:type="pct"/>
            <w:tcBorders>
              <w:top w:val="single" w:sz="6" w:space="0" w:color="66BCDB" w:themeColor="text2"/>
              <w:left w:val="nil"/>
              <w:bottom w:val="nil"/>
              <w:right w:val="nil"/>
            </w:tcBorders>
            <w:tcMar>
              <w:left w:w="170" w:type="dxa"/>
              <w:right w:w="170" w:type="dxa"/>
            </w:tcMar>
          </w:tcPr>
          <w:p w14:paraId="1F316823" w14:textId="60932D8C" w:rsidR="00ED5F8E" w:rsidRPr="00626D32" w:rsidRDefault="00ED5F8E" w:rsidP="005928D1">
            <w:pPr>
              <w:pStyle w:val="BoxSpaceBelow"/>
              <w:keepLines/>
            </w:pPr>
          </w:p>
        </w:tc>
      </w:tr>
    </w:tbl>
    <w:p w14:paraId="2EDA84A4" w14:textId="094737E4" w:rsidR="00ED5F8E" w:rsidRPr="004E3B94" w:rsidRDefault="00ED5F8E" w:rsidP="005928D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ED5F8E" w14:paraId="1BB2FC88" w14:textId="77777777" w:rsidTr="005928D1">
        <w:trPr>
          <w:tblHeader/>
        </w:trPr>
        <w:tc>
          <w:tcPr>
            <w:tcW w:w="5000" w:type="pct"/>
            <w:tcBorders>
              <w:top w:val="single" w:sz="6" w:space="0" w:color="78A22F"/>
              <w:left w:val="nil"/>
              <w:bottom w:val="nil"/>
              <w:right w:val="nil"/>
            </w:tcBorders>
            <w:shd w:val="clear" w:color="auto" w:fill="auto"/>
          </w:tcPr>
          <w:p w14:paraId="101F4BFE" w14:textId="77777777" w:rsidR="00ED5F8E" w:rsidRPr="00CE4C64" w:rsidRDefault="00ED5F8E" w:rsidP="005928D1">
            <w:pPr>
              <w:pStyle w:val="InformationRequestTitle"/>
              <w:spacing w:before="120"/>
            </w:pPr>
            <w:r w:rsidRPr="006E7EE2">
              <w:t>Information request</w:t>
            </w:r>
            <w:r>
              <w:t xml:space="preserve"> — impacts of vouchers</w:t>
            </w:r>
          </w:p>
        </w:tc>
      </w:tr>
      <w:tr w:rsidR="00ED5F8E" w:rsidRPr="00750BE2" w14:paraId="1D72CF86" w14:textId="77777777" w:rsidTr="005928D1">
        <w:tc>
          <w:tcPr>
            <w:tcW w:w="5000" w:type="pct"/>
            <w:tcBorders>
              <w:top w:val="nil"/>
              <w:left w:val="nil"/>
              <w:bottom w:val="nil"/>
              <w:right w:val="nil"/>
            </w:tcBorders>
            <w:shd w:val="clear" w:color="auto" w:fill="auto"/>
          </w:tcPr>
          <w:p w14:paraId="3C8EBC28" w14:textId="77777777" w:rsidR="00ED5F8E" w:rsidRDefault="00ED5F8E" w:rsidP="005928D1">
            <w:pPr>
              <w:pStyle w:val="InformationRequest"/>
              <w:keepNext/>
            </w:pPr>
            <w:r>
              <w:t>In judging option 6.3:</w:t>
            </w:r>
          </w:p>
          <w:p w14:paraId="4AD520B3" w14:textId="77777777" w:rsidR="00ED5F8E" w:rsidRDefault="00ED5F8E" w:rsidP="00ED5F8E">
            <w:pPr>
              <w:pStyle w:val="InformationRequestBullet"/>
              <w:ind w:left="360" w:hanging="360"/>
            </w:pPr>
            <w:r>
              <w:t xml:space="preserve">how would vouchers be provided for courses with capped places? </w:t>
            </w:r>
          </w:p>
          <w:p w14:paraId="6D544885" w14:textId="77777777" w:rsidR="00ED5F8E" w:rsidRDefault="00ED5F8E" w:rsidP="00ED5F8E">
            <w:pPr>
              <w:pStyle w:val="InformationRequestBullet"/>
              <w:ind w:left="360" w:hanging="360"/>
            </w:pPr>
            <w:r>
              <w:t>what impacts would vouchers have on effective competition?</w:t>
            </w:r>
          </w:p>
          <w:p w14:paraId="556EF9D2" w14:textId="77777777" w:rsidR="00ED5F8E" w:rsidRPr="00F4647B" w:rsidRDefault="00ED5F8E" w:rsidP="00ED5F8E">
            <w:pPr>
              <w:pStyle w:val="InformationRequestBullet"/>
              <w:ind w:left="360" w:hanging="360"/>
            </w:pPr>
            <w:r>
              <w:t>what are the risks of vouchers?</w:t>
            </w:r>
          </w:p>
        </w:tc>
      </w:tr>
      <w:tr w:rsidR="00ED5F8E" w14:paraId="2763968A" w14:textId="77777777" w:rsidTr="005928D1">
        <w:tc>
          <w:tcPr>
            <w:tcW w:w="5000" w:type="pct"/>
            <w:tcBorders>
              <w:top w:val="nil"/>
              <w:left w:val="nil"/>
              <w:bottom w:val="single" w:sz="6" w:space="0" w:color="78A22F"/>
              <w:right w:val="nil"/>
            </w:tcBorders>
            <w:shd w:val="clear" w:color="auto" w:fill="auto"/>
          </w:tcPr>
          <w:p w14:paraId="5890002D" w14:textId="77777777" w:rsidR="00ED5F8E" w:rsidRDefault="00ED5F8E" w:rsidP="005928D1">
            <w:pPr>
              <w:pStyle w:val="Space"/>
              <w:keepLines/>
            </w:pPr>
          </w:p>
        </w:tc>
      </w:tr>
      <w:tr w:rsidR="00ED5F8E" w:rsidRPr="000863A5" w14:paraId="4C2560F7" w14:textId="77777777" w:rsidTr="005928D1">
        <w:tc>
          <w:tcPr>
            <w:tcW w:w="5000" w:type="pct"/>
            <w:tcBorders>
              <w:top w:val="single" w:sz="6" w:space="0" w:color="78A22F"/>
              <w:left w:val="nil"/>
              <w:bottom w:val="nil"/>
              <w:right w:val="nil"/>
            </w:tcBorders>
          </w:tcPr>
          <w:p w14:paraId="3292FDF5" w14:textId="0C37EC1D" w:rsidR="00ED5F8E" w:rsidRPr="00626D32" w:rsidRDefault="00ED5F8E" w:rsidP="005928D1">
            <w:pPr>
              <w:pStyle w:val="BoxSpaceBelow"/>
              <w:keepLines/>
            </w:pPr>
          </w:p>
        </w:tc>
      </w:tr>
    </w:tbl>
    <w:p w14:paraId="5105D013" w14:textId="77777777" w:rsidR="00ED5F8E" w:rsidRDefault="00ED5F8E" w:rsidP="005928D1">
      <w:pPr>
        <w:pStyle w:val="Heading3"/>
      </w:pPr>
      <w:r>
        <w:t>Pricing regulations can have unintended impacts</w:t>
      </w:r>
    </w:p>
    <w:p w14:paraId="670C5BC4" w14:textId="77777777" w:rsidR="00ED5F8E" w:rsidRDefault="00ED5F8E" w:rsidP="005928D1">
      <w:pPr>
        <w:pStyle w:val="BodyText"/>
      </w:pPr>
      <w:r>
        <w:t xml:space="preserve">Subsidies and pricing are intimately connected as the price of a course (what the RTO is paid) is equal to the subsidy plus a student fee. There are two key interactions. </w:t>
      </w:r>
    </w:p>
    <w:p w14:paraId="60295980" w14:textId="77777777" w:rsidR="00ED5F8E" w:rsidRDefault="00ED5F8E" w:rsidP="005928D1">
      <w:pPr>
        <w:pStyle w:val="BodyText"/>
      </w:pPr>
      <w:r>
        <w:t>First, while large subsidies improve affordability by lowering the student fee, they also may reduce the incentives of students to choose carefully. The experiences of the demand</w:t>
      </w:r>
      <w:r>
        <w:noBreakHyphen/>
        <w:t xml:space="preserve">driven schemes in Victoria and South Australia is that </w:t>
      </w:r>
      <w:r w:rsidRPr="004D12F8">
        <w:rPr>
          <w:i/>
          <w:iCs/>
        </w:rPr>
        <w:t>some</w:t>
      </w:r>
      <w:r>
        <w:t xml:space="preserve"> students chose courses with high personal consumption rather than vocational value (chapter 5). The usual disciplines on a service provider in a market where customers bear the full costs of purchasing the product are also weakened.</w:t>
      </w:r>
      <w:r w:rsidRPr="000769EA">
        <w:t xml:space="preserve"> </w:t>
      </w:r>
      <w:r>
        <w:t>There is also a risk of fraudulent conduct by RTOs (for example, giving inducements to students to undertake training). In Queensland, South Australia, Tasmania and the ACT, RTOs must charge a (modest) minimum student fee</w:t>
      </w:r>
      <w:r w:rsidRPr="00CA0311">
        <w:t xml:space="preserve"> </w:t>
      </w:r>
      <w:r>
        <w:t>so</w:t>
      </w:r>
      <w:r w:rsidRPr="00BC2631">
        <w:t xml:space="preserve"> that students have </w:t>
      </w:r>
      <w:r>
        <w:t>‘</w:t>
      </w:r>
      <w:r w:rsidRPr="00BC2631">
        <w:t>skin in the game</w:t>
      </w:r>
      <w:r>
        <w:t>’</w:t>
      </w:r>
      <w:r w:rsidRPr="00BC2631">
        <w:t>.</w:t>
      </w:r>
      <w:r>
        <w:t xml:space="preserve"> On face value, minimum fees seem a sensible approach to counter the perverse incentives associated with high subsidy rates.</w:t>
      </w:r>
    </w:p>
    <w:p w14:paraId="2D5B6189" w14:textId="2C5C61E3" w:rsidR="00ED5F8E" w:rsidRPr="006E629E" w:rsidRDefault="00ED5F8E" w:rsidP="005928D1">
      <w:pPr>
        <w:pStyle w:val="BodyText"/>
        <w:rPr>
          <w:spacing w:val="-2"/>
        </w:rPr>
      </w:pPr>
      <w:r w:rsidRPr="006E629E">
        <w:rPr>
          <w:spacing w:val="-2"/>
        </w:rPr>
        <w:t>Second, in a well</w:t>
      </w:r>
      <w:r w:rsidRPr="006E629E">
        <w:rPr>
          <w:spacing w:val="-2"/>
        </w:rPr>
        <w:noBreakHyphen/>
        <w:t>functioning VET market, high subsidies would be reflected in lower student fees as competing RTOs bid down any margin between the two. Different jurisdictions have different levels of comfort about whether markets would deliver subsidy</w:t>
      </w:r>
      <w:r w:rsidRPr="006E629E">
        <w:rPr>
          <w:spacing w:val="-2"/>
        </w:rPr>
        <w:noBreakHyphen/>
        <w:t xml:space="preserve">reflective student fees. New South Wales and Western Australia regulate most heavily by fixing student fees for all qualifications (allowing </w:t>
      </w:r>
      <w:r w:rsidR="006E629E" w:rsidRPr="006E629E">
        <w:rPr>
          <w:spacing w:val="-2"/>
        </w:rPr>
        <w:t>neither lower nor</w:t>
      </w:r>
      <w:r w:rsidRPr="006E629E">
        <w:rPr>
          <w:spacing w:val="-2"/>
        </w:rPr>
        <w:t xml:space="preserve"> higher fees). In that case, the payment to the RTO — the ‘price’ of the service — is entirely regulated as the subsidy level is also set. (Queensland sets some student fees, but only for apprenticeship courses.)</w:t>
      </w:r>
    </w:p>
    <w:p w14:paraId="25B99D09" w14:textId="77777777" w:rsidR="00ED5F8E" w:rsidRDefault="00ED5F8E" w:rsidP="005928D1">
      <w:pPr>
        <w:pStyle w:val="BodyText"/>
      </w:pPr>
      <w:r>
        <w:t xml:space="preserve">However, beyond a requirement to have a minimum student fee, regulated prices and student fees can have perverse impacts because they </w:t>
      </w:r>
      <w:r w:rsidRPr="002C6755">
        <w:t xml:space="preserve">reduce the ability of RTOs to differentiate based on quality and mode of delivery. </w:t>
      </w:r>
      <w:r w:rsidRPr="00004EB3">
        <w:t xml:space="preserve">For example, price regulations do not prevent RTOs from reducing quality, but </w:t>
      </w:r>
      <w:r>
        <w:t>can</w:t>
      </w:r>
      <w:r w:rsidRPr="00004EB3">
        <w:t xml:space="preserve"> prevent </w:t>
      </w:r>
      <w:r>
        <w:t>RTOs</w:t>
      </w:r>
      <w:r w:rsidRPr="00004EB3">
        <w:t xml:space="preserve"> from delivering higher</w:t>
      </w:r>
      <w:r>
        <w:noBreakHyphen/>
      </w:r>
      <w:r w:rsidRPr="00004EB3">
        <w:t>quality training at a higher price</w:t>
      </w:r>
      <w:r>
        <w:t xml:space="preserve"> or delivering high</w:t>
      </w:r>
      <w:r>
        <w:noBreakHyphen/>
        <w:t>quality courses at lower than capped prices, as is the case in New South Wales</w:t>
      </w:r>
      <w:r w:rsidRPr="00004EB3">
        <w:t>.</w:t>
      </w:r>
      <w:r>
        <w:t xml:space="preserve"> </w:t>
      </w:r>
    </w:p>
    <w:p w14:paraId="5CCA3B0F" w14:textId="77777777" w:rsidR="00ED5F8E" w:rsidRPr="002A36AE" w:rsidRDefault="00ED5F8E" w:rsidP="005928D1">
      <w:pPr>
        <w:pStyle w:val="BodyText"/>
      </w:pPr>
      <w:r>
        <w:t>Consequently, there are good grounds for the New South Wales and Western Australian Governments to remove price controls (as should the Queensland Government for apprenticeship courses). The risks of excessive student fees would be mitigated through the provision of information to students and possibly some initial price monitoring.</w:t>
      </w:r>
    </w:p>
    <w:p w14:paraId="554891A7" w14:textId="5869D68C" w:rsidR="00ED5F8E" w:rsidRPr="004E3B94" w:rsidRDefault="00ED5F8E" w:rsidP="005928D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ED5F8E" w14:paraId="51FDE54F" w14:textId="77777777" w:rsidTr="005928D1">
        <w:trPr>
          <w:cantSplit/>
          <w:tblHeader/>
        </w:trPr>
        <w:tc>
          <w:tcPr>
            <w:tcW w:w="5000" w:type="pct"/>
            <w:tcBorders>
              <w:top w:val="single" w:sz="6" w:space="0" w:color="78A22F"/>
              <w:left w:val="nil"/>
              <w:bottom w:val="nil"/>
              <w:right w:val="nil"/>
            </w:tcBorders>
            <w:shd w:val="clear" w:color="auto" w:fill="E5F1D0"/>
            <w:tcMar>
              <w:left w:w="170" w:type="dxa"/>
              <w:right w:w="170" w:type="dxa"/>
            </w:tcMar>
          </w:tcPr>
          <w:p w14:paraId="5C08A063" w14:textId="77777777" w:rsidR="00ED5F8E" w:rsidRPr="00CE4C64" w:rsidRDefault="00ED5F8E" w:rsidP="005928D1">
            <w:pPr>
              <w:pStyle w:val="FindingTitle"/>
              <w:spacing w:before="120"/>
              <w:rPr>
                <w:noProof/>
              </w:rPr>
            </w:pPr>
            <w:r>
              <w:t xml:space="preserve">Interim recommendation 6.2 — price controls should be removed </w:t>
            </w:r>
          </w:p>
        </w:tc>
      </w:tr>
      <w:tr w:rsidR="00ED5F8E" w:rsidRPr="00750BE2" w14:paraId="4A2A823C" w14:textId="77777777" w:rsidTr="005928D1">
        <w:trPr>
          <w:cantSplit/>
        </w:trPr>
        <w:tc>
          <w:tcPr>
            <w:tcW w:w="5000" w:type="pct"/>
            <w:tcBorders>
              <w:top w:val="nil"/>
              <w:left w:val="nil"/>
              <w:bottom w:val="nil"/>
              <w:right w:val="nil"/>
            </w:tcBorders>
            <w:shd w:val="clear" w:color="auto" w:fill="E5F1D0"/>
            <w:tcMar>
              <w:left w:w="170" w:type="dxa"/>
              <w:right w:w="170" w:type="dxa"/>
            </w:tcMar>
          </w:tcPr>
          <w:p w14:paraId="1452DE65" w14:textId="77777777" w:rsidR="00ED5F8E" w:rsidRDefault="00ED5F8E" w:rsidP="005928D1">
            <w:pPr>
              <w:pStyle w:val="Finding"/>
            </w:pPr>
            <w:r>
              <w:t>Governments s</w:t>
            </w:r>
            <w:r w:rsidRPr="00AB36FC">
              <w:t>hould not cap the prices of VET cour</w:t>
            </w:r>
            <w:r>
              <w:t>ses.</w:t>
            </w:r>
          </w:p>
        </w:tc>
      </w:tr>
      <w:tr w:rsidR="00ED5F8E" w14:paraId="4E384AC7" w14:textId="77777777" w:rsidTr="005928D1">
        <w:trPr>
          <w:cantSplit/>
        </w:trPr>
        <w:tc>
          <w:tcPr>
            <w:tcW w:w="5000" w:type="pct"/>
            <w:tcBorders>
              <w:top w:val="nil"/>
              <w:left w:val="nil"/>
              <w:bottom w:val="single" w:sz="6" w:space="0" w:color="78A22F"/>
              <w:right w:val="nil"/>
            </w:tcBorders>
            <w:shd w:val="clear" w:color="auto" w:fill="E5F1D0"/>
            <w:tcMar>
              <w:left w:w="170" w:type="dxa"/>
              <w:right w:w="170" w:type="dxa"/>
            </w:tcMar>
          </w:tcPr>
          <w:p w14:paraId="5BD324D1" w14:textId="77777777" w:rsidR="00ED5F8E" w:rsidRDefault="00ED5F8E" w:rsidP="005928D1">
            <w:pPr>
              <w:pStyle w:val="Space"/>
              <w:keepLines/>
            </w:pPr>
          </w:p>
        </w:tc>
      </w:tr>
      <w:tr w:rsidR="00ED5F8E" w:rsidRPr="000863A5" w14:paraId="00BD1FB2" w14:textId="77777777" w:rsidTr="005928D1">
        <w:trPr>
          <w:cantSplit/>
          <w:trHeight w:val="53"/>
        </w:trPr>
        <w:tc>
          <w:tcPr>
            <w:tcW w:w="5000" w:type="pct"/>
            <w:tcBorders>
              <w:top w:val="single" w:sz="6" w:space="0" w:color="78A22F"/>
              <w:left w:val="nil"/>
              <w:bottom w:val="nil"/>
              <w:right w:val="nil"/>
            </w:tcBorders>
            <w:tcMar>
              <w:left w:w="170" w:type="dxa"/>
              <w:right w:w="170" w:type="dxa"/>
            </w:tcMar>
          </w:tcPr>
          <w:p w14:paraId="6099A0DD" w14:textId="6F5893AB" w:rsidR="00ED5F8E" w:rsidRPr="00626D32" w:rsidRDefault="00ED5F8E" w:rsidP="005928D1">
            <w:pPr>
              <w:pStyle w:val="BoxSpaceBelow"/>
              <w:keepLines/>
            </w:pPr>
          </w:p>
        </w:tc>
      </w:tr>
    </w:tbl>
    <w:p w14:paraId="7275A83B" w14:textId="7485CA8F" w:rsidR="00ED5F8E" w:rsidRDefault="00ED5F8E" w:rsidP="005928D1">
      <w:pPr>
        <w:pStyle w:val="Heading2"/>
      </w:pPr>
      <w:bookmarkStart w:id="82" w:name="_Toc41645043"/>
      <w:r>
        <w:t>6.</w:t>
      </w:r>
      <w:r>
        <w:rPr>
          <w:noProof/>
        </w:rPr>
        <w:t>2</w:t>
      </w:r>
      <w:r>
        <w:tab/>
        <w:t>An increased role for loans?</w:t>
      </w:r>
      <w:bookmarkEnd w:id="82"/>
    </w:p>
    <w:p w14:paraId="26C3E4F5" w14:textId="77777777" w:rsidR="00ED5F8E" w:rsidRDefault="00ED5F8E" w:rsidP="005928D1">
      <w:pPr>
        <w:pStyle w:val="BodyText"/>
      </w:pPr>
      <w:r>
        <w:t>Course subsidies have overly elaborate designs, do not apply for many courses, have only partial effectiveness in changing students’ course choices, and involve large government outlays. By contrast, income contingent loans have promising features that suggest they could play — when robustly designed and with effective integrity safeguards — a larger role in government funding of the VET system:</w:t>
      </w:r>
    </w:p>
    <w:p w14:paraId="4433643E" w14:textId="77777777" w:rsidR="00ED5F8E" w:rsidRDefault="00ED5F8E" w:rsidP="005928D1">
      <w:pPr>
        <w:pStyle w:val="ListBullet"/>
      </w:pPr>
      <w:r>
        <w:t>loans address the difficulty many students face in paying upfront for VET (upfront payments are still required for many courses)</w:t>
      </w:r>
    </w:p>
    <w:p w14:paraId="0299852E" w14:textId="77777777" w:rsidR="00ED5F8E" w:rsidRDefault="00ED5F8E" w:rsidP="005928D1">
      <w:pPr>
        <w:pStyle w:val="ListBullet"/>
      </w:pPr>
      <w:r>
        <w:t>loans directly target the market failure that credit is not available for uncertain investment in human capital</w:t>
      </w:r>
    </w:p>
    <w:p w14:paraId="5696E357" w14:textId="77777777" w:rsidR="00ED5F8E" w:rsidRDefault="00ED5F8E" w:rsidP="005928D1">
      <w:pPr>
        <w:pStyle w:val="ListBullet"/>
      </w:pPr>
      <w:r>
        <w:t>students receive a signal that training is a long</w:t>
      </w:r>
      <w:r>
        <w:noBreakHyphen/>
        <w:t>term investment</w:t>
      </w:r>
    </w:p>
    <w:p w14:paraId="759C7232" w14:textId="77777777" w:rsidR="00ED5F8E" w:rsidRDefault="00ED5F8E" w:rsidP="005928D1">
      <w:pPr>
        <w:pStyle w:val="ListBullet"/>
      </w:pPr>
      <w:r>
        <w:t xml:space="preserve">the contingent nature of loans means they do not have adverse equity effects if training does not deliver its expected dividends </w:t>
      </w:r>
    </w:p>
    <w:p w14:paraId="0DD5E719" w14:textId="77777777" w:rsidR="00ED5F8E" w:rsidRDefault="00ED5F8E" w:rsidP="005928D1">
      <w:pPr>
        <w:pStyle w:val="ListBullet"/>
      </w:pPr>
      <w:r>
        <w:t>the long</w:t>
      </w:r>
      <w:r>
        <w:noBreakHyphen/>
        <w:t>term fiscal costs of loans should be less than subsidies</w:t>
      </w:r>
    </w:p>
    <w:p w14:paraId="620F522B" w14:textId="77777777" w:rsidR="00ED5F8E" w:rsidRDefault="00ED5F8E" w:rsidP="005928D1">
      <w:pPr>
        <w:pStyle w:val="ListBullet"/>
      </w:pPr>
      <w:r>
        <w:t>loans give students a portable entitlement that promotes user choice</w:t>
      </w:r>
    </w:p>
    <w:p w14:paraId="00D01C48" w14:textId="1FC39D19" w:rsidR="00ED5F8E" w:rsidRDefault="00ED5F8E" w:rsidP="005928D1">
      <w:pPr>
        <w:pStyle w:val="ListBullet"/>
      </w:pPr>
      <w:r>
        <w:t>clearly disclosed loans require ‘skin in the game’ from students who will have stronger incentives to choose efficient, lower</w:t>
      </w:r>
      <w:r>
        <w:noBreakHyphen/>
        <w:t xml:space="preserve">priced RTOs and to choose suitable qualifications and courses </w:t>
      </w:r>
    </w:p>
    <w:p w14:paraId="4AD9B5C5" w14:textId="77777777" w:rsidR="00ED5F8E" w:rsidRDefault="00ED5F8E" w:rsidP="005928D1">
      <w:pPr>
        <w:pStyle w:val="ListBullet"/>
      </w:pPr>
      <w:r>
        <w:t>loans allow students to choose based on their preferences and on the likely benefits of courses and careers.</w:t>
      </w:r>
    </w:p>
    <w:p w14:paraId="1D1F2894" w14:textId="77777777" w:rsidR="00ED5F8E" w:rsidRDefault="00ED5F8E" w:rsidP="005928D1">
      <w:pPr>
        <w:pStyle w:val="BodyText"/>
      </w:pPr>
      <w:r>
        <w:t>These intrinsic advantages have been obscured by the widespread rorting of VET FEE</w:t>
      </w:r>
      <w:r>
        <w:noBreakHyphen/>
        <w:t>HELP, but these failures were a symptom of poor policy design and implementation, rather than a failure in the concept.</w:t>
      </w:r>
    </w:p>
    <w:p w14:paraId="4F6464D2" w14:textId="77777777" w:rsidR="00ED5F8E" w:rsidRPr="004E3B94" w:rsidRDefault="00ED5F8E" w:rsidP="005928D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ED5F8E" w14:paraId="1E658D02" w14:textId="77777777" w:rsidTr="005928D1">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597CA8D3" w14:textId="77777777" w:rsidR="00ED5F8E" w:rsidRPr="00CE4C64" w:rsidRDefault="00ED5F8E" w:rsidP="005928D1">
            <w:pPr>
              <w:pStyle w:val="FindingTitle"/>
              <w:spacing w:before="120"/>
              <w:rPr>
                <w:noProof/>
              </w:rPr>
            </w:pPr>
            <w:r>
              <w:t>Interim Finding 6.1 — well</w:t>
            </w:r>
            <w:r>
              <w:noBreakHyphen/>
              <w:t>designed VET Student loans improve AFFORDABILITY</w:t>
            </w:r>
          </w:p>
        </w:tc>
      </w:tr>
      <w:tr w:rsidR="00ED5F8E" w:rsidRPr="00750BE2" w14:paraId="6754898B" w14:textId="77777777" w:rsidTr="005928D1">
        <w:trPr>
          <w:cantSplit/>
        </w:trPr>
        <w:tc>
          <w:tcPr>
            <w:tcW w:w="5000" w:type="pct"/>
            <w:tcBorders>
              <w:top w:val="nil"/>
              <w:left w:val="nil"/>
              <w:bottom w:val="nil"/>
              <w:right w:val="nil"/>
            </w:tcBorders>
            <w:shd w:val="clear" w:color="auto" w:fill="F2F2F2"/>
            <w:tcMar>
              <w:left w:w="170" w:type="dxa"/>
              <w:right w:w="170" w:type="dxa"/>
            </w:tcMar>
          </w:tcPr>
          <w:p w14:paraId="38DF3DD9" w14:textId="77777777" w:rsidR="00ED5F8E" w:rsidRDefault="00ED5F8E" w:rsidP="005928D1">
            <w:pPr>
              <w:pStyle w:val="Finding"/>
              <w:keepNext/>
            </w:pPr>
            <w:r>
              <w:t>Poor design, rather than poor policy justification, was the source of the rorting of VET FEE</w:t>
            </w:r>
            <w:r>
              <w:noBreakHyphen/>
              <w:t>HELP. A well</w:t>
            </w:r>
            <w:r>
              <w:noBreakHyphen/>
              <w:t>designed VET student loan scheme can improve affordability and access to VET courses with few fiscal risks to government.</w:t>
            </w:r>
          </w:p>
        </w:tc>
      </w:tr>
      <w:tr w:rsidR="00ED5F8E" w14:paraId="39916630" w14:textId="77777777" w:rsidTr="005928D1">
        <w:trPr>
          <w:cantSplit/>
        </w:trPr>
        <w:tc>
          <w:tcPr>
            <w:tcW w:w="5000" w:type="pct"/>
            <w:tcBorders>
              <w:top w:val="nil"/>
              <w:left w:val="nil"/>
              <w:bottom w:val="single" w:sz="6" w:space="0" w:color="78A22F"/>
              <w:right w:val="nil"/>
            </w:tcBorders>
            <w:shd w:val="clear" w:color="auto" w:fill="F2F2F2"/>
            <w:tcMar>
              <w:left w:w="170" w:type="dxa"/>
              <w:right w:w="170" w:type="dxa"/>
            </w:tcMar>
          </w:tcPr>
          <w:p w14:paraId="312D7FED" w14:textId="77777777" w:rsidR="00ED5F8E" w:rsidRDefault="00ED5F8E" w:rsidP="005928D1">
            <w:pPr>
              <w:pStyle w:val="Space"/>
              <w:keepLines/>
            </w:pPr>
          </w:p>
        </w:tc>
      </w:tr>
      <w:tr w:rsidR="00ED5F8E" w:rsidRPr="000863A5" w14:paraId="10224E59" w14:textId="77777777" w:rsidTr="005928D1">
        <w:trPr>
          <w:cantSplit/>
        </w:trPr>
        <w:tc>
          <w:tcPr>
            <w:tcW w:w="5000" w:type="pct"/>
            <w:tcBorders>
              <w:top w:val="single" w:sz="6" w:space="0" w:color="78A22F"/>
              <w:left w:val="nil"/>
              <w:bottom w:val="nil"/>
              <w:right w:val="nil"/>
            </w:tcBorders>
            <w:tcMar>
              <w:left w:w="170" w:type="dxa"/>
              <w:right w:w="170" w:type="dxa"/>
            </w:tcMar>
          </w:tcPr>
          <w:p w14:paraId="1A0A1708" w14:textId="34260D05" w:rsidR="00ED5F8E" w:rsidRPr="00626D32" w:rsidRDefault="00ED5F8E" w:rsidP="005928D1">
            <w:pPr>
              <w:pStyle w:val="BoxSpaceBelow"/>
              <w:keepLines/>
            </w:pPr>
          </w:p>
        </w:tc>
      </w:tr>
    </w:tbl>
    <w:p w14:paraId="0F2467E7" w14:textId="77777777" w:rsidR="00ED5F8E" w:rsidRDefault="00ED5F8E" w:rsidP="005928D1">
      <w:pPr>
        <w:pStyle w:val="Heading3"/>
      </w:pPr>
      <w:r>
        <w:t>Lessons learnt from VET FEE</w:t>
      </w:r>
      <w:r>
        <w:noBreakHyphen/>
        <w:t>HELP</w:t>
      </w:r>
    </w:p>
    <w:p w14:paraId="02B2CBE8" w14:textId="77777777" w:rsidR="00ED5F8E" w:rsidRDefault="00ED5F8E" w:rsidP="005928D1">
      <w:pPr>
        <w:pStyle w:val="BodyText"/>
      </w:pPr>
      <w:r>
        <w:t>In considering the potential for wider use of VET Student Loans (VSL), i</w:t>
      </w:r>
      <w:r w:rsidRPr="00185C81">
        <w:t xml:space="preserve">t is </w:t>
      </w:r>
      <w:r>
        <w:t>critical</w:t>
      </w:r>
      <w:r w:rsidRPr="00185C81">
        <w:t xml:space="preserve"> to take into account the lessons </w:t>
      </w:r>
      <w:r>
        <w:t>from</w:t>
      </w:r>
      <w:r w:rsidRPr="00185C81">
        <w:t xml:space="preserve"> the VET FEE</w:t>
      </w:r>
      <w:r>
        <w:noBreakHyphen/>
      </w:r>
      <w:r w:rsidRPr="00185C81">
        <w:t xml:space="preserve">HELP program failure. </w:t>
      </w:r>
      <w:r>
        <w:t xml:space="preserve">The </w:t>
      </w:r>
      <w:r w:rsidRPr="00185C81">
        <w:t>VET</w:t>
      </w:r>
      <w:r>
        <w:t> </w:t>
      </w:r>
      <w:r w:rsidRPr="00185C81">
        <w:t>FEE</w:t>
      </w:r>
      <w:r>
        <w:noBreakHyphen/>
      </w:r>
      <w:r w:rsidRPr="00185C81">
        <w:t xml:space="preserve">HELP </w:t>
      </w:r>
      <w:r>
        <w:t>scheme (</w:t>
      </w:r>
      <w:r w:rsidRPr="00185C81">
        <w:t>2012</w:t>
      </w:r>
      <w:r>
        <w:t>–</w:t>
      </w:r>
      <w:r w:rsidRPr="00185C81">
        <w:t>2016</w:t>
      </w:r>
      <w:r>
        <w:t>)</w:t>
      </w:r>
      <w:r w:rsidRPr="00185C81">
        <w:t xml:space="preserve"> was very similar to the </w:t>
      </w:r>
      <w:r>
        <w:t>income contingent loan (</w:t>
      </w:r>
      <w:r w:rsidRPr="00185C81">
        <w:t>ICL</w:t>
      </w:r>
      <w:r>
        <w:t>)</w:t>
      </w:r>
      <w:r w:rsidRPr="00185C81">
        <w:t xml:space="preserve"> scheme available in higher education</w:t>
      </w:r>
      <w:r>
        <w:t xml:space="preserve">, but the characteristics of the students, the market and the regulator were quite different. </w:t>
      </w:r>
    </w:p>
    <w:p w14:paraId="20454598" w14:textId="638E2F74" w:rsidR="00ED5F8E" w:rsidRPr="006E629E" w:rsidRDefault="00ED5F8E" w:rsidP="005928D1">
      <w:pPr>
        <w:pStyle w:val="BodyText"/>
        <w:rPr>
          <w:spacing w:val="2"/>
        </w:rPr>
      </w:pPr>
      <w:r w:rsidRPr="006E629E">
        <w:rPr>
          <w:spacing w:val="2"/>
        </w:rPr>
        <w:t>The key flaws of VET FEE</w:t>
      </w:r>
      <w:r w:rsidRPr="006E629E">
        <w:rPr>
          <w:spacing w:val="2"/>
        </w:rPr>
        <w:noBreakHyphen/>
        <w:t xml:space="preserve">HELP have been deeply scrutinised </w:t>
      </w:r>
      <w:r w:rsidRPr="006E629E">
        <w:rPr>
          <w:spacing w:val="2"/>
          <w:szCs w:val="24"/>
        </w:rPr>
        <w:t>(ANAO 2017; Saccaro and Wright 2018; Toner 2018)</w:t>
      </w:r>
      <w:r w:rsidRPr="006E629E">
        <w:rPr>
          <w:spacing w:val="2"/>
        </w:rPr>
        <w:t>. Most relate to poor and tardy monitoring of the conduct of RTOs (and particularly their marketing and pricing strategies), unresponsive regulation, little auditing of the training provided and its value, and design features that gave weak incentives for student diligence (no upfront fees) or the genuine supply of training (an RTO could get the entire loan funding on student commencement). These problems were accentuated by the absence of the information and consumer protections that underpin informed student choice. In effect, almost all of the essential prerequisites for a well</w:t>
      </w:r>
      <w:r w:rsidRPr="006E629E">
        <w:rPr>
          <w:spacing w:val="2"/>
        </w:rPr>
        <w:noBreakHyphen/>
        <w:t>functioning competitive market were missing.</w:t>
      </w:r>
    </w:p>
    <w:p w14:paraId="1C8BA88C" w14:textId="35892A55" w:rsidR="00ED5F8E" w:rsidRDefault="00ED5F8E" w:rsidP="005928D1">
      <w:pPr>
        <w:pStyle w:val="BodyText"/>
      </w:pPr>
      <w:r>
        <w:t xml:space="preserve">VSL addressed many of the deficiencies in </w:t>
      </w:r>
      <w:r w:rsidRPr="00185C81">
        <w:t>VET FEE</w:t>
      </w:r>
      <w:r>
        <w:noBreakHyphen/>
      </w:r>
      <w:r w:rsidRPr="00185C81">
        <w:t>HELP</w:t>
      </w:r>
      <w:r>
        <w:t xml:space="preserve">. Stricter compliance and reporting measures were introduced for VSL providers and have proven effective in preventing provider misconduct </w:t>
      </w:r>
      <w:r w:rsidRPr="000A21F7">
        <w:rPr>
          <w:szCs w:val="24"/>
        </w:rPr>
        <w:t>(ANAO 2019; KPMG </w:t>
      </w:r>
      <w:r w:rsidRPr="00D142E0">
        <w:rPr>
          <w:szCs w:val="24"/>
        </w:rPr>
        <w:t>2019)</w:t>
      </w:r>
      <w:r>
        <w:t xml:space="preserve">. Loan brokers were banned. And the financial incentives for misconduct have been alleviated by requirements that loan payments to RTOs be made in arrears with students having to report their engagement three times a year. If this requirement had existed under </w:t>
      </w:r>
      <w:r w:rsidRPr="00185C81">
        <w:t>VET</w:t>
      </w:r>
      <w:r>
        <w:t> </w:t>
      </w:r>
      <w:r w:rsidRPr="00185C81">
        <w:t>FEE</w:t>
      </w:r>
      <w:r>
        <w:noBreakHyphen/>
      </w:r>
      <w:r w:rsidRPr="00185C81">
        <w:t>HELP</w:t>
      </w:r>
      <w:r>
        <w:t xml:space="preserve">, it would have made it far more difficult for fraudulent activity to occur. In addition, the Australian Skills Quality Authority (ASQA) has become a more experienced regulator following </w:t>
      </w:r>
      <w:r w:rsidRPr="00185C81">
        <w:t>VET</w:t>
      </w:r>
      <w:r>
        <w:t> </w:t>
      </w:r>
      <w:r w:rsidRPr="00185C81">
        <w:t>FEE</w:t>
      </w:r>
      <w:r>
        <w:noBreakHyphen/>
      </w:r>
      <w:r w:rsidRPr="00185C81">
        <w:t>HELP</w:t>
      </w:r>
      <w:r>
        <w:t xml:space="preserve">. </w:t>
      </w:r>
    </w:p>
    <w:p w14:paraId="34CDC28D" w14:textId="77777777" w:rsidR="00ED5F8E" w:rsidRDefault="00ED5F8E" w:rsidP="005928D1">
      <w:pPr>
        <w:pStyle w:val="BodyText"/>
      </w:pPr>
      <w:r>
        <w:t xml:space="preserve">However, the failures of </w:t>
      </w:r>
      <w:r w:rsidRPr="00185C81">
        <w:t>VET FEE</w:t>
      </w:r>
      <w:r>
        <w:noBreakHyphen/>
      </w:r>
      <w:r w:rsidRPr="00185C81">
        <w:t>HELP</w:t>
      </w:r>
      <w:r>
        <w:t xml:space="preserve"> have led to an overly restricted </w:t>
      </w:r>
      <w:r w:rsidRPr="00EF6EF8">
        <w:t>V</w:t>
      </w:r>
      <w:r>
        <w:t>SL</w:t>
      </w:r>
      <w:r w:rsidRPr="00EF6EF8">
        <w:t xml:space="preserve"> scheme</w:t>
      </w:r>
      <w:r>
        <w:t xml:space="preserve">, designed </w:t>
      </w:r>
      <w:r w:rsidRPr="00EF6EF8">
        <w:t>to prevent fraud and ensure fiscal sustainability rather than to manage financial barriers to VET</w:t>
      </w:r>
      <w:r>
        <w:t xml:space="preserve">. In contrast to the higher education sector, </w:t>
      </w:r>
      <w:r w:rsidRPr="00E14586">
        <w:t>VSL are bound by restrictions</w:t>
      </w:r>
      <w:r>
        <w:t xml:space="preserve"> on eligible courses and qualification levels and impose loan caps (table 6.2). </w:t>
      </w:r>
    </w:p>
    <w:p w14:paraId="54AD5DD5" w14:textId="32CE4312" w:rsidR="00ED5F8E" w:rsidRDefault="00ED5F8E" w:rsidP="005928D1">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ED5F8E" w14:paraId="7F1E0C54" w14:textId="77777777" w:rsidTr="005928D1">
        <w:trPr>
          <w:tblHeader/>
        </w:trPr>
        <w:tc>
          <w:tcPr>
            <w:tcW w:w="5000" w:type="pct"/>
            <w:tcBorders>
              <w:top w:val="single" w:sz="6" w:space="0" w:color="78A22F"/>
              <w:left w:val="nil"/>
              <w:bottom w:val="nil"/>
              <w:right w:val="nil"/>
            </w:tcBorders>
            <w:shd w:val="clear" w:color="auto" w:fill="auto"/>
          </w:tcPr>
          <w:p w14:paraId="19F5A094" w14:textId="6ECBCD9A" w:rsidR="00ED5F8E" w:rsidRPr="00784A05" w:rsidRDefault="00ED5F8E" w:rsidP="005928D1">
            <w:pPr>
              <w:pStyle w:val="TableTitle"/>
            </w:pPr>
            <w:r>
              <w:rPr>
                <w:b w:val="0"/>
              </w:rPr>
              <w:t>Table 6.</w:t>
            </w:r>
            <w:r>
              <w:rPr>
                <w:b w:val="0"/>
                <w:noProof/>
              </w:rPr>
              <w:t>2</w:t>
            </w:r>
            <w:r>
              <w:tab/>
              <w:t xml:space="preserve">Comparison of income contingent loans in tertiary education </w:t>
            </w:r>
          </w:p>
        </w:tc>
      </w:tr>
      <w:tr w:rsidR="00ED5F8E" w14:paraId="06FEC6F2" w14:textId="77777777" w:rsidTr="005928D1">
        <w:tc>
          <w:tcPr>
            <w:tcW w:w="5000" w:type="pct"/>
            <w:tcBorders>
              <w:top w:val="nil"/>
              <w:left w:val="nil"/>
              <w:bottom w:val="nil"/>
              <w:right w:val="nil"/>
            </w:tcBorders>
            <w:shd w:val="clear" w:color="auto" w:fill="auto"/>
          </w:tcPr>
          <w:tbl>
            <w:tblPr>
              <w:tblW w:w="17017" w:type="dxa"/>
              <w:tblCellMar>
                <w:top w:w="28" w:type="dxa"/>
                <w:left w:w="0" w:type="dxa"/>
                <w:right w:w="0" w:type="dxa"/>
              </w:tblCellMar>
              <w:tblLook w:val="0000" w:firstRow="0" w:lastRow="0" w:firstColumn="0" w:lastColumn="0" w:noHBand="0" w:noVBand="0"/>
            </w:tblPr>
            <w:tblGrid>
              <w:gridCol w:w="1566"/>
              <w:gridCol w:w="2127"/>
              <w:gridCol w:w="2270"/>
              <w:gridCol w:w="2549"/>
              <w:gridCol w:w="2127"/>
              <w:gridCol w:w="2127"/>
              <w:gridCol w:w="2127"/>
              <w:gridCol w:w="2124"/>
            </w:tblGrid>
            <w:tr w:rsidR="00ED5F8E" w:rsidRPr="00751FED" w14:paraId="2BDD5028" w14:textId="77777777" w:rsidTr="005928D1">
              <w:trPr>
                <w:tblHeader/>
              </w:trPr>
              <w:tc>
                <w:tcPr>
                  <w:tcW w:w="460" w:type="pct"/>
                  <w:tcBorders>
                    <w:top w:val="single" w:sz="6" w:space="0" w:color="BFBFBF" w:themeColor="background1" w:themeShade="BF"/>
                    <w:bottom w:val="single" w:sz="6" w:space="0" w:color="BFBFBF" w:themeColor="background1" w:themeShade="BF"/>
                  </w:tcBorders>
                </w:tcPr>
                <w:p w14:paraId="3ECBE60E" w14:textId="77777777" w:rsidR="00ED5F8E" w:rsidRPr="00751FED" w:rsidRDefault="00ED5F8E" w:rsidP="005928D1">
                  <w:pPr>
                    <w:pStyle w:val="TableColumnHeading"/>
                    <w:jc w:val="left"/>
                    <w:rPr>
                      <w:i w:val="0"/>
                      <w:iCs/>
                    </w:rPr>
                  </w:pPr>
                </w:p>
              </w:tc>
              <w:tc>
                <w:tcPr>
                  <w:tcW w:w="625" w:type="pct"/>
                  <w:tcBorders>
                    <w:top w:val="single" w:sz="6" w:space="0" w:color="BFBFBF" w:themeColor="background1" w:themeShade="BF"/>
                    <w:bottom w:val="single" w:sz="6" w:space="0" w:color="BFBFBF" w:themeColor="background1" w:themeShade="BF"/>
                  </w:tcBorders>
                </w:tcPr>
                <w:p w14:paraId="2F458486" w14:textId="77777777" w:rsidR="00ED5F8E" w:rsidRPr="00776F26" w:rsidRDefault="00ED5F8E" w:rsidP="005928D1">
                  <w:pPr>
                    <w:pStyle w:val="TableColumnHeading"/>
                    <w:jc w:val="left"/>
                  </w:pPr>
                  <w:r w:rsidRPr="00776F26">
                    <w:rPr>
                      <w:lang w:eastAsia="en-US"/>
                    </w:rPr>
                    <w:t>HECS</w:t>
                  </w:r>
                  <w:r>
                    <w:rPr>
                      <w:lang w:eastAsia="en-US"/>
                    </w:rPr>
                    <w:noBreakHyphen/>
                    <w:t>HELP</w:t>
                  </w:r>
                </w:p>
              </w:tc>
              <w:tc>
                <w:tcPr>
                  <w:tcW w:w="667" w:type="pct"/>
                  <w:tcBorders>
                    <w:top w:val="single" w:sz="6" w:space="0" w:color="BFBFBF" w:themeColor="background1" w:themeShade="BF"/>
                    <w:bottom w:val="single" w:sz="6" w:space="0" w:color="BFBFBF" w:themeColor="background1" w:themeShade="BF"/>
                  </w:tcBorders>
                </w:tcPr>
                <w:p w14:paraId="18F9CF91" w14:textId="77777777" w:rsidR="00ED5F8E" w:rsidRPr="00776F26" w:rsidRDefault="00ED5F8E" w:rsidP="005928D1">
                  <w:pPr>
                    <w:pStyle w:val="TableColumnHeading"/>
                    <w:jc w:val="left"/>
                  </w:pPr>
                  <w:r w:rsidRPr="00776F26">
                    <w:rPr>
                      <w:lang w:eastAsia="en-US"/>
                    </w:rPr>
                    <w:t>FEE</w:t>
                  </w:r>
                  <w:r>
                    <w:rPr>
                      <w:lang w:eastAsia="en-US"/>
                    </w:rPr>
                    <w:noBreakHyphen/>
                  </w:r>
                  <w:r w:rsidRPr="00776F26">
                    <w:rPr>
                      <w:lang w:eastAsia="en-US"/>
                    </w:rPr>
                    <w:t>HELP</w:t>
                  </w:r>
                </w:p>
              </w:tc>
              <w:tc>
                <w:tcPr>
                  <w:tcW w:w="749" w:type="pct"/>
                  <w:tcBorders>
                    <w:top w:val="single" w:sz="6" w:space="0" w:color="BFBFBF" w:themeColor="background1" w:themeShade="BF"/>
                    <w:bottom w:val="single" w:sz="6" w:space="0" w:color="BFBFBF" w:themeColor="background1" w:themeShade="BF"/>
                  </w:tcBorders>
                </w:tcPr>
                <w:p w14:paraId="429C9AB5" w14:textId="77777777" w:rsidR="00ED5F8E" w:rsidRPr="00776F26" w:rsidRDefault="00ED5F8E" w:rsidP="005928D1">
                  <w:pPr>
                    <w:pStyle w:val="TableColumnHeading"/>
                    <w:jc w:val="left"/>
                  </w:pPr>
                  <w:r w:rsidRPr="00776F26">
                    <w:rPr>
                      <w:lang w:eastAsia="en-US"/>
                    </w:rPr>
                    <w:t>VSL</w:t>
                  </w:r>
                </w:p>
              </w:tc>
              <w:tc>
                <w:tcPr>
                  <w:tcW w:w="625" w:type="pct"/>
                  <w:shd w:val="clear" w:color="auto" w:fill="auto"/>
                  <w:tcMar>
                    <w:top w:w="28" w:type="dxa"/>
                  </w:tcMar>
                </w:tcPr>
                <w:p w14:paraId="0CE7F1F7" w14:textId="77777777" w:rsidR="00ED5F8E" w:rsidRPr="00751FED" w:rsidRDefault="00ED5F8E" w:rsidP="005928D1">
                  <w:pPr>
                    <w:pStyle w:val="TableColumnHeading"/>
                    <w:jc w:val="left"/>
                    <w:rPr>
                      <w:i w:val="0"/>
                      <w:iCs/>
                    </w:rPr>
                  </w:pPr>
                </w:p>
              </w:tc>
              <w:tc>
                <w:tcPr>
                  <w:tcW w:w="625" w:type="pct"/>
                </w:tcPr>
                <w:p w14:paraId="393A4CE6" w14:textId="77777777" w:rsidR="00ED5F8E" w:rsidRPr="00751FED" w:rsidRDefault="00ED5F8E" w:rsidP="005928D1">
                  <w:pPr>
                    <w:pStyle w:val="TableColumnHeading"/>
                    <w:rPr>
                      <w:i w:val="0"/>
                      <w:iCs/>
                    </w:rPr>
                  </w:pPr>
                </w:p>
              </w:tc>
              <w:tc>
                <w:tcPr>
                  <w:tcW w:w="625" w:type="pct"/>
                  <w:shd w:val="clear" w:color="auto" w:fill="auto"/>
                  <w:tcMar>
                    <w:top w:w="28" w:type="dxa"/>
                  </w:tcMar>
                </w:tcPr>
                <w:p w14:paraId="0CA4E7ED" w14:textId="77777777" w:rsidR="00ED5F8E" w:rsidRPr="00751FED" w:rsidRDefault="00ED5F8E" w:rsidP="005928D1">
                  <w:pPr>
                    <w:pStyle w:val="TableColumnHeading"/>
                    <w:rPr>
                      <w:i w:val="0"/>
                      <w:iCs/>
                    </w:rPr>
                  </w:pPr>
                </w:p>
              </w:tc>
              <w:tc>
                <w:tcPr>
                  <w:tcW w:w="624" w:type="pct"/>
                  <w:shd w:val="clear" w:color="auto" w:fill="auto"/>
                  <w:tcMar>
                    <w:top w:w="28" w:type="dxa"/>
                  </w:tcMar>
                </w:tcPr>
                <w:p w14:paraId="2D6236CE" w14:textId="77777777" w:rsidR="00ED5F8E" w:rsidRPr="00751FED" w:rsidRDefault="00ED5F8E" w:rsidP="005928D1">
                  <w:pPr>
                    <w:pStyle w:val="TableColumnHeading"/>
                    <w:ind w:right="28"/>
                    <w:rPr>
                      <w:i w:val="0"/>
                      <w:iCs/>
                    </w:rPr>
                  </w:pPr>
                </w:p>
              </w:tc>
            </w:tr>
            <w:tr w:rsidR="00ED5F8E" w:rsidRPr="00751FED" w14:paraId="102EFB8C" w14:textId="77777777" w:rsidTr="005928D1">
              <w:tc>
                <w:tcPr>
                  <w:tcW w:w="460" w:type="pct"/>
                  <w:tcBorders>
                    <w:top w:val="single" w:sz="6" w:space="0" w:color="BFBFBF" w:themeColor="background1" w:themeShade="BF"/>
                  </w:tcBorders>
                </w:tcPr>
                <w:p w14:paraId="6458E7C5" w14:textId="77777777" w:rsidR="00ED5F8E" w:rsidRPr="00751FED" w:rsidRDefault="00ED5F8E" w:rsidP="005928D1">
                  <w:pPr>
                    <w:pStyle w:val="TableUnitsRow"/>
                    <w:jc w:val="left"/>
                    <w:rPr>
                      <w:iCs/>
                    </w:rPr>
                  </w:pPr>
                  <w:r w:rsidRPr="00751FED">
                    <w:rPr>
                      <w:iCs/>
                      <w:lang w:eastAsia="en-US"/>
                    </w:rPr>
                    <w:t>Available to</w:t>
                  </w:r>
                </w:p>
              </w:tc>
              <w:tc>
                <w:tcPr>
                  <w:tcW w:w="625" w:type="pct"/>
                  <w:tcBorders>
                    <w:top w:val="single" w:sz="6" w:space="0" w:color="BFBFBF" w:themeColor="background1" w:themeShade="BF"/>
                  </w:tcBorders>
                </w:tcPr>
                <w:p w14:paraId="41C05738" w14:textId="77777777" w:rsidR="00ED5F8E" w:rsidRPr="00751FED" w:rsidRDefault="00ED5F8E" w:rsidP="00ED5F8E">
                  <w:pPr>
                    <w:pStyle w:val="TableColumnHeading"/>
                    <w:numPr>
                      <w:ilvl w:val="0"/>
                      <w:numId w:val="25"/>
                    </w:numPr>
                    <w:ind w:left="287" w:hanging="219"/>
                    <w:jc w:val="left"/>
                    <w:rPr>
                      <w:i w:val="0"/>
                      <w:iCs/>
                      <w:lang w:eastAsia="en-US"/>
                    </w:rPr>
                  </w:pPr>
                  <w:r w:rsidRPr="00751FED">
                    <w:rPr>
                      <w:i w:val="0"/>
                      <w:iCs/>
                      <w:lang w:eastAsia="en-US"/>
                    </w:rPr>
                    <w:t>VET and higher education providers</w:t>
                  </w:r>
                </w:p>
                <w:p w14:paraId="0ADED358" w14:textId="77777777" w:rsidR="00ED5F8E" w:rsidRPr="00751FED" w:rsidRDefault="00ED5F8E" w:rsidP="00ED5F8E">
                  <w:pPr>
                    <w:pStyle w:val="TableColumnHeading"/>
                    <w:numPr>
                      <w:ilvl w:val="0"/>
                      <w:numId w:val="25"/>
                    </w:numPr>
                    <w:ind w:left="287" w:hanging="219"/>
                    <w:jc w:val="left"/>
                    <w:rPr>
                      <w:i w:val="0"/>
                      <w:iCs/>
                      <w:lang w:eastAsia="en-US"/>
                    </w:rPr>
                  </w:pPr>
                  <w:r w:rsidRPr="00751FED">
                    <w:rPr>
                      <w:i w:val="0"/>
                      <w:iCs/>
                      <w:lang w:eastAsia="en-US"/>
                    </w:rPr>
                    <w:t>Government</w:t>
                  </w:r>
                  <w:r>
                    <w:rPr>
                      <w:i w:val="0"/>
                      <w:iCs/>
                      <w:lang w:eastAsia="en-US"/>
                    </w:rPr>
                    <w:noBreakHyphen/>
                  </w:r>
                  <w:r w:rsidRPr="00751FED">
                    <w:rPr>
                      <w:i w:val="0"/>
                      <w:iCs/>
                      <w:lang w:eastAsia="en-US"/>
                    </w:rPr>
                    <w:t>funded students</w:t>
                  </w:r>
                </w:p>
              </w:tc>
              <w:tc>
                <w:tcPr>
                  <w:tcW w:w="667" w:type="pct"/>
                  <w:tcBorders>
                    <w:top w:val="single" w:sz="6" w:space="0" w:color="BFBFBF" w:themeColor="background1" w:themeShade="BF"/>
                  </w:tcBorders>
                </w:tcPr>
                <w:p w14:paraId="215E7BD6" w14:textId="77777777" w:rsidR="00ED5F8E" w:rsidRPr="00751FED" w:rsidRDefault="00ED5F8E" w:rsidP="00ED5F8E">
                  <w:pPr>
                    <w:pStyle w:val="TableColumnHeading"/>
                    <w:numPr>
                      <w:ilvl w:val="0"/>
                      <w:numId w:val="25"/>
                    </w:numPr>
                    <w:ind w:left="288" w:right="28" w:hanging="218"/>
                    <w:jc w:val="left"/>
                    <w:rPr>
                      <w:i w:val="0"/>
                      <w:iCs/>
                      <w:lang w:eastAsia="en-US"/>
                    </w:rPr>
                  </w:pPr>
                  <w:r w:rsidRPr="00751FED">
                    <w:rPr>
                      <w:i w:val="0"/>
                      <w:iCs/>
                      <w:lang w:eastAsia="en-US"/>
                    </w:rPr>
                    <w:t>Higher education providers</w:t>
                  </w:r>
                </w:p>
                <w:p w14:paraId="40C1824E" w14:textId="77777777" w:rsidR="00ED5F8E" w:rsidRPr="00751FED" w:rsidRDefault="00ED5F8E" w:rsidP="00ED5F8E">
                  <w:pPr>
                    <w:pStyle w:val="TableColumnHeading"/>
                    <w:numPr>
                      <w:ilvl w:val="0"/>
                      <w:numId w:val="25"/>
                    </w:numPr>
                    <w:ind w:left="288" w:right="28" w:hanging="218"/>
                    <w:jc w:val="left"/>
                    <w:rPr>
                      <w:i w:val="0"/>
                      <w:iCs/>
                      <w:lang w:eastAsia="en-US"/>
                    </w:rPr>
                  </w:pPr>
                  <w:r w:rsidRPr="00751FED">
                    <w:rPr>
                      <w:i w:val="0"/>
                      <w:iCs/>
                      <w:lang w:eastAsia="en-US"/>
                    </w:rPr>
                    <w:t>Fee</w:t>
                  </w:r>
                  <w:r>
                    <w:rPr>
                      <w:i w:val="0"/>
                      <w:iCs/>
                      <w:lang w:eastAsia="en-US"/>
                    </w:rPr>
                    <w:noBreakHyphen/>
                  </w:r>
                  <w:r w:rsidRPr="00751FED">
                    <w:rPr>
                      <w:i w:val="0"/>
                      <w:iCs/>
                      <w:lang w:eastAsia="en-US"/>
                    </w:rPr>
                    <w:t>for</w:t>
                  </w:r>
                  <w:r>
                    <w:rPr>
                      <w:i w:val="0"/>
                      <w:iCs/>
                      <w:lang w:eastAsia="en-US"/>
                    </w:rPr>
                    <w:noBreakHyphen/>
                  </w:r>
                  <w:r w:rsidRPr="00751FED">
                    <w:rPr>
                      <w:i w:val="0"/>
                      <w:iCs/>
                      <w:lang w:eastAsia="en-US"/>
                    </w:rPr>
                    <w:t>service students</w:t>
                  </w:r>
                </w:p>
              </w:tc>
              <w:tc>
                <w:tcPr>
                  <w:tcW w:w="749" w:type="pct"/>
                  <w:tcBorders>
                    <w:top w:val="single" w:sz="6" w:space="0" w:color="BFBFBF" w:themeColor="background1" w:themeShade="BF"/>
                  </w:tcBorders>
                </w:tcPr>
                <w:p w14:paraId="5AB0C1B3" w14:textId="77777777" w:rsidR="00ED5F8E" w:rsidRPr="00751FED" w:rsidRDefault="00ED5F8E" w:rsidP="00ED5F8E">
                  <w:pPr>
                    <w:pStyle w:val="TableColumnHeading"/>
                    <w:numPr>
                      <w:ilvl w:val="0"/>
                      <w:numId w:val="25"/>
                    </w:numPr>
                    <w:ind w:left="286" w:right="28" w:hanging="218"/>
                    <w:jc w:val="left"/>
                    <w:rPr>
                      <w:i w:val="0"/>
                      <w:iCs/>
                      <w:lang w:eastAsia="en-US"/>
                    </w:rPr>
                  </w:pPr>
                  <w:r w:rsidRPr="00751FED">
                    <w:rPr>
                      <w:i w:val="0"/>
                      <w:iCs/>
                      <w:lang w:eastAsia="en-US"/>
                    </w:rPr>
                    <w:t>VET and higher education providers</w:t>
                  </w:r>
                </w:p>
                <w:p w14:paraId="4A03E849" w14:textId="77777777" w:rsidR="00ED5F8E" w:rsidRPr="00751FED" w:rsidRDefault="00ED5F8E" w:rsidP="00ED5F8E">
                  <w:pPr>
                    <w:pStyle w:val="TableColumnHeading"/>
                    <w:numPr>
                      <w:ilvl w:val="0"/>
                      <w:numId w:val="25"/>
                    </w:numPr>
                    <w:ind w:left="286" w:right="28" w:hanging="218"/>
                    <w:jc w:val="left"/>
                    <w:rPr>
                      <w:i w:val="0"/>
                      <w:iCs/>
                      <w:lang w:eastAsia="en-US"/>
                    </w:rPr>
                  </w:pPr>
                  <w:r w:rsidRPr="00751FED">
                    <w:rPr>
                      <w:i w:val="0"/>
                      <w:iCs/>
                      <w:lang w:eastAsia="en-US"/>
                    </w:rPr>
                    <w:t>Government</w:t>
                  </w:r>
                  <w:r>
                    <w:rPr>
                      <w:i w:val="0"/>
                      <w:iCs/>
                      <w:lang w:eastAsia="en-US"/>
                    </w:rPr>
                    <w:noBreakHyphen/>
                  </w:r>
                  <w:r w:rsidRPr="00751FED">
                    <w:rPr>
                      <w:i w:val="0"/>
                      <w:iCs/>
                      <w:lang w:eastAsia="en-US"/>
                    </w:rPr>
                    <w:t>funded and fee</w:t>
                  </w:r>
                  <w:r>
                    <w:rPr>
                      <w:i w:val="0"/>
                      <w:iCs/>
                      <w:lang w:eastAsia="en-US"/>
                    </w:rPr>
                    <w:noBreakHyphen/>
                  </w:r>
                  <w:r w:rsidRPr="00751FED">
                    <w:rPr>
                      <w:i w:val="0"/>
                      <w:iCs/>
                      <w:lang w:eastAsia="en-US"/>
                    </w:rPr>
                    <w:t>for</w:t>
                  </w:r>
                  <w:r>
                    <w:rPr>
                      <w:i w:val="0"/>
                      <w:iCs/>
                      <w:lang w:eastAsia="en-US"/>
                    </w:rPr>
                    <w:noBreakHyphen/>
                  </w:r>
                  <w:r w:rsidRPr="00751FED">
                    <w:rPr>
                      <w:i w:val="0"/>
                      <w:iCs/>
                      <w:lang w:eastAsia="en-US"/>
                    </w:rPr>
                    <w:t>service students</w:t>
                  </w:r>
                </w:p>
              </w:tc>
              <w:tc>
                <w:tcPr>
                  <w:tcW w:w="625" w:type="pct"/>
                </w:tcPr>
                <w:p w14:paraId="12F326D1" w14:textId="77777777" w:rsidR="00ED5F8E" w:rsidRPr="00751FED" w:rsidRDefault="00ED5F8E" w:rsidP="005928D1">
                  <w:pPr>
                    <w:pStyle w:val="TableUnitsRow"/>
                    <w:jc w:val="left"/>
                    <w:rPr>
                      <w:iCs/>
                    </w:rPr>
                  </w:pPr>
                </w:p>
              </w:tc>
              <w:tc>
                <w:tcPr>
                  <w:tcW w:w="625" w:type="pct"/>
                </w:tcPr>
                <w:p w14:paraId="1524E1CA" w14:textId="77777777" w:rsidR="00ED5F8E" w:rsidRPr="00751FED" w:rsidRDefault="00ED5F8E" w:rsidP="005928D1">
                  <w:pPr>
                    <w:pStyle w:val="TableUnitsRow"/>
                    <w:rPr>
                      <w:iCs/>
                    </w:rPr>
                  </w:pPr>
                </w:p>
              </w:tc>
              <w:tc>
                <w:tcPr>
                  <w:tcW w:w="625" w:type="pct"/>
                </w:tcPr>
                <w:p w14:paraId="42F6CF42" w14:textId="77777777" w:rsidR="00ED5F8E" w:rsidRPr="00751FED" w:rsidRDefault="00ED5F8E" w:rsidP="005928D1">
                  <w:pPr>
                    <w:pStyle w:val="TableUnitsRow"/>
                    <w:rPr>
                      <w:iCs/>
                    </w:rPr>
                  </w:pPr>
                </w:p>
              </w:tc>
              <w:tc>
                <w:tcPr>
                  <w:tcW w:w="624" w:type="pct"/>
                </w:tcPr>
                <w:p w14:paraId="1179FEC1" w14:textId="77777777" w:rsidR="00ED5F8E" w:rsidRPr="00751FED" w:rsidRDefault="00ED5F8E" w:rsidP="005928D1">
                  <w:pPr>
                    <w:pStyle w:val="TableUnitsRow"/>
                    <w:ind w:right="28"/>
                    <w:rPr>
                      <w:iCs/>
                    </w:rPr>
                  </w:pPr>
                </w:p>
              </w:tc>
            </w:tr>
            <w:tr w:rsidR="00ED5F8E" w:rsidRPr="00751FED" w14:paraId="1F19EF37" w14:textId="77777777" w:rsidTr="005928D1">
              <w:tc>
                <w:tcPr>
                  <w:tcW w:w="460" w:type="pct"/>
                  <w:shd w:val="clear" w:color="auto" w:fill="F2F2F2" w:themeFill="background1" w:themeFillShade="F2"/>
                </w:tcPr>
                <w:p w14:paraId="7574DDA2" w14:textId="77777777" w:rsidR="00ED5F8E" w:rsidRPr="00751FED" w:rsidRDefault="00ED5F8E" w:rsidP="005928D1">
                  <w:pPr>
                    <w:pStyle w:val="TableBodyText"/>
                    <w:jc w:val="left"/>
                    <w:rPr>
                      <w:iCs/>
                    </w:rPr>
                  </w:pPr>
                  <w:r w:rsidRPr="00751FED">
                    <w:rPr>
                      <w:iCs/>
                      <w:lang w:eastAsia="en-US"/>
                    </w:rPr>
                    <w:t>Qualification level restriction</w:t>
                  </w:r>
                  <w:r>
                    <w:rPr>
                      <w:iCs/>
                      <w:lang w:eastAsia="en-US"/>
                    </w:rPr>
                    <w:t>?</w:t>
                  </w:r>
                </w:p>
              </w:tc>
              <w:tc>
                <w:tcPr>
                  <w:tcW w:w="625" w:type="pct"/>
                  <w:shd w:val="clear" w:color="auto" w:fill="F2F2F2" w:themeFill="background1" w:themeFillShade="F2"/>
                </w:tcPr>
                <w:p w14:paraId="1F677D66" w14:textId="77777777" w:rsidR="00ED5F8E" w:rsidRPr="00751FED" w:rsidRDefault="00ED5F8E" w:rsidP="005928D1">
                  <w:pPr>
                    <w:pStyle w:val="TableBodyText"/>
                    <w:jc w:val="left"/>
                    <w:rPr>
                      <w:iCs/>
                    </w:rPr>
                  </w:pPr>
                  <w:r w:rsidRPr="00751FED">
                    <w:rPr>
                      <w:iCs/>
                      <w:lang w:eastAsia="en-US"/>
                    </w:rPr>
                    <w:t>Yes, not available to masters (research) or doctorate courses</w:t>
                  </w:r>
                </w:p>
              </w:tc>
              <w:tc>
                <w:tcPr>
                  <w:tcW w:w="667" w:type="pct"/>
                  <w:shd w:val="clear" w:color="auto" w:fill="F2F2F2" w:themeFill="background1" w:themeFillShade="F2"/>
                </w:tcPr>
                <w:p w14:paraId="60427B1C" w14:textId="77777777" w:rsidR="00ED5F8E" w:rsidRPr="00751FED" w:rsidRDefault="00ED5F8E" w:rsidP="005928D1">
                  <w:pPr>
                    <w:pStyle w:val="TableBodyText"/>
                    <w:jc w:val="left"/>
                    <w:rPr>
                      <w:iCs/>
                    </w:rPr>
                  </w:pPr>
                  <w:r w:rsidRPr="00751FED">
                    <w:rPr>
                      <w:iCs/>
                      <w:lang w:eastAsia="en-US"/>
                    </w:rPr>
                    <w:t>No</w:t>
                  </w:r>
                </w:p>
              </w:tc>
              <w:tc>
                <w:tcPr>
                  <w:tcW w:w="749" w:type="pct"/>
                  <w:shd w:val="clear" w:color="auto" w:fill="F2F2F2" w:themeFill="background1" w:themeFillShade="F2"/>
                </w:tcPr>
                <w:p w14:paraId="7179BED4" w14:textId="37C64780" w:rsidR="00ED5F8E" w:rsidRPr="00751FED" w:rsidRDefault="00ED5F8E" w:rsidP="005928D1">
                  <w:pPr>
                    <w:pStyle w:val="TableBodyText"/>
                    <w:jc w:val="left"/>
                    <w:rPr>
                      <w:iCs/>
                    </w:rPr>
                  </w:pPr>
                  <w:r w:rsidRPr="00751FED">
                    <w:rPr>
                      <w:iCs/>
                      <w:lang w:eastAsia="en-US"/>
                    </w:rPr>
                    <w:t xml:space="preserve">Yes, available only for </w:t>
                  </w:r>
                  <w:r w:rsidR="00A55845">
                    <w:rPr>
                      <w:iCs/>
                      <w:lang w:eastAsia="en-US"/>
                    </w:rPr>
                    <w:t>D</w:t>
                  </w:r>
                  <w:r w:rsidRPr="00751FED">
                    <w:rPr>
                      <w:iCs/>
                      <w:lang w:eastAsia="en-US"/>
                    </w:rPr>
                    <w:t>iploma or higher qualifications</w:t>
                  </w:r>
                </w:p>
              </w:tc>
              <w:tc>
                <w:tcPr>
                  <w:tcW w:w="625" w:type="pct"/>
                </w:tcPr>
                <w:p w14:paraId="669ACD2A" w14:textId="77777777" w:rsidR="00ED5F8E" w:rsidRPr="00751FED" w:rsidRDefault="00ED5F8E" w:rsidP="005928D1">
                  <w:pPr>
                    <w:pStyle w:val="TableBodyText"/>
                    <w:jc w:val="left"/>
                    <w:rPr>
                      <w:iCs/>
                    </w:rPr>
                  </w:pPr>
                </w:p>
              </w:tc>
              <w:tc>
                <w:tcPr>
                  <w:tcW w:w="625" w:type="pct"/>
                </w:tcPr>
                <w:p w14:paraId="5BBDB1BA" w14:textId="77777777" w:rsidR="00ED5F8E" w:rsidRPr="00751FED" w:rsidRDefault="00ED5F8E" w:rsidP="005928D1">
                  <w:pPr>
                    <w:pStyle w:val="TableBodyText"/>
                    <w:rPr>
                      <w:iCs/>
                    </w:rPr>
                  </w:pPr>
                </w:p>
              </w:tc>
              <w:tc>
                <w:tcPr>
                  <w:tcW w:w="625" w:type="pct"/>
                </w:tcPr>
                <w:p w14:paraId="175814E0" w14:textId="77777777" w:rsidR="00ED5F8E" w:rsidRPr="00751FED" w:rsidRDefault="00ED5F8E" w:rsidP="005928D1">
                  <w:pPr>
                    <w:pStyle w:val="TableBodyText"/>
                    <w:rPr>
                      <w:iCs/>
                    </w:rPr>
                  </w:pPr>
                </w:p>
              </w:tc>
              <w:tc>
                <w:tcPr>
                  <w:tcW w:w="624" w:type="pct"/>
                </w:tcPr>
                <w:p w14:paraId="292582DC" w14:textId="77777777" w:rsidR="00ED5F8E" w:rsidRPr="00751FED" w:rsidRDefault="00ED5F8E" w:rsidP="005928D1">
                  <w:pPr>
                    <w:pStyle w:val="TableBodyText"/>
                    <w:ind w:right="28"/>
                    <w:rPr>
                      <w:iCs/>
                    </w:rPr>
                  </w:pPr>
                </w:p>
              </w:tc>
            </w:tr>
            <w:tr w:rsidR="00ED5F8E" w:rsidRPr="00751FED" w14:paraId="7DB9CCAA" w14:textId="77777777" w:rsidTr="005928D1">
              <w:tc>
                <w:tcPr>
                  <w:tcW w:w="460" w:type="pct"/>
                </w:tcPr>
                <w:p w14:paraId="40FADAC9" w14:textId="617F9D95" w:rsidR="00ED5F8E" w:rsidRPr="00751FED" w:rsidRDefault="00ED5F8E" w:rsidP="00700F0B">
                  <w:pPr>
                    <w:pStyle w:val="TableBodyText"/>
                    <w:jc w:val="left"/>
                    <w:rPr>
                      <w:iCs/>
                    </w:rPr>
                  </w:pPr>
                  <w:r w:rsidRPr="00751FED">
                    <w:rPr>
                      <w:iCs/>
                      <w:lang w:eastAsia="en-US"/>
                    </w:rPr>
                    <w:t>Eligible course restrictions</w:t>
                  </w:r>
                  <w:r>
                    <w:rPr>
                      <w:iCs/>
                      <w:lang w:eastAsia="en-US"/>
                    </w:rPr>
                    <w:t>?</w:t>
                  </w:r>
                </w:p>
              </w:tc>
              <w:tc>
                <w:tcPr>
                  <w:tcW w:w="625" w:type="pct"/>
                </w:tcPr>
                <w:p w14:paraId="72A827A2" w14:textId="77777777" w:rsidR="00ED5F8E" w:rsidRPr="00751FED" w:rsidRDefault="00ED5F8E" w:rsidP="005928D1">
                  <w:pPr>
                    <w:pStyle w:val="TableBodyText"/>
                    <w:jc w:val="left"/>
                    <w:rPr>
                      <w:iCs/>
                    </w:rPr>
                  </w:pPr>
                  <w:r w:rsidRPr="00751FED">
                    <w:rPr>
                      <w:iCs/>
                      <w:lang w:eastAsia="en-US"/>
                    </w:rPr>
                    <w:t>No, courses across all fields of education are eligible as long as they meet qualification level/type requirements</w:t>
                  </w:r>
                </w:p>
              </w:tc>
              <w:tc>
                <w:tcPr>
                  <w:tcW w:w="667" w:type="pct"/>
                </w:tcPr>
                <w:p w14:paraId="38057128" w14:textId="77777777" w:rsidR="00ED5F8E" w:rsidRPr="00751FED" w:rsidRDefault="00ED5F8E" w:rsidP="005928D1">
                  <w:pPr>
                    <w:pStyle w:val="TableBodyText"/>
                    <w:jc w:val="left"/>
                    <w:rPr>
                      <w:iCs/>
                    </w:rPr>
                  </w:pPr>
                  <w:r w:rsidRPr="00751FED">
                    <w:rPr>
                      <w:iCs/>
                      <w:lang w:eastAsia="en-US"/>
                    </w:rPr>
                    <w:t>No, courses across all fields of education are eligible as long as they meet qualification level requirements</w:t>
                  </w:r>
                </w:p>
              </w:tc>
              <w:tc>
                <w:tcPr>
                  <w:tcW w:w="749" w:type="pct"/>
                </w:tcPr>
                <w:p w14:paraId="43D2D662" w14:textId="77777777" w:rsidR="00ED5F8E" w:rsidRPr="00751FED" w:rsidRDefault="00ED5F8E" w:rsidP="005928D1">
                  <w:pPr>
                    <w:pStyle w:val="TableBodyText"/>
                    <w:jc w:val="left"/>
                    <w:rPr>
                      <w:iCs/>
                    </w:rPr>
                  </w:pPr>
                  <w:r w:rsidRPr="00751FED">
                    <w:rPr>
                      <w:iCs/>
                      <w:lang w:eastAsia="en-US"/>
                    </w:rPr>
                    <w:t xml:space="preserve">Yes, course eligibility is based on employment linkages and industry skills needs </w:t>
                  </w:r>
                </w:p>
              </w:tc>
              <w:tc>
                <w:tcPr>
                  <w:tcW w:w="625" w:type="pct"/>
                  <w:shd w:val="clear" w:color="auto" w:fill="auto"/>
                </w:tcPr>
                <w:p w14:paraId="0A77590D" w14:textId="77777777" w:rsidR="00ED5F8E" w:rsidRPr="00751FED" w:rsidRDefault="00ED5F8E" w:rsidP="005928D1">
                  <w:pPr>
                    <w:pStyle w:val="TableBodyText"/>
                    <w:jc w:val="left"/>
                    <w:rPr>
                      <w:iCs/>
                    </w:rPr>
                  </w:pPr>
                </w:p>
              </w:tc>
              <w:tc>
                <w:tcPr>
                  <w:tcW w:w="625" w:type="pct"/>
                </w:tcPr>
                <w:p w14:paraId="1FA00D55" w14:textId="77777777" w:rsidR="00ED5F8E" w:rsidRPr="00751FED" w:rsidRDefault="00ED5F8E" w:rsidP="005928D1">
                  <w:pPr>
                    <w:pStyle w:val="TableBodyText"/>
                    <w:rPr>
                      <w:iCs/>
                    </w:rPr>
                  </w:pPr>
                </w:p>
              </w:tc>
              <w:tc>
                <w:tcPr>
                  <w:tcW w:w="625" w:type="pct"/>
                  <w:shd w:val="clear" w:color="auto" w:fill="auto"/>
                </w:tcPr>
                <w:p w14:paraId="5A2C45E7" w14:textId="77777777" w:rsidR="00ED5F8E" w:rsidRPr="00751FED" w:rsidRDefault="00ED5F8E" w:rsidP="005928D1">
                  <w:pPr>
                    <w:pStyle w:val="TableBodyText"/>
                    <w:rPr>
                      <w:iCs/>
                    </w:rPr>
                  </w:pPr>
                </w:p>
              </w:tc>
              <w:tc>
                <w:tcPr>
                  <w:tcW w:w="624" w:type="pct"/>
                  <w:shd w:val="clear" w:color="auto" w:fill="auto"/>
                </w:tcPr>
                <w:p w14:paraId="6F828874" w14:textId="77777777" w:rsidR="00ED5F8E" w:rsidRPr="00751FED" w:rsidRDefault="00ED5F8E" w:rsidP="005928D1">
                  <w:pPr>
                    <w:pStyle w:val="TableBodyText"/>
                    <w:ind w:right="28"/>
                    <w:rPr>
                      <w:iCs/>
                    </w:rPr>
                  </w:pPr>
                </w:p>
              </w:tc>
            </w:tr>
            <w:tr w:rsidR="00ED5F8E" w:rsidRPr="00751FED" w14:paraId="41299CE7" w14:textId="77777777" w:rsidTr="005928D1">
              <w:tc>
                <w:tcPr>
                  <w:tcW w:w="460" w:type="pct"/>
                  <w:shd w:val="clear" w:color="auto" w:fill="F2F2F2" w:themeFill="background1" w:themeFillShade="F2"/>
                </w:tcPr>
                <w:p w14:paraId="5BED7FC8" w14:textId="77777777" w:rsidR="00ED5F8E" w:rsidRPr="00751FED" w:rsidRDefault="00ED5F8E" w:rsidP="005928D1">
                  <w:pPr>
                    <w:pStyle w:val="TableBodyText"/>
                    <w:jc w:val="left"/>
                    <w:rPr>
                      <w:iCs/>
                      <w:lang w:eastAsia="en-US"/>
                    </w:rPr>
                  </w:pPr>
                  <w:r w:rsidRPr="00751FED">
                    <w:rPr>
                      <w:iCs/>
                      <w:lang w:eastAsia="en-US"/>
                    </w:rPr>
                    <w:t>Course loan cap</w:t>
                  </w:r>
                  <w:r>
                    <w:rPr>
                      <w:iCs/>
                      <w:lang w:eastAsia="en-US"/>
                    </w:rPr>
                    <w:t>?</w:t>
                  </w:r>
                </w:p>
              </w:tc>
              <w:tc>
                <w:tcPr>
                  <w:tcW w:w="625" w:type="pct"/>
                  <w:shd w:val="clear" w:color="auto" w:fill="F2F2F2" w:themeFill="background1" w:themeFillShade="F2"/>
                </w:tcPr>
                <w:p w14:paraId="414BF665" w14:textId="77777777" w:rsidR="00ED5F8E" w:rsidRPr="00751FED" w:rsidRDefault="00ED5F8E" w:rsidP="005928D1">
                  <w:pPr>
                    <w:pStyle w:val="TableBodyText"/>
                    <w:jc w:val="left"/>
                    <w:rPr>
                      <w:iCs/>
                      <w:lang w:eastAsia="en-US"/>
                    </w:rPr>
                  </w:pPr>
                  <w:r w:rsidRPr="00751FED">
                    <w:rPr>
                      <w:iCs/>
                      <w:lang w:eastAsia="en-US"/>
                    </w:rPr>
                    <w:t>No, however student contributions for each course are capped</w:t>
                  </w:r>
                  <w:r>
                    <w:rPr>
                      <w:iCs/>
                      <w:lang w:eastAsia="en-US"/>
                    </w:rPr>
                    <w:t>, which acts as a de facto loan limit</w:t>
                  </w:r>
                </w:p>
              </w:tc>
              <w:tc>
                <w:tcPr>
                  <w:tcW w:w="667" w:type="pct"/>
                  <w:shd w:val="clear" w:color="auto" w:fill="F2F2F2" w:themeFill="background1" w:themeFillShade="F2"/>
                </w:tcPr>
                <w:p w14:paraId="1A385942" w14:textId="77777777" w:rsidR="00ED5F8E" w:rsidRPr="00751FED" w:rsidRDefault="00ED5F8E" w:rsidP="005928D1">
                  <w:pPr>
                    <w:pStyle w:val="TableBodyText"/>
                    <w:jc w:val="left"/>
                    <w:rPr>
                      <w:iCs/>
                      <w:lang w:eastAsia="en-US"/>
                    </w:rPr>
                  </w:pPr>
                  <w:r w:rsidRPr="00751FED">
                    <w:rPr>
                      <w:iCs/>
                      <w:lang w:eastAsia="en-US"/>
                    </w:rPr>
                    <w:t>No</w:t>
                  </w:r>
                  <w:r>
                    <w:rPr>
                      <w:iCs/>
                      <w:lang w:eastAsia="en-US"/>
                    </w:rPr>
                    <w:t xml:space="preserve"> (and </w:t>
                  </w:r>
                  <w:r w:rsidRPr="00751FED">
                    <w:rPr>
                      <w:iCs/>
                      <w:lang w:eastAsia="en-US"/>
                    </w:rPr>
                    <w:t>student tuition fees are not capped</w:t>
                  </w:r>
                  <w:r>
                    <w:rPr>
                      <w:iCs/>
                      <w:lang w:eastAsia="en-US"/>
                    </w:rPr>
                    <w:t>)</w:t>
                  </w:r>
                  <w:r w:rsidRPr="00581FF5">
                    <w:rPr>
                      <w:rStyle w:val="NoteLabel"/>
                    </w:rPr>
                    <w:t>a</w:t>
                  </w:r>
                </w:p>
              </w:tc>
              <w:tc>
                <w:tcPr>
                  <w:tcW w:w="749" w:type="pct"/>
                  <w:shd w:val="clear" w:color="auto" w:fill="F2F2F2" w:themeFill="background1" w:themeFillShade="F2"/>
                </w:tcPr>
                <w:p w14:paraId="7EC50746" w14:textId="77777777" w:rsidR="00ED5F8E" w:rsidRPr="00751FED" w:rsidRDefault="00ED5F8E" w:rsidP="005928D1">
                  <w:pPr>
                    <w:pStyle w:val="TableBodyText"/>
                    <w:jc w:val="left"/>
                    <w:rPr>
                      <w:iCs/>
                      <w:lang w:eastAsia="en-US"/>
                    </w:rPr>
                  </w:pPr>
                  <w:r w:rsidRPr="00751FED">
                    <w:rPr>
                      <w:iCs/>
                      <w:lang w:eastAsia="en-US"/>
                    </w:rPr>
                    <w:t>Yes, there are three broad caps within the scheme (</w:t>
                  </w:r>
                  <w:r>
                    <w:rPr>
                      <w:iCs/>
                      <w:lang w:eastAsia="en-US"/>
                    </w:rPr>
                    <w:t xml:space="preserve">about </w:t>
                  </w:r>
                  <w:r w:rsidRPr="00751FED">
                    <w:rPr>
                      <w:iCs/>
                      <w:lang w:eastAsia="en-US"/>
                    </w:rPr>
                    <w:t>$5</w:t>
                  </w:r>
                  <w:r>
                    <w:rPr>
                      <w:iCs/>
                      <w:lang w:eastAsia="en-US"/>
                    </w:rPr>
                    <w:t> </w:t>
                  </w:r>
                  <w:r w:rsidRPr="00751FED">
                    <w:rPr>
                      <w:iCs/>
                      <w:lang w:eastAsia="en-US"/>
                    </w:rPr>
                    <w:t>000, $10 000 and $15 000) which are indexed annually</w:t>
                  </w:r>
                </w:p>
              </w:tc>
              <w:tc>
                <w:tcPr>
                  <w:tcW w:w="625" w:type="pct"/>
                  <w:shd w:val="clear" w:color="auto" w:fill="auto"/>
                </w:tcPr>
                <w:p w14:paraId="67B50183" w14:textId="77777777" w:rsidR="00ED5F8E" w:rsidRPr="00751FED" w:rsidRDefault="00ED5F8E" w:rsidP="005928D1">
                  <w:pPr>
                    <w:pStyle w:val="TableBodyText"/>
                    <w:jc w:val="left"/>
                    <w:rPr>
                      <w:iCs/>
                    </w:rPr>
                  </w:pPr>
                </w:p>
              </w:tc>
              <w:tc>
                <w:tcPr>
                  <w:tcW w:w="625" w:type="pct"/>
                </w:tcPr>
                <w:p w14:paraId="2607ECD0" w14:textId="77777777" w:rsidR="00ED5F8E" w:rsidRPr="00751FED" w:rsidRDefault="00ED5F8E" w:rsidP="005928D1">
                  <w:pPr>
                    <w:pStyle w:val="TableBodyText"/>
                    <w:rPr>
                      <w:iCs/>
                    </w:rPr>
                  </w:pPr>
                </w:p>
              </w:tc>
              <w:tc>
                <w:tcPr>
                  <w:tcW w:w="625" w:type="pct"/>
                  <w:shd w:val="clear" w:color="auto" w:fill="auto"/>
                </w:tcPr>
                <w:p w14:paraId="1914A275" w14:textId="77777777" w:rsidR="00ED5F8E" w:rsidRPr="00751FED" w:rsidRDefault="00ED5F8E" w:rsidP="005928D1">
                  <w:pPr>
                    <w:pStyle w:val="TableBodyText"/>
                    <w:rPr>
                      <w:iCs/>
                    </w:rPr>
                  </w:pPr>
                </w:p>
              </w:tc>
              <w:tc>
                <w:tcPr>
                  <w:tcW w:w="624" w:type="pct"/>
                  <w:shd w:val="clear" w:color="auto" w:fill="auto"/>
                </w:tcPr>
                <w:p w14:paraId="47A93380" w14:textId="77777777" w:rsidR="00ED5F8E" w:rsidRPr="00751FED" w:rsidRDefault="00ED5F8E" w:rsidP="005928D1">
                  <w:pPr>
                    <w:pStyle w:val="TableBodyText"/>
                    <w:ind w:right="28"/>
                    <w:rPr>
                      <w:iCs/>
                    </w:rPr>
                  </w:pPr>
                </w:p>
              </w:tc>
            </w:tr>
            <w:tr w:rsidR="00ED5F8E" w:rsidRPr="00751FED" w14:paraId="5D705CDA" w14:textId="77777777" w:rsidTr="005928D1">
              <w:tc>
                <w:tcPr>
                  <w:tcW w:w="460" w:type="pct"/>
                </w:tcPr>
                <w:p w14:paraId="747516DE" w14:textId="77777777" w:rsidR="00ED5F8E" w:rsidRPr="00751FED" w:rsidRDefault="00ED5F8E" w:rsidP="005928D1">
                  <w:pPr>
                    <w:pStyle w:val="TableBodyText"/>
                    <w:jc w:val="left"/>
                    <w:rPr>
                      <w:iCs/>
                      <w:lang w:eastAsia="en-US"/>
                    </w:rPr>
                  </w:pPr>
                  <w:r w:rsidRPr="00751FED">
                    <w:rPr>
                      <w:iCs/>
                      <w:lang w:eastAsia="en-US"/>
                    </w:rPr>
                    <w:t>Loan fee</w:t>
                  </w:r>
                </w:p>
              </w:tc>
              <w:tc>
                <w:tcPr>
                  <w:tcW w:w="625" w:type="pct"/>
                </w:tcPr>
                <w:p w14:paraId="4AFB3164" w14:textId="77777777" w:rsidR="00ED5F8E" w:rsidRPr="00751FED" w:rsidRDefault="00ED5F8E" w:rsidP="005928D1">
                  <w:pPr>
                    <w:pStyle w:val="TableUnitsRow"/>
                    <w:ind w:right="28"/>
                    <w:jc w:val="left"/>
                    <w:rPr>
                      <w:iCs/>
                      <w:lang w:eastAsia="en-US"/>
                    </w:rPr>
                  </w:pPr>
                  <w:r w:rsidRPr="00751FED">
                    <w:rPr>
                      <w:iCs/>
                      <w:lang w:eastAsia="en-US"/>
                    </w:rPr>
                    <w:t>Government</w:t>
                  </w:r>
                  <w:r>
                    <w:rPr>
                      <w:iCs/>
                      <w:lang w:eastAsia="en-US"/>
                    </w:rPr>
                    <w:noBreakHyphen/>
                  </w:r>
                  <w:r w:rsidRPr="00751FED">
                    <w:rPr>
                      <w:iCs/>
                      <w:lang w:eastAsia="en-US"/>
                    </w:rPr>
                    <w:t>funded students only — no loan fee</w:t>
                  </w:r>
                </w:p>
              </w:tc>
              <w:tc>
                <w:tcPr>
                  <w:tcW w:w="667" w:type="pct"/>
                </w:tcPr>
                <w:p w14:paraId="21A2B527" w14:textId="77777777" w:rsidR="00ED5F8E" w:rsidRPr="00751FED" w:rsidRDefault="00ED5F8E" w:rsidP="005928D1">
                  <w:pPr>
                    <w:pStyle w:val="TableUnitsRow"/>
                    <w:ind w:right="28"/>
                    <w:jc w:val="left"/>
                    <w:rPr>
                      <w:iCs/>
                      <w:lang w:eastAsia="en-US"/>
                    </w:rPr>
                  </w:pPr>
                  <w:r w:rsidRPr="00751FED">
                    <w:rPr>
                      <w:iCs/>
                      <w:lang w:eastAsia="en-US"/>
                    </w:rPr>
                    <w:t>Loan fee for fee</w:t>
                  </w:r>
                  <w:r>
                    <w:rPr>
                      <w:iCs/>
                      <w:lang w:eastAsia="en-US"/>
                    </w:rPr>
                    <w:noBreakHyphen/>
                  </w:r>
                  <w:r w:rsidRPr="00751FED">
                    <w:rPr>
                      <w:iCs/>
                      <w:lang w:eastAsia="en-US"/>
                    </w:rPr>
                    <w:t>for</w:t>
                  </w:r>
                  <w:r>
                    <w:rPr>
                      <w:iCs/>
                      <w:lang w:eastAsia="en-US"/>
                    </w:rPr>
                    <w:noBreakHyphen/>
                  </w:r>
                  <w:r w:rsidRPr="00751FED">
                    <w:rPr>
                      <w:iCs/>
                      <w:lang w:eastAsia="en-US"/>
                    </w:rPr>
                    <w:t>service students (25</w:t>
                  </w:r>
                  <w:r>
                    <w:rPr>
                      <w:iCs/>
                      <w:lang w:eastAsia="en-US"/>
                    </w:rPr>
                    <w:t xml:space="preserve"> per cent</w:t>
                  </w:r>
                  <w:r w:rsidRPr="00751FED">
                    <w:rPr>
                      <w:iCs/>
                      <w:lang w:eastAsia="en-US"/>
                    </w:rPr>
                    <w:t>)</w:t>
                  </w:r>
                </w:p>
                <w:p w14:paraId="7A0C5B40" w14:textId="77777777" w:rsidR="00ED5F8E" w:rsidRPr="00751FED" w:rsidRDefault="00ED5F8E" w:rsidP="005928D1">
                  <w:pPr>
                    <w:pStyle w:val="TableBodyText"/>
                    <w:jc w:val="left"/>
                    <w:rPr>
                      <w:iCs/>
                      <w:lang w:eastAsia="en-US"/>
                    </w:rPr>
                  </w:pPr>
                </w:p>
              </w:tc>
              <w:tc>
                <w:tcPr>
                  <w:tcW w:w="749" w:type="pct"/>
                </w:tcPr>
                <w:p w14:paraId="4715AE65" w14:textId="77777777" w:rsidR="00ED5F8E" w:rsidRPr="00751FED" w:rsidRDefault="00ED5F8E" w:rsidP="005928D1">
                  <w:pPr>
                    <w:pStyle w:val="TableUnitsRow"/>
                    <w:ind w:right="28"/>
                    <w:jc w:val="left"/>
                    <w:rPr>
                      <w:iCs/>
                      <w:lang w:eastAsia="en-US"/>
                    </w:rPr>
                  </w:pPr>
                  <w:r w:rsidRPr="00751FED">
                    <w:rPr>
                      <w:iCs/>
                      <w:lang w:eastAsia="en-US"/>
                    </w:rPr>
                    <w:t xml:space="preserve">No loan fee for government funded students. </w:t>
                  </w:r>
                </w:p>
                <w:p w14:paraId="25D0342E" w14:textId="77777777" w:rsidR="00ED5F8E" w:rsidRPr="00751FED" w:rsidRDefault="00ED5F8E" w:rsidP="005928D1">
                  <w:pPr>
                    <w:pStyle w:val="TableBodyText"/>
                    <w:jc w:val="left"/>
                    <w:rPr>
                      <w:iCs/>
                      <w:lang w:eastAsia="en-US"/>
                    </w:rPr>
                  </w:pPr>
                  <w:r w:rsidRPr="00751FED">
                    <w:rPr>
                      <w:iCs/>
                      <w:lang w:eastAsia="en-US"/>
                    </w:rPr>
                    <w:t>Loan fee (20</w:t>
                  </w:r>
                  <w:r>
                    <w:rPr>
                      <w:iCs/>
                      <w:lang w:eastAsia="en-US"/>
                    </w:rPr>
                    <w:t xml:space="preserve"> per cent</w:t>
                  </w:r>
                  <w:r w:rsidRPr="00751FED">
                    <w:rPr>
                      <w:iCs/>
                      <w:lang w:eastAsia="en-US"/>
                    </w:rPr>
                    <w:t>) for fee</w:t>
                  </w:r>
                  <w:r>
                    <w:rPr>
                      <w:iCs/>
                      <w:lang w:eastAsia="en-US"/>
                    </w:rPr>
                    <w:noBreakHyphen/>
                  </w:r>
                  <w:r w:rsidRPr="00751FED">
                    <w:rPr>
                      <w:iCs/>
                      <w:lang w:eastAsia="en-US"/>
                    </w:rPr>
                    <w:t>for</w:t>
                  </w:r>
                  <w:r>
                    <w:rPr>
                      <w:iCs/>
                      <w:lang w:eastAsia="en-US"/>
                    </w:rPr>
                    <w:noBreakHyphen/>
                  </w:r>
                  <w:r w:rsidRPr="00751FED">
                    <w:rPr>
                      <w:iCs/>
                      <w:lang w:eastAsia="en-US"/>
                    </w:rPr>
                    <w:t xml:space="preserve">service students. </w:t>
                  </w:r>
                </w:p>
              </w:tc>
              <w:tc>
                <w:tcPr>
                  <w:tcW w:w="625" w:type="pct"/>
                  <w:shd w:val="clear" w:color="auto" w:fill="auto"/>
                </w:tcPr>
                <w:p w14:paraId="3F6E9A3C" w14:textId="77777777" w:rsidR="00ED5F8E" w:rsidRPr="00751FED" w:rsidRDefault="00ED5F8E" w:rsidP="005928D1">
                  <w:pPr>
                    <w:pStyle w:val="TableBodyText"/>
                    <w:jc w:val="left"/>
                    <w:rPr>
                      <w:iCs/>
                    </w:rPr>
                  </w:pPr>
                </w:p>
              </w:tc>
              <w:tc>
                <w:tcPr>
                  <w:tcW w:w="625" w:type="pct"/>
                </w:tcPr>
                <w:p w14:paraId="111FBB41" w14:textId="77777777" w:rsidR="00ED5F8E" w:rsidRPr="00751FED" w:rsidRDefault="00ED5F8E" w:rsidP="005928D1">
                  <w:pPr>
                    <w:pStyle w:val="TableBodyText"/>
                    <w:rPr>
                      <w:iCs/>
                    </w:rPr>
                  </w:pPr>
                </w:p>
              </w:tc>
              <w:tc>
                <w:tcPr>
                  <w:tcW w:w="625" w:type="pct"/>
                  <w:shd w:val="clear" w:color="auto" w:fill="auto"/>
                </w:tcPr>
                <w:p w14:paraId="095F5CB9" w14:textId="77777777" w:rsidR="00ED5F8E" w:rsidRPr="00751FED" w:rsidRDefault="00ED5F8E" w:rsidP="005928D1">
                  <w:pPr>
                    <w:pStyle w:val="TableBodyText"/>
                    <w:rPr>
                      <w:iCs/>
                    </w:rPr>
                  </w:pPr>
                </w:p>
              </w:tc>
              <w:tc>
                <w:tcPr>
                  <w:tcW w:w="624" w:type="pct"/>
                  <w:shd w:val="clear" w:color="auto" w:fill="auto"/>
                </w:tcPr>
                <w:p w14:paraId="2A74C9D9" w14:textId="77777777" w:rsidR="00ED5F8E" w:rsidRPr="00751FED" w:rsidRDefault="00ED5F8E" w:rsidP="005928D1">
                  <w:pPr>
                    <w:pStyle w:val="TableBodyText"/>
                    <w:ind w:right="28"/>
                    <w:rPr>
                      <w:iCs/>
                    </w:rPr>
                  </w:pPr>
                </w:p>
              </w:tc>
            </w:tr>
            <w:tr w:rsidR="00ED5F8E" w:rsidRPr="00751FED" w14:paraId="13F39EA6" w14:textId="77777777" w:rsidTr="005928D1">
              <w:tc>
                <w:tcPr>
                  <w:tcW w:w="460" w:type="pct"/>
                  <w:shd w:val="clear" w:color="auto" w:fill="F2F2F2" w:themeFill="background1" w:themeFillShade="F2"/>
                </w:tcPr>
                <w:p w14:paraId="3AA6FAED" w14:textId="77777777" w:rsidR="00ED5F8E" w:rsidRPr="00751FED" w:rsidRDefault="00ED5F8E" w:rsidP="005928D1">
                  <w:pPr>
                    <w:pStyle w:val="TableBodyText"/>
                    <w:jc w:val="left"/>
                    <w:rPr>
                      <w:iCs/>
                      <w:lang w:eastAsia="en-US"/>
                    </w:rPr>
                  </w:pPr>
                  <w:r w:rsidRPr="00751FED">
                    <w:rPr>
                      <w:iCs/>
                      <w:lang w:eastAsia="en-US"/>
                    </w:rPr>
                    <w:t>Available to all public providers</w:t>
                  </w:r>
                  <w:r>
                    <w:rPr>
                      <w:iCs/>
                      <w:lang w:eastAsia="en-US"/>
                    </w:rPr>
                    <w:t>?</w:t>
                  </w:r>
                </w:p>
              </w:tc>
              <w:tc>
                <w:tcPr>
                  <w:tcW w:w="625" w:type="pct"/>
                  <w:shd w:val="clear" w:color="auto" w:fill="F2F2F2" w:themeFill="background1" w:themeFillShade="F2"/>
                </w:tcPr>
                <w:p w14:paraId="32F526DF" w14:textId="77777777" w:rsidR="00ED5F8E" w:rsidRPr="00751FED" w:rsidRDefault="00ED5F8E" w:rsidP="005928D1">
                  <w:pPr>
                    <w:pStyle w:val="TableBodyText"/>
                    <w:jc w:val="left"/>
                    <w:rPr>
                      <w:iCs/>
                      <w:lang w:eastAsia="en-US"/>
                    </w:rPr>
                  </w:pPr>
                  <w:r w:rsidRPr="00751FED">
                    <w:rPr>
                      <w:iCs/>
                      <w:lang w:eastAsia="en-US"/>
                    </w:rPr>
                    <w:t>Yes</w:t>
                  </w:r>
                </w:p>
              </w:tc>
              <w:tc>
                <w:tcPr>
                  <w:tcW w:w="667" w:type="pct"/>
                  <w:shd w:val="clear" w:color="auto" w:fill="F2F2F2" w:themeFill="background1" w:themeFillShade="F2"/>
                </w:tcPr>
                <w:p w14:paraId="01E10B83" w14:textId="77777777" w:rsidR="00ED5F8E" w:rsidRPr="00751FED" w:rsidRDefault="00ED5F8E" w:rsidP="005928D1">
                  <w:pPr>
                    <w:pStyle w:val="TableUnitsRow"/>
                    <w:ind w:right="28"/>
                    <w:jc w:val="left"/>
                    <w:rPr>
                      <w:iCs/>
                      <w:lang w:eastAsia="en-US"/>
                    </w:rPr>
                  </w:pPr>
                  <w:r w:rsidRPr="00751FED">
                    <w:rPr>
                      <w:iCs/>
                      <w:lang w:eastAsia="en-US"/>
                    </w:rPr>
                    <w:t>Yes</w:t>
                  </w:r>
                </w:p>
              </w:tc>
              <w:tc>
                <w:tcPr>
                  <w:tcW w:w="749" w:type="pct"/>
                  <w:shd w:val="clear" w:color="auto" w:fill="F2F2F2" w:themeFill="background1" w:themeFillShade="F2"/>
                </w:tcPr>
                <w:p w14:paraId="3183538B" w14:textId="77777777" w:rsidR="00ED5F8E" w:rsidRPr="00751FED" w:rsidRDefault="00ED5F8E" w:rsidP="005928D1">
                  <w:pPr>
                    <w:pStyle w:val="TableUnitsRow"/>
                    <w:ind w:right="28"/>
                    <w:jc w:val="left"/>
                    <w:rPr>
                      <w:iCs/>
                      <w:lang w:eastAsia="en-US"/>
                    </w:rPr>
                  </w:pPr>
                  <w:r w:rsidRPr="00751FED">
                    <w:rPr>
                      <w:iCs/>
                      <w:lang w:eastAsia="en-US"/>
                    </w:rPr>
                    <w:t>Yes</w:t>
                  </w:r>
                </w:p>
              </w:tc>
              <w:tc>
                <w:tcPr>
                  <w:tcW w:w="625" w:type="pct"/>
                  <w:shd w:val="clear" w:color="auto" w:fill="auto"/>
                </w:tcPr>
                <w:p w14:paraId="1628C2C2" w14:textId="77777777" w:rsidR="00ED5F8E" w:rsidRPr="00751FED" w:rsidRDefault="00ED5F8E" w:rsidP="005928D1">
                  <w:pPr>
                    <w:pStyle w:val="TableBodyText"/>
                    <w:jc w:val="left"/>
                    <w:rPr>
                      <w:iCs/>
                    </w:rPr>
                  </w:pPr>
                </w:p>
              </w:tc>
              <w:tc>
                <w:tcPr>
                  <w:tcW w:w="625" w:type="pct"/>
                </w:tcPr>
                <w:p w14:paraId="34C44CFE" w14:textId="77777777" w:rsidR="00ED5F8E" w:rsidRPr="00751FED" w:rsidRDefault="00ED5F8E" w:rsidP="005928D1">
                  <w:pPr>
                    <w:pStyle w:val="TableBodyText"/>
                    <w:rPr>
                      <w:iCs/>
                    </w:rPr>
                  </w:pPr>
                </w:p>
              </w:tc>
              <w:tc>
                <w:tcPr>
                  <w:tcW w:w="625" w:type="pct"/>
                  <w:shd w:val="clear" w:color="auto" w:fill="auto"/>
                </w:tcPr>
                <w:p w14:paraId="69CA6ECF" w14:textId="77777777" w:rsidR="00ED5F8E" w:rsidRPr="00751FED" w:rsidRDefault="00ED5F8E" w:rsidP="005928D1">
                  <w:pPr>
                    <w:pStyle w:val="TableBodyText"/>
                    <w:rPr>
                      <w:iCs/>
                    </w:rPr>
                  </w:pPr>
                </w:p>
              </w:tc>
              <w:tc>
                <w:tcPr>
                  <w:tcW w:w="624" w:type="pct"/>
                  <w:shd w:val="clear" w:color="auto" w:fill="auto"/>
                </w:tcPr>
                <w:p w14:paraId="1609E06E" w14:textId="77777777" w:rsidR="00ED5F8E" w:rsidRPr="00751FED" w:rsidRDefault="00ED5F8E" w:rsidP="005928D1">
                  <w:pPr>
                    <w:pStyle w:val="TableBodyText"/>
                    <w:ind w:right="28"/>
                    <w:rPr>
                      <w:iCs/>
                    </w:rPr>
                  </w:pPr>
                </w:p>
              </w:tc>
            </w:tr>
            <w:tr w:rsidR="00ED5F8E" w:rsidRPr="00751FED" w14:paraId="6EB745C7" w14:textId="77777777" w:rsidTr="005928D1">
              <w:tc>
                <w:tcPr>
                  <w:tcW w:w="460" w:type="pct"/>
                  <w:tcBorders>
                    <w:bottom w:val="single" w:sz="6" w:space="0" w:color="BFBFBF" w:themeColor="background1" w:themeShade="BF"/>
                  </w:tcBorders>
                </w:tcPr>
                <w:p w14:paraId="041A131C" w14:textId="77777777" w:rsidR="00ED5F8E" w:rsidRPr="00751FED" w:rsidRDefault="00ED5F8E" w:rsidP="005928D1">
                  <w:pPr>
                    <w:pStyle w:val="TableBodyText"/>
                    <w:jc w:val="left"/>
                    <w:rPr>
                      <w:iCs/>
                      <w:lang w:eastAsia="en-US"/>
                    </w:rPr>
                  </w:pPr>
                  <w:r w:rsidRPr="00751FED">
                    <w:rPr>
                      <w:iCs/>
                      <w:lang w:eastAsia="en-US"/>
                    </w:rPr>
                    <w:t>Available to all private providers</w:t>
                  </w:r>
                  <w:r>
                    <w:rPr>
                      <w:iCs/>
                      <w:lang w:eastAsia="en-US"/>
                    </w:rPr>
                    <w:t>?</w:t>
                  </w:r>
                </w:p>
              </w:tc>
              <w:tc>
                <w:tcPr>
                  <w:tcW w:w="625" w:type="pct"/>
                  <w:tcBorders>
                    <w:bottom w:val="single" w:sz="6" w:space="0" w:color="BFBFBF" w:themeColor="background1" w:themeShade="BF"/>
                  </w:tcBorders>
                </w:tcPr>
                <w:p w14:paraId="775BD39D" w14:textId="77777777" w:rsidR="00ED5F8E" w:rsidRPr="00751FED" w:rsidRDefault="00ED5F8E" w:rsidP="005928D1">
                  <w:pPr>
                    <w:pStyle w:val="TableBodyText"/>
                    <w:jc w:val="left"/>
                    <w:rPr>
                      <w:iCs/>
                      <w:lang w:eastAsia="en-US"/>
                    </w:rPr>
                  </w:pPr>
                  <w:r w:rsidRPr="00751FED">
                    <w:rPr>
                      <w:iCs/>
                      <w:lang w:eastAsia="en-US"/>
                    </w:rPr>
                    <w:t xml:space="preserve">No, only selected approved providers </w:t>
                  </w:r>
                </w:p>
              </w:tc>
              <w:tc>
                <w:tcPr>
                  <w:tcW w:w="667" w:type="pct"/>
                  <w:tcBorders>
                    <w:bottom w:val="single" w:sz="6" w:space="0" w:color="BFBFBF" w:themeColor="background1" w:themeShade="BF"/>
                  </w:tcBorders>
                </w:tcPr>
                <w:p w14:paraId="18D221F4" w14:textId="77777777" w:rsidR="00ED5F8E" w:rsidRPr="00751FED" w:rsidRDefault="00ED5F8E" w:rsidP="005928D1">
                  <w:pPr>
                    <w:pStyle w:val="TableUnitsRow"/>
                    <w:ind w:right="28"/>
                    <w:jc w:val="left"/>
                    <w:rPr>
                      <w:iCs/>
                      <w:lang w:eastAsia="en-US"/>
                    </w:rPr>
                  </w:pPr>
                  <w:r w:rsidRPr="00751FED">
                    <w:rPr>
                      <w:iCs/>
                      <w:lang w:eastAsia="en-US"/>
                    </w:rPr>
                    <w:t xml:space="preserve">No, only approved providers </w:t>
                  </w:r>
                </w:p>
              </w:tc>
              <w:tc>
                <w:tcPr>
                  <w:tcW w:w="749" w:type="pct"/>
                  <w:tcBorders>
                    <w:bottom w:val="single" w:sz="6" w:space="0" w:color="BFBFBF" w:themeColor="background1" w:themeShade="BF"/>
                  </w:tcBorders>
                </w:tcPr>
                <w:p w14:paraId="506D411E" w14:textId="77777777" w:rsidR="00ED5F8E" w:rsidRPr="00751FED" w:rsidRDefault="00ED5F8E" w:rsidP="005928D1">
                  <w:pPr>
                    <w:pStyle w:val="TableUnitsRow"/>
                    <w:ind w:right="28"/>
                    <w:jc w:val="left"/>
                    <w:rPr>
                      <w:iCs/>
                      <w:lang w:eastAsia="en-US"/>
                    </w:rPr>
                  </w:pPr>
                  <w:r w:rsidRPr="00751FED">
                    <w:rPr>
                      <w:iCs/>
                      <w:lang w:eastAsia="en-US"/>
                    </w:rPr>
                    <w:t>No, only approved providers</w:t>
                  </w:r>
                </w:p>
              </w:tc>
              <w:tc>
                <w:tcPr>
                  <w:tcW w:w="625" w:type="pct"/>
                  <w:shd w:val="clear" w:color="auto" w:fill="auto"/>
                </w:tcPr>
                <w:p w14:paraId="0A67ED93" w14:textId="77777777" w:rsidR="00ED5F8E" w:rsidRPr="00751FED" w:rsidRDefault="00ED5F8E" w:rsidP="005928D1">
                  <w:pPr>
                    <w:pStyle w:val="TableBodyText"/>
                    <w:jc w:val="left"/>
                    <w:rPr>
                      <w:iCs/>
                    </w:rPr>
                  </w:pPr>
                </w:p>
              </w:tc>
              <w:tc>
                <w:tcPr>
                  <w:tcW w:w="625" w:type="pct"/>
                </w:tcPr>
                <w:p w14:paraId="5011D36E" w14:textId="77777777" w:rsidR="00ED5F8E" w:rsidRPr="00751FED" w:rsidRDefault="00ED5F8E" w:rsidP="005928D1">
                  <w:pPr>
                    <w:pStyle w:val="TableBodyText"/>
                    <w:rPr>
                      <w:iCs/>
                    </w:rPr>
                  </w:pPr>
                </w:p>
              </w:tc>
              <w:tc>
                <w:tcPr>
                  <w:tcW w:w="625" w:type="pct"/>
                  <w:shd w:val="clear" w:color="auto" w:fill="auto"/>
                </w:tcPr>
                <w:p w14:paraId="56E8F12F" w14:textId="77777777" w:rsidR="00ED5F8E" w:rsidRPr="00751FED" w:rsidRDefault="00ED5F8E" w:rsidP="005928D1">
                  <w:pPr>
                    <w:pStyle w:val="TableBodyText"/>
                    <w:rPr>
                      <w:iCs/>
                    </w:rPr>
                  </w:pPr>
                </w:p>
              </w:tc>
              <w:tc>
                <w:tcPr>
                  <w:tcW w:w="624" w:type="pct"/>
                  <w:shd w:val="clear" w:color="auto" w:fill="auto"/>
                </w:tcPr>
                <w:p w14:paraId="41798A31" w14:textId="77777777" w:rsidR="00ED5F8E" w:rsidRPr="00751FED" w:rsidRDefault="00ED5F8E" w:rsidP="005928D1">
                  <w:pPr>
                    <w:pStyle w:val="TableBodyText"/>
                    <w:ind w:right="28"/>
                    <w:rPr>
                      <w:iCs/>
                    </w:rPr>
                  </w:pPr>
                </w:p>
              </w:tc>
            </w:tr>
          </w:tbl>
          <w:p w14:paraId="07FCC42E" w14:textId="77777777" w:rsidR="00ED5F8E" w:rsidRPr="00751FED" w:rsidRDefault="00ED5F8E" w:rsidP="005928D1">
            <w:pPr>
              <w:pStyle w:val="Box"/>
              <w:rPr>
                <w:iCs/>
              </w:rPr>
            </w:pPr>
          </w:p>
        </w:tc>
      </w:tr>
      <w:tr w:rsidR="00ED5F8E" w14:paraId="11315A38" w14:textId="77777777" w:rsidTr="005928D1">
        <w:tc>
          <w:tcPr>
            <w:tcW w:w="5000" w:type="pct"/>
            <w:tcBorders>
              <w:top w:val="nil"/>
              <w:left w:val="nil"/>
              <w:bottom w:val="nil"/>
              <w:right w:val="nil"/>
            </w:tcBorders>
            <w:shd w:val="clear" w:color="auto" w:fill="auto"/>
          </w:tcPr>
          <w:p w14:paraId="7722E829" w14:textId="77777777" w:rsidR="00ED5F8E" w:rsidRDefault="00ED5F8E" w:rsidP="005928D1">
            <w:pPr>
              <w:pStyle w:val="Note"/>
            </w:pPr>
            <w:r w:rsidRPr="00581FF5">
              <w:rPr>
                <w:rStyle w:val="NoteLabel"/>
              </w:rPr>
              <w:t>a</w:t>
            </w:r>
            <w:r>
              <w:t xml:space="preserve"> Lifetime loan limits apply for all three loan schemes, but would rarely bind except for some courses in FEE</w:t>
            </w:r>
            <w:r>
              <w:noBreakHyphen/>
              <w:t>HELP.</w:t>
            </w:r>
          </w:p>
        </w:tc>
      </w:tr>
      <w:tr w:rsidR="00ED5F8E" w14:paraId="28884DEE" w14:textId="77777777" w:rsidTr="005928D1">
        <w:tc>
          <w:tcPr>
            <w:tcW w:w="5000" w:type="pct"/>
            <w:tcBorders>
              <w:top w:val="nil"/>
              <w:left w:val="nil"/>
              <w:bottom w:val="nil"/>
              <w:right w:val="nil"/>
            </w:tcBorders>
            <w:shd w:val="clear" w:color="auto" w:fill="auto"/>
          </w:tcPr>
          <w:p w14:paraId="2D5ECA6C" w14:textId="17E91A1C" w:rsidR="00ED5F8E" w:rsidRDefault="00ED5F8E" w:rsidP="005928D1">
            <w:pPr>
              <w:pStyle w:val="Source"/>
            </w:pPr>
            <w:r>
              <w:rPr>
                <w:i/>
              </w:rPr>
              <w:t>Sources</w:t>
            </w:r>
            <w:r w:rsidRPr="00167F06">
              <w:t>:</w:t>
            </w:r>
            <w:r>
              <w:t xml:space="preserve"> Australian Government </w:t>
            </w:r>
            <w:r w:rsidR="00E85FF0" w:rsidRPr="00E85FF0">
              <w:rPr>
                <w:rFonts w:cs="Arial"/>
              </w:rPr>
              <w:t>(2020d)</w:t>
            </w:r>
            <w:r>
              <w:t xml:space="preserve">; DESE </w:t>
            </w:r>
            <w:r w:rsidR="00E85FF0" w:rsidRPr="00E85FF0">
              <w:rPr>
                <w:rFonts w:cs="Arial"/>
              </w:rPr>
              <w:t>(2020g)</w:t>
            </w:r>
            <w:r>
              <w:t>.</w:t>
            </w:r>
          </w:p>
        </w:tc>
      </w:tr>
      <w:tr w:rsidR="00ED5F8E" w14:paraId="112BBE54" w14:textId="77777777" w:rsidTr="005928D1">
        <w:tc>
          <w:tcPr>
            <w:tcW w:w="5000" w:type="pct"/>
            <w:tcBorders>
              <w:top w:val="nil"/>
              <w:left w:val="nil"/>
              <w:bottom w:val="single" w:sz="6" w:space="0" w:color="78A22F"/>
              <w:right w:val="nil"/>
            </w:tcBorders>
            <w:shd w:val="clear" w:color="auto" w:fill="auto"/>
          </w:tcPr>
          <w:p w14:paraId="10225BE3" w14:textId="77777777" w:rsidR="00ED5F8E" w:rsidRDefault="00ED5F8E" w:rsidP="005928D1">
            <w:pPr>
              <w:pStyle w:val="Box"/>
              <w:spacing w:before="0" w:line="120" w:lineRule="exact"/>
            </w:pPr>
          </w:p>
        </w:tc>
      </w:tr>
      <w:tr w:rsidR="00ED5F8E" w:rsidRPr="000863A5" w14:paraId="3C411BAC" w14:textId="77777777" w:rsidTr="005928D1">
        <w:tc>
          <w:tcPr>
            <w:tcW w:w="5000" w:type="pct"/>
            <w:tcBorders>
              <w:top w:val="single" w:sz="6" w:space="0" w:color="78A22F"/>
              <w:left w:val="nil"/>
              <w:bottom w:val="nil"/>
              <w:right w:val="nil"/>
            </w:tcBorders>
          </w:tcPr>
          <w:p w14:paraId="56314C18" w14:textId="2DEFE39B" w:rsidR="00ED5F8E" w:rsidRPr="00626D32" w:rsidRDefault="00ED5F8E" w:rsidP="005928D1">
            <w:pPr>
              <w:pStyle w:val="BoxSpaceBelow"/>
            </w:pPr>
          </w:p>
        </w:tc>
      </w:tr>
    </w:tbl>
    <w:p w14:paraId="28CF5EFE" w14:textId="3D66AEDA" w:rsidR="00ED5F8E" w:rsidRPr="006E629E" w:rsidRDefault="00ED5F8E" w:rsidP="005928D1">
      <w:pPr>
        <w:pStyle w:val="BodyText"/>
        <w:rPr>
          <w:spacing w:val="-2"/>
        </w:rPr>
      </w:pPr>
      <w:r w:rsidRPr="006E629E">
        <w:rPr>
          <w:spacing w:val="-2"/>
        </w:rPr>
        <w:t xml:space="preserve">Many </w:t>
      </w:r>
      <w:r w:rsidR="00755D1E" w:rsidRPr="006E629E">
        <w:rPr>
          <w:spacing w:val="-2"/>
        </w:rPr>
        <w:t>stakeholders</w:t>
      </w:r>
      <w:r w:rsidRPr="006E629E">
        <w:rPr>
          <w:spacing w:val="-2"/>
        </w:rPr>
        <w:t xml:space="preserve"> raised concerns about the inequities and inefficiencies associated with the restrictive nature of ICLs in the VET sector, arguing that the disparities can distort students’ educational pathways </w:t>
      </w:r>
      <w:r w:rsidRPr="006E629E">
        <w:rPr>
          <w:spacing w:val="-2"/>
          <w:szCs w:val="24"/>
        </w:rPr>
        <w:t>(BCA, sub. 16; CQUniversity, sub. 26; Victorian TAFE Association, sub. 27; WA Government, sub. 20; Joyce 2019; KPMG 2018)</w:t>
      </w:r>
      <w:r w:rsidRPr="006E629E">
        <w:rPr>
          <w:spacing w:val="-2"/>
        </w:rPr>
        <w:t>. There was a common concern that the more generous and accessible HECS</w:t>
      </w:r>
      <w:r w:rsidRPr="006E629E">
        <w:rPr>
          <w:spacing w:val="-2"/>
        </w:rPr>
        <w:noBreakHyphen/>
        <w:t>HELP meant that students undertook Bachelor Degrees instead of VET qualifications even if this did not suit their career aspirations. This risk was accentuated while the demand</w:t>
      </w:r>
      <w:r w:rsidRPr="006E629E">
        <w:rPr>
          <w:spacing w:val="-2"/>
        </w:rPr>
        <w:noBreakHyphen/>
        <w:t xml:space="preserve">driven university system was in place. </w:t>
      </w:r>
    </w:p>
    <w:p w14:paraId="367BF105" w14:textId="77777777" w:rsidR="00ED5F8E" w:rsidRDefault="00ED5F8E" w:rsidP="005928D1">
      <w:pPr>
        <w:pStyle w:val="BodyText"/>
      </w:pPr>
      <w:r>
        <w:t>Four aspects of the VSL scheme design have been highlighted as problematic, and are therefore the basis for the reform options proposed by the Commission. These are the administrative and reporting burden for providers of VSL, restrictions on eligible courses, strict boundaries on the qualification level for which students can access an ICL, and the caps on the amounts that can be borrowed for each course.</w:t>
      </w:r>
    </w:p>
    <w:p w14:paraId="4BDA0FE0" w14:textId="77777777" w:rsidR="00ED5F8E" w:rsidRDefault="00ED5F8E" w:rsidP="005928D1">
      <w:pPr>
        <w:pStyle w:val="Heading3"/>
      </w:pPr>
      <w:r>
        <w:t>Reform options for VSL</w:t>
      </w:r>
    </w:p>
    <w:p w14:paraId="079FF406" w14:textId="77777777" w:rsidR="00ED5F8E" w:rsidRDefault="00ED5F8E" w:rsidP="005928D1">
      <w:pPr>
        <w:pStyle w:val="Heading4"/>
        <w:spacing w:before="240"/>
      </w:pPr>
      <w:r>
        <w:t>Administrative and reporting burden on providers could be reduced</w:t>
      </w:r>
    </w:p>
    <w:p w14:paraId="1E613005" w14:textId="59FAB544" w:rsidR="00ED5F8E" w:rsidRDefault="00ED5F8E" w:rsidP="005928D1">
      <w:pPr>
        <w:pStyle w:val="BodyText"/>
      </w:pPr>
      <w:r>
        <w:t>Regardless of more significant reform directions for VSL, simpler and more streamlined administrative and compliance arrangements are warranted. Compliance and administration requirements for VSL providers are not sufficiently targeted, increasing administrative</w:t>
      </w:r>
      <w:r w:rsidRPr="00BA2E03">
        <w:t xml:space="preserve"> </w:t>
      </w:r>
      <w:r>
        <w:t>burdens on low</w:t>
      </w:r>
      <w:r>
        <w:noBreakHyphen/>
        <w:t xml:space="preserve">risk providers </w:t>
      </w:r>
      <w:r w:rsidRPr="00107EC4">
        <w:rPr>
          <w:szCs w:val="24"/>
        </w:rPr>
        <w:t>(ANAO 2019, p. 57)</w:t>
      </w:r>
      <w:r>
        <w:t xml:space="preserve">, with some exiting the scheme or declining to participate (KPMG 2019). RTOs approved by State and Territory governments for subsidies may not be approved by the Australian Government for loans </w:t>
      </w:r>
      <w:r w:rsidRPr="000142F1">
        <w:rPr>
          <w:szCs w:val="24"/>
        </w:rPr>
        <w:t>(Joyce 2019, p. 71)</w:t>
      </w:r>
      <w:r>
        <w:t>. There may be scope to align approvals and to ease burdens for RTOs with a proven record of ethical conduct and the delivery of high</w:t>
      </w:r>
      <w:r>
        <w:noBreakHyphen/>
        <w:t xml:space="preserve">quality training. This would expand the choice for students and give RTOs an additional incentive to perform. These steps would not weaken other arrangements that justifiably seek to reduce risks. </w:t>
      </w:r>
    </w:p>
    <w:p w14:paraId="117BFF3E" w14:textId="77777777" w:rsidR="00ED5F8E" w:rsidRDefault="00ED5F8E" w:rsidP="005928D1">
      <w:pPr>
        <w:pStyle w:val="Heading4"/>
      </w:pPr>
      <w:r>
        <w:t>Courses eligible for ICLs might be expanded</w:t>
      </w:r>
    </w:p>
    <w:p w14:paraId="5CFBB5AE" w14:textId="3D0BEE7B" w:rsidR="00ED5F8E" w:rsidRDefault="00ED5F8E" w:rsidP="005928D1">
      <w:pPr>
        <w:pStyle w:val="BodyText"/>
      </w:pPr>
      <w:r>
        <w:t xml:space="preserve">The VSL program’s significant restrictions on eligible courses appears arbitrary and lack a clear rationale, which suggests the scope for ending them. A course is only eligible for VSL if it is subsidised by at least two States and Territories, or is a science, technology, engineering or mathematics (STEM) course, or is tied to licensing requirements for a particular occupation </w:t>
      </w:r>
      <w:r w:rsidR="00E85FF0" w:rsidRPr="00E85FF0">
        <w:rPr>
          <w:szCs w:val="24"/>
        </w:rPr>
        <w:t>(DET 2017b)</w:t>
      </w:r>
      <w:r>
        <w:t>. There is limited flexibility to go outside these criteria. TAFEs, universities and other government training organisations can apply to the Australian Government to have their course added to the eligibility list on a case</w:t>
      </w:r>
      <w:r>
        <w:noBreakHyphen/>
        <w:t>by</w:t>
      </w:r>
      <w:r>
        <w:noBreakHyphen/>
        <w:t xml:space="preserve">case basis, but must demonstrate strong evidence of employer support and employment outcomes </w:t>
      </w:r>
      <w:r w:rsidR="00E85FF0" w:rsidRPr="00E85FF0">
        <w:rPr>
          <w:szCs w:val="24"/>
        </w:rPr>
        <w:t>(DET 2017b)</w:t>
      </w:r>
      <w:r>
        <w:t>. Yet the problem that VSL is intended to overcome are the difficulties in accessing upfront funding, which applies to courses regardless of whether they fit the above criteria.</w:t>
      </w:r>
    </w:p>
    <w:p w14:paraId="3F75AAFA" w14:textId="77777777" w:rsidR="00ED5F8E" w:rsidRDefault="00ED5F8E" w:rsidP="005928D1">
      <w:pPr>
        <w:pStyle w:val="BodyText"/>
      </w:pPr>
      <w:r>
        <w:t>The consequence is that about one third of the total number of accredited courses at the Diploma or higher level are ineligible for VSL. Analysis of enrolment data for 2018 also showed that about 45 per cent of students in Diploma or above qualifications did not access a subsidy or VSL.</w:t>
      </w:r>
      <w:r>
        <w:rPr>
          <w:rStyle w:val="FootnoteReference"/>
        </w:rPr>
        <w:footnoteReference w:id="40"/>
      </w:r>
      <w:r>
        <w:t xml:space="preserve"> (It is not clear how many students were eligible for a loan but chose not to access one</w:t>
      </w:r>
      <w:r w:rsidRPr="00AD289C">
        <w:t>, but it is likely that some students did not access a loan because their qualification was employer funded.)</w:t>
      </w:r>
      <w:r>
        <w:t xml:space="preserve"> Accordingly, changes to the current eligibility requirements would overcome a significant impediment to the demand for higher</w:t>
      </w:r>
      <w:r>
        <w:noBreakHyphen/>
        <w:t xml:space="preserve">level VET qualifications (NSW Government, sub. 48; SA Government, sub. 11; Victorian TAFE Association, sub. 27). </w:t>
      </w:r>
    </w:p>
    <w:p w14:paraId="202D1FB3" w14:textId="77777777" w:rsidR="00ED5F8E" w:rsidRDefault="00ED5F8E" w:rsidP="005928D1">
      <w:pPr>
        <w:pStyle w:val="Heading4"/>
      </w:pPr>
      <w:r>
        <w:t>ICLs could be made available for lower</w:t>
      </w:r>
      <w:r>
        <w:noBreakHyphen/>
        <w:t>level qualifications</w:t>
      </w:r>
    </w:p>
    <w:p w14:paraId="7E25D88F" w14:textId="77777777" w:rsidR="00ED5F8E" w:rsidRDefault="00ED5F8E" w:rsidP="005928D1">
      <w:pPr>
        <w:pStyle w:val="BodyText"/>
      </w:pPr>
      <w:r>
        <w:t>The current restriction that the VSL program is only available to students studying some Diploma or higher</w:t>
      </w:r>
      <w:r>
        <w:noBreakHyphen/>
        <w:t>level qualifications could be relaxed to extend ICLs to lower</w:t>
      </w:r>
      <w:r>
        <w:noBreakHyphen/>
        <w:t>level qualifications, particularly Certificates III and IV.</w:t>
      </w:r>
      <w:r w:rsidRPr="001162A3">
        <w:rPr>
          <w:rStyle w:val="FootnoteReference"/>
        </w:rPr>
        <w:footnoteReference w:id="41"/>
      </w:r>
      <w:r>
        <w:t xml:space="preserve"> Students face fees of thousands of dollars for many of these Certificates as indicated by the examples given in tables E.3 and E.4 in appendix E. </w:t>
      </w:r>
    </w:p>
    <w:p w14:paraId="0CF1F18B" w14:textId="61477F91" w:rsidR="00ED5F8E" w:rsidRDefault="00ED5F8E" w:rsidP="005928D1">
      <w:pPr>
        <w:pStyle w:val="BodyText"/>
      </w:pPr>
      <w:r>
        <w:t xml:space="preserve">Such qualifications are very important to skill formation. Certificate III/IVs account for a significant share of subsidised courses, with preliminary figures indicating that they accounted for 62 per cent of program completions </w:t>
      </w:r>
      <w:bookmarkStart w:id="83" w:name="_Hlk34864526"/>
      <w:r>
        <w:t xml:space="preserve">in 2018 </w:t>
      </w:r>
      <w:r w:rsidR="00E85FF0" w:rsidRPr="00E85FF0">
        <w:rPr>
          <w:szCs w:val="24"/>
        </w:rPr>
        <w:t>(NCVER 2019a, table 12)</w:t>
      </w:r>
      <w:r>
        <w:t>.</w:t>
      </w:r>
      <w:bookmarkEnd w:id="83"/>
      <w:r>
        <w:t xml:space="preserve"> Employers and licensing regulations often require at least Certificate III level qualifications as a precursor to employment (Adult Learning Australia</w:t>
      </w:r>
      <w:r w:rsidR="000A0FB5">
        <w:t>,</w:t>
      </w:r>
      <w:r>
        <w:t xml:space="preserve"> sub. 12, p. 15; Charles Darwin University</w:t>
      </w:r>
      <w:r w:rsidR="000A0FB5">
        <w:t>,</w:t>
      </w:r>
      <w:r>
        <w:t xml:space="preserve"> sub. 4</w:t>
      </w:r>
      <w:r w:rsidR="007065A9">
        <w:t>4, p. 4; WA Government</w:t>
      </w:r>
      <w:r w:rsidR="000A0FB5">
        <w:t>,</w:t>
      </w:r>
      <w:r>
        <w:t xml:space="preserve"> sub. 20, p. 9). Occupations projected to be in highest demand to 2023 (such as child care workers, and aged and disabled carers) require or benefit from the completion of (at least) a Certificate III qualification </w:t>
      </w:r>
      <w:r w:rsidRPr="00202A58">
        <w:rPr>
          <w:szCs w:val="24"/>
        </w:rPr>
        <w:t>(JobOutlook 2020)</w:t>
      </w:r>
      <w:r>
        <w:t xml:space="preserve">. </w:t>
      </w:r>
    </w:p>
    <w:p w14:paraId="38CC2442" w14:textId="61244ECB" w:rsidR="00ED5F8E" w:rsidRDefault="00ED5F8E" w:rsidP="005928D1">
      <w:pPr>
        <w:pStyle w:val="BodyText"/>
      </w:pPr>
      <w:r>
        <w:t>Average student fees for Certificate I/II qualifications are typically much lower than higher</w:t>
      </w:r>
      <w:r>
        <w:noBreakHyphen/>
        <w:t xml:space="preserve">level </w:t>
      </w:r>
      <w:r w:rsidR="0083428B">
        <w:t>C</w:t>
      </w:r>
      <w:r>
        <w:t>ertificates, reducing the impediments to training posed by upfront fees. The average wages of those acquiring such qualifications are also lower, so that the likelihood of hitting the threshold for repayment of loans is also smaller, with budgetary risks for governments. Concessions for groups of students facing disadvantage may be a reasonable alternative.</w:t>
      </w:r>
    </w:p>
    <w:p w14:paraId="0A97CBC0" w14:textId="77777777" w:rsidR="00ED5F8E" w:rsidRDefault="00ED5F8E" w:rsidP="005928D1">
      <w:pPr>
        <w:pStyle w:val="Heading4"/>
      </w:pPr>
      <w:r>
        <w:t>Some limits on borrowing for each course may be justified, but the limits may be too low</w:t>
      </w:r>
    </w:p>
    <w:p w14:paraId="7C703B12" w14:textId="77777777" w:rsidR="00ED5F8E" w:rsidRDefault="00ED5F8E" w:rsidP="005928D1">
      <w:pPr>
        <w:pStyle w:val="ListBullet"/>
        <w:numPr>
          <w:ilvl w:val="0"/>
          <w:numId w:val="0"/>
        </w:numPr>
        <w:tabs>
          <w:tab w:val="left" w:pos="720"/>
        </w:tabs>
      </w:pPr>
      <w:r>
        <w:t xml:space="preserve">While a loan cap may be an effective measure to counter the risk of misconduct by, and lack of competition between, RTOs, their levels may not be justified. The settings for loan caps must balance two major considerations. </w:t>
      </w:r>
    </w:p>
    <w:p w14:paraId="789715D3" w14:textId="77777777" w:rsidR="00ED5F8E" w:rsidRDefault="00ED5F8E" w:rsidP="005928D1">
      <w:pPr>
        <w:pStyle w:val="ListBullet"/>
        <w:numPr>
          <w:ilvl w:val="0"/>
          <w:numId w:val="0"/>
        </w:numPr>
        <w:tabs>
          <w:tab w:val="left" w:pos="720"/>
        </w:tabs>
      </w:pPr>
      <w:r>
        <w:t>On the one hand, they may help underpin an efficient market by:</w:t>
      </w:r>
    </w:p>
    <w:p w14:paraId="572D3C42" w14:textId="325D494E" w:rsidR="00ED5F8E" w:rsidRPr="00B50E20" w:rsidRDefault="00ED5F8E" w:rsidP="005928D1">
      <w:pPr>
        <w:pStyle w:val="ListBullet"/>
      </w:pPr>
      <w:r w:rsidRPr="00B50E20">
        <w:t>putting downward pressure on fees and reducing students’ long</w:t>
      </w:r>
      <w:r w:rsidRPr="00B50E20">
        <w:noBreakHyphen/>
        <w:t xml:space="preserve">term loan liabilities </w:t>
      </w:r>
      <w:r w:rsidR="00E85FF0" w:rsidRPr="00E85FF0">
        <w:rPr>
          <w:szCs w:val="24"/>
        </w:rPr>
        <w:t>(DET 2017b)</w:t>
      </w:r>
      <w:r w:rsidRPr="00B50E20">
        <w:t xml:space="preserve"> avoiding the problems in </w:t>
      </w:r>
      <w:r w:rsidRPr="00185C81">
        <w:t>VET FEE</w:t>
      </w:r>
      <w:r>
        <w:noBreakHyphen/>
      </w:r>
      <w:r w:rsidRPr="00185C81">
        <w:t>HELP</w:t>
      </w:r>
      <w:r w:rsidRPr="00B50E20">
        <w:t>, where loan amounts could be massive.</w:t>
      </w:r>
      <w:r w:rsidRPr="003769C4">
        <w:rPr>
          <w:rStyle w:val="FootnoteReference"/>
        </w:rPr>
        <w:footnoteReference w:id="42"/>
      </w:r>
      <w:r w:rsidRPr="00B50E20">
        <w:t xml:space="preserve"> The basis for limiting risks through caps is accentuated by the dominance of small privately</w:t>
      </w:r>
      <w:r w:rsidRPr="00B50E20">
        <w:noBreakHyphen/>
        <w:t>owned RTOs whose financial incentives may not be aligned with student interests unless there is sufficiently rigorous regulatory oversight and where</w:t>
      </w:r>
      <w:r>
        <w:t xml:space="preserve"> —</w:t>
      </w:r>
      <w:r w:rsidRPr="00B50E20">
        <w:t xml:space="preserve"> N</w:t>
      </w:r>
      <w:r>
        <w:t>ew </w:t>
      </w:r>
      <w:r w:rsidRPr="00B50E20">
        <w:t>S</w:t>
      </w:r>
      <w:r>
        <w:t>outh </w:t>
      </w:r>
      <w:r w:rsidRPr="00B50E20">
        <w:t>W</w:t>
      </w:r>
      <w:r>
        <w:t>ales</w:t>
      </w:r>
      <w:r w:rsidRPr="00B50E20">
        <w:t xml:space="preserve"> and Western Australia aside</w:t>
      </w:r>
      <w:r>
        <w:t xml:space="preserve"> —</w:t>
      </w:r>
      <w:r w:rsidRPr="00B50E20">
        <w:t xml:space="preserve"> they are permitted to set student contributions at any level. In contrast, in higher education, the majority of students are enrolled in undergraduate and postgraduate courses with a limited number of government</w:t>
      </w:r>
      <w:r w:rsidRPr="00B50E20">
        <w:noBreakHyphen/>
        <w:t>funded public providers</w:t>
      </w:r>
      <w:r>
        <w:t>,</w:t>
      </w:r>
      <w:r w:rsidRPr="003769C4">
        <w:rPr>
          <w:rStyle w:val="FootnoteReference"/>
        </w:rPr>
        <w:footnoteReference w:id="43"/>
      </w:r>
      <w:r w:rsidRPr="00B50E20">
        <w:t xml:space="preserve"> and where the student contribution of their tuition fees is capped</w:t>
      </w:r>
    </w:p>
    <w:p w14:paraId="7D6D8C82" w14:textId="77777777" w:rsidR="00ED5F8E" w:rsidRDefault="00ED5F8E" w:rsidP="005928D1">
      <w:pPr>
        <w:pStyle w:val="ListBullet"/>
      </w:pPr>
      <w:r w:rsidRPr="00B50E20">
        <w:t xml:space="preserve">requiring that a student may have to pay some share of their tuition fees upfront overcomes the problem, present in </w:t>
      </w:r>
      <w:r w:rsidRPr="00185C81">
        <w:t>VET FEE</w:t>
      </w:r>
      <w:r>
        <w:noBreakHyphen/>
      </w:r>
      <w:r w:rsidRPr="00185C81">
        <w:t>HELP</w:t>
      </w:r>
      <w:r w:rsidRPr="00B50E20">
        <w:t xml:space="preserve">, that a course may appear to be ‘free’, and encourage students to make careful qualification choices. </w:t>
      </w:r>
    </w:p>
    <w:p w14:paraId="6EB463F0" w14:textId="39D75B45" w:rsidR="00ED5F8E" w:rsidRDefault="00ED5F8E" w:rsidP="005928D1">
      <w:pPr>
        <w:pStyle w:val="ListBullet"/>
        <w:numPr>
          <w:ilvl w:val="0"/>
          <w:numId w:val="0"/>
        </w:numPr>
        <w:tabs>
          <w:tab w:val="left" w:pos="720"/>
        </w:tabs>
      </w:pPr>
      <w:r>
        <w:t>On the other hand, the lower the loan cap, the more it undermines the purpose of loans to provide finance for students finding student fees unaffordable, especially for students who might have to train in the fee</w:t>
      </w:r>
      <w:r>
        <w:noBreakHyphen/>
        <w:t>for</w:t>
      </w:r>
      <w:r>
        <w:noBreakHyphen/>
        <w:t xml:space="preserve">service market and who are disadvantaged (appendix E). Further, it could divert students to other VET courses that are cheaper or to higher education, where loans are available. Neither may suit their capabilities or career aspirations. Equally, it may have adverse consequences for the VET market, and indirectly students, by affecting the quality and type of courses they offer (akin to the problems posed by price regulation) and discouraging RTOs from applying to offer VSL </w:t>
      </w:r>
      <w:r w:rsidRPr="00390A0D">
        <w:rPr>
          <w:szCs w:val="24"/>
        </w:rPr>
        <w:t>(as noted by KPMG 2019)</w:t>
      </w:r>
      <w:r>
        <w:t>.</w:t>
      </w:r>
    </w:p>
    <w:p w14:paraId="196AF330" w14:textId="77777777" w:rsidR="00ED5F8E" w:rsidRDefault="00ED5F8E" w:rsidP="005928D1">
      <w:pPr>
        <w:pStyle w:val="ListBullet"/>
        <w:numPr>
          <w:ilvl w:val="0"/>
          <w:numId w:val="0"/>
        </w:numPr>
        <w:tabs>
          <w:tab w:val="left" w:pos="720"/>
        </w:tabs>
      </w:pPr>
      <w:r>
        <w:t>Given the other measures now in place that can address misconduct and excessive pricing, an option is to raise what appear to be excessively stringent caps. Such an option could still require a student to pay something upfront.</w:t>
      </w:r>
    </w:p>
    <w:p w14:paraId="37003BCD" w14:textId="77777777" w:rsidR="00ED5F8E" w:rsidRDefault="00ED5F8E" w:rsidP="005928D1">
      <w:pPr>
        <w:pStyle w:val="Heading3"/>
      </w:pPr>
      <w:r>
        <w:t>How far to go?</w:t>
      </w:r>
    </w:p>
    <w:p w14:paraId="1F02E644" w14:textId="77777777" w:rsidR="00ED5F8E" w:rsidRDefault="00ED5F8E" w:rsidP="005928D1">
      <w:pPr>
        <w:pStyle w:val="BodyText"/>
      </w:pPr>
      <w:r>
        <w:t>A reform agenda for VSL could choose any combination of the above possible changes to the current framework. Table 6.3 presents one such spectrum. A conservative option would be to relax course restrictions, which would</w:t>
      </w:r>
      <w:r w:rsidRPr="00B55E32">
        <w:t xml:space="preserve"> </w:t>
      </w:r>
      <w:r>
        <w:t>make all Diplomas/Advanced Diplomas eligible for loans, increasing access to loans and reducing students’ upfront costs. A further step would be to widen eligibility to students studying Certificate III/IVs. The most far</w:t>
      </w:r>
      <w:r>
        <w:noBreakHyphen/>
        <w:t xml:space="preserve">reaching initiative would be to allow access to VSL for all students in nationally recognised training programs. In that instance, the quid pro quo for the Australian Government’s exposure to greater loan liabilities would be its withdrawal from (or reduction in its) funding through its agreement with State and Territory governments. </w:t>
      </w:r>
    </w:p>
    <w:p w14:paraId="4D487A6C" w14:textId="77777777" w:rsidR="00ED5F8E" w:rsidRDefault="00ED5F8E" w:rsidP="005928D1">
      <w:pPr>
        <w:pStyle w:val="BodyText"/>
      </w:pPr>
      <w:r>
        <w:t>Moreover, a</w:t>
      </w:r>
      <w:r w:rsidRPr="00452AD6">
        <w:t>ny expansion of governments’ funding of the VET system may be best undertaken through a greater re</w:t>
      </w:r>
      <w:r>
        <w:noBreakHyphen/>
      </w:r>
      <w:r w:rsidRPr="00452AD6">
        <w:t>orientation to loans rather than more subsidies</w:t>
      </w:r>
      <w:r>
        <w:t>.</w:t>
      </w:r>
    </w:p>
    <w:p w14:paraId="708D5227" w14:textId="66FB7185" w:rsidR="00ED5F8E" w:rsidRDefault="00ED5F8E" w:rsidP="005928D1">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4A0" w:firstRow="1" w:lastRow="0" w:firstColumn="1" w:lastColumn="0" w:noHBand="0" w:noVBand="1"/>
        <w:tblDescription w:val="Table used for design: contains a nested table with data/information."/>
      </w:tblPr>
      <w:tblGrid>
        <w:gridCol w:w="8789"/>
      </w:tblGrid>
      <w:tr w:rsidR="00ED5F8E" w14:paraId="207FDCE1" w14:textId="77777777" w:rsidTr="005928D1">
        <w:trPr>
          <w:tblHeader/>
        </w:trPr>
        <w:tc>
          <w:tcPr>
            <w:tcW w:w="5000" w:type="pct"/>
            <w:tcBorders>
              <w:top w:val="single" w:sz="6" w:space="0" w:color="78A22F"/>
              <w:left w:val="nil"/>
              <w:bottom w:val="nil"/>
              <w:right w:val="nil"/>
            </w:tcBorders>
            <w:hideMark/>
          </w:tcPr>
          <w:p w14:paraId="7895A8F6" w14:textId="304EC6FA" w:rsidR="00ED5F8E" w:rsidRDefault="00ED5F8E">
            <w:pPr>
              <w:pStyle w:val="TableTitle"/>
            </w:pPr>
            <w:r>
              <w:rPr>
                <w:b w:val="0"/>
              </w:rPr>
              <w:t>Table 6.</w:t>
            </w:r>
            <w:r>
              <w:rPr>
                <w:b w:val="0"/>
                <w:noProof/>
              </w:rPr>
              <w:t>3</w:t>
            </w:r>
            <w:r>
              <w:tab/>
              <w:t>One possible spectrum of options for reform of VET Student Loans</w:t>
            </w:r>
            <w:r w:rsidR="00714C15" w:rsidRPr="00820D8E">
              <w:rPr>
                <w:rStyle w:val="NoteLabel"/>
                <w:b/>
                <w:position w:val="10"/>
              </w:rPr>
              <w:t>a</w:t>
            </w:r>
          </w:p>
        </w:tc>
      </w:tr>
      <w:tr w:rsidR="00ED5F8E" w14:paraId="2E98865B" w14:textId="77777777" w:rsidTr="005928D1">
        <w:tc>
          <w:tcPr>
            <w:tcW w:w="5000" w:type="pct"/>
            <w:tcBorders>
              <w:top w:val="nil"/>
              <w:left w:val="nil"/>
              <w:bottom w:val="nil"/>
              <w:right w:val="nil"/>
            </w:tcBorders>
            <w:hideMark/>
          </w:tcPr>
          <w:tbl>
            <w:tblPr>
              <w:tblW w:w="8647" w:type="dxa"/>
              <w:tblCellMar>
                <w:top w:w="28" w:type="dxa"/>
                <w:left w:w="0" w:type="dxa"/>
                <w:right w:w="0" w:type="dxa"/>
              </w:tblCellMar>
              <w:tblLook w:val="04A0" w:firstRow="1" w:lastRow="0" w:firstColumn="1" w:lastColumn="0" w:noHBand="0" w:noVBand="1"/>
            </w:tblPr>
            <w:tblGrid>
              <w:gridCol w:w="1985"/>
              <w:gridCol w:w="2551"/>
              <w:gridCol w:w="4111"/>
            </w:tblGrid>
            <w:tr w:rsidR="00ED5F8E" w14:paraId="4BC7325E" w14:textId="77777777" w:rsidTr="00A658B5">
              <w:trPr>
                <w:tblHeader/>
              </w:trPr>
              <w:tc>
                <w:tcPr>
                  <w:tcW w:w="1148" w:type="pct"/>
                  <w:tcBorders>
                    <w:top w:val="single" w:sz="6" w:space="0" w:color="BFBFBF"/>
                    <w:left w:val="nil"/>
                    <w:bottom w:val="single" w:sz="6" w:space="0" w:color="BFBFBF"/>
                    <w:right w:val="nil"/>
                  </w:tcBorders>
                  <w:hideMark/>
                </w:tcPr>
                <w:p w14:paraId="644972C9" w14:textId="77777777" w:rsidR="00ED5F8E" w:rsidRDefault="00ED5F8E">
                  <w:pPr>
                    <w:pStyle w:val="TableColumnHeading"/>
                    <w:ind w:left="0"/>
                    <w:jc w:val="left"/>
                  </w:pPr>
                  <w:r>
                    <w:t>Option</w:t>
                  </w:r>
                </w:p>
              </w:tc>
              <w:tc>
                <w:tcPr>
                  <w:tcW w:w="1475" w:type="pct"/>
                  <w:tcBorders>
                    <w:top w:val="single" w:sz="6" w:space="0" w:color="BFBFBF"/>
                    <w:left w:val="nil"/>
                    <w:bottom w:val="single" w:sz="6" w:space="0" w:color="BFBFBF"/>
                    <w:right w:val="nil"/>
                  </w:tcBorders>
                  <w:hideMark/>
                </w:tcPr>
                <w:p w14:paraId="70C57B0F" w14:textId="77777777" w:rsidR="00ED5F8E" w:rsidRDefault="00ED5F8E">
                  <w:pPr>
                    <w:pStyle w:val="TableColumnHeading"/>
                    <w:ind w:left="141" w:hanging="142"/>
                    <w:jc w:val="left"/>
                  </w:pPr>
                  <w:r>
                    <w:t>Main features</w:t>
                  </w:r>
                </w:p>
              </w:tc>
              <w:tc>
                <w:tcPr>
                  <w:tcW w:w="2377" w:type="pct"/>
                  <w:tcBorders>
                    <w:top w:val="single" w:sz="6" w:space="0" w:color="BFBFBF"/>
                    <w:left w:val="nil"/>
                    <w:bottom w:val="single" w:sz="6" w:space="0" w:color="BFBFBF"/>
                    <w:right w:val="nil"/>
                  </w:tcBorders>
                  <w:hideMark/>
                </w:tcPr>
                <w:p w14:paraId="630ED9D2" w14:textId="77777777" w:rsidR="00ED5F8E" w:rsidRDefault="00ED5F8E">
                  <w:pPr>
                    <w:pStyle w:val="TableColumnHeading"/>
                    <w:ind w:left="295" w:right="28" w:hanging="182"/>
                    <w:jc w:val="left"/>
                  </w:pPr>
                  <w:r>
                    <w:t>Key issues to consider</w:t>
                  </w:r>
                </w:p>
              </w:tc>
            </w:tr>
            <w:tr w:rsidR="00ED5F8E" w14:paraId="0D7E03B7" w14:textId="77777777" w:rsidTr="00A658B5">
              <w:tc>
                <w:tcPr>
                  <w:tcW w:w="1148" w:type="pct"/>
                  <w:tcBorders>
                    <w:top w:val="single" w:sz="6" w:space="0" w:color="BFBFBF"/>
                    <w:left w:val="nil"/>
                    <w:bottom w:val="nil"/>
                    <w:right w:val="nil"/>
                  </w:tcBorders>
                  <w:shd w:val="clear" w:color="auto" w:fill="F2F2F2" w:themeFill="background1" w:themeFillShade="F2"/>
                  <w:hideMark/>
                </w:tcPr>
                <w:p w14:paraId="33E41B43" w14:textId="452A2364" w:rsidR="00ED5F8E" w:rsidRDefault="00ED5F8E" w:rsidP="00820D8E">
                  <w:pPr>
                    <w:pStyle w:val="TableBodyText"/>
                    <w:spacing w:before="80"/>
                    <w:jc w:val="left"/>
                  </w:pPr>
                  <w:r>
                    <w:t xml:space="preserve">VET Student Loans (VSL) available for more/all </w:t>
                  </w:r>
                  <w:r w:rsidR="001E6B6B">
                    <w:t>D</w:t>
                  </w:r>
                  <w:r>
                    <w:t xml:space="preserve">iplomas and </w:t>
                  </w:r>
                  <w:r w:rsidR="001E6B6B">
                    <w:t>A</w:t>
                  </w:r>
                  <w:r>
                    <w:t xml:space="preserve">dvanced </w:t>
                  </w:r>
                  <w:r w:rsidR="001E6B6B">
                    <w:t>D</w:t>
                  </w:r>
                  <w:r>
                    <w:t>iplomas</w:t>
                  </w:r>
                </w:p>
                <w:p w14:paraId="50F6AE62" w14:textId="77777777" w:rsidR="00ED5F8E" w:rsidRDefault="00ED5F8E">
                  <w:pPr>
                    <w:pStyle w:val="TableBodyText"/>
                    <w:jc w:val="left"/>
                  </w:pPr>
                  <w:r>
                    <w:t>(by relaxing or removing loan eligibility to priority skill lists)</w:t>
                  </w:r>
                </w:p>
              </w:tc>
              <w:tc>
                <w:tcPr>
                  <w:tcW w:w="1475" w:type="pct"/>
                  <w:tcBorders>
                    <w:top w:val="single" w:sz="6" w:space="0" w:color="BFBFBF"/>
                    <w:left w:val="nil"/>
                    <w:bottom w:val="nil"/>
                    <w:right w:val="nil"/>
                  </w:tcBorders>
                  <w:shd w:val="clear" w:color="auto" w:fill="F2F2F2" w:themeFill="background1" w:themeFillShade="F2"/>
                  <w:hideMark/>
                </w:tcPr>
                <w:p w14:paraId="228CC5A9" w14:textId="77777777" w:rsidR="00ED5F8E" w:rsidRDefault="00ED5F8E" w:rsidP="00820D8E">
                  <w:pPr>
                    <w:pStyle w:val="TableBullet"/>
                    <w:spacing w:before="80"/>
                  </w:pPr>
                  <w:r>
                    <w:rPr>
                      <w:u w:val="single"/>
                    </w:rPr>
                    <w:t>More</w:t>
                  </w:r>
                  <w:r>
                    <w:t xml:space="preserve"> students eligible for assistance </w:t>
                  </w:r>
                </w:p>
                <w:p w14:paraId="0D87B8FE" w14:textId="2DECBF80" w:rsidR="00ED5F8E" w:rsidRDefault="00ED5F8E" w:rsidP="00ED5F8E">
                  <w:pPr>
                    <w:pStyle w:val="TableBullet"/>
                  </w:pPr>
                  <w:r>
                    <w:t xml:space="preserve">More consistent VSL eligibility for students studying </w:t>
                  </w:r>
                  <w:r w:rsidR="00DB6405">
                    <w:t>D</w:t>
                  </w:r>
                  <w:r>
                    <w:t>iplomas</w:t>
                  </w:r>
                </w:p>
                <w:p w14:paraId="2AD09E86" w14:textId="77777777" w:rsidR="00ED5F8E" w:rsidRDefault="00ED5F8E" w:rsidP="00ED5F8E">
                  <w:pPr>
                    <w:pStyle w:val="TableBullet"/>
                  </w:pPr>
                  <w:r>
                    <w:t>Reduced upfront private contribution to course costs for more students</w:t>
                  </w:r>
                </w:p>
              </w:tc>
              <w:tc>
                <w:tcPr>
                  <w:tcW w:w="2377" w:type="pct"/>
                  <w:tcBorders>
                    <w:top w:val="single" w:sz="6" w:space="0" w:color="BFBFBF"/>
                    <w:left w:val="nil"/>
                    <w:bottom w:val="nil"/>
                    <w:right w:val="nil"/>
                  </w:tcBorders>
                  <w:shd w:val="clear" w:color="auto" w:fill="F2F2F2" w:themeFill="background1" w:themeFillShade="F2"/>
                  <w:hideMark/>
                </w:tcPr>
                <w:p w14:paraId="205E41A4" w14:textId="77777777" w:rsidR="00ED5F8E" w:rsidRDefault="00ED5F8E" w:rsidP="00820D8E">
                  <w:pPr>
                    <w:pStyle w:val="TableBullet"/>
                    <w:spacing w:before="80"/>
                  </w:pPr>
                  <w:r>
                    <w:t>Decide which, if any, qualifications will not be eligible (a black list?)</w:t>
                  </w:r>
                </w:p>
                <w:p w14:paraId="5B08E494" w14:textId="77777777" w:rsidR="00ED5F8E" w:rsidRDefault="00ED5F8E" w:rsidP="00ED5F8E">
                  <w:pPr>
                    <w:pStyle w:val="TableBullet"/>
                  </w:pPr>
                  <w:r>
                    <w:t>What degree of alignment with higher education courses (for example, subsidy rates, repayment threshold?)</w:t>
                  </w:r>
                </w:p>
                <w:p w14:paraId="7F35DDD9" w14:textId="77777777" w:rsidR="00ED5F8E" w:rsidRDefault="00ED5F8E" w:rsidP="00ED5F8E">
                  <w:pPr>
                    <w:pStyle w:val="TableBullet"/>
                  </w:pPr>
                  <w:r>
                    <w:t>Impact on enrolments for other qualifications?</w:t>
                  </w:r>
                </w:p>
                <w:p w14:paraId="508CD71A" w14:textId="77777777" w:rsidR="00ED5F8E" w:rsidRDefault="00ED5F8E" w:rsidP="00ED5F8E">
                  <w:pPr>
                    <w:pStyle w:val="TableBullet"/>
                  </w:pPr>
                  <w:r>
                    <w:t>Impact on course fees?</w:t>
                  </w:r>
                </w:p>
                <w:p w14:paraId="4624D14B" w14:textId="77777777" w:rsidR="00ED5F8E" w:rsidRDefault="00ED5F8E" w:rsidP="00ED5F8E">
                  <w:pPr>
                    <w:pStyle w:val="TableBullet"/>
                  </w:pPr>
                  <w:r>
                    <w:t>What if any changes to subsidies for RTOs?</w:t>
                  </w:r>
                </w:p>
              </w:tc>
            </w:tr>
            <w:tr w:rsidR="00ED5F8E" w14:paraId="073A6532" w14:textId="77777777" w:rsidTr="00A658B5">
              <w:tc>
                <w:tcPr>
                  <w:tcW w:w="1148" w:type="pct"/>
                  <w:hideMark/>
                </w:tcPr>
                <w:p w14:paraId="36613250" w14:textId="77777777" w:rsidR="00ED5F8E" w:rsidRDefault="00ED5F8E" w:rsidP="00B85AE4">
                  <w:pPr>
                    <w:pStyle w:val="TableBodyText"/>
                    <w:spacing w:before="40"/>
                    <w:jc w:val="left"/>
                  </w:pPr>
                  <w:r>
                    <w:t>VSL available for all students undertaking selected qualifications (including Certificates III and IV)</w:t>
                  </w:r>
                </w:p>
              </w:tc>
              <w:tc>
                <w:tcPr>
                  <w:tcW w:w="1475" w:type="pct"/>
                  <w:hideMark/>
                </w:tcPr>
                <w:p w14:paraId="49D3EEB2" w14:textId="77777777" w:rsidR="00ED5F8E" w:rsidRDefault="00ED5F8E" w:rsidP="00B85AE4">
                  <w:pPr>
                    <w:pStyle w:val="TableBullet"/>
                    <w:spacing w:before="40"/>
                  </w:pPr>
                  <w:r>
                    <w:rPr>
                      <w:u w:val="single"/>
                    </w:rPr>
                    <w:t>Many more</w:t>
                  </w:r>
                  <w:r>
                    <w:t xml:space="preserve"> students eligible for assistance</w:t>
                  </w:r>
                </w:p>
                <w:p w14:paraId="6278EF04" w14:textId="77777777" w:rsidR="00ED5F8E" w:rsidRDefault="00ED5F8E" w:rsidP="00ED5F8E">
                  <w:pPr>
                    <w:pStyle w:val="TableBullet"/>
                  </w:pPr>
                  <w:r>
                    <w:t>More consistent VSL eligibility for students studying above Certificate II</w:t>
                  </w:r>
                </w:p>
                <w:p w14:paraId="547649D0" w14:textId="77777777" w:rsidR="00ED5F8E" w:rsidRDefault="00ED5F8E" w:rsidP="00ED5F8E">
                  <w:pPr>
                    <w:pStyle w:val="TableBullet"/>
                  </w:pPr>
                  <w:r>
                    <w:t>Reduced upfront private contribution to course costs for more students</w:t>
                  </w:r>
                </w:p>
              </w:tc>
              <w:tc>
                <w:tcPr>
                  <w:tcW w:w="2377" w:type="pct"/>
                  <w:hideMark/>
                </w:tcPr>
                <w:p w14:paraId="58FA96D7" w14:textId="77777777" w:rsidR="00ED5F8E" w:rsidRDefault="00ED5F8E" w:rsidP="00B85AE4">
                  <w:pPr>
                    <w:pStyle w:val="TableBullet"/>
                    <w:spacing w:before="40"/>
                  </w:pPr>
                  <w:r>
                    <w:t>Decide which, if any, qualifications will not be eligible (a black list? not on priority lists?)</w:t>
                  </w:r>
                </w:p>
                <w:p w14:paraId="20798DA0" w14:textId="77777777" w:rsidR="00ED5F8E" w:rsidRDefault="00ED5F8E" w:rsidP="00ED5F8E">
                  <w:pPr>
                    <w:pStyle w:val="TableBullet"/>
                  </w:pPr>
                  <w:r>
                    <w:t>What degree of alignment with higher education courses (for example, subsidy rates, repayment threshold?)</w:t>
                  </w:r>
                </w:p>
                <w:p w14:paraId="723AEC98" w14:textId="77777777" w:rsidR="00ED5F8E" w:rsidRDefault="00ED5F8E" w:rsidP="00ED5F8E">
                  <w:pPr>
                    <w:pStyle w:val="TableBullet"/>
                  </w:pPr>
                  <w:r>
                    <w:t>Impact on enrolments for other qualifications?</w:t>
                  </w:r>
                </w:p>
                <w:p w14:paraId="59936945" w14:textId="77777777" w:rsidR="00ED5F8E" w:rsidRDefault="00ED5F8E" w:rsidP="00ED5F8E">
                  <w:pPr>
                    <w:pStyle w:val="TableBullet"/>
                  </w:pPr>
                  <w:r>
                    <w:t>What if any changes to subsidies for RTOs?</w:t>
                  </w:r>
                </w:p>
              </w:tc>
            </w:tr>
            <w:tr w:rsidR="00ED5F8E" w14:paraId="49C6AC3F" w14:textId="77777777" w:rsidTr="00A658B5">
              <w:tc>
                <w:tcPr>
                  <w:tcW w:w="1148" w:type="pct"/>
                  <w:tcBorders>
                    <w:bottom w:val="single" w:sz="6" w:space="0" w:color="BFBFBF" w:themeColor="background1" w:themeShade="BF"/>
                  </w:tcBorders>
                  <w:shd w:val="clear" w:color="auto" w:fill="F2F2F2" w:themeFill="background1" w:themeFillShade="F2"/>
                  <w:hideMark/>
                </w:tcPr>
                <w:p w14:paraId="6648DC92" w14:textId="03C0D9C7" w:rsidR="00ED5F8E" w:rsidRDefault="00ED5F8E" w:rsidP="00A658B5">
                  <w:pPr>
                    <w:pStyle w:val="TableBodyText"/>
                    <w:spacing w:before="40"/>
                    <w:jc w:val="left"/>
                  </w:pPr>
                  <w:r>
                    <w:t>VSL replace/reduce Commonwealth subsidies for all students in nationally recognised training programs</w:t>
                  </w:r>
                </w:p>
              </w:tc>
              <w:tc>
                <w:tcPr>
                  <w:tcW w:w="1475" w:type="pct"/>
                  <w:tcBorders>
                    <w:bottom w:val="single" w:sz="6" w:space="0" w:color="BFBFBF" w:themeColor="background1" w:themeShade="BF"/>
                  </w:tcBorders>
                  <w:shd w:val="clear" w:color="auto" w:fill="F2F2F2" w:themeFill="background1" w:themeFillShade="F2"/>
                  <w:hideMark/>
                </w:tcPr>
                <w:p w14:paraId="1442A9BA" w14:textId="77777777" w:rsidR="00ED5F8E" w:rsidRDefault="00ED5F8E" w:rsidP="00B85AE4">
                  <w:pPr>
                    <w:pStyle w:val="TableBullet"/>
                    <w:spacing w:before="40"/>
                  </w:pPr>
                  <w:r>
                    <w:rPr>
                      <w:u w:val="single"/>
                    </w:rPr>
                    <w:t xml:space="preserve">All </w:t>
                  </w:r>
                  <w:r>
                    <w:t>students can access loans (including in fee</w:t>
                  </w:r>
                  <w:r>
                    <w:noBreakHyphen/>
                    <w:t>for</w:t>
                  </w:r>
                  <w:r>
                    <w:noBreakHyphen/>
                    <w:t>service market)</w:t>
                  </w:r>
                </w:p>
                <w:p w14:paraId="5C76127F" w14:textId="77777777" w:rsidR="00ED5F8E" w:rsidRDefault="00ED5F8E" w:rsidP="00ED5F8E">
                  <w:pPr>
                    <w:pStyle w:val="TableBullet"/>
                  </w:pPr>
                  <w:r>
                    <w:t>Consistent VSL treatment for all students</w:t>
                  </w:r>
                </w:p>
                <w:p w14:paraId="38B06861" w14:textId="77777777" w:rsidR="00ED5F8E" w:rsidRDefault="00ED5F8E" w:rsidP="00ED5F8E">
                  <w:pPr>
                    <w:pStyle w:val="TableBullet"/>
                  </w:pPr>
                  <w:r>
                    <w:t>Broad user choice for students</w:t>
                  </w:r>
                </w:p>
                <w:p w14:paraId="62A12DB3" w14:textId="77777777" w:rsidR="00ED5F8E" w:rsidRDefault="00ED5F8E" w:rsidP="00ED5F8E">
                  <w:pPr>
                    <w:pStyle w:val="TableBullet"/>
                  </w:pPr>
                  <w:r>
                    <w:t>State and Territories primarily or entirely responsible for subsidies</w:t>
                  </w:r>
                </w:p>
                <w:p w14:paraId="5C630B69" w14:textId="77777777" w:rsidR="00ED5F8E" w:rsidRDefault="00ED5F8E" w:rsidP="00ED5F8E">
                  <w:pPr>
                    <w:pStyle w:val="TableBullet"/>
                  </w:pPr>
                  <w:r>
                    <w:t>Broad alignment with higher education</w:t>
                  </w:r>
                </w:p>
              </w:tc>
              <w:tc>
                <w:tcPr>
                  <w:tcW w:w="2377" w:type="pct"/>
                  <w:tcBorders>
                    <w:bottom w:val="single" w:sz="6" w:space="0" w:color="BFBFBF" w:themeColor="background1" w:themeShade="BF"/>
                  </w:tcBorders>
                  <w:shd w:val="clear" w:color="auto" w:fill="F2F2F2" w:themeFill="background1" w:themeFillShade="F2"/>
                  <w:hideMark/>
                </w:tcPr>
                <w:p w14:paraId="5EB99DC0" w14:textId="77777777" w:rsidR="00ED5F8E" w:rsidRDefault="00ED5F8E" w:rsidP="00B85AE4">
                  <w:pPr>
                    <w:pStyle w:val="TableBullet"/>
                    <w:spacing w:before="40"/>
                  </w:pPr>
                  <w:r>
                    <w:t>Roles and responsibilities between Australian Government, States and Territory governments, including the division of funding</w:t>
                  </w:r>
                </w:p>
                <w:p w14:paraId="11E5AA17" w14:textId="77777777" w:rsidR="00ED5F8E" w:rsidRDefault="00ED5F8E" w:rsidP="00ED5F8E">
                  <w:pPr>
                    <w:pStyle w:val="TableBullet"/>
                  </w:pPr>
                  <w:r>
                    <w:t>Australian Government loan liabilities?</w:t>
                  </w:r>
                </w:p>
                <w:p w14:paraId="32BAF7F1" w14:textId="77777777" w:rsidR="00ED5F8E" w:rsidRDefault="00ED5F8E" w:rsidP="00ED5F8E">
                  <w:pPr>
                    <w:pStyle w:val="TableBullet"/>
                  </w:pPr>
                  <w:r>
                    <w:t>Change to repayment threshold?</w:t>
                  </w:r>
                </w:p>
              </w:tc>
            </w:tr>
          </w:tbl>
          <w:p w14:paraId="65CAC29A" w14:textId="77777777" w:rsidR="00ED5F8E" w:rsidRDefault="00ED5F8E">
            <w:pPr>
              <w:pStyle w:val="Box"/>
            </w:pPr>
          </w:p>
        </w:tc>
      </w:tr>
      <w:tr w:rsidR="00ED5F8E" w14:paraId="0C4D3216" w14:textId="77777777" w:rsidTr="005928D1">
        <w:tc>
          <w:tcPr>
            <w:tcW w:w="5000" w:type="pct"/>
            <w:tcBorders>
              <w:top w:val="nil"/>
              <w:left w:val="nil"/>
              <w:bottom w:val="nil"/>
              <w:right w:val="nil"/>
            </w:tcBorders>
            <w:hideMark/>
          </w:tcPr>
          <w:p w14:paraId="2C6726EE" w14:textId="77777777" w:rsidR="00ED5F8E" w:rsidRDefault="00ED5F8E">
            <w:pPr>
              <w:pStyle w:val="Note"/>
              <w:rPr>
                <w:i/>
              </w:rPr>
            </w:pPr>
            <w:r>
              <w:rPr>
                <w:rStyle w:val="NoteLabel"/>
              </w:rPr>
              <w:t>a</w:t>
            </w:r>
            <w:r>
              <w:t xml:space="preserve"> All options would consider simpler more targeted scheme administration, and key issues for all would be changes to loans caps, possible impacts of liberalised loan access on student fees, and risk management. </w:t>
            </w:r>
          </w:p>
        </w:tc>
      </w:tr>
      <w:tr w:rsidR="00ED5F8E" w14:paraId="427A2759" w14:textId="77777777" w:rsidTr="005928D1">
        <w:tc>
          <w:tcPr>
            <w:tcW w:w="5000" w:type="pct"/>
            <w:tcBorders>
              <w:top w:val="nil"/>
              <w:left w:val="nil"/>
              <w:bottom w:val="single" w:sz="6" w:space="0" w:color="78A22F"/>
              <w:right w:val="nil"/>
            </w:tcBorders>
          </w:tcPr>
          <w:p w14:paraId="08871D42" w14:textId="77777777" w:rsidR="00ED5F8E" w:rsidRDefault="00ED5F8E">
            <w:pPr>
              <w:pStyle w:val="Box"/>
              <w:spacing w:before="0" w:line="120" w:lineRule="exact"/>
            </w:pPr>
          </w:p>
        </w:tc>
      </w:tr>
      <w:tr w:rsidR="00ED5F8E" w14:paraId="4D87B9E4" w14:textId="77777777" w:rsidTr="005928D1">
        <w:tc>
          <w:tcPr>
            <w:tcW w:w="5000" w:type="pct"/>
            <w:tcBorders>
              <w:top w:val="single" w:sz="6" w:space="0" w:color="78A22F"/>
              <w:left w:val="nil"/>
              <w:bottom w:val="nil"/>
              <w:right w:val="nil"/>
            </w:tcBorders>
            <w:hideMark/>
          </w:tcPr>
          <w:p w14:paraId="634447EA" w14:textId="573EEEB4" w:rsidR="00ED5F8E" w:rsidRDefault="00ED5F8E">
            <w:pPr>
              <w:pStyle w:val="BoxSpaceBelow"/>
            </w:pPr>
          </w:p>
        </w:tc>
      </w:tr>
    </w:tbl>
    <w:p w14:paraId="6AF35085" w14:textId="77777777" w:rsidR="00ED5F8E" w:rsidRPr="00B85AE4" w:rsidRDefault="00ED5F8E" w:rsidP="005928D1">
      <w:pPr>
        <w:pStyle w:val="BodyText"/>
        <w:rPr>
          <w:spacing w:val="-2"/>
        </w:rPr>
      </w:pPr>
      <w:r w:rsidRPr="00B85AE4">
        <w:rPr>
          <w:spacing w:val="-2"/>
        </w:rPr>
        <w:t xml:space="preserve">The benefits of reforms could be significant. Extending loans to new groups of students would help make training more affordable, increasing the uptake of qualifications and competition. </w:t>
      </w:r>
    </w:p>
    <w:p w14:paraId="1364DF5A" w14:textId="77777777" w:rsidR="00ED5F8E" w:rsidRDefault="00ED5F8E" w:rsidP="005928D1">
      <w:pPr>
        <w:pStyle w:val="BodyText"/>
      </w:pPr>
      <w:r>
        <w:t>Loosened restrictions could also broaden the scope for reskilling and upskilling. People looking to reskill or upskill do not always want or need a full qualification to do so. VSL extend to competency units within a qualification since a student can still obtain a loan for partial completion of a qualification. Under all the reform options, people would be able to obtain access to units of competency that are currently not in eligible Diplomas/Advanced Diplomas, with the degree of access determined by the extent to which VSL was liberalised.</w:t>
      </w:r>
    </w:p>
    <w:p w14:paraId="1FD93BDD" w14:textId="011BB431" w:rsidR="00ED5F8E" w:rsidRDefault="00ED5F8E" w:rsidP="005928D1">
      <w:pPr>
        <w:pStyle w:val="BodyText"/>
      </w:pPr>
      <w:r w:rsidRPr="005F3EF8">
        <w:t>The Commission recognises that some of these options</w:t>
      </w:r>
      <w:r>
        <w:t xml:space="preserve"> — notably </w:t>
      </w:r>
      <w:r w:rsidRPr="005F3EF8">
        <w:t>expand</w:t>
      </w:r>
      <w:r>
        <w:t>ing access to</w:t>
      </w:r>
      <w:r w:rsidRPr="005F3EF8">
        <w:t xml:space="preserve"> VSL</w:t>
      </w:r>
      <w:r>
        <w:t xml:space="preserve"> —</w:t>
      </w:r>
      <w:r w:rsidRPr="005F3EF8">
        <w:t xml:space="preserve"> would represent a radical shift in approach and </w:t>
      </w:r>
      <w:r>
        <w:t xml:space="preserve">potentially </w:t>
      </w:r>
      <w:r w:rsidRPr="005F3EF8">
        <w:t xml:space="preserve">a significant change in the roles and responsibilities of governments. The Commission is hoping to </w:t>
      </w:r>
      <w:r w:rsidR="007E53F7">
        <w:t>elicit</w:t>
      </w:r>
      <w:r w:rsidRPr="005F3EF8">
        <w:t xml:space="preserve"> an open discussion on their relative merits and is seeking feedback on the most attractive options.</w:t>
      </w:r>
    </w:p>
    <w:p w14:paraId="6BDA61A7" w14:textId="77777777" w:rsidR="00ED5F8E" w:rsidRDefault="00ED5F8E" w:rsidP="005928D1">
      <w:pPr>
        <w:pStyle w:val="Heading3"/>
      </w:pPr>
      <w:r>
        <w:t>Risk management</w:t>
      </w:r>
    </w:p>
    <w:p w14:paraId="33E131BD" w14:textId="2F95ECD5" w:rsidR="00ED5F8E" w:rsidRDefault="00ED5F8E" w:rsidP="005928D1">
      <w:pPr>
        <w:pStyle w:val="BodyText"/>
      </w:pPr>
      <w:r w:rsidRPr="00396ECA">
        <w:t xml:space="preserve">A challenge in redesigning VSL is the shadow cast by the scarring experiences of the widespread rorting of </w:t>
      </w:r>
      <w:r w:rsidRPr="00185C81">
        <w:t>VET FEE</w:t>
      </w:r>
      <w:r>
        <w:noBreakHyphen/>
      </w:r>
      <w:r w:rsidRPr="00185C81">
        <w:t>HELP</w:t>
      </w:r>
      <w:r w:rsidRPr="00396ECA">
        <w:t xml:space="preserve">, with its costly impacts on thousands of students, </w:t>
      </w:r>
      <w:r w:rsidR="00403760">
        <w:t>governments</w:t>
      </w:r>
      <w:r w:rsidRPr="00396ECA">
        <w:t xml:space="preserve"> and the reputation of the entire sector. </w:t>
      </w:r>
    </w:p>
    <w:p w14:paraId="613DF30E" w14:textId="77777777" w:rsidR="00ED5F8E" w:rsidRDefault="00ED5F8E" w:rsidP="005928D1">
      <w:pPr>
        <w:pStyle w:val="BodyText"/>
      </w:pPr>
      <w:r>
        <w:t>Accordingly, a</w:t>
      </w:r>
      <w:r w:rsidRPr="008A2430">
        <w:t xml:space="preserve">ny expansion of loans </w:t>
      </w:r>
      <w:r>
        <w:t xml:space="preserve">in the VET sector </w:t>
      </w:r>
      <w:r w:rsidRPr="008A2430">
        <w:t>would have to be accompanied by effective regulation of course quality and market conduct of RTOs, and accessible and relevant information on courses</w:t>
      </w:r>
      <w:r>
        <w:t xml:space="preserve"> for students (as discussed in chapter 7)</w:t>
      </w:r>
      <w:r w:rsidRPr="008A2430">
        <w:t xml:space="preserve">. </w:t>
      </w:r>
      <w:r>
        <w:t xml:space="preserve">Data analytics to detect problematic trends in the uptake of courses may also mitigate risks. </w:t>
      </w:r>
    </w:p>
    <w:p w14:paraId="20A2404C" w14:textId="457058A9" w:rsidR="00ED5F8E" w:rsidRDefault="00ED5F8E" w:rsidP="005928D1">
      <w:pPr>
        <w:pStyle w:val="BodyText"/>
      </w:pPr>
      <w:r>
        <w:t>An expansion of loan availability will also increase fiscal risks given their income contingent nature. The requirement that State and Territory governments must bear 50 per cent of the risk of non</w:t>
      </w:r>
      <w:r>
        <w:noBreakHyphen/>
        <w:t>payment of loans addresses any cost shifting between States and Territories and the Commonwealth for the subsidised part of the market. No such risk sharing arrangement applies to fee</w:t>
      </w:r>
      <w:r>
        <w:noBreakHyphen/>
        <w:t>for</w:t>
      </w:r>
      <w:r>
        <w:noBreakHyphen/>
        <w:t xml:space="preserve">service students, </w:t>
      </w:r>
      <w:r w:rsidR="003E22CE">
        <w:t>al</w:t>
      </w:r>
      <w:r>
        <w:t>though the requirement that they pay a loan fee of 20 per cent of the loan amount creates incentives for such students to only study courses they expect to produce good returns. Fiscal risks could be further reduced by re</w:t>
      </w:r>
      <w:r>
        <w:noBreakHyphen/>
        <w:t>considering the threshold for re</w:t>
      </w:r>
      <w:r>
        <w:noBreakHyphen/>
        <w:t>payment to limit unrecovered loans, especially if restrictions are relaxed to include qualifications where expected earnings are below the current threshold, which may often occur for the lowest</w:t>
      </w:r>
      <w:r>
        <w:noBreakHyphen/>
        <w:t xml:space="preserve">level qualifications. </w:t>
      </w:r>
    </w:p>
    <w:p w14:paraId="0B895FC8" w14:textId="1A1ACB57" w:rsidR="00ED5F8E" w:rsidRDefault="00ED5F8E" w:rsidP="005928D1">
      <w:pPr>
        <w:pStyle w:val="BodyText"/>
      </w:pPr>
      <w:r>
        <w:t xml:space="preserve">As floated in previous Commission analysis of ICLs in the higher education sector, there are grounds for collecting unpaid debts from deceased estates, which would bring such loans into line with the treatment of other public and private debts </w:t>
      </w:r>
      <w:r w:rsidR="00E85FF0" w:rsidRPr="00E85FF0">
        <w:rPr>
          <w:szCs w:val="24"/>
        </w:rPr>
        <w:t>(PC 2017e, p. 69)</w:t>
      </w:r>
      <w:r>
        <w:t>.</w:t>
      </w:r>
    </w:p>
    <w:p w14:paraId="302C29AA" w14:textId="018AFB35" w:rsidR="00ED5F8E" w:rsidRPr="00820D8E" w:rsidRDefault="00ED5F8E" w:rsidP="005928D1">
      <w:pPr>
        <w:pStyle w:val="BodyText"/>
        <w:rPr>
          <w:spacing w:val="-2"/>
        </w:rPr>
      </w:pPr>
      <w:r w:rsidRPr="00820D8E">
        <w:rPr>
          <w:spacing w:val="-2"/>
        </w:rPr>
        <w:t>To the extent that the Australian Government was concerned to further moderate risks, it could include some course restrictions where the risks were deemed highest. For example, the Business Council of Australia and the Ai Group (2016) recommends a ‘black list’ approach (that is, the Government would nominate ineligible course loans), leaving remaining courses eligible for loans. Similarly, the Australian Government could set a transition path to a less restrictive system, testing risk as caps and course restrictions are lifted.</w:t>
      </w:r>
    </w:p>
    <w:p w14:paraId="29472677" w14:textId="2458651B" w:rsidR="00ED5F8E" w:rsidRPr="004E3B94" w:rsidRDefault="00ED5F8E" w:rsidP="005928D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ED5F8E" w14:paraId="4C1FD876" w14:textId="77777777" w:rsidTr="005928D1">
        <w:trPr>
          <w:tblHeader/>
        </w:trPr>
        <w:tc>
          <w:tcPr>
            <w:tcW w:w="5000" w:type="pct"/>
            <w:tcBorders>
              <w:top w:val="single" w:sz="6" w:space="0" w:color="66BCDB" w:themeColor="text2"/>
              <w:left w:val="nil"/>
              <w:bottom w:val="nil"/>
              <w:right w:val="nil"/>
            </w:tcBorders>
            <w:shd w:val="clear" w:color="auto" w:fill="E0F1F7" w:themeFill="text2" w:themeFillTint="33"/>
            <w:tcMar>
              <w:left w:w="170" w:type="dxa"/>
              <w:right w:w="170" w:type="dxa"/>
            </w:tcMar>
          </w:tcPr>
          <w:p w14:paraId="299B768D" w14:textId="77777777" w:rsidR="00ED5F8E" w:rsidRPr="00CE4C64" w:rsidRDefault="00ED5F8E" w:rsidP="005928D1">
            <w:pPr>
              <w:pStyle w:val="RecTitle"/>
              <w:spacing w:before="120"/>
              <w:rPr>
                <w:noProof/>
              </w:rPr>
            </w:pPr>
            <w:r>
              <w:t>option 6.4 — A larger role for income contingent loans</w:t>
            </w:r>
          </w:p>
        </w:tc>
      </w:tr>
      <w:tr w:rsidR="00ED5F8E" w:rsidRPr="00750BE2" w14:paraId="0BA619C2" w14:textId="77777777" w:rsidTr="005928D1">
        <w:tc>
          <w:tcPr>
            <w:tcW w:w="5000" w:type="pct"/>
            <w:tcBorders>
              <w:top w:val="nil"/>
              <w:left w:val="nil"/>
              <w:bottom w:val="nil"/>
              <w:right w:val="nil"/>
            </w:tcBorders>
            <w:shd w:val="clear" w:color="auto" w:fill="E0F1F7" w:themeFill="text2" w:themeFillTint="33"/>
            <w:tcMar>
              <w:left w:w="170" w:type="dxa"/>
              <w:right w:w="170" w:type="dxa"/>
            </w:tcMar>
          </w:tcPr>
          <w:p w14:paraId="7CC00D84" w14:textId="17E46159" w:rsidR="00ED5F8E" w:rsidRPr="00E6067A" w:rsidRDefault="00ED5F8E" w:rsidP="005928D1">
            <w:pPr>
              <w:pStyle w:val="InformationRequest"/>
              <w:keepNext/>
              <w:rPr>
                <w:i w:val="0"/>
              </w:rPr>
            </w:pPr>
            <w:r w:rsidRPr="007D5120">
              <w:rPr>
                <w:i w:val="0"/>
              </w:rPr>
              <w:t xml:space="preserve">Income contingent loans have significant advantages. Governments should consider making VET </w:t>
            </w:r>
            <w:r w:rsidR="00A80785">
              <w:rPr>
                <w:i w:val="0"/>
              </w:rPr>
              <w:t>S</w:t>
            </w:r>
            <w:r w:rsidRPr="007D5120">
              <w:rPr>
                <w:i w:val="0"/>
              </w:rPr>
              <w:t xml:space="preserve">tudent </w:t>
            </w:r>
            <w:r w:rsidR="00A80785">
              <w:rPr>
                <w:i w:val="0"/>
              </w:rPr>
              <w:t>L</w:t>
            </w:r>
            <w:r w:rsidRPr="007D5120">
              <w:rPr>
                <w:i w:val="0"/>
              </w:rPr>
              <w:t xml:space="preserve">oans available for a wider range of </w:t>
            </w:r>
            <w:r>
              <w:rPr>
                <w:i w:val="0"/>
              </w:rPr>
              <w:t>qualifications</w:t>
            </w:r>
            <w:r w:rsidRPr="007D5120">
              <w:rPr>
                <w:i w:val="0"/>
              </w:rPr>
              <w:t xml:space="preserve">. Current restrictions </w:t>
            </w:r>
            <w:r>
              <w:rPr>
                <w:i w:val="0"/>
              </w:rPr>
              <w:t>—</w:t>
            </w:r>
            <w:r w:rsidRPr="007D5120">
              <w:rPr>
                <w:i w:val="0"/>
              </w:rPr>
              <w:t xml:space="preserve"> by AQF level or incl</w:t>
            </w:r>
            <w:r w:rsidR="0080757B">
              <w:rPr>
                <w:i w:val="0"/>
              </w:rPr>
              <w:t>usion on a skill/priority list —</w:t>
            </w:r>
            <w:r w:rsidRPr="007D5120">
              <w:rPr>
                <w:i w:val="0"/>
              </w:rPr>
              <w:t xml:space="preserve"> could be relaxed to support greater user choice and participation</w:t>
            </w:r>
            <w:r>
              <w:rPr>
                <w:i w:val="0"/>
              </w:rPr>
              <w:t>, as could loan caps</w:t>
            </w:r>
            <w:r w:rsidRPr="007D5120">
              <w:rPr>
                <w:i w:val="0"/>
              </w:rPr>
              <w:t xml:space="preserve">. </w:t>
            </w:r>
          </w:p>
          <w:p w14:paraId="6ED37B4F" w14:textId="77777777" w:rsidR="00ED5F8E" w:rsidRPr="00E6067A" w:rsidRDefault="00ED5F8E" w:rsidP="005928D1">
            <w:pPr>
              <w:pStyle w:val="InformationRequest"/>
              <w:keepNext/>
              <w:rPr>
                <w:i w:val="0"/>
              </w:rPr>
            </w:pPr>
            <w:r w:rsidRPr="00E6067A">
              <w:rPr>
                <w:i w:val="0"/>
              </w:rPr>
              <w:t>The degree to which restrictions should be relaxed should be based on risks, costs and administrative complexity.</w:t>
            </w:r>
          </w:p>
          <w:p w14:paraId="422E775E" w14:textId="13CA9535" w:rsidR="00ED5F8E" w:rsidRDefault="00ED5F8E" w:rsidP="005928D1">
            <w:pPr>
              <w:pStyle w:val="InformationRequest"/>
              <w:keepNext/>
            </w:pPr>
            <w:r w:rsidRPr="00E6067A">
              <w:rPr>
                <w:i w:val="0"/>
              </w:rPr>
              <w:t xml:space="preserve">Widening access to loans should largely maintain the existing strong regulations that reduce risks associated with loans, but </w:t>
            </w:r>
            <w:r>
              <w:rPr>
                <w:i w:val="0"/>
              </w:rPr>
              <w:t xml:space="preserve">could </w:t>
            </w:r>
            <w:r w:rsidRPr="00E6067A">
              <w:rPr>
                <w:i w:val="0"/>
              </w:rPr>
              <w:t xml:space="preserve">also </w:t>
            </w:r>
            <w:r>
              <w:rPr>
                <w:i w:val="0"/>
              </w:rPr>
              <w:t xml:space="preserve">include </w:t>
            </w:r>
            <w:r w:rsidRPr="003829A7">
              <w:rPr>
                <w:i w:val="0"/>
              </w:rPr>
              <w:t xml:space="preserve">the adoption of a </w:t>
            </w:r>
            <w:r w:rsidR="009D1231">
              <w:rPr>
                <w:i w:val="0"/>
              </w:rPr>
              <w:t>‘</w:t>
            </w:r>
            <w:r w:rsidRPr="003829A7">
              <w:rPr>
                <w:i w:val="0"/>
              </w:rPr>
              <w:t>black list</w:t>
            </w:r>
            <w:r w:rsidR="009D1231">
              <w:rPr>
                <w:i w:val="0"/>
              </w:rPr>
              <w:t>’</w:t>
            </w:r>
            <w:r w:rsidRPr="003829A7">
              <w:rPr>
                <w:i w:val="0"/>
              </w:rPr>
              <w:t xml:space="preserve"> </w:t>
            </w:r>
            <w:r>
              <w:rPr>
                <w:i w:val="0"/>
              </w:rPr>
              <w:t>that</w:t>
            </w:r>
            <w:r w:rsidRPr="003829A7">
              <w:rPr>
                <w:i w:val="0"/>
              </w:rPr>
              <w:t xml:space="preserve"> identifies courses ineligible for loan support</w:t>
            </w:r>
            <w:r>
              <w:rPr>
                <w:i w:val="0"/>
              </w:rPr>
              <w:t>,</w:t>
            </w:r>
            <w:r w:rsidRPr="003829A7">
              <w:rPr>
                <w:i w:val="0"/>
              </w:rPr>
              <w:t xml:space="preserve"> setting a </w:t>
            </w:r>
            <w:r w:rsidRPr="00B178BC">
              <w:rPr>
                <w:i w:val="0"/>
              </w:rPr>
              <w:t>transition path to a less</w:t>
            </w:r>
            <w:r>
              <w:rPr>
                <w:i w:val="0"/>
              </w:rPr>
              <w:noBreakHyphen/>
            </w:r>
            <w:r w:rsidRPr="00B178BC">
              <w:rPr>
                <w:i w:val="0"/>
              </w:rPr>
              <w:t>restrictive system, testing risk as caps and course restrictions are lifted</w:t>
            </w:r>
            <w:r>
              <w:rPr>
                <w:i w:val="0"/>
              </w:rPr>
              <w:t>, and reducing the income thresholds for loan repayment</w:t>
            </w:r>
            <w:r w:rsidRPr="00B178BC">
              <w:rPr>
                <w:i w:val="0"/>
              </w:rPr>
              <w:t>.</w:t>
            </w:r>
          </w:p>
        </w:tc>
      </w:tr>
      <w:tr w:rsidR="00ED5F8E" w14:paraId="1988F3AB" w14:textId="77777777" w:rsidTr="005928D1">
        <w:tc>
          <w:tcPr>
            <w:tcW w:w="5000" w:type="pct"/>
            <w:tcBorders>
              <w:top w:val="nil"/>
              <w:left w:val="nil"/>
              <w:bottom w:val="single" w:sz="6" w:space="0" w:color="66BCDB" w:themeColor="text2"/>
              <w:right w:val="nil"/>
            </w:tcBorders>
            <w:shd w:val="clear" w:color="auto" w:fill="E0F1F7" w:themeFill="text2" w:themeFillTint="33"/>
            <w:tcMar>
              <w:left w:w="170" w:type="dxa"/>
              <w:right w:w="170" w:type="dxa"/>
            </w:tcMar>
          </w:tcPr>
          <w:p w14:paraId="7E36DB53" w14:textId="77777777" w:rsidR="00ED5F8E" w:rsidRDefault="00ED5F8E" w:rsidP="00B85AE4">
            <w:pPr>
              <w:pStyle w:val="Space"/>
              <w:keepNext w:val="0"/>
            </w:pPr>
          </w:p>
        </w:tc>
      </w:tr>
      <w:tr w:rsidR="00ED5F8E" w:rsidRPr="000863A5" w14:paraId="1FEA9341" w14:textId="77777777" w:rsidTr="005928D1">
        <w:tc>
          <w:tcPr>
            <w:tcW w:w="5000" w:type="pct"/>
            <w:tcBorders>
              <w:top w:val="single" w:sz="6" w:space="0" w:color="66BCDB" w:themeColor="text2"/>
              <w:left w:val="nil"/>
              <w:bottom w:val="nil"/>
              <w:right w:val="nil"/>
            </w:tcBorders>
            <w:tcMar>
              <w:left w:w="170" w:type="dxa"/>
              <w:right w:w="170" w:type="dxa"/>
            </w:tcMar>
          </w:tcPr>
          <w:p w14:paraId="35F8ABFB" w14:textId="6E2B7DFE" w:rsidR="00ED5F8E" w:rsidRPr="00626D32" w:rsidRDefault="00ED5F8E" w:rsidP="00B85AE4">
            <w:pPr>
              <w:pStyle w:val="BoxSpaceBelow"/>
            </w:pPr>
          </w:p>
        </w:tc>
      </w:tr>
    </w:tbl>
    <w:p w14:paraId="051FDAA4" w14:textId="77777777" w:rsidR="00ED5F8E" w:rsidRPr="004E3B94" w:rsidRDefault="00ED5F8E" w:rsidP="005928D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ED5F8E" w14:paraId="2FE14237" w14:textId="77777777" w:rsidTr="005928D1">
        <w:trPr>
          <w:tblHeader/>
        </w:trPr>
        <w:tc>
          <w:tcPr>
            <w:tcW w:w="5000" w:type="pct"/>
            <w:tcBorders>
              <w:top w:val="single" w:sz="6" w:space="0" w:color="78A22F"/>
              <w:left w:val="nil"/>
              <w:bottom w:val="nil"/>
              <w:right w:val="nil"/>
            </w:tcBorders>
            <w:shd w:val="clear" w:color="auto" w:fill="auto"/>
          </w:tcPr>
          <w:p w14:paraId="321377A2" w14:textId="77777777" w:rsidR="00ED5F8E" w:rsidRPr="00CE4C64" w:rsidRDefault="00ED5F8E" w:rsidP="005928D1">
            <w:pPr>
              <w:pStyle w:val="InformationRequestTitle"/>
              <w:spacing w:before="120"/>
            </w:pPr>
            <w:r w:rsidRPr="006E7EE2">
              <w:t>Information request</w:t>
            </w:r>
            <w:r>
              <w:t xml:space="preserve"> — implementing an expanded loans scheme</w:t>
            </w:r>
          </w:p>
        </w:tc>
      </w:tr>
      <w:tr w:rsidR="00ED5F8E" w:rsidRPr="00750BE2" w14:paraId="60B04FC4" w14:textId="77777777" w:rsidTr="005928D1">
        <w:tc>
          <w:tcPr>
            <w:tcW w:w="5000" w:type="pct"/>
            <w:tcBorders>
              <w:top w:val="nil"/>
              <w:left w:val="nil"/>
              <w:bottom w:val="nil"/>
              <w:right w:val="nil"/>
            </w:tcBorders>
            <w:shd w:val="clear" w:color="auto" w:fill="auto"/>
          </w:tcPr>
          <w:p w14:paraId="6FB612F1" w14:textId="282E8628" w:rsidR="00ED5F8E" w:rsidRDefault="00ED5F8E" w:rsidP="005928D1">
            <w:pPr>
              <w:pStyle w:val="InformationRequest"/>
            </w:pPr>
            <w:r>
              <w:t xml:space="preserve">If VET </w:t>
            </w:r>
            <w:r w:rsidR="00A80785">
              <w:t>S</w:t>
            </w:r>
            <w:r>
              <w:t xml:space="preserve">tudent </w:t>
            </w:r>
            <w:r w:rsidR="00A80785">
              <w:t>L</w:t>
            </w:r>
            <w:r>
              <w:t xml:space="preserve">oans </w:t>
            </w:r>
            <w:r w:rsidR="00A80785">
              <w:t>(</w:t>
            </w:r>
            <w:r w:rsidR="00BC458A">
              <w:t>VSL)</w:t>
            </w:r>
            <w:r>
              <w:t xml:space="preserve"> were expanded in line with option 6.4:</w:t>
            </w:r>
          </w:p>
          <w:p w14:paraId="37019506" w14:textId="09A8233E" w:rsidR="00ED5F8E" w:rsidRDefault="00ED5F8E" w:rsidP="00ED5F8E">
            <w:pPr>
              <w:pStyle w:val="InformationRequestBullet"/>
              <w:ind w:left="360" w:hanging="360"/>
            </w:pPr>
            <w:r>
              <w:t>to what degree and where should restrictions on the VSL scheme be eased?</w:t>
            </w:r>
          </w:p>
          <w:p w14:paraId="52BEC931" w14:textId="77777777" w:rsidR="00ED5F8E" w:rsidRDefault="00ED5F8E" w:rsidP="00ED5F8E">
            <w:pPr>
              <w:pStyle w:val="InformationRequestBullet"/>
              <w:ind w:left="360" w:hanging="360"/>
            </w:pPr>
            <w:r>
              <w:t>what would be the costs and benefits (to governments and students) of:</w:t>
            </w:r>
          </w:p>
          <w:p w14:paraId="7C39379C" w14:textId="77777777" w:rsidR="00ED5F8E" w:rsidRPr="0033770C" w:rsidRDefault="00ED5F8E" w:rsidP="005928D1">
            <w:pPr>
              <w:pStyle w:val="ListBullet2"/>
              <w:rPr>
                <w:rFonts w:ascii="Arial" w:hAnsi="Arial" w:cs="Arial"/>
                <w:i/>
                <w:iCs/>
                <w:sz w:val="22"/>
                <w:szCs w:val="22"/>
              </w:rPr>
            </w:pPr>
            <w:r w:rsidRPr="0033770C">
              <w:rPr>
                <w:rFonts w:ascii="Arial" w:hAnsi="Arial" w:cs="Arial"/>
                <w:i/>
                <w:iCs/>
                <w:sz w:val="22"/>
                <w:szCs w:val="22"/>
              </w:rPr>
              <w:t>removing course list restrictions?</w:t>
            </w:r>
          </w:p>
          <w:p w14:paraId="3A176192" w14:textId="77777777" w:rsidR="00ED5F8E" w:rsidRPr="0033770C" w:rsidRDefault="00ED5F8E" w:rsidP="005928D1">
            <w:pPr>
              <w:pStyle w:val="ListBullet2"/>
              <w:rPr>
                <w:rFonts w:ascii="Arial" w:hAnsi="Arial" w:cs="Arial"/>
                <w:i/>
                <w:iCs/>
                <w:sz w:val="22"/>
                <w:szCs w:val="22"/>
              </w:rPr>
            </w:pPr>
            <w:r w:rsidRPr="0033770C">
              <w:rPr>
                <w:rFonts w:ascii="Arial" w:hAnsi="Arial" w:cs="Arial"/>
                <w:i/>
                <w:iCs/>
                <w:sz w:val="22"/>
                <w:szCs w:val="22"/>
              </w:rPr>
              <w:t xml:space="preserve">expanding the </w:t>
            </w:r>
            <w:r>
              <w:rPr>
                <w:rFonts w:ascii="Arial" w:hAnsi="Arial" w:cs="Arial"/>
                <w:i/>
                <w:iCs/>
                <w:sz w:val="22"/>
                <w:szCs w:val="22"/>
              </w:rPr>
              <w:t>VSL</w:t>
            </w:r>
            <w:r w:rsidRPr="0033770C">
              <w:rPr>
                <w:rFonts w:ascii="Arial" w:hAnsi="Arial" w:cs="Arial"/>
                <w:i/>
                <w:iCs/>
                <w:sz w:val="22"/>
                <w:szCs w:val="22"/>
              </w:rPr>
              <w:t xml:space="preserve"> scheme to Certificate</w:t>
            </w:r>
            <w:r w:rsidRPr="0033770C">
              <w:rPr>
                <w:rFonts w:ascii="Arial" w:hAnsi="Arial" w:cs="Arial"/>
                <w:i/>
                <w:iCs/>
                <w:sz w:val="22"/>
                <w:szCs w:val="22"/>
              </w:rPr>
              <w:noBreakHyphen/>
              <w:t>level qualifications?</w:t>
            </w:r>
          </w:p>
          <w:p w14:paraId="2E06E84B" w14:textId="0F723B61" w:rsidR="00ED5F8E" w:rsidRPr="0033770C" w:rsidRDefault="00ED5F8E" w:rsidP="005928D1">
            <w:pPr>
              <w:pStyle w:val="ListBullet2"/>
              <w:rPr>
                <w:rFonts w:ascii="Arial" w:hAnsi="Arial" w:cs="Arial"/>
                <w:i/>
                <w:iCs/>
                <w:sz w:val="22"/>
                <w:szCs w:val="22"/>
              </w:rPr>
            </w:pPr>
            <w:r w:rsidRPr="0033770C">
              <w:rPr>
                <w:rFonts w:ascii="Arial" w:hAnsi="Arial" w:cs="Arial"/>
                <w:i/>
                <w:iCs/>
                <w:sz w:val="22"/>
                <w:szCs w:val="22"/>
              </w:rPr>
              <w:t>re</w:t>
            </w:r>
            <w:r>
              <w:rPr>
                <w:rFonts w:ascii="Arial" w:hAnsi="Arial" w:cs="Arial"/>
                <w:i/>
                <w:iCs/>
                <w:sz w:val="22"/>
                <w:szCs w:val="22"/>
              </w:rPr>
              <w:noBreakHyphen/>
              <w:t>orienting</w:t>
            </w:r>
            <w:r w:rsidRPr="0033770C">
              <w:rPr>
                <w:rFonts w:ascii="Arial" w:hAnsi="Arial" w:cs="Arial"/>
                <w:i/>
                <w:iCs/>
                <w:sz w:val="22"/>
                <w:szCs w:val="22"/>
              </w:rPr>
              <w:t xml:space="preserve"> the role of the Australian Government from a direct funder of the VET system to an issuer of income</w:t>
            </w:r>
            <w:r w:rsidR="00D6407B">
              <w:rPr>
                <w:rFonts w:ascii="Arial" w:hAnsi="Arial" w:cs="Arial"/>
                <w:i/>
                <w:iCs/>
                <w:sz w:val="22"/>
                <w:szCs w:val="22"/>
              </w:rPr>
              <w:t xml:space="preserve"> </w:t>
            </w:r>
            <w:r w:rsidRPr="0033770C">
              <w:rPr>
                <w:rFonts w:ascii="Arial" w:hAnsi="Arial" w:cs="Arial"/>
                <w:i/>
                <w:iCs/>
                <w:sz w:val="22"/>
                <w:szCs w:val="22"/>
              </w:rPr>
              <w:t>contingent loans to all students in nationally recognised training programs?</w:t>
            </w:r>
          </w:p>
          <w:p w14:paraId="5A0A5F4F" w14:textId="77777777" w:rsidR="00ED5F8E" w:rsidRPr="0033770C" w:rsidRDefault="00ED5F8E" w:rsidP="005928D1">
            <w:pPr>
              <w:pStyle w:val="ListBullet2"/>
              <w:rPr>
                <w:rFonts w:ascii="Arial" w:hAnsi="Arial" w:cs="Arial"/>
                <w:i/>
                <w:iCs/>
                <w:sz w:val="22"/>
                <w:szCs w:val="22"/>
              </w:rPr>
            </w:pPr>
            <w:r w:rsidRPr="0033770C">
              <w:rPr>
                <w:rFonts w:ascii="Arial" w:hAnsi="Arial" w:cs="Arial"/>
                <w:i/>
                <w:iCs/>
                <w:sz w:val="22"/>
                <w:szCs w:val="22"/>
              </w:rPr>
              <w:t>changing the loan caps?</w:t>
            </w:r>
          </w:p>
          <w:p w14:paraId="5AF74046" w14:textId="77777777" w:rsidR="00ED5F8E" w:rsidRPr="002D0428" w:rsidRDefault="00ED5F8E" w:rsidP="00ED5F8E">
            <w:pPr>
              <w:pStyle w:val="InformationRequestBullet"/>
              <w:ind w:left="360" w:hanging="360"/>
            </w:pPr>
            <w:r>
              <w:t xml:space="preserve">what would be the appropriate roles and responsibilities of Australian, State and Territory governments in the VET system if the prime responsibility of the Australian Government was to extend VSL rather than provide subsidies? </w:t>
            </w:r>
          </w:p>
          <w:p w14:paraId="5A69B0D1" w14:textId="77777777" w:rsidR="00ED5F8E" w:rsidRDefault="00ED5F8E" w:rsidP="00ED5F8E">
            <w:pPr>
              <w:pStyle w:val="InformationRequestBullet"/>
              <w:ind w:left="360" w:hanging="360"/>
            </w:pPr>
            <w:r>
              <w:t>which parts of the VSL administration and reporting requirements are most burdensome?</w:t>
            </w:r>
          </w:p>
          <w:p w14:paraId="23B137A4" w14:textId="77777777" w:rsidR="00ED5F8E" w:rsidRPr="00AD5CDE" w:rsidRDefault="00ED5F8E" w:rsidP="00ED5F8E">
            <w:pPr>
              <w:pStyle w:val="InformationRequestBullet"/>
              <w:ind w:left="360" w:hanging="360"/>
            </w:pPr>
            <w:r>
              <w:t>what aspects of a system architecture and settings may need to be in place to reduce risks, assure quality and support the operation of a well</w:t>
            </w:r>
            <w:r>
              <w:noBreakHyphen/>
              <w:t>functioning market, including consideration of ‘black lists’, repayment thresholds, and recovery of unpaid debt from deceased estates?</w:t>
            </w:r>
          </w:p>
        </w:tc>
      </w:tr>
      <w:tr w:rsidR="00ED5F8E" w14:paraId="43C471DC" w14:textId="77777777" w:rsidTr="005928D1">
        <w:tc>
          <w:tcPr>
            <w:tcW w:w="5000" w:type="pct"/>
            <w:tcBorders>
              <w:top w:val="nil"/>
              <w:left w:val="nil"/>
              <w:bottom w:val="single" w:sz="6" w:space="0" w:color="78A22F"/>
              <w:right w:val="nil"/>
            </w:tcBorders>
            <w:shd w:val="clear" w:color="auto" w:fill="auto"/>
          </w:tcPr>
          <w:p w14:paraId="66F0ED17" w14:textId="77777777" w:rsidR="00ED5F8E" w:rsidRDefault="00ED5F8E" w:rsidP="005928D1">
            <w:pPr>
              <w:pStyle w:val="Space"/>
              <w:keepLines/>
            </w:pPr>
          </w:p>
        </w:tc>
      </w:tr>
      <w:tr w:rsidR="00ED5F8E" w:rsidRPr="000863A5" w14:paraId="5087D2A7" w14:textId="77777777" w:rsidTr="005928D1">
        <w:tc>
          <w:tcPr>
            <w:tcW w:w="5000" w:type="pct"/>
            <w:tcBorders>
              <w:top w:val="single" w:sz="6" w:space="0" w:color="78A22F"/>
              <w:left w:val="nil"/>
              <w:bottom w:val="nil"/>
              <w:right w:val="nil"/>
            </w:tcBorders>
          </w:tcPr>
          <w:p w14:paraId="6250CAFA" w14:textId="158D7A87" w:rsidR="00ED5F8E" w:rsidRPr="00626D32" w:rsidRDefault="00ED5F8E" w:rsidP="005928D1">
            <w:pPr>
              <w:pStyle w:val="BoxSpaceBelow"/>
              <w:keepLines/>
            </w:pPr>
          </w:p>
        </w:tc>
      </w:tr>
    </w:tbl>
    <w:p w14:paraId="1DB69411" w14:textId="77777777" w:rsidR="00B85AE4" w:rsidRPr="00B85AE4" w:rsidRDefault="00B85AE4" w:rsidP="00B85AE4">
      <w:pPr>
        <w:pStyle w:val="BodyText"/>
      </w:pPr>
      <w:bookmarkStart w:id="84" w:name="_Toc41645044"/>
      <w:r w:rsidRPr="00B85AE4">
        <w:br w:type="page"/>
      </w:r>
    </w:p>
    <w:p w14:paraId="05A937D9" w14:textId="072A0E02" w:rsidR="00ED5F8E" w:rsidRDefault="00ED5F8E" w:rsidP="005928D1">
      <w:pPr>
        <w:pStyle w:val="Heading2"/>
      </w:pPr>
      <w:r>
        <w:t>6.</w:t>
      </w:r>
      <w:r>
        <w:rPr>
          <w:noProof/>
        </w:rPr>
        <w:t>3</w:t>
      </w:r>
      <w:r>
        <w:tab/>
        <w:t>Government supports for trade apprenticeships</w:t>
      </w:r>
      <w:bookmarkEnd w:id="84"/>
    </w:p>
    <w:p w14:paraId="47D037E1" w14:textId="77777777" w:rsidR="00ED5F8E" w:rsidRDefault="00ED5F8E" w:rsidP="005928D1">
      <w:pPr>
        <w:pStyle w:val="BodyText"/>
      </w:pPr>
      <w:r>
        <w:t xml:space="preserve">While governments’ financial support for trade apprenticeships is messy and intersecting, the system is, by comparison with course subsidies, quite simple and the solutions to its messiness relatively easy to remedy (chapter 7). The Achilles heel of current arrangements is that the payments made under the general program — the </w:t>
      </w:r>
      <w:r w:rsidRPr="007A26AB">
        <w:t xml:space="preserve">Australian Apprenticeships Incentives Program </w:t>
      </w:r>
      <w:r>
        <w:t xml:space="preserve">(AAIP) — appear to have limited impacts on enrolments, with few prospects that this could be addressed without substantial budgetary implications (chapter 5). </w:t>
      </w:r>
    </w:p>
    <w:p w14:paraId="19FC877C" w14:textId="3A499164" w:rsidR="00ED5F8E" w:rsidRDefault="00ED5F8E" w:rsidP="005928D1">
      <w:pPr>
        <w:pStyle w:val="BodyText"/>
      </w:pPr>
      <w:r>
        <w:t>Currently, apprenticeship arrangements are in disarray due to the COVID</w:t>
      </w:r>
      <w:r>
        <w:noBreakHyphen/>
        <w:t>19 pandemic, with an emergency program providing wage subsidies to maintain attachment of apprentices to their workplaces (chapter 5). Precipitate changes to the AAIP would not be warranted during the pandemic and its immediate aftermath. However, over the longer</w:t>
      </w:r>
      <w:r w:rsidR="009A317C">
        <w:t xml:space="preserve"> </w:t>
      </w:r>
      <w:r>
        <w:t xml:space="preserve">run, there are grounds to seek alternative ways of supporting apprenticeships, recognising that training levels may be lower than desirable (a proposition that is hard to test). </w:t>
      </w:r>
    </w:p>
    <w:p w14:paraId="07E6643C" w14:textId="77777777" w:rsidR="00ED5F8E" w:rsidRDefault="00ED5F8E" w:rsidP="005928D1">
      <w:pPr>
        <w:pStyle w:val="BodyText"/>
      </w:pPr>
      <w:r>
        <w:t xml:space="preserve">There are several policy options. </w:t>
      </w:r>
    </w:p>
    <w:p w14:paraId="2CA01083" w14:textId="77777777" w:rsidR="00ED5F8E" w:rsidRDefault="00ED5F8E" w:rsidP="005928D1">
      <w:pPr>
        <w:pStyle w:val="Heading3"/>
      </w:pPr>
      <w:r>
        <w:t>Address barriers to apprenticeships</w:t>
      </w:r>
    </w:p>
    <w:p w14:paraId="13A64CB5" w14:textId="77777777" w:rsidR="00ED5F8E" w:rsidRDefault="00ED5F8E" w:rsidP="005928D1">
      <w:pPr>
        <w:pStyle w:val="BodyText"/>
      </w:pPr>
      <w:r>
        <w:t xml:space="preserve">One option — which could be combined with all others — is to </w:t>
      </w:r>
      <w:r w:rsidRPr="0075017A">
        <w:t>address barriers to hiring apprentices, including their foundational skills, work readiness, and</w:t>
      </w:r>
      <w:r>
        <w:t xml:space="preserve"> unnecessarily restrictive award conditions </w:t>
      </w:r>
      <w:r w:rsidRPr="0075017A">
        <w:t>set by the Fair Work Commission</w:t>
      </w:r>
      <w:r>
        <w:t>. For example:</w:t>
      </w:r>
    </w:p>
    <w:p w14:paraId="6DD96A6F" w14:textId="10051977" w:rsidR="00ED5F8E" w:rsidRDefault="00ED5F8E" w:rsidP="005928D1">
      <w:pPr>
        <w:pStyle w:val="ListBullet"/>
      </w:pPr>
      <w:r>
        <w:t xml:space="preserve">the business sector often expresses concern that many young people do not have sufficient numeracy or literacy skills to undertake an apprenticeship </w:t>
      </w:r>
      <w:r w:rsidR="00E85FF0" w:rsidRPr="00E85FF0">
        <w:rPr>
          <w:szCs w:val="24"/>
        </w:rPr>
        <w:t>(Noonan 2016a, p. 30)</w:t>
      </w:r>
      <w:r>
        <w:t>. Issues surrounding the VET sector’s role in supplying foundational skills will be examined in the final report and may be one direction for addressing this barrier</w:t>
      </w:r>
    </w:p>
    <w:p w14:paraId="48D50462" w14:textId="77777777" w:rsidR="00ED5F8E" w:rsidRDefault="00ED5F8E" w:rsidP="005928D1">
      <w:pPr>
        <w:pStyle w:val="ListBullet"/>
      </w:pPr>
      <w:r>
        <w:t>Australia’s workplace relations system recognises that apprentices are not as productive during their training as fully</w:t>
      </w:r>
      <w:r>
        <w:noBreakHyphen/>
        <w:t>trained workers, and accordingly allows employers to pay below the normal minimum wage. There is little empirical evidence about the extent to which apprentice minimum wages are binding. The more frequently they are, the greater the possibility that they act as an impediment to training. Awards involve another peculiarity with possible impacts on employer incentives. The award system has two approaches</w:t>
      </w:r>
      <w:r w:rsidRPr="00410FDA">
        <w:t xml:space="preserve"> </w:t>
      </w:r>
      <w:r>
        <w:t>for increases in pay, which vary by award. One is purely time</w:t>
      </w:r>
      <w:r>
        <w:noBreakHyphen/>
        <w:t>based, so that each year, the pay rate climbs. The other is based on competency</w:t>
      </w:r>
    </w:p>
    <w:p w14:paraId="2F15F859" w14:textId="77777777" w:rsidR="00ED5F8E" w:rsidRDefault="00ED5F8E" w:rsidP="005928D1">
      <w:pPr>
        <w:pStyle w:val="ListBullet"/>
      </w:pPr>
      <w:r>
        <w:t>apprentices often drop</w:t>
      </w:r>
      <w:r>
        <w:noBreakHyphen/>
        <w:t>out because of personal difficulties and insufficient support, Mentoring and pastoral care has some potential to improve retention rates (discussed briefly below). This would have the indirect benefit of increasing the willingness of employers to recruit apprentices since it would raise the returns to training.</w:t>
      </w:r>
    </w:p>
    <w:p w14:paraId="78E53283" w14:textId="77777777" w:rsidR="00ED5F8E" w:rsidRDefault="00ED5F8E" w:rsidP="005928D1">
      <w:pPr>
        <w:pStyle w:val="Heading3"/>
      </w:pPr>
      <w:r>
        <w:t>Target incentives</w:t>
      </w:r>
    </w:p>
    <w:p w14:paraId="0BCFD709" w14:textId="77777777" w:rsidR="00ED5F8E" w:rsidRDefault="00ED5F8E" w:rsidP="005928D1">
      <w:pPr>
        <w:pStyle w:val="BodyText"/>
      </w:pPr>
      <w:r>
        <w:t>Another option is to re</w:t>
      </w:r>
      <w:r>
        <w:noBreakHyphen/>
        <w:t>orient employer incentives to particular types of apprenticeships where the public or social benefits are deemed larger. Some experimentation is already under way, with several initiatives launched in 2019 aiming to encourage recruitment of apprentices in regional Australia, with disabilities, and in occupations with very significant shortages (chapter 5). The Commission has not examined these recent initiatives and their impacts will only become apparent after some while.</w:t>
      </w:r>
    </w:p>
    <w:p w14:paraId="3F792918" w14:textId="77777777" w:rsidR="00ED5F8E" w:rsidRDefault="00ED5F8E" w:rsidP="005928D1">
      <w:pPr>
        <w:pStyle w:val="Heading3"/>
      </w:pPr>
      <w:r>
        <w:t>Free</w:t>
      </w:r>
      <w:r>
        <w:noBreakHyphen/>
        <w:t>riding and levies?</w:t>
      </w:r>
    </w:p>
    <w:p w14:paraId="262A59BC" w14:textId="77777777" w:rsidR="00ED5F8E" w:rsidRDefault="00ED5F8E" w:rsidP="005928D1">
      <w:pPr>
        <w:pStyle w:val="Heading4"/>
        <w:spacing w:before="280"/>
      </w:pPr>
      <w:r>
        <w:t>Free</w:t>
      </w:r>
      <w:r>
        <w:noBreakHyphen/>
        <w:t>riding may result in underinvestment in training apprentices</w:t>
      </w:r>
    </w:p>
    <w:p w14:paraId="41C136DF" w14:textId="77777777" w:rsidR="00ED5F8E" w:rsidRDefault="00ED5F8E" w:rsidP="005928D1">
      <w:pPr>
        <w:pStyle w:val="BodyText"/>
      </w:pPr>
      <w:r>
        <w:t>A business that trains an apprentice is subject to the risk that, at the completion of training, competitors can poach</w:t>
      </w:r>
      <w:r w:rsidRPr="000E73EA">
        <w:t xml:space="preserve"> skilled workers without having to make their own investments in training</w:t>
      </w:r>
      <w:r>
        <w:t xml:space="preserve"> — an example of ‘free</w:t>
      </w:r>
      <w:r>
        <w:noBreakHyphen/>
        <w:t>riding’. T</w:t>
      </w:r>
      <w:r w:rsidRPr="000E73EA">
        <w:t xml:space="preserve">he free rider problem may </w:t>
      </w:r>
      <w:r>
        <w:t xml:space="preserve">therefore </w:t>
      </w:r>
      <w:r w:rsidRPr="000E73EA">
        <w:t>lead to under</w:t>
      </w:r>
      <w:r>
        <w:noBreakHyphen/>
      </w:r>
      <w:r w:rsidRPr="000E73EA">
        <w:t>investment in apprenticeships</w:t>
      </w:r>
      <w:r>
        <w:t>. Its materiality</w:t>
      </w:r>
      <w:r w:rsidRPr="000E73EA">
        <w:t xml:space="preserve"> </w:t>
      </w:r>
      <w:r>
        <w:t>depends on the extent to which employers’ training costs are offset by the work performed by apprentices during their training or through a sufficient period of retention after they qualify. Factors like loyalty, firm</w:t>
      </w:r>
      <w:r>
        <w:noBreakHyphen/>
        <w:t>specific skills, career prospects, thin local markets, and uncertainty by other employers about the quality of apprentices they have not trained may overcome or diminish the free</w:t>
      </w:r>
      <w:r>
        <w:noBreakHyphen/>
        <w:t xml:space="preserve">rider problem. There is also no problem if the value of the work undertaken by an apprentice during their training exceeds their training costs — which sometimes occurs (chapter 5). </w:t>
      </w:r>
    </w:p>
    <w:p w14:paraId="2C62DDFB" w14:textId="7D64D327" w:rsidR="00ED5F8E" w:rsidRPr="009C51C1" w:rsidRDefault="00ED5F8E" w:rsidP="005928D1">
      <w:pPr>
        <w:pStyle w:val="BodyText"/>
        <w:rPr>
          <w:bCs/>
        </w:rPr>
      </w:pPr>
      <w:r>
        <w:t xml:space="preserve">Participants in this review did not raise concerns about free riding, but anecdotal claims about its importance have been raised periodically. </w:t>
      </w:r>
      <w:r>
        <w:rPr>
          <w:bCs/>
        </w:rPr>
        <w:t>South Australia’s</w:t>
      </w:r>
      <w:r w:rsidRPr="000E73EA">
        <w:rPr>
          <w:bCs/>
        </w:rPr>
        <w:t xml:space="preserve"> Training and Skills Commission</w:t>
      </w:r>
      <w:r>
        <w:rPr>
          <w:bCs/>
        </w:rPr>
        <w:t xml:space="preserve"> </w:t>
      </w:r>
      <w:r w:rsidRPr="002231D9">
        <w:t>(2019)</w:t>
      </w:r>
      <w:r w:rsidRPr="000E73EA">
        <w:rPr>
          <w:bCs/>
        </w:rPr>
        <w:t xml:space="preserve"> </w:t>
      </w:r>
      <w:r>
        <w:rPr>
          <w:bCs/>
        </w:rPr>
        <w:t xml:space="preserve">found </w:t>
      </w:r>
      <w:r w:rsidRPr="000E73EA">
        <w:rPr>
          <w:bCs/>
        </w:rPr>
        <w:t xml:space="preserve">that </w:t>
      </w:r>
      <w:r>
        <w:rPr>
          <w:bCs/>
        </w:rPr>
        <w:t xml:space="preserve">stakeholders raised the problem, but that there was little evidence about its materiality. </w:t>
      </w:r>
      <w:r>
        <w:t xml:space="preserve">A </w:t>
      </w:r>
      <w:r w:rsidRPr="00BF40FC">
        <w:t>2006 NSW Parliamentary Report</w:t>
      </w:r>
      <w:r>
        <w:t xml:space="preserve"> into</w:t>
      </w:r>
      <w:r w:rsidRPr="000E73EA">
        <w:t xml:space="preserve"> the skills shortages in rural and regional N</w:t>
      </w:r>
      <w:r>
        <w:t xml:space="preserve">ew </w:t>
      </w:r>
      <w:r w:rsidRPr="000E73EA">
        <w:t>S</w:t>
      </w:r>
      <w:r>
        <w:t xml:space="preserve">outh </w:t>
      </w:r>
      <w:r w:rsidRPr="000E73EA">
        <w:t>W</w:t>
      </w:r>
      <w:r>
        <w:t xml:space="preserve">ales also highlighted this issue. Participants in that inquiry argued </w:t>
      </w:r>
      <w:r w:rsidRPr="000E73EA">
        <w:t xml:space="preserve">that some organisations </w:t>
      </w:r>
      <w:r>
        <w:t xml:space="preserve">were </w:t>
      </w:r>
      <w:r w:rsidRPr="000E73EA">
        <w:t>poach</w:t>
      </w:r>
      <w:r>
        <w:t>ing</w:t>
      </w:r>
      <w:r w:rsidRPr="000E73EA">
        <w:t xml:space="preserve"> </w:t>
      </w:r>
      <w:r>
        <w:t xml:space="preserve">apprentices, </w:t>
      </w:r>
      <w:r w:rsidRPr="000E73EA">
        <w:t>trained and skilled staff from other organisations, leading to animosity between sectors of the business community and a reluctance to train staff for fear of losing them once trained</w:t>
      </w:r>
      <w:r>
        <w:t xml:space="preserve"> </w:t>
      </w:r>
      <w:r w:rsidRPr="00BF40FC">
        <w:rPr>
          <w:szCs w:val="24"/>
        </w:rPr>
        <w:t>(NSW SCSD 2006)</w:t>
      </w:r>
      <w:r w:rsidRPr="000E73EA">
        <w:t>.</w:t>
      </w:r>
      <w:r>
        <w:rPr>
          <w:bCs/>
        </w:rPr>
        <w:t xml:space="preserve"> </w:t>
      </w:r>
      <w:r w:rsidRPr="000E73EA">
        <w:t xml:space="preserve">There has </w:t>
      </w:r>
      <w:r>
        <w:t xml:space="preserve">also </w:t>
      </w:r>
      <w:r w:rsidRPr="000E73EA">
        <w:t>been some media commentary on the issue</w:t>
      </w:r>
      <w:r>
        <w:t xml:space="preserve"> particularly during periods of high skill demand, such as the mining and construction booms</w:t>
      </w:r>
      <w:r w:rsidRPr="000E73EA">
        <w:t xml:space="preserve"> </w:t>
      </w:r>
      <w:r w:rsidRPr="00F56E91">
        <w:rPr>
          <w:szCs w:val="24"/>
        </w:rPr>
        <w:t>(ABC News 2005; Mining.com 2011; Turnbull 2012)</w:t>
      </w:r>
      <w:r>
        <w:t xml:space="preserve">. </w:t>
      </w:r>
    </w:p>
    <w:p w14:paraId="67EABF45" w14:textId="3F381A93" w:rsidR="00ED5F8E" w:rsidRDefault="00ED5F8E" w:rsidP="005928D1">
      <w:pPr>
        <w:pStyle w:val="BodyText"/>
      </w:pPr>
      <w:r>
        <w:t xml:space="preserve">Empirical evidence suggests that poaching risks may be more acute for small firms because the scope for retaining apprentices upon completion is likely to be less for small firms </w:t>
      </w:r>
      <w:r w:rsidRPr="00C97B5F">
        <w:rPr>
          <w:szCs w:val="24"/>
        </w:rPr>
        <w:t>(Muhlemann 2016, p. 29; OECD 2018)</w:t>
      </w:r>
      <w:r>
        <w:t xml:space="preserve">. This could be because smaller firms cannot offer a job to the qualified apprentice as a skilled worker, or because the apprentice might prefer to work for larger employers with better career prospects or remuneration. Using German and Swiss data, </w:t>
      </w:r>
      <w:r w:rsidRPr="004B45A1">
        <w:rPr>
          <w:rStyle w:val="Hyperlink"/>
          <w:u w:val="none"/>
        </w:rPr>
        <w:t xml:space="preserve">Muhlemann </w:t>
      </w:r>
      <w:r w:rsidRPr="004B45A1">
        <w:t>(</w:t>
      </w:r>
      <w:r w:rsidRPr="004F6C10">
        <w:t>2016)</w:t>
      </w:r>
      <w:r>
        <w:t xml:space="preserve"> found that, relative to small firms, large companies were significantly more likely to retain apprentices. There is scant Australian evidence.</w:t>
      </w:r>
    </w:p>
    <w:p w14:paraId="33B8B925" w14:textId="77777777" w:rsidR="00ED5F8E" w:rsidRDefault="00ED5F8E" w:rsidP="005928D1">
      <w:pPr>
        <w:pStyle w:val="Heading4"/>
      </w:pPr>
      <w:r>
        <w:t>Industry levies are sometimes used to counter free</w:t>
      </w:r>
      <w:r>
        <w:noBreakHyphen/>
        <w:t>rider problems …</w:t>
      </w:r>
    </w:p>
    <w:p w14:paraId="50A39CAD" w14:textId="29B70C72" w:rsidR="00ED5F8E" w:rsidRDefault="00ED5F8E" w:rsidP="005928D1">
      <w:pPr>
        <w:pStyle w:val="BodyText"/>
      </w:pPr>
      <w:r>
        <w:t>While employer incentives are one approach to resolving the free</w:t>
      </w:r>
      <w:r>
        <w:noBreakHyphen/>
        <w:t xml:space="preserve">rider problem, a commonly suggested alternative are industry levies. The most recent Australian apprenticeship review </w:t>
      </w:r>
      <w:r w:rsidRPr="008E1D2A">
        <w:rPr>
          <w:szCs w:val="24"/>
        </w:rPr>
        <w:t>(McDowell et al. 2011, p.</w:t>
      </w:r>
      <w:r w:rsidRPr="00272F1C">
        <w:rPr>
          <w:szCs w:val="24"/>
        </w:rPr>
        <w:t> </w:t>
      </w:r>
      <w:r w:rsidRPr="0064042C">
        <w:rPr>
          <w:szCs w:val="24"/>
        </w:rPr>
        <w:t>59)</w:t>
      </w:r>
      <w:r>
        <w:t xml:space="preserve"> recommended an employer contribution scheme and redirecting government funding from incentives to support services, suggesting:</w:t>
      </w:r>
    </w:p>
    <w:p w14:paraId="2FBE89B1" w14:textId="77777777" w:rsidR="00ED5F8E" w:rsidRDefault="00ED5F8E" w:rsidP="005928D1">
      <w:pPr>
        <w:pStyle w:val="Quote"/>
      </w:pPr>
      <w:r>
        <w:t>It is time to move away from government support in the form of direct financial payments to employers. The current system has been in place for many years and the outcomes being achieved do not represent an acceptable return on government investment.</w:t>
      </w:r>
    </w:p>
    <w:p w14:paraId="3BB513E8" w14:textId="77777777" w:rsidR="00ED5F8E" w:rsidRPr="00733090" w:rsidRDefault="00ED5F8E" w:rsidP="005928D1">
      <w:pPr>
        <w:pStyle w:val="BodyText"/>
      </w:pPr>
      <w:r>
        <w:t xml:space="preserve">The Australian Government accepted part of this recommendation and has focused more on support services, while leaving incentives largely unchanged. </w:t>
      </w:r>
    </w:p>
    <w:p w14:paraId="2CC9857F" w14:textId="4C1A1628" w:rsidR="00ED5F8E" w:rsidRDefault="00ED5F8E" w:rsidP="005928D1">
      <w:pPr>
        <w:pStyle w:val="BodyText"/>
        <w:rPr>
          <w:b/>
        </w:rPr>
      </w:pPr>
      <w:r w:rsidRPr="000E73EA">
        <w:t xml:space="preserve">Governments and industry sectors here and overseas have </w:t>
      </w:r>
      <w:r>
        <w:t xml:space="preserve">used levy schemes to encourage </w:t>
      </w:r>
      <w:r w:rsidRPr="000E73EA">
        <w:t>employers to contribute to apprenticeship training</w:t>
      </w:r>
      <w:r>
        <w:t xml:space="preserve"> </w:t>
      </w:r>
      <w:r w:rsidRPr="00BC4447">
        <w:rPr>
          <w:szCs w:val="24"/>
        </w:rPr>
        <w:t>(OECD 2018)</w:t>
      </w:r>
      <w:r w:rsidRPr="000E73EA">
        <w:t xml:space="preserve">. Training levies </w:t>
      </w:r>
      <w:r>
        <w:t>address the free</w:t>
      </w:r>
      <w:r>
        <w:noBreakHyphen/>
        <w:t>riding problem and</w:t>
      </w:r>
      <w:r w:rsidRPr="000E73EA">
        <w:t xml:space="preserve"> </w:t>
      </w:r>
      <w:r>
        <w:t xml:space="preserve">can </w:t>
      </w:r>
      <w:r w:rsidRPr="000E73EA">
        <w:t>give employers a sense of ownership of</w:t>
      </w:r>
      <w:r>
        <w:t>,</w:t>
      </w:r>
      <w:r w:rsidRPr="000E73EA">
        <w:t xml:space="preserve"> and involvement in</w:t>
      </w:r>
      <w:r>
        <w:t>,</w:t>
      </w:r>
      <w:r w:rsidRPr="000E73EA">
        <w:t xml:space="preserve"> training. </w:t>
      </w:r>
      <w:r>
        <w:t>They</w:t>
      </w:r>
      <w:r w:rsidRPr="000E73EA">
        <w:t xml:space="preserve"> may </w:t>
      </w:r>
      <w:r>
        <w:t>further stimulate</w:t>
      </w:r>
      <w:r w:rsidRPr="000E73EA">
        <w:t xml:space="preserve"> </w:t>
      </w:r>
      <w:r>
        <w:t>training, as</w:t>
      </w:r>
      <w:r w:rsidRPr="000E73EA">
        <w:t xml:space="preserve"> employers are often directly involved in managing the training fund and identifying training priorities.</w:t>
      </w:r>
      <w:r>
        <w:t xml:space="preserve"> </w:t>
      </w:r>
    </w:p>
    <w:p w14:paraId="4A132749" w14:textId="1EC71B77" w:rsidR="00ED5F8E" w:rsidRDefault="00ED5F8E" w:rsidP="005928D1">
      <w:pPr>
        <w:pStyle w:val="BodyText"/>
      </w:pPr>
      <w:r>
        <w:t xml:space="preserve">In the early 1990s </w:t>
      </w:r>
      <w:r w:rsidRPr="000E73EA">
        <w:t>(1990</w:t>
      </w:r>
      <w:r>
        <w:t>–</w:t>
      </w:r>
      <w:r w:rsidRPr="000E73EA">
        <w:t>1994)</w:t>
      </w:r>
      <w:r>
        <w:t xml:space="preserve">, the </w:t>
      </w:r>
      <w:r w:rsidRPr="000E73EA">
        <w:t xml:space="preserve">Australian Government experimented with a national levy — </w:t>
      </w:r>
      <w:r>
        <w:t>t</w:t>
      </w:r>
      <w:r w:rsidRPr="000E73EA">
        <w:t>he National Training Guarantee</w:t>
      </w:r>
      <w:r>
        <w:t xml:space="preserve"> (NTG)</w:t>
      </w:r>
      <w:r w:rsidRPr="000E73EA">
        <w:t>.</w:t>
      </w:r>
      <w:r>
        <w:t xml:space="preserve"> The NTG was introduced to address </w:t>
      </w:r>
      <w:r w:rsidRPr="000E73EA">
        <w:t>a rapidly changing need for skills in industry</w:t>
      </w:r>
      <w:r>
        <w:t>. It</w:t>
      </w:r>
      <w:r w:rsidRPr="000E73EA">
        <w:t xml:space="preserve"> required all employers above the payroll threshold to spend a minimum percentage of payroll in each financial year on training. The minimum expenditure was set at 1</w:t>
      </w:r>
      <w:r>
        <w:t xml:space="preserve"> per cent</w:t>
      </w:r>
      <w:r w:rsidRPr="000E73EA">
        <w:t xml:space="preserve"> for 1990</w:t>
      </w:r>
      <w:r>
        <w:noBreakHyphen/>
      </w:r>
      <w:r w:rsidRPr="000E73EA">
        <w:t>91 and 1991</w:t>
      </w:r>
      <w:r>
        <w:noBreakHyphen/>
      </w:r>
      <w:r w:rsidRPr="000E73EA">
        <w:t>92, rising to 1.5</w:t>
      </w:r>
      <w:r>
        <w:t xml:space="preserve"> per cent</w:t>
      </w:r>
      <w:r w:rsidRPr="000E73EA">
        <w:t xml:space="preserve"> in 1992. The payroll threshold was set at $200</w:t>
      </w:r>
      <w:r>
        <w:t> </w:t>
      </w:r>
      <w:r w:rsidRPr="000E73EA">
        <w:t>000 in 1990</w:t>
      </w:r>
      <w:r>
        <w:noBreakHyphen/>
      </w:r>
      <w:r w:rsidRPr="000E73EA">
        <w:t>91, indexed to annual movements of average weekly earnings</w:t>
      </w:r>
      <w:r>
        <w:t xml:space="preserve"> — in </w:t>
      </w:r>
      <w:r w:rsidRPr="000E73EA">
        <w:t>1993</w:t>
      </w:r>
      <w:r>
        <w:noBreakHyphen/>
      </w:r>
      <w:r w:rsidRPr="000E73EA">
        <w:t>94 it stood at $226</w:t>
      </w:r>
      <w:r>
        <w:t> </w:t>
      </w:r>
      <w:r w:rsidRPr="000E73EA">
        <w:t>000</w:t>
      </w:r>
      <w:r>
        <w:t xml:space="preserve"> </w:t>
      </w:r>
      <w:r w:rsidRPr="00BD6568">
        <w:rPr>
          <w:szCs w:val="24"/>
        </w:rPr>
        <w:t>(Fraser 1996, p. 1)</w:t>
      </w:r>
      <w:r w:rsidRPr="000E73EA">
        <w:t>.</w:t>
      </w:r>
      <w:r>
        <w:t xml:space="preserve"> </w:t>
      </w:r>
    </w:p>
    <w:p w14:paraId="5BD706AA" w14:textId="77777777" w:rsidR="00ED5F8E" w:rsidRDefault="00ED5F8E" w:rsidP="005928D1">
      <w:pPr>
        <w:pStyle w:val="BodyText"/>
      </w:pPr>
      <w:r w:rsidRPr="000E73EA">
        <w:t xml:space="preserve">Most </w:t>
      </w:r>
      <w:r>
        <w:t>S</w:t>
      </w:r>
      <w:r w:rsidRPr="000E73EA">
        <w:t xml:space="preserve">tate and </w:t>
      </w:r>
      <w:r>
        <w:t>T</w:t>
      </w:r>
      <w:r w:rsidRPr="000E73EA">
        <w:t>erritor</w:t>
      </w:r>
      <w:r>
        <w:t>y governments</w:t>
      </w:r>
      <w:r w:rsidRPr="000E73EA">
        <w:t xml:space="preserve"> </w:t>
      </w:r>
      <w:r>
        <w:t xml:space="preserve">have also </w:t>
      </w:r>
      <w:r w:rsidRPr="000E73EA">
        <w:t>established levies (underpinned by legislation)</w:t>
      </w:r>
      <w:r>
        <w:t xml:space="preserve"> to raise funds from businesses</w:t>
      </w:r>
      <w:r w:rsidRPr="000E73EA">
        <w:t xml:space="preserve"> </w:t>
      </w:r>
      <w:r>
        <w:t xml:space="preserve">to </w:t>
      </w:r>
      <w:r w:rsidRPr="000E73EA">
        <w:t xml:space="preserve">be reinvested into industry training. </w:t>
      </w:r>
      <w:r>
        <w:t>The construction industry has used</w:t>
      </w:r>
      <w:r w:rsidRPr="000E73EA">
        <w:t xml:space="preserve"> training levies</w:t>
      </w:r>
      <w:r>
        <w:t xml:space="preserve"> since the 1990s to encourage training (table 6.4)</w:t>
      </w:r>
      <w:r w:rsidRPr="000E73EA">
        <w:t xml:space="preserve">. </w:t>
      </w:r>
      <w:r>
        <w:t>In the industry</w:t>
      </w:r>
      <w:r w:rsidRPr="000E73EA">
        <w:t>, a training board (or its equivalent) administer</w:t>
      </w:r>
      <w:r>
        <w:t>s</w:t>
      </w:r>
      <w:r w:rsidRPr="000E73EA">
        <w:t xml:space="preserve"> the funds raised through </w:t>
      </w:r>
      <w:r>
        <w:t xml:space="preserve">the </w:t>
      </w:r>
      <w:r w:rsidRPr="000E73EA">
        <w:t>levies.</w:t>
      </w:r>
      <w:r w:rsidRPr="000E73EA" w:rsidDel="00271C8F">
        <w:t xml:space="preserve"> </w:t>
      </w:r>
    </w:p>
    <w:p w14:paraId="63279E38" w14:textId="77777777" w:rsidR="00ED5F8E" w:rsidRDefault="00ED5F8E" w:rsidP="005928D1">
      <w:pPr>
        <w:pStyle w:val="Heading4"/>
      </w:pPr>
      <w:r>
        <w:t>… but the evidence on the success of levies is mixed</w:t>
      </w:r>
    </w:p>
    <w:p w14:paraId="01EDAADB" w14:textId="5E3DD202" w:rsidR="00ED5F8E" w:rsidRDefault="00ED5F8E" w:rsidP="005928D1">
      <w:pPr>
        <w:pStyle w:val="BodyText"/>
      </w:pPr>
      <w:r w:rsidRPr="00DC272D">
        <w:t xml:space="preserve">Overseas evidence on the effectiveness of levies is mixed, with some studies showing that larger firms tend to benefit more </w:t>
      </w:r>
      <w:r>
        <w:t xml:space="preserve">than smaller </w:t>
      </w:r>
      <w:r w:rsidRPr="00DC272D">
        <w:t>f</w:t>
      </w:r>
      <w:r>
        <w:t>ir</w:t>
      </w:r>
      <w:r w:rsidRPr="00DC272D">
        <w:t>m</w:t>
      </w:r>
      <w:r>
        <w:t xml:space="preserve">s </w:t>
      </w:r>
      <w:r w:rsidR="00E85FF0" w:rsidRPr="00E85FF0">
        <w:rPr>
          <w:szCs w:val="24"/>
        </w:rPr>
        <w:t>(Dar and Whitehead 2003; Johanson 2009; Muller and Behringer 2012; OECD 2018</w:t>
      </w:r>
      <w:r w:rsidR="00FC15AD">
        <w:rPr>
          <w:szCs w:val="24"/>
        </w:rPr>
        <w:t>; S</w:t>
      </w:r>
      <w:r w:rsidR="00884A4E">
        <w:rPr>
          <w:szCs w:val="24"/>
        </w:rPr>
        <w:t>mith</w:t>
      </w:r>
      <w:r w:rsidR="004552D6">
        <w:rPr>
          <w:szCs w:val="24"/>
        </w:rPr>
        <w:t xml:space="preserve"> and</w:t>
      </w:r>
      <w:r w:rsidR="00884A4E">
        <w:rPr>
          <w:szCs w:val="24"/>
        </w:rPr>
        <w:t xml:space="preserve"> Billett 2005</w:t>
      </w:r>
      <w:r w:rsidR="00E85FF0" w:rsidRPr="00E85FF0">
        <w:rPr>
          <w:szCs w:val="24"/>
        </w:rPr>
        <w:t>)</w:t>
      </w:r>
      <w:r w:rsidRPr="00DC272D">
        <w:t>. This is an important finding given that</w:t>
      </w:r>
      <w:r>
        <w:t xml:space="preserve"> free</w:t>
      </w:r>
      <w:r>
        <w:noBreakHyphen/>
        <w:t xml:space="preserve">rider risk </w:t>
      </w:r>
      <w:r w:rsidRPr="00DC272D">
        <w:t xml:space="preserve">appears to be </w:t>
      </w:r>
      <w:r>
        <w:t xml:space="preserve">greater </w:t>
      </w:r>
      <w:r w:rsidRPr="00DC272D">
        <w:t>for smaller firms. Overseas evidence also shows that the effectiveness of levies depends on policy goal, design (universal or sectoral), and the social, cultural or economic environment of the country.</w:t>
      </w:r>
    </w:p>
    <w:p w14:paraId="15C0453D" w14:textId="5AFBD2DE" w:rsidR="00ED5F8E" w:rsidRDefault="00ED5F8E" w:rsidP="005928D1">
      <w:pPr>
        <w:pStyle w:val="BodyText"/>
      </w:pPr>
      <w:r>
        <w:t>In the Australian context, i</w:t>
      </w:r>
      <w:r w:rsidRPr="00DC272D">
        <w:t xml:space="preserve">t is unclear whether levies </w:t>
      </w:r>
      <w:r>
        <w:t xml:space="preserve">(alone) </w:t>
      </w:r>
      <w:r w:rsidRPr="00DC272D">
        <w:t xml:space="preserve">have been effective in encouraging investment in training in the construction sector, relative to other sectors where such initiatives do not exist. </w:t>
      </w:r>
      <w:r>
        <w:t>Various r</w:t>
      </w:r>
      <w:r w:rsidRPr="000E73EA">
        <w:t>eview</w:t>
      </w:r>
      <w:r>
        <w:t>s</w:t>
      </w:r>
      <w:r w:rsidRPr="000E73EA">
        <w:t xml:space="preserve"> </w:t>
      </w:r>
      <w:r>
        <w:t xml:space="preserve">have reached contradictory views. A </w:t>
      </w:r>
      <w:r w:rsidRPr="00CB6E1B">
        <w:t>2014 review</w:t>
      </w:r>
      <w:r w:rsidRPr="000E73EA">
        <w:t xml:space="preserve"> of the </w:t>
      </w:r>
      <w:r>
        <w:t xml:space="preserve">construction </w:t>
      </w:r>
      <w:r w:rsidRPr="000E73EA">
        <w:t xml:space="preserve">levy </w:t>
      </w:r>
      <w:r>
        <w:t>in Western Australia</w:t>
      </w:r>
      <w:r w:rsidRPr="000E73EA">
        <w:t xml:space="preserve"> found that the levy improve</w:t>
      </w:r>
      <w:r>
        <w:t>d the</w:t>
      </w:r>
      <w:r w:rsidRPr="000E73EA">
        <w:t xml:space="preserve"> quality of training and increase</w:t>
      </w:r>
      <w:r>
        <w:t>d</w:t>
      </w:r>
      <w:r w:rsidRPr="000E73EA">
        <w:t xml:space="preserve"> the number of skilled people in the industry</w:t>
      </w:r>
      <w:r>
        <w:t xml:space="preserve"> </w:t>
      </w:r>
      <w:r w:rsidRPr="00F16C89">
        <w:rPr>
          <w:szCs w:val="24"/>
        </w:rPr>
        <w:t>(Stratton 2014, p. 4)</w:t>
      </w:r>
      <w:r w:rsidRPr="000E73EA">
        <w:t xml:space="preserve">. </w:t>
      </w:r>
      <w:r>
        <w:t>But a subsequent review</w:t>
      </w:r>
      <w:r w:rsidRPr="000E73EA">
        <w:t xml:space="preserve"> </w:t>
      </w:r>
      <w:r>
        <w:t xml:space="preserve">in </w:t>
      </w:r>
      <w:r w:rsidRPr="00E6723A">
        <w:t>2019</w:t>
      </w:r>
      <w:r w:rsidRPr="000E73EA">
        <w:t xml:space="preserve"> found that the levy had failed to meet </w:t>
      </w:r>
      <w:r>
        <w:t xml:space="preserve">a number of efficiency and effectiveness performance </w:t>
      </w:r>
      <w:r w:rsidRPr="000E73EA">
        <w:t xml:space="preserve">targets </w:t>
      </w:r>
      <w:r w:rsidRPr="00AF564B">
        <w:rPr>
          <w:szCs w:val="24"/>
        </w:rPr>
        <w:t>(Walker 2019)</w:t>
      </w:r>
      <w:r>
        <w:t>.</w:t>
      </w:r>
      <w:r w:rsidRPr="000E73EA">
        <w:t xml:space="preserve"> </w:t>
      </w:r>
    </w:p>
    <w:p w14:paraId="0C2CF90D" w14:textId="6FA24D41" w:rsidR="00ED5F8E" w:rsidRDefault="00ED5F8E" w:rsidP="005928D1">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ED5F8E" w14:paraId="27239A35" w14:textId="77777777" w:rsidTr="005928D1">
        <w:trPr>
          <w:tblHeader/>
        </w:trPr>
        <w:tc>
          <w:tcPr>
            <w:tcW w:w="5000" w:type="pct"/>
            <w:tcBorders>
              <w:top w:val="single" w:sz="6" w:space="0" w:color="78A22F"/>
              <w:left w:val="nil"/>
              <w:bottom w:val="nil"/>
              <w:right w:val="nil"/>
            </w:tcBorders>
            <w:shd w:val="clear" w:color="auto" w:fill="auto"/>
          </w:tcPr>
          <w:p w14:paraId="345B2191" w14:textId="4BB20D96" w:rsidR="00ED5F8E" w:rsidRPr="00784A05" w:rsidRDefault="00ED5F8E" w:rsidP="005928D1">
            <w:pPr>
              <w:pStyle w:val="TableTitle"/>
            </w:pPr>
            <w:r>
              <w:rPr>
                <w:b w:val="0"/>
              </w:rPr>
              <w:t>Table 6.</w:t>
            </w:r>
            <w:r>
              <w:rPr>
                <w:b w:val="0"/>
                <w:noProof/>
              </w:rPr>
              <w:t>4</w:t>
            </w:r>
            <w:r>
              <w:tab/>
              <w:t>Levies in the construction industry</w:t>
            </w:r>
          </w:p>
        </w:tc>
      </w:tr>
      <w:tr w:rsidR="00ED5F8E" w14:paraId="63D15202" w14:textId="77777777" w:rsidTr="005928D1">
        <w:tc>
          <w:tcPr>
            <w:tcW w:w="5000" w:type="pct"/>
            <w:tcBorders>
              <w:top w:val="nil"/>
              <w:left w:val="nil"/>
              <w:bottom w:val="nil"/>
              <w:right w:val="nil"/>
            </w:tcBorders>
            <w:shd w:val="clear" w:color="auto" w:fill="auto"/>
          </w:tcPr>
          <w:tbl>
            <w:tblPr>
              <w:tblW w:w="8510" w:type="dxa"/>
              <w:tblCellMar>
                <w:top w:w="28" w:type="dxa"/>
                <w:left w:w="0" w:type="dxa"/>
                <w:right w:w="0" w:type="dxa"/>
              </w:tblCellMar>
              <w:tblLook w:val="0000" w:firstRow="0" w:lastRow="0" w:firstColumn="0" w:lastColumn="0" w:noHBand="0" w:noVBand="0"/>
            </w:tblPr>
            <w:tblGrid>
              <w:gridCol w:w="1564"/>
              <w:gridCol w:w="2128"/>
              <w:gridCol w:w="4818"/>
            </w:tblGrid>
            <w:tr w:rsidR="00ED5F8E" w14:paraId="374BCE45" w14:textId="77777777" w:rsidTr="005928D1">
              <w:trPr>
                <w:tblHeader/>
              </w:trPr>
              <w:tc>
                <w:tcPr>
                  <w:tcW w:w="919" w:type="pct"/>
                  <w:tcBorders>
                    <w:top w:val="single" w:sz="6" w:space="0" w:color="BFBFBF"/>
                    <w:bottom w:val="single" w:sz="6" w:space="0" w:color="BFBFBF"/>
                  </w:tcBorders>
                </w:tcPr>
                <w:p w14:paraId="1BDFB7A0" w14:textId="77777777" w:rsidR="00ED5F8E" w:rsidRPr="00DF6BA7" w:rsidRDefault="00ED5F8E" w:rsidP="005928D1">
                  <w:pPr>
                    <w:pStyle w:val="TableColumnHeading"/>
                    <w:jc w:val="left"/>
                  </w:pPr>
                  <w:r w:rsidRPr="00DF6BA7">
                    <w:t>Jurisdiction</w:t>
                  </w:r>
                </w:p>
              </w:tc>
              <w:tc>
                <w:tcPr>
                  <w:tcW w:w="1250" w:type="pct"/>
                  <w:tcBorders>
                    <w:top w:val="single" w:sz="6" w:space="0" w:color="BFBFBF"/>
                    <w:bottom w:val="single" w:sz="6" w:space="0" w:color="BFBFBF"/>
                  </w:tcBorders>
                </w:tcPr>
                <w:p w14:paraId="70943CD4" w14:textId="77777777" w:rsidR="00ED5F8E" w:rsidRPr="00DF6BA7" w:rsidRDefault="00ED5F8E" w:rsidP="005928D1">
                  <w:pPr>
                    <w:pStyle w:val="TableColumnHeading"/>
                    <w:jc w:val="left"/>
                  </w:pPr>
                  <w:r w:rsidRPr="00DF6BA7">
                    <w:t>Legislation</w:t>
                  </w:r>
                </w:p>
              </w:tc>
              <w:tc>
                <w:tcPr>
                  <w:tcW w:w="2831" w:type="pct"/>
                  <w:tcBorders>
                    <w:top w:val="single" w:sz="6" w:space="0" w:color="BFBFBF"/>
                    <w:bottom w:val="single" w:sz="6" w:space="0" w:color="BFBFBF"/>
                  </w:tcBorders>
                </w:tcPr>
                <w:p w14:paraId="01EE8AB4" w14:textId="77777777" w:rsidR="00ED5F8E" w:rsidRPr="00DF6BA7" w:rsidRDefault="00ED5F8E" w:rsidP="005928D1">
                  <w:pPr>
                    <w:pStyle w:val="TableColumnHeading"/>
                    <w:jc w:val="left"/>
                  </w:pPr>
                  <w:r w:rsidRPr="00DF6BA7">
                    <w:t>Description of levy</w:t>
                  </w:r>
                </w:p>
              </w:tc>
            </w:tr>
            <w:tr w:rsidR="00ED5F8E" w14:paraId="699DC57F" w14:textId="77777777" w:rsidTr="005928D1">
              <w:tc>
                <w:tcPr>
                  <w:tcW w:w="919" w:type="pct"/>
                  <w:tcBorders>
                    <w:top w:val="single" w:sz="6" w:space="0" w:color="BFBFBF"/>
                  </w:tcBorders>
                </w:tcPr>
                <w:p w14:paraId="7234ED5B" w14:textId="77777777" w:rsidR="00ED5F8E" w:rsidRDefault="00ED5F8E" w:rsidP="00820D8E">
                  <w:pPr>
                    <w:pStyle w:val="TableUnitsRow"/>
                    <w:spacing w:before="80"/>
                    <w:jc w:val="left"/>
                  </w:pPr>
                  <w:r w:rsidRPr="008440B5">
                    <w:t>Queensland</w:t>
                  </w:r>
                </w:p>
              </w:tc>
              <w:tc>
                <w:tcPr>
                  <w:tcW w:w="1250" w:type="pct"/>
                  <w:tcBorders>
                    <w:top w:val="single" w:sz="6" w:space="0" w:color="BFBFBF"/>
                  </w:tcBorders>
                </w:tcPr>
                <w:p w14:paraId="7382A70E" w14:textId="77777777" w:rsidR="00ED5F8E" w:rsidRPr="00920A37" w:rsidRDefault="00ED5F8E" w:rsidP="00820D8E">
                  <w:pPr>
                    <w:pStyle w:val="TableUnitsRow"/>
                    <w:spacing w:before="80"/>
                    <w:jc w:val="left"/>
                    <w:rPr>
                      <w:i/>
                    </w:rPr>
                  </w:pPr>
                  <w:r w:rsidRPr="00920A37">
                    <w:rPr>
                      <w:i/>
                    </w:rPr>
                    <w:t>Building and Construction Industry (Portable Long Service Leave) Act 1991</w:t>
                  </w:r>
                </w:p>
              </w:tc>
              <w:tc>
                <w:tcPr>
                  <w:tcW w:w="2831" w:type="pct"/>
                  <w:tcBorders>
                    <w:top w:val="single" w:sz="6" w:space="0" w:color="BFBFBF"/>
                  </w:tcBorders>
                </w:tcPr>
                <w:p w14:paraId="764FAC9C" w14:textId="77777777" w:rsidR="00ED5F8E" w:rsidRPr="00FC3C68" w:rsidRDefault="00ED5F8E" w:rsidP="00820D8E">
                  <w:pPr>
                    <w:pStyle w:val="TableBodyText"/>
                    <w:spacing w:before="80"/>
                    <w:jc w:val="left"/>
                  </w:pPr>
                  <w:r w:rsidRPr="00FC3C68">
                    <w:t>Construction Skills Queensland administers the statutory training levy paid by businesses that have been awarded a project over a certain threshold. The businesses pay 0.1</w:t>
                  </w:r>
                  <w:r>
                    <w:t> per cent</w:t>
                  </w:r>
                  <w:r w:rsidRPr="00FC3C68">
                    <w:t xml:space="preserve"> of the total cost of the project above $150 000.</w:t>
                  </w:r>
                </w:p>
              </w:tc>
            </w:tr>
            <w:tr w:rsidR="00ED5F8E" w14:paraId="595996A6" w14:textId="77777777" w:rsidTr="005928D1">
              <w:tc>
                <w:tcPr>
                  <w:tcW w:w="919" w:type="pct"/>
                  <w:shd w:val="clear" w:color="auto" w:fill="F2F2F2" w:themeFill="background1" w:themeFillShade="F2"/>
                </w:tcPr>
                <w:p w14:paraId="64AE7778" w14:textId="77777777" w:rsidR="00ED5F8E" w:rsidRDefault="00ED5F8E" w:rsidP="005928D1">
                  <w:pPr>
                    <w:pStyle w:val="TableBodyText"/>
                    <w:jc w:val="left"/>
                  </w:pPr>
                  <w:r w:rsidRPr="00A53F74">
                    <w:t>South Australia</w:t>
                  </w:r>
                </w:p>
              </w:tc>
              <w:tc>
                <w:tcPr>
                  <w:tcW w:w="1250" w:type="pct"/>
                  <w:shd w:val="clear" w:color="auto" w:fill="F2F2F2" w:themeFill="background1" w:themeFillShade="F2"/>
                </w:tcPr>
                <w:p w14:paraId="142A2ABC" w14:textId="77777777" w:rsidR="00ED5F8E" w:rsidRPr="00920A37" w:rsidRDefault="00ED5F8E" w:rsidP="005928D1">
                  <w:pPr>
                    <w:pStyle w:val="TableBodyText"/>
                    <w:jc w:val="left"/>
                    <w:rPr>
                      <w:i/>
                    </w:rPr>
                  </w:pPr>
                  <w:r w:rsidRPr="00920A37">
                    <w:rPr>
                      <w:i/>
                    </w:rPr>
                    <w:t>Construction Industry Training Fund Act 1993</w:t>
                  </w:r>
                </w:p>
              </w:tc>
              <w:tc>
                <w:tcPr>
                  <w:tcW w:w="2831" w:type="pct"/>
                  <w:shd w:val="clear" w:color="auto" w:fill="F2F2F2" w:themeFill="background1" w:themeFillShade="F2"/>
                </w:tcPr>
                <w:p w14:paraId="30B6369B" w14:textId="77777777" w:rsidR="00ED5F8E" w:rsidRPr="00FC3C68" w:rsidRDefault="00ED5F8E" w:rsidP="005928D1">
                  <w:pPr>
                    <w:pStyle w:val="TableBodyText"/>
                    <w:jc w:val="left"/>
                  </w:pPr>
                  <w:r w:rsidRPr="00FC3C68">
                    <w:t>The Construction Industry Training Fund levy is collected on building and construction activity in the state. The levy is set at 0.25</w:t>
                  </w:r>
                  <w:r>
                    <w:t> per cent</w:t>
                  </w:r>
                  <w:r w:rsidRPr="00FC3C68">
                    <w:t xml:space="preserve"> of the contract price for construction over $40 000 (including GST). In all other cases it is 0.25</w:t>
                  </w:r>
                  <w:r>
                    <w:t> per cent</w:t>
                  </w:r>
                  <w:r w:rsidRPr="00FC3C68">
                    <w:t xml:space="preserve"> of the estimated reasonable market price of the work.</w:t>
                  </w:r>
                </w:p>
              </w:tc>
            </w:tr>
            <w:tr w:rsidR="00ED5F8E" w14:paraId="1067494E" w14:textId="77777777" w:rsidTr="00A87EB2">
              <w:tc>
                <w:tcPr>
                  <w:tcW w:w="919" w:type="pct"/>
                </w:tcPr>
                <w:p w14:paraId="5CF53CF0" w14:textId="77777777" w:rsidR="00ED5F8E" w:rsidRDefault="00ED5F8E" w:rsidP="005928D1">
                  <w:pPr>
                    <w:pStyle w:val="TableBodyText"/>
                    <w:jc w:val="left"/>
                  </w:pPr>
                  <w:r w:rsidRPr="000E73EA">
                    <w:t>Western Australia</w:t>
                  </w:r>
                </w:p>
              </w:tc>
              <w:tc>
                <w:tcPr>
                  <w:tcW w:w="1250" w:type="pct"/>
                </w:tcPr>
                <w:p w14:paraId="472FACD6" w14:textId="77777777" w:rsidR="00ED5F8E" w:rsidRPr="00920A37" w:rsidRDefault="00ED5F8E" w:rsidP="005928D1">
                  <w:pPr>
                    <w:pStyle w:val="TableBodyText"/>
                    <w:jc w:val="left"/>
                    <w:rPr>
                      <w:i/>
                    </w:rPr>
                  </w:pPr>
                  <w:r w:rsidRPr="00920A37">
                    <w:rPr>
                      <w:i/>
                    </w:rPr>
                    <w:t>Building and Construction Industry Training Fund and Levy Collection Act 1990</w:t>
                  </w:r>
                </w:p>
              </w:tc>
              <w:tc>
                <w:tcPr>
                  <w:tcW w:w="2831" w:type="pct"/>
                </w:tcPr>
                <w:p w14:paraId="0B066BEE" w14:textId="77777777" w:rsidR="00ED5F8E" w:rsidRPr="00FC3C68" w:rsidRDefault="00ED5F8E" w:rsidP="005928D1">
                  <w:pPr>
                    <w:pStyle w:val="TableBodyText"/>
                    <w:jc w:val="left"/>
                  </w:pPr>
                  <w:r w:rsidRPr="00FC3C68">
                    <w:t>The Western Australian Construction Training Fund applies a levy set at 0.2</w:t>
                  </w:r>
                  <w:r>
                    <w:t> per cent</w:t>
                  </w:r>
                  <w:r w:rsidRPr="00FC3C68">
                    <w:t xml:space="preserve"> of the value of the construction for all builds over the value of $20 000. There is no cap on the value of the project.</w:t>
                  </w:r>
                </w:p>
              </w:tc>
            </w:tr>
            <w:tr w:rsidR="00ED5F8E" w14:paraId="69CC6E84" w14:textId="77777777" w:rsidTr="00A87EB2">
              <w:tc>
                <w:tcPr>
                  <w:tcW w:w="919" w:type="pct"/>
                  <w:shd w:val="clear" w:color="auto" w:fill="F2F2F2" w:themeFill="background1" w:themeFillShade="F2"/>
                </w:tcPr>
                <w:p w14:paraId="6573DF85" w14:textId="77777777" w:rsidR="00ED5F8E" w:rsidRPr="000E73EA" w:rsidRDefault="00ED5F8E" w:rsidP="005928D1">
                  <w:pPr>
                    <w:pStyle w:val="TableBodyText"/>
                    <w:jc w:val="left"/>
                  </w:pPr>
                  <w:r w:rsidRPr="00B3602C">
                    <w:t>Tasmania</w:t>
                  </w:r>
                </w:p>
              </w:tc>
              <w:tc>
                <w:tcPr>
                  <w:tcW w:w="1250" w:type="pct"/>
                  <w:shd w:val="clear" w:color="auto" w:fill="F2F2F2" w:themeFill="background1" w:themeFillShade="F2"/>
                </w:tcPr>
                <w:p w14:paraId="2952D546" w14:textId="77777777" w:rsidR="00ED5F8E" w:rsidRPr="00920A37" w:rsidRDefault="00ED5F8E" w:rsidP="005928D1">
                  <w:pPr>
                    <w:pStyle w:val="TableBodyText"/>
                    <w:jc w:val="left"/>
                    <w:rPr>
                      <w:i/>
                    </w:rPr>
                  </w:pPr>
                  <w:r w:rsidRPr="00920A37">
                    <w:rPr>
                      <w:i/>
                    </w:rPr>
                    <w:t>Building and Construction Industry Training Act 1990</w:t>
                  </w:r>
                </w:p>
              </w:tc>
              <w:tc>
                <w:tcPr>
                  <w:tcW w:w="2831" w:type="pct"/>
                  <w:shd w:val="clear" w:color="auto" w:fill="F2F2F2" w:themeFill="background1" w:themeFillShade="F2"/>
                </w:tcPr>
                <w:p w14:paraId="69CC9DBE" w14:textId="77777777" w:rsidR="00ED5F8E" w:rsidRPr="00FC3C68" w:rsidRDefault="00ED5F8E" w:rsidP="005928D1">
                  <w:pPr>
                    <w:pStyle w:val="TableBodyText"/>
                    <w:jc w:val="left"/>
                  </w:pPr>
                  <w:r w:rsidRPr="00FC3C68">
                    <w:t>The Tasmanian Construction Industry Training Fund levy is set at 0.2</w:t>
                  </w:r>
                  <w:r>
                    <w:t> per cent</w:t>
                  </w:r>
                  <w:r w:rsidRPr="00FC3C68">
                    <w:t xml:space="preserve"> of the value of construction work costing more than $20 000.</w:t>
                  </w:r>
                </w:p>
              </w:tc>
            </w:tr>
            <w:tr w:rsidR="00ED5F8E" w14:paraId="4DB2B401" w14:textId="77777777" w:rsidTr="00A87EB2">
              <w:tc>
                <w:tcPr>
                  <w:tcW w:w="919" w:type="pct"/>
                </w:tcPr>
                <w:p w14:paraId="62B8BEC1" w14:textId="77777777" w:rsidR="00ED5F8E" w:rsidRPr="00B3602C" w:rsidRDefault="00ED5F8E" w:rsidP="005928D1">
                  <w:pPr>
                    <w:pStyle w:val="TableBodyText"/>
                    <w:jc w:val="left"/>
                  </w:pPr>
                  <w:r w:rsidRPr="000E73EA">
                    <w:t>ACT</w:t>
                  </w:r>
                </w:p>
              </w:tc>
              <w:tc>
                <w:tcPr>
                  <w:tcW w:w="1250" w:type="pct"/>
                </w:tcPr>
                <w:p w14:paraId="647AD52B" w14:textId="77777777" w:rsidR="00ED5F8E" w:rsidRPr="00920A37" w:rsidRDefault="00ED5F8E" w:rsidP="005928D1">
                  <w:pPr>
                    <w:pStyle w:val="TableBodyText"/>
                    <w:jc w:val="left"/>
                    <w:rPr>
                      <w:i/>
                    </w:rPr>
                  </w:pPr>
                  <w:r w:rsidRPr="00920A37">
                    <w:rPr>
                      <w:i/>
                    </w:rPr>
                    <w:t>Building and Construction Industry Training Levy Act 1999</w:t>
                  </w:r>
                </w:p>
              </w:tc>
              <w:tc>
                <w:tcPr>
                  <w:tcW w:w="2831" w:type="pct"/>
                </w:tcPr>
                <w:p w14:paraId="5750B167" w14:textId="77777777" w:rsidR="00ED5F8E" w:rsidRPr="00FC3C68" w:rsidRDefault="00ED5F8E" w:rsidP="005928D1">
                  <w:pPr>
                    <w:pStyle w:val="TableBodyText"/>
                    <w:jc w:val="left"/>
                  </w:pPr>
                  <w:r w:rsidRPr="00FC3C68">
                    <w:t>The levy is set by the ACT Building and Construction Industry Training Fund Authority at 0.2</w:t>
                  </w:r>
                  <w:r>
                    <w:t> per cent</w:t>
                  </w:r>
                  <w:r w:rsidRPr="00FC3C68">
                    <w:t xml:space="preserve"> of the value of construction work costing more than $10 000.</w:t>
                  </w:r>
                </w:p>
              </w:tc>
            </w:tr>
            <w:tr w:rsidR="00ED5F8E" w14:paraId="4A438612" w14:textId="77777777" w:rsidTr="00A87EB2">
              <w:tc>
                <w:tcPr>
                  <w:tcW w:w="919" w:type="pct"/>
                  <w:tcBorders>
                    <w:bottom w:val="single" w:sz="6" w:space="0" w:color="BFBFBF"/>
                  </w:tcBorders>
                  <w:shd w:val="clear" w:color="auto" w:fill="F2F2F2" w:themeFill="background1" w:themeFillShade="F2"/>
                </w:tcPr>
                <w:p w14:paraId="5BB0604E" w14:textId="77777777" w:rsidR="00ED5F8E" w:rsidRPr="000E73EA" w:rsidRDefault="00ED5F8E" w:rsidP="005928D1">
                  <w:pPr>
                    <w:pStyle w:val="TableBodyText"/>
                    <w:jc w:val="left"/>
                  </w:pPr>
                  <w:r w:rsidRPr="000E73EA">
                    <w:t xml:space="preserve">In all </w:t>
                  </w:r>
                  <w:r>
                    <w:t>S</w:t>
                  </w:r>
                  <w:r w:rsidRPr="000E73EA">
                    <w:t xml:space="preserve">tates and </w:t>
                  </w:r>
                  <w:r>
                    <w:t>T</w:t>
                  </w:r>
                  <w:r w:rsidRPr="000E73EA">
                    <w:t>erritories except the Northern Territory</w:t>
                  </w:r>
                </w:p>
              </w:tc>
              <w:tc>
                <w:tcPr>
                  <w:tcW w:w="1250" w:type="pct"/>
                  <w:tcBorders>
                    <w:bottom w:val="single" w:sz="6" w:space="0" w:color="BFBFBF"/>
                  </w:tcBorders>
                  <w:shd w:val="clear" w:color="auto" w:fill="F2F2F2" w:themeFill="background1" w:themeFillShade="F2"/>
                </w:tcPr>
                <w:p w14:paraId="186B774A" w14:textId="77777777" w:rsidR="00ED5F8E" w:rsidRPr="000E73EA" w:rsidRDefault="00ED5F8E" w:rsidP="005928D1">
                  <w:pPr>
                    <w:pStyle w:val="TableBodyText"/>
                    <w:jc w:val="left"/>
                  </w:pPr>
                </w:p>
              </w:tc>
              <w:tc>
                <w:tcPr>
                  <w:tcW w:w="2831" w:type="pct"/>
                  <w:tcBorders>
                    <w:bottom w:val="single" w:sz="6" w:space="0" w:color="BFBFBF"/>
                  </w:tcBorders>
                  <w:shd w:val="clear" w:color="auto" w:fill="F2F2F2" w:themeFill="background1" w:themeFillShade="F2"/>
                </w:tcPr>
                <w:p w14:paraId="6DCC1B63" w14:textId="77777777" w:rsidR="00ED5F8E" w:rsidRPr="00FC3C68" w:rsidRDefault="00ED5F8E" w:rsidP="005928D1">
                  <w:pPr>
                    <w:pStyle w:val="TableBodyText"/>
                    <w:jc w:val="left"/>
                  </w:pPr>
                  <w:r w:rsidRPr="00FC3C68">
                    <w:t>The Australian Brick and Block Foundation (ABBTF) has been established as a voluntary levy to address skill shortages. The levy is calculated on the delivery of specified units of bricks or concrete masonry. For clay bricks it is calculated at $1.50 on a unit of 1</w:t>
                  </w:r>
                  <w:r>
                    <w:t> </w:t>
                  </w:r>
                  <w:r w:rsidRPr="00FC3C68">
                    <w:t xml:space="preserve">000 bricks delivered, while on concrete masonry it is calculated at 7.5c per square metre. The Australian Brick and Block Foundation distributes incentives for employers to take on apprentices. </w:t>
                  </w:r>
                </w:p>
              </w:tc>
            </w:tr>
          </w:tbl>
          <w:p w14:paraId="1B7B49F7" w14:textId="77777777" w:rsidR="00ED5F8E" w:rsidRDefault="00ED5F8E" w:rsidP="005928D1">
            <w:pPr>
              <w:pStyle w:val="Box"/>
            </w:pPr>
          </w:p>
        </w:tc>
      </w:tr>
      <w:tr w:rsidR="00ED5F8E" w14:paraId="7D2551AB" w14:textId="77777777" w:rsidTr="005928D1">
        <w:tc>
          <w:tcPr>
            <w:tcW w:w="5000" w:type="pct"/>
            <w:tcBorders>
              <w:top w:val="nil"/>
              <w:left w:val="nil"/>
              <w:bottom w:val="nil"/>
              <w:right w:val="nil"/>
            </w:tcBorders>
            <w:shd w:val="clear" w:color="auto" w:fill="auto"/>
          </w:tcPr>
          <w:p w14:paraId="7044094A" w14:textId="3D4D7C2C" w:rsidR="00ED5F8E" w:rsidRDefault="00ED5F8E" w:rsidP="005928D1">
            <w:pPr>
              <w:pStyle w:val="Source"/>
            </w:pPr>
            <w:r>
              <w:rPr>
                <w:i/>
              </w:rPr>
              <w:t>Sources</w:t>
            </w:r>
            <w:r w:rsidRPr="00167F06">
              <w:t>:</w:t>
            </w:r>
            <w:r>
              <w:t xml:space="preserve"> ACT BCITFA </w:t>
            </w:r>
            <w:r w:rsidRPr="00DE54A0">
              <w:rPr>
                <w:rFonts w:cs="Arial"/>
              </w:rPr>
              <w:t>(2018)</w:t>
            </w:r>
            <w:r>
              <w:t xml:space="preserve">; ABBTF </w:t>
            </w:r>
            <w:r w:rsidRPr="0028204D">
              <w:rPr>
                <w:rFonts w:cs="Arial"/>
              </w:rPr>
              <w:t>(2019)</w:t>
            </w:r>
            <w:r>
              <w:t xml:space="preserve">; CITF </w:t>
            </w:r>
            <w:r w:rsidRPr="001B0337">
              <w:rPr>
                <w:rFonts w:cs="Arial"/>
              </w:rPr>
              <w:t>(2020)</w:t>
            </w:r>
            <w:r>
              <w:t xml:space="preserve">; CSQ </w:t>
            </w:r>
            <w:r w:rsidRPr="00BD0248">
              <w:rPr>
                <w:rFonts w:cs="Arial"/>
              </w:rPr>
              <w:t>(2020)</w:t>
            </w:r>
            <w:r>
              <w:t xml:space="preserve">; TBCITB </w:t>
            </w:r>
            <w:r w:rsidRPr="00B20654">
              <w:rPr>
                <w:rFonts w:cs="Arial"/>
              </w:rPr>
              <w:t>(2020)</w:t>
            </w:r>
            <w:r>
              <w:t xml:space="preserve">; WACTF </w:t>
            </w:r>
            <w:r w:rsidRPr="000E09ED">
              <w:rPr>
                <w:rFonts w:cs="Arial"/>
              </w:rPr>
              <w:t>(2020)</w:t>
            </w:r>
            <w:r>
              <w:t>.</w:t>
            </w:r>
          </w:p>
        </w:tc>
      </w:tr>
      <w:tr w:rsidR="00ED5F8E" w14:paraId="6F54996B" w14:textId="77777777" w:rsidTr="005928D1">
        <w:tc>
          <w:tcPr>
            <w:tcW w:w="5000" w:type="pct"/>
            <w:tcBorders>
              <w:top w:val="nil"/>
              <w:left w:val="nil"/>
              <w:bottom w:val="single" w:sz="6" w:space="0" w:color="78A22F"/>
              <w:right w:val="nil"/>
            </w:tcBorders>
            <w:shd w:val="clear" w:color="auto" w:fill="auto"/>
          </w:tcPr>
          <w:p w14:paraId="1BBAFBA5" w14:textId="77777777" w:rsidR="00ED5F8E" w:rsidRDefault="00ED5F8E" w:rsidP="005928D1">
            <w:pPr>
              <w:pStyle w:val="Box"/>
              <w:spacing w:before="0" w:line="120" w:lineRule="exact"/>
            </w:pPr>
          </w:p>
        </w:tc>
      </w:tr>
      <w:tr w:rsidR="00ED5F8E" w:rsidRPr="000863A5" w14:paraId="4692D069" w14:textId="77777777" w:rsidTr="005928D1">
        <w:tc>
          <w:tcPr>
            <w:tcW w:w="5000" w:type="pct"/>
            <w:tcBorders>
              <w:top w:val="single" w:sz="6" w:space="0" w:color="78A22F"/>
              <w:left w:val="nil"/>
              <w:bottom w:val="nil"/>
              <w:right w:val="nil"/>
            </w:tcBorders>
          </w:tcPr>
          <w:p w14:paraId="1B8E8BB8" w14:textId="407AAA01" w:rsidR="00ED5F8E" w:rsidRPr="00626D32" w:rsidRDefault="00ED5F8E" w:rsidP="005928D1">
            <w:pPr>
              <w:pStyle w:val="BoxSpaceBelow"/>
            </w:pPr>
          </w:p>
        </w:tc>
      </w:tr>
    </w:tbl>
    <w:p w14:paraId="2DA23C14" w14:textId="35E6D969" w:rsidR="00820D8E" w:rsidRDefault="00ED5F8E" w:rsidP="00B85AE4">
      <w:pPr>
        <w:pStyle w:val="BodyText"/>
      </w:pPr>
      <w:r>
        <w:t xml:space="preserve">A review of the NTG identified some reasons that contributed to its failure. Its administration costs were too high, particularly for smaller firms, and it was very unpopular with businesses </w:t>
      </w:r>
      <w:r w:rsidRPr="00B97BDD">
        <w:rPr>
          <w:szCs w:val="24"/>
        </w:rPr>
        <w:t>(Fraser 1996)</w:t>
      </w:r>
      <w:r>
        <w:t>. It was, however, successful in increasing employer investment in training. O</w:t>
      </w:r>
      <w:r w:rsidRPr="000E73EA">
        <w:t xml:space="preserve">ver the four years it was in force, </w:t>
      </w:r>
      <w:r>
        <w:t xml:space="preserve">it </w:t>
      </w:r>
      <w:r w:rsidRPr="000E73EA">
        <w:t>contributed to increases in training effort across a wide range of Australian businesses</w:t>
      </w:r>
      <w:r>
        <w:t xml:space="preserve"> and</w:t>
      </w:r>
      <w:r w:rsidRPr="000E73EA">
        <w:t xml:space="preserve"> helped to protect </w:t>
      </w:r>
      <w:r>
        <w:t xml:space="preserve">existing </w:t>
      </w:r>
      <w:r w:rsidRPr="000E73EA">
        <w:t>training activity</w:t>
      </w:r>
      <w:r>
        <w:t xml:space="preserve"> </w:t>
      </w:r>
      <w:r w:rsidRPr="000E73EA">
        <w:t>from cost</w:t>
      </w:r>
      <w:r>
        <w:noBreakHyphen/>
      </w:r>
      <w:r w:rsidRPr="000E73EA">
        <w:t>cutting pressures during the recession of the early 1990s</w:t>
      </w:r>
      <w:r>
        <w:t xml:space="preserve"> </w:t>
      </w:r>
      <w:r w:rsidRPr="00B97BDD">
        <w:rPr>
          <w:szCs w:val="24"/>
        </w:rPr>
        <w:t>(Fraser 1996)</w:t>
      </w:r>
      <w:r w:rsidRPr="000E73EA">
        <w:t xml:space="preserve">. </w:t>
      </w:r>
      <w:r>
        <w:t>Nonetheless</w:t>
      </w:r>
      <w:r w:rsidRPr="000E73EA">
        <w:t xml:space="preserve">, </w:t>
      </w:r>
      <w:r>
        <w:t>the NTG</w:t>
      </w:r>
      <w:r w:rsidRPr="000E73EA">
        <w:t xml:space="preserve"> had little success in changing industry behaviour where there was no established training culture.</w:t>
      </w:r>
      <w:r>
        <w:t xml:space="preserve"> Indeed, there was concern that the levy prompted </w:t>
      </w:r>
      <w:r w:rsidRPr="000E73EA">
        <w:t>a heightened sensitivity about the cost of training, with</w:t>
      </w:r>
      <w:r>
        <w:t xml:space="preserve"> training being seen as a cost, a perverse outcome given this was the </w:t>
      </w:r>
      <w:r w:rsidRPr="000E73EA">
        <w:t>opp</w:t>
      </w:r>
      <w:r>
        <w:t>osite of the scheme’s objective</w:t>
      </w:r>
      <w:r w:rsidR="00F864BA" w:rsidRPr="00F864BA">
        <w:rPr>
          <w:rStyle w:val="Hyperlink"/>
          <w:u w:val="none"/>
        </w:rPr>
        <w:t xml:space="preserve"> </w:t>
      </w:r>
      <w:r w:rsidRPr="00970572">
        <w:rPr>
          <w:szCs w:val="24"/>
        </w:rPr>
        <w:t>(Smith and Billett 2004)</w:t>
      </w:r>
      <w:r w:rsidRPr="00F864BA">
        <w:rPr>
          <w:rStyle w:val="Hyperlink"/>
          <w:u w:val="none"/>
        </w:rPr>
        <w:t>.</w:t>
      </w:r>
      <w:r w:rsidR="00820D8E">
        <w:br w:type="page"/>
      </w:r>
    </w:p>
    <w:p w14:paraId="5C99E47A" w14:textId="77777777" w:rsidR="00ED5F8E" w:rsidRPr="004E3B94" w:rsidRDefault="00ED5F8E" w:rsidP="005928D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ED5F8E" w14:paraId="23C7E742" w14:textId="77777777" w:rsidTr="0057193A">
        <w:trPr>
          <w:tblHeader/>
        </w:trPr>
        <w:tc>
          <w:tcPr>
            <w:tcW w:w="5000" w:type="pct"/>
            <w:tcBorders>
              <w:top w:val="single" w:sz="6" w:space="0" w:color="66BCDB" w:themeColor="text2"/>
              <w:left w:val="nil"/>
              <w:bottom w:val="nil"/>
              <w:right w:val="nil"/>
            </w:tcBorders>
            <w:shd w:val="clear" w:color="auto" w:fill="E0F1F7"/>
            <w:tcMar>
              <w:left w:w="170" w:type="dxa"/>
              <w:right w:w="170" w:type="dxa"/>
            </w:tcMar>
          </w:tcPr>
          <w:p w14:paraId="43E78436" w14:textId="0F09B7FC" w:rsidR="00ED5F8E" w:rsidRPr="00CE4C64" w:rsidRDefault="00ED5F8E" w:rsidP="005928D1">
            <w:pPr>
              <w:pStyle w:val="RecTitle"/>
              <w:spacing w:before="120"/>
              <w:rPr>
                <w:noProof/>
              </w:rPr>
            </w:pPr>
            <w:r>
              <w:t>option</w:t>
            </w:r>
            <w:r>
              <w:rPr>
                <w:i/>
              </w:rPr>
              <w:t> </w:t>
            </w:r>
            <w:r>
              <w:rPr>
                <w:iCs/>
              </w:rPr>
              <w:t>6</w:t>
            </w:r>
            <w:r w:rsidRPr="005C45BB">
              <w:rPr>
                <w:iCs/>
              </w:rPr>
              <w:t>.</w:t>
            </w:r>
            <w:r>
              <w:rPr>
                <w:iCs/>
              </w:rPr>
              <w:t xml:space="preserve">5 — </w:t>
            </w:r>
            <w:r>
              <w:t>support</w:t>
            </w:r>
            <w:r w:rsidRPr="00517E27">
              <w:rPr>
                <w:iCs/>
              </w:rPr>
              <w:t xml:space="preserve">ing </w:t>
            </w:r>
            <w:r w:rsidR="00C95D92">
              <w:rPr>
                <w:iCs/>
              </w:rPr>
              <w:t xml:space="preserve">trade </w:t>
            </w:r>
            <w:r>
              <w:t xml:space="preserve">apprenticeships </w:t>
            </w:r>
          </w:p>
        </w:tc>
      </w:tr>
      <w:tr w:rsidR="00ED5F8E" w:rsidRPr="00750BE2" w14:paraId="3E099413" w14:textId="77777777" w:rsidTr="005928D1">
        <w:tc>
          <w:tcPr>
            <w:tcW w:w="5000" w:type="pct"/>
            <w:tcBorders>
              <w:top w:val="nil"/>
              <w:left w:val="nil"/>
              <w:bottom w:val="nil"/>
              <w:right w:val="nil"/>
            </w:tcBorders>
            <w:shd w:val="clear" w:color="auto" w:fill="E0F1F7"/>
            <w:tcMar>
              <w:left w:w="170" w:type="dxa"/>
              <w:right w:w="170" w:type="dxa"/>
            </w:tcMar>
          </w:tcPr>
          <w:p w14:paraId="46FF8812" w14:textId="77777777" w:rsidR="00ED5F8E" w:rsidRPr="005C45BB" w:rsidRDefault="00ED5F8E" w:rsidP="005928D1">
            <w:pPr>
              <w:pStyle w:val="Finding"/>
            </w:pPr>
            <w:r w:rsidRPr="00DD20B7">
              <w:t>Given the apparently poor effectiveness of employer incentives, the Australian and State and Territory governments could consider</w:t>
            </w:r>
            <w:r w:rsidRPr="005C45BB">
              <w:t>:</w:t>
            </w:r>
          </w:p>
          <w:p w14:paraId="5414041D" w14:textId="77777777" w:rsidR="00ED5F8E" w:rsidRPr="0075017A" w:rsidRDefault="00ED5F8E" w:rsidP="005928D1">
            <w:pPr>
              <w:pStyle w:val="FindingBullet"/>
            </w:pPr>
            <w:r w:rsidRPr="0075017A">
              <w:t xml:space="preserve">addressing barriers to hiring apprentices, including their foundational skills, work readiness and the minimum wages </w:t>
            </w:r>
            <w:r>
              <w:t xml:space="preserve">or other award conditions </w:t>
            </w:r>
            <w:r w:rsidRPr="0075017A">
              <w:t>set by the Fair Work Commission</w:t>
            </w:r>
          </w:p>
          <w:p w14:paraId="1EEEA3C1" w14:textId="77777777" w:rsidR="00ED5F8E" w:rsidRDefault="00ED5F8E" w:rsidP="005928D1">
            <w:pPr>
              <w:pStyle w:val="FindingBullet"/>
              <w:rPr>
                <w:i/>
              </w:rPr>
            </w:pPr>
            <w:r>
              <w:t>reintroducing (better</w:t>
            </w:r>
            <w:r>
              <w:rPr>
                <w:i/>
              </w:rPr>
              <w:noBreakHyphen/>
            </w:r>
            <w:r>
              <w:t xml:space="preserve">designed) </w:t>
            </w:r>
            <w:r w:rsidRPr="0075017A">
              <w:t>industry levies</w:t>
            </w:r>
            <w:r>
              <w:rPr>
                <w:i/>
              </w:rPr>
              <w:t>.</w:t>
            </w:r>
          </w:p>
          <w:p w14:paraId="440CE713" w14:textId="77777777" w:rsidR="00ED5F8E" w:rsidRDefault="00ED5F8E" w:rsidP="005928D1">
            <w:pPr>
              <w:pStyle w:val="Rec"/>
              <w:keepNext/>
            </w:pPr>
            <w:r w:rsidRPr="005C45BB">
              <w:t>Consideration of these options should take into account the effectiveness of any measures to strengthen pastoral, mentoring and other support services for VET students in general (</w:t>
            </w:r>
            <w:r>
              <w:t>o</w:t>
            </w:r>
            <w:r w:rsidRPr="005C45BB">
              <w:t>ptions </w:t>
            </w:r>
            <w:r>
              <w:t>6</w:t>
            </w:r>
            <w:r w:rsidRPr="005C45BB">
              <w:t>.</w:t>
            </w:r>
            <w:r>
              <w:t>6</w:t>
            </w:r>
            <w:r w:rsidRPr="005C45BB">
              <w:t xml:space="preserve"> and </w:t>
            </w:r>
            <w:r>
              <w:t>7</w:t>
            </w:r>
            <w:r w:rsidRPr="005C45BB">
              <w:t>.3).</w:t>
            </w:r>
          </w:p>
        </w:tc>
      </w:tr>
      <w:tr w:rsidR="00ED5F8E" w14:paraId="7A1D5128" w14:textId="77777777" w:rsidTr="0057193A">
        <w:tc>
          <w:tcPr>
            <w:tcW w:w="5000" w:type="pct"/>
            <w:tcBorders>
              <w:top w:val="nil"/>
              <w:left w:val="nil"/>
              <w:bottom w:val="single" w:sz="6" w:space="0" w:color="66BCDB" w:themeColor="text2"/>
              <w:right w:val="nil"/>
            </w:tcBorders>
            <w:shd w:val="clear" w:color="auto" w:fill="E0F1F7"/>
            <w:tcMar>
              <w:left w:w="170" w:type="dxa"/>
              <w:right w:w="170" w:type="dxa"/>
            </w:tcMar>
          </w:tcPr>
          <w:p w14:paraId="10828462" w14:textId="77777777" w:rsidR="00ED5F8E" w:rsidRDefault="00ED5F8E" w:rsidP="005928D1">
            <w:pPr>
              <w:pStyle w:val="Space"/>
              <w:keepLines/>
            </w:pPr>
          </w:p>
        </w:tc>
      </w:tr>
      <w:tr w:rsidR="00ED5F8E" w:rsidRPr="000863A5" w14:paraId="3459024A" w14:textId="77777777" w:rsidTr="0057193A">
        <w:tc>
          <w:tcPr>
            <w:tcW w:w="5000" w:type="pct"/>
            <w:tcBorders>
              <w:top w:val="single" w:sz="6" w:space="0" w:color="66BCDB" w:themeColor="text2"/>
              <w:left w:val="nil"/>
              <w:bottom w:val="nil"/>
              <w:right w:val="nil"/>
            </w:tcBorders>
            <w:tcMar>
              <w:left w:w="170" w:type="dxa"/>
              <w:right w:w="170" w:type="dxa"/>
            </w:tcMar>
          </w:tcPr>
          <w:p w14:paraId="51BF5627" w14:textId="610CA8AB" w:rsidR="00ED5F8E" w:rsidRPr="00626D32" w:rsidRDefault="00ED5F8E" w:rsidP="005928D1">
            <w:pPr>
              <w:pStyle w:val="BoxSpaceBelow"/>
              <w:keepLines/>
            </w:pPr>
          </w:p>
        </w:tc>
      </w:tr>
    </w:tbl>
    <w:p w14:paraId="55B9AED8" w14:textId="3DAF8302" w:rsidR="00ED5F8E" w:rsidRPr="00E67C13" w:rsidRDefault="00ED5F8E" w:rsidP="00820D8E">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ED5F8E" w14:paraId="65CDED1D" w14:textId="77777777" w:rsidTr="005928D1">
        <w:trPr>
          <w:tblHeader/>
        </w:trPr>
        <w:tc>
          <w:tcPr>
            <w:tcW w:w="5000" w:type="pct"/>
            <w:tcBorders>
              <w:top w:val="single" w:sz="6" w:space="0" w:color="78A22F"/>
              <w:left w:val="nil"/>
              <w:bottom w:val="nil"/>
              <w:right w:val="nil"/>
            </w:tcBorders>
            <w:shd w:val="clear" w:color="auto" w:fill="auto"/>
          </w:tcPr>
          <w:p w14:paraId="4F7565C4" w14:textId="40640AB8" w:rsidR="00ED5F8E" w:rsidRPr="00CE4C64" w:rsidRDefault="00ED5F8E" w:rsidP="005928D1">
            <w:pPr>
              <w:pStyle w:val="InformationRequestTitle"/>
              <w:spacing w:before="120"/>
            </w:pPr>
            <w:r w:rsidRPr="006E7EE2">
              <w:t>Information request</w:t>
            </w:r>
            <w:r>
              <w:t xml:space="preserve"> — implementing new support arrangements for </w:t>
            </w:r>
            <w:r w:rsidR="00F17C81">
              <w:t xml:space="preserve">trade </w:t>
            </w:r>
            <w:r>
              <w:t>apprenticeships</w:t>
            </w:r>
          </w:p>
        </w:tc>
      </w:tr>
      <w:tr w:rsidR="00ED5F8E" w:rsidRPr="00750BE2" w14:paraId="0D135708" w14:textId="77777777" w:rsidTr="005928D1">
        <w:tc>
          <w:tcPr>
            <w:tcW w:w="5000" w:type="pct"/>
            <w:tcBorders>
              <w:top w:val="nil"/>
              <w:left w:val="nil"/>
              <w:bottom w:val="nil"/>
              <w:right w:val="nil"/>
            </w:tcBorders>
            <w:shd w:val="clear" w:color="auto" w:fill="auto"/>
          </w:tcPr>
          <w:p w14:paraId="280E545E" w14:textId="77777777" w:rsidR="00ED5F8E" w:rsidRPr="0075017A" w:rsidRDefault="00ED5F8E" w:rsidP="005928D1">
            <w:pPr>
              <w:pStyle w:val="InformationRequest"/>
            </w:pPr>
            <w:r>
              <w:t>In assessing the merits of option 6.5:</w:t>
            </w:r>
          </w:p>
          <w:p w14:paraId="48C76407" w14:textId="77777777" w:rsidR="00ED5F8E" w:rsidRDefault="00ED5F8E" w:rsidP="00ED5F8E">
            <w:pPr>
              <w:pStyle w:val="InformationRequestBullet"/>
              <w:ind w:left="360" w:hanging="360"/>
            </w:pPr>
            <w:r w:rsidRPr="00373CB0">
              <w:t xml:space="preserve">does the nature and size of the </w:t>
            </w:r>
            <w:r>
              <w:t>‘</w:t>
            </w:r>
            <w:r w:rsidRPr="00373CB0">
              <w:t>apprenticeship problem</w:t>
            </w:r>
            <w:r>
              <w:t>’</w:t>
            </w:r>
            <w:r w:rsidRPr="00373CB0">
              <w:t xml:space="preserve"> merit new policy measures?</w:t>
            </w:r>
          </w:p>
          <w:p w14:paraId="24553E21" w14:textId="77777777" w:rsidR="00ED5F8E" w:rsidRDefault="00ED5F8E" w:rsidP="00ED5F8E">
            <w:pPr>
              <w:pStyle w:val="InformationRequestBullet"/>
              <w:ind w:left="360" w:hanging="360"/>
            </w:pPr>
            <w:r>
              <w:t>how significant is ‘poaching’ as a problem that would justify industry levies?</w:t>
            </w:r>
          </w:p>
          <w:p w14:paraId="753D4CCE" w14:textId="21B9DACC" w:rsidR="00ED5F8E" w:rsidRDefault="00ED5F8E" w:rsidP="00ED5F8E">
            <w:pPr>
              <w:pStyle w:val="InformationRequestBullet"/>
              <w:ind w:left="360" w:hanging="360"/>
            </w:pPr>
            <w:r>
              <w:t xml:space="preserve">how effective are levies in </w:t>
            </w:r>
            <w:r w:rsidR="00334BB7">
              <w:t>increasing</w:t>
            </w:r>
            <w:r>
              <w:t xml:space="preserve"> apprenticeships?</w:t>
            </w:r>
          </w:p>
          <w:p w14:paraId="4BB86C5A" w14:textId="77777777" w:rsidR="00ED5F8E" w:rsidRDefault="00ED5F8E" w:rsidP="00ED5F8E">
            <w:pPr>
              <w:pStyle w:val="InformationRequestBullet"/>
              <w:ind w:left="360" w:hanging="360"/>
            </w:pPr>
            <w:r>
              <w:t>are there other reasons for using industry levies?</w:t>
            </w:r>
          </w:p>
          <w:p w14:paraId="7D2199B9" w14:textId="77777777" w:rsidR="00ED5F8E" w:rsidRPr="00373CB0" w:rsidRDefault="00ED5F8E" w:rsidP="00ED5F8E">
            <w:pPr>
              <w:pStyle w:val="InformationRequestBullet"/>
              <w:ind w:left="360" w:hanging="360"/>
            </w:pPr>
            <w:r>
              <w:t>how would the problems of administrative complexity for some existing levies be addressed?</w:t>
            </w:r>
          </w:p>
        </w:tc>
      </w:tr>
      <w:tr w:rsidR="00ED5F8E" w14:paraId="71DEF37B" w14:textId="77777777" w:rsidTr="005928D1">
        <w:tc>
          <w:tcPr>
            <w:tcW w:w="5000" w:type="pct"/>
            <w:tcBorders>
              <w:top w:val="nil"/>
              <w:left w:val="nil"/>
              <w:bottom w:val="single" w:sz="6" w:space="0" w:color="78A22F"/>
              <w:right w:val="nil"/>
            </w:tcBorders>
            <w:shd w:val="clear" w:color="auto" w:fill="auto"/>
          </w:tcPr>
          <w:p w14:paraId="39FE7518" w14:textId="77777777" w:rsidR="00ED5F8E" w:rsidRDefault="00ED5F8E" w:rsidP="005928D1">
            <w:pPr>
              <w:pStyle w:val="Space"/>
              <w:keepLines/>
            </w:pPr>
          </w:p>
        </w:tc>
      </w:tr>
      <w:tr w:rsidR="00ED5F8E" w:rsidRPr="000863A5" w14:paraId="6C1CF155" w14:textId="77777777" w:rsidTr="005928D1">
        <w:tc>
          <w:tcPr>
            <w:tcW w:w="5000" w:type="pct"/>
            <w:tcBorders>
              <w:top w:val="single" w:sz="6" w:space="0" w:color="78A22F"/>
              <w:left w:val="nil"/>
              <w:bottom w:val="nil"/>
              <w:right w:val="nil"/>
            </w:tcBorders>
          </w:tcPr>
          <w:p w14:paraId="112FA6C1" w14:textId="1141CA3B" w:rsidR="00ED5F8E" w:rsidRPr="00626D32" w:rsidRDefault="00ED5F8E" w:rsidP="005928D1">
            <w:pPr>
              <w:pStyle w:val="BoxSpaceBelow"/>
              <w:keepLines/>
            </w:pPr>
          </w:p>
        </w:tc>
      </w:tr>
    </w:tbl>
    <w:p w14:paraId="2D634510" w14:textId="09562AA0" w:rsidR="00ED5F8E" w:rsidRDefault="00ED5F8E" w:rsidP="005928D1">
      <w:pPr>
        <w:pStyle w:val="Heading2"/>
      </w:pPr>
      <w:bookmarkStart w:id="85" w:name="_Toc41645045"/>
      <w:r>
        <w:t>6.</w:t>
      </w:r>
      <w:r>
        <w:rPr>
          <w:noProof/>
        </w:rPr>
        <w:t>4</w:t>
      </w:r>
      <w:r>
        <w:tab/>
        <w:t>Student supports</w:t>
      </w:r>
      <w:bookmarkEnd w:id="85"/>
    </w:p>
    <w:p w14:paraId="545D41F7" w14:textId="77777777" w:rsidR="00ED5F8E" w:rsidRPr="00820D8E" w:rsidRDefault="00ED5F8E" w:rsidP="005928D1">
      <w:pPr>
        <w:pStyle w:val="BodyText"/>
        <w:rPr>
          <w:spacing w:val="-2"/>
        </w:rPr>
      </w:pPr>
      <w:r w:rsidRPr="00820D8E">
        <w:rPr>
          <w:spacing w:val="-2"/>
        </w:rPr>
        <w:t>As discussed in chapter 5, pastoral and mentoring services have been shown to improve retention rates. Similarly, upfront assessment of student needs can help match students to courses and qualifications that suit their ability and ensure that support services are provided. These kinds of intangible investments can leverage subsidies, but potentially also displace them. As noted in chapter 5, the most recent holistic review of the apprenticeship system recommended that government funding for employer incentives would be better re</w:t>
      </w:r>
      <w:r w:rsidRPr="00820D8E">
        <w:rPr>
          <w:spacing w:val="-2"/>
        </w:rPr>
        <w:noBreakHyphen/>
        <w:t>directed to such services. The reach of current services is limited, so there may be scope for expansion.</w:t>
      </w:r>
    </w:p>
    <w:p w14:paraId="18B881B1" w14:textId="77777777" w:rsidR="00ED5F8E" w:rsidRDefault="00ED5F8E" w:rsidP="005928D1">
      <w:pPr>
        <w:pStyle w:val="BodyText"/>
      </w:pPr>
      <w:r>
        <w:t>But significant questions remain about how such pastoral and mentoring services should be funded, delivered and designed, taking into account the continuity of funding, scale, and effectiveness in improving outcomes for students. Some of the existing approaches have been highly targeted to groups with a high risk of non</w:t>
      </w:r>
      <w:r>
        <w:noBreakHyphen/>
        <w:t>completion, while generic programs provide assistance on an on</w:t>
      </w:r>
      <w:r>
        <w:noBreakHyphen/>
        <w:t>demand basis. There may be other high</w:t>
      </w:r>
      <w:r>
        <w:noBreakHyphen/>
        <w:t>risk groups who would benefit from dedicated supports, an issue about which the Commission is seeking feedback.</w:t>
      </w:r>
    </w:p>
    <w:p w14:paraId="7954186C" w14:textId="77777777" w:rsidR="00ED5F8E" w:rsidRDefault="00ED5F8E" w:rsidP="005928D1">
      <w:pPr>
        <w:pStyle w:val="BodyText"/>
      </w:pPr>
      <w:r>
        <w:t>Finally, the main focus of pastoral and mentoring services has been on apprentices. VET students outside the apprenticeship system also experience some of the personal problems that trigger non</w:t>
      </w:r>
      <w:r>
        <w:noBreakHyphen/>
        <w:t>completion. While RTOs provide some services, it is not clear whether there are gaps, and how these would be best met.</w:t>
      </w:r>
    </w:p>
    <w:p w14:paraId="2A39DF1F" w14:textId="23F7FF7E" w:rsidR="00ED5F8E" w:rsidRPr="004E3B94" w:rsidRDefault="00ED5F8E" w:rsidP="005928D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ED5F8E" w14:paraId="493109F3" w14:textId="77777777" w:rsidTr="00713CBB">
        <w:trPr>
          <w:tblHeader/>
        </w:trPr>
        <w:tc>
          <w:tcPr>
            <w:tcW w:w="5000" w:type="pct"/>
            <w:tcBorders>
              <w:top w:val="single" w:sz="4" w:space="0" w:color="66BCDB"/>
              <w:left w:val="nil"/>
              <w:bottom w:val="nil"/>
              <w:right w:val="nil"/>
            </w:tcBorders>
            <w:shd w:val="clear" w:color="auto" w:fill="E0F1F7"/>
          </w:tcPr>
          <w:p w14:paraId="093173B8" w14:textId="77777777" w:rsidR="00ED5F8E" w:rsidRPr="00CE4C64" w:rsidRDefault="00ED5F8E" w:rsidP="005928D1">
            <w:pPr>
              <w:pStyle w:val="InformationRequestTitle"/>
              <w:spacing w:before="120"/>
            </w:pPr>
            <w:r>
              <w:rPr>
                <w:i w:val="0"/>
              </w:rPr>
              <w:t xml:space="preserve">option 6.6 — Pastoral, mentoring and upfront assessment services </w:t>
            </w:r>
          </w:p>
        </w:tc>
      </w:tr>
      <w:tr w:rsidR="00ED5F8E" w:rsidRPr="00750BE2" w14:paraId="54B67514" w14:textId="77777777" w:rsidTr="005928D1">
        <w:tc>
          <w:tcPr>
            <w:tcW w:w="5000" w:type="pct"/>
            <w:tcBorders>
              <w:top w:val="nil"/>
              <w:left w:val="nil"/>
              <w:bottom w:val="nil"/>
              <w:right w:val="nil"/>
            </w:tcBorders>
            <w:shd w:val="clear" w:color="auto" w:fill="E0F1F7"/>
          </w:tcPr>
          <w:p w14:paraId="79577A47" w14:textId="77777777" w:rsidR="00ED5F8E" w:rsidRDefault="00ED5F8E" w:rsidP="005928D1">
            <w:pPr>
              <w:pStyle w:val="InformationRequest"/>
              <w:keepNext/>
              <w:rPr>
                <w:i w:val="0"/>
              </w:rPr>
            </w:pPr>
            <w:r>
              <w:rPr>
                <w:i w:val="0"/>
              </w:rPr>
              <w:t>Australian, State and Territory governments could expand mentoring and pastoral services for VET students, including those undertaking apprenticeships.</w:t>
            </w:r>
          </w:p>
          <w:p w14:paraId="2BFAEF2E" w14:textId="5FF6A388" w:rsidR="00ED5F8E" w:rsidRPr="006D1B10" w:rsidRDefault="00ED5F8E" w:rsidP="005928D1">
            <w:pPr>
              <w:pStyle w:val="InformationRequest"/>
              <w:keepNext/>
              <w:rPr>
                <w:i w:val="0"/>
              </w:rPr>
            </w:pPr>
            <w:r>
              <w:rPr>
                <w:i w:val="0"/>
              </w:rPr>
              <w:t xml:space="preserve">Governments should also consider the wider uptake of tools for the upfront assessment of student needs — as used by the South Australian Government — to determine students’ suitability for their chosen </w:t>
            </w:r>
            <w:r w:rsidR="00640D9D">
              <w:rPr>
                <w:i w:val="0"/>
              </w:rPr>
              <w:t>course</w:t>
            </w:r>
            <w:r>
              <w:rPr>
                <w:i w:val="0"/>
              </w:rPr>
              <w:t xml:space="preserve"> and their need for any supports.</w:t>
            </w:r>
          </w:p>
        </w:tc>
      </w:tr>
      <w:tr w:rsidR="00ED5F8E" w14:paraId="4B4FBF21" w14:textId="77777777" w:rsidTr="00713CBB">
        <w:tc>
          <w:tcPr>
            <w:tcW w:w="5000" w:type="pct"/>
            <w:tcBorders>
              <w:top w:val="nil"/>
              <w:left w:val="nil"/>
              <w:bottom w:val="single" w:sz="4" w:space="0" w:color="66BCDB"/>
              <w:right w:val="nil"/>
            </w:tcBorders>
            <w:shd w:val="clear" w:color="auto" w:fill="E0F1F7"/>
          </w:tcPr>
          <w:p w14:paraId="76B65109" w14:textId="77777777" w:rsidR="00ED5F8E" w:rsidRDefault="00ED5F8E" w:rsidP="005928D1">
            <w:pPr>
              <w:pStyle w:val="Space"/>
              <w:keepLines/>
            </w:pPr>
          </w:p>
        </w:tc>
      </w:tr>
      <w:tr w:rsidR="00ED5F8E" w:rsidRPr="000863A5" w14:paraId="17540D77" w14:textId="77777777" w:rsidTr="00713CBB">
        <w:tc>
          <w:tcPr>
            <w:tcW w:w="5000" w:type="pct"/>
            <w:tcBorders>
              <w:top w:val="single" w:sz="4" w:space="0" w:color="66BCDB"/>
              <w:left w:val="nil"/>
              <w:bottom w:val="nil"/>
              <w:right w:val="nil"/>
            </w:tcBorders>
          </w:tcPr>
          <w:p w14:paraId="4D642E61" w14:textId="7C11583D" w:rsidR="00ED5F8E" w:rsidRPr="00626D32" w:rsidRDefault="00ED5F8E" w:rsidP="005928D1">
            <w:pPr>
              <w:pStyle w:val="BoxSpaceBelow"/>
              <w:keepLines/>
            </w:pPr>
          </w:p>
        </w:tc>
      </w:tr>
    </w:tbl>
    <w:p w14:paraId="0E9559FC" w14:textId="407329B3" w:rsidR="00ED5F8E" w:rsidRPr="004E3B94" w:rsidRDefault="00ED5F8E" w:rsidP="005928D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ED5F8E" w14:paraId="1AB0C991" w14:textId="77777777" w:rsidTr="005928D1">
        <w:trPr>
          <w:tblHeader/>
        </w:trPr>
        <w:tc>
          <w:tcPr>
            <w:tcW w:w="5000" w:type="pct"/>
            <w:tcBorders>
              <w:top w:val="single" w:sz="6" w:space="0" w:color="78A22F"/>
              <w:left w:val="nil"/>
              <w:bottom w:val="nil"/>
              <w:right w:val="nil"/>
            </w:tcBorders>
            <w:shd w:val="clear" w:color="auto" w:fill="auto"/>
          </w:tcPr>
          <w:p w14:paraId="12A9E487" w14:textId="77777777" w:rsidR="00ED5F8E" w:rsidRPr="00CE4C64" w:rsidRDefault="00ED5F8E" w:rsidP="005928D1">
            <w:pPr>
              <w:pStyle w:val="InformationRequestTitle"/>
              <w:spacing w:before="120"/>
            </w:pPr>
            <w:r w:rsidRPr="006E7EE2">
              <w:t>Information request</w:t>
            </w:r>
            <w:r>
              <w:t xml:space="preserve"> — evidence about mentoring and pastoral supports </w:t>
            </w:r>
          </w:p>
        </w:tc>
      </w:tr>
      <w:tr w:rsidR="00ED5F8E" w:rsidRPr="00750BE2" w14:paraId="393D6342" w14:textId="77777777" w:rsidTr="005928D1">
        <w:tc>
          <w:tcPr>
            <w:tcW w:w="5000" w:type="pct"/>
            <w:tcBorders>
              <w:top w:val="nil"/>
              <w:left w:val="nil"/>
              <w:bottom w:val="nil"/>
              <w:right w:val="nil"/>
            </w:tcBorders>
            <w:shd w:val="clear" w:color="auto" w:fill="auto"/>
          </w:tcPr>
          <w:p w14:paraId="0B316DD6" w14:textId="383AE6D7" w:rsidR="00ED5F8E" w:rsidRDefault="00ED5F8E" w:rsidP="00ED5F8E">
            <w:pPr>
              <w:pStyle w:val="InformationRequestBullet"/>
              <w:ind w:left="360" w:hanging="360"/>
            </w:pPr>
            <w:r>
              <w:t>How should pastoral and mentoring service</w:t>
            </w:r>
            <w:r w:rsidR="008277C9">
              <w:t>s</w:t>
            </w:r>
            <w:r>
              <w:t xml:space="preserve"> be funded, delivered and designed, taking into account the continuity of funding, scale, and effectiveness in improving outcomes for students?</w:t>
            </w:r>
          </w:p>
          <w:p w14:paraId="024F5A07" w14:textId="77777777" w:rsidR="00ED5F8E" w:rsidRPr="00263033" w:rsidRDefault="00ED5F8E" w:rsidP="00ED5F8E">
            <w:pPr>
              <w:pStyle w:val="InformationRequestBullet"/>
              <w:ind w:left="360" w:hanging="360"/>
            </w:pPr>
            <w:r>
              <w:t>What should be their priority target groups?</w:t>
            </w:r>
          </w:p>
        </w:tc>
      </w:tr>
      <w:tr w:rsidR="00ED5F8E" w14:paraId="72CC5E57" w14:textId="77777777" w:rsidTr="005928D1">
        <w:tc>
          <w:tcPr>
            <w:tcW w:w="5000" w:type="pct"/>
            <w:tcBorders>
              <w:top w:val="nil"/>
              <w:left w:val="nil"/>
              <w:bottom w:val="single" w:sz="6" w:space="0" w:color="78A22F"/>
              <w:right w:val="nil"/>
            </w:tcBorders>
            <w:shd w:val="clear" w:color="auto" w:fill="auto"/>
          </w:tcPr>
          <w:p w14:paraId="0315B4F9" w14:textId="77777777" w:rsidR="00ED5F8E" w:rsidRDefault="00ED5F8E" w:rsidP="005928D1">
            <w:pPr>
              <w:pStyle w:val="Space"/>
              <w:keepLines/>
            </w:pPr>
          </w:p>
        </w:tc>
      </w:tr>
      <w:tr w:rsidR="00ED5F8E" w:rsidRPr="000863A5" w14:paraId="7429BF99" w14:textId="77777777" w:rsidTr="005928D1">
        <w:tc>
          <w:tcPr>
            <w:tcW w:w="5000" w:type="pct"/>
            <w:tcBorders>
              <w:top w:val="single" w:sz="6" w:space="0" w:color="78A22F"/>
              <w:left w:val="nil"/>
              <w:bottom w:val="nil"/>
              <w:right w:val="nil"/>
            </w:tcBorders>
          </w:tcPr>
          <w:p w14:paraId="254C1E0E" w14:textId="1D139684" w:rsidR="00ED5F8E" w:rsidRPr="00626D32" w:rsidRDefault="00ED5F8E" w:rsidP="005928D1">
            <w:pPr>
              <w:pStyle w:val="BoxSpaceBelow"/>
              <w:keepLines/>
            </w:pPr>
          </w:p>
        </w:tc>
      </w:tr>
    </w:tbl>
    <w:p w14:paraId="00A8397C" w14:textId="3238D41F" w:rsidR="00ED5F8E" w:rsidRDefault="00ED5F8E" w:rsidP="005928D1">
      <w:pPr>
        <w:pStyle w:val="Heading2"/>
      </w:pPr>
      <w:bookmarkStart w:id="86" w:name="_Toc41645046"/>
      <w:r>
        <w:t>6.</w:t>
      </w:r>
      <w:r>
        <w:rPr>
          <w:noProof/>
        </w:rPr>
        <w:t>5</w:t>
      </w:r>
      <w:r w:rsidRPr="00555242">
        <w:tab/>
      </w:r>
      <w:r>
        <w:t>Investment in public provision</w:t>
      </w:r>
      <w:bookmarkEnd w:id="86"/>
    </w:p>
    <w:p w14:paraId="50B208E9" w14:textId="77777777" w:rsidR="00ED5F8E" w:rsidRDefault="00ED5F8E" w:rsidP="005928D1">
      <w:pPr>
        <w:pStyle w:val="BodyText"/>
      </w:pPr>
      <w:r>
        <w:t>TAFEs (and other public providers) — the goliaths of the VET system — receive additional funding besides course subsidies, with justifications that appear to be largely ill</w:t>
      </w:r>
      <w:r>
        <w:noBreakHyphen/>
        <w:t xml:space="preserve">founded (chapter 2). </w:t>
      </w:r>
    </w:p>
    <w:p w14:paraId="590CBBB2" w14:textId="7D0B2501" w:rsidR="00ED5F8E" w:rsidRDefault="00ED5F8E" w:rsidP="005928D1">
      <w:pPr>
        <w:pStyle w:val="BodyText"/>
      </w:pPr>
      <w:r>
        <w:t xml:space="preserve">The additional funding is part of $3.4 billion of funding for VET delivery for public providers — </w:t>
      </w:r>
      <w:r w:rsidR="003E22CE">
        <w:t>al</w:t>
      </w:r>
      <w:r>
        <w:t xml:space="preserve">though a lack of public disclosure by States and Territories obscures the purposes of these payments, including the </w:t>
      </w:r>
      <w:r w:rsidR="003C3A8B">
        <w:t>courses</w:t>
      </w:r>
      <w:r>
        <w:t xml:space="preserve"> or levels of education they support. ($1.9 billion of government VET funding — mostly paid to public providers — cannot be attributed to any given </w:t>
      </w:r>
      <w:r w:rsidR="003C3A8B">
        <w:t>course</w:t>
      </w:r>
      <w:r>
        <w:t xml:space="preserve"> or level of education (appendix D).) These payments are likely to distort competition between public and private providers, breaching competitive neutrality principles. Funding higher</w:t>
      </w:r>
      <w:r>
        <w:noBreakHyphen/>
        <w:t xml:space="preserve">cost public providers outside competitive processes will diminish returns from the public funds invested in training. </w:t>
      </w:r>
    </w:p>
    <w:p w14:paraId="588973EE" w14:textId="77777777" w:rsidR="00ED5F8E" w:rsidRDefault="00ED5F8E" w:rsidP="005928D1">
      <w:pPr>
        <w:pStyle w:val="BodyText"/>
      </w:pPr>
      <w:r>
        <w:t>Participants have raised several rationales for ongoing (or greater) support for public providers, including servicing thin markets, maintaining certainty of supply, servicing particular student cohorts, and general community service activities (chapter 2). However, if there are additional CSOs, public provision is not necessarily the only or best option. At face value, governments should fund public providers based on explicit, transparent CSOs (which should be subject to market testing and contestability rather than simply earmarked for TAFEs). For example, a competitively neutral avenue for delivering CSO could involve tenders from private and public providers. Market testing would be an important step.</w:t>
      </w:r>
    </w:p>
    <w:p w14:paraId="2C314A41" w14:textId="77777777" w:rsidR="00ED5F8E" w:rsidRDefault="00ED5F8E" w:rsidP="005928D1">
      <w:pPr>
        <w:pStyle w:val="BodyText"/>
      </w:pPr>
      <w:r>
        <w:t xml:space="preserve">An important precursor for accountability is greater transparency of expenditure and activity related to public providers. State and Territory governments should, at a minimum, make publicly available the amount and purpose of funding provided to public providers in a nationally consistent manner. As identified in chapter 4, the lack of information on the use of funding make it difficult to assess the effectiveness of government investments in VET. The Commission has also encountered limited evidence on </w:t>
      </w:r>
      <w:r w:rsidRPr="00CA08C1">
        <w:t xml:space="preserve">the </w:t>
      </w:r>
      <w:r>
        <w:t>efficiency</w:t>
      </w:r>
      <w:r w:rsidRPr="00CA08C1">
        <w:t xml:space="preserve"> of funding to</w:t>
      </w:r>
      <w:r>
        <w:t xml:space="preserve">, and </w:t>
      </w:r>
      <w:r w:rsidRPr="00CA08C1">
        <w:t>investment in</w:t>
      </w:r>
      <w:r>
        <w:t>,</w:t>
      </w:r>
      <w:r w:rsidRPr="00CA08C1">
        <w:t xml:space="preserve"> public providers. </w:t>
      </w:r>
    </w:p>
    <w:p w14:paraId="79FA5C74" w14:textId="77777777" w:rsidR="00ED5F8E" w:rsidRDefault="00ED5F8E" w:rsidP="005928D1">
      <w:pPr>
        <w:pStyle w:val="BodyText"/>
      </w:pPr>
      <w:r>
        <w:t xml:space="preserve">While some changes could occur quickly, the Commission notes that any significant changes that achieves greater neutrality would need transition arrangements to support market stability, particularly given the historical funding arrangements for — and market concentration of — public providers, and the high cost base of these providers, which is likely to be relatively unchanged in the short to medium term (chapter 2). </w:t>
      </w:r>
    </w:p>
    <w:p w14:paraId="14B9BADD" w14:textId="7C929F65" w:rsidR="00ED5F8E" w:rsidRPr="004E3B94" w:rsidRDefault="00ED5F8E" w:rsidP="005928D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ED5F8E" w14:paraId="7535DC43" w14:textId="77777777" w:rsidTr="005928D1">
        <w:trPr>
          <w:cantSplit/>
          <w:tblHeader/>
        </w:trPr>
        <w:tc>
          <w:tcPr>
            <w:tcW w:w="5000" w:type="pct"/>
            <w:tcBorders>
              <w:top w:val="single" w:sz="6" w:space="0" w:color="78A22F"/>
              <w:left w:val="nil"/>
              <w:bottom w:val="nil"/>
              <w:right w:val="nil"/>
            </w:tcBorders>
            <w:shd w:val="clear" w:color="auto" w:fill="E5F1D0"/>
            <w:tcMar>
              <w:left w:w="170" w:type="dxa"/>
              <w:right w:w="170" w:type="dxa"/>
            </w:tcMar>
          </w:tcPr>
          <w:p w14:paraId="34427957" w14:textId="77777777" w:rsidR="00ED5F8E" w:rsidRPr="00CE4C64" w:rsidRDefault="00ED5F8E" w:rsidP="005928D1">
            <w:pPr>
              <w:pStyle w:val="FindingTitle"/>
              <w:spacing w:before="120"/>
              <w:rPr>
                <w:noProof/>
              </w:rPr>
            </w:pPr>
            <w:r>
              <w:t xml:space="preserve">Interim recommendation 6.3 — </w:t>
            </w:r>
            <w:r>
              <w:rPr>
                <w:noProof/>
              </w:rPr>
              <w:t>IMPROVING INVESTMENT in PUBLIC PROVISION</w:t>
            </w:r>
            <w:r>
              <w:t xml:space="preserve"> </w:t>
            </w:r>
          </w:p>
        </w:tc>
      </w:tr>
      <w:tr w:rsidR="00ED5F8E" w:rsidRPr="00750BE2" w14:paraId="34EEEAA0" w14:textId="77777777" w:rsidTr="005928D1">
        <w:trPr>
          <w:cantSplit/>
        </w:trPr>
        <w:tc>
          <w:tcPr>
            <w:tcW w:w="5000" w:type="pct"/>
            <w:tcBorders>
              <w:top w:val="nil"/>
              <w:left w:val="nil"/>
              <w:bottom w:val="nil"/>
              <w:right w:val="nil"/>
            </w:tcBorders>
            <w:shd w:val="clear" w:color="auto" w:fill="E5F1D0"/>
            <w:tcMar>
              <w:left w:w="170" w:type="dxa"/>
              <w:right w:w="170" w:type="dxa"/>
            </w:tcMar>
          </w:tcPr>
          <w:p w14:paraId="2E4FF87E" w14:textId="77777777" w:rsidR="00ED5F8E" w:rsidRDefault="00ED5F8E" w:rsidP="005928D1">
            <w:pPr>
              <w:pStyle w:val="Finding"/>
            </w:pPr>
            <w:r>
              <w:t>In making payments to publicly</w:t>
            </w:r>
            <w:r>
              <w:noBreakHyphen/>
              <w:t>owned VET providers, State and Territory governments should:</w:t>
            </w:r>
          </w:p>
          <w:p w14:paraId="4CFCC0E1" w14:textId="77777777" w:rsidR="00ED5F8E" w:rsidRDefault="00ED5F8E" w:rsidP="005928D1">
            <w:pPr>
              <w:pStyle w:val="FindingBullet"/>
            </w:pPr>
            <w:r>
              <w:t>adopt the principle of transparent disclosure in interim recommendation 2.2</w:t>
            </w:r>
          </w:p>
          <w:p w14:paraId="1780600B" w14:textId="77777777" w:rsidR="00ED5F8E" w:rsidRDefault="00ED5F8E" w:rsidP="005928D1">
            <w:pPr>
              <w:pStyle w:val="FindingBullet"/>
            </w:pPr>
            <w:r>
              <w:t>ensure compliance with competitive neutrality principles</w:t>
            </w:r>
          </w:p>
          <w:p w14:paraId="32F1337B" w14:textId="77777777" w:rsidR="00ED5F8E" w:rsidRDefault="00ED5F8E" w:rsidP="005928D1">
            <w:pPr>
              <w:pStyle w:val="FindingBullet"/>
            </w:pPr>
            <w:r>
              <w:t>assess the efficiency and effectiveness of existing investments</w:t>
            </w:r>
          </w:p>
          <w:p w14:paraId="6A50B2F9" w14:textId="77777777" w:rsidR="00ED5F8E" w:rsidRDefault="00ED5F8E" w:rsidP="005928D1">
            <w:pPr>
              <w:pStyle w:val="FindingBullet"/>
            </w:pPr>
            <w:r>
              <w:t>undertake market testing or other options to increase the contestability of existing obligations.</w:t>
            </w:r>
          </w:p>
        </w:tc>
      </w:tr>
      <w:tr w:rsidR="00ED5F8E" w14:paraId="76C09BF6" w14:textId="77777777" w:rsidTr="005928D1">
        <w:trPr>
          <w:cantSplit/>
        </w:trPr>
        <w:tc>
          <w:tcPr>
            <w:tcW w:w="5000" w:type="pct"/>
            <w:tcBorders>
              <w:top w:val="nil"/>
              <w:left w:val="nil"/>
              <w:bottom w:val="single" w:sz="6" w:space="0" w:color="78A22F"/>
              <w:right w:val="nil"/>
            </w:tcBorders>
            <w:shd w:val="clear" w:color="auto" w:fill="E5F1D0"/>
            <w:tcMar>
              <w:left w:w="170" w:type="dxa"/>
              <w:right w:w="170" w:type="dxa"/>
            </w:tcMar>
          </w:tcPr>
          <w:p w14:paraId="4CABD2BE" w14:textId="77777777" w:rsidR="00ED5F8E" w:rsidRDefault="00ED5F8E" w:rsidP="005928D1">
            <w:pPr>
              <w:pStyle w:val="Space"/>
              <w:keepLines/>
            </w:pPr>
          </w:p>
        </w:tc>
      </w:tr>
      <w:tr w:rsidR="00ED5F8E" w:rsidRPr="000863A5" w14:paraId="7574E8DA" w14:textId="77777777" w:rsidTr="005928D1">
        <w:trPr>
          <w:cantSplit/>
          <w:trHeight w:val="53"/>
        </w:trPr>
        <w:tc>
          <w:tcPr>
            <w:tcW w:w="5000" w:type="pct"/>
            <w:tcBorders>
              <w:top w:val="single" w:sz="6" w:space="0" w:color="78A22F"/>
              <w:left w:val="nil"/>
              <w:bottom w:val="nil"/>
              <w:right w:val="nil"/>
            </w:tcBorders>
            <w:tcMar>
              <w:left w:w="170" w:type="dxa"/>
              <w:right w:w="170" w:type="dxa"/>
            </w:tcMar>
          </w:tcPr>
          <w:p w14:paraId="562C1D82" w14:textId="1FF9F183" w:rsidR="00ED5F8E" w:rsidRPr="00626D32" w:rsidRDefault="00ED5F8E" w:rsidP="005928D1">
            <w:pPr>
              <w:pStyle w:val="BoxSpaceBelow"/>
              <w:keepLines/>
            </w:pPr>
          </w:p>
        </w:tc>
      </w:tr>
    </w:tbl>
    <w:p w14:paraId="2115F13A" w14:textId="52B2DFF7" w:rsidR="00ED5F8E" w:rsidRPr="004E3B94" w:rsidRDefault="00ED5F8E" w:rsidP="005928D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ED5F8E" w14:paraId="1DE8B6E0" w14:textId="77777777" w:rsidTr="005928D1">
        <w:trPr>
          <w:tblHeader/>
        </w:trPr>
        <w:tc>
          <w:tcPr>
            <w:tcW w:w="5000" w:type="pct"/>
            <w:tcBorders>
              <w:top w:val="single" w:sz="6" w:space="0" w:color="78A22F"/>
              <w:left w:val="nil"/>
              <w:bottom w:val="nil"/>
              <w:right w:val="nil"/>
            </w:tcBorders>
            <w:shd w:val="clear" w:color="auto" w:fill="auto"/>
          </w:tcPr>
          <w:p w14:paraId="61D405A0" w14:textId="77777777" w:rsidR="00ED5F8E" w:rsidRPr="00CE4C64" w:rsidRDefault="00ED5F8E" w:rsidP="005928D1">
            <w:pPr>
              <w:pStyle w:val="InformationRequestTitle"/>
              <w:spacing w:before="120"/>
            </w:pPr>
            <w:r w:rsidRPr="006E7EE2">
              <w:t>Information request</w:t>
            </w:r>
            <w:r>
              <w:t xml:space="preserve"> </w:t>
            </w:r>
            <w:r w:rsidRPr="0087531F">
              <w:t xml:space="preserve">— </w:t>
            </w:r>
            <w:r>
              <w:t>investment in public provision</w:t>
            </w:r>
          </w:p>
        </w:tc>
      </w:tr>
      <w:tr w:rsidR="00ED5F8E" w:rsidRPr="00750BE2" w14:paraId="7C8CA32B" w14:textId="77777777" w:rsidTr="005928D1">
        <w:tc>
          <w:tcPr>
            <w:tcW w:w="5000" w:type="pct"/>
            <w:tcBorders>
              <w:top w:val="nil"/>
              <w:left w:val="nil"/>
              <w:bottom w:val="nil"/>
              <w:right w:val="nil"/>
            </w:tcBorders>
            <w:shd w:val="clear" w:color="auto" w:fill="auto"/>
          </w:tcPr>
          <w:p w14:paraId="03BC6A7F" w14:textId="77777777" w:rsidR="00ED5F8E" w:rsidRDefault="00ED5F8E" w:rsidP="005928D1">
            <w:pPr>
              <w:pStyle w:val="InformationRequest"/>
            </w:pPr>
            <w:r>
              <w:t>In feedback on interim recommendation 6.3, the Commission requests information on:</w:t>
            </w:r>
          </w:p>
          <w:p w14:paraId="6E4E49AC" w14:textId="77777777" w:rsidR="00ED5F8E" w:rsidRDefault="00ED5F8E" w:rsidP="00ED5F8E">
            <w:pPr>
              <w:pStyle w:val="InformationRequestBullet"/>
              <w:ind w:left="360" w:hanging="360"/>
            </w:pPr>
            <w:r>
              <w:t xml:space="preserve">the funding, monitoring and outcomes delivered under community service obligations </w:t>
            </w:r>
          </w:p>
          <w:p w14:paraId="4C6D4CE3" w14:textId="77777777" w:rsidR="00ED5F8E" w:rsidRPr="00517EA6" w:rsidRDefault="00ED5F8E" w:rsidP="00ED5F8E">
            <w:pPr>
              <w:pStyle w:val="InformationRequestBullet"/>
              <w:ind w:left="360" w:hanging="360"/>
            </w:pPr>
            <w:r>
              <w:t xml:space="preserve">any changes to funding models, or other actions, that governments should undertake to address any potential breach of competitive neutrality principles in relation to VET services </w:t>
            </w:r>
          </w:p>
          <w:p w14:paraId="182B6E9E" w14:textId="77777777" w:rsidR="00ED5F8E" w:rsidRDefault="00ED5F8E" w:rsidP="00ED5F8E">
            <w:pPr>
              <w:pStyle w:val="InformationRequestBullet"/>
              <w:ind w:left="360" w:hanging="360"/>
            </w:pPr>
            <w:r>
              <w:t xml:space="preserve">the funding mechanism (for example, training subsidies or block funding) best suited to efficient and effective service delivery in ‘thin markets’ </w:t>
            </w:r>
          </w:p>
          <w:p w14:paraId="553F682F" w14:textId="77777777" w:rsidR="00ED5F8E" w:rsidRPr="002417FF" w:rsidRDefault="00ED5F8E" w:rsidP="00ED5F8E">
            <w:pPr>
              <w:pStyle w:val="InformationRequestBullet"/>
              <w:ind w:left="360" w:hanging="360"/>
            </w:pPr>
            <w:r>
              <w:t>how future funding arrangements to promote national consistency should incorporate any additional (non</w:t>
            </w:r>
            <w:r>
              <w:noBreakHyphen/>
              <w:t>subsidy) funding to public providers, if at all.</w:t>
            </w:r>
          </w:p>
        </w:tc>
      </w:tr>
      <w:tr w:rsidR="00ED5F8E" w14:paraId="10C54CD1" w14:textId="77777777" w:rsidTr="005928D1">
        <w:tc>
          <w:tcPr>
            <w:tcW w:w="5000" w:type="pct"/>
            <w:tcBorders>
              <w:top w:val="nil"/>
              <w:left w:val="nil"/>
              <w:bottom w:val="single" w:sz="6" w:space="0" w:color="78A22F"/>
              <w:right w:val="nil"/>
            </w:tcBorders>
            <w:shd w:val="clear" w:color="auto" w:fill="auto"/>
          </w:tcPr>
          <w:p w14:paraId="3A5CAF7E" w14:textId="77777777" w:rsidR="00ED5F8E" w:rsidRDefault="00ED5F8E" w:rsidP="005928D1">
            <w:pPr>
              <w:pStyle w:val="Space"/>
              <w:keepLines/>
            </w:pPr>
          </w:p>
        </w:tc>
      </w:tr>
      <w:tr w:rsidR="00ED5F8E" w:rsidRPr="000863A5" w14:paraId="0D5241C5" w14:textId="77777777" w:rsidTr="005928D1">
        <w:tc>
          <w:tcPr>
            <w:tcW w:w="5000" w:type="pct"/>
            <w:tcBorders>
              <w:top w:val="single" w:sz="6" w:space="0" w:color="78A22F"/>
              <w:left w:val="nil"/>
              <w:bottom w:val="nil"/>
              <w:right w:val="nil"/>
            </w:tcBorders>
          </w:tcPr>
          <w:p w14:paraId="7C20B1CF" w14:textId="3346FB78" w:rsidR="00ED5F8E" w:rsidRPr="00626D32" w:rsidRDefault="00ED5F8E" w:rsidP="005928D1">
            <w:pPr>
              <w:pStyle w:val="BoxSpaceBelow"/>
              <w:keepLines/>
            </w:pPr>
          </w:p>
        </w:tc>
      </w:tr>
    </w:tbl>
    <w:p w14:paraId="27B1E7E0" w14:textId="4797804E" w:rsidR="00ED5F8E" w:rsidRDefault="00ED5F8E" w:rsidP="005928D1">
      <w:pPr>
        <w:pStyle w:val="Heading2"/>
      </w:pPr>
      <w:bookmarkStart w:id="87" w:name="_Toc41645047"/>
      <w:r>
        <w:t>6.</w:t>
      </w:r>
      <w:r>
        <w:rPr>
          <w:noProof/>
        </w:rPr>
        <w:t>6</w:t>
      </w:r>
      <w:r>
        <w:tab/>
        <w:t>Information is lacking or opaque</w:t>
      </w:r>
      <w:bookmarkEnd w:id="87"/>
    </w:p>
    <w:p w14:paraId="6F1956E3" w14:textId="77777777" w:rsidR="00ED5F8E" w:rsidRDefault="00ED5F8E" w:rsidP="00C84276">
      <w:pPr>
        <w:pStyle w:val="BodyText"/>
        <w:spacing w:before="220"/>
      </w:pPr>
      <w:r w:rsidRPr="003E71EE">
        <w:t xml:space="preserve">The Commission’s analysis has been constrained by poor information. </w:t>
      </w:r>
      <w:r>
        <w:t>Different jurisdictions collect different data and to different degrees. The result is that it is not possible to obtain</w:t>
      </w:r>
      <w:r w:rsidRPr="003E71EE">
        <w:t xml:space="preserve"> a reliable national picture on the proportion of funding going to different purposes</w:t>
      </w:r>
      <w:r>
        <w:t xml:space="preserve"> (provision of funding to public providers being an exemplar)</w:t>
      </w:r>
      <w:r w:rsidRPr="003E71EE">
        <w:t>.</w:t>
      </w:r>
      <w:r>
        <w:t xml:space="preserve"> States and Territories</w:t>
      </w:r>
      <w:r w:rsidRPr="003E71EE">
        <w:t xml:space="preserve"> also do not publish information on the fee</w:t>
      </w:r>
      <w:r w:rsidRPr="003E71EE">
        <w:noBreakHyphen/>
        <w:t>for</w:t>
      </w:r>
      <w:r w:rsidRPr="003E71EE">
        <w:noBreakHyphen/>
        <w:t>service market, which limits insight into how government subsidies affect the behaviour of both funded and non</w:t>
      </w:r>
      <w:r w:rsidRPr="003E71EE">
        <w:noBreakHyphen/>
        <w:t>funded providers.</w:t>
      </w:r>
    </w:p>
    <w:p w14:paraId="3A272C7D" w14:textId="77777777" w:rsidR="00ED5F8E" w:rsidRDefault="00ED5F8E" w:rsidP="00C84276">
      <w:pPr>
        <w:pStyle w:val="BodyText"/>
        <w:spacing w:before="220"/>
      </w:pPr>
      <w:r>
        <w:t>Sometimes information is years out of date, so that important decisions about costs are ill</w:t>
      </w:r>
      <w:r>
        <w:noBreakHyphen/>
        <w:t>informed.</w:t>
      </w:r>
    </w:p>
    <w:p w14:paraId="0BE29227" w14:textId="77777777" w:rsidR="00ED5F8E" w:rsidRDefault="00ED5F8E" w:rsidP="00C84276">
      <w:pPr>
        <w:pStyle w:val="BodyText"/>
        <w:spacing w:before="220"/>
      </w:pPr>
      <w:r>
        <w:t xml:space="preserve">There is a general lack of information and transparency about the course cost estimation process including on inputs, methodologies, the rationales for them and assessments of their effectiveness. There are marked differences across jurisdictions — as shown in chapter 4 — but a forensic analysis of costs and subsidies is not possible with current limited data. </w:t>
      </w:r>
    </w:p>
    <w:p w14:paraId="0E0D9460" w14:textId="77777777" w:rsidR="00ED5F8E" w:rsidRDefault="00ED5F8E" w:rsidP="00C84276">
      <w:pPr>
        <w:pStyle w:val="BodyText"/>
        <w:spacing w:before="220"/>
      </w:pPr>
      <w:r w:rsidRPr="003E71EE">
        <w:t xml:space="preserve">On request by the Commission, some, but not all, </w:t>
      </w:r>
      <w:r>
        <w:t>States and Territories</w:t>
      </w:r>
      <w:r w:rsidRPr="003E71EE">
        <w:t xml:space="preserve"> provided more information on their subsidy arrangements and their impacts. Most of the information provided to the Commission was </w:t>
      </w:r>
      <w:r>
        <w:t xml:space="preserve">given on a confidential basis. </w:t>
      </w:r>
      <w:r w:rsidRPr="003E71EE">
        <w:t xml:space="preserve">Prima facie, the degree of secrecy is concerning given that the starting point should be transparency in the allocation and use of public funds. </w:t>
      </w:r>
    </w:p>
    <w:p w14:paraId="3A01CED0" w14:textId="77777777" w:rsidR="00ED5F8E" w:rsidRPr="003E71EE" w:rsidRDefault="00ED5F8E" w:rsidP="00C84276">
      <w:pPr>
        <w:pStyle w:val="BodyText"/>
        <w:spacing w:before="220"/>
      </w:pPr>
      <w:r w:rsidRPr="003E71EE">
        <w:t xml:space="preserve">The Commission understands that States and Territories are working towards making more detailed information on allocations of funding routinely available in the future. </w:t>
      </w:r>
    </w:p>
    <w:p w14:paraId="7267D448" w14:textId="303EFDBE" w:rsidR="00ED5F8E" w:rsidRDefault="00ED5F8E" w:rsidP="00C84276">
      <w:pPr>
        <w:pStyle w:val="Heading2"/>
        <w:spacing w:before="480"/>
      </w:pPr>
      <w:bookmarkStart w:id="88" w:name="_Toc41645048"/>
      <w:r>
        <w:t>6.</w:t>
      </w:r>
      <w:r>
        <w:rPr>
          <w:noProof/>
        </w:rPr>
        <w:t>7</w:t>
      </w:r>
      <w:r>
        <w:tab/>
        <w:t>The challenge posed by online delivery</w:t>
      </w:r>
      <w:bookmarkEnd w:id="88"/>
    </w:p>
    <w:p w14:paraId="38D5F258" w14:textId="77777777" w:rsidR="00C84276" w:rsidRDefault="00ED5F8E" w:rsidP="00C84276">
      <w:pPr>
        <w:pStyle w:val="BodyText"/>
        <w:spacing w:before="220"/>
      </w:pPr>
      <w:r>
        <w:t>The disruption of COVID</w:t>
      </w:r>
      <w:r>
        <w:noBreakHyphen/>
        <w:t xml:space="preserve">19 has thrown into sharper relief the potential for new platforms for learning, including the possibility for entirely online acquisition of some skills (chapter 1). Where this is feasible, it would elevate the issue of national consistency, and open up the potential for greater competition in the supply of some qualifications. </w:t>
      </w:r>
    </w:p>
    <w:p w14:paraId="1F129036" w14:textId="02BEDD42" w:rsidR="00ED5F8E" w:rsidRDefault="00ED5F8E" w:rsidP="00C84276">
      <w:pPr>
        <w:pStyle w:val="BodyText"/>
        <w:spacing w:before="220"/>
      </w:pPr>
      <w:r>
        <w:t xml:space="preserve">It has significant implications for subsidy setting, pricing, quality assurance and regulation. </w:t>
      </w:r>
    </w:p>
    <w:p w14:paraId="26331939" w14:textId="77777777" w:rsidR="00ED5F8E" w:rsidRDefault="00ED5F8E" w:rsidP="00C84276">
      <w:pPr>
        <w:pStyle w:val="BodyText"/>
        <w:spacing w:before="220"/>
      </w:pPr>
      <w:r>
        <w:t>Currently, State and Territory governments provide subsidies to RTOs resident in their jurisdiction. The prospect of fully online learning for some qualifications raises questions about arrangements that might facilitate subsidy payments by one jurisdiction to an RTO in another, or indeed, in a more radical re</w:t>
      </w:r>
      <w:r>
        <w:noBreakHyphen/>
        <w:t xml:space="preserve">working of the system, to reputable providers internationally. This would involve challenges in estimating costs. </w:t>
      </w:r>
    </w:p>
    <w:p w14:paraId="115B5CA0" w14:textId="77777777" w:rsidR="00ED5F8E" w:rsidRDefault="00ED5F8E" w:rsidP="00C84276">
      <w:pPr>
        <w:pStyle w:val="BodyText"/>
        <w:spacing w:before="220"/>
      </w:pPr>
      <w:r>
        <w:t xml:space="preserve">For example, massive open online courses (MOOCs) are seen as the province of the higher education sector, a preconception that should be open to challenge. MOOCs (and gamification) have the advantage that it becomes economic to make large upfront investments in high quality and engaging ways of transmitting knowledge, with very low incremental access costs for students. </w:t>
      </w:r>
    </w:p>
    <w:p w14:paraId="78FD3373" w14:textId="6657AFCF" w:rsidR="00ED5F8E" w:rsidRDefault="00ED5F8E" w:rsidP="005928D1">
      <w:pPr>
        <w:pStyle w:val="BodyText"/>
      </w:pPr>
      <w:r>
        <w:t>This feature of online delivery has several implications for delivery and pricing. For example, subsidies could be paid to meet the fixed costs of such online approaches, with near zero pricing given that use of such courses by any one student does not limit its use by another. Such provision is time agnostic and so can suit people of older ages already in jobs, for whom time away from work is an impediment to further training. In 2016</w:t>
      </w:r>
      <w:r>
        <w:noBreakHyphen/>
        <w:t>17, the two main obstacles to undertaking non</w:t>
      </w:r>
      <w:r>
        <w:noBreakHyphen/>
        <w:t xml:space="preserve">formal training was too much work/not enough time (45 per cent of people who want to do more training) and financial reasons (26 per cent) — both of which are partly alleviated by this new model for provision </w:t>
      </w:r>
      <w:r w:rsidRPr="00E939B1">
        <w:rPr>
          <w:szCs w:val="24"/>
        </w:rPr>
        <w:t>(ABS 2017, table 14.2)</w:t>
      </w:r>
      <w:r>
        <w:t xml:space="preserve">. </w:t>
      </w:r>
    </w:p>
    <w:p w14:paraId="24ABAE00" w14:textId="77777777" w:rsidR="00ED5F8E" w:rsidRDefault="00ED5F8E" w:rsidP="005928D1">
      <w:pPr>
        <w:pStyle w:val="BodyText"/>
      </w:pPr>
      <w:r>
        <w:t>Moreover, MOOCs increase the scope for variety. In a traditional model of training, variety is costly because the number of students who might access training through a local training provider becomes smaller with higher degrees of specificity of a course or unit of competency — a problem that does not exist where costs can be spread across large numbers of students across a nation (or globally).</w:t>
      </w:r>
    </w:p>
    <w:p w14:paraId="693F0D24" w14:textId="77777777" w:rsidR="00ED5F8E" w:rsidRDefault="00ED5F8E" w:rsidP="005928D1">
      <w:pPr>
        <w:pStyle w:val="BodyText"/>
      </w:pPr>
      <w:r>
        <w:t>The seeming Achilles heel of such models of training is accreditation. However, accreditation and knowledge provision could be unbundled — as is the case for drivers’ licenses. The Commission saw considerable scope for such an approach in its assessment of Australia’s higher education system, and it may have equal, if not more application in VET. Governments’ role would be to develop reputable certification models where these were not already available. (Businesses sometimes already provide quality certification, as in Microsoft’s exams for certifying IT skills relevant to its platforms.)</w:t>
      </w:r>
    </w:p>
    <w:p w14:paraId="32E8016F" w14:textId="77777777" w:rsidR="00ED5F8E" w:rsidRDefault="00ED5F8E" w:rsidP="005928D1">
      <w:pPr>
        <w:pStyle w:val="BodyText"/>
      </w:pPr>
      <w:r>
        <w:t>The degree to which new platforms for learning are practical is only partly tested. For example, online delivery is not suitable for many courses (such as when competency in using equipment is an essential part of skills acquisition). Many students may prefer face</w:t>
      </w:r>
      <w:r>
        <w:noBreakHyphen/>
        <w:t>to</w:t>
      </w:r>
      <w:r>
        <w:noBreakHyphen/>
        <w:t xml:space="preserve">face contact. Similarly, independent accreditation may be too administratively costly for many online courses. The Commission is seeking feedback on new ways in which people could acquire skills and their implications for subsidy setting, price regulation, national consistency, and regulation. </w:t>
      </w:r>
    </w:p>
    <w:p w14:paraId="098BD39F" w14:textId="77F32840" w:rsidR="00ED5F8E" w:rsidRPr="004E3B94" w:rsidRDefault="00ED5F8E" w:rsidP="005928D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ED5F8E" w14:paraId="0BF174F2" w14:textId="77777777" w:rsidTr="005928D1">
        <w:trPr>
          <w:tblHeader/>
        </w:trPr>
        <w:tc>
          <w:tcPr>
            <w:tcW w:w="5000" w:type="pct"/>
            <w:tcBorders>
              <w:top w:val="single" w:sz="6" w:space="0" w:color="78A22F"/>
              <w:left w:val="nil"/>
              <w:bottom w:val="nil"/>
              <w:right w:val="nil"/>
            </w:tcBorders>
            <w:shd w:val="clear" w:color="auto" w:fill="auto"/>
          </w:tcPr>
          <w:p w14:paraId="54423B80" w14:textId="77777777" w:rsidR="00ED5F8E" w:rsidRPr="00CE4C64" w:rsidRDefault="00ED5F8E" w:rsidP="005928D1">
            <w:pPr>
              <w:pStyle w:val="InformationRequestTitle"/>
              <w:spacing w:before="120"/>
            </w:pPr>
            <w:r w:rsidRPr="006E7EE2">
              <w:t>Information request</w:t>
            </w:r>
            <w:r>
              <w:t xml:space="preserve"> — the challenges of online delivery</w:t>
            </w:r>
          </w:p>
        </w:tc>
      </w:tr>
      <w:tr w:rsidR="00ED5F8E" w:rsidRPr="00750BE2" w14:paraId="1122F2BF" w14:textId="77777777" w:rsidTr="005928D1">
        <w:tc>
          <w:tcPr>
            <w:tcW w:w="5000" w:type="pct"/>
            <w:tcBorders>
              <w:top w:val="nil"/>
              <w:left w:val="nil"/>
              <w:bottom w:val="nil"/>
              <w:right w:val="nil"/>
            </w:tcBorders>
            <w:shd w:val="clear" w:color="auto" w:fill="auto"/>
          </w:tcPr>
          <w:p w14:paraId="49201A6A" w14:textId="77777777" w:rsidR="00ED5F8E" w:rsidRDefault="00ED5F8E" w:rsidP="00ED5F8E">
            <w:pPr>
              <w:pStyle w:val="InformationRequestBullet"/>
              <w:ind w:left="360" w:hanging="360"/>
            </w:pPr>
            <w:r>
              <w:t>What is the scope to increase the use of fully online delivery of VET, with what advantages, risks and policy challenges?</w:t>
            </w:r>
          </w:p>
          <w:p w14:paraId="6FA23EAE" w14:textId="50C74561" w:rsidR="00ED5F8E" w:rsidRDefault="00ED5F8E" w:rsidP="00ED5F8E">
            <w:pPr>
              <w:pStyle w:val="InformationRequestBullet"/>
              <w:ind w:left="360" w:hanging="360"/>
            </w:pPr>
            <w:r>
              <w:t>How should subsidy arrangements be configured for payments across jurisdictions for online delivery of services</w:t>
            </w:r>
            <w:r w:rsidR="00A01F93">
              <w:t>?</w:t>
            </w:r>
          </w:p>
          <w:p w14:paraId="3E4B81D0" w14:textId="07BD6A44" w:rsidR="00ED5F8E" w:rsidRDefault="00ED5F8E" w:rsidP="00ED5F8E">
            <w:pPr>
              <w:pStyle w:val="InformationRequestBullet"/>
              <w:ind w:left="360" w:hanging="360"/>
            </w:pPr>
            <w:r>
              <w:t>What subsidy, pricing and costing approaches are appropriate for services that have high fixed costs and low incremental costs</w:t>
            </w:r>
            <w:r w:rsidR="00A01F93">
              <w:t>?</w:t>
            </w:r>
          </w:p>
          <w:p w14:paraId="71BFD1EA" w14:textId="77777777" w:rsidR="00ED5F8E" w:rsidRDefault="00ED5F8E" w:rsidP="00ED5F8E">
            <w:pPr>
              <w:pStyle w:val="InformationRequestBullet"/>
              <w:ind w:left="360" w:hanging="360"/>
            </w:pPr>
            <w:r>
              <w:t>To what degree could accreditation be separated from training?</w:t>
            </w:r>
          </w:p>
          <w:p w14:paraId="66E4F78A" w14:textId="77777777" w:rsidR="00ED5F8E" w:rsidRDefault="00ED5F8E" w:rsidP="00ED5F8E">
            <w:pPr>
              <w:pStyle w:val="InformationRequestBullet"/>
              <w:ind w:left="360" w:hanging="360"/>
            </w:pPr>
            <w:r>
              <w:t>What types of training are most suited to innovative models of training?</w:t>
            </w:r>
          </w:p>
          <w:p w14:paraId="78F95AF2" w14:textId="77777777" w:rsidR="00ED5F8E" w:rsidRPr="00172DE4" w:rsidRDefault="00ED5F8E" w:rsidP="00ED5F8E">
            <w:pPr>
              <w:pStyle w:val="InformationRequestBullet"/>
              <w:ind w:left="360" w:hanging="360"/>
            </w:pPr>
            <w:r>
              <w:t>What actions would governments need to take to maximise the potential for the adoption of innovative delivery of training or new types of training?</w:t>
            </w:r>
          </w:p>
        </w:tc>
      </w:tr>
      <w:tr w:rsidR="00ED5F8E" w14:paraId="6E031316" w14:textId="77777777" w:rsidTr="005928D1">
        <w:tc>
          <w:tcPr>
            <w:tcW w:w="5000" w:type="pct"/>
            <w:tcBorders>
              <w:top w:val="nil"/>
              <w:left w:val="nil"/>
              <w:bottom w:val="single" w:sz="6" w:space="0" w:color="78A22F"/>
              <w:right w:val="nil"/>
            </w:tcBorders>
            <w:shd w:val="clear" w:color="auto" w:fill="auto"/>
          </w:tcPr>
          <w:p w14:paraId="04C7548B" w14:textId="77777777" w:rsidR="00ED5F8E" w:rsidRDefault="00ED5F8E" w:rsidP="00C84276">
            <w:pPr>
              <w:pStyle w:val="Space"/>
              <w:keepNext w:val="0"/>
            </w:pPr>
          </w:p>
        </w:tc>
      </w:tr>
    </w:tbl>
    <w:p w14:paraId="2126A299" w14:textId="77777777" w:rsidR="00ED5F8E" w:rsidRDefault="00ED5F8E" w:rsidP="00C84276">
      <w:pPr>
        <w:pStyle w:val="BodyText"/>
        <w:spacing w:before="0"/>
      </w:pPr>
    </w:p>
    <w:p w14:paraId="623899ED" w14:textId="77777777" w:rsidR="00ED5F8E" w:rsidRDefault="00ED5F8E" w:rsidP="00ED5F8E">
      <w:pPr>
        <w:sectPr w:rsidR="00ED5F8E" w:rsidSect="00ED5F8E">
          <w:headerReference w:type="even" r:id="rId118"/>
          <w:headerReference w:type="default" r:id="rId119"/>
          <w:footerReference w:type="even" r:id="rId120"/>
          <w:footerReference w:type="default" r:id="rId121"/>
          <w:type w:val="oddPage"/>
          <w:pgSz w:w="11907" w:h="16840" w:code="9"/>
          <w:pgMar w:top="1985" w:right="1304" w:bottom="1247" w:left="1814" w:header="1701" w:footer="397" w:gutter="0"/>
          <w:pgNumType w:chapSep="period"/>
          <w:cols w:space="720"/>
          <w:docGrid w:linePitch="326"/>
        </w:sectPr>
      </w:pPr>
    </w:p>
    <w:p w14:paraId="30760AD7" w14:textId="77777777" w:rsidR="00ED5F8E" w:rsidRDefault="00ED5F8E" w:rsidP="005928D1">
      <w:pPr>
        <w:pStyle w:val="Heading1"/>
        <w:spacing w:before="0"/>
      </w:pPr>
      <w:bookmarkStart w:id="89" w:name="_Toc41645049"/>
      <w:r>
        <w:t>7</w:t>
      </w:r>
      <w:r>
        <w:tab/>
        <w:t>Coordination and streamlining of VET supports</w:t>
      </w:r>
      <w:bookmarkEnd w:id="89"/>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ED5F8E" w14:paraId="51996E6F" w14:textId="77777777" w:rsidTr="005928D1">
        <w:trPr>
          <w:tblHeader/>
        </w:trPr>
        <w:tc>
          <w:tcPr>
            <w:tcW w:w="5000" w:type="pct"/>
            <w:tcBorders>
              <w:top w:val="single" w:sz="6" w:space="0" w:color="78A22F" w:themeColor="accent1"/>
              <w:left w:val="nil"/>
              <w:bottom w:val="nil"/>
              <w:right w:val="nil"/>
            </w:tcBorders>
            <w:shd w:val="clear" w:color="auto" w:fill="F2F2F2" w:themeFill="background1" w:themeFillShade="F2"/>
          </w:tcPr>
          <w:p w14:paraId="3B8AA99B" w14:textId="77777777" w:rsidR="00ED5F8E" w:rsidRPr="0075266A" w:rsidRDefault="00ED5F8E" w:rsidP="005928D1">
            <w:pPr>
              <w:pStyle w:val="BoxTitle"/>
              <w:rPr>
                <w:bCs/>
              </w:rPr>
            </w:pPr>
            <w:r w:rsidRPr="00F8314C">
              <w:rPr>
                <w:bCs/>
              </w:rPr>
              <w:t>Ke</w:t>
            </w:r>
            <w:r>
              <w:rPr>
                <w:bCs/>
              </w:rPr>
              <w:t>y</w:t>
            </w:r>
            <w:r w:rsidRPr="00F8314C">
              <w:rPr>
                <w:bCs/>
              </w:rPr>
              <w:t xml:space="preserve"> points</w:t>
            </w:r>
          </w:p>
        </w:tc>
      </w:tr>
      <w:tr w:rsidR="00ED5F8E" w14:paraId="166C97B0" w14:textId="77777777" w:rsidTr="005928D1">
        <w:tc>
          <w:tcPr>
            <w:tcW w:w="5000" w:type="pct"/>
            <w:tcBorders>
              <w:top w:val="nil"/>
              <w:left w:val="nil"/>
              <w:bottom w:val="nil"/>
              <w:right w:val="nil"/>
            </w:tcBorders>
            <w:shd w:val="clear" w:color="auto" w:fill="F2F2F2" w:themeFill="background1" w:themeFillShade="F2"/>
          </w:tcPr>
          <w:p w14:paraId="062E6AF9" w14:textId="77777777" w:rsidR="00ED5F8E" w:rsidRDefault="00ED5F8E" w:rsidP="005928D1">
            <w:pPr>
              <w:pStyle w:val="BoxListBullet"/>
            </w:pPr>
            <w:r>
              <w:t>Recent initiatives to simplify apprenticeship supports, streamline training packages and create a single, national source of careers and training information will improve the functioning of the vocational education and training (VET) system, but there is scope for more reform.</w:t>
            </w:r>
          </w:p>
          <w:p w14:paraId="3DCA9358" w14:textId="77777777" w:rsidR="00ED5F8E" w:rsidRDefault="00ED5F8E" w:rsidP="005928D1">
            <w:pPr>
              <w:pStyle w:val="BoxListBullet"/>
            </w:pPr>
            <w:r>
              <w:t>Governments’ support services for apprentices are still complicated to navigate and duplicative. This can deter students from enrolling in the VET sector and may discourage employers from taking on apprentices.</w:t>
            </w:r>
          </w:p>
          <w:p w14:paraId="1F837C59" w14:textId="77777777" w:rsidR="00ED5F8E" w:rsidRDefault="00ED5F8E" w:rsidP="005928D1">
            <w:pPr>
              <w:pStyle w:val="BoxListBullet2"/>
            </w:pPr>
            <w:r>
              <w:t>Employers of apprentices would benefit from a genuine one</w:t>
            </w:r>
            <w:r>
              <w:noBreakHyphen/>
              <w:t>stop</w:t>
            </w:r>
            <w:r>
              <w:noBreakHyphen/>
              <w:t xml:space="preserve">shop for advice and support, including identifying relevant awards, training providers and government incentives. </w:t>
            </w:r>
          </w:p>
          <w:p w14:paraId="124632F5" w14:textId="77777777" w:rsidR="00ED5F8E" w:rsidRDefault="00ED5F8E" w:rsidP="005928D1">
            <w:pPr>
              <w:pStyle w:val="BoxListBullet2"/>
            </w:pPr>
            <w:r>
              <w:t xml:space="preserve">The Australian Government should examine the costs and benefits of extending eligibility for trade apprenticeship supports to </w:t>
            </w:r>
            <w:r>
              <w:rPr>
                <w:i/>
                <w:iCs/>
              </w:rPr>
              <w:t xml:space="preserve">all </w:t>
            </w:r>
            <w:r>
              <w:t>new and existing workers rather than targeting eligibility for support based on an updated National Skills Needs List.</w:t>
            </w:r>
          </w:p>
          <w:p w14:paraId="2A1DA591" w14:textId="77777777" w:rsidR="00ED5F8E" w:rsidRPr="00B72098" w:rsidRDefault="00ED5F8E" w:rsidP="005928D1">
            <w:pPr>
              <w:pStyle w:val="BoxListBullet2"/>
            </w:pPr>
            <w:r>
              <w:t>Jurisdictions should continue working together to reduce duplication in apprenticeship support services, such as advice, mentoring and pastoral care.</w:t>
            </w:r>
          </w:p>
          <w:p w14:paraId="4E6566DE" w14:textId="77777777" w:rsidR="00ED5F8E" w:rsidRDefault="00ED5F8E" w:rsidP="005928D1">
            <w:pPr>
              <w:pStyle w:val="BoxListBullet"/>
            </w:pPr>
            <w:r>
              <w:t>The process of developing, updating and endorsing training packages is cumbersome and rigid, as it requires vetting by multiple parties. This is time consuming, but initiatives are in train to streamline the process.</w:t>
            </w:r>
          </w:p>
          <w:p w14:paraId="23283F85" w14:textId="77777777" w:rsidR="00ED5F8E" w:rsidRDefault="00ED5F8E" w:rsidP="005928D1">
            <w:pPr>
              <w:pStyle w:val="BoxListBullet2"/>
            </w:pPr>
            <w:r>
              <w:t xml:space="preserve">To further speedup development and approval, Industry Reference Committees could be delegated power to commission updates of training packages and approve straightforward changes to training </w:t>
            </w:r>
            <w:r w:rsidRPr="00136518">
              <w:t>products.</w:t>
            </w:r>
            <w:r>
              <w:t xml:space="preserve"> </w:t>
            </w:r>
          </w:p>
          <w:p w14:paraId="5A19A83B" w14:textId="77777777" w:rsidR="00ED5F8E" w:rsidRDefault="00ED5F8E" w:rsidP="005928D1">
            <w:pPr>
              <w:pStyle w:val="BoxListBullet"/>
            </w:pPr>
            <w:r>
              <w:t>With multiple regulators of training quality, there is a need to streamline oversight of registered training organisations (RTOs).</w:t>
            </w:r>
          </w:p>
          <w:p w14:paraId="2557D440" w14:textId="77777777" w:rsidR="00ED5F8E" w:rsidRPr="00D34B51" w:rsidRDefault="00ED5F8E" w:rsidP="005928D1">
            <w:pPr>
              <w:pStyle w:val="BoxListBullet2"/>
            </w:pPr>
            <w:r>
              <w:t>While there is merit in Victoria and Western Australia ultimately moving to a national regulator, in the first instance, t</w:t>
            </w:r>
            <w:r w:rsidRPr="00891829">
              <w:t xml:space="preserve">he Australian Standards and Qualification Authority and its Victorian and Western Australian counterparts </w:t>
            </w:r>
            <w:r>
              <w:t>should align</w:t>
            </w:r>
            <w:r w:rsidRPr="00891829">
              <w:t xml:space="preserve"> </w:t>
            </w:r>
            <w:r>
              <w:t>regulatory interpretations</w:t>
            </w:r>
            <w:r w:rsidRPr="00891829">
              <w:t xml:space="preserve"> </w:t>
            </w:r>
            <w:r>
              <w:t xml:space="preserve">to </w:t>
            </w:r>
            <w:r w:rsidRPr="00891829">
              <w:t>address</w:t>
            </w:r>
            <w:r>
              <w:t xml:space="preserve"> RTOs’ </w:t>
            </w:r>
            <w:r w:rsidRPr="00891829">
              <w:t xml:space="preserve">concerns about inconsistency and overlap. </w:t>
            </w:r>
          </w:p>
          <w:p w14:paraId="3576558C" w14:textId="77777777" w:rsidR="00ED5F8E" w:rsidRDefault="00ED5F8E" w:rsidP="005928D1">
            <w:pPr>
              <w:pStyle w:val="BoxListBullet"/>
            </w:pPr>
            <w:r>
              <w:t xml:space="preserve">Quality information is important to enable students to make informed training decisions. </w:t>
            </w:r>
          </w:p>
          <w:p w14:paraId="17BC9B7A" w14:textId="77777777" w:rsidR="00ED5F8E" w:rsidRDefault="00ED5F8E" w:rsidP="005928D1">
            <w:pPr>
              <w:pStyle w:val="BoxListBullet2"/>
            </w:pPr>
            <w:r>
              <w:t>The National Careers Institute</w:t>
            </w:r>
            <w:r w:rsidRPr="00C553BF">
              <w:t xml:space="preserve"> should publish </w:t>
            </w:r>
            <w:r>
              <w:t xml:space="preserve">better and more accessible information </w:t>
            </w:r>
            <w:r w:rsidRPr="00C553BF">
              <w:t xml:space="preserve">for students. </w:t>
            </w:r>
            <w:r>
              <w:t>I</w:t>
            </w:r>
            <w:r w:rsidRPr="00C553BF">
              <w:t>nformation</w:t>
            </w:r>
            <w:r w:rsidRPr="00891829">
              <w:t xml:space="preserve"> should</w:t>
            </w:r>
            <w:r>
              <w:t>:</w:t>
            </w:r>
            <w:r w:rsidRPr="00C553BF">
              <w:t xml:space="preserve"> </w:t>
            </w:r>
            <w:r>
              <w:t xml:space="preserve">cover course prices and subsidy levels; </w:t>
            </w:r>
            <w:r w:rsidRPr="00C553BF">
              <w:t>be tailored to different cohorts of users</w:t>
            </w:r>
            <w:r>
              <w:t>,</w:t>
            </w:r>
            <w:r w:rsidRPr="00C553BF">
              <w:t xml:space="preserve"> such as school leavers and mature</w:t>
            </w:r>
            <w:r>
              <w:noBreakHyphen/>
            </w:r>
            <w:r w:rsidRPr="00C553BF">
              <w:t xml:space="preserve">aged students; and be </w:t>
            </w:r>
            <w:r>
              <w:t>user</w:t>
            </w:r>
            <w:r>
              <w:noBreakHyphen/>
            </w:r>
            <w:r w:rsidRPr="00C553BF">
              <w:t xml:space="preserve">tested to ensure it is effective in aiding </w:t>
            </w:r>
            <w:r>
              <w:t xml:space="preserve">informed training and career </w:t>
            </w:r>
            <w:r w:rsidRPr="00C553BF">
              <w:t>decision</w:t>
            </w:r>
            <w:r>
              <w:t>s</w:t>
            </w:r>
            <w:r w:rsidRPr="00C553BF">
              <w:t>.</w:t>
            </w:r>
          </w:p>
          <w:p w14:paraId="39A552F7" w14:textId="77777777" w:rsidR="00ED5F8E" w:rsidRPr="008B07DD" w:rsidRDefault="00ED5F8E" w:rsidP="005928D1">
            <w:pPr>
              <w:pStyle w:val="BoxListBullet"/>
            </w:pPr>
            <w:r>
              <w:t>A customer</w:t>
            </w:r>
            <w:r>
              <w:noBreakHyphen/>
              <w:t xml:space="preserve">centred approach in the VET system requires the twin supports of good regulation and information for students and employers (its key customers). But ‘getting it right’ in these areas is no easy task, underscoring the need for trials and ongoing review. </w:t>
            </w:r>
          </w:p>
        </w:tc>
      </w:tr>
      <w:tr w:rsidR="00ED5F8E" w14:paraId="367937B0" w14:textId="77777777" w:rsidTr="005928D1">
        <w:trPr>
          <w:trHeight w:val="76"/>
        </w:trPr>
        <w:tc>
          <w:tcPr>
            <w:tcW w:w="5000" w:type="pct"/>
            <w:tcBorders>
              <w:top w:val="nil"/>
              <w:left w:val="nil"/>
              <w:bottom w:val="single" w:sz="6" w:space="0" w:color="78A22F" w:themeColor="accent1"/>
              <w:right w:val="nil"/>
            </w:tcBorders>
            <w:shd w:val="clear" w:color="auto" w:fill="F2F2F2" w:themeFill="background1" w:themeFillShade="F2"/>
          </w:tcPr>
          <w:p w14:paraId="5F03F920" w14:textId="77777777" w:rsidR="00ED5F8E" w:rsidRPr="008B07DD" w:rsidRDefault="00ED5F8E" w:rsidP="005928D1">
            <w:pPr>
              <w:pStyle w:val="Box"/>
              <w:spacing w:before="0" w:line="120" w:lineRule="exact"/>
            </w:pPr>
          </w:p>
        </w:tc>
      </w:tr>
      <w:tr w:rsidR="00ED5F8E" w:rsidRPr="000863A5" w14:paraId="148280AB" w14:textId="77777777" w:rsidTr="005928D1">
        <w:tc>
          <w:tcPr>
            <w:tcW w:w="5000" w:type="pct"/>
            <w:tcBorders>
              <w:top w:val="single" w:sz="6" w:space="0" w:color="78A22F" w:themeColor="accent1"/>
              <w:left w:val="nil"/>
              <w:bottom w:val="nil"/>
              <w:right w:val="nil"/>
            </w:tcBorders>
          </w:tcPr>
          <w:p w14:paraId="635A2677" w14:textId="77777777" w:rsidR="00ED5F8E" w:rsidRPr="00626D32" w:rsidRDefault="00ED5F8E" w:rsidP="005928D1">
            <w:pPr>
              <w:pStyle w:val="BoxSpaceBelow"/>
            </w:pPr>
          </w:p>
        </w:tc>
      </w:tr>
    </w:tbl>
    <w:p w14:paraId="6D8EE700" w14:textId="77777777" w:rsidR="00ED5F8E" w:rsidRDefault="00ED5F8E" w:rsidP="005928D1">
      <w:pPr>
        <w:pStyle w:val="BodyText"/>
      </w:pPr>
      <w:r>
        <w:t xml:space="preserve">Governments share responsibility for funding, regulating and setting policy directions for the vocational education and training (VET) system, and few areas are the exclusive domain of one level of government (chapter 1). The large extent of shared activity makes it essential that governments’ roles are clearly defined and that they work together to avoid costly duplication and confusing VET system users. </w:t>
      </w:r>
    </w:p>
    <w:p w14:paraId="1E40E4C3" w14:textId="6D2E689A" w:rsidR="00ED5F8E" w:rsidRDefault="00ED5F8E" w:rsidP="005928D1">
      <w:pPr>
        <w:pStyle w:val="BodyText"/>
      </w:pPr>
      <w:r>
        <w:t xml:space="preserve">In 2012, all governments committed to ‘strengthen, streamline and harmonise’ the apprenticeship system as part of the updated </w:t>
      </w:r>
      <w:r w:rsidRPr="00751102">
        <w:rPr>
          <w:i/>
          <w:iCs/>
        </w:rPr>
        <w:t>National Agreement for Skills and Workforce Development</w:t>
      </w:r>
      <w:r>
        <w:t xml:space="preserve"> (NASWD). Since then, governments have gone beyond this aim to simplify the training system by, among other things, reducing the number of training products and improving regulation of training providers </w:t>
      </w:r>
      <w:r w:rsidR="00E85FF0" w:rsidRPr="00E85FF0">
        <w:rPr>
          <w:szCs w:val="24"/>
        </w:rPr>
        <w:t>(COAG 2019c; DESE 2020b)</w:t>
      </w:r>
      <w:r>
        <w:t xml:space="preserve">.Under the auspices of the Council of Australian Governments (COAG) Skills Council, senior officials have flagged further reforms to streamline training package arrangements, reduce red tape in the apprenticeship system and better coordinate consumer information </w:t>
      </w:r>
      <w:r w:rsidRPr="003B133B">
        <w:rPr>
          <w:szCs w:val="24"/>
        </w:rPr>
        <w:t>(SSON 2020)</w:t>
      </w:r>
      <w:r>
        <w:t xml:space="preserve">. </w:t>
      </w:r>
    </w:p>
    <w:p w14:paraId="3A94C6C3" w14:textId="77777777" w:rsidR="00ED5F8E" w:rsidRDefault="00ED5F8E" w:rsidP="005928D1">
      <w:pPr>
        <w:pStyle w:val="BodyText"/>
      </w:pPr>
      <w:r>
        <w:t>This chapter first assesses progress against the aim in the NASWD aim of streamlining the apprenticeship system (section 7.1). It then considers other areas where there is further scope for streamlining and coordination, including:</w:t>
      </w:r>
    </w:p>
    <w:p w14:paraId="7899E9F9" w14:textId="77777777" w:rsidR="00ED5F8E" w:rsidRDefault="00ED5F8E" w:rsidP="005928D1">
      <w:pPr>
        <w:pStyle w:val="ListBullet"/>
      </w:pPr>
      <w:r>
        <w:t xml:space="preserve">duplication in and complexity of incentives and support services for apprenticeships (section 7.2) </w:t>
      </w:r>
    </w:p>
    <w:p w14:paraId="43B1EC12" w14:textId="77777777" w:rsidR="00ED5F8E" w:rsidRDefault="00ED5F8E" w:rsidP="005928D1">
      <w:pPr>
        <w:pStyle w:val="ListBullet"/>
      </w:pPr>
      <w:r>
        <w:t>inefficiencies in training package development (section 7.3)</w:t>
      </w:r>
    </w:p>
    <w:p w14:paraId="1BBA36B3" w14:textId="77777777" w:rsidR="00ED5F8E" w:rsidRDefault="00ED5F8E" w:rsidP="005928D1">
      <w:pPr>
        <w:pStyle w:val="ListBullet"/>
      </w:pPr>
      <w:r>
        <w:t>the existence of multiple regulators of service quality (section 7.4)</w:t>
      </w:r>
    </w:p>
    <w:p w14:paraId="51D1216E" w14:textId="77777777" w:rsidR="00ED5F8E" w:rsidRDefault="00ED5F8E" w:rsidP="005928D1">
      <w:pPr>
        <w:pStyle w:val="ListBullet"/>
      </w:pPr>
      <w:r>
        <w:t>improving the quality and user</w:t>
      </w:r>
      <w:r>
        <w:noBreakHyphen/>
        <w:t xml:space="preserve">friendliness of information for students (section 7.5). </w:t>
      </w:r>
    </w:p>
    <w:p w14:paraId="5EFC5FD6" w14:textId="77777777" w:rsidR="00ED5F8E" w:rsidRDefault="00ED5F8E" w:rsidP="005928D1">
      <w:pPr>
        <w:pStyle w:val="BodyText"/>
      </w:pPr>
      <w:r>
        <w:t xml:space="preserve">The streamlining and coordination options presented in this chapter propose, overall, refinement to the current system rather than a radical restructuring of it. In many cases, they build on existing initiatives to improve administrative efficiency. </w:t>
      </w:r>
    </w:p>
    <w:p w14:paraId="12F57DA5" w14:textId="77777777" w:rsidR="00ED5F8E" w:rsidRDefault="00ED5F8E" w:rsidP="005928D1">
      <w:pPr>
        <w:pStyle w:val="BodyText"/>
      </w:pPr>
      <w:r>
        <w:t xml:space="preserve">Nevertheless, there are aspects of the VET system that are performing poorly where potentially large gains could be made by fundamentally reimagining the rationale and nature of government intervention. The allocation of government expenditure is a case in point (chapters 3 to 6). </w:t>
      </w:r>
    </w:p>
    <w:p w14:paraId="6EE1E1CE" w14:textId="65227F76" w:rsidR="00ED5F8E" w:rsidRDefault="00ED5F8E" w:rsidP="005928D1">
      <w:pPr>
        <w:pStyle w:val="Heading2"/>
      </w:pPr>
      <w:bookmarkStart w:id="90" w:name="_Toc41645050"/>
      <w:r>
        <w:t>7.</w:t>
      </w:r>
      <w:r>
        <w:rPr>
          <w:noProof/>
        </w:rPr>
        <w:t>1</w:t>
      </w:r>
      <w:r>
        <w:rPr>
          <w:noProof/>
        </w:rPr>
        <w:tab/>
        <w:t>Progress against the NASWD</w:t>
      </w:r>
      <w:bookmarkEnd w:id="90"/>
    </w:p>
    <w:p w14:paraId="6AA084E2" w14:textId="77777777" w:rsidR="00ED5F8E" w:rsidRPr="00427F9A" w:rsidRDefault="00ED5F8E" w:rsidP="005928D1">
      <w:pPr>
        <w:pStyle w:val="BodyText"/>
      </w:pPr>
      <w:r w:rsidDel="00C665C3">
        <w:t xml:space="preserve">Commonwealth, </w:t>
      </w:r>
      <w:r>
        <w:t>State</w:t>
      </w:r>
      <w:r w:rsidDel="00C665C3">
        <w:t xml:space="preserve"> and </w:t>
      </w:r>
      <w:r>
        <w:t>Territory governments</w:t>
      </w:r>
      <w:r w:rsidDel="00C665C3">
        <w:t xml:space="preserve"> share responsibility for regulating </w:t>
      </w:r>
      <w:r w:rsidRPr="003954A8">
        <w:t>apprentices</w:t>
      </w:r>
      <w:r>
        <w:t>hips. (Box 7.1 outlines the key features of apprenticeships and the terminology used in this report to describe them.)</w:t>
      </w:r>
      <w:r w:rsidDel="00C665C3">
        <w:t xml:space="preserve"> The Commonwealth is primarily responsible for regulating employment conditions and the States and Territories for </w:t>
      </w:r>
      <w:r>
        <w:t xml:space="preserve">the </w:t>
      </w:r>
      <w:r w:rsidDel="00C665C3">
        <w:t xml:space="preserve">delivery of training. </w:t>
      </w:r>
      <w:r>
        <w:t>The latter ranges from determining which VET courses are subsidised to administering training contracts and resolving disputes between employers and apprentices. Apprenticeship arrangements have traditionally differed between jurisdictions.</w:t>
      </w:r>
    </w:p>
    <w:p w14:paraId="2B16C56B" w14:textId="77777777" w:rsidR="00ED5F8E" w:rsidRDefault="00ED5F8E" w:rsidP="005928D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ED5F8E" w14:paraId="5AE61CEC" w14:textId="77777777" w:rsidTr="005928D1">
        <w:trPr>
          <w:tblHeader/>
        </w:trPr>
        <w:tc>
          <w:tcPr>
            <w:tcW w:w="5000" w:type="pct"/>
            <w:tcBorders>
              <w:top w:val="single" w:sz="6" w:space="0" w:color="78A22F"/>
              <w:left w:val="nil"/>
              <w:bottom w:val="nil"/>
              <w:right w:val="nil"/>
            </w:tcBorders>
            <w:shd w:val="clear" w:color="auto" w:fill="F2F2F2"/>
          </w:tcPr>
          <w:p w14:paraId="23A06241" w14:textId="0DCC6C25" w:rsidR="00ED5F8E" w:rsidRDefault="00ED5F8E" w:rsidP="005928D1">
            <w:pPr>
              <w:pStyle w:val="BoxTitle"/>
            </w:pPr>
            <w:r>
              <w:rPr>
                <w:b w:val="0"/>
              </w:rPr>
              <w:t>Box 7.</w:t>
            </w:r>
            <w:r>
              <w:rPr>
                <w:b w:val="0"/>
                <w:noProof/>
              </w:rPr>
              <w:t>1</w:t>
            </w:r>
            <w:r>
              <w:tab/>
              <w:t>What is an apprenticeship?</w:t>
            </w:r>
          </w:p>
        </w:tc>
      </w:tr>
      <w:tr w:rsidR="00ED5F8E" w14:paraId="242D5108" w14:textId="77777777" w:rsidTr="005928D1">
        <w:tc>
          <w:tcPr>
            <w:tcW w:w="5000" w:type="pct"/>
            <w:tcBorders>
              <w:top w:val="nil"/>
              <w:left w:val="nil"/>
              <w:bottom w:val="nil"/>
              <w:right w:val="nil"/>
            </w:tcBorders>
            <w:shd w:val="clear" w:color="auto" w:fill="F2F2F2"/>
          </w:tcPr>
          <w:p w14:paraId="48F0643F" w14:textId="1F844AAC" w:rsidR="00ED5F8E" w:rsidRDefault="00ED5F8E" w:rsidP="005928D1">
            <w:pPr>
              <w:pStyle w:val="Box"/>
            </w:pPr>
            <w:r>
              <w:t>An apprenticeship combines vocational training with on</w:t>
            </w:r>
            <w:r>
              <w:noBreakHyphen/>
              <w:t>the</w:t>
            </w:r>
            <w:r>
              <w:noBreakHyphen/>
              <w:t>job experience. Traditionally, apprenticeships were the primary pathway into a trade occupation such as plumbing and carpentry. Over time, however, apprenticeships have extended into non</w:t>
            </w:r>
            <w:r>
              <w:noBreakHyphen/>
              <w:t>trade areas such as nursing, childcare and retailing. Typically, apprenticeships in non</w:t>
            </w:r>
            <w:r>
              <w:noBreakHyphen/>
              <w:t xml:space="preserve">trade areas are called traineeships </w:t>
            </w:r>
            <w:r w:rsidRPr="00173990">
              <w:rPr>
                <w:szCs w:val="24"/>
              </w:rPr>
              <w:t>(Karmel, Blomberg and Vnuk 2010)</w:t>
            </w:r>
            <w:r>
              <w:t xml:space="preserve">. </w:t>
            </w:r>
          </w:p>
          <w:p w14:paraId="4942AEE9" w14:textId="7AC0D31B" w:rsidR="00ED5F8E" w:rsidRDefault="00ED5F8E" w:rsidP="005928D1">
            <w:pPr>
              <w:pStyle w:val="Box"/>
            </w:pPr>
            <w:r>
              <w:t xml:space="preserve">Apprenticeships in trade occupations generally take 3 to 4 years to complete, while traineeships take 1 to 2 years. In both cases, an employer and apprentice enter into a training contract, which outlines the employer’s and apprentice’s obligations, including supervision and working hours </w:t>
            </w:r>
            <w:r w:rsidRPr="005E276B">
              <w:rPr>
                <w:szCs w:val="24"/>
              </w:rPr>
              <w:t>(Australian Apprenticeship Pathways 2020)</w:t>
            </w:r>
            <w:r>
              <w:t xml:space="preserve">. The apprentice, employer and registered training organisation are also required to have a training plan setting out the details of how an apprentice will complete their qualification, including the units they will study, mode of delivery and assessment methods </w:t>
            </w:r>
            <w:r w:rsidRPr="006F281F">
              <w:rPr>
                <w:rFonts w:cs="Arial"/>
                <w:szCs w:val="24"/>
              </w:rPr>
              <w:t>(Training Services NSW 2018)</w:t>
            </w:r>
            <w:r>
              <w:t>.</w:t>
            </w:r>
          </w:p>
          <w:p w14:paraId="1E3CFB4F" w14:textId="77777777" w:rsidR="00ED5F8E" w:rsidRDefault="00ED5F8E" w:rsidP="005928D1">
            <w:pPr>
              <w:pStyle w:val="BoxHeading1"/>
            </w:pPr>
            <w:r>
              <w:t>A note on terminology</w:t>
            </w:r>
          </w:p>
          <w:p w14:paraId="2481D74C" w14:textId="77777777" w:rsidR="00ED5F8E" w:rsidRDefault="00ED5F8E" w:rsidP="005928D1">
            <w:pPr>
              <w:pStyle w:val="Box"/>
            </w:pPr>
            <w:r>
              <w:t>While most State and Territory governments use the terms ‘apprentice’ and ‘trainee’, the Australian Government uses ‘apprentice’ to refer to both. In this report, the Commission follows the Australian Government’s approach unless discussing specific issues relevant to apprentices or trainees. In these cases, the terms ‘trade apprentice’ and ‘trainee’ are used, respectively.</w:t>
            </w:r>
          </w:p>
        </w:tc>
      </w:tr>
      <w:tr w:rsidR="00ED5F8E" w14:paraId="4F4DF2FE" w14:textId="77777777" w:rsidTr="005928D1">
        <w:tc>
          <w:tcPr>
            <w:tcW w:w="5000" w:type="pct"/>
            <w:tcBorders>
              <w:top w:val="nil"/>
              <w:left w:val="nil"/>
              <w:bottom w:val="single" w:sz="6" w:space="0" w:color="78A22F"/>
              <w:right w:val="nil"/>
            </w:tcBorders>
            <w:shd w:val="clear" w:color="auto" w:fill="F2F2F2"/>
          </w:tcPr>
          <w:p w14:paraId="798A7240" w14:textId="77777777" w:rsidR="00ED5F8E" w:rsidRDefault="00ED5F8E" w:rsidP="005928D1">
            <w:pPr>
              <w:pStyle w:val="Box"/>
              <w:spacing w:before="0" w:line="120" w:lineRule="exact"/>
            </w:pPr>
          </w:p>
        </w:tc>
      </w:tr>
      <w:tr w:rsidR="00ED5F8E" w:rsidRPr="000863A5" w14:paraId="67A23FCB" w14:textId="77777777" w:rsidTr="005928D1">
        <w:tc>
          <w:tcPr>
            <w:tcW w:w="5000" w:type="pct"/>
            <w:tcBorders>
              <w:top w:val="single" w:sz="6" w:space="0" w:color="78A22F"/>
              <w:left w:val="nil"/>
              <w:bottom w:val="nil"/>
              <w:right w:val="nil"/>
            </w:tcBorders>
          </w:tcPr>
          <w:p w14:paraId="7C6FC9EB" w14:textId="77777777" w:rsidR="00ED5F8E" w:rsidRPr="00626D32" w:rsidRDefault="00ED5F8E" w:rsidP="005928D1">
            <w:pPr>
              <w:pStyle w:val="BoxSpaceBelow"/>
            </w:pPr>
          </w:p>
        </w:tc>
      </w:tr>
    </w:tbl>
    <w:p w14:paraId="56763FA9" w14:textId="37CA3789" w:rsidR="00ED5F8E" w:rsidRDefault="00ED5F8E" w:rsidP="005928D1">
      <w:pPr>
        <w:pStyle w:val="BodyText"/>
      </w:pPr>
      <w:r>
        <w:t xml:space="preserve">As noted earlier, under the NASWD, governments agreed to strengthen, streamline and harmonise the Australian Apprenticeship System (clause 25 f). To achieve this, the National Partnership Agreement on Skills Reform identified areas that could be harmonised, including the rights and obligations of apprentices and employers, rules on the creation, change and transfer of training contracts, rules on employment (such as the number of training hours required and minimum apprenticeship ages) and assessment and credit transfer arrangements </w:t>
      </w:r>
      <w:r w:rsidR="00E85FF0" w:rsidRPr="00E85FF0">
        <w:rPr>
          <w:szCs w:val="24"/>
        </w:rPr>
        <w:t>(COAG 2012d)</w:t>
      </w:r>
      <w:r>
        <w:t xml:space="preserve">. </w:t>
      </w:r>
    </w:p>
    <w:p w14:paraId="11752C56" w14:textId="2B0D5B68" w:rsidR="00ED5F8E" w:rsidRDefault="00ED5F8E" w:rsidP="005928D1">
      <w:pPr>
        <w:pStyle w:val="BodyText"/>
      </w:pPr>
      <w:r>
        <w:t xml:space="preserve">Good progress has been made in implementing the NAWSD goals for streamlining the apprenticeship system. </w:t>
      </w:r>
      <w:r w:rsidRPr="006F281F">
        <w:t xml:space="preserve">States and Territories </w:t>
      </w:r>
      <w:r>
        <w:t xml:space="preserve">now </w:t>
      </w:r>
      <w:r w:rsidRPr="006F281F">
        <w:t xml:space="preserve">have largely similar, legislative arrangements for their apprenticeship systems </w:t>
      </w:r>
      <w:r w:rsidRPr="006F281F">
        <w:rPr>
          <w:szCs w:val="24"/>
        </w:rPr>
        <w:t>(Misko 2020)</w:t>
      </w:r>
      <w:r w:rsidRPr="006F281F">
        <w:t>.</w:t>
      </w:r>
      <w:r>
        <w:t xml:space="preserve"> </w:t>
      </w:r>
    </w:p>
    <w:p w14:paraId="57328EF8" w14:textId="77777777" w:rsidR="00ED5F8E" w:rsidRPr="00873561" w:rsidRDefault="00ED5F8E" w:rsidP="005928D1">
      <w:pPr>
        <w:pStyle w:val="ListBullet"/>
      </w:pPr>
      <w:r w:rsidRPr="00873561">
        <w:t>Employers and apprentices have similar rights and obligations in relation to training and work activities</w:t>
      </w:r>
      <w:r>
        <w:t>. Jurisdictions</w:t>
      </w:r>
      <w:r w:rsidRPr="00873561">
        <w:t xml:space="preserve"> have </w:t>
      </w:r>
      <w:r>
        <w:t xml:space="preserve">also generally </w:t>
      </w:r>
      <w:r w:rsidRPr="00873561">
        <w:t>aligned training hours (although in Victoria part</w:t>
      </w:r>
      <w:r>
        <w:noBreakHyphen/>
      </w:r>
      <w:r w:rsidRPr="00873561">
        <w:t>time apprentices are required to work and study a total of 13 hours per week rather than the 15 hours required in all other jurisdictions)</w:t>
      </w:r>
      <w:r>
        <w:t>.</w:t>
      </w:r>
      <w:r w:rsidRPr="00873561" w:rsidDel="00EF203C">
        <w:t xml:space="preserve"> </w:t>
      </w:r>
    </w:p>
    <w:p w14:paraId="49A3B4FB" w14:textId="77777777" w:rsidR="00ED5F8E" w:rsidRPr="00873561" w:rsidRDefault="00ED5F8E" w:rsidP="005928D1">
      <w:pPr>
        <w:pStyle w:val="ListBullet"/>
      </w:pPr>
      <w:r w:rsidRPr="00873561">
        <w:t xml:space="preserve">Most jurisdictions provide for </w:t>
      </w:r>
      <w:r>
        <w:t>a</w:t>
      </w:r>
      <w:r w:rsidRPr="00D16C5A">
        <w:t>pprenticeship</w:t>
      </w:r>
      <w:r w:rsidRPr="00873561">
        <w:t xml:space="preserve"> terms of up to four years except in New South Wales </w:t>
      </w:r>
      <w:r>
        <w:t xml:space="preserve">(NSW), </w:t>
      </w:r>
      <w:r w:rsidRPr="00873561">
        <w:t xml:space="preserve">where some apprenticeships can take five years. </w:t>
      </w:r>
    </w:p>
    <w:p w14:paraId="2862E8D0" w14:textId="1FBA3660" w:rsidR="00ED5F8E" w:rsidRPr="00873561" w:rsidRDefault="00ED5F8E" w:rsidP="005928D1">
      <w:pPr>
        <w:pStyle w:val="ListBullet"/>
      </w:pPr>
      <w:r w:rsidRPr="00873561">
        <w:t xml:space="preserve">Similar to other jurisdictions, apprentices in Queensland and the </w:t>
      </w:r>
      <w:r>
        <w:t>ACT</w:t>
      </w:r>
      <w:r w:rsidRPr="00873561">
        <w:t xml:space="preserve"> are now able to transfer employers without cancelling their contracts</w:t>
      </w:r>
      <w:r>
        <w:t xml:space="preserve"> </w:t>
      </w:r>
      <w:r w:rsidR="00E85FF0" w:rsidRPr="00E85FF0">
        <w:rPr>
          <w:szCs w:val="24"/>
        </w:rPr>
        <w:t>(DESBT (Qld) 2020; DTBI 2019; Skills Canberra nd; Skills SA 2020; Skills Tasmania nd; Training Services NSW 2012; Victorian Registration and Qualifications Authority 2019; Western Australia Department of Training and Workforce Development 2018)</w:t>
      </w:r>
      <w:r w:rsidRPr="00873561">
        <w:t xml:space="preserve">. </w:t>
      </w:r>
    </w:p>
    <w:p w14:paraId="758A2F0D" w14:textId="5740B0E8" w:rsidR="00ED5F8E" w:rsidRDefault="00ED5F8E" w:rsidP="005928D1">
      <w:pPr>
        <w:pStyle w:val="BodyText"/>
      </w:pPr>
      <w:r w:rsidRPr="00873561">
        <w:t>However, some unfinished business remains. There is still a difference in the classification</w:t>
      </w:r>
      <w:r>
        <w:t xml:space="preserve"> of trade apprenticeship and traineeship qualifications in about 8 per cent of cases </w:t>
      </w:r>
      <w:r w:rsidRPr="00C73BBB">
        <w:rPr>
          <w:szCs w:val="24"/>
        </w:rPr>
        <w:t>(Fowler and Stanwick 2017)</w:t>
      </w:r>
      <w:r>
        <w:t xml:space="preserve">. Minimum age requirements also differ across States and Territories — </w:t>
      </w:r>
      <w:r w:rsidRPr="00D16C5A">
        <w:t xml:space="preserve">15 years in Victoria, Western Australia, the </w:t>
      </w:r>
      <w:r>
        <w:t>ACT</w:t>
      </w:r>
      <w:r w:rsidRPr="00C84EE7">
        <w:t xml:space="preserve"> and the Northern Territory, 16</w:t>
      </w:r>
      <w:r>
        <w:t> </w:t>
      </w:r>
      <w:r w:rsidRPr="00C84EE7">
        <w:t xml:space="preserve">years in South Australia, and the completion of year 10 in </w:t>
      </w:r>
      <w:r>
        <w:t>New South Wales</w:t>
      </w:r>
      <w:r w:rsidRPr="00C84EE7">
        <w:t xml:space="preserve">, Queensland and Tasmania. </w:t>
      </w:r>
      <w:r>
        <w:t>Processes to assess the suitability of employers also vary. For example, in South Australia, employers must register with the relevant regulator, the South Australian Training and Skills Commission, and in Western Australia the Australian Apprenticeship Support Network (AASN)</w:t>
      </w:r>
      <w:r w:rsidRPr="00B46342">
        <w:rPr>
          <w:rStyle w:val="FootnoteReference"/>
        </w:rPr>
        <w:footnoteReference w:id="44"/>
      </w:r>
      <w:r>
        <w:t xml:space="preserve"> </w:t>
      </w:r>
      <w:r w:rsidRPr="006F281F">
        <w:t>check</w:t>
      </w:r>
      <w:r>
        <w:t>s</w:t>
      </w:r>
      <w:r w:rsidRPr="006F281F">
        <w:t xml:space="preserve"> the suitability of employers before training contracts are approved by </w:t>
      </w:r>
      <w:r w:rsidRPr="0031225D">
        <w:t xml:space="preserve">the State Training Authority (STA) </w:t>
      </w:r>
      <w:r w:rsidRPr="00F74477">
        <w:rPr>
          <w:szCs w:val="24"/>
        </w:rPr>
        <w:t>(Misko and Wibrow 2020b)</w:t>
      </w:r>
      <w:r w:rsidRPr="0031225D">
        <w:t>.</w:t>
      </w:r>
      <w:r>
        <w:t xml:space="preserve"> </w:t>
      </w:r>
    </w:p>
    <w:p w14:paraId="513C0E77" w14:textId="243B2A06" w:rsidR="00ED5F8E" w:rsidRDefault="00ED5F8E" w:rsidP="005928D1">
      <w:pPr>
        <w:pStyle w:val="BodyText"/>
      </w:pPr>
      <w:r>
        <w:t xml:space="preserve">Participants had mixed views on the significance of the remaining differences. On the one hand, some, including the Australian Chamber of Commerce and Industry (ACCI), the Australian Industry Group (Ai Group), and the Business Council of Australia (BCA) </w:t>
      </w:r>
      <w:r w:rsidRPr="00E2490E">
        <w:t>(2017)</w:t>
      </w:r>
      <w:r>
        <w:t xml:space="preserve"> cited the complexity facing employers with apprentices in different States and Territories, and called for a national apprenticeship system. On the other hand, many employers reported few issues in completing administrative processes to employ an apprentice, and participants questioned the value of further harmonising arrangements, noting</w:t>
      </w:r>
      <w:r w:rsidRPr="00C84EE7">
        <w:t xml:space="preserve"> </w:t>
      </w:r>
      <w:r>
        <w:t xml:space="preserve">that remaining differences reflected local needs </w:t>
      </w:r>
      <w:r w:rsidR="00E85FF0" w:rsidRPr="00E85FF0">
        <w:rPr>
          <w:szCs w:val="24"/>
        </w:rPr>
        <w:t>(Fowler 2019b; Misko and Wibrow 2020b)</w:t>
      </w:r>
      <w:r>
        <w:t>.</w:t>
      </w:r>
    </w:p>
    <w:p w14:paraId="0803D81B" w14:textId="77777777" w:rsidR="00ED5F8E" w:rsidRPr="004E3B94" w:rsidRDefault="00ED5F8E" w:rsidP="005928D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ED5F8E" w14:paraId="3593A23C" w14:textId="77777777" w:rsidTr="005928D1">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1686345D" w14:textId="77777777" w:rsidR="00ED5F8E" w:rsidRPr="00CE4C64" w:rsidRDefault="00ED5F8E" w:rsidP="005928D1">
            <w:pPr>
              <w:pStyle w:val="FindingTitle"/>
              <w:spacing w:before="120"/>
              <w:rPr>
                <w:noProof/>
              </w:rPr>
            </w:pPr>
            <w:r>
              <w:t>interim Finding 7.1</w:t>
            </w:r>
            <w:r>
              <w:rPr>
                <w:noProof/>
              </w:rPr>
              <w:t xml:space="preserve"> — streamlining apprenticeships</w:t>
            </w:r>
          </w:p>
        </w:tc>
      </w:tr>
      <w:tr w:rsidR="00ED5F8E" w:rsidRPr="00750BE2" w14:paraId="1E88201F" w14:textId="77777777" w:rsidTr="005928D1">
        <w:trPr>
          <w:cantSplit/>
        </w:trPr>
        <w:tc>
          <w:tcPr>
            <w:tcW w:w="5000" w:type="pct"/>
            <w:tcBorders>
              <w:top w:val="nil"/>
              <w:left w:val="nil"/>
              <w:bottom w:val="nil"/>
              <w:right w:val="nil"/>
            </w:tcBorders>
            <w:shd w:val="clear" w:color="auto" w:fill="F2F2F2"/>
            <w:tcMar>
              <w:left w:w="170" w:type="dxa"/>
              <w:right w:w="170" w:type="dxa"/>
            </w:tcMar>
          </w:tcPr>
          <w:p w14:paraId="7BC3B873" w14:textId="77777777" w:rsidR="00ED5F8E" w:rsidRDefault="00ED5F8E" w:rsidP="005928D1">
            <w:pPr>
              <w:pStyle w:val="Finding"/>
              <w:keepNext/>
            </w:pPr>
            <w:r>
              <w:t>Governments have made progress in harmonising and streamlining the apprenticeship system, but there is scope to further simplify arrangements for student support and system administration.</w:t>
            </w:r>
          </w:p>
        </w:tc>
      </w:tr>
      <w:tr w:rsidR="00ED5F8E" w14:paraId="5D436E1B" w14:textId="77777777" w:rsidTr="005928D1">
        <w:trPr>
          <w:cantSplit/>
        </w:trPr>
        <w:tc>
          <w:tcPr>
            <w:tcW w:w="5000" w:type="pct"/>
            <w:tcBorders>
              <w:top w:val="nil"/>
              <w:left w:val="nil"/>
              <w:bottom w:val="single" w:sz="6" w:space="0" w:color="78A22F"/>
              <w:right w:val="nil"/>
            </w:tcBorders>
            <w:shd w:val="clear" w:color="auto" w:fill="F2F2F2"/>
            <w:tcMar>
              <w:left w:w="170" w:type="dxa"/>
              <w:right w:w="170" w:type="dxa"/>
            </w:tcMar>
          </w:tcPr>
          <w:p w14:paraId="674500FA" w14:textId="77777777" w:rsidR="00ED5F8E" w:rsidRDefault="00ED5F8E" w:rsidP="005928D1">
            <w:pPr>
              <w:pStyle w:val="Space"/>
              <w:keepLines/>
            </w:pPr>
          </w:p>
        </w:tc>
      </w:tr>
      <w:tr w:rsidR="00ED5F8E" w:rsidRPr="000863A5" w14:paraId="076B359A" w14:textId="77777777" w:rsidTr="005928D1">
        <w:trPr>
          <w:cantSplit/>
        </w:trPr>
        <w:tc>
          <w:tcPr>
            <w:tcW w:w="5000" w:type="pct"/>
            <w:tcBorders>
              <w:top w:val="single" w:sz="6" w:space="0" w:color="78A22F"/>
              <w:left w:val="nil"/>
              <w:bottom w:val="nil"/>
              <w:right w:val="nil"/>
            </w:tcBorders>
            <w:tcMar>
              <w:left w:w="170" w:type="dxa"/>
              <w:right w:w="170" w:type="dxa"/>
            </w:tcMar>
          </w:tcPr>
          <w:p w14:paraId="7EE3E23D" w14:textId="77777777" w:rsidR="00ED5F8E" w:rsidRPr="00626D32" w:rsidRDefault="00ED5F8E" w:rsidP="005928D1">
            <w:pPr>
              <w:pStyle w:val="BoxSpaceBelow"/>
              <w:keepLines/>
            </w:pPr>
          </w:p>
        </w:tc>
      </w:tr>
    </w:tbl>
    <w:p w14:paraId="36F3F6BD" w14:textId="4F004DA4" w:rsidR="00ED5F8E" w:rsidRDefault="00ED5F8E" w:rsidP="005928D1">
      <w:pPr>
        <w:pStyle w:val="Heading2"/>
      </w:pPr>
      <w:bookmarkStart w:id="91" w:name="_Toc41645051"/>
      <w:r>
        <w:t>7.</w:t>
      </w:r>
      <w:r>
        <w:rPr>
          <w:noProof/>
        </w:rPr>
        <w:t>2</w:t>
      </w:r>
      <w:r>
        <w:rPr>
          <w:noProof/>
        </w:rPr>
        <w:tab/>
        <w:t xml:space="preserve">Support services for </w:t>
      </w:r>
      <w:r>
        <w:t>apprenticeships</w:t>
      </w:r>
      <w:bookmarkEnd w:id="91"/>
    </w:p>
    <w:p w14:paraId="484D876D" w14:textId="41684C50" w:rsidR="00ED5F8E" w:rsidRDefault="00ED5F8E" w:rsidP="005928D1">
      <w:pPr>
        <w:pStyle w:val="BodyText"/>
      </w:pPr>
      <w:r>
        <w:t xml:space="preserve">While governments have made progress towards harmonising their apprenticeship systems and there are delineations between the Commonwealth’s and the States and Territories’ primary responsibilities (in employment and training, respectively), the interests of governments are ‘tightly interwoven’ and can often overlap </w:t>
      </w:r>
      <w:r w:rsidR="00E85FF0" w:rsidRPr="00E85FF0">
        <w:rPr>
          <w:szCs w:val="24"/>
        </w:rPr>
        <w:t>(Fowler 2019b)</w:t>
      </w:r>
      <w:r>
        <w:t>. Both levels of government, for example, provide financial incentives as well as support services to</w:t>
      </w:r>
      <w:r w:rsidR="00C84276">
        <w:t xml:space="preserve"> both employers and apprentices</w:t>
      </w:r>
      <w:r>
        <w:t xml:space="preserve"> (figure 7.1).</w:t>
      </w:r>
    </w:p>
    <w:p w14:paraId="61514779" w14:textId="77777777" w:rsidR="00ED5F8E" w:rsidRDefault="00ED5F8E" w:rsidP="005928D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ED5F8E" w14:paraId="5A996311" w14:textId="77777777" w:rsidTr="005928D1">
        <w:trPr>
          <w:tblHeader/>
        </w:trPr>
        <w:tc>
          <w:tcPr>
            <w:tcW w:w="5000" w:type="pct"/>
            <w:tcBorders>
              <w:top w:val="single" w:sz="6" w:space="0" w:color="78A22F"/>
              <w:left w:val="nil"/>
              <w:bottom w:val="nil"/>
              <w:right w:val="nil"/>
            </w:tcBorders>
            <w:shd w:val="clear" w:color="auto" w:fill="auto"/>
          </w:tcPr>
          <w:p w14:paraId="062FD5DC" w14:textId="54946769" w:rsidR="00ED5F8E" w:rsidRDefault="00ED5F8E" w:rsidP="005928D1">
            <w:pPr>
              <w:pStyle w:val="FigureTitle"/>
              <w:rPr>
                <w:vertAlign w:val="superscript"/>
              </w:rPr>
            </w:pPr>
            <w:r w:rsidRPr="00784A05">
              <w:rPr>
                <w:b w:val="0"/>
              </w:rPr>
              <w:t xml:space="preserve">Figure </w:t>
            </w:r>
            <w:r>
              <w:rPr>
                <w:b w:val="0"/>
              </w:rPr>
              <w:t>7.</w:t>
            </w:r>
            <w:r>
              <w:rPr>
                <w:b w:val="0"/>
                <w:noProof/>
              </w:rPr>
              <w:t>1</w:t>
            </w:r>
            <w:r>
              <w:tab/>
              <w:t>Financial assistance to employers and apprentices is provided by both levels of government</w:t>
            </w:r>
            <w:r w:rsidRPr="006F281F">
              <w:rPr>
                <w:vertAlign w:val="superscript"/>
              </w:rPr>
              <w:t>a</w:t>
            </w:r>
          </w:p>
          <w:p w14:paraId="742C17C9" w14:textId="77777777" w:rsidR="00ED5F8E" w:rsidRPr="005B33B0" w:rsidRDefault="00ED5F8E" w:rsidP="005928D1">
            <w:pPr>
              <w:pStyle w:val="Subtitle"/>
            </w:pPr>
            <w:r>
              <w:t>Government funding, exemptions, offsets and rebates by source ($ million)</w:t>
            </w:r>
          </w:p>
        </w:tc>
      </w:tr>
      <w:tr w:rsidR="00ED5F8E" w14:paraId="19E2B1B2" w14:textId="77777777" w:rsidTr="005928D1">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tblCellMar>
              <w:tblLook w:val="0000" w:firstRow="0" w:lastRow="0" w:firstColumn="0" w:lastColumn="0" w:noHBand="0" w:noVBand="0"/>
              <w:tblDescription w:val="Nested table used for design layout."/>
            </w:tblPr>
            <w:tblGrid>
              <w:gridCol w:w="8505"/>
            </w:tblGrid>
            <w:tr w:rsidR="00ED5F8E" w:rsidRPr="00B1465D" w14:paraId="7A208827" w14:textId="77777777" w:rsidTr="005928D1">
              <w:trPr>
                <w:tblHeader/>
                <w:jc w:val="center"/>
              </w:trPr>
              <w:tc>
                <w:tcPr>
                  <w:tcW w:w="8504" w:type="dxa"/>
                  <w:tcBorders>
                    <w:top w:val="nil"/>
                    <w:bottom w:val="nil"/>
                  </w:tcBorders>
                </w:tcPr>
                <w:p w14:paraId="497A767D" w14:textId="77777777" w:rsidR="00ED5F8E" w:rsidRPr="00B1465D" w:rsidRDefault="00ED5F8E" w:rsidP="005928D1">
                  <w:pPr>
                    <w:pStyle w:val="Figure"/>
                    <w:spacing w:before="60" w:after="60"/>
                    <w:rPr>
                      <w:rFonts w:ascii="Arial" w:hAnsi="Arial" w:cs="Arial"/>
                      <w:sz w:val="18"/>
                      <w:szCs w:val="18"/>
                    </w:rPr>
                  </w:pPr>
                  <w:r w:rsidRPr="002349C0">
                    <w:rPr>
                      <w:rFonts w:ascii="Arial" w:hAnsi="Arial" w:cs="Arial"/>
                      <w:noProof/>
                      <w:sz w:val="18"/>
                      <w:szCs w:val="18"/>
                    </w:rPr>
                    <w:drawing>
                      <wp:inline distT="0" distB="0" distL="0" distR="0" wp14:anchorId="68E392B6" wp14:editId="07D80D6A">
                        <wp:extent cx="5402580" cy="2880360"/>
                        <wp:effectExtent l="0" t="0" r="7620" b="0"/>
                        <wp:docPr id="46" name="Picture 46" descr="The figure shows government funding, exemptions, offsets and rebates separately by level of government. It also shows that most funding for apprentices is directed to employers by the Commonwealth. Of the (lower total level of) funding direct to students including apprentices, most is also provided by the Commonwealth." title="Figure 7.1 - Direct financial assistance for apprentices is primarily Commonwealth payments to employ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5402580" cy="2880360"/>
                                </a:xfrm>
                                <a:prstGeom prst="rect">
                                  <a:avLst/>
                                </a:prstGeom>
                                <a:noFill/>
                                <a:ln>
                                  <a:noFill/>
                                </a:ln>
                              </pic:spPr>
                            </pic:pic>
                          </a:graphicData>
                        </a:graphic>
                      </wp:inline>
                    </w:drawing>
                  </w:r>
                </w:p>
              </w:tc>
            </w:tr>
          </w:tbl>
          <w:p w14:paraId="4D142BD7" w14:textId="77777777" w:rsidR="00ED5F8E" w:rsidRDefault="00ED5F8E" w:rsidP="005928D1">
            <w:pPr>
              <w:pStyle w:val="Figure"/>
            </w:pPr>
          </w:p>
        </w:tc>
      </w:tr>
      <w:tr w:rsidR="00ED5F8E" w:rsidRPr="00176D3F" w14:paraId="12C247CB" w14:textId="77777777" w:rsidTr="005928D1">
        <w:tc>
          <w:tcPr>
            <w:tcW w:w="5000" w:type="pct"/>
            <w:tcBorders>
              <w:top w:val="nil"/>
              <w:left w:val="nil"/>
              <w:bottom w:val="nil"/>
              <w:right w:val="nil"/>
            </w:tcBorders>
            <w:shd w:val="clear" w:color="auto" w:fill="auto"/>
          </w:tcPr>
          <w:p w14:paraId="28C7C44B" w14:textId="07CC20F4" w:rsidR="00ED5F8E" w:rsidRPr="00176D3F" w:rsidRDefault="005479CF" w:rsidP="005928D1">
            <w:pPr>
              <w:pStyle w:val="Note"/>
            </w:pPr>
            <w:r w:rsidRPr="005479CF">
              <w:rPr>
                <w:rStyle w:val="NoteLabel"/>
              </w:rPr>
              <w:t>a</w:t>
            </w:r>
            <w:r w:rsidR="00ED5F8E">
              <w:t xml:space="preserve"> The Commonwealth, State and Territory splits for tax exemptions and rebates data are unavailable. The main exemptions and rebates are for payroll taxes and workers compensation premium discounts. Totals do not include tax exemption data from New South Wales, which </w:t>
            </w:r>
            <w:r w:rsidR="00E125E3">
              <w:t>are</w:t>
            </w:r>
            <w:r w:rsidR="00ED5F8E">
              <w:t xml:space="preserve"> unable to be collected. Data on tax rebates for apprentices, including for tools or self</w:t>
            </w:r>
            <w:r w:rsidR="00ED5F8E">
              <w:noBreakHyphen/>
              <w:t>education expenses, are also unavailable. Commonwealth funding for student assistance includes Trade Support Loans and funding for student assistance. Student assistance data cannot be disaggregated by amounts going to apprentices and those going to other VET students.</w:t>
            </w:r>
          </w:p>
        </w:tc>
      </w:tr>
      <w:tr w:rsidR="00ED5F8E" w:rsidRPr="00176D3F" w14:paraId="01208BF6" w14:textId="77777777" w:rsidTr="005928D1">
        <w:tc>
          <w:tcPr>
            <w:tcW w:w="5000" w:type="pct"/>
            <w:tcBorders>
              <w:top w:val="nil"/>
              <w:left w:val="nil"/>
              <w:bottom w:val="nil"/>
              <w:right w:val="nil"/>
            </w:tcBorders>
            <w:shd w:val="clear" w:color="auto" w:fill="auto"/>
          </w:tcPr>
          <w:p w14:paraId="4248E25B" w14:textId="4C5CC841" w:rsidR="00ED5F8E" w:rsidRPr="00176D3F" w:rsidRDefault="00ED5F8E" w:rsidP="005928D1">
            <w:pPr>
              <w:pStyle w:val="Source"/>
            </w:pPr>
            <w:r>
              <w:rPr>
                <w:i/>
              </w:rPr>
              <w:t>S</w:t>
            </w:r>
            <w:r w:rsidRPr="00784A05">
              <w:rPr>
                <w:i/>
              </w:rPr>
              <w:t>ource</w:t>
            </w:r>
            <w:r w:rsidRPr="00176D3F">
              <w:t xml:space="preserve">: </w:t>
            </w:r>
            <w:r>
              <w:t xml:space="preserve">NCVER </w:t>
            </w:r>
            <w:r w:rsidR="00E85FF0" w:rsidRPr="00E85FF0">
              <w:rPr>
                <w:rFonts w:cs="Arial"/>
              </w:rPr>
              <w:t>(2019d)</w:t>
            </w:r>
            <w:r>
              <w:t>.</w:t>
            </w:r>
          </w:p>
        </w:tc>
      </w:tr>
      <w:tr w:rsidR="00ED5F8E" w14:paraId="7744716C" w14:textId="77777777" w:rsidTr="005928D1">
        <w:tc>
          <w:tcPr>
            <w:tcW w:w="5000" w:type="pct"/>
            <w:tcBorders>
              <w:top w:val="nil"/>
              <w:left w:val="nil"/>
              <w:bottom w:val="single" w:sz="6" w:space="0" w:color="78A22F"/>
              <w:right w:val="nil"/>
            </w:tcBorders>
            <w:shd w:val="clear" w:color="auto" w:fill="auto"/>
          </w:tcPr>
          <w:p w14:paraId="58A61A1B" w14:textId="77777777" w:rsidR="00ED5F8E" w:rsidRDefault="00ED5F8E" w:rsidP="005928D1">
            <w:pPr>
              <w:pStyle w:val="Figurespace"/>
            </w:pPr>
          </w:p>
        </w:tc>
      </w:tr>
      <w:tr w:rsidR="00ED5F8E" w:rsidRPr="000863A5" w14:paraId="426302E3" w14:textId="77777777" w:rsidTr="005928D1">
        <w:tc>
          <w:tcPr>
            <w:tcW w:w="5000" w:type="pct"/>
            <w:tcBorders>
              <w:top w:val="single" w:sz="6" w:space="0" w:color="78A22F"/>
              <w:left w:val="nil"/>
              <w:bottom w:val="nil"/>
              <w:right w:val="nil"/>
            </w:tcBorders>
          </w:tcPr>
          <w:p w14:paraId="17C02BF5" w14:textId="77777777" w:rsidR="00ED5F8E" w:rsidRPr="00626D32" w:rsidRDefault="00ED5F8E" w:rsidP="005928D1">
            <w:pPr>
              <w:pStyle w:val="BoxSpaceBelow"/>
            </w:pPr>
          </w:p>
        </w:tc>
      </w:tr>
    </w:tbl>
    <w:p w14:paraId="6B7290BC" w14:textId="254C04F0" w:rsidR="00ED5F8E" w:rsidRDefault="00ED5F8E" w:rsidP="005928D1">
      <w:pPr>
        <w:pStyle w:val="BodyText"/>
      </w:pPr>
      <w:r>
        <w:t xml:space="preserve">The Joyce Review </w:t>
      </w:r>
      <w:r w:rsidRPr="000D1AE9">
        <w:t>(2019)</w:t>
      </w:r>
      <w:r>
        <w:t xml:space="preserve"> observed that employers struggle to understand the multitude of incentive programs and apprenticeship support services and made recommendations aimed at reducing complexity (box 7.2). The Australian Government is implementing the Joyce Review’s recommendations, including simplifying incentives and trialling Skills Organisations </w:t>
      </w:r>
      <w:r w:rsidRPr="003610FC">
        <w:rPr>
          <w:szCs w:val="24"/>
        </w:rPr>
        <w:t>(DESE </w:t>
      </w:r>
      <w:r w:rsidRPr="00AC1C98">
        <w:rPr>
          <w:szCs w:val="24"/>
        </w:rPr>
        <w:t>2020b)</w:t>
      </w:r>
      <w:r>
        <w:t xml:space="preserve">. In addition, some of the Joyce Review proposals are included in the COAG Skills Council </w:t>
      </w:r>
      <w:r w:rsidR="00D43AC4" w:rsidRPr="001A3246">
        <w:t>draft</w:t>
      </w:r>
      <w:r w:rsidRPr="001A3246">
        <w:t xml:space="preserve"> VET Reform Roadmap</w:t>
      </w:r>
      <w:r>
        <w:t>, which sets out intentions for broad</w:t>
      </w:r>
      <w:r>
        <w:noBreakHyphen/>
        <w:t xml:space="preserve">scale reform of apprenticeships, including trial of new apprenticeship models, better targeting of support for apprentices and employers and improving employer navigation of the system </w:t>
      </w:r>
      <w:r w:rsidRPr="00173990">
        <w:rPr>
          <w:szCs w:val="24"/>
        </w:rPr>
        <w:t>(SSON 2020)</w:t>
      </w:r>
      <w:r>
        <w:t xml:space="preserve">. There has been some progress already on these fronts, including piloting of alternative apprenticeship models in emerging industries </w:t>
      </w:r>
      <w:r w:rsidRPr="000C791F">
        <w:rPr>
          <w:szCs w:val="24"/>
        </w:rPr>
        <w:t>(Australian Apprenticeships</w:t>
      </w:r>
      <w:r w:rsidRPr="007546BA">
        <w:rPr>
          <w:szCs w:val="24"/>
        </w:rPr>
        <w:t> </w:t>
      </w:r>
      <w:r w:rsidRPr="008230FD">
        <w:rPr>
          <w:szCs w:val="24"/>
        </w:rPr>
        <w:t>2019)</w:t>
      </w:r>
      <w:r>
        <w:t xml:space="preserve">. </w:t>
      </w:r>
    </w:p>
    <w:p w14:paraId="25276712" w14:textId="0EB2A77D" w:rsidR="00ED5F8E" w:rsidRDefault="00ED5F8E" w:rsidP="005928D1">
      <w:pPr>
        <w:pStyle w:val="BodyText"/>
      </w:pPr>
      <w:r>
        <w:t>The Commission recognises governments’ proposals to streamline apprenticeship incentives and supports, but notes that there are more fundamental questions about the effectiveness of incentives and support services that need to be considered as alternatives to fine</w:t>
      </w:r>
      <w:r>
        <w:noBreakHyphen/>
        <w:t xml:space="preserve">tuning current policy settings (chapters 5 and 6). Nevertheless, if governments are committed to maintaining their existing settings in the broad, there remains scope for further refinements. In particular, this section focuses on the design of governments’ incentive programs — how programs at different levels of government interact and the administration of the main incentive program, the </w:t>
      </w:r>
      <w:r w:rsidR="00EA2639">
        <w:t>Australian Government</w:t>
      </w:r>
      <w:r>
        <w:t xml:space="preserve">’s </w:t>
      </w:r>
      <w:r w:rsidRPr="0052066B">
        <w:t>Australian Apprenticeships</w:t>
      </w:r>
      <w:r w:rsidR="0052066B" w:rsidRPr="0052066B">
        <w:t xml:space="preserve"> Incentives </w:t>
      </w:r>
      <w:r w:rsidR="0052066B">
        <w:t>P</w:t>
      </w:r>
      <w:r w:rsidR="0052066B" w:rsidRPr="0052066B">
        <w:t>rogram</w:t>
      </w:r>
      <w:r>
        <w:t xml:space="preserve">. </w:t>
      </w:r>
      <w:r w:rsidRPr="00EC0B54">
        <w:t>Like</w:t>
      </w:r>
      <w:r>
        <w:t xml:space="preserve"> many parts of this report, the Commission agrees with the Joyce Review’s identification of problems in the apprenticeship system, but comes to different conclusions about the magnitude of the problems and ways to address them.</w:t>
      </w:r>
    </w:p>
    <w:p w14:paraId="73A9F13B" w14:textId="77777777" w:rsidR="00ED5F8E" w:rsidRDefault="00ED5F8E" w:rsidP="005928D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ED5F8E" w14:paraId="45BB7A00" w14:textId="77777777" w:rsidTr="005928D1">
        <w:trPr>
          <w:tblHeader/>
        </w:trPr>
        <w:tc>
          <w:tcPr>
            <w:tcW w:w="5000" w:type="pct"/>
            <w:tcBorders>
              <w:top w:val="single" w:sz="6" w:space="0" w:color="78A22F" w:themeColor="accent1"/>
              <w:left w:val="nil"/>
              <w:bottom w:val="nil"/>
              <w:right w:val="nil"/>
            </w:tcBorders>
            <w:shd w:val="clear" w:color="auto" w:fill="F2F2F2" w:themeFill="background1" w:themeFillShade="F2"/>
          </w:tcPr>
          <w:p w14:paraId="59986083" w14:textId="16827006" w:rsidR="00ED5F8E" w:rsidRDefault="00ED5F8E" w:rsidP="005928D1">
            <w:pPr>
              <w:pStyle w:val="BoxTitle"/>
            </w:pPr>
            <w:r>
              <w:rPr>
                <w:b w:val="0"/>
              </w:rPr>
              <w:t>Box 7.</w:t>
            </w:r>
            <w:r>
              <w:rPr>
                <w:b w:val="0"/>
                <w:noProof/>
              </w:rPr>
              <w:t>2</w:t>
            </w:r>
            <w:r>
              <w:tab/>
              <w:t>Joyce Review recommendations on apprenticeship support</w:t>
            </w:r>
          </w:p>
        </w:tc>
      </w:tr>
      <w:tr w:rsidR="00ED5F8E" w14:paraId="78B303AA" w14:textId="77777777" w:rsidTr="005928D1">
        <w:tc>
          <w:tcPr>
            <w:tcW w:w="5000" w:type="pct"/>
            <w:tcBorders>
              <w:top w:val="nil"/>
              <w:left w:val="nil"/>
              <w:bottom w:val="nil"/>
              <w:right w:val="nil"/>
            </w:tcBorders>
            <w:shd w:val="clear" w:color="auto" w:fill="F2F2F2" w:themeFill="background1" w:themeFillShade="F2"/>
          </w:tcPr>
          <w:p w14:paraId="444427DE" w14:textId="77777777" w:rsidR="00ED5F8E" w:rsidRDefault="00ED5F8E" w:rsidP="005928D1">
            <w:pPr>
              <w:pStyle w:val="Box"/>
            </w:pPr>
            <w:r>
              <w:t xml:space="preserve">With the aim of streamlining apprenticeship supports, the Joyce Review recommended the Australian Government: </w:t>
            </w:r>
          </w:p>
          <w:p w14:paraId="05BA4FA3" w14:textId="2C078A63" w:rsidR="00ED5F8E" w:rsidRDefault="00ED5F8E" w:rsidP="00C84276">
            <w:pPr>
              <w:pStyle w:val="BoxListBullet"/>
            </w:pPr>
            <w:r>
              <w:t>simplify its main employer incentive program (</w:t>
            </w:r>
            <w:r w:rsidR="00D70E62">
              <w:t>to be</w:t>
            </w:r>
            <w:r>
              <w:t xml:space="preserve"> called </w:t>
            </w:r>
            <w:r w:rsidRPr="00E85E72">
              <w:t>Incentives for Australian Apprenticeships</w:t>
            </w:r>
            <w:r>
              <w:t>)</w:t>
            </w:r>
          </w:p>
          <w:p w14:paraId="578DC77A" w14:textId="77777777" w:rsidR="00ED5F8E" w:rsidRPr="00C84276" w:rsidRDefault="00ED5F8E" w:rsidP="00C84276">
            <w:pPr>
              <w:pStyle w:val="BoxListBullet"/>
            </w:pPr>
            <w:r>
              <w:t xml:space="preserve">annually update the National Skills Needs List to include occupations facing existing and expected </w:t>
            </w:r>
            <w:r w:rsidRPr="00C84276">
              <w:t>shortages. Once established, the National Skills Commission would take responsibility for future updates to the list</w:t>
            </w:r>
          </w:p>
          <w:p w14:paraId="752A740D" w14:textId="77777777" w:rsidR="00ED5F8E" w:rsidRDefault="00ED5F8E" w:rsidP="00C84276">
            <w:pPr>
              <w:pStyle w:val="BoxListBullet"/>
            </w:pPr>
            <w:r w:rsidRPr="00C84276">
              <w:t>replace Australian</w:t>
            </w:r>
            <w:r>
              <w:t xml:space="preserve"> Apprenticeship Support Network providers with industry bodies (called Skills Organisations) to increase industry’s role in promoting apprenticeships, designing apprenticeship support and developing training packages. The Review also recommended that Skills Organisations create a list of their preferred registered training organisations for employers to use when deciding where to train their apprentice or trainee. This list would also inform funding decisions by the Commonwealth and States and Territories.</w:t>
            </w:r>
          </w:p>
        </w:tc>
      </w:tr>
      <w:tr w:rsidR="00ED5F8E" w14:paraId="5986F7DF" w14:textId="77777777" w:rsidTr="005928D1">
        <w:tc>
          <w:tcPr>
            <w:tcW w:w="5000" w:type="pct"/>
            <w:tcBorders>
              <w:top w:val="nil"/>
              <w:left w:val="nil"/>
              <w:bottom w:val="nil"/>
              <w:right w:val="nil"/>
            </w:tcBorders>
            <w:shd w:val="clear" w:color="auto" w:fill="F2F2F2" w:themeFill="background1" w:themeFillShade="F2"/>
          </w:tcPr>
          <w:p w14:paraId="06A09529" w14:textId="4D0162FD" w:rsidR="00ED5F8E" w:rsidRDefault="00ED5F8E" w:rsidP="005928D1">
            <w:pPr>
              <w:pStyle w:val="BoxSource"/>
            </w:pPr>
            <w:r>
              <w:rPr>
                <w:i/>
              </w:rPr>
              <w:t>Source</w:t>
            </w:r>
            <w:r w:rsidRPr="00167F06">
              <w:t>:</w:t>
            </w:r>
            <w:r>
              <w:t xml:space="preserve"> Joyce</w:t>
            </w:r>
            <w:r w:rsidRPr="00167F06">
              <w:t xml:space="preserve"> </w:t>
            </w:r>
            <w:r w:rsidRPr="009B246F">
              <w:rPr>
                <w:rFonts w:cs="Arial"/>
              </w:rPr>
              <w:t>(2019)</w:t>
            </w:r>
            <w:r>
              <w:t>.</w:t>
            </w:r>
          </w:p>
        </w:tc>
      </w:tr>
      <w:tr w:rsidR="00ED5F8E" w14:paraId="124A35A7" w14:textId="77777777" w:rsidTr="005928D1">
        <w:tc>
          <w:tcPr>
            <w:tcW w:w="5000" w:type="pct"/>
            <w:tcBorders>
              <w:top w:val="nil"/>
              <w:left w:val="nil"/>
              <w:bottom w:val="single" w:sz="6" w:space="0" w:color="78A22F" w:themeColor="accent1"/>
              <w:right w:val="nil"/>
            </w:tcBorders>
            <w:shd w:val="clear" w:color="auto" w:fill="F2F2F2" w:themeFill="background1" w:themeFillShade="F2"/>
          </w:tcPr>
          <w:p w14:paraId="29E005C6" w14:textId="77777777" w:rsidR="00ED5F8E" w:rsidRDefault="00ED5F8E" w:rsidP="005928D1">
            <w:pPr>
              <w:pStyle w:val="Box"/>
              <w:spacing w:before="0" w:line="120" w:lineRule="exact"/>
            </w:pPr>
          </w:p>
        </w:tc>
      </w:tr>
      <w:tr w:rsidR="00ED5F8E" w:rsidRPr="000863A5" w14:paraId="44AA4AE0" w14:textId="77777777" w:rsidTr="005928D1">
        <w:tc>
          <w:tcPr>
            <w:tcW w:w="5000" w:type="pct"/>
            <w:tcBorders>
              <w:top w:val="single" w:sz="6" w:space="0" w:color="78A22F" w:themeColor="accent1"/>
              <w:left w:val="nil"/>
              <w:bottom w:val="nil"/>
              <w:right w:val="nil"/>
            </w:tcBorders>
          </w:tcPr>
          <w:p w14:paraId="43F90E66" w14:textId="77777777" w:rsidR="00ED5F8E" w:rsidRPr="00626D32" w:rsidRDefault="00ED5F8E" w:rsidP="005928D1">
            <w:pPr>
              <w:pStyle w:val="BoxSpaceBelow"/>
            </w:pPr>
          </w:p>
        </w:tc>
      </w:tr>
    </w:tbl>
    <w:p w14:paraId="54075BD3" w14:textId="77777777" w:rsidR="00ED5F8E" w:rsidRDefault="00ED5F8E" w:rsidP="005928D1">
      <w:pPr>
        <w:pStyle w:val="Heading3"/>
        <w:spacing w:before="280"/>
      </w:pPr>
      <w:r>
        <w:t>Simplifying governments’ administrative arrangements</w:t>
      </w:r>
      <w:r w:rsidRPr="005C413E">
        <w:t xml:space="preserve"> </w:t>
      </w:r>
      <w:r>
        <w:t>for managing incentives</w:t>
      </w:r>
    </w:p>
    <w:p w14:paraId="395A8F6F" w14:textId="77777777" w:rsidR="00ED5F8E" w:rsidRDefault="00ED5F8E" w:rsidP="005928D1">
      <w:pPr>
        <w:pStyle w:val="BodyText"/>
      </w:pPr>
      <w:r>
        <w:t xml:space="preserve">A frequent complaint with the processes used to manage incentive payments for employers to hire and retain apprentices is how difficult they are to understand and use. For example, </w:t>
      </w:r>
      <w:r w:rsidRPr="00CA4E93">
        <w:t>Queensland Water</w:t>
      </w:r>
      <w:r>
        <w:t xml:space="preserve"> Directorate stated:</w:t>
      </w:r>
    </w:p>
    <w:p w14:paraId="623D70BC" w14:textId="77777777" w:rsidR="00ED5F8E" w:rsidRDefault="00ED5F8E" w:rsidP="005928D1">
      <w:pPr>
        <w:pStyle w:val="Quote"/>
      </w:pPr>
      <w:r>
        <w:rPr>
          <w:rStyle w:val="QuoteChar"/>
        </w:rPr>
        <w:t>[Hiring trade apprentices and trainees]</w:t>
      </w:r>
      <w:r w:rsidRPr="009E3BA2">
        <w:rPr>
          <w:rStyle w:val="QuoteChar"/>
        </w:rPr>
        <w:t xml:space="preserve"> would be further assisted by streamlining of the various State and Federal Government incentives available to employers for the recruitment and retention of trainees. At a recent </w:t>
      </w:r>
      <w:r>
        <w:rPr>
          <w:rStyle w:val="QuoteChar"/>
        </w:rPr>
        <w:t>[Queensland Water Directorate]</w:t>
      </w:r>
      <w:r w:rsidRPr="009E3BA2">
        <w:rPr>
          <w:rStyle w:val="QuoteChar"/>
        </w:rPr>
        <w:t xml:space="preserve"> forum, members reported that they were unaware of the incentives available to them and found navigating the system to determine their entitlements confusing. Simplification of the incentives offered and mechanisms for accessing those would be of benefit.</w:t>
      </w:r>
      <w:r w:rsidRPr="00256096">
        <w:rPr>
          <w:rStyle w:val="QuoteChar"/>
        </w:rPr>
        <w:t xml:space="preserve"> (sub.</w:t>
      </w:r>
      <w:r>
        <w:rPr>
          <w:rStyle w:val="QuoteChar"/>
        </w:rPr>
        <w:t> </w:t>
      </w:r>
      <w:r w:rsidRPr="00256096">
        <w:rPr>
          <w:rStyle w:val="QuoteChar"/>
        </w:rPr>
        <w:t>30, p.</w:t>
      </w:r>
      <w:r>
        <w:rPr>
          <w:rStyle w:val="QuoteChar"/>
        </w:rPr>
        <w:t> </w:t>
      </w:r>
      <w:r w:rsidRPr="00256096">
        <w:rPr>
          <w:rStyle w:val="QuoteChar"/>
        </w:rPr>
        <w:t>8)</w:t>
      </w:r>
    </w:p>
    <w:p w14:paraId="6A1ACD36" w14:textId="77777777" w:rsidR="00ED5F8E" w:rsidRDefault="00ED5F8E" w:rsidP="005928D1">
      <w:pPr>
        <w:pStyle w:val="BodyText"/>
      </w:pPr>
      <w:r>
        <w:t xml:space="preserve">One source of the problem stems from </w:t>
      </w:r>
      <w:r w:rsidRPr="00863881">
        <w:rPr>
          <w:i/>
        </w:rPr>
        <w:t>both</w:t>
      </w:r>
      <w:r>
        <w:t xml:space="preserve"> levels of government providing incentive payments to employers (table 7.1). Because they do so on a similar basis, and there is no clear complementarity between programs, they can cause confusion about whether, for instance, an employer can claim incentive payments offered by both States and Territories and the Commonwealth.</w:t>
      </w:r>
    </w:p>
    <w:p w14:paraId="213F868E" w14:textId="77777777" w:rsidR="00ED5F8E" w:rsidRDefault="00ED5F8E" w:rsidP="005928D1">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ED5F8E" w14:paraId="01A7A0BD" w14:textId="77777777" w:rsidTr="005928D1">
        <w:trPr>
          <w:tblHeader/>
        </w:trPr>
        <w:tc>
          <w:tcPr>
            <w:tcW w:w="5000" w:type="pct"/>
            <w:tcBorders>
              <w:top w:val="single" w:sz="6" w:space="0" w:color="78A22F"/>
              <w:left w:val="nil"/>
              <w:bottom w:val="nil"/>
              <w:right w:val="nil"/>
            </w:tcBorders>
            <w:shd w:val="clear" w:color="auto" w:fill="auto"/>
          </w:tcPr>
          <w:p w14:paraId="1D19CBAE" w14:textId="21E81952" w:rsidR="00ED5F8E" w:rsidRPr="00784A05" w:rsidRDefault="00ED5F8E" w:rsidP="005928D1">
            <w:pPr>
              <w:pStyle w:val="TableTitle"/>
            </w:pPr>
            <w:r>
              <w:rPr>
                <w:b w:val="0"/>
              </w:rPr>
              <w:t>Table 7.</w:t>
            </w:r>
            <w:r>
              <w:rPr>
                <w:b w:val="0"/>
                <w:noProof/>
              </w:rPr>
              <w:t>1</w:t>
            </w:r>
            <w:r>
              <w:tab/>
              <w:t xml:space="preserve">Governments’ financial incentives for apprenticeships </w:t>
            </w:r>
          </w:p>
        </w:tc>
      </w:tr>
      <w:tr w:rsidR="00ED5F8E" w14:paraId="39ADAB9B" w14:textId="77777777" w:rsidTr="005928D1">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1393"/>
              <w:gridCol w:w="850"/>
              <w:gridCol w:w="1290"/>
              <w:gridCol w:w="670"/>
              <w:gridCol w:w="670"/>
              <w:gridCol w:w="671"/>
              <w:gridCol w:w="672"/>
              <w:gridCol w:w="672"/>
              <w:gridCol w:w="672"/>
              <w:gridCol w:w="945"/>
            </w:tblGrid>
            <w:tr w:rsidR="00ED5F8E" w14:paraId="085F6EC1" w14:textId="77777777" w:rsidTr="00C84276">
              <w:trPr>
                <w:tblHeader/>
              </w:trPr>
              <w:tc>
                <w:tcPr>
                  <w:tcW w:w="834" w:type="pct"/>
                  <w:tcBorders>
                    <w:top w:val="single" w:sz="6" w:space="0" w:color="BFBFBF"/>
                    <w:bottom w:val="single" w:sz="6" w:space="0" w:color="BFBFBF"/>
                  </w:tcBorders>
                  <w:shd w:val="clear" w:color="auto" w:fill="auto"/>
                  <w:tcMar>
                    <w:top w:w="28" w:type="dxa"/>
                  </w:tcMar>
                </w:tcPr>
                <w:p w14:paraId="16CE33ED" w14:textId="77777777" w:rsidR="00ED5F8E" w:rsidRDefault="00ED5F8E" w:rsidP="005928D1">
                  <w:pPr>
                    <w:pStyle w:val="TableColumnHeading"/>
                    <w:jc w:val="left"/>
                  </w:pPr>
                </w:p>
              </w:tc>
              <w:tc>
                <w:tcPr>
                  <w:tcW w:w="395" w:type="pct"/>
                  <w:tcBorders>
                    <w:top w:val="single" w:sz="6" w:space="0" w:color="BFBFBF"/>
                    <w:bottom w:val="single" w:sz="6" w:space="0" w:color="BFBFBF"/>
                  </w:tcBorders>
                </w:tcPr>
                <w:p w14:paraId="7FAAC697" w14:textId="77777777" w:rsidR="00ED5F8E" w:rsidRDefault="00ED5F8E" w:rsidP="00C84276">
                  <w:pPr>
                    <w:pStyle w:val="TableColumnHeading"/>
                    <w:jc w:val="left"/>
                  </w:pPr>
                  <w:r>
                    <w:t>Cth</w:t>
                  </w:r>
                </w:p>
              </w:tc>
              <w:tc>
                <w:tcPr>
                  <w:tcW w:w="758" w:type="pct"/>
                  <w:tcBorders>
                    <w:top w:val="single" w:sz="6" w:space="0" w:color="BFBFBF"/>
                    <w:bottom w:val="single" w:sz="6" w:space="0" w:color="BFBFBF"/>
                  </w:tcBorders>
                  <w:shd w:val="clear" w:color="auto" w:fill="auto"/>
                  <w:tcMar>
                    <w:top w:w="28" w:type="dxa"/>
                  </w:tcMar>
                </w:tcPr>
                <w:p w14:paraId="55917CBD" w14:textId="77777777" w:rsidR="00ED5F8E" w:rsidRDefault="00ED5F8E" w:rsidP="00C84276">
                  <w:pPr>
                    <w:pStyle w:val="TableColumnHeading"/>
                    <w:jc w:val="left"/>
                  </w:pPr>
                  <w:r>
                    <w:t>NSW</w:t>
                  </w:r>
                </w:p>
              </w:tc>
              <w:tc>
                <w:tcPr>
                  <w:tcW w:w="409" w:type="pct"/>
                  <w:tcBorders>
                    <w:top w:val="single" w:sz="6" w:space="0" w:color="BFBFBF"/>
                    <w:bottom w:val="single" w:sz="6" w:space="0" w:color="BFBFBF"/>
                  </w:tcBorders>
                  <w:shd w:val="clear" w:color="auto" w:fill="auto"/>
                  <w:tcMar>
                    <w:top w:w="28" w:type="dxa"/>
                  </w:tcMar>
                </w:tcPr>
                <w:p w14:paraId="496B33DA" w14:textId="77777777" w:rsidR="00ED5F8E" w:rsidRDefault="00ED5F8E" w:rsidP="00C84276">
                  <w:pPr>
                    <w:pStyle w:val="TableColumnHeading"/>
                    <w:ind w:right="28"/>
                    <w:jc w:val="left"/>
                  </w:pPr>
                  <w:r>
                    <w:t>Vic</w:t>
                  </w:r>
                </w:p>
              </w:tc>
              <w:tc>
                <w:tcPr>
                  <w:tcW w:w="409" w:type="pct"/>
                  <w:tcBorders>
                    <w:top w:val="single" w:sz="6" w:space="0" w:color="BFBFBF"/>
                    <w:bottom w:val="single" w:sz="6" w:space="0" w:color="BFBFBF"/>
                  </w:tcBorders>
                </w:tcPr>
                <w:p w14:paraId="30B12031" w14:textId="77777777" w:rsidR="00ED5F8E" w:rsidRDefault="00ED5F8E" w:rsidP="00C84276">
                  <w:pPr>
                    <w:pStyle w:val="TableColumnHeading"/>
                    <w:ind w:right="28"/>
                    <w:jc w:val="left"/>
                  </w:pPr>
                  <w:r>
                    <w:t>Qld</w:t>
                  </w:r>
                </w:p>
              </w:tc>
              <w:tc>
                <w:tcPr>
                  <w:tcW w:w="410" w:type="pct"/>
                  <w:tcBorders>
                    <w:top w:val="single" w:sz="6" w:space="0" w:color="BFBFBF"/>
                    <w:bottom w:val="single" w:sz="6" w:space="0" w:color="BFBFBF"/>
                  </w:tcBorders>
                </w:tcPr>
                <w:p w14:paraId="162CC428" w14:textId="77777777" w:rsidR="00ED5F8E" w:rsidRDefault="00ED5F8E" w:rsidP="00C84276">
                  <w:pPr>
                    <w:pStyle w:val="TableColumnHeading"/>
                    <w:ind w:right="28"/>
                    <w:jc w:val="left"/>
                  </w:pPr>
                  <w:r>
                    <w:t>SA</w:t>
                  </w:r>
                </w:p>
              </w:tc>
              <w:tc>
                <w:tcPr>
                  <w:tcW w:w="410" w:type="pct"/>
                  <w:tcBorders>
                    <w:top w:val="single" w:sz="6" w:space="0" w:color="BFBFBF"/>
                    <w:bottom w:val="single" w:sz="6" w:space="0" w:color="BFBFBF"/>
                  </w:tcBorders>
                </w:tcPr>
                <w:p w14:paraId="4E6DE987" w14:textId="77777777" w:rsidR="00ED5F8E" w:rsidRDefault="00ED5F8E" w:rsidP="00C84276">
                  <w:pPr>
                    <w:pStyle w:val="TableColumnHeading"/>
                    <w:ind w:right="28"/>
                    <w:jc w:val="left"/>
                  </w:pPr>
                  <w:r>
                    <w:t>WA</w:t>
                  </w:r>
                </w:p>
              </w:tc>
              <w:tc>
                <w:tcPr>
                  <w:tcW w:w="410" w:type="pct"/>
                  <w:tcBorders>
                    <w:top w:val="single" w:sz="6" w:space="0" w:color="BFBFBF"/>
                    <w:bottom w:val="single" w:sz="6" w:space="0" w:color="BFBFBF"/>
                  </w:tcBorders>
                </w:tcPr>
                <w:p w14:paraId="69A4C651" w14:textId="77777777" w:rsidR="00ED5F8E" w:rsidRDefault="00ED5F8E" w:rsidP="00C84276">
                  <w:pPr>
                    <w:pStyle w:val="TableColumnHeading"/>
                    <w:ind w:right="28"/>
                    <w:jc w:val="left"/>
                  </w:pPr>
                  <w:r>
                    <w:t>Tas</w:t>
                  </w:r>
                </w:p>
              </w:tc>
              <w:tc>
                <w:tcPr>
                  <w:tcW w:w="410" w:type="pct"/>
                  <w:tcBorders>
                    <w:top w:val="single" w:sz="6" w:space="0" w:color="BFBFBF"/>
                    <w:bottom w:val="single" w:sz="6" w:space="0" w:color="BFBFBF"/>
                  </w:tcBorders>
                </w:tcPr>
                <w:p w14:paraId="71590F4D" w14:textId="77777777" w:rsidR="00ED5F8E" w:rsidRDefault="00ED5F8E" w:rsidP="00C84276">
                  <w:pPr>
                    <w:pStyle w:val="TableColumnHeading"/>
                    <w:ind w:right="28"/>
                    <w:jc w:val="left"/>
                  </w:pPr>
                  <w:r>
                    <w:t>NT</w:t>
                  </w:r>
                </w:p>
              </w:tc>
              <w:tc>
                <w:tcPr>
                  <w:tcW w:w="556" w:type="pct"/>
                  <w:tcBorders>
                    <w:top w:val="single" w:sz="6" w:space="0" w:color="BFBFBF"/>
                    <w:bottom w:val="single" w:sz="6" w:space="0" w:color="BFBFBF"/>
                  </w:tcBorders>
                </w:tcPr>
                <w:p w14:paraId="00AD032C" w14:textId="77777777" w:rsidR="00ED5F8E" w:rsidRDefault="00ED5F8E" w:rsidP="00C84276">
                  <w:pPr>
                    <w:pStyle w:val="TableColumnHeading"/>
                    <w:ind w:right="28"/>
                    <w:jc w:val="left"/>
                  </w:pPr>
                  <w:r>
                    <w:t>ACT</w:t>
                  </w:r>
                </w:p>
              </w:tc>
            </w:tr>
            <w:tr w:rsidR="00ED5F8E" w14:paraId="17E21651" w14:textId="77777777" w:rsidTr="00C84276">
              <w:tc>
                <w:tcPr>
                  <w:tcW w:w="834" w:type="pct"/>
                  <w:tcBorders>
                    <w:top w:val="single" w:sz="6" w:space="0" w:color="BFBFBF"/>
                  </w:tcBorders>
                  <w:shd w:val="clear" w:color="auto" w:fill="F2F2F2" w:themeFill="background1" w:themeFillShade="F2"/>
                </w:tcPr>
                <w:p w14:paraId="50288555" w14:textId="77777777" w:rsidR="00ED5F8E" w:rsidRDefault="00ED5F8E" w:rsidP="005928D1">
                  <w:pPr>
                    <w:pStyle w:val="TableUnitsRow"/>
                    <w:jc w:val="left"/>
                  </w:pPr>
                  <w:r>
                    <w:t>Incentive payments for employers</w:t>
                  </w:r>
                </w:p>
              </w:tc>
              <w:tc>
                <w:tcPr>
                  <w:tcW w:w="395" w:type="pct"/>
                  <w:tcBorders>
                    <w:top w:val="single" w:sz="6" w:space="0" w:color="BFBFBF"/>
                  </w:tcBorders>
                  <w:shd w:val="clear" w:color="auto" w:fill="F2F2F2" w:themeFill="background1" w:themeFillShade="F2"/>
                </w:tcPr>
                <w:p w14:paraId="3D8FDB18" w14:textId="77777777" w:rsidR="00ED5F8E" w:rsidRDefault="00ED5F8E" w:rsidP="00C84276">
                  <w:pPr>
                    <w:pStyle w:val="TableUnitsRow"/>
                    <w:jc w:val="left"/>
                  </w:pPr>
                  <w:r w:rsidRPr="008E3E3C">
                    <w:rPr>
                      <w:rFonts w:ascii="Wingdings 2" w:hAnsi="Wingdings 2"/>
                      <w:b/>
                    </w:rPr>
                    <w:t></w:t>
                  </w:r>
                </w:p>
              </w:tc>
              <w:tc>
                <w:tcPr>
                  <w:tcW w:w="758" w:type="pct"/>
                  <w:tcBorders>
                    <w:top w:val="single" w:sz="6" w:space="0" w:color="BFBFBF"/>
                  </w:tcBorders>
                  <w:shd w:val="clear" w:color="auto" w:fill="F2F2F2" w:themeFill="background1" w:themeFillShade="F2"/>
                </w:tcPr>
                <w:p w14:paraId="52D4F558" w14:textId="77777777" w:rsidR="00ED5F8E" w:rsidRDefault="00ED5F8E" w:rsidP="00C84276">
                  <w:pPr>
                    <w:pStyle w:val="TableUnitsRow"/>
                    <w:jc w:val="left"/>
                  </w:pPr>
                </w:p>
              </w:tc>
              <w:tc>
                <w:tcPr>
                  <w:tcW w:w="409" w:type="pct"/>
                  <w:tcBorders>
                    <w:top w:val="single" w:sz="6" w:space="0" w:color="BFBFBF"/>
                  </w:tcBorders>
                  <w:shd w:val="clear" w:color="auto" w:fill="F2F2F2" w:themeFill="background1" w:themeFillShade="F2"/>
                </w:tcPr>
                <w:p w14:paraId="4ED511B3" w14:textId="77777777" w:rsidR="00ED5F8E" w:rsidRDefault="00ED5F8E" w:rsidP="00C84276">
                  <w:pPr>
                    <w:pStyle w:val="TableUnitsRow"/>
                    <w:ind w:right="28"/>
                    <w:jc w:val="left"/>
                  </w:pPr>
                  <w:r w:rsidRPr="008E3E3C">
                    <w:rPr>
                      <w:rFonts w:ascii="Wingdings 2" w:hAnsi="Wingdings 2"/>
                      <w:b/>
                    </w:rPr>
                    <w:t></w:t>
                  </w:r>
                </w:p>
              </w:tc>
              <w:tc>
                <w:tcPr>
                  <w:tcW w:w="409" w:type="pct"/>
                  <w:tcBorders>
                    <w:top w:val="single" w:sz="6" w:space="0" w:color="BFBFBF"/>
                  </w:tcBorders>
                  <w:shd w:val="clear" w:color="auto" w:fill="F2F2F2" w:themeFill="background1" w:themeFillShade="F2"/>
                </w:tcPr>
                <w:p w14:paraId="5F14ECF9" w14:textId="77777777" w:rsidR="00ED5F8E" w:rsidRDefault="00ED5F8E" w:rsidP="00C84276">
                  <w:pPr>
                    <w:pStyle w:val="TableUnitsRow"/>
                    <w:ind w:right="28"/>
                    <w:jc w:val="left"/>
                  </w:pPr>
                </w:p>
              </w:tc>
              <w:tc>
                <w:tcPr>
                  <w:tcW w:w="410" w:type="pct"/>
                  <w:tcBorders>
                    <w:top w:val="single" w:sz="6" w:space="0" w:color="BFBFBF"/>
                  </w:tcBorders>
                  <w:shd w:val="clear" w:color="auto" w:fill="F2F2F2" w:themeFill="background1" w:themeFillShade="F2"/>
                </w:tcPr>
                <w:p w14:paraId="40D3EA58" w14:textId="77777777" w:rsidR="00ED5F8E" w:rsidRDefault="00ED5F8E" w:rsidP="00C84276">
                  <w:pPr>
                    <w:pStyle w:val="TableUnitsRow"/>
                    <w:ind w:right="28"/>
                    <w:jc w:val="left"/>
                  </w:pPr>
                  <w:r w:rsidRPr="008E3E3C">
                    <w:rPr>
                      <w:rFonts w:ascii="Wingdings 2" w:hAnsi="Wingdings 2"/>
                      <w:b/>
                    </w:rPr>
                    <w:t></w:t>
                  </w:r>
                </w:p>
              </w:tc>
              <w:tc>
                <w:tcPr>
                  <w:tcW w:w="410" w:type="pct"/>
                  <w:tcBorders>
                    <w:top w:val="single" w:sz="6" w:space="0" w:color="BFBFBF"/>
                  </w:tcBorders>
                  <w:shd w:val="clear" w:color="auto" w:fill="F2F2F2" w:themeFill="background1" w:themeFillShade="F2"/>
                </w:tcPr>
                <w:p w14:paraId="1CD1FC4D" w14:textId="77777777" w:rsidR="00ED5F8E" w:rsidRDefault="00ED5F8E" w:rsidP="00C84276">
                  <w:pPr>
                    <w:pStyle w:val="TableUnitsRow"/>
                    <w:ind w:right="28"/>
                    <w:jc w:val="left"/>
                  </w:pPr>
                  <w:r w:rsidRPr="008E3E3C">
                    <w:rPr>
                      <w:rFonts w:ascii="Wingdings 2" w:hAnsi="Wingdings 2"/>
                      <w:b/>
                    </w:rPr>
                    <w:t></w:t>
                  </w:r>
                </w:p>
              </w:tc>
              <w:tc>
                <w:tcPr>
                  <w:tcW w:w="410" w:type="pct"/>
                  <w:tcBorders>
                    <w:top w:val="single" w:sz="6" w:space="0" w:color="BFBFBF"/>
                  </w:tcBorders>
                  <w:shd w:val="clear" w:color="auto" w:fill="F2F2F2" w:themeFill="background1" w:themeFillShade="F2"/>
                </w:tcPr>
                <w:p w14:paraId="3EC8D0A4" w14:textId="77777777" w:rsidR="00ED5F8E" w:rsidRDefault="00ED5F8E" w:rsidP="00C84276">
                  <w:pPr>
                    <w:pStyle w:val="TableUnitsRow"/>
                    <w:ind w:right="28"/>
                    <w:jc w:val="left"/>
                  </w:pPr>
                  <w:r w:rsidRPr="008E3E3C">
                    <w:rPr>
                      <w:rFonts w:ascii="Wingdings 2" w:hAnsi="Wingdings 2"/>
                      <w:b/>
                    </w:rPr>
                    <w:t></w:t>
                  </w:r>
                </w:p>
              </w:tc>
              <w:tc>
                <w:tcPr>
                  <w:tcW w:w="410" w:type="pct"/>
                  <w:tcBorders>
                    <w:top w:val="single" w:sz="6" w:space="0" w:color="BFBFBF"/>
                  </w:tcBorders>
                  <w:shd w:val="clear" w:color="auto" w:fill="F2F2F2" w:themeFill="background1" w:themeFillShade="F2"/>
                </w:tcPr>
                <w:p w14:paraId="38F90609" w14:textId="77777777" w:rsidR="00ED5F8E" w:rsidRDefault="00ED5F8E" w:rsidP="00C84276">
                  <w:pPr>
                    <w:pStyle w:val="TableUnitsRow"/>
                    <w:ind w:right="28"/>
                    <w:jc w:val="left"/>
                  </w:pPr>
                </w:p>
              </w:tc>
              <w:tc>
                <w:tcPr>
                  <w:tcW w:w="556" w:type="pct"/>
                  <w:tcBorders>
                    <w:top w:val="single" w:sz="6" w:space="0" w:color="BFBFBF"/>
                  </w:tcBorders>
                  <w:shd w:val="clear" w:color="auto" w:fill="F2F2F2" w:themeFill="background1" w:themeFillShade="F2"/>
                </w:tcPr>
                <w:p w14:paraId="446954AC" w14:textId="77777777" w:rsidR="00ED5F8E" w:rsidRDefault="00ED5F8E" w:rsidP="00C84276">
                  <w:pPr>
                    <w:pStyle w:val="TableUnitsRow"/>
                    <w:ind w:right="28"/>
                    <w:jc w:val="left"/>
                  </w:pPr>
                </w:p>
              </w:tc>
            </w:tr>
            <w:tr w:rsidR="00ED5F8E" w14:paraId="24B594C2" w14:textId="77777777" w:rsidTr="00C84276">
              <w:tc>
                <w:tcPr>
                  <w:tcW w:w="834" w:type="pct"/>
                </w:tcPr>
                <w:p w14:paraId="577ECE02" w14:textId="77777777" w:rsidR="00ED5F8E" w:rsidRDefault="00ED5F8E" w:rsidP="005928D1">
                  <w:pPr>
                    <w:pStyle w:val="TableUnitsRow"/>
                    <w:jc w:val="left"/>
                  </w:pPr>
                  <w:r>
                    <w:t>Payroll tax exemption or rebate</w:t>
                  </w:r>
                </w:p>
              </w:tc>
              <w:tc>
                <w:tcPr>
                  <w:tcW w:w="395" w:type="pct"/>
                </w:tcPr>
                <w:p w14:paraId="36B1FF7D" w14:textId="77777777" w:rsidR="00ED5F8E" w:rsidRDefault="00ED5F8E" w:rsidP="00C84276">
                  <w:pPr>
                    <w:pStyle w:val="TableUnitsRow"/>
                    <w:jc w:val="left"/>
                  </w:pPr>
                </w:p>
              </w:tc>
              <w:tc>
                <w:tcPr>
                  <w:tcW w:w="758" w:type="pct"/>
                </w:tcPr>
                <w:p w14:paraId="65A3334D" w14:textId="77777777" w:rsidR="00ED5F8E" w:rsidRDefault="00ED5F8E" w:rsidP="00C84276">
                  <w:pPr>
                    <w:pStyle w:val="TableUnitsRow"/>
                    <w:jc w:val="left"/>
                  </w:pPr>
                  <w:r w:rsidRPr="008E3E3C">
                    <w:rPr>
                      <w:rFonts w:ascii="Wingdings 2" w:hAnsi="Wingdings 2"/>
                      <w:b/>
                    </w:rPr>
                    <w:t></w:t>
                  </w:r>
                </w:p>
              </w:tc>
              <w:tc>
                <w:tcPr>
                  <w:tcW w:w="409" w:type="pct"/>
                </w:tcPr>
                <w:p w14:paraId="40F40975" w14:textId="77777777" w:rsidR="00ED5F8E" w:rsidRDefault="00ED5F8E" w:rsidP="00C84276">
                  <w:pPr>
                    <w:pStyle w:val="TableUnitsRow"/>
                    <w:ind w:right="28"/>
                    <w:jc w:val="left"/>
                  </w:pPr>
                  <w:r w:rsidRPr="008E3E3C">
                    <w:rPr>
                      <w:rFonts w:ascii="Wingdings 2" w:hAnsi="Wingdings 2"/>
                      <w:b/>
                    </w:rPr>
                    <w:t></w:t>
                  </w:r>
                </w:p>
              </w:tc>
              <w:tc>
                <w:tcPr>
                  <w:tcW w:w="409" w:type="pct"/>
                </w:tcPr>
                <w:p w14:paraId="6D1BAA56" w14:textId="77777777" w:rsidR="00ED5F8E" w:rsidRDefault="00ED5F8E" w:rsidP="00C84276">
                  <w:pPr>
                    <w:pStyle w:val="TableUnitsRow"/>
                    <w:ind w:right="28"/>
                    <w:jc w:val="left"/>
                  </w:pPr>
                  <w:r w:rsidRPr="008E3E3C">
                    <w:rPr>
                      <w:rFonts w:ascii="Wingdings 2" w:hAnsi="Wingdings 2"/>
                      <w:b/>
                    </w:rPr>
                    <w:t></w:t>
                  </w:r>
                </w:p>
              </w:tc>
              <w:tc>
                <w:tcPr>
                  <w:tcW w:w="410" w:type="pct"/>
                </w:tcPr>
                <w:p w14:paraId="5962A777" w14:textId="77777777" w:rsidR="00ED5F8E" w:rsidRDefault="00ED5F8E" w:rsidP="00C84276">
                  <w:pPr>
                    <w:pStyle w:val="TableUnitsRow"/>
                    <w:ind w:right="28"/>
                    <w:jc w:val="left"/>
                  </w:pPr>
                </w:p>
              </w:tc>
              <w:tc>
                <w:tcPr>
                  <w:tcW w:w="410" w:type="pct"/>
                </w:tcPr>
                <w:p w14:paraId="38BF74BF" w14:textId="77777777" w:rsidR="00ED5F8E" w:rsidRDefault="00ED5F8E" w:rsidP="00C84276">
                  <w:pPr>
                    <w:pStyle w:val="TableUnitsRow"/>
                    <w:ind w:right="28"/>
                    <w:jc w:val="left"/>
                  </w:pPr>
                  <w:r w:rsidRPr="008E3E3C">
                    <w:rPr>
                      <w:rFonts w:ascii="Wingdings 2" w:hAnsi="Wingdings 2"/>
                      <w:b/>
                    </w:rPr>
                    <w:t></w:t>
                  </w:r>
                </w:p>
              </w:tc>
              <w:tc>
                <w:tcPr>
                  <w:tcW w:w="410" w:type="pct"/>
                </w:tcPr>
                <w:p w14:paraId="23EE882C" w14:textId="77777777" w:rsidR="00ED5F8E" w:rsidRDefault="00ED5F8E" w:rsidP="00C84276">
                  <w:pPr>
                    <w:pStyle w:val="TableUnitsRow"/>
                    <w:ind w:right="28"/>
                    <w:jc w:val="left"/>
                  </w:pPr>
                  <w:r w:rsidRPr="008E3E3C">
                    <w:rPr>
                      <w:rFonts w:ascii="Wingdings 2" w:hAnsi="Wingdings 2"/>
                      <w:b/>
                    </w:rPr>
                    <w:t></w:t>
                  </w:r>
                </w:p>
              </w:tc>
              <w:tc>
                <w:tcPr>
                  <w:tcW w:w="410" w:type="pct"/>
                </w:tcPr>
                <w:p w14:paraId="10EAD016" w14:textId="77777777" w:rsidR="00ED5F8E" w:rsidRDefault="00ED5F8E" w:rsidP="00C84276">
                  <w:pPr>
                    <w:pStyle w:val="TableUnitsRow"/>
                    <w:ind w:right="28"/>
                    <w:jc w:val="left"/>
                  </w:pPr>
                </w:p>
              </w:tc>
              <w:tc>
                <w:tcPr>
                  <w:tcW w:w="556" w:type="pct"/>
                </w:tcPr>
                <w:p w14:paraId="1B3D9624" w14:textId="77777777" w:rsidR="00ED5F8E" w:rsidRDefault="00ED5F8E" w:rsidP="00C84276">
                  <w:pPr>
                    <w:pStyle w:val="TableUnitsRow"/>
                    <w:ind w:right="28"/>
                    <w:jc w:val="left"/>
                  </w:pPr>
                  <w:r w:rsidRPr="008E3E3C">
                    <w:rPr>
                      <w:rFonts w:ascii="Wingdings 2" w:hAnsi="Wingdings 2"/>
                      <w:b/>
                    </w:rPr>
                    <w:t></w:t>
                  </w:r>
                </w:p>
              </w:tc>
            </w:tr>
            <w:tr w:rsidR="00ED5F8E" w14:paraId="0D402613" w14:textId="77777777" w:rsidTr="00C84276">
              <w:tc>
                <w:tcPr>
                  <w:tcW w:w="834" w:type="pct"/>
                  <w:shd w:val="clear" w:color="auto" w:fill="F2F2F2" w:themeFill="background1" w:themeFillShade="F2"/>
                </w:tcPr>
                <w:p w14:paraId="65189A5C" w14:textId="77777777" w:rsidR="00ED5F8E" w:rsidRDefault="00ED5F8E" w:rsidP="005928D1">
                  <w:pPr>
                    <w:pStyle w:val="TableBodyText"/>
                    <w:jc w:val="left"/>
                  </w:pPr>
                  <w:r>
                    <w:t>Workers compensation premium discount</w:t>
                  </w:r>
                </w:p>
              </w:tc>
              <w:tc>
                <w:tcPr>
                  <w:tcW w:w="395" w:type="pct"/>
                  <w:shd w:val="clear" w:color="auto" w:fill="F2F2F2" w:themeFill="background1" w:themeFillShade="F2"/>
                </w:tcPr>
                <w:p w14:paraId="7BE6AAFD" w14:textId="77777777" w:rsidR="00ED5F8E" w:rsidRDefault="00ED5F8E" w:rsidP="00C84276">
                  <w:pPr>
                    <w:pStyle w:val="TableBodyText"/>
                    <w:jc w:val="left"/>
                  </w:pPr>
                </w:p>
              </w:tc>
              <w:tc>
                <w:tcPr>
                  <w:tcW w:w="758" w:type="pct"/>
                  <w:shd w:val="clear" w:color="auto" w:fill="F2F2F2" w:themeFill="background1" w:themeFillShade="F2"/>
                </w:tcPr>
                <w:p w14:paraId="5B3A9781" w14:textId="77777777" w:rsidR="00ED5F8E" w:rsidRDefault="00ED5F8E" w:rsidP="00C84276">
                  <w:pPr>
                    <w:pStyle w:val="TableBodyText"/>
                    <w:jc w:val="left"/>
                  </w:pPr>
                  <w:r w:rsidRPr="008E3E3C">
                    <w:rPr>
                      <w:rFonts w:ascii="Wingdings 2" w:hAnsi="Wingdings 2"/>
                      <w:b/>
                    </w:rPr>
                    <w:t></w:t>
                  </w:r>
                </w:p>
              </w:tc>
              <w:tc>
                <w:tcPr>
                  <w:tcW w:w="409" w:type="pct"/>
                  <w:shd w:val="clear" w:color="auto" w:fill="F2F2F2" w:themeFill="background1" w:themeFillShade="F2"/>
                </w:tcPr>
                <w:p w14:paraId="71D329C5" w14:textId="77777777" w:rsidR="00ED5F8E" w:rsidRDefault="00ED5F8E" w:rsidP="00C84276">
                  <w:pPr>
                    <w:pStyle w:val="TableBodyText"/>
                    <w:ind w:right="28"/>
                    <w:jc w:val="left"/>
                  </w:pPr>
                  <w:r w:rsidRPr="008E3E3C">
                    <w:rPr>
                      <w:rFonts w:ascii="Wingdings 2" w:hAnsi="Wingdings 2"/>
                      <w:b/>
                    </w:rPr>
                    <w:t></w:t>
                  </w:r>
                </w:p>
              </w:tc>
              <w:tc>
                <w:tcPr>
                  <w:tcW w:w="409" w:type="pct"/>
                  <w:shd w:val="clear" w:color="auto" w:fill="F2F2F2" w:themeFill="background1" w:themeFillShade="F2"/>
                </w:tcPr>
                <w:p w14:paraId="4CF658B6" w14:textId="77777777" w:rsidR="00ED5F8E" w:rsidRDefault="00ED5F8E" w:rsidP="00C84276">
                  <w:pPr>
                    <w:pStyle w:val="TableBodyText"/>
                    <w:ind w:right="28"/>
                    <w:jc w:val="left"/>
                  </w:pPr>
                  <w:r w:rsidRPr="008E3E3C">
                    <w:rPr>
                      <w:rFonts w:ascii="Wingdings 2" w:hAnsi="Wingdings 2"/>
                      <w:b/>
                    </w:rPr>
                    <w:t></w:t>
                  </w:r>
                </w:p>
              </w:tc>
              <w:tc>
                <w:tcPr>
                  <w:tcW w:w="410" w:type="pct"/>
                  <w:shd w:val="clear" w:color="auto" w:fill="F2F2F2" w:themeFill="background1" w:themeFillShade="F2"/>
                </w:tcPr>
                <w:p w14:paraId="21B6188F" w14:textId="77777777" w:rsidR="00ED5F8E" w:rsidRDefault="00ED5F8E" w:rsidP="00C84276">
                  <w:pPr>
                    <w:pStyle w:val="TableBodyText"/>
                    <w:ind w:right="28"/>
                    <w:jc w:val="left"/>
                  </w:pPr>
                  <w:r w:rsidRPr="008E3E3C">
                    <w:rPr>
                      <w:rFonts w:ascii="Wingdings 2" w:hAnsi="Wingdings 2"/>
                      <w:b/>
                    </w:rPr>
                    <w:t></w:t>
                  </w:r>
                </w:p>
              </w:tc>
              <w:tc>
                <w:tcPr>
                  <w:tcW w:w="410" w:type="pct"/>
                  <w:shd w:val="clear" w:color="auto" w:fill="F2F2F2" w:themeFill="background1" w:themeFillShade="F2"/>
                </w:tcPr>
                <w:p w14:paraId="61D8E2A4" w14:textId="77777777" w:rsidR="00ED5F8E" w:rsidRDefault="00ED5F8E" w:rsidP="00C84276">
                  <w:pPr>
                    <w:pStyle w:val="TableBodyText"/>
                    <w:ind w:right="28"/>
                    <w:jc w:val="left"/>
                  </w:pPr>
                </w:p>
              </w:tc>
              <w:tc>
                <w:tcPr>
                  <w:tcW w:w="410" w:type="pct"/>
                  <w:shd w:val="clear" w:color="auto" w:fill="F2F2F2" w:themeFill="background1" w:themeFillShade="F2"/>
                </w:tcPr>
                <w:p w14:paraId="587B8C5C" w14:textId="77777777" w:rsidR="00ED5F8E" w:rsidRDefault="00ED5F8E" w:rsidP="00C84276">
                  <w:pPr>
                    <w:pStyle w:val="TableBodyText"/>
                    <w:ind w:right="28"/>
                    <w:jc w:val="left"/>
                  </w:pPr>
                </w:p>
              </w:tc>
              <w:tc>
                <w:tcPr>
                  <w:tcW w:w="410" w:type="pct"/>
                  <w:shd w:val="clear" w:color="auto" w:fill="F2F2F2" w:themeFill="background1" w:themeFillShade="F2"/>
                </w:tcPr>
                <w:p w14:paraId="16C49D03" w14:textId="77777777" w:rsidR="00ED5F8E" w:rsidRDefault="00ED5F8E" w:rsidP="00C84276">
                  <w:pPr>
                    <w:pStyle w:val="TableBodyText"/>
                    <w:ind w:right="28"/>
                    <w:jc w:val="left"/>
                  </w:pPr>
                </w:p>
              </w:tc>
              <w:tc>
                <w:tcPr>
                  <w:tcW w:w="556" w:type="pct"/>
                  <w:shd w:val="clear" w:color="auto" w:fill="F2F2F2" w:themeFill="background1" w:themeFillShade="F2"/>
                </w:tcPr>
                <w:p w14:paraId="0FC82BAC" w14:textId="77777777" w:rsidR="00ED5F8E" w:rsidRDefault="00ED5F8E" w:rsidP="00C84276">
                  <w:pPr>
                    <w:pStyle w:val="TableBodyText"/>
                    <w:ind w:right="28"/>
                    <w:jc w:val="left"/>
                  </w:pPr>
                </w:p>
              </w:tc>
            </w:tr>
            <w:tr w:rsidR="00ED5F8E" w14:paraId="4CF1EA55" w14:textId="77777777" w:rsidTr="00C84276">
              <w:tc>
                <w:tcPr>
                  <w:tcW w:w="834" w:type="pct"/>
                </w:tcPr>
                <w:p w14:paraId="71017068" w14:textId="77777777" w:rsidR="00ED5F8E" w:rsidRDefault="00ED5F8E" w:rsidP="005928D1">
                  <w:pPr>
                    <w:pStyle w:val="TableBodyText"/>
                    <w:jc w:val="left"/>
                  </w:pPr>
                  <w:r>
                    <w:t>Travel allowance for apprentices</w:t>
                  </w:r>
                </w:p>
              </w:tc>
              <w:tc>
                <w:tcPr>
                  <w:tcW w:w="395" w:type="pct"/>
                </w:tcPr>
                <w:p w14:paraId="5F4226E3" w14:textId="77777777" w:rsidR="00ED5F8E" w:rsidRDefault="00ED5F8E" w:rsidP="00C84276">
                  <w:pPr>
                    <w:pStyle w:val="TableBodyText"/>
                    <w:jc w:val="left"/>
                  </w:pPr>
                </w:p>
              </w:tc>
              <w:tc>
                <w:tcPr>
                  <w:tcW w:w="758" w:type="pct"/>
                </w:tcPr>
                <w:p w14:paraId="07DABBE5" w14:textId="77777777" w:rsidR="00ED5F8E" w:rsidRDefault="00ED5F8E" w:rsidP="00C84276">
                  <w:pPr>
                    <w:pStyle w:val="TableBodyText"/>
                    <w:jc w:val="left"/>
                  </w:pPr>
                  <w:r w:rsidRPr="008E3E3C">
                    <w:rPr>
                      <w:rFonts w:ascii="Wingdings 2" w:hAnsi="Wingdings 2"/>
                      <w:b/>
                    </w:rPr>
                    <w:t></w:t>
                  </w:r>
                </w:p>
              </w:tc>
              <w:tc>
                <w:tcPr>
                  <w:tcW w:w="409" w:type="pct"/>
                </w:tcPr>
                <w:p w14:paraId="6D66E31B" w14:textId="77777777" w:rsidR="00ED5F8E" w:rsidRDefault="00ED5F8E" w:rsidP="00C84276">
                  <w:pPr>
                    <w:pStyle w:val="TableBodyText"/>
                    <w:ind w:right="28"/>
                    <w:jc w:val="left"/>
                  </w:pPr>
                  <w:r w:rsidRPr="008E3E3C">
                    <w:rPr>
                      <w:rFonts w:ascii="Wingdings 2" w:hAnsi="Wingdings 2"/>
                      <w:b/>
                    </w:rPr>
                    <w:t></w:t>
                  </w:r>
                </w:p>
              </w:tc>
              <w:tc>
                <w:tcPr>
                  <w:tcW w:w="409" w:type="pct"/>
                </w:tcPr>
                <w:p w14:paraId="1F237560" w14:textId="77777777" w:rsidR="00ED5F8E" w:rsidRDefault="00ED5F8E" w:rsidP="00C84276">
                  <w:pPr>
                    <w:pStyle w:val="TableBodyText"/>
                    <w:ind w:right="28"/>
                    <w:jc w:val="left"/>
                  </w:pPr>
                  <w:r w:rsidRPr="008E3E3C">
                    <w:rPr>
                      <w:rFonts w:ascii="Wingdings 2" w:hAnsi="Wingdings 2"/>
                      <w:b/>
                    </w:rPr>
                    <w:t></w:t>
                  </w:r>
                </w:p>
              </w:tc>
              <w:tc>
                <w:tcPr>
                  <w:tcW w:w="410" w:type="pct"/>
                </w:tcPr>
                <w:p w14:paraId="2E5AB360" w14:textId="77777777" w:rsidR="00ED5F8E" w:rsidRDefault="00ED5F8E" w:rsidP="00C84276">
                  <w:pPr>
                    <w:pStyle w:val="TableBodyText"/>
                    <w:ind w:right="28"/>
                    <w:jc w:val="left"/>
                  </w:pPr>
                  <w:r w:rsidRPr="008E3E3C">
                    <w:rPr>
                      <w:rFonts w:ascii="Wingdings 2" w:hAnsi="Wingdings 2"/>
                      <w:b/>
                    </w:rPr>
                    <w:t></w:t>
                  </w:r>
                </w:p>
              </w:tc>
              <w:tc>
                <w:tcPr>
                  <w:tcW w:w="410" w:type="pct"/>
                </w:tcPr>
                <w:p w14:paraId="68A038FF" w14:textId="77777777" w:rsidR="00ED5F8E" w:rsidRDefault="00ED5F8E" w:rsidP="00C84276">
                  <w:pPr>
                    <w:pStyle w:val="TableBodyText"/>
                    <w:ind w:right="28"/>
                    <w:jc w:val="left"/>
                  </w:pPr>
                  <w:r w:rsidRPr="008E3E3C">
                    <w:rPr>
                      <w:rFonts w:ascii="Wingdings 2" w:hAnsi="Wingdings 2"/>
                      <w:b/>
                    </w:rPr>
                    <w:t></w:t>
                  </w:r>
                </w:p>
              </w:tc>
              <w:tc>
                <w:tcPr>
                  <w:tcW w:w="410" w:type="pct"/>
                </w:tcPr>
                <w:p w14:paraId="65B787A5" w14:textId="77777777" w:rsidR="00ED5F8E" w:rsidRDefault="00ED5F8E" w:rsidP="00C84276">
                  <w:pPr>
                    <w:pStyle w:val="TableBodyText"/>
                    <w:ind w:right="28"/>
                    <w:jc w:val="left"/>
                  </w:pPr>
                  <w:r w:rsidRPr="008E3E3C">
                    <w:rPr>
                      <w:rFonts w:ascii="Wingdings 2" w:hAnsi="Wingdings 2"/>
                      <w:b/>
                    </w:rPr>
                    <w:t></w:t>
                  </w:r>
                </w:p>
              </w:tc>
              <w:tc>
                <w:tcPr>
                  <w:tcW w:w="410" w:type="pct"/>
                </w:tcPr>
                <w:p w14:paraId="4CDBAC31" w14:textId="77777777" w:rsidR="00ED5F8E" w:rsidRDefault="00ED5F8E" w:rsidP="00C84276">
                  <w:pPr>
                    <w:pStyle w:val="TableBodyText"/>
                    <w:ind w:right="28"/>
                    <w:jc w:val="left"/>
                  </w:pPr>
                  <w:r w:rsidRPr="008E3E3C">
                    <w:rPr>
                      <w:rFonts w:ascii="Wingdings 2" w:hAnsi="Wingdings 2"/>
                      <w:b/>
                    </w:rPr>
                    <w:t></w:t>
                  </w:r>
                </w:p>
              </w:tc>
              <w:tc>
                <w:tcPr>
                  <w:tcW w:w="556" w:type="pct"/>
                </w:tcPr>
                <w:p w14:paraId="2269B92E" w14:textId="77777777" w:rsidR="00ED5F8E" w:rsidRDefault="00ED5F8E" w:rsidP="00C84276">
                  <w:pPr>
                    <w:pStyle w:val="TableBodyText"/>
                    <w:ind w:right="28"/>
                    <w:jc w:val="left"/>
                  </w:pPr>
                  <w:r>
                    <w:t>Inter</w:t>
                  </w:r>
                  <w:r>
                    <w:noBreakHyphen/>
                    <w:t>state travel only when training unavailable in territory</w:t>
                  </w:r>
                </w:p>
              </w:tc>
            </w:tr>
            <w:tr w:rsidR="00ED5F8E" w14:paraId="0C9CA74E" w14:textId="77777777" w:rsidTr="00C84276">
              <w:tc>
                <w:tcPr>
                  <w:tcW w:w="834" w:type="pct"/>
                  <w:tcBorders>
                    <w:bottom w:val="single" w:sz="6" w:space="0" w:color="BFBFBF"/>
                  </w:tcBorders>
                  <w:shd w:val="clear" w:color="auto" w:fill="F2F2F2" w:themeFill="background1" w:themeFillShade="F2"/>
                </w:tcPr>
                <w:p w14:paraId="77B7A9CC" w14:textId="77777777" w:rsidR="00ED5F8E" w:rsidRDefault="00ED5F8E" w:rsidP="005928D1">
                  <w:pPr>
                    <w:pStyle w:val="TableBodyText"/>
                    <w:jc w:val="left"/>
                  </w:pPr>
                  <w:r>
                    <w:t xml:space="preserve">Other </w:t>
                  </w:r>
                  <w:r>
                    <w:br/>
                    <w:t>support for apprentices</w:t>
                  </w:r>
                </w:p>
              </w:tc>
              <w:tc>
                <w:tcPr>
                  <w:tcW w:w="395" w:type="pct"/>
                  <w:tcBorders>
                    <w:bottom w:val="single" w:sz="6" w:space="0" w:color="BFBFBF"/>
                  </w:tcBorders>
                  <w:shd w:val="clear" w:color="auto" w:fill="F2F2F2" w:themeFill="background1" w:themeFillShade="F2"/>
                </w:tcPr>
                <w:p w14:paraId="5BF9FF07" w14:textId="3EBEA716" w:rsidR="00ED5F8E" w:rsidRDefault="00ED5F8E" w:rsidP="00A658B5">
                  <w:pPr>
                    <w:pStyle w:val="TableBodyText"/>
                    <w:jc w:val="left"/>
                  </w:pPr>
                  <w:r>
                    <w:t>Trade support loans, LAFHA</w:t>
                  </w:r>
                  <w:r w:rsidR="00A658B5">
                    <w:t>,</w:t>
                  </w:r>
                  <w:r w:rsidRPr="008E77FE">
                    <w:rPr>
                      <w:rStyle w:val="NoteLabel"/>
                    </w:rPr>
                    <w:t>a</w:t>
                  </w:r>
                  <w:r>
                    <w:t xml:space="preserve"> AISS</w:t>
                  </w:r>
                  <w:r>
                    <w:rPr>
                      <w:rStyle w:val="NoteLabel"/>
                    </w:rPr>
                    <w:t>b</w:t>
                  </w:r>
                  <w:r>
                    <w:t xml:space="preserve"> and income support</w:t>
                  </w:r>
                </w:p>
              </w:tc>
              <w:tc>
                <w:tcPr>
                  <w:tcW w:w="758" w:type="pct"/>
                  <w:tcBorders>
                    <w:bottom w:val="single" w:sz="6" w:space="0" w:color="BFBFBF"/>
                  </w:tcBorders>
                  <w:shd w:val="clear" w:color="auto" w:fill="F2F2F2" w:themeFill="background1" w:themeFillShade="F2"/>
                </w:tcPr>
                <w:p w14:paraId="20B99C91" w14:textId="77777777" w:rsidR="00ED5F8E" w:rsidRDefault="00ED5F8E" w:rsidP="00C84276">
                  <w:pPr>
                    <w:pStyle w:val="TableBodyText"/>
                    <w:jc w:val="left"/>
                  </w:pPr>
                  <w:r>
                    <w:t>Scholarships for disadvantaged apprentices</w:t>
                  </w:r>
                </w:p>
              </w:tc>
              <w:tc>
                <w:tcPr>
                  <w:tcW w:w="409" w:type="pct"/>
                  <w:tcBorders>
                    <w:bottom w:val="single" w:sz="6" w:space="0" w:color="BFBFBF"/>
                  </w:tcBorders>
                  <w:shd w:val="clear" w:color="auto" w:fill="F2F2F2" w:themeFill="background1" w:themeFillShade="F2"/>
                </w:tcPr>
                <w:p w14:paraId="0BB8252B" w14:textId="77777777" w:rsidR="00ED5F8E" w:rsidRDefault="00ED5F8E" w:rsidP="00C84276">
                  <w:pPr>
                    <w:pStyle w:val="TableBodyText"/>
                    <w:ind w:right="28"/>
                    <w:jc w:val="left"/>
                  </w:pPr>
                </w:p>
              </w:tc>
              <w:tc>
                <w:tcPr>
                  <w:tcW w:w="409" w:type="pct"/>
                  <w:tcBorders>
                    <w:bottom w:val="single" w:sz="6" w:space="0" w:color="BFBFBF"/>
                  </w:tcBorders>
                  <w:shd w:val="clear" w:color="auto" w:fill="F2F2F2" w:themeFill="background1" w:themeFillShade="F2"/>
                </w:tcPr>
                <w:p w14:paraId="3276A8D4" w14:textId="77777777" w:rsidR="00ED5F8E" w:rsidRDefault="00ED5F8E" w:rsidP="00C84276">
                  <w:pPr>
                    <w:pStyle w:val="TableBodyText"/>
                    <w:ind w:right="28"/>
                    <w:jc w:val="left"/>
                  </w:pPr>
                </w:p>
              </w:tc>
              <w:tc>
                <w:tcPr>
                  <w:tcW w:w="410" w:type="pct"/>
                  <w:tcBorders>
                    <w:bottom w:val="single" w:sz="6" w:space="0" w:color="BFBFBF"/>
                  </w:tcBorders>
                  <w:shd w:val="clear" w:color="auto" w:fill="F2F2F2" w:themeFill="background1" w:themeFillShade="F2"/>
                </w:tcPr>
                <w:p w14:paraId="0D37AE6D" w14:textId="77777777" w:rsidR="00ED5F8E" w:rsidRDefault="00ED5F8E" w:rsidP="00C84276">
                  <w:pPr>
                    <w:pStyle w:val="TableBodyText"/>
                    <w:ind w:right="28"/>
                    <w:jc w:val="left"/>
                  </w:pPr>
                </w:p>
              </w:tc>
              <w:tc>
                <w:tcPr>
                  <w:tcW w:w="410" w:type="pct"/>
                  <w:tcBorders>
                    <w:bottom w:val="single" w:sz="6" w:space="0" w:color="BFBFBF"/>
                  </w:tcBorders>
                  <w:shd w:val="clear" w:color="auto" w:fill="F2F2F2" w:themeFill="background1" w:themeFillShade="F2"/>
                </w:tcPr>
                <w:p w14:paraId="2C2B442C" w14:textId="77777777" w:rsidR="00ED5F8E" w:rsidRPr="00E166DA" w:rsidRDefault="00ED5F8E" w:rsidP="00C84276">
                  <w:pPr>
                    <w:pStyle w:val="TableBodyText"/>
                    <w:ind w:right="28"/>
                    <w:jc w:val="left"/>
                    <w:rPr>
                      <w:rFonts w:ascii="Wingdings 2" w:hAnsi="Wingdings 2"/>
                    </w:rPr>
                  </w:pPr>
                </w:p>
              </w:tc>
              <w:tc>
                <w:tcPr>
                  <w:tcW w:w="410" w:type="pct"/>
                  <w:tcBorders>
                    <w:bottom w:val="single" w:sz="6" w:space="0" w:color="BFBFBF"/>
                  </w:tcBorders>
                  <w:shd w:val="clear" w:color="auto" w:fill="F2F2F2" w:themeFill="background1" w:themeFillShade="F2"/>
                </w:tcPr>
                <w:p w14:paraId="12E304C8" w14:textId="77777777" w:rsidR="00ED5F8E" w:rsidRDefault="00ED5F8E" w:rsidP="00C84276">
                  <w:pPr>
                    <w:pStyle w:val="TableBodyText"/>
                    <w:ind w:right="28"/>
                    <w:jc w:val="left"/>
                  </w:pPr>
                </w:p>
              </w:tc>
              <w:tc>
                <w:tcPr>
                  <w:tcW w:w="410" w:type="pct"/>
                  <w:tcBorders>
                    <w:bottom w:val="single" w:sz="6" w:space="0" w:color="BFBFBF"/>
                  </w:tcBorders>
                  <w:shd w:val="clear" w:color="auto" w:fill="F2F2F2" w:themeFill="background1" w:themeFillShade="F2"/>
                </w:tcPr>
                <w:p w14:paraId="2A3B3A5C" w14:textId="77777777" w:rsidR="00ED5F8E" w:rsidRDefault="00ED5F8E" w:rsidP="00C84276">
                  <w:pPr>
                    <w:pStyle w:val="TableBodyText"/>
                    <w:ind w:right="28"/>
                    <w:jc w:val="left"/>
                  </w:pPr>
                </w:p>
              </w:tc>
              <w:tc>
                <w:tcPr>
                  <w:tcW w:w="556" w:type="pct"/>
                  <w:tcBorders>
                    <w:bottom w:val="single" w:sz="6" w:space="0" w:color="BFBFBF"/>
                  </w:tcBorders>
                  <w:shd w:val="clear" w:color="auto" w:fill="F2F2F2" w:themeFill="background1" w:themeFillShade="F2"/>
                </w:tcPr>
                <w:p w14:paraId="3D3A9CC3" w14:textId="77777777" w:rsidR="00ED5F8E" w:rsidRDefault="00ED5F8E" w:rsidP="00C84276">
                  <w:pPr>
                    <w:pStyle w:val="TableBodyText"/>
                    <w:ind w:right="28"/>
                    <w:jc w:val="left"/>
                  </w:pPr>
                  <w:r>
                    <w:t>Completion payments and women in trades grants</w:t>
                  </w:r>
                </w:p>
              </w:tc>
            </w:tr>
          </w:tbl>
          <w:p w14:paraId="70CB133B" w14:textId="77777777" w:rsidR="00ED5F8E" w:rsidRDefault="00ED5F8E" w:rsidP="005928D1">
            <w:pPr>
              <w:pStyle w:val="Box"/>
            </w:pPr>
          </w:p>
        </w:tc>
      </w:tr>
      <w:tr w:rsidR="00ED5F8E" w14:paraId="65C0617F" w14:textId="77777777" w:rsidTr="005928D1">
        <w:tc>
          <w:tcPr>
            <w:tcW w:w="5000" w:type="pct"/>
            <w:tcBorders>
              <w:top w:val="nil"/>
              <w:left w:val="nil"/>
              <w:bottom w:val="nil"/>
              <w:right w:val="nil"/>
            </w:tcBorders>
            <w:shd w:val="clear" w:color="auto" w:fill="auto"/>
          </w:tcPr>
          <w:p w14:paraId="569D25CF" w14:textId="77777777" w:rsidR="00ED5F8E" w:rsidRDefault="00ED5F8E" w:rsidP="005928D1">
            <w:pPr>
              <w:pStyle w:val="Note"/>
              <w:rPr>
                <w:i/>
              </w:rPr>
            </w:pPr>
            <w:r w:rsidRPr="008E77FE">
              <w:rPr>
                <w:rStyle w:val="NoteLabel"/>
              </w:rPr>
              <w:t>a</w:t>
            </w:r>
            <w:r>
              <w:t xml:space="preserve"> LAFHA stands for Living Away From Home Allowance. </w:t>
            </w:r>
            <w:r>
              <w:rPr>
                <w:rStyle w:val="NoteLabel"/>
              </w:rPr>
              <w:t>b</w:t>
            </w:r>
            <w:r>
              <w:t xml:space="preserve"> AISS stands for Additional Identified Skills Shortage payment.</w:t>
            </w:r>
          </w:p>
        </w:tc>
      </w:tr>
      <w:tr w:rsidR="00ED5F8E" w14:paraId="7C77273F" w14:textId="77777777" w:rsidTr="005928D1">
        <w:tc>
          <w:tcPr>
            <w:tcW w:w="5000" w:type="pct"/>
            <w:tcBorders>
              <w:top w:val="nil"/>
              <w:left w:val="nil"/>
              <w:bottom w:val="nil"/>
              <w:right w:val="nil"/>
            </w:tcBorders>
            <w:shd w:val="clear" w:color="auto" w:fill="auto"/>
          </w:tcPr>
          <w:p w14:paraId="2069232D" w14:textId="2B3F0A2A" w:rsidR="00ED5F8E" w:rsidRDefault="00ED5F8E" w:rsidP="005928D1">
            <w:pPr>
              <w:pStyle w:val="Source"/>
            </w:pPr>
            <w:r>
              <w:rPr>
                <w:i/>
              </w:rPr>
              <w:t>Sources</w:t>
            </w:r>
            <w:r w:rsidRPr="00167F06">
              <w:t>:</w:t>
            </w:r>
            <w:r>
              <w:t xml:space="preserve"> NCVER </w:t>
            </w:r>
            <w:r w:rsidR="00E85FF0" w:rsidRPr="00E85FF0">
              <w:rPr>
                <w:rFonts w:cs="Arial"/>
              </w:rPr>
              <w:t>(2019h)</w:t>
            </w:r>
            <w:r>
              <w:t>; Skills Canberra</w:t>
            </w:r>
            <w:r w:rsidDel="00E2066D">
              <w:t xml:space="preserve"> </w:t>
            </w:r>
            <w:r w:rsidRPr="00BF448A">
              <w:rPr>
                <w:rFonts w:cs="Arial"/>
              </w:rPr>
              <w:t>(nd, nd)</w:t>
            </w:r>
            <w:r>
              <w:t>.</w:t>
            </w:r>
          </w:p>
        </w:tc>
      </w:tr>
      <w:tr w:rsidR="00ED5F8E" w14:paraId="112DB1EA" w14:textId="77777777" w:rsidTr="005928D1">
        <w:tc>
          <w:tcPr>
            <w:tcW w:w="5000" w:type="pct"/>
            <w:tcBorders>
              <w:top w:val="nil"/>
              <w:left w:val="nil"/>
              <w:bottom w:val="single" w:sz="6" w:space="0" w:color="78A22F"/>
              <w:right w:val="nil"/>
            </w:tcBorders>
            <w:shd w:val="clear" w:color="auto" w:fill="auto"/>
          </w:tcPr>
          <w:p w14:paraId="02299B0B" w14:textId="77777777" w:rsidR="00ED5F8E" w:rsidRDefault="00ED5F8E" w:rsidP="005928D1">
            <w:pPr>
              <w:pStyle w:val="Box"/>
              <w:spacing w:before="0" w:line="120" w:lineRule="exact"/>
            </w:pPr>
          </w:p>
        </w:tc>
      </w:tr>
      <w:tr w:rsidR="00ED5F8E" w:rsidRPr="000863A5" w14:paraId="5DFE5E1A" w14:textId="77777777" w:rsidTr="005928D1">
        <w:tc>
          <w:tcPr>
            <w:tcW w:w="5000" w:type="pct"/>
            <w:tcBorders>
              <w:top w:val="single" w:sz="6" w:space="0" w:color="78A22F"/>
              <w:left w:val="nil"/>
              <w:bottom w:val="nil"/>
              <w:right w:val="nil"/>
            </w:tcBorders>
          </w:tcPr>
          <w:p w14:paraId="210F2B57" w14:textId="77777777" w:rsidR="00ED5F8E" w:rsidRPr="00626D32" w:rsidRDefault="00ED5F8E" w:rsidP="005928D1">
            <w:pPr>
              <w:pStyle w:val="BoxSpaceBelow"/>
            </w:pPr>
          </w:p>
        </w:tc>
      </w:tr>
    </w:tbl>
    <w:p w14:paraId="026CFFD0" w14:textId="77777777" w:rsidR="00ED5F8E" w:rsidRDefault="00ED5F8E" w:rsidP="005928D1">
      <w:pPr>
        <w:pStyle w:val="BodyText"/>
      </w:pPr>
      <w:r>
        <w:t xml:space="preserve">One option to clarify employers’ eligibility for incentives offered by different levels of government is to task the AASN — which advises employers on eligibility for Commonwealth incentives — with assessing employers’ eligibility for State and Territory incentive payments. AASN providers are the first port of call for help on the apprenticeship system (employers and apprentices cannot commence an apprenticeship without first contacting an AASN provider). </w:t>
      </w:r>
    </w:p>
    <w:p w14:paraId="2A9E8569" w14:textId="77777777" w:rsidR="00ED5F8E" w:rsidRDefault="00ED5F8E" w:rsidP="005928D1">
      <w:pPr>
        <w:pStyle w:val="BodyText"/>
      </w:pPr>
      <w:r>
        <w:t>Another less ‘decree</w:t>
      </w:r>
      <w:r>
        <w:noBreakHyphen/>
        <w:t xml:space="preserve">like’ response would be for either AASN providers or State and Territory governments to publish holistic information on all incentive payments that employers in each jurisdiction may be eligible for. Some AASN providers in New South Wales, Victoria, Western Australia and the Northern Territory do publish which State or Territory incentives employers may be eligible for, but this practice is by no means universal. </w:t>
      </w:r>
    </w:p>
    <w:p w14:paraId="1E70E57D" w14:textId="77777777" w:rsidR="00ED5F8E" w:rsidRDefault="00ED5F8E" w:rsidP="005928D1">
      <w:pPr>
        <w:pStyle w:val="BodyText"/>
      </w:pPr>
      <w:r>
        <w:t>Both options would require collaboration among governments.</w:t>
      </w:r>
    </w:p>
    <w:p w14:paraId="6C20BCCE" w14:textId="77777777" w:rsidR="00ED5F8E" w:rsidRPr="00C84276" w:rsidRDefault="00ED5F8E" w:rsidP="005928D1">
      <w:pPr>
        <w:pStyle w:val="BodyText"/>
        <w:shd w:val="clear" w:color="auto" w:fill="FFFFFF" w:themeFill="background1"/>
        <w:rPr>
          <w:spacing w:val="-2"/>
        </w:rPr>
      </w:pPr>
      <w:r w:rsidRPr="00C84276">
        <w:rPr>
          <w:spacing w:val="-2"/>
        </w:rPr>
        <w:t>Apart from</w:t>
      </w:r>
      <w:r w:rsidRPr="00C84276" w:rsidDel="00713135">
        <w:rPr>
          <w:spacing w:val="-2"/>
        </w:rPr>
        <w:t xml:space="preserve"> </w:t>
      </w:r>
      <w:r w:rsidRPr="00C84276">
        <w:rPr>
          <w:spacing w:val="-2"/>
        </w:rPr>
        <w:t xml:space="preserve">coordinating administrative arrangements, governments may also wish to consider strictly delineating roles and responsibilities for managing apprenticeship financial supports. </w:t>
      </w:r>
    </w:p>
    <w:p w14:paraId="3EF82738" w14:textId="74DCDCEC" w:rsidR="00ED5F8E" w:rsidRDefault="00ED5F8E" w:rsidP="005928D1">
      <w:pPr>
        <w:pStyle w:val="BodyText"/>
        <w:shd w:val="clear" w:color="auto" w:fill="FFFFFF" w:themeFill="background1"/>
      </w:pPr>
      <w:r>
        <w:t>There is no obvious preferred level of government for fulfilling this purpose. While t</w:t>
      </w:r>
      <w:r w:rsidRPr="001B7AA9">
        <w:t xml:space="preserve">he Commonwealth has been the dominant provider of </w:t>
      </w:r>
      <w:r>
        <w:t xml:space="preserve">employer </w:t>
      </w:r>
      <w:r w:rsidRPr="001B7AA9">
        <w:t>incentives nationally since the 1970s, States and Territories have increased their incentive programs in recent years</w:t>
      </w:r>
      <w:r>
        <w:t xml:space="preserve"> </w:t>
      </w:r>
      <w:r w:rsidR="00E85FF0" w:rsidRPr="00E85FF0">
        <w:rPr>
          <w:szCs w:val="24"/>
        </w:rPr>
        <w:t>(NCVER 2019f)</w:t>
      </w:r>
      <w:r w:rsidRPr="001B7AA9">
        <w:t>.</w:t>
      </w:r>
      <w:r>
        <w:t xml:space="preserve"> Most other forms of financial support for apprenticeships are available exclusively at the State and Territory level, avoiding the problems that some employers face understanding and using financial incentives when multiple payment options coexist. These include payroll tax exemptions and rebates, discounts on worker compensation premiums and travel allowance for apprentices (table 7.1). </w:t>
      </w:r>
    </w:p>
    <w:p w14:paraId="510556E6" w14:textId="77777777" w:rsidR="00ED5F8E" w:rsidRPr="004E3B94" w:rsidRDefault="00ED5F8E" w:rsidP="005928D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ED5F8E" w14:paraId="3BAFE874" w14:textId="77777777" w:rsidTr="005928D1">
        <w:trPr>
          <w:tblHeader/>
        </w:trPr>
        <w:tc>
          <w:tcPr>
            <w:tcW w:w="5000" w:type="pct"/>
            <w:tcBorders>
              <w:top w:val="single" w:sz="4" w:space="0" w:color="66BCDB" w:themeColor="text2"/>
              <w:left w:val="nil"/>
              <w:bottom w:val="nil"/>
              <w:right w:val="nil"/>
            </w:tcBorders>
            <w:shd w:val="clear" w:color="auto" w:fill="E0F1F7" w:themeFill="text2" w:themeFillTint="33"/>
            <w:tcMar>
              <w:left w:w="170" w:type="dxa"/>
              <w:right w:w="170" w:type="dxa"/>
            </w:tcMar>
          </w:tcPr>
          <w:p w14:paraId="54E3A14D" w14:textId="77777777" w:rsidR="00ED5F8E" w:rsidRPr="00CE4C64" w:rsidRDefault="00ED5F8E" w:rsidP="005928D1">
            <w:pPr>
              <w:pStyle w:val="RecTitle"/>
              <w:spacing w:before="120"/>
              <w:rPr>
                <w:noProof/>
              </w:rPr>
            </w:pPr>
            <w:r>
              <w:t xml:space="preserve">OPTION 7.1 — better coordinating and streamlining </w:t>
            </w:r>
            <w:r>
              <w:rPr>
                <w:noProof/>
              </w:rPr>
              <w:t>information on apprenticeship incentives</w:t>
            </w:r>
          </w:p>
        </w:tc>
      </w:tr>
      <w:tr w:rsidR="00ED5F8E" w:rsidRPr="00750BE2" w14:paraId="3E667E06" w14:textId="77777777" w:rsidTr="005928D1">
        <w:tc>
          <w:tcPr>
            <w:tcW w:w="5000" w:type="pct"/>
            <w:tcBorders>
              <w:top w:val="nil"/>
              <w:left w:val="nil"/>
              <w:bottom w:val="nil"/>
              <w:right w:val="nil"/>
            </w:tcBorders>
            <w:shd w:val="clear" w:color="auto" w:fill="E0F1F7" w:themeFill="text2" w:themeFillTint="33"/>
            <w:tcMar>
              <w:left w:w="170" w:type="dxa"/>
              <w:right w:w="170" w:type="dxa"/>
            </w:tcMar>
          </w:tcPr>
          <w:p w14:paraId="6675900B" w14:textId="6FD2281F" w:rsidR="00ED5F8E" w:rsidRDefault="00E90D8B" w:rsidP="005928D1">
            <w:pPr>
              <w:pStyle w:val="Finding"/>
            </w:pPr>
            <w:r>
              <w:t>T</w:t>
            </w:r>
            <w:r w:rsidR="00ED5F8E">
              <w:t xml:space="preserve">o better coordinate and streamline information on their multiple apprenticeship incentives, Australian, State and Territory governments could implement one or more of the following options: </w:t>
            </w:r>
          </w:p>
          <w:p w14:paraId="4723D109" w14:textId="226FE942" w:rsidR="00ED5F8E" w:rsidRDefault="00ED5F8E" w:rsidP="005928D1">
            <w:pPr>
              <w:pStyle w:val="FindingBullet"/>
            </w:pPr>
            <w:r>
              <w:t xml:space="preserve">task the Australian Apprenticeship Support Network to assist employers in determining their eligibility for benefits offered by both the </w:t>
            </w:r>
            <w:r w:rsidR="00393929">
              <w:t>Austr</w:t>
            </w:r>
            <w:r w:rsidR="00DF1AC8">
              <w:t>alian</w:t>
            </w:r>
            <w:r>
              <w:t xml:space="preserve"> and relevant State or Territory governments</w:t>
            </w:r>
          </w:p>
          <w:p w14:paraId="44171458" w14:textId="77777777" w:rsidR="00ED5F8E" w:rsidRDefault="00ED5F8E" w:rsidP="005928D1">
            <w:pPr>
              <w:pStyle w:val="FindingBullet"/>
            </w:pPr>
            <w:r>
              <w:t>publish clearer information on all incentive payments that employers in each jurisdiction may be eligible for</w:t>
            </w:r>
          </w:p>
          <w:p w14:paraId="44745826" w14:textId="77777777" w:rsidR="00ED5F8E" w:rsidRDefault="00ED5F8E" w:rsidP="005928D1">
            <w:pPr>
              <w:pStyle w:val="FindingBullet"/>
            </w:pPr>
            <w:r>
              <w:t>strictly delineate the roles and responsibilities for managing apprenticeship supports.</w:t>
            </w:r>
          </w:p>
        </w:tc>
      </w:tr>
      <w:tr w:rsidR="00ED5F8E" w14:paraId="25FCB4A0" w14:textId="77777777" w:rsidTr="005928D1">
        <w:tc>
          <w:tcPr>
            <w:tcW w:w="5000" w:type="pct"/>
            <w:tcBorders>
              <w:top w:val="nil"/>
              <w:left w:val="nil"/>
              <w:bottom w:val="single" w:sz="4" w:space="0" w:color="66BCDB" w:themeColor="text2"/>
              <w:right w:val="nil"/>
            </w:tcBorders>
            <w:shd w:val="clear" w:color="auto" w:fill="E0F1F7" w:themeFill="text2" w:themeFillTint="33"/>
            <w:tcMar>
              <w:left w:w="170" w:type="dxa"/>
              <w:right w:w="170" w:type="dxa"/>
            </w:tcMar>
          </w:tcPr>
          <w:p w14:paraId="7CFD8C4F" w14:textId="77777777" w:rsidR="00ED5F8E" w:rsidRDefault="00ED5F8E" w:rsidP="005928D1">
            <w:pPr>
              <w:pStyle w:val="Space"/>
              <w:keepLines/>
            </w:pPr>
          </w:p>
        </w:tc>
      </w:tr>
      <w:tr w:rsidR="00ED5F8E" w:rsidRPr="000863A5" w14:paraId="1F03D279" w14:textId="77777777" w:rsidTr="005928D1">
        <w:tc>
          <w:tcPr>
            <w:tcW w:w="5000" w:type="pct"/>
            <w:tcBorders>
              <w:top w:val="single" w:sz="4" w:space="0" w:color="66BCDB" w:themeColor="text2"/>
              <w:left w:val="nil"/>
              <w:bottom w:val="nil"/>
              <w:right w:val="nil"/>
            </w:tcBorders>
            <w:tcMar>
              <w:left w:w="170" w:type="dxa"/>
              <w:right w:w="170" w:type="dxa"/>
            </w:tcMar>
          </w:tcPr>
          <w:p w14:paraId="6AAA36C3" w14:textId="77777777" w:rsidR="00ED5F8E" w:rsidRPr="00626D32" w:rsidRDefault="00ED5F8E" w:rsidP="005928D1">
            <w:pPr>
              <w:pStyle w:val="BoxSpaceBelow"/>
              <w:keepLines/>
            </w:pPr>
          </w:p>
        </w:tc>
      </w:tr>
    </w:tbl>
    <w:p w14:paraId="70AE3A8E" w14:textId="77777777" w:rsidR="00ED5F8E" w:rsidRPr="004E3B94" w:rsidRDefault="00ED5F8E" w:rsidP="005928D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ED5F8E" w14:paraId="6A22EA72" w14:textId="77777777" w:rsidTr="005928D1">
        <w:trPr>
          <w:tblHeader/>
        </w:trPr>
        <w:tc>
          <w:tcPr>
            <w:tcW w:w="5000" w:type="pct"/>
            <w:tcBorders>
              <w:top w:val="single" w:sz="6" w:space="0" w:color="78A22F"/>
              <w:left w:val="nil"/>
              <w:bottom w:val="nil"/>
              <w:right w:val="nil"/>
            </w:tcBorders>
            <w:shd w:val="clear" w:color="auto" w:fill="auto"/>
          </w:tcPr>
          <w:p w14:paraId="6709482E" w14:textId="77777777" w:rsidR="00ED5F8E" w:rsidRPr="00CE4C64" w:rsidRDefault="00ED5F8E" w:rsidP="005928D1">
            <w:pPr>
              <w:pStyle w:val="InformationRequestTitle"/>
              <w:spacing w:before="120"/>
            </w:pPr>
            <w:r w:rsidRPr="006E7EE2">
              <w:t>Information request</w:t>
            </w:r>
            <w:r>
              <w:t xml:space="preserve"> — assessing streamlining options</w:t>
            </w:r>
          </w:p>
        </w:tc>
      </w:tr>
      <w:tr w:rsidR="00ED5F8E" w:rsidRPr="00750BE2" w14:paraId="7A6101FF" w14:textId="77777777" w:rsidTr="005928D1">
        <w:tc>
          <w:tcPr>
            <w:tcW w:w="5000" w:type="pct"/>
            <w:tcBorders>
              <w:top w:val="nil"/>
              <w:left w:val="nil"/>
              <w:bottom w:val="nil"/>
              <w:right w:val="nil"/>
            </w:tcBorders>
            <w:shd w:val="clear" w:color="auto" w:fill="auto"/>
          </w:tcPr>
          <w:p w14:paraId="5888FA2B" w14:textId="77777777" w:rsidR="00ED5F8E" w:rsidRDefault="00ED5F8E" w:rsidP="005928D1">
            <w:pPr>
              <w:pStyle w:val="InformationRequest"/>
              <w:keepNext/>
            </w:pPr>
            <w:r>
              <w:t xml:space="preserve">In assessing the policy alternatives in option 7.1: </w:t>
            </w:r>
          </w:p>
          <w:p w14:paraId="19F22CE6" w14:textId="77777777" w:rsidR="00ED5F8E" w:rsidRDefault="00ED5F8E" w:rsidP="005928D1">
            <w:pPr>
              <w:pStyle w:val="InformationRequestBullet"/>
              <w:ind w:left="360" w:hanging="360"/>
            </w:pPr>
            <w:r>
              <w:t>what are the relative costs and benefits?</w:t>
            </w:r>
          </w:p>
          <w:p w14:paraId="7AB12EE5" w14:textId="77777777" w:rsidR="00ED5F8E" w:rsidRPr="006E7EE2" w:rsidRDefault="00ED5F8E" w:rsidP="005928D1">
            <w:pPr>
              <w:pStyle w:val="InformationRequestBullet"/>
              <w:ind w:left="360" w:hanging="360"/>
            </w:pPr>
            <w:r>
              <w:t>are there alternative ways to encourage governments to coordinate or streamline their employer incentive programs?</w:t>
            </w:r>
          </w:p>
        </w:tc>
      </w:tr>
      <w:tr w:rsidR="00ED5F8E" w14:paraId="080903FF" w14:textId="77777777" w:rsidTr="005928D1">
        <w:tc>
          <w:tcPr>
            <w:tcW w:w="5000" w:type="pct"/>
            <w:tcBorders>
              <w:top w:val="nil"/>
              <w:left w:val="nil"/>
              <w:bottom w:val="single" w:sz="6" w:space="0" w:color="78A22F"/>
              <w:right w:val="nil"/>
            </w:tcBorders>
            <w:shd w:val="clear" w:color="auto" w:fill="auto"/>
          </w:tcPr>
          <w:p w14:paraId="769688BF" w14:textId="77777777" w:rsidR="00ED5F8E" w:rsidRDefault="00ED5F8E" w:rsidP="005928D1">
            <w:pPr>
              <w:pStyle w:val="Space"/>
              <w:keepLines/>
            </w:pPr>
          </w:p>
        </w:tc>
      </w:tr>
      <w:tr w:rsidR="00ED5F8E" w:rsidRPr="000863A5" w14:paraId="3EFE028D" w14:textId="77777777" w:rsidTr="005928D1">
        <w:tc>
          <w:tcPr>
            <w:tcW w:w="5000" w:type="pct"/>
            <w:tcBorders>
              <w:top w:val="single" w:sz="6" w:space="0" w:color="78A22F"/>
              <w:left w:val="nil"/>
              <w:bottom w:val="nil"/>
              <w:right w:val="nil"/>
            </w:tcBorders>
          </w:tcPr>
          <w:p w14:paraId="5CEB03CF" w14:textId="77777777" w:rsidR="00ED5F8E" w:rsidRPr="00626D32" w:rsidRDefault="00ED5F8E" w:rsidP="005928D1">
            <w:pPr>
              <w:pStyle w:val="BoxSpaceBelow"/>
              <w:keepLines/>
            </w:pPr>
          </w:p>
        </w:tc>
      </w:tr>
    </w:tbl>
    <w:p w14:paraId="31B4B9B5" w14:textId="77777777" w:rsidR="00ED5F8E" w:rsidRDefault="00ED5F8E" w:rsidP="005928D1">
      <w:pPr>
        <w:pStyle w:val="Heading3"/>
        <w:spacing w:before="280"/>
      </w:pPr>
      <w:r>
        <w:t>Simplifying Commonwealth incentives</w:t>
      </w:r>
    </w:p>
    <w:p w14:paraId="7D453076" w14:textId="57E05444" w:rsidR="00ED5F8E" w:rsidRDefault="00ED5F8E" w:rsidP="005928D1">
      <w:pPr>
        <w:pStyle w:val="BodyText"/>
      </w:pPr>
      <w:r>
        <w:t>The Joyce Review singled out the Commonwealth’s main incentive program (</w:t>
      </w:r>
      <w:r w:rsidR="00957867">
        <w:t xml:space="preserve">the </w:t>
      </w:r>
      <w:r w:rsidRPr="00C5782D">
        <w:t xml:space="preserve">Australian Apprenticeships Incentive Program, </w:t>
      </w:r>
      <w:r w:rsidR="00771201">
        <w:t xml:space="preserve">which will be </w:t>
      </w:r>
      <w:r>
        <w:t xml:space="preserve">rebranded as </w:t>
      </w:r>
      <w:r w:rsidRPr="00C5782D">
        <w:t>Incentives for Australian Apprenticeships</w:t>
      </w:r>
      <w:r>
        <w:t xml:space="preserve">) as a candidate for streamlining as its current design was found to be confusing employers. It is the single largest apprenticeship incentive program administered by any Australian </w:t>
      </w:r>
      <w:r w:rsidR="008A7202">
        <w:t>G</w:t>
      </w:r>
      <w:r>
        <w:t xml:space="preserve">overnment — costing about $500 million per year — and has been incrementally redesigned over the past 20 years to more precisely target recipients </w:t>
      </w:r>
      <w:r w:rsidR="00E85FF0" w:rsidRPr="00E85FF0">
        <w:rPr>
          <w:szCs w:val="24"/>
        </w:rPr>
        <w:t>(DESE 2019h)</w:t>
      </w:r>
      <w:r>
        <w:t xml:space="preserve">. In response to the Joyce Review, the Australian Government is streamlining this program and updating the National Skills Needs List (NSNL), which is used to direct incentives towards areas of skills gaps </w:t>
      </w:r>
      <w:r w:rsidRPr="00DC26A0">
        <w:rPr>
          <w:szCs w:val="24"/>
        </w:rPr>
        <w:t>(DESE 2020b)</w:t>
      </w:r>
      <w:r>
        <w:t xml:space="preserve">. </w:t>
      </w:r>
    </w:p>
    <w:p w14:paraId="62612BA8" w14:textId="24781088" w:rsidR="00ED5F8E" w:rsidRDefault="00ED5F8E" w:rsidP="005928D1">
      <w:pPr>
        <w:pStyle w:val="BodyText"/>
      </w:pPr>
      <w:r>
        <w:t xml:space="preserve">The new incentives program, </w:t>
      </w:r>
      <w:r w:rsidRPr="00E85E72">
        <w:t>Incentives for Australian Apprenticeships</w:t>
      </w:r>
      <w:r w:rsidRPr="009F19F8">
        <w:t xml:space="preserve">, </w:t>
      </w:r>
      <w:r>
        <w:t xml:space="preserve">will </w:t>
      </w:r>
      <w:r w:rsidRPr="009F19F8">
        <w:t xml:space="preserve">more than halve the number of payment types </w:t>
      </w:r>
      <w:r>
        <w:t>(</w:t>
      </w:r>
      <w:r w:rsidRPr="009F19F8">
        <w:t>from 31 to 14</w:t>
      </w:r>
      <w:r>
        <w:t xml:space="preserve">) </w:t>
      </w:r>
      <w:r w:rsidRPr="009F19F8">
        <w:t xml:space="preserve">and harmonise eligibility rules </w:t>
      </w:r>
      <w:r>
        <w:t>for</w:t>
      </w:r>
      <w:r w:rsidRPr="009F19F8">
        <w:t xml:space="preserve"> full</w:t>
      </w:r>
      <w:r>
        <w:noBreakHyphen/>
      </w:r>
      <w:r w:rsidRPr="009F19F8">
        <w:t xml:space="preserve"> and part</w:t>
      </w:r>
      <w:r>
        <w:noBreakHyphen/>
      </w:r>
      <w:r w:rsidRPr="009F19F8">
        <w:t>time apprentices</w:t>
      </w:r>
      <w:r>
        <w:t>,</w:t>
      </w:r>
      <w:r w:rsidRPr="009F19F8">
        <w:t xml:space="preserve"> and apprentices studying Certificate</w:t>
      </w:r>
      <w:r>
        <w:t> </w:t>
      </w:r>
      <w:r w:rsidRPr="009F19F8">
        <w:t xml:space="preserve">III/IV and Diploma/Advanced Diploma qualifications </w:t>
      </w:r>
      <w:r>
        <w:t>(box 7.3)</w:t>
      </w:r>
      <w:r w:rsidRPr="009F19F8">
        <w:t xml:space="preserve">. </w:t>
      </w:r>
      <w:r>
        <w:t>Consistent with previous arrangements, the new incentives will apply to all new worker apprentices (both trade apprentices and trainees), and existing workers (those employed for more than three months) in occupations on the updated NSNL and in caring occupations.</w:t>
      </w:r>
      <w:r w:rsidRPr="00B46342">
        <w:rPr>
          <w:rStyle w:val="FootnoteReference"/>
        </w:rPr>
        <w:footnoteReference w:id="45"/>
      </w:r>
      <w:r>
        <w:t xml:space="preserve"> Employers of eligible trade apprentices and trainees will continue to attract the same standard payment rates — $1500 on commencement and $2500 on completion. The Additional Identified Skills Shortage payment and wage subsidy trials will continue once the new incentives are rolled out </w:t>
      </w:r>
      <w:r w:rsidR="00E85FF0" w:rsidRPr="00E85FF0">
        <w:rPr>
          <w:szCs w:val="24"/>
        </w:rPr>
        <w:t>(DESSFB 2019e)</w:t>
      </w:r>
      <w:r>
        <w:t>.</w:t>
      </w:r>
    </w:p>
    <w:p w14:paraId="44D4B18F" w14:textId="47548CF2" w:rsidR="00ED5F8E" w:rsidRDefault="00ED5F8E" w:rsidP="005928D1">
      <w:pPr>
        <w:pStyle w:val="BodyText"/>
      </w:pPr>
      <w:r>
        <w:t xml:space="preserve">These changes are likely to make it easier for employers to understand the incentives, but there is scope to further streamline the design of incentives. In particular, stakeholders have raised concerns about the Department of Education, Skills and Employment’s (DESE) proposal to annually update the NSNL to direct incentives for employers with existing worker trade apprentices to emerging areas of skills needs </w:t>
      </w:r>
      <w:r w:rsidR="00E85FF0" w:rsidRPr="00E85FF0">
        <w:rPr>
          <w:szCs w:val="24"/>
        </w:rPr>
        <w:t>(DESSFB 2019e)</w:t>
      </w:r>
      <w:r>
        <w:t>. The proposed methodology, which has not yet been agreed by the Australian Government, involves:</w:t>
      </w:r>
    </w:p>
    <w:p w14:paraId="2EAC9983" w14:textId="77777777" w:rsidR="00ED5F8E" w:rsidRDefault="00ED5F8E" w:rsidP="005928D1">
      <w:pPr>
        <w:pStyle w:val="ListBullet"/>
      </w:pPr>
      <w:r>
        <w:t>forecasting (primarily trade) occupations expected to experience apprentice shortages in the next five years</w:t>
      </w:r>
    </w:p>
    <w:p w14:paraId="2E89F2E9" w14:textId="77777777" w:rsidR="00ED5F8E" w:rsidRDefault="00ED5F8E" w:rsidP="005928D1">
      <w:pPr>
        <w:pStyle w:val="ListBullet"/>
      </w:pPr>
      <w:r>
        <w:t>consulting industry on predicted skills shortages</w:t>
      </w:r>
    </w:p>
    <w:p w14:paraId="7D389095" w14:textId="77777777" w:rsidR="00ED5F8E" w:rsidRDefault="00ED5F8E" w:rsidP="005928D1">
      <w:pPr>
        <w:pStyle w:val="ListBullet"/>
      </w:pPr>
      <w:r>
        <w:t>updating the list of occupations likely to experience shortages.</w:t>
      </w:r>
    </w:p>
    <w:p w14:paraId="7E0FB051" w14:textId="737080EE" w:rsidR="00ED5F8E" w:rsidRPr="00DA23E9" w:rsidRDefault="00ED5F8E" w:rsidP="005928D1">
      <w:pPr>
        <w:pStyle w:val="BodyText"/>
      </w:pPr>
      <w:r>
        <w:t xml:space="preserve">Putting aside questions about the accuracy of skills shortage forecasts (considered in chapter 3), this proposed methodology could undermine the intent of streamlining incentives. Some </w:t>
      </w:r>
      <w:r w:rsidR="0076611A">
        <w:t>stakeholders</w:t>
      </w:r>
      <w:r>
        <w:t xml:space="preserve"> have argued that regular changes to the list may disrupt workforce planning, as occupations may only remain on the NSNL for a year </w:t>
      </w:r>
      <w:r w:rsidR="00E85FF0" w:rsidRPr="00E85FF0">
        <w:rPr>
          <w:szCs w:val="24"/>
        </w:rPr>
        <w:t>(DESSFB 2019e)</w:t>
      </w:r>
      <w:r>
        <w:t>. The Ai Group stated that regular revisions to the list will create uncertainty for employers, apprentices and AASN providers as system administrators.</w:t>
      </w:r>
    </w:p>
    <w:p w14:paraId="3AEC0DEF" w14:textId="09118E8D" w:rsidR="00ED5F8E" w:rsidRDefault="00ED5F8E" w:rsidP="005928D1">
      <w:pPr>
        <w:pStyle w:val="Quote"/>
      </w:pPr>
      <w:r>
        <w:t xml:space="preserve">If the methodology is applied annually, the occupations on the list will change annually. An incentive that appears in one year may disappear in the next. For a four year apprenticeship, an employer who takes on an apprentice every year will receive different payments for different apprentices in different years. Some of those apprentices might be eligible for Trade Support Loans and others might not be. This model would create a challenge for businesses, and would be complex for the Australian Apprenticeship Support Network to administer. </w:t>
      </w:r>
      <w:r w:rsidRPr="005929A4">
        <w:rPr>
          <w:szCs w:val="24"/>
        </w:rPr>
        <w:t>(Ai Group nd, p. 3)</w:t>
      </w:r>
    </w:p>
    <w:p w14:paraId="0CDF6311" w14:textId="77777777" w:rsidR="00ED5F8E" w:rsidRPr="00BC2615" w:rsidRDefault="00ED5F8E" w:rsidP="005928D1">
      <w:pPr>
        <w:pStyle w:val="BodyText"/>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ED5F8E" w14:paraId="1971003A" w14:textId="77777777" w:rsidTr="005928D1">
        <w:trPr>
          <w:tblHeader/>
        </w:trPr>
        <w:tc>
          <w:tcPr>
            <w:tcW w:w="5000" w:type="pct"/>
            <w:tcBorders>
              <w:top w:val="single" w:sz="6" w:space="0" w:color="78A22F"/>
              <w:left w:val="nil"/>
              <w:bottom w:val="nil"/>
              <w:right w:val="nil"/>
            </w:tcBorders>
            <w:shd w:val="clear" w:color="auto" w:fill="F2F2F2"/>
          </w:tcPr>
          <w:p w14:paraId="70E84376" w14:textId="6B5806DC" w:rsidR="00ED5F8E" w:rsidRDefault="00ED5F8E" w:rsidP="005928D1">
            <w:pPr>
              <w:pStyle w:val="BoxTitle"/>
            </w:pPr>
            <w:r>
              <w:rPr>
                <w:b w:val="0"/>
              </w:rPr>
              <w:t>Box 7.</w:t>
            </w:r>
            <w:r>
              <w:rPr>
                <w:b w:val="0"/>
                <w:noProof/>
              </w:rPr>
              <w:t>3</w:t>
            </w:r>
            <w:r>
              <w:tab/>
              <w:t xml:space="preserve"> Australian Government apprenticeship programs </w:t>
            </w:r>
          </w:p>
        </w:tc>
      </w:tr>
      <w:tr w:rsidR="00ED5F8E" w14:paraId="6179EC5E" w14:textId="77777777" w:rsidTr="005928D1">
        <w:tc>
          <w:tcPr>
            <w:tcW w:w="5000" w:type="pct"/>
            <w:tcBorders>
              <w:top w:val="nil"/>
              <w:left w:val="nil"/>
              <w:bottom w:val="nil"/>
              <w:right w:val="nil"/>
            </w:tcBorders>
            <w:shd w:val="clear" w:color="auto" w:fill="F2F2F2"/>
          </w:tcPr>
          <w:p w14:paraId="1F227C60" w14:textId="77777777" w:rsidR="00ED5F8E" w:rsidRDefault="00ED5F8E" w:rsidP="005928D1">
            <w:pPr>
              <w:pStyle w:val="Box"/>
            </w:pPr>
            <w:r>
              <w:t>The Australian Government funds three main apprenticeship incentive programs.</w:t>
            </w:r>
            <w:r>
              <w:rPr>
                <w:rStyle w:val="NoteLabel"/>
              </w:rPr>
              <w:t>a</w:t>
            </w:r>
          </w:p>
          <w:p w14:paraId="090A3769" w14:textId="77777777" w:rsidR="00ED5F8E" w:rsidRDefault="00ED5F8E" w:rsidP="005928D1">
            <w:pPr>
              <w:pStyle w:val="Box"/>
            </w:pPr>
            <w:r>
              <w:t>From July 2021,</w:t>
            </w:r>
            <w:r>
              <w:rPr>
                <w:rStyle w:val="NoteLabel"/>
              </w:rPr>
              <w:t>b</w:t>
            </w:r>
            <w:r>
              <w:t xml:space="preserve"> the </w:t>
            </w:r>
            <w:r w:rsidRPr="000C28F6">
              <w:t>Incentives for Australian Apprenticeships Program</w:t>
            </w:r>
            <w:r>
              <w:t xml:space="preserve"> will pay employers $1500 when an apprentice commences and $2500 on completion if the apprentice is a new worker or an existing worker (that is, employed for more than three months) studying a Certificate III or above in an occupation on the National Skills Needs List (NSNL) or in aged care, disability care, childcare or enrolled nursing. Employers may be eligible for additional payments if they:</w:t>
            </w:r>
          </w:p>
          <w:p w14:paraId="67FC6406" w14:textId="77777777" w:rsidR="00ED5F8E" w:rsidRPr="008433D2" w:rsidRDefault="00ED5F8E" w:rsidP="005928D1">
            <w:pPr>
              <w:pStyle w:val="BoxListBullet"/>
            </w:pPr>
            <w:r>
              <w:t>operate in rural and regional areas and take on apprentices in occupations at a Certificate III or above on the NSNL</w:t>
            </w:r>
          </w:p>
          <w:p w14:paraId="589632D0" w14:textId="77777777" w:rsidR="00ED5F8E" w:rsidRDefault="00ED5F8E" w:rsidP="005928D1">
            <w:pPr>
              <w:pStyle w:val="BoxListBullet"/>
            </w:pPr>
            <w:r>
              <w:t>have school</w:t>
            </w:r>
            <w:r>
              <w:noBreakHyphen/>
              <w:t>based apprentices or mature</w:t>
            </w:r>
            <w:r>
              <w:noBreakHyphen/>
              <w:t>aged apprentices (aged 45 years and over) who are disadvantaged</w:t>
            </w:r>
          </w:p>
          <w:p w14:paraId="15284057" w14:textId="77777777" w:rsidR="00ED5F8E" w:rsidRDefault="00ED5F8E" w:rsidP="005928D1">
            <w:pPr>
              <w:pStyle w:val="BoxListBullet"/>
            </w:pPr>
            <w:r>
              <w:t>have an adult apprentice (aged 21 years and over) who is training towards an occupation on the NSNL and studying a Certificate III or IV qualification.</w:t>
            </w:r>
          </w:p>
          <w:p w14:paraId="4438F6DD" w14:textId="77777777" w:rsidR="00ED5F8E" w:rsidRDefault="00ED5F8E" w:rsidP="005928D1">
            <w:pPr>
              <w:pStyle w:val="BoxListBullet"/>
              <w:numPr>
                <w:ilvl w:val="0"/>
                <w:numId w:val="0"/>
              </w:numPr>
            </w:pPr>
            <w:r>
              <w:t>Employers may also be eligible for $750 on commencement and another $750 on completion if they hire apprentices at the Certificate II level who are Aboriginal and Torres Strait Islander people, people with disability, school</w:t>
            </w:r>
            <w:r>
              <w:noBreakHyphen/>
              <w:t>based apprentices, mature</w:t>
            </w:r>
            <w:r>
              <w:noBreakHyphen/>
              <w:t>aged apprentices, rural and regional apprentices or apprentices with severe barriers to employment. Additional payments are available for employers with school</w:t>
            </w:r>
            <w:r>
              <w:noBreakHyphen/>
              <w:t>based apprentices, mature</w:t>
            </w:r>
            <w:r>
              <w:noBreakHyphen/>
              <w:t>aged apprentices who are disadvantaged, and group training organisations.</w:t>
            </w:r>
          </w:p>
          <w:p w14:paraId="58634B09" w14:textId="0420CCCE" w:rsidR="00ED5F8E" w:rsidRPr="00AA5786" w:rsidRDefault="00ED5F8E" w:rsidP="005928D1">
            <w:pPr>
              <w:pStyle w:val="Box"/>
              <w:rPr>
                <w:b/>
                <w:bCs/>
              </w:rPr>
            </w:pPr>
            <w:r>
              <w:t xml:space="preserve">The </w:t>
            </w:r>
            <w:r w:rsidRPr="000C28F6">
              <w:t>Additional Identified Skills Shortage Incentive Payment</w:t>
            </w:r>
            <w:r>
              <w:rPr>
                <w:b/>
                <w:bCs/>
              </w:rPr>
              <w:t xml:space="preserve"> </w:t>
            </w:r>
            <w:r>
              <w:t>provides $4000</w:t>
            </w:r>
            <w:r w:rsidRPr="008E56D0">
              <w:t xml:space="preserve"> </w:t>
            </w:r>
            <w:r>
              <w:t xml:space="preserve">to </w:t>
            </w:r>
            <w:r w:rsidRPr="008E56D0">
              <w:t>employers</w:t>
            </w:r>
            <w:r>
              <w:rPr>
                <w:b/>
                <w:bCs/>
              </w:rPr>
              <w:t xml:space="preserve"> </w:t>
            </w:r>
            <w:r w:rsidRPr="00AA5786">
              <w:t xml:space="preserve">if </w:t>
            </w:r>
            <w:r>
              <w:t xml:space="preserve">their apprentice completes training in a </w:t>
            </w:r>
            <w:r w:rsidR="00222377">
              <w:t>course</w:t>
            </w:r>
            <w:r>
              <w:t xml:space="preserve"> leading to one of 10 occupations experiencing skills shortages — including carpenters and joiners, plumbers, hairdressers, air</w:t>
            </w:r>
            <w:r>
              <w:noBreakHyphen/>
              <w:t>conditioning and refrigeration mechanics, bricklayers and stonemasons, plasterers, bakers and pastry cooks, vehicle painters, tilers and arborists. These apprentices will also receive $2000 when they complete their training.</w:t>
            </w:r>
          </w:p>
          <w:p w14:paraId="74426E6F" w14:textId="77777777" w:rsidR="00ED5F8E" w:rsidRDefault="00ED5F8E" w:rsidP="005928D1">
            <w:pPr>
              <w:pStyle w:val="Box"/>
            </w:pPr>
            <w:r>
              <w:t xml:space="preserve">The </w:t>
            </w:r>
            <w:r w:rsidRPr="000C28F6">
              <w:t>Australian Apprentice Wage Subsidy</w:t>
            </w:r>
            <w:r>
              <w:rPr>
                <w:b/>
                <w:bCs/>
              </w:rPr>
              <w:t xml:space="preserve"> </w:t>
            </w:r>
            <w:r w:rsidRPr="0029566D">
              <w:t>trial</w:t>
            </w:r>
            <w:r w:rsidRPr="00644251">
              <w:t xml:space="preserve">, </w:t>
            </w:r>
            <w:r>
              <w:t>which gives financial support to a capped number of employers. The wage subsidy amounts to:</w:t>
            </w:r>
          </w:p>
          <w:p w14:paraId="3393942F" w14:textId="77777777" w:rsidR="00ED5F8E" w:rsidRDefault="00ED5F8E" w:rsidP="005928D1">
            <w:pPr>
              <w:pStyle w:val="BoxListBullet"/>
            </w:pPr>
            <w:r>
              <w:t>75 per cent of the first year award wage</w:t>
            </w:r>
          </w:p>
          <w:p w14:paraId="3FA88C4A" w14:textId="77777777" w:rsidR="00ED5F8E" w:rsidRDefault="00ED5F8E" w:rsidP="005928D1">
            <w:pPr>
              <w:pStyle w:val="BoxListBullet"/>
            </w:pPr>
            <w:r>
              <w:t>50 per cent of the second year award wage</w:t>
            </w:r>
          </w:p>
          <w:p w14:paraId="401ADC15" w14:textId="77777777" w:rsidR="00ED5F8E" w:rsidRDefault="00ED5F8E" w:rsidP="005928D1">
            <w:pPr>
              <w:pStyle w:val="BoxListBullet"/>
            </w:pPr>
            <w:r>
              <w:t>25 per cent of the third year award wage.</w:t>
            </w:r>
          </w:p>
        </w:tc>
      </w:tr>
      <w:tr w:rsidR="00ED5F8E" w14:paraId="133AFCC9" w14:textId="77777777" w:rsidTr="005928D1">
        <w:tc>
          <w:tcPr>
            <w:tcW w:w="5000" w:type="pct"/>
            <w:tcBorders>
              <w:top w:val="nil"/>
              <w:left w:val="nil"/>
              <w:bottom w:val="nil"/>
              <w:right w:val="nil"/>
            </w:tcBorders>
            <w:shd w:val="clear" w:color="auto" w:fill="F2F2F2"/>
          </w:tcPr>
          <w:p w14:paraId="1D6DAAB7" w14:textId="501C9653" w:rsidR="00ED5F8E" w:rsidRPr="00FA5CCA" w:rsidRDefault="00ED5F8E" w:rsidP="00FA5CCA">
            <w:pPr>
              <w:pStyle w:val="Note"/>
            </w:pPr>
            <w:r w:rsidRPr="00FA5CCA">
              <w:rPr>
                <w:rStyle w:val="NoteLabel"/>
              </w:rPr>
              <w:t>a</w:t>
            </w:r>
            <w:r w:rsidRPr="00FA5CCA">
              <w:t xml:space="preserve"> </w:t>
            </w:r>
            <w:r w:rsidRPr="00B85AE4">
              <w:t>The Australian Government’s response to COVID</w:t>
            </w:r>
            <w:r w:rsidRPr="00B85AE4">
              <w:noBreakHyphen/>
              <w:t xml:space="preserve">19 includes an apprenticeship wage subsidy. Between 1 January 2020 and 30 September 2020, 50 per cent of an apprentice’s wage will be subsidised, up to a maximum of $21 000 per eligible apprentice. The subsidy will be available to small businesses employing fewer than 20 workers </w:t>
            </w:r>
            <w:r w:rsidR="000577DF" w:rsidRPr="00B85AE4">
              <w:t>that</w:t>
            </w:r>
            <w:r w:rsidRPr="00B85AE4">
              <w:t xml:space="preserve"> retain an apprentice. Employers of any size and Group Training Organisations that re</w:t>
            </w:r>
            <w:r w:rsidRPr="00B85AE4">
              <w:noBreakHyphen/>
              <w:t>engage an out</w:t>
            </w:r>
            <w:r w:rsidRPr="00B85AE4">
              <w:noBreakHyphen/>
              <w:t>of</w:t>
            </w:r>
            <w:r w:rsidRPr="00B85AE4">
              <w:noBreakHyphen/>
              <w:t xml:space="preserve">work apprentice will also be eligible for the subsidy </w:t>
            </w:r>
            <w:r w:rsidR="00E85FF0" w:rsidRPr="00B85AE4">
              <w:t>(DESE 2018d)</w:t>
            </w:r>
            <w:r w:rsidRPr="00B85AE4">
              <w:t xml:space="preserve">. </w:t>
            </w:r>
            <w:r w:rsidRPr="00B85AE4">
              <w:rPr>
                <w:rStyle w:val="NoteLabel"/>
              </w:rPr>
              <w:t>b</w:t>
            </w:r>
            <w:r w:rsidRPr="00B85AE4">
              <w:t xml:space="preserve"> The Australian Government had originally planned for Australian Apprenticeships to commence on 1 July 2020, but announced on 11 May 2020 that rollout would be delayed until July 2021 because of COVID</w:t>
            </w:r>
            <w:r w:rsidRPr="00B85AE4">
              <w:noBreakHyphen/>
              <w:t xml:space="preserve">19 (DESE 2020b). </w:t>
            </w:r>
          </w:p>
        </w:tc>
      </w:tr>
      <w:tr w:rsidR="00ED5F8E" w14:paraId="7D24EC17" w14:textId="77777777" w:rsidTr="005928D1">
        <w:tc>
          <w:tcPr>
            <w:tcW w:w="5000" w:type="pct"/>
            <w:tcBorders>
              <w:top w:val="nil"/>
              <w:left w:val="nil"/>
              <w:bottom w:val="nil"/>
              <w:right w:val="nil"/>
            </w:tcBorders>
            <w:shd w:val="clear" w:color="auto" w:fill="F2F2F2"/>
          </w:tcPr>
          <w:p w14:paraId="59005760" w14:textId="0271F2B5" w:rsidR="00ED5F8E" w:rsidRDefault="00ED5F8E" w:rsidP="005928D1">
            <w:pPr>
              <w:pStyle w:val="BoxSource"/>
              <w:rPr>
                <w:i/>
              </w:rPr>
            </w:pPr>
            <w:r>
              <w:rPr>
                <w:i/>
              </w:rPr>
              <w:t>Source</w:t>
            </w:r>
            <w:r w:rsidRPr="00167F06">
              <w:t xml:space="preserve">: </w:t>
            </w:r>
            <w:r>
              <w:t xml:space="preserve">Australian Government </w:t>
            </w:r>
            <w:r w:rsidRPr="00173990">
              <w:rPr>
                <w:rFonts w:cs="Arial"/>
              </w:rPr>
              <w:t>(nd)</w:t>
            </w:r>
            <w:r>
              <w:t>.</w:t>
            </w:r>
          </w:p>
        </w:tc>
      </w:tr>
      <w:tr w:rsidR="00ED5F8E" w14:paraId="7A5D88F7" w14:textId="77777777" w:rsidTr="005928D1">
        <w:tc>
          <w:tcPr>
            <w:tcW w:w="5000" w:type="pct"/>
            <w:tcBorders>
              <w:top w:val="nil"/>
              <w:left w:val="nil"/>
              <w:bottom w:val="single" w:sz="6" w:space="0" w:color="78A22F"/>
              <w:right w:val="nil"/>
            </w:tcBorders>
            <w:shd w:val="clear" w:color="auto" w:fill="F2F2F2"/>
          </w:tcPr>
          <w:p w14:paraId="0C8235FB" w14:textId="77777777" w:rsidR="00ED5F8E" w:rsidRDefault="00ED5F8E" w:rsidP="005928D1">
            <w:pPr>
              <w:pStyle w:val="Box"/>
              <w:spacing w:before="0" w:line="120" w:lineRule="exact"/>
            </w:pPr>
          </w:p>
        </w:tc>
      </w:tr>
      <w:tr w:rsidR="00ED5F8E" w:rsidRPr="000863A5" w14:paraId="0004B467" w14:textId="77777777" w:rsidTr="005928D1">
        <w:tc>
          <w:tcPr>
            <w:tcW w:w="5000" w:type="pct"/>
            <w:tcBorders>
              <w:top w:val="single" w:sz="6" w:space="0" w:color="78A22F"/>
              <w:left w:val="nil"/>
              <w:bottom w:val="nil"/>
              <w:right w:val="nil"/>
            </w:tcBorders>
          </w:tcPr>
          <w:p w14:paraId="715C6111" w14:textId="77777777" w:rsidR="00ED5F8E" w:rsidRPr="00626D32" w:rsidRDefault="00ED5F8E" w:rsidP="005928D1">
            <w:pPr>
              <w:pStyle w:val="BoxSpaceBelow"/>
            </w:pPr>
          </w:p>
        </w:tc>
      </w:tr>
    </w:tbl>
    <w:p w14:paraId="4F898432" w14:textId="50BD3518" w:rsidR="00ED5F8E" w:rsidRDefault="00ED5F8E" w:rsidP="005928D1">
      <w:pPr>
        <w:pStyle w:val="BodyText"/>
      </w:pPr>
      <w:r>
        <w:t xml:space="preserve">At present, the use of the NSNL to determine </w:t>
      </w:r>
      <w:r w:rsidRPr="009A2528">
        <w:rPr>
          <w:i/>
          <w:iCs/>
        </w:rPr>
        <w:t>existing</w:t>
      </w:r>
      <w:r>
        <w:t xml:space="preserve"> worker eligibility probably excludes a very small number of employers since only 15 per cent of trades are not on the list and existing workers have </w:t>
      </w:r>
      <w:r w:rsidRPr="001B63B6">
        <w:t xml:space="preserve">historically made up </w:t>
      </w:r>
      <w:r>
        <w:t>less than one</w:t>
      </w:r>
      <w:r>
        <w:noBreakHyphen/>
        <w:t>fifth</w:t>
      </w:r>
      <w:r w:rsidRPr="001B63B6">
        <w:t xml:space="preserve"> </w:t>
      </w:r>
      <w:r>
        <w:t xml:space="preserve">of those commencing trade apprenticeships </w:t>
      </w:r>
      <w:r w:rsidR="00E85FF0" w:rsidRPr="00E85FF0">
        <w:rPr>
          <w:szCs w:val="24"/>
        </w:rPr>
        <w:t>(DESSFB 2019e; NCVER 2019f; figure 7.2)</w:t>
      </w:r>
      <w:r>
        <w:t xml:space="preserve">. </w:t>
      </w:r>
      <w:r w:rsidRPr="001B63B6">
        <w:t xml:space="preserve">While </w:t>
      </w:r>
      <w:r>
        <w:t xml:space="preserve">it is not clear how many employers will be affected by the proposed changes to the NSNL, if its current use is anything to go by, the updated NSNL is likely to be used to determine eligibility for only a small proportion of employers. As such, the Commission is unconvinced the </w:t>
      </w:r>
      <w:r w:rsidRPr="001B63B6">
        <w:t xml:space="preserve">costs associated with this process </w:t>
      </w:r>
      <w:r>
        <w:t>will</w:t>
      </w:r>
      <w:r w:rsidRPr="001B63B6">
        <w:t xml:space="preserve"> </w:t>
      </w:r>
      <w:r>
        <w:t xml:space="preserve">be </w:t>
      </w:r>
      <w:r w:rsidRPr="001B63B6">
        <w:t>outweighed by the benefit</w:t>
      </w:r>
      <w:r>
        <w:t>s of signalling areas of skills needs</w:t>
      </w:r>
      <w:r w:rsidRPr="001B63B6">
        <w:t xml:space="preserve">. </w:t>
      </w:r>
    </w:p>
    <w:p w14:paraId="69A15585" w14:textId="77777777" w:rsidR="00ED5F8E" w:rsidRDefault="00ED5F8E" w:rsidP="005928D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ED5F8E" w14:paraId="6E45CF37" w14:textId="77777777" w:rsidTr="005928D1">
        <w:trPr>
          <w:tblHeader/>
        </w:trPr>
        <w:tc>
          <w:tcPr>
            <w:tcW w:w="5000" w:type="pct"/>
            <w:tcBorders>
              <w:top w:val="single" w:sz="6" w:space="0" w:color="78A22F"/>
              <w:left w:val="nil"/>
              <w:bottom w:val="nil"/>
              <w:right w:val="nil"/>
            </w:tcBorders>
            <w:shd w:val="clear" w:color="auto" w:fill="auto"/>
          </w:tcPr>
          <w:p w14:paraId="6D5AB178" w14:textId="20E4E22F" w:rsidR="00ED5F8E" w:rsidRDefault="00ED5F8E" w:rsidP="005928D1">
            <w:pPr>
              <w:pStyle w:val="FigureTitle"/>
            </w:pPr>
            <w:r w:rsidRPr="00784A05">
              <w:rPr>
                <w:b w:val="0"/>
              </w:rPr>
              <w:t xml:space="preserve">Figure </w:t>
            </w:r>
            <w:r>
              <w:rPr>
                <w:b w:val="0"/>
              </w:rPr>
              <w:t>7.</w:t>
            </w:r>
            <w:r>
              <w:rPr>
                <w:b w:val="0"/>
                <w:noProof/>
              </w:rPr>
              <w:t>2</w:t>
            </w:r>
            <w:r>
              <w:tab/>
              <w:t>Most trade apprentices are new workers</w:t>
            </w:r>
          </w:p>
          <w:p w14:paraId="4B5746D9" w14:textId="77777777" w:rsidR="00ED5F8E" w:rsidRPr="00D341EA" w:rsidRDefault="00ED5F8E" w:rsidP="005928D1">
            <w:pPr>
              <w:pStyle w:val="Subtitle"/>
              <w:rPr>
                <w:szCs w:val="20"/>
              </w:rPr>
            </w:pPr>
            <w:r>
              <w:rPr>
                <w:szCs w:val="20"/>
              </w:rPr>
              <w:t>T</w:t>
            </w:r>
            <w:r w:rsidRPr="00D341EA">
              <w:rPr>
                <w:szCs w:val="20"/>
              </w:rPr>
              <w:t>rade apprenticeship</w:t>
            </w:r>
            <w:r>
              <w:rPr>
                <w:szCs w:val="20"/>
              </w:rPr>
              <w:t xml:space="preserve"> commencements</w:t>
            </w:r>
            <w:r w:rsidRPr="00D341EA">
              <w:rPr>
                <w:szCs w:val="20"/>
              </w:rPr>
              <w:t>, by worker type (’000)</w:t>
            </w:r>
          </w:p>
        </w:tc>
      </w:tr>
      <w:tr w:rsidR="00ED5F8E" w14:paraId="298635AB" w14:textId="77777777" w:rsidTr="005928D1">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ED5F8E" w:rsidRPr="00B1465D" w14:paraId="286B4C34" w14:textId="77777777" w:rsidTr="005928D1">
              <w:trPr>
                <w:tblHeader/>
                <w:jc w:val="center"/>
              </w:trPr>
              <w:tc>
                <w:tcPr>
                  <w:tcW w:w="5000" w:type="pct"/>
                  <w:tcBorders>
                    <w:top w:val="nil"/>
                    <w:bottom w:val="nil"/>
                  </w:tcBorders>
                </w:tcPr>
                <w:p w14:paraId="072B6FC3" w14:textId="77777777" w:rsidR="00ED5F8E" w:rsidRPr="00B1465D" w:rsidRDefault="00ED5F8E" w:rsidP="005928D1">
                  <w:pPr>
                    <w:pStyle w:val="Figure"/>
                    <w:spacing w:before="60" w:after="60"/>
                    <w:rPr>
                      <w:rFonts w:ascii="Arial" w:hAnsi="Arial" w:cs="Arial"/>
                      <w:sz w:val="18"/>
                      <w:szCs w:val="18"/>
                    </w:rPr>
                  </w:pPr>
                  <w:r w:rsidRPr="004115FE">
                    <w:rPr>
                      <w:rFonts w:ascii="Arial" w:hAnsi="Arial" w:cs="Arial"/>
                      <w:noProof/>
                      <w:sz w:val="18"/>
                      <w:szCs w:val="18"/>
                    </w:rPr>
                    <w:drawing>
                      <wp:inline distT="0" distB="0" distL="0" distR="0" wp14:anchorId="3B2972E8" wp14:editId="1A264972">
                        <wp:extent cx="5402580" cy="2880360"/>
                        <wp:effectExtent l="0" t="0" r="7620" b="0"/>
                        <wp:docPr id="47" name="Picture 47" descr="The figure shows time series of trade apprenticeship commencements from 2002 to 2019. It shows that most people commencing trade apprenticeships are new workers rather than existing workers." title="Figure 7.2 - Most trade apprentices are new work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5402580" cy="2880360"/>
                                </a:xfrm>
                                <a:prstGeom prst="rect">
                                  <a:avLst/>
                                </a:prstGeom>
                                <a:noFill/>
                                <a:ln>
                                  <a:noFill/>
                                </a:ln>
                              </pic:spPr>
                            </pic:pic>
                          </a:graphicData>
                        </a:graphic>
                      </wp:inline>
                    </w:drawing>
                  </w:r>
                </w:p>
              </w:tc>
            </w:tr>
          </w:tbl>
          <w:p w14:paraId="375741DB" w14:textId="77777777" w:rsidR="00ED5F8E" w:rsidRDefault="00ED5F8E" w:rsidP="005928D1">
            <w:pPr>
              <w:pStyle w:val="Figure"/>
            </w:pPr>
          </w:p>
        </w:tc>
      </w:tr>
      <w:tr w:rsidR="00ED5F8E" w:rsidRPr="00176D3F" w14:paraId="650D4A4B" w14:textId="77777777" w:rsidTr="005928D1">
        <w:tc>
          <w:tcPr>
            <w:tcW w:w="5000" w:type="pct"/>
            <w:tcBorders>
              <w:top w:val="nil"/>
              <w:left w:val="nil"/>
              <w:bottom w:val="nil"/>
              <w:right w:val="nil"/>
            </w:tcBorders>
            <w:shd w:val="clear" w:color="auto" w:fill="auto"/>
          </w:tcPr>
          <w:p w14:paraId="1CC5A30F" w14:textId="5812F991" w:rsidR="00ED5F8E" w:rsidRPr="00176D3F" w:rsidRDefault="00ED5F8E" w:rsidP="005928D1">
            <w:pPr>
              <w:pStyle w:val="Source"/>
            </w:pPr>
            <w:r>
              <w:rPr>
                <w:i/>
              </w:rPr>
              <w:t>S</w:t>
            </w:r>
            <w:r w:rsidRPr="00784A05">
              <w:rPr>
                <w:i/>
              </w:rPr>
              <w:t>ource</w:t>
            </w:r>
            <w:r w:rsidRPr="00176D3F">
              <w:t xml:space="preserve">: </w:t>
            </w:r>
            <w:r>
              <w:t xml:space="preserve">NCVER </w:t>
            </w:r>
            <w:r w:rsidR="00E85FF0" w:rsidRPr="00E85FF0">
              <w:rPr>
                <w:rFonts w:cs="Arial"/>
              </w:rPr>
              <w:t>(2019f, table 14)</w:t>
            </w:r>
            <w:r>
              <w:t>.</w:t>
            </w:r>
          </w:p>
        </w:tc>
      </w:tr>
      <w:tr w:rsidR="00ED5F8E" w14:paraId="64C421B8" w14:textId="77777777" w:rsidTr="005928D1">
        <w:tc>
          <w:tcPr>
            <w:tcW w:w="5000" w:type="pct"/>
            <w:tcBorders>
              <w:top w:val="nil"/>
              <w:left w:val="nil"/>
              <w:bottom w:val="single" w:sz="6" w:space="0" w:color="78A22F"/>
              <w:right w:val="nil"/>
            </w:tcBorders>
            <w:shd w:val="clear" w:color="auto" w:fill="auto"/>
          </w:tcPr>
          <w:p w14:paraId="49E802E7" w14:textId="77777777" w:rsidR="00ED5F8E" w:rsidRDefault="00ED5F8E" w:rsidP="005928D1">
            <w:pPr>
              <w:pStyle w:val="Figurespace"/>
            </w:pPr>
          </w:p>
        </w:tc>
      </w:tr>
      <w:tr w:rsidR="00ED5F8E" w:rsidRPr="000863A5" w14:paraId="077D5399" w14:textId="77777777" w:rsidTr="005928D1">
        <w:tc>
          <w:tcPr>
            <w:tcW w:w="5000" w:type="pct"/>
            <w:tcBorders>
              <w:top w:val="single" w:sz="6" w:space="0" w:color="78A22F"/>
              <w:left w:val="nil"/>
              <w:bottom w:val="nil"/>
              <w:right w:val="nil"/>
            </w:tcBorders>
          </w:tcPr>
          <w:p w14:paraId="534E8CD3" w14:textId="77777777" w:rsidR="00ED5F8E" w:rsidRPr="00626D32" w:rsidRDefault="00ED5F8E" w:rsidP="005928D1">
            <w:pPr>
              <w:pStyle w:val="BoxSpaceBelow"/>
            </w:pPr>
          </w:p>
        </w:tc>
      </w:tr>
    </w:tbl>
    <w:p w14:paraId="6DFCB8FF" w14:textId="77777777" w:rsidR="00ED5F8E" w:rsidRPr="00B85AE4" w:rsidRDefault="00ED5F8E" w:rsidP="005928D1">
      <w:pPr>
        <w:pStyle w:val="BodyText"/>
        <w:rPr>
          <w:spacing w:val="-4"/>
        </w:rPr>
      </w:pPr>
      <w:r w:rsidRPr="00B85AE4">
        <w:rPr>
          <w:spacing w:val="-4"/>
        </w:rPr>
        <w:t>As an alternative to using the NSNL to determine the eligibility of employers of existing worker trade apprentices, the Australian Government could consider extending access to incentives for all employers of trade apprentices. Such a move would require the Commonwealth to redesign incentives to distinguish trade and non</w:t>
      </w:r>
      <w:r w:rsidRPr="00B85AE4">
        <w:rPr>
          <w:spacing w:val="-4"/>
        </w:rPr>
        <w:noBreakHyphen/>
        <w:t xml:space="preserve">trade apprenticeships (similar to other jurisdictions), but would be administratively simpler than the current approach. </w:t>
      </w:r>
    </w:p>
    <w:p w14:paraId="1351F31E" w14:textId="6B4F4068" w:rsidR="00ED5F8E" w:rsidRDefault="00ED5F8E" w:rsidP="005928D1">
      <w:pPr>
        <w:pStyle w:val="BodyText"/>
      </w:pPr>
      <w:r>
        <w:t xml:space="preserve">A concern may be that removing restrictions on existing worker eligibility will result in abuse of incentives. This does not appear to have occurred for trade apprenticeship incentives prior to 2013, when no distinction was made between existing and new workers in determining eligibility (figure 7.2). The costs of extending eligibility to all trade apprentices regardless of job engagement status (subject to any necessary safeguards) would seem to be relatively small, compared </w:t>
      </w:r>
      <w:r w:rsidR="009F2181">
        <w:t>to</w:t>
      </w:r>
      <w:r>
        <w:t xml:space="preserve"> the benefits of administrative simplicity. </w:t>
      </w:r>
    </w:p>
    <w:p w14:paraId="49E88FB4" w14:textId="4CF8EF23" w:rsidR="00ED5F8E" w:rsidRDefault="00ED5F8E" w:rsidP="005928D1">
      <w:pPr>
        <w:pStyle w:val="BodyText"/>
      </w:pPr>
      <w:r>
        <w:t xml:space="preserve">The considerations for traineeship incentives are different </w:t>
      </w:r>
      <w:r w:rsidR="008F0AEF">
        <w:t xml:space="preserve">to </w:t>
      </w:r>
      <w:r>
        <w:t>trade apprenticeships. The past experience of rorting in the period of more unfettered eligibility rules for existing workers from the mid</w:t>
      </w:r>
      <w:r>
        <w:noBreakHyphen/>
        <w:t>1990s to 2013 should not be repeated (chapter 3). The Commission cautions against loosening the targeting of incentives for traineeships — which are only available to employers of new trainees and existing workers in enrolled nursing, child care, disability care and aged care — for the purposes of administrative efficiency.</w:t>
      </w:r>
    </w:p>
    <w:p w14:paraId="79DDC301" w14:textId="77777777" w:rsidR="00ED5F8E" w:rsidRDefault="00ED5F8E" w:rsidP="005928D1">
      <w:pPr>
        <w:pStyle w:val="BodyText"/>
      </w:pPr>
      <w:r>
        <w:t xml:space="preserve">The Commission considers that the Australian Government should examine the costs and benefits of extending eligibility for trade apprenticeship incentives as a potentially preferable option to more targeted eligibility (and complex incentive arrangements) based on an updated NSNL. </w:t>
      </w:r>
    </w:p>
    <w:p w14:paraId="4B8EFCAB" w14:textId="77777777" w:rsidR="00ED5F8E" w:rsidRPr="003954A8" w:rsidRDefault="00ED5F8E" w:rsidP="005928D1">
      <w:pPr>
        <w:pStyle w:val="BoxSpaceAbove"/>
        <w:rPr>
          <w:highlight w:val="yellow"/>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ED5F8E" w:rsidRPr="00F333A1" w14:paraId="133299E8" w14:textId="77777777" w:rsidTr="005928D1">
        <w:trPr>
          <w:cantSplit/>
          <w:tblHeader/>
        </w:trPr>
        <w:tc>
          <w:tcPr>
            <w:tcW w:w="5000" w:type="pct"/>
            <w:tcBorders>
              <w:top w:val="single" w:sz="4" w:space="0" w:color="66BCDB" w:themeColor="text2"/>
              <w:left w:val="nil"/>
              <w:bottom w:val="nil"/>
              <w:right w:val="nil"/>
            </w:tcBorders>
            <w:shd w:val="clear" w:color="auto" w:fill="E0F1F7" w:themeFill="text2" w:themeFillTint="33"/>
            <w:tcMar>
              <w:left w:w="170" w:type="dxa"/>
              <w:right w:w="170" w:type="dxa"/>
            </w:tcMar>
          </w:tcPr>
          <w:p w14:paraId="477FF6F9" w14:textId="77777777" w:rsidR="00ED5F8E" w:rsidRPr="00E113CF" w:rsidRDefault="00ED5F8E" w:rsidP="005928D1">
            <w:pPr>
              <w:pStyle w:val="FindingTitle"/>
              <w:spacing w:before="120"/>
              <w:rPr>
                <w:noProof/>
              </w:rPr>
            </w:pPr>
            <w:r>
              <w:t>option</w:t>
            </w:r>
            <w:r w:rsidRPr="00E113CF">
              <w:t xml:space="preserve"> </w:t>
            </w:r>
            <w:r>
              <w:t>7.2</w:t>
            </w:r>
            <w:r w:rsidRPr="00E113CF">
              <w:rPr>
                <w:noProof/>
              </w:rPr>
              <w:t xml:space="preserve"> — sTREAMLINING trade apprenticeship incentives</w:t>
            </w:r>
          </w:p>
        </w:tc>
      </w:tr>
      <w:tr w:rsidR="00ED5F8E" w:rsidRPr="00750BE2" w14:paraId="1E78E0DB" w14:textId="77777777" w:rsidTr="005928D1">
        <w:trPr>
          <w:cantSplit/>
        </w:trPr>
        <w:tc>
          <w:tcPr>
            <w:tcW w:w="5000" w:type="pct"/>
            <w:tcBorders>
              <w:top w:val="nil"/>
              <w:left w:val="nil"/>
              <w:bottom w:val="nil"/>
              <w:right w:val="nil"/>
            </w:tcBorders>
            <w:shd w:val="clear" w:color="auto" w:fill="E0F1F7" w:themeFill="text2" w:themeFillTint="33"/>
            <w:tcMar>
              <w:left w:w="170" w:type="dxa"/>
              <w:right w:w="170" w:type="dxa"/>
            </w:tcMar>
          </w:tcPr>
          <w:p w14:paraId="17471EE4" w14:textId="77777777" w:rsidR="00ED5F8E" w:rsidRPr="00E113CF" w:rsidRDefault="00ED5F8E" w:rsidP="005928D1">
            <w:pPr>
              <w:pStyle w:val="Finding"/>
              <w:keepNext/>
            </w:pPr>
            <w:r>
              <w:t>In considering how to streamline trade apprenticeship incentives, the Australian Government could consider extending eligibility for trade apprenticeship incentives to all workers, regardless of their tenure with the employer.</w:t>
            </w:r>
          </w:p>
        </w:tc>
      </w:tr>
      <w:tr w:rsidR="00ED5F8E" w14:paraId="0691DC76" w14:textId="77777777" w:rsidTr="005928D1">
        <w:trPr>
          <w:cantSplit/>
        </w:trPr>
        <w:tc>
          <w:tcPr>
            <w:tcW w:w="5000" w:type="pct"/>
            <w:tcBorders>
              <w:top w:val="nil"/>
              <w:left w:val="nil"/>
              <w:bottom w:val="single" w:sz="4" w:space="0" w:color="66BCDB" w:themeColor="text2"/>
              <w:right w:val="nil"/>
            </w:tcBorders>
            <w:shd w:val="clear" w:color="auto" w:fill="E0F1F7" w:themeFill="text2" w:themeFillTint="33"/>
            <w:tcMar>
              <w:left w:w="170" w:type="dxa"/>
              <w:right w:w="170" w:type="dxa"/>
            </w:tcMar>
          </w:tcPr>
          <w:p w14:paraId="1E56E4BD" w14:textId="77777777" w:rsidR="00ED5F8E" w:rsidRDefault="00ED5F8E" w:rsidP="005928D1">
            <w:pPr>
              <w:pStyle w:val="Space"/>
              <w:keepLines/>
            </w:pPr>
          </w:p>
        </w:tc>
      </w:tr>
      <w:tr w:rsidR="00ED5F8E" w:rsidRPr="000863A5" w14:paraId="76087BF6" w14:textId="77777777" w:rsidTr="005928D1">
        <w:trPr>
          <w:cantSplit/>
          <w:trHeight w:val="65"/>
        </w:trPr>
        <w:tc>
          <w:tcPr>
            <w:tcW w:w="5000" w:type="pct"/>
            <w:tcBorders>
              <w:top w:val="single" w:sz="4" w:space="0" w:color="66BCDB" w:themeColor="text2"/>
              <w:left w:val="nil"/>
              <w:bottom w:val="nil"/>
              <w:right w:val="nil"/>
            </w:tcBorders>
            <w:tcMar>
              <w:left w:w="170" w:type="dxa"/>
              <w:right w:w="170" w:type="dxa"/>
            </w:tcMar>
          </w:tcPr>
          <w:p w14:paraId="24C35E61" w14:textId="77777777" w:rsidR="00ED5F8E" w:rsidRPr="00626D32" w:rsidRDefault="00ED5F8E" w:rsidP="005928D1">
            <w:pPr>
              <w:pStyle w:val="BoxSpaceBelow"/>
              <w:keepLines/>
            </w:pPr>
          </w:p>
        </w:tc>
      </w:tr>
    </w:tbl>
    <w:p w14:paraId="3E888C92" w14:textId="77777777" w:rsidR="00ED5F8E" w:rsidRDefault="00ED5F8E" w:rsidP="003F0F47">
      <w:pPr>
        <w:pStyle w:val="Heading4"/>
      </w:pPr>
      <w:r>
        <w:t xml:space="preserve">Additional payments for targeted groups </w:t>
      </w:r>
      <w:r w:rsidDel="007B02C7">
        <w:t xml:space="preserve">are </w:t>
      </w:r>
      <w:r>
        <w:t xml:space="preserve">also complicated </w:t>
      </w:r>
    </w:p>
    <w:p w14:paraId="17858ECA" w14:textId="50FF6C6B" w:rsidR="00ED5F8E" w:rsidRPr="00B003C2" w:rsidRDefault="00ED5F8E" w:rsidP="005928D1">
      <w:pPr>
        <w:pStyle w:val="BodyText"/>
        <w:rPr>
          <w:spacing w:val="-4"/>
        </w:rPr>
      </w:pPr>
      <w:r w:rsidRPr="00B003C2">
        <w:rPr>
          <w:spacing w:val="-4"/>
        </w:rPr>
        <w:t xml:space="preserve">In most cases, Australian Apprenticeships </w:t>
      </w:r>
      <w:r w:rsidR="00D70E62" w:rsidRPr="00B003C2">
        <w:rPr>
          <w:spacing w:val="-4"/>
        </w:rPr>
        <w:t xml:space="preserve">Incentive Program </w:t>
      </w:r>
      <w:r w:rsidRPr="00B003C2">
        <w:rPr>
          <w:spacing w:val="-4"/>
        </w:rPr>
        <w:t>payments are only available when an employer takes on apprentices who are studying for a Certificate III or higher qualification (box 7.3). However, an exception is applied for employers of apprentices studying for a Certificate II if they are from a group likely to experience disadvantage. These groups include Aboriginal and Torres Strait Islander Australians, job seekers facing severe barriers to employment, people with disability, mature</w:t>
      </w:r>
      <w:r w:rsidRPr="00B003C2">
        <w:rPr>
          <w:spacing w:val="-4"/>
        </w:rPr>
        <w:noBreakHyphen/>
        <w:t>aged apprentices, school</w:t>
      </w:r>
      <w:r w:rsidRPr="00B003C2">
        <w:rPr>
          <w:spacing w:val="-4"/>
        </w:rPr>
        <w:noBreakHyphen/>
        <w:t>based apprentices and apprentices in regional and rural areas. Employers are eligible for $1500 per apprentice ($750</w:t>
      </w:r>
      <w:r w:rsidR="00A658B5">
        <w:rPr>
          <w:spacing w:val="-4"/>
        </w:rPr>
        <w:t> </w:t>
      </w:r>
      <w:r w:rsidRPr="00B003C2">
        <w:rPr>
          <w:spacing w:val="-4"/>
        </w:rPr>
        <w:t>on commencement and $750 on completion) studying for a Certificate II and employers with mature aged or school</w:t>
      </w:r>
      <w:r w:rsidRPr="00B003C2">
        <w:rPr>
          <w:spacing w:val="-4"/>
        </w:rPr>
        <w:noBreakHyphen/>
        <w:t xml:space="preserve">based apprentices get a further $1500 </w:t>
      </w:r>
      <w:r w:rsidR="00E85FF0" w:rsidRPr="00B003C2">
        <w:rPr>
          <w:spacing w:val="-4"/>
          <w:szCs w:val="24"/>
        </w:rPr>
        <w:t>(Australian Government 2019a)</w:t>
      </w:r>
      <w:r w:rsidRPr="00B003C2">
        <w:rPr>
          <w:spacing w:val="-4"/>
        </w:rPr>
        <w:t>.</w:t>
      </w:r>
    </w:p>
    <w:p w14:paraId="79C39560" w14:textId="70BE747F" w:rsidR="00ED5F8E" w:rsidRDefault="00ED5F8E" w:rsidP="005928D1">
      <w:pPr>
        <w:pStyle w:val="BodyText"/>
      </w:pPr>
      <w:r>
        <w:t xml:space="preserve">However, there are also additional payments of $1500 per apprentice for employers with apprentices studying at the Certificate III or above level </w:t>
      </w:r>
      <w:r w:rsidRPr="009F19F8">
        <w:t>if their apprentices are in regional and rural areas</w:t>
      </w:r>
      <w:r>
        <w:t xml:space="preserve"> and studying towards an occupation on the National Skills Priority List</w:t>
      </w:r>
      <w:r w:rsidRPr="009F19F8">
        <w:t>, school based or</w:t>
      </w:r>
      <w:r>
        <w:t xml:space="preserve"> qualify as a disadvantaged </w:t>
      </w:r>
      <w:r w:rsidRPr="009F19F8">
        <w:t>mature</w:t>
      </w:r>
      <w:r>
        <w:noBreakHyphen/>
      </w:r>
      <w:r w:rsidRPr="009F19F8">
        <w:t>aged</w:t>
      </w:r>
      <w:r>
        <w:t xml:space="preserve"> worker</w:t>
      </w:r>
      <w:r w:rsidRPr="009F19F8">
        <w:t>.</w:t>
      </w:r>
      <w:r>
        <w:t xml:space="preserve"> They can receive a further $4000 if they hire an apprentice aged 21 years and over and are working towards an occupation on the NSNL </w:t>
      </w:r>
      <w:r w:rsidR="00E85FF0" w:rsidRPr="00E85FF0">
        <w:rPr>
          <w:szCs w:val="24"/>
        </w:rPr>
        <w:t>(Australian Government 2019a)</w:t>
      </w:r>
      <w:r>
        <w:t>.</w:t>
      </w:r>
      <w:r w:rsidRPr="009F19F8">
        <w:t xml:space="preserve"> </w:t>
      </w:r>
    </w:p>
    <w:p w14:paraId="5F467457" w14:textId="77777777" w:rsidR="00ED5F8E" w:rsidRDefault="00ED5F8E" w:rsidP="005928D1">
      <w:pPr>
        <w:pStyle w:val="BodyText"/>
      </w:pPr>
      <w:r>
        <w:t>Between 2016</w:t>
      </w:r>
      <w:r>
        <w:softHyphen/>
      </w:r>
      <w:r>
        <w:noBreakHyphen/>
        <w:t>17 and 2018</w:t>
      </w:r>
      <w:r>
        <w:noBreakHyphen/>
        <w:t>19, these additional incentives represented 20 per cent of the value of employer incentives for apprentices (DESE, pers. comm., 22 May 2020).</w:t>
      </w:r>
    </w:p>
    <w:p w14:paraId="2CEA202C" w14:textId="77777777" w:rsidR="00ED5F8E" w:rsidRDefault="00ED5F8E" w:rsidP="005928D1">
      <w:pPr>
        <w:pStyle w:val="BodyText"/>
      </w:pPr>
      <w:r>
        <w:t xml:space="preserve">There may be good policy reasons for targeting different groups for additional incentive payments at the Certificate II and Certificate III and above levels, but it is unclear whether they differ intentionally or simply reflect incremental policy changes. Added layers of targeting can be costly to employers and apprentices trying to navigate the system and need to be part of a broader assessment of their effects on users of the apprenticeship system. </w:t>
      </w:r>
    </w:p>
    <w:p w14:paraId="2CE10769" w14:textId="77777777" w:rsidR="00ED5F8E" w:rsidRPr="004E3B94" w:rsidRDefault="00ED5F8E" w:rsidP="005928D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ED5F8E" w14:paraId="47E5D3BD" w14:textId="77777777" w:rsidTr="005928D1">
        <w:trPr>
          <w:tblHeader/>
        </w:trPr>
        <w:tc>
          <w:tcPr>
            <w:tcW w:w="5000" w:type="pct"/>
            <w:tcBorders>
              <w:top w:val="single" w:sz="6" w:space="0" w:color="78A22F"/>
              <w:left w:val="nil"/>
              <w:bottom w:val="nil"/>
              <w:right w:val="nil"/>
            </w:tcBorders>
            <w:shd w:val="clear" w:color="auto" w:fill="auto"/>
          </w:tcPr>
          <w:p w14:paraId="4FE60F4D" w14:textId="77777777" w:rsidR="00ED5F8E" w:rsidRPr="00CE4C64" w:rsidRDefault="00ED5F8E" w:rsidP="005928D1">
            <w:pPr>
              <w:pStyle w:val="InformationRequestTitle"/>
              <w:spacing w:before="120"/>
            </w:pPr>
            <w:r w:rsidRPr="006E7EE2">
              <w:t>Information request</w:t>
            </w:r>
            <w:r>
              <w:t xml:space="preserve"> — employer incentives targeting disadvantaged groups</w:t>
            </w:r>
          </w:p>
        </w:tc>
      </w:tr>
      <w:tr w:rsidR="00ED5F8E" w:rsidRPr="00750BE2" w14:paraId="24CAD0AC" w14:textId="77777777" w:rsidTr="005928D1">
        <w:tc>
          <w:tcPr>
            <w:tcW w:w="5000" w:type="pct"/>
            <w:tcBorders>
              <w:top w:val="nil"/>
              <w:left w:val="nil"/>
              <w:bottom w:val="nil"/>
              <w:right w:val="nil"/>
            </w:tcBorders>
            <w:shd w:val="clear" w:color="auto" w:fill="auto"/>
          </w:tcPr>
          <w:p w14:paraId="56F8E089" w14:textId="77777777" w:rsidR="00ED5F8E" w:rsidRPr="006E7EE2" w:rsidRDefault="00ED5F8E" w:rsidP="005928D1">
            <w:pPr>
              <w:pStyle w:val="InformationRequest"/>
              <w:keepNext/>
            </w:pPr>
            <w:r>
              <w:t xml:space="preserve">What are the benefits and costs of targeting disadvantaged groups for additional incentives at the Certificate II, and Certificate III and above qualification levels? </w:t>
            </w:r>
          </w:p>
        </w:tc>
      </w:tr>
      <w:tr w:rsidR="00ED5F8E" w14:paraId="7EA3E061" w14:textId="77777777" w:rsidTr="005928D1">
        <w:tc>
          <w:tcPr>
            <w:tcW w:w="5000" w:type="pct"/>
            <w:tcBorders>
              <w:top w:val="nil"/>
              <w:left w:val="nil"/>
              <w:bottom w:val="single" w:sz="6" w:space="0" w:color="78A22F"/>
              <w:right w:val="nil"/>
            </w:tcBorders>
            <w:shd w:val="clear" w:color="auto" w:fill="auto"/>
          </w:tcPr>
          <w:p w14:paraId="13B4155A" w14:textId="77777777" w:rsidR="00ED5F8E" w:rsidRDefault="00ED5F8E" w:rsidP="00B003C2">
            <w:pPr>
              <w:pStyle w:val="Space"/>
              <w:keepNext w:val="0"/>
            </w:pPr>
          </w:p>
        </w:tc>
      </w:tr>
    </w:tbl>
    <w:p w14:paraId="5F952A91" w14:textId="77777777" w:rsidR="00ED5F8E" w:rsidRPr="00CC2AFB" w:rsidRDefault="00ED5F8E" w:rsidP="005928D1">
      <w:pPr>
        <w:pStyle w:val="Heading3"/>
        <w:spacing w:before="280"/>
      </w:pPr>
      <w:r w:rsidRPr="00CC2AFB">
        <w:t xml:space="preserve">Other supports for apprenticeships </w:t>
      </w:r>
    </w:p>
    <w:p w14:paraId="788ED949" w14:textId="41803585" w:rsidR="00ED5F8E" w:rsidRDefault="00ED5F8E" w:rsidP="005928D1">
      <w:pPr>
        <w:pStyle w:val="BodyText"/>
      </w:pPr>
      <w:r>
        <w:t>As discussed in chapter 5, apprenticeship support services such as mentoring and pastoral care flank financial incentives and can play a decisive role in the success or otherwise of an apprenticeship. They can be effective in increasing apprenticeship completion rates and are features of best</w:t>
      </w:r>
      <w:r>
        <w:noBreakHyphen/>
        <w:t xml:space="preserve">practice employment arrangements </w:t>
      </w:r>
      <w:r w:rsidRPr="00173990">
        <w:rPr>
          <w:szCs w:val="24"/>
        </w:rPr>
        <w:t>(Karmel and Roberts 2012; NCVER 2011b, 2011a)</w:t>
      </w:r>
      <w:r>
        <w:t>.</w:t>
      </w:r>
      <w:r w:rsidRPr="00B46342">
        <w:rPr>
          <w:rStyle w:val="FootnoteReference"/>
        </w:rPr>
        <w:footnoteReference w:id="46"/>
      </w:r>
      <w:r>
        <w:t xml:space="preserve"> Conversely, apprentices commonly report ‘lack of mentoring and support’ as reasons for non</w:t>
      </w:r>
      <w:r>
        <w:noBreakHyphen/>
        <w:t xml:space="preserve">completion </w:t>
      </w:r>
      <w:r w:rsidRPr="00173990">
        <w:rPr>
          <w:szCs w:val="24"/>
        </w:rPr>
        <w:t>(Bednarz 2014; Mitchell, Dobbs and Ward 2008; Snell and Hart 2007, 2008)</w:t>
      </w:r>
      <w:r>
        <w:t xml:space="preserve">. </w:t>
      </w:r>
    </w:p>
    <w:p w14:paraId="1B32B2D8" w14:textId="1B48C1A8" w:rsidR="00ED5F8E" w:rsidRPr="00B003C2" w:rsidRDefault="00ED5F8E" w:rsidP="005928D1">
      <w:pPr>
        <w:pStyle w:val="BodyText"/>
        <w:rPr>
          <w:spacing w:val="-4"/>
        </w:rPr>
      </w:pPr>
      <w:r w:rsidRPr="00B003C2">
        <w:rPr>
          <w:spacing w:val="-4"/>
        </w:rPr>
        <w:t>However, the Joyce Review (2019) questioned whether the ‘bewildering’ array of support service providers — which includes the Australian, State and Territory governments and the private sector — was constraining the effectiveness of support services and confusing users of the apprenticeship system. It recommended that provision of support services move from AASN providers to its proposed industry</w:t>
      </w:r>
      <w:r w:rsidRPr="00B003C2">
        <w:rPr>
          <w:spacing w:val="-4"/>
        </w:rPr>
        <w:noBreakHyphen/>
        <w:t xml:space="preserve">led Skills Organisations (box 7.2). In response, the Australian Government is trialling Skills Organisations in the human services care, digital technology and mining industries </w:t>
      </w:r>
      <w:r w:rsidRPr="00B003C2">
        <w:rPr>
          <w:spacing w:val="-4"/>
          <w:szCs w:val="24"/>
        </w:rPr>
        <w:t>(DESSFB 2020b)</w:t>
      </w:r>
      <w:r w:rsidRPr="00B003C2">
        <w:rPr>
          <w:spacing w:val="-4"/>
        </w:rPr>
        <w:t>. As these pilots have only recently commenced, there is little information on their effectiveness for the Commission to comment on.</w:t>
      </w:r>
    </w:p>
    <w:p w14:paraId="0303BC8C" w14:textId="77777777" w:rsidR="00ED5F8E" w:rsidRDefault="00ED5F8E" w:rsidP="005928D1">
      <w:pPr>
        <w:pStyle w:val="BodyText"/>
      </w:pPr>
      <w:r>
        <w:t>At face value, apprenticeship support services potentially overlap — with AASN providers, State Training Authorities (STAs) and private Group Training Organisations (GTOs) all providing support. And some State and Territory governments administer their own apprentice support programs.</w:t>
      </w:r>
      <w:r w:rsidRPr="00B46342">
        <w:rPr>
          <w:rStyle w:val="FootnoteReference"/>
        </w:rPr>
        <w:footnoteReference w:id="47"/>
      </w:r>
      <w:r>
        <w:t xml:space="preserve"> </w:t>
      </w:r>
    </w:p>
    <w:p w14:paraId="4165038D" w14:textId="77777777" w:rsidR="00ED5F8E" w:rsidRDefault="00ED5F8E" w:rsidP="005928D1">
      <w:pPr>
        <w:pStyle w:val="BodyText"/>
      </w:pPr>
      <w:r>
        <w:t xml:space="preserve">This section takes a closer look at the nature and size of support services provided by each party to assess the extent of duplication. It then considers the case for overhauling the provision of support services and puts forward options to improve service delivery. </w:t>
      </w:r>
    </w:p>
    <w:p w14:paraId="5B461702" w14:textId="77777777" w:rsidR="00ED5F8E" w:rsidRDefault="00ED5F8E">
      <w:pPr>
        <w:pStyle w:val="Heading4"/>
      </w:pPr>
      <w:r>
        <w:t>Extent of duplication in support service delivery</w:t>
      </w:r>
    </w:p>
    <w:p w14:paraId="2AED8FF4" w14:textId="77777777" w:rsidR="00ED5F8E" w:rsidRDefault="00ED5F8E" w:rsidP="005928D1">
      <w:pPr>
        <w:pStyle w:val="BodyText"/>
      </w:pPr>
      <w:r>
        <w:t xml:space="preserve">In assessing the potential for overlap in apprenticeship support services, the Commission has first considered whether private sector and government providers offer similar services to similar types of apprentices. Where different providers target different types of apprentices and employers, this could indicate a limited degree of service duplication. </w:t>
      </w:r>
    </w:p>
    <w:p w14:paraId="76B85084" w14:textId="24BAAA18" w:rsidR="00ED5F8E" w:rsidRDefault="00ED5F8E" w:rsidP="005928D1">
      <w:pPr>
        <w:pStyle w:val="BodyText"/>
      </w:pPr>
      <w:r>
        <w:t xml:space="preserve">Private sector support services are primarily delivered by GTOs, which </w:t>
      </w:r>
      <w:r w:rsidRPr="003C54FB">
        <w:t>hire apprentices and place them with employers</w:t>
      </w:r>
      <w:r>
        <w:t xml:space="preserve"> for work experience</w:t>
      </w:r>
      <w:r w:rsidRPr="003C54FB">
        <w:t xml:space="preserve">. They recruit, manage training and provide pastoral care </w:t>
      </w:r>
      <w:r>
        <w:t>throughout the apprentice’s training period</w:t>
      </w:r>
      <w:r w:rsidRPr="003C54FB">
        <w:t xml:space="preserve"> </w:t>
      </w:r>
      <w:r w:rsidRPr="00144FDD">
        <w:rPr>
          <w:szCs w:val="24"/>
        </w:rPr>
        <w:t>(O</w:t>
      </w:r>
      <w:r w:rsidRPr="003B7491">
        <w:rPr>
          <w:szCs w:val="24"/>
        </w:rPr>
        <w:t>’</w:t>
      </w:r>
      <w:r w:rsidRPr="00144FDD">
        <w:rPr>
          <w:szCs w:val="24"/>
        </w:rPr>
        <w:t>Dwyer and Korbel 2019)</w:t>
      </w:r>
      <w:r w:rsidRPr="003C54FB">
        <w:t xml:space="preserve">. </w:t>
      </w:r>
      <w:r>
        <w:t>GTOs only service a small part of the apprenticeship system — accounting for 8.3 per cent of apprentices in the December quarter of 2018 — and are particularly helpful for small</w:t>
      </w:r>
      <w:r>
        <w:noBreakHyphen/>
        <w:t xml:space="preserve"> to medium</w:t>
      </w:r>
      <w:r>
        <w:noBreakHyphen/>
        <w:t xml:space="preserve">sized businesses that face impediments (or do not have capacity) to hire and mentor apprentices </w:t>
      </w:r>
      <w:r w:rsidRPr="00173990">
        <w:rPr>
          <w:szCs w:val="24"/>
        </w:rPr>
        <w:t>(O’Dwyer and Korbel 2019)</w:t>
      </w:r>
      <w:r>
        <w:t>. In return, businesses pay GTOs a fee to host an apprentice for on</w:t>
      </w:r>
      <w:r>
        <w:noBreakHyphen/>
        <w:t>the</w:t>
      </w:r>
      <w:r>
        <w:noBreakHyphen/>
        <w:t xml:space="preserve">job work experience </w:t>
      </w:r>
      <w:r w:rsidRPr="00173990">
        <w:rPr>
          <w:szCs w:val="24"/>
        </w:rPr>
        <w:t>(McDowell et al. 2011; O’Dwyer and Korbel 2019)</w:t>
      </w:r>
      <w:r>
        <w:t>. For apprentices, the structured mentoring and field officer visits are key reasons why they choose a GTO. Other reasons why apprentices choose GTOs include flexibility to undertake on</w:t>
      </w:r>
      <w:r>
        <w:noBreakHyphen/>
        <w:t>the</w:t>
      </w:r>
      <w:r>
        <w:noBreakHyphen/>
        <w:t xml:space="preserve">job work experience at different businesses and employment security </w:t>
      </w:r>
      <w:r w:rsidRPr="00144FDD">
        <w:rPr>
          <w:szCs w:val="24"/>
        </w:rPr>
        <w:t>(O</w:t>
      </w:r>
      <w:r w:rsidRPr="003B7491">
        <w:rPr>
          <w:szCs w:val="24"/>
        </w:rPr>
        <w:t>’</w:t>
      </w:r>
      <w:r w:rsidRPr="00144FDD">
        <w:rPr>
          <w:szCs w:val="24"/>
        </w:rPr>
        <w:t>Dwyer and Korbel 2019)</w:t>
      </w:r>
      <w:r>
        <w:t>.</w:t>
      </w:r>
    </w:p>
    <w:p w14:paraId="17F5BFBB" w14:textId="6B4EADEE" w:rsidR="00ED5F8E" w:rsidRDefault="00ED5F8E" w:rsidP="005928D1">
      <w:pPr>
        <w:pStyle w:val="BodyText"/>
      </w:pPr>
      <w:r>
        <w:t>But the GTO model does not work for all apprentices and employers. Some apprentices prefer to work for an employer directly rather than a GTO because they feel more connected to work where they are directly employed and there can be poor continuity of on</w:t>
      </w:r>
      <w:r>
        <w:noBreakHyphen/>
        <w:t>the</w:t>
      </w:r>
      <w:r>
        <w:noBreakHyphen/>
        <w:t xml:space="preserve">job learning if job rotations are frequent </w:t>
      </w:r>
      <w:r w:rsidRPr="00173990">
        <w:rPr>
          <w:szCs w:val="24"/>
        </w:rPr>
        <w:t>(O’Dwyer and Korbel 2019)</w:t>
      </w:r>
      <w:r>
        <w:t xml:space="preserve">. </w:t>
      </w:r>
    </w:p>
    <w:p w14:paraId="49C93270" w14:textId="77777777" w:rsidR="00ED5F8E" w:rsidRDefault="00ED5F8E" w:rsidP="005928D1">
      <w:pPr>
        <w:pStyle w:val="BodyText"/>
      </w:pPr>
      <w:r>
        <w:t>Government providers, on the other hand, target apprentices at risk of dropping out of training. For example, the Commonwealth</w:t>
      </w:r>
      <w:r>
        <w:noBreakHyphen/>
        <w:t>funded AASNs provide mentoring and pastoral care for employers and apprentices who face barriers to completing training. These barriers could include workplace issues such as bullying, or personal issues such as relationship breakdown or ill</w:t>
      </w:r>
      <w:r>
        <w:noBreakHyphen/>
        <w:t>health. In addition, AASNs provide services for all apprentices and employers such as:</w:t>
      </w:r>
    </w:p>
    <w:p w14:paraId="46A0D3CB" w14:textId="77777777" w:rsidR="00ED5F8E" w:rsidRDefault="00ED5F8E" w:rsidP="005928D1">
      <w:pPr>
        <w:pStyle w:val="ListBullet"/>
      </w:pPr>
      <w:r>
        <w:t xml:space="preserve">marketing and information on the apprenticeship system </w:t>
      </w:r>
    </w:p>
    <w:p w14:paraId="22E9FC2C" w14:textId="77777777" w:rsidR="00ED5F8E" w:rsidRDefault="00ED5F8E" w:rsidP="005928D1">
      <w:pPr>
        <w:pStyle w:val="ListBullet"/>
      </w:pPr>
      <w:r>
        <w:t>screening and assessing the suitability of prospective apprentices and employers</w:t>
      </w:r>
    </w:p>
    <w:p w14:paraId="057BED45" w14:textId="77777777" w:rsidR="00ED5F8E" w:rsidRDefault="00ED5F8E" w:rsidP="005928D1">
      <w:pPr>
        <w:pStyle w:val="ListBullet"/>
      </w:pPr>
      <w:r>
        <w:t>matching suitable apprentices and employers</w:t>
      </w:r>
    </w:p>
    <w:p w14:paraId="7E4A15E7" w14:textId="77777777" w:rsidR="00ED5F8E" w:rsidRDefault="00ED5F8E" w:rsidP="005928D1">
      <w:pPr>
        <w:pStyle w:val="ListBullet"/>
      </w:pPr>
      <w:r>
        <w:t xml:space="preserve">giving advice on apprenticeship obligations, preparing training contracts and assessing eligibility for Commonwealth financial support </w:t>
      </w:r>
    </w:p>
    <w:p w14:paraId="7B3734B4" w14:textId="77777777" w:rsidR="00ED5F8E" w:rsidRDefault="00ED5F8E" w:rsidP="005928D1">
      <w:pPr>
        <w:pStyle w:val="ListBullet"/>
      </w:pPr>
      <w:r w:rsidRPr="00377056">
        <w:t>help</w:t>
      </w:r>
      <w:r>
        <w:t>ing</w:t>
      </w:r>
      <w:r w:rsidRPr="00377056">
        <w:t xml:space="preserve"> </w:t>
      </w:r>
      <w:r>
        <w:t xml:space="preserve">users </w:t>
      </w:r>
      <w:r w:rsidRPr="00377056">
        <w:t>navigate state</w:t>
      </w:r>
      <w:r>
        <w:noBreakHyphen/>
      </w:r>
      <w:r w:rsidRPr="00377056">
        <w:t>based administrative systems</w:t>
      </w:r>
      <w:r>
        <w:t xml:space="preserve">, and </w:t>
      </w:r>
      <w:r w:rsidRPr="00377056">
        <w:t>work</w:t>
      </w:r>
      <w:r>
        <w:t>ing</w:t>
      </w:r>
      <w:r w:rsidRPr="00377056">
        <w:t xml:space="preserve"> with </w:t>
      </w:r>
      <w:r>
        <w:t>STAs as necessary, such as</w:t>
      </w:r>
      <w:r w:rsidRPr="00F370E7">
        <w:t xml:space="preserve"> </w:t>
      </w:r>
      <w:r>
        <w:t>when apprentices and employers are seeking STA approval for training contracts</w:t>
      </w:r>
    </w:p>
    <w:p w14:paraId="0FEDCBEA" w14:textId="7C65326A" w:rsidR="00ED5F8E" w:rsidRDefault="00ED5F8E" w:rsidP="005928D1">
      <w:pPr>
        <w:pStyle w:val="ListBullet"/>
      </w:pPr>
      <w:r>
        <w:t xml:space="preserve">‘checking in’ with apprentices periodically to see how they are managing their apprenticeship </w:t>
      </w:r>
      <w:r w:rsidR="00E85FF0" w:rsidRPr="00E85FF0">
        <w:rPr>
          <w:szCs w:val="24"/>
        </w:rPr>
        <w:t>(DET 2018a; McDowell et al. 2011; National Australian Apprenticeships Association, sub. 39; MEGT 2020)</w:t>
      </w:r>
      <w:r>
        <w:t>.</w:t>
      </w:r>
    </w:p>
    <w:p w14:paraId="30B4807D" w14:textId="6B0B0684" w:rsidR="00ED5F8E" w:rsidRDefault="00ED5F8E" w:rsidP="005928D1">
      <w:pPr>
        <w:pStyle w:val="BodyText"/>
      </w:pPr>
      <w:r>
        <w:t xml:space="preserve">Many stakeholders regard AASNs as a trusted intermediary, supporting users to navigate the apprenticeships system </w:t>
      </w:r>
      <w:r w:rsidR="00E85FF0" w:rsidRPr="00E85FF0">
        <w:rPr>
          <w:szCs w:val="24"/>
        </w:rPr>
        <w:t>(DESE 2020f; Misko and Wibrow 2020a)</w:t>
      </w:r>
      <w:r>
        <w:t>. This positive sentiment also came through in a recent performance evaluation of AASN providers conducted by Ithaca Group </w:t>
      </w:r>
      <w:r w:rsidR="00E85FF0" w:rsidRPr="00E85FF0">
        <w:t>(2018a)</w:t>
      </w:r>
      <w:r>
        <w:t>, although it found there remained some overlap between these and other support services (box 7.4). In particular, some STAs</w:t>
      </w:r>
      <w:r w:rsidRPr="00414F14">
        <w:t xml:space="preserve"> </w:t>
      </w:r>
      <w:r>
        <w:t>also play a role in delivering support services. They are also responsible</w:t>
      </w:r>
      <w:r w:rsidRPr="00414F14">
        <w:t xml:space="preserve"> for</w:t>
      </w:r>
      <w:r>
        <w:t xml:space="preserve"> administering VET funding and</w:t>
      </w:r>
      <w:r w:rsidRPr="00414F14">
        <w:t xml:space="preserve"> </w:t>
      </w:r>
      <w:r>
        <w:t>regulating</w:t>
      </w:r>
      <w:r w:rsidRPr="00414F14">
        <w:t xml:space="preserve"> apprenticeships</w:t>
      </w:r>
      <w:r>
        <w:t xml:space="preserve">. This </w:t>
      </w:r>
      <w:r w:rsidRPr="00414F14">
        <w:t>includ</w:t>
      </w:r>
      <w:r>
        <w:t>es</w:t>
      </w:r>
      <w:r w:rsidRPr="00414F14">
        <w:t xml:space="preserve"> </w:t>
      </w:r>
      <w:r>
        <w:t>approving</w:t>
      </w:r>
      <w:r w:rsidRPr="00414F14">
        <w:t xml:space="preserve"> training contracts and plans</w:t>
      </w:r>
      <w:r>
        <w:t xml:space="preserve"> and,</w:t>
      </w:r>
      <w:r w:rsidRPr="00414F14">
        <w:t xml:space="preserve"> </w:t>
      </w:r>
      <w:r>
        <w:t xml:space="preserve">in some jurisdictions, STAs also provide field officers who mentor and support apprentices, and handle complaints </w:t>
      </w:r>
      <w:r w:rsidR="00E85FF0" w:rsidRPr="00E85FF0">
        <w:rPr>
          <w:szCs w:val="24"/>
        </w:rPr>
        <w:t>(DET 2018a)</w:t>
      </w:r>
      <w:r>
        <w:t>.</w:t>
      </w:r>
      <w:r w:rsidRPr="00B46342">
        <w:rPr>
          <w:rStyle w:val="FootnoteReference"/>
        </w:rPr>
        <w:footnoteReference w:id="48"/>
      </w:r>
    </w:p>
    <w:p w14:paraId="17B202E5" w14:textId="77777777" w:rsidR="00ED5F8E" w:rsidRDefault="00ED5F8E" w:rsidP="005928D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ED5F8E" w14:paraId="7BB424E8" w14:textId="77777777" w:rsidTr="005928D1">
        <w:trPr>
          <w:tblHeader/>
        </w:trPr>
        <w:tc>
          <w:tcPr>
            <w:tcW w:w="5000" w:type="pct"/>
            <w:tcBorders>
              <w:top w:val="single" w:sz="6" w:space="0" w:color="78A22F"/>
              <w:left w:val="nil"/>
              <w:bottom w:val="nil"/>
              <w:right w:val="nil"/>
            </w:tcBorders>
            <w:shd w:val="clear" w:color="auto" w:fill="F2F2F2"/>
          </w:tcPr>
          <w:p w14:paraId="2325C99C" w14:textId="2402C557" w:rsidR="00ED5F8E" w:rsidRDefault="00ED5F8E" w:rsidP="005928D1">
            <w:pPr>
              <w:pStyle w:val="BoxTitle"/>
            </w:pPr>
            <w:r>
              <w:rPr>
                <w:b w:val="0"/>
              </w:rPr>
              <w:t>Box 7.</w:t>
            </w:r>
            <w:r>
              <w:rPr>
                <w:b w:val="0"/>
                <w:noProof/>
              </w:rPr>
              <w:t>4</w:t>
            </w:r>
            <w:r>
              <w:tab/>
              <w:t>The Ithaca Group performance evaluation of AASN providers</w:t>
            </w:r>
          </w:p>
        </w:tc>
      </w:tr>
      <w:tr w:rsidR="00ED5F8E" w14:paraId="3A9EF71C" w14:textId="77777777" w:rsidTr="005928D1">
        <w:tc>
          <w:tcPr>
            <w:tcW w:w="5000" w:type="pct"/>
            <w:tcBorders>
              <w:top w:val="nil"/>
              <w:left w:val="nil"/>
              <w:bottom w:val="nil"/>
              <w:right w:val="nil"/>
            </w:tcBorders>
            <w:shd w:val="clear" w:color="auto" w:fill="F2F2F2"/>
          </w:tcPr>
          <w:p w14:paraId="48F8E42C" w14:textId="0EAF59B1" w:rsidR="00ED5F8E" w:rsidRDefault="00ED5F8E" w:rsidP="005928D1">
            <w:pPr>
              <w:pStyle w:val="Box"/>
            </w:pPr>
            <w:r w:rsidRPr="00421BAA">
              <w:t>Employers and apprentices report</w:t>
            </w:r>
            <w:r>
              <w:t>ed</w:t>
            </w:r>
            <w:r w:rsidRPr="00421BAA">
              <w:t xml:space="preserve"> </w:t>
            </w:r>
            <w:r>
              <w:t>that the Australian Apprenticeship Support Network (</w:t>
            </w:r>
            <w:r w:rsidRPr="00421BAA">
              <w:t>A</w:t>
            </w:r>
            <w:r>
              <w:t>ASN)</w:t>
            </w:r>
            <w:r w:rsidRPr="00421BAA">
              <w:t xml:space="preserve"> gateway and administrative support</w:t>
            </w:r>
            <w:r>
              <w:t>s</w:t>
            </w:r>
            <w:r w:rsidRPr="00421BAA">
              <w:t xml:space="preserve"> </w:t>
            </w:r>
            <w:r>
              <w:t>we</w:t>
            </w:r>
            <w:r w:rsidRPr="00421BAA">
              <w:t xml:space="preserve">re helpful in setting up apprenticeships, complying with requirements and accessing Commonwealth funding </w:t>
            </w:r>
            <w:r w:rsidR="00E85FF0" w:rsidRPr="00E85FF0">
              <w:rPr>
                <w:rFonts w:cs="Arial"/>
                <w:szCs w:val="24"/>
              </w:rPr>
              <w:t>(DET 2018a; Training and Skills Commission (South Australia) and TSC 2019)</w:t>
            </w:r>
            <w:r w:rsidRPr="00421BAA">
              <w:t xml:space="preserve">. </w:t>
            </w:r>
          </w:p>
          <w:p w14:paraId="0F564A9F" w14:textId="458A5478" w:rsidR="00ED5F8E" w:rsidRDefault="00ED5F8E" w:rsidP="005928D1">
            <w:pPr>
              <w:pStyle w:val="Box"/>
            </w:pPr>
            <w:r>
              <w:t>An evaluation of the performance of AASN providers between 2015 and 2017 found that:</w:t>
            </w:r>
          </w:p>
          <w:p w14:paraId="7C79790B" w14:textId="77777777" w:rsidR="00ED5F8E" w:rsidRDefault="00ED5F8E" w:rsidP="005928D1">
            <w:pPr>
              <w:pStyle w:val="BoxListBullet"/>
            </w:pPr>
            <w:r>
              <w:t xml:space="preserve">they have simplified access to the apprenticeship system, and improved completion rates </w:t>
            </w:r>
          </w:p>
          <w:p w14:paraId="5B259F8B" w14:textId="77777777" w:rsidR="00ED5F8E" w:rsidRDefault="00ED5F8E" w:rsidP="005928D1">
            <w:pPr>
              <w:pStyle w:val="BoxListBullet"/>
            </w:pPr>
            <w:r>
              <w:t>they are emerging as a ‘one</w:t>
            </w:r>
            <w:r>
              <w:noBreakHyphen/>
              <w:t>stop</w:t>
            </w:r>
            <w:r>
              <w:noBreakHyphen/>
              <w:t xml:space="preserve">shop’ although some users remain confused about where to go for advice and the roles of different support providers — Group Training Organisations, registered training organisations, State Training Authorities (STAs) and AASNs </w:t>
            </w:r>
          </w:p>
          <w:p w14:paraId="4D667DC6" w14:textId="77777777" w:rsidR="00ED5F8E" w:rsidRDefault="00ED5F8E" w:rsidP="005928D1">
            <w:pPr>
              <w:pStyle w:val="BoxListBullet"/>
            </w:pPr>
            <w:r>
              <w:t>they have reduced the administrative burden on apprentices and employers, but not STAs. This is because a planned upgrade of the apprenticeship information management system was delayed and then abandoned. Current information management systems require considerable double entry of information by STAs and AASNs</w:t>
            </w:r>
          </w:p>
          <w:p w14:paraId="6FF3EC71" w14:textId="77777777" w:rsidR="00ED5F8E" w:rsidRDefault="00ED5F8E" w:rsidP="005928D1">
            <w:pPr>
              <w:pStyle w:val="BoxListBullet"/>
            </w:pPr>
            <w:r>
              <w:t>there is service overlap in some jurisdictions, such as with Victoria’s Apprentice Support Officers, and some STAs reported difficulty in delineating where AASN mentoring ends and STA dispute resolution begins. But in other jurisdictions, STAs and AASN providers coordinate well and roles and responsibilities are clearer</w:t>
            </w:r>
          </w:p>
          <w:p w14:paraId="7BC2B13E" w14:textId="58844322" w:rsidR="00ED5F8E" w:rsidRDefault="00ED5F8E" w:rsidP="005928D1">
            <w:pPr>
              <w:pStyle w:val="BoxListBullet"/>
            </w:pPr>
            <w:r>
              <w:t>they are meeting or exceeding apprenticeship completion targets, but quality of service is not measured and some AASN providers sign</w:t>
            </w:r>
            <w:r w:rsidR="00982160">
              <w:t xml:space="preserve"> </w:t>
            </w:r>
            <w:r>
              <w:t xml:space="preserve">up apprentices and employers who are unsuitable for apprenticeships. Data are not being collected on how AASNs assist users to find training and employment pathways and navigate the system </w:t>
            </w:r>
            <w:r w:rsidR="00E85FF0" w:rsidRPr="00E85FF0">
              <w:rPr>
                <w:rFonts w:cs="Arial"/>
                <w:szCs w:val="24"/>
              </w:rPr>
              <w:t>(DET 2018a)</w:t>
            </w:r>
            <w:r>
              <w:t>.</w:t>
            </w:r>
          </w:p>
          <w:p w14:paraId="7716A403" w14:textId="68D01C9A" w:rsidR="00ED5F8E" w:rsidRPr="00B003C2" w:rsidRDefault="00ED5F8E" w:rsidP="00E85FF0">
            <w:pPr>
              <w:pStyle w:val="Box"/>
              <w:rPr>
                <w:spacing w:val="-2"/>
              </w:rPr>
            </w:pPr>
            <w:r w:rsidRPr="00B003C2">
              <w:rPr>
                <w:spacing w:val="-2"/>
              </w:rPr>
              <w:t xml:space="preserve">Ithaca Group’s evaluation recommended new targets to improve service quality, including by requiring AASN providers to provide consistent information, determine the suitability of apprentices and employers and increase the number of contacts they have with apprentices during their training </w:t>
            </w:r>
            <w:r w:rsidR="00E85FF0" w:rsidRPr="00B003C2">
              <w:rPr>
                <w:rFonts w:cs="Arial"/>
                <w:spacing w:val="-2"/>
                <w:szCs w:val="24"/>
              </w:rPr>
              <w:t>(DET 2018a)</w:t>
            </w:r>
            <w:r w:rsidRPr="00B003C2">
              <w:rPr>
                <w:spacing w:val="-2"/>
              </w:rPr>
              <w:t xml:space="preserve">. Subsequently, AASN contracts have incorporated performance targets based on those recommendations (National Australian Apprenticeships Association, sub. 39). </w:t>
            </w:r>
          </w:p>
        </w:tc>
      </w:tr>
      <w:tr w:rsidR="00ED5F8E" w14:paraId="21A22D40" w14:textId="77777777" w:rsidTr="005928D1">
        <w:tc>
          <w:tcPr>
            <w:tcW w:w="5000" w:type="pct"/>
            <w:tcBorders>
              <w:top w:val="nil"/>
              <w:left w:val="nil"/>
              <w:bottom w:val="single" w:sz="6" w:space="0" w:color="78A22F"/>
              <w:right w:val="nil"/>
            </w:tcBorders>
            <w:shd w:val="clear" w:color="auto" w:fill="F2F2F2"/>
          </w:tcPr>
          <w:p w14:paraId="7F7AB5EC" w14:textId="77777777" w:rsidR="00ED5F8E" w:rsidRDefault="00ED5F8E" w:rsidP="005928D1">
            <w:pPr>
              <w:pStyle w:val="Box"/>
              <w:spacing w:before="0" w:line="120" w:lineRule="exact"/>
            </w:pPr>
          </w:p>
        </w:tc>
      </w:tr>
      <w:tr w:rsidR="00ED5F8E" w:rsidRPr="000863A5" w14:paraId="7A94C82B" w14:textId="77777777" w:rsidTr="005928D1">
        <w:tc>
          <w:tcPr>
            <w:tcW w:w="5000" w:type="pct"/>
            <w:tcBorders>
              <w:top w:val="single" w:sz="6" w:space="0" w:color="78A22F"/>
              <w:left w:val="nil"/>
              <w:bottom w:val="nil"/>
              <w:right w:val="nil"/>
            </w:tcBorders>
          </w:tcPr>
          <w:p w14:paraId="65AEB64E" w14:textId="77777777" w:rsidR="00ED5F8E" w:rsidRPr="00626D32" w:rsidRDefault="00ED5F8E" w:rsidP="005928D1">
            <w:pPr>
              <w:pStyle w:val="BoxSpaceBelow"/>
            </w:pPr>
          </w:p>
        </w:tc>
      </w:tr>
    </w:tbl>
    <w:p w14:paraId="38D000CC" w14:textId="57E5237B" w:rsidR="00ED5F8E" w:rsidRDefault="00ED5F8E" w:rsidP="005928D1">
      <w:pPr>
        <w:pStyle w:val="ListBullet"/>
        <w:numPr>
          <w:ilvl w:val="0"/>
          <w:numId w:val="0"/>
        </w:numPr>
      </w:pPr>
      <w:r>
        <w:t>Nevertheless, while both levels of government provide support services, the delineation of roles is reasonably clear and the overall extent and impact of duplication is limited. Reflecting the delineation of roles and responsibilities, expenditure on Commonwealth supports are substantially larger than State</w:t>
      </w:r>
      <w:r>
        <w:noBreakHyphen/>
        <w:t xml:space="preserve"> and Territory</w:t>
      </w:r>
      <w:r>
        <w:noBreakHyphen/>
        <w:t>based programs. As an illustration</w:t>
      </w:r>
      <w:r w:rsidRPr="00FB26CC">
        <w:t xml:space="preserve">, the </w:t>
      </w:r>
      <w:r>
        <w:t>Australian Government has budgeted almost $950 million to spend on the AASN from 2018</w:t>
      </w:r>
      <w:r>
        <w:noBreakHyphen/>
        <w:t>19 to 2022</w:t>
      </w:r>
      <w:r>
        <w:noBreakHyphen/>
        <w:t xml:space="preserve">23 </w:t>
      </w:r>
      <w:r w:rsidR="00E85FF0" w:rsidRPr="00E85FF0">
        <w:rPr>
          <w:szCs w:val="24"/>
        </w:rPr>
        <w:t>(DESE 2019h)</w:t>
      </w:r>
      <w:r>
        <w:t xml:space="preserve">. In comparison, the Victoria Government has allocated around $12 million over three years to its Apprentice Support Officers </w:t>
      </w:r>
      <w:r w:rsidRPr="00FC4DD2">
        <w:rPr>
          <w:szCs w:val="24"/>
        </w:rPr>
        <w:t>(Mikakos</w:t>
      </w:r>
      <w:r w:rsidRPr="00157A0C">
        <w:rPr>
          <w:szCs w:val="24"/>
        </w:rPr>
        <w:t> 2015; Tierney</w:t>
      </w:r>
      <w:r w:rsidRPr="004244A9">
        <w:rPr>
          <w:szCs w:val="24"/>
        </w:rPr>
        <w:t> </w:t>
      </w:r>
      <w:r w:rsidRPr="00B85472">
        <w:rPr>
          <w:szCs w:val="24"/>
        </w:rPr>
        <w:t>2017)</w:t>
      </w:r>
      <w:r>
        <w:t xml:space="preserve">. </w:t>
      </w:r>
    </w:p>
    <w:p w14:paraId="1EBB7099" w14:textId="466E942E" w:rsidR="00ED5F8E" w:rsidRDefault="00ED5F8E" w:rsidP="005928D1">
      <w:pPr>
        <w:pStyle w:val="ListBullet"/>
        <w:numPr>
          <w:ilvl w:val="0"/>
          <w:numId w:val="0"/>
        </w:numPr>
      </w:pPr>
      <w:r>
        <w:t xml:space="preserve">Governments have been working together to reduce duplication and better coordinate support services for apprentices. The Commonwealth has a memorandum of understanding with each State and Territory government outlining arrangements to improve information and data sharing to ensure AASN providers comply with Commonwealth, State and Territory legislative requirements </w:t>
      </w:r>
      <w:r w:rsidR="00E85FF0" w:rsidRPr="00E85FF0">
        <w:rPr>
          <w:szCs w:val="24"/>
        </w:rPr>
        <w:t>(DESBT (Qld) 2019a)</w:t>
      </w:r>
      <w:r>
        <w:t>. In addition, s</w:t>
      </w:r>
      <w:r w:rsidRPr="00F33C71">
        <w:t>ome jurisdictions</w:t>
      </w:r>
      <w:r>
        <w:t>,</w:t>
      </w:r>
      <w:r w:rsidRPr="00F33C71">
        <w:t xml:space="preserve"> </w:t>
      </w:r>
      <w:r w:rsidRPr="003954A8">
        <w:t xml:space="preserve">such as the </w:t>
      </w:r>
      <w:r>
        <w:t>ACT,</w:t>
      </w:r>
      <w:r w:rsidRPr="003954A8">
        <w:t xml:space="preserve"> </w:t>
      </w:r>
      <w:r>
        <w:t>have</w:t>
      </w:r>
      <w:r w:rsidRPr="00EE6AED">
        <w:t xml:space="preserve"> a Deed of Agreement with A</w:t>
      </w:r>
      <w:r>
        <w:t>AS</w:t>
      </w:r>
      <w:r w:rsidRPr="00EE6AED">
        <w:t>N</w:t>
      </w:r>
      <w:r>
        <w:t xml:space="preserve"> provider</w:t>
      </w:r>
      <w:r w:rsidRPr="00EE6AED">
        <w:t xml:space="preserve">s </w:t>
      </w:r>
      <w:r>
        <w:t xml:space="preserve">to </w:t>
      </w:r>
      <w:r w:rsidRPr="00EE6AED">
        <w:t>minimise duplication</w:t>
      </w:r>
      <w:r>
        <w:t xml:space="preserve"> and encourage</w:t>
      </w:r>
      <w:r w:rsidRPr="00EE6AED">
        <w:t xml:space="preserve"> </w:t>
      </w:r>
      <w:r>
        <w:t>regular engagement between</w:t>
      </w:r>
      <w:r w:rsidRPr="00EE6AED">
        <w:t xml:space="preserve"> </w:t>
      </w:r>
      <w:r>
        <w:t xml:space="preserve">its training authority </w:t>
      </w:r>
      <w:r w:rsidRPr="00EE6AED">
        <w:t>and A</w:t>
      </w:r>
      <w:r>
        <w:t>AS</w:t>
      </w:r>
      <w:r w:rsidRPr="00EE6AED">
        <w:t>N</w:t>
      </w:r>
      <w:r>
        <w:t xml:space="preserve"> provider</w:t>
      </w:r>
      <w:r w:rsidRPr="00EE6AED">
        <w:t xml:space="preserve">s </w:t>
      </w:r>
      <w:r>
        <w:t xml:space="preserve">on administrative and management issues </w:t>
      </w:r>
      <w:r w:rsidRPr="00157A0C">
        <w:rPr>
          <w:szCs w:val="24"/>
        </w:rPr>
        <w:t>(Skills Canberra</w:t>
      </w:r>
      <w:r w:rsidRPr="004244A9">
        <w:rPr>
          <w:szCs w:val="24"/>
        </w:rPr>
        <w:t> </w:t>
      </w:r>
      <w:r w:rsidRPr="00B85472">
        <w:rPr>
          <w:szCs w:val="24"/>
        </w:rPr>
        <w:t>2019)</w:t>
      </w:r>
      <w:r w:rsidR="001E335D">
        <w:rPr>
          <w:szCs w:val="24"/>
        </w:rPr>
        <w:t>.</w:t>
      </w:r>
      <w:r>
        <w:t xml:space="preserve"> </w:t>
      </w:r>
    </w:p>
    <w:p w14:paraId="17DB52EF" w14:textId="4604E2D0" w:rsidR="00ED5F8E" w:rsidRDefault="00ED5F8E" w:rsidP="005928D1">
      <w:pPr>
        <w:pStyle w:val="ListBullet"/>
        <w:numPr>
          <w:ilvl w:val="0"/>
          <w:numId w:val="0"/>
        </w:numPr>
      </w:pPr>
      <w:r>
        <w:rPr>
          <w:rStyle w:val="BodyTextChar"/>
        </w:rPr>
        <w:t>T</w:t>
      </w:r>
      <w:r w:rsidRPr="008140A2">
        <w:rPr>
          <w:rStyle w:val="BodyTextChar"/>
        </w:rPr>
        <w:t xml:space="preserve">he </w:t>
      </w:r>
      <w:r>
        <w:rPr>
          <w:rStyle w:val="BodyTextChar"/>
        </w:rPr>
        <w:t xml:space="preserve">number of AASN providers is also being consolidated, and </w:t>
      </w:r>
      <w:r w:rsidRPr="008140A2">
        <w:rPr>
          <w:rStyle w:val="BodyTextChar"/>
        </w:rPr>
        <w:t>new A</w:t>
      </w:r>
      <w:r>
        <w:rPr>
          <w:rStyle w:val="BodyTextChar"/>
        </w:rPr>
        <w:t>AS</w:t>
      </w:r>
      <w:r w:rsidRPr="008140A2">
        <w:rPr>
          <w:rStyle w:val="BodyTextChar"/>
        </w:rPr>
        <w:t>N contract</w:t>
      </w:r>
      <w:r>
        <w:rPr>
          <w:rStyle w:val="BodyTextChar"/>
        </w:rPr>
        <w:t>s</w:t>
      </w:r>
      <w:r>
        <w:t xml:space="preserve"> include performance targets and feedback mechanisms to improve how AASNs collaborate with STAs </w:t>
      </w:r>
      <w:r w:rsidR="00E85FF0" w:rsidRPr="00E85FF0">
        <w:rPr>
          <w:szCs w:val="24"/>
        </w:rPr>
        <w:t>(DET 2018a; National Australian Apprenticeships Association, sub. 39; table 7.2)</w:t>
      </w:r>
      <w:r>
        <w:t xml:space="preserve">. </w:t>
      </w:r>
    </w:p>
    <w:p w14:paraId="54095AE3" w14:textId="77777777" w:rsidR="00ED5F8E" w:rsidRDefault="00ED5F8E" w:rsidP="005928D1">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ED5F8E" w14:paraId="7A9A5DF6" w14:textId="77777777" w:rsidTr="005928D1">
        <w:trPr>
          <w:tblHeader/>
        </w:trPr>
        <w:tc>
          <w:tcPr>
            <w:tcW w:w="5000" w:type="pct"/>
            <w:tcBorders>
              <w:top w:val="single" w:sz="6" w:space="0" w:color="78A22F"/>
              <w:left w:val="nil"/>
              <w:bottom w:val="nil"/>
              <w:right w:val="nil"/>
            </w:tcBorders>
            <w:shd w:val="clear" w:color="auto" w:fill="auto"/>
          </w:tcPr>
          <w:p w14:paraId="05F09BEC" w14:textId="29F1BC39" w:rsidR="00ED5F8E" w:rsidRPr="00784A05" w:rsidRDefault="00ED5F8E" w:rsidP="005928D1">
            <w:pPr>
              <w:pStyle w:val="TableTitle"/>
            </w:pPr>
            <w:r>
              <w:rPr>
                <w:b w:val="0"/>
              </w:rPr>
              <w:t>Table 7.</w:t>
            </w:r>
            <w:r>
              <w:rPr>
                <w:b w:val="0"/>
                <w:noProof/>
              </w:rPr>
              <w:t>2</w:t>
            </w:r>
            <w:r>
              <w:tab/>
              <w:t>Consolidating the number of Australian Apprenticeship Support Network providers</w:t>
            </w:r>
          </w:p>
        </w:tc>
      </w:tr>
      <w:tr w:rsidR="00ED5F8E" w14:paraId="4EA10968" w14:textId="77777777" w:rsidTr="005928D1">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2837"/>
              <w:gridCol w:w="2834"/>
              <w:gridCol w:w="2834"/>
            </w:tblGrid>
            <w:tr w:rsidR="00ED5F8E" w14:paraId="3FF957DD" w14:textId="77777777" w:rsidTr="005928D1">
              <w:trPr>
                <w:tblHeader/>
              </w:trPr>
              <w:tc>
                <w:tcPr>
                  <w:tcW w:w="1668" w:type="pct"/>
                  <w:tcBorders>
                    <w:top w:val="single" w:sz="6" w:space="0" w:color="BFBFBF"/>
                    <w:bottom w:val="single" w:sz="6" w:space="0" w:color="BFBFBF"/>
                  </w:tcBorders>
                  <w:shd w:val="clear" w:color="auto" w:fill="auto"/>
                  <w:tcMar>
                    <w:top w:w="28" w:type="dxa"/>
                  </w:tcMar>
                </w:tcPr>
                <w:p w14:paraId="0F138D2C" w14:textId="77777777" w:rsidR="00ED5F8E" w:rsidRDefault="00ED5F8E" w:rsidP="005928D1">
                  <w:pPr>
                    <w:pStyle w:val="TableColumnHeading"/>
                    <w:jc w:val="left"/>
                  </w:pPr>
                  <w:r>
                    <w:t>Region</w:t>
                  </w:r>
                </w:p>
              </w:tc>
              <w:tc>
                <w:tcPr>
                  <w:tcW w:w="1666" w:type="pct"/>
                  <w:tcBorders>
                    <w:top w:val="single" w:sz="6" w:space="0" w:color="BFBFBF"/>
                    <w:bottom w:val="single" w:sz="6" w:space="0" w:color="BFBFBF"/>
                  </w:tcBorders>
                </w:tcPr>
                <w:p w14:paraId="7C1B8C8D" w14:textId="77777777" w:rsidR="00ED5F8E" w:rsidRDefault="00ED5F8E" w:rsidP="005928D1">
                  <w:pPr>
                    <w:pStyle w:val="TableColumnHeading"/>
                  </w:pPr>
                  <w:r>
                    <w:t>Anticipated number of providers (2020–22)</w:t>
                  </w:r>
                </w:p>
              </w:tc>
              <w:tc>
                <w:tcPr>
                  <w:tcW w:w="1666" w:type="pct"/>
                  <w:tcBorders>
                    <w:top w:val="single" w:sz="6" w:space="0" w:color="BFBFBF"/>
                    <w:bottom w:val="single" w:sz="6" w:space="0" w:color="BFBFBF"/>
                  </w:tcBorders>
                  <w:shd w:val="clear" w:color="auto" w:fill="auto"/>
                  <w:tcMar>
                    <w:top w:w="28" w:type="dxa"/>
                  </w:tcMar>
                </w:tcPr>
                <w:p w14:paraId="47EBE692" w14:textId="77777777" w:rsidR="00ED5F8E" w:rsidRDefault="00ED5F8E" w:rsidP="005928D1">
                  <w:pPr>
                    <w:pStyle w:val="TableColumnHeading"/>
                  </w:pPr>
                  <w:r>
                    <w:t xml:space="preserve">Reduction since previous contract period </w:t>
                  </w:r>
                </w:p>
              </w:tc>
            </w:tr>
            <w:tr w:rsidR="00ED5F8E" w14:paraId="7973972F" w14:textId="77777777" w:rsidTr="005928D1">
              <w:tc>
                <w:tcPr>
                  <w:tcW w:w="1668" w:type="pct"/>
                  <w:tcBorders>
                    <w:top w:val="single" w:sz="6" w:space="0" w:color="BFBFBF"/>
                  </w:tcBorders>
                </w:tcPr>
                <w:p w14:paraId="5BAC978B" w14:textId="77777777" w:rsidR="00ED5F8E" w:rsidRDefault="00ED5F8E" w:rsidP="005928D1">
                  <w:pPr>
                    <w:pStyle w:val="TableUnitsRow"/>
                    <w:jc w:val="left"/>
                  </w:pPr>
                  <w:r>
                    <w:t>New South Wales</w:t>
                  </w:r>
                </w:p>
              </w:tc>
              <w:tc>
                <w:tcPr>
                  <w:tcW w:w="1666" w:type="pct"/>
                  <w:tcBorders>
                    <w:top w:val="single" w:sz="6" w:space="0" w:color="BFBFBF"/>
                  </w:tcBorders>
                </w:tcPr>
                <w:p w14:paraId="073E9CAC" w14:textId="77777777" w:rsidR="00ED5F8E" w:rsidRDefault="00ED5F8E" w:rsidP="005928D1">
                  <w:pPr>
                    <w:pStyle w:val="TableUnitsRow"/>
                  </w:pPr>
                  <w:r>
                    <w:t>4</w:t>
                  </w:r>
                </w:p>
              </w:tc>
              <w:tc>
                <w:tcPr>
                  <w:tcW w:w="1666" w:type="pct"/>
                  <w:tcBorders>
                    <w:top w:val="single" w:sz="6" w:space="0" w:color="BFBFBF"/>
                  </w:tcBorders>
                </w:tcPr>
                <w:p w14:paraId="080D188D" w14:textId="77777777" w:rsidR="00ED5F8E" w:rsidRDefault="00ED5F8E" w:rsidP="005928D1">
                  <w:pPr>
                    <w:pStyle w:val="TableUnitsRow"/>
                  </w:pPr>
                  <w:r>
                    <w:t>0</w:t>
                  </w:r>
                </w:p>
              </w:tc>
            </w:tr>
            <w:tr w:rsidR="00ED5F8E" w14:paraId="79A8CD46" w14:textId="77777777" w:rsidTr="005928D1">
              <w:tc>
                <w:tcPr>
                  <w:tcW w:w="1668" w:type="pct"/>
                </w:tcPr>
                <w:p w14:paraId="627BEE98" w14:textId="77777777" w:rsidR="00ED5F8E" w:rsidRDefault="00ED5F8E" w:rsidP="005928D1">
                  <w:pPr>
                    <w:pStyle w:val="TableUnitsRow"/>
                    <w:jc w:val="left"/>
                  </w:pPr>
                  <w:r>
                    <w:t>Victoria</w:t>
                  </w:r>
                </w:p>
              </w:tc>
              <w:tc>
                <w:tcPr>
                  <w:tcW w:w="1666" w:type="pct"/>
                </w:tcPr>
                <w:p w14:paraId="477D1542" w14:textId="77777777" w:rsidR="00ED5F8E" w:rsidRDefault="00ED5F8E" w:rsidP="005928D1">
                  <w:pPr>
                    <w:pStyle w:val="TableUnitsRow"/>
                  </w:pPr>
                  <w:r>
                    <w:t>4</w:t>
                  </w:r>
                </w:p>
              </w:tc>
              <w:tc>
                <w:tcPr>
                  <w:tcW w:w="1666" w:type="pct"/>
                </w:tcPr>
                <w:p w14:paraId="24A56F3A" w14:textId="77777777" w:rsidR="00ED5F8E" w:rsidRDefault="00ED5F8E" w:rsidP="005928D1">
                  <w:pPr>
                    <w:pStyle w:val="TableUnitsRow"/>
                  </w:pPr>
                  <w:r>
                    <w:noBreakHyphen/>
                    <w:t>1</w:t>
                  </w:r>
                </w:p>
              </w:tc>
            </w:tr>
            <w:tr w:rsidR="00ED5F8E" w14:paraId="2E9F7501" w14:textId="77777777" w:rsidTr="005928D1">
              <w:tc>
                <w:tcPr>
                  <w:tcW w:w="1668" w:type="pct"/>
                </w:tcPr>
                <w:p w14:paraId="5BD7E206" w14:textId="77777777" w:rsidR="00ED5F8E" w:rsidRDefault="00ED5F8E" w:rsidP="005928D1">
                  <w:pPr>
                    <w:pStyle w:val="TableBodyText"/>
                    <w:jc w:val="left"/>
                  </w:pPr>
                  <w:r>
                    <w:t>Queensland</w:t>
                  </w:r>
                </w:p>
              </w:tc>
              <w:tc>
                <w:tcPr>
                  <w:tcW w:w="1666" w:type="pct"/>
                </w:tcPr>
                <w:p w14:paraId="0406FA18" w14:textId="77777777" w:rsidR="00ED5F8E" w:rsidRDefault="00ED5F8E" w:rsidP="005928D1">
                  <w:pPr>
                    <w:pStyle w:val="TableBodyText"/>
                  </w:pPr>
                  <w:r>
                    <w:t>4</w:t>
                  </w:r>
                </w:p>
              </w:tc>
              <w:tc>
                <w:tcPr>
                  <w:tcW w:w="1666" w:type="pct"/>
                </w:tcPr>
                <w:p w14:paraId="1AB50C24" w14:textId="77777777" w:rsidR="00ED5F8E" w:rsidRDefault="00ED5F8E" w:rsidP="005928D1">
                  <w:pPr>
                    <w:pStyle w:val="TableBodyText"/>
                  </w:pPr>
                  <w:r>
                    <w:t>0</w:t>
                  </w:r>
                </w:p>
              </w:tc>
            </w:tr>
            <w:tr w:rsidR="00ED5F8E" w14:paraId="28ECA4FE" w14:textId="77777777" w:rsidTr="005928D1">
              <w:tc>
                <w:tcPr>
                  <w:tcW w:w="1668" w:type="pct"/>
                  <w:shd w:val="clear" w:color="auto" w:fill="auto"/>
                </w:tcPr>
                <w:p w14:paraId="36587C7C" w14:textId="77777777" w:rsidR="00ED5F8E" w:rsidRDefault="00ED5F8E" w:rsidP="005928D1">
                  <w:pPr>
                    <w:pStyle w:val="TableBodyText"/>
                    <w:jc w:val="left"/>
                  </w:pPr>
                  <w:r>
                    <w:t>South Australia</w:t>
                  </w:r>
                </w:p>
              </w:tc>
              <w:tc>
                <w:tcPr>
                  <w:tcW w:w="1666" w:type="pct"/>
                </w:tcPr>
                <w:p w14:paraId="7BAC61B5" w14:textId="77777777" w:rsidR="00ED5F8E" w:rsidRDefault="00ED5F8E" w:rsidP="005928D1">
                  <w:pPr>
                    <w:pStyle w:val="TableBodyText"/>
                  </w:pPr>
                  <w:r>
                    <w:t>2</w:t>
                  </w:r>
                </w:p>
              </w:tc>
              <w:tc>
                <w:tcPr>
                  <w:tcW w:w="1666" w:type="pct"/>
                  <w:shd w:val="clear" w:color="auto" w:fill="auto"/>
                </w:tcPr>
                <w:p w14:paraId="1F2D5398" w14:textId="77777777" w:rsidR="00ED5F8E" w:rsidRDefault="00ED5F8E" w:rsidP="005928D1">
                  <w:pPr>
                    <w:pStyle w:val="TableBodyText"/>
                  </w:pPr>
                  <w:r>
                    <w:noBreakHyphen/>
                    <w:t>1</w:t>
                  </w:r>
                </w:p>
              </w:tc>
            </w:tr>
            <w:tr w:rsidR="00ED5F8E" w14:paraId="2177F342" w14:textId="77777777" w:rsidTr="005928D1">
              <w:tc>
                <w:tcPr>
                  <w:tcW w:w="1668" w:type="pct"/>
                  <w:shd w:val="clear" w:color="auto" w:fill="auto"/>
                </w:tcPr>
                <w:p w14:paraId="198275A6" w14:textId="77777777" w:rsidR="00ED5F8E" w:rsidRDefault="00ED5F8E" w:rsidP="005928D1">
                  <w:pPr>
                    <w:pStyle w:val="TableBodyText"/>
                    <w:jc w:val="left"/>
                  </w:pPr>
                  <w:r>
                    <w:t>Perth and Surrounds</w:t>
                  </w:r>
                </w:p>
              </w:tc>
              <w:tc>
                <w:tcPr>
                  <w:tcW w:w="1666" w:type="pct"/>
                </w:tcPr>
                <w:p w14:paraId="3CE81ED2" w14:textId="77777777" w:rsidR="00ED5F8E" w:rsidRDefault="00ED5F8E" w:rsidP="005928D1">
                  <w:pPr>
                    <w:pStyle w:val="TableBodyText"/>
                  </w:pPr>
                  <w:r>
                    <w:t>3</w:t>
                  </w:r>
                </w:p>
              </w:tc>
              <w:tc>
                <w:tcPr>
                  <w:tcW w:w="1666" w:type="pct"/>
                  <w:shd w:val="clear" w:color="auto" w:fill="auto"/>
                </w:tcPr>
                <w:p w14:paraId="2FF33D00" w14:textId="77777777" w:rsidR="00ED5F8E" w:rsidRDefault="00ED5F8E" w:rsidP="005928D1">
                  <w:pPr>
                    <w:pStyle w:val="TableBodyText"/>
                  </w:pPr>
                  <w:r>
                    <w:noBreakHyphen/>
                    <w:t>1</w:t>
                  </w:r>
                </w:p>
              </w:tc>
            </w:tr>
            <w:tr w:rsidR="00ED5F8E" w14:paraId="48242479" w14:textId="77777777" w:rsidTr="005928D1">
              <w:tc>
                <w:tcPr>
                  <w:tcW w:w="1668" w:type="pct"/>
                  <w:shd w:val="clear" w:color="auto" w:fill="auto"/>
                </w:tcPr>
                <w:p w14:paraId="11BBDEAE" w14:textId="77777777" w:rsidR="00ED5F8E" w:rsidRDefault="00ED5F8E" w:rsidP="005928D1">
                  <w:pPr>
                    <w:pStyle w:val="TableBodyText"/>
                    <w:jc w:val="left"/>
                  </w:pPr>
                  <w:r>
                    <w:t>Outback Western Australia</w:t>
                  </w:r>
                </w:p>
              </w:tc>
              <w:tc>
                <w:tcPr>
                  <w:tcW w:w="1666" w:type="pct"/>
                </w:tcPr>
                <w:p w14:paraId="6F5A796C" w14:textId="77777777" w:rsidR="00ED5F8E" w:rsidRDefault="00ED5F8E" w:rsidP="005928D1">
                  <w:pPr>
                    <w:pStyle w:val="TableBodyText"/>
                  </w:pPr>
                  <w:r>
                    <w:t>2</w:t>
                  </w:r>
                </w:p>
              </w:tc>
              <w:tc>
                <w:tcPr>
                  <w:tcW w:w="1666" w:type="pct"/>
                  <w:shd w:val="clear" w:color="auto" w:fill="auto"/>
                </w:tcPr>
                <w:p w14:paraId="7CF1179F" w14:textId="77777777" w:rsidR="00ED5F8E" w:rsidRDefault="00ED5F8E" w:rsidP="005928D1">
                  <w:pPr>
                    <w:pStyle w:val="TableBodyText"/>
                  </w:pPr>
                  <w:r>
                    <w:noBreakHyphen/>
                    <w:t>2</w:t>
                  </w:r>
                </w:p>
              </w:tc>
            </w:tr>
            <w:tr w:rsidR="00ED5F8E" w14:paraId="7A7A8FE4" w14:textId="77777777" w:rsidTr="005928D1">
              <w:tc>
                <w:tcPr>
                  <w:tcW w:w="1668" w:type="pct"/>
                  <w:shd w:val="clear" w:color="auto" w:fill="auto"/>
                </w:tcPr>
                <w:p w14:paraId="2D981D96" w14:textId="77777777" w:rsidR="00ED5F8E" w:rsidRDefault="00ED5F8E" w:rsidP="005928D1">
                  <w:pPr>
                    <w:pStyle w:val="TableBodyText"/>
                    <w:jc w:val="left"/>
                  </w:pPr>
                  <w:r>
                    <w:t>Tasmania</w:t>
                  </w:r>
                </w:p>
              </w:tc>
              <w:tc>
                <w:tcPr>
                  <w:tcW w:w="1666" w:type="pct"/>
                </w:tcPr>
                <w:p w14:paraId="3FB3BEFC" w14:textId="77777777" w:rsidR="00ED5F8E" w:rsidRDefault="00ED5F8E" w:rsidP="005928D1">
                  <w:pPr>
                    <w:pStyle w:val="TableBodyText"/>
                  </w:pPr>
                  <w:r>
                    <w:t>2</w:t>
                  </w:r>
                </w:p>
              </w:tc>
              <w:tc>
                <w:tcPr>
                  <w:tcW w:w="1666" w:type="pct"/>
                  <w:shd w:val="clear" w:color="auto" w:fill="auto"/>
                </w:tcPr>
                <w:p w14:paraId="6DB2ABED" w14:textId="77777777" w:rsidR="00ED5F8E" w:rsidRDefault="00ED5F8E" w:rsidP="005928D1">
                  <w:pPr>
                    <w:pStyle w:val="TableBodyText"/>
                  </w:pPr>
                  <w:r>
                    <w:noBreakHyphen/>
                    <w:t>1</w:t>
                  </w:r>
                </w:p>
              </w:tc>
            </w:tr>
            <w:tr w:rsidR="00ED5F8E" w14:paraId="77D420E1" w14:textId="77777777" w:rsidTr="005928D1">
              <w:tc>
                <w:tcPr>
                  <w:tcW w:w="1668" w:type="pct"/>
                  <w:shd w:val="clear" w:color="auto" w:fill="auto"/>
                </w:tcPr>
                <w:p w14:paraId="4AEF1424" w14:textId="77777777" w:rsidR="00ED5F8E" w:rsidRDefault="00ED5F8E" w:rsidP="005928D1">
                  <w:pPr>
                    <w:pStyle w:val="TableBodyText"/>
                    <w:jc w:val="left"/>
                  </w:pPr>
                  <w:r>
                    <w:t>ACT</w:t>
                  </w:r>
                </w:p>
              </w:tc>
              <w:tc>
                <w:tcPr>
                  <w:tcW w:w="1666" w:type="pct"/>
                </w:tcPr>
                <w:p w14:paraId="50E47BB9" w14:textId="77777777" w:rsidR="00ED5F8E" w:rsidRDefault="00ED5F8E" w:rsidP="005928D1">
                  <w:pPr>
                    <w:pStyle w:val="TableBodyText"/>
                  </w:pPr>
                  <w:r>
                    <w:t>1</w:t>
                  </w:r>
                </w:p>
              </w:tc>
              <w:tc>
                <w:tcPr>
                  <w:tcW w:w="1666" w:type="pct"/>
                  <w:shd w:val="clear" w:color="auto" w:fill="auto"/>
                </w:tcPr>
                <w:p w14:paraId="686B4F75" w14:textId="77777777" w:rsidR="00ED5F8E" w:rsidRDefault="00ED5F8E" w:rsidP="005928D1">
                  <w:pPr>
                    <w:pStyle w:val="TableBodyText"/>
                  </w:pPr>
                  <w:r>
                    <w:noBreakHyphen/>
                    <w:t>2</w:t>
                  </w:r>
                </w:p>
              </w:tc>
            </w:tr>
            <w:tr w:rsidR="00ED5F8E" w14:paraId="5CD1B284" w14:textId="77777777" w:rsidTr="005928D1">
              <w:tc>
                <w:tcPr>
                  <w:tcW w:w="1668" w:type="pct"/>
                  <w:tcBorders>
                    <w:bottom w:val="single" w:sz="6" w:space="0" w:color="BFBFBF"/>
                  </w:tcBorders>
                  <w:shd w:val="clear" w:color="auto" w:fill="auto"/>
                </w:tcPr>
                <w:p w14:paraId="1FFE4EBA" w14:textId="77777777" w:rsidR="00ED5F8E" w:rsidRDefault="00ED5F8E" w:rsidP="005928D1">
                  <w:pPr>
                    <w:pStyle w:val="TableBodyText"/>
                    <w:jc w:val="left"/>
                  </w:pPr>
                  <w:r>
                    <w:t>Torres Strait</w:t>
                  </w:r>
                </w:p>
              </w:tc>
              <w:tc>
                <w:tcPr>
                  <w:tcW w:w="1666" w:type="pct"/>
                  <w:tcBorders>
                    <w:bottom w:val="single" w:sz="6" w:space="0" w:color="BFBFBF"/>
                  </w:tcBorders>
                </w:tcPr>
                <w:p w14:paraId="7A1EFA20" w14:textId="77777777" w:rsidR="00ED5F8E" w:rsidRDefault="00ED5F8E" w:rsidP="005928D1">
                  <w:pPr>
                    <w:pStyle w:val="TableBodyText"/>
                  </w:pPr>
                  <w:r>
                    <w:t>1</w:t>
                  </w:r>
                </w:p>
              </w:tc>
              <w:tc>
                <w:tcPr>
                  <w:tcW w:w="1666" w:type="pct"/>
                  <w:tcBorders>
                    <w:bottom w:val="single" w:sz="6" w:space="0" w:color="BFBFBF"/>
                  </w:tcBorders>
                  <w:shd w:val="clear" w:color="auto" w:fill="auto"/>
                </w:tcPr>
                <w:p w14:paraId="116EA58C" w14:textId="77777777" w:rsidR="00ED5F8E" w:rsidRDefault="00ED5F8E" w:rsidP="005928D1">
                  <w:pPr>
                    <w:pStyle w:val="TableBodyText"/>
                  </w:pPr>
                  <w:r>
                    <w:t>0</w:t>
                  </w:r>
                </w:p>
              </w:tc>
            </w:tr>
          </w:tbl>
          <w:p w14:paraId="73BA56CE" w14:textId="77777777" w:rsidR="00ED5F8E" w:rsidRDefault="00ED5F8E" w:rsidP="005928D1">
            <w:pPr>
              <w:pStyle w:val="Box"/>
            </w:pPr>
          </w:p>
        </w:tc>
      </w:tr>
      <w:tr w:rsidR="00ED5F8E" w14:paraId="052D3C3F" w14:textId="77777777" w:rsidTr="005928D1">
        <w:tc>
          <w:tcPr>
            <w:tcW w:w="5000" w:type="pct"/>
            <w:tcBorders>
              <w:top w:val="nil"/>
              <w:left w:val="nil"/>
              <w:bottom w:val="nil"/>
              <w:right w:val="nil"/>
            </w:tcBorders>
            <w:shd w:val="clear" w:color="auto" w:fill="auto"/>
          </w:tcPr>
          <w:p w14:paraId="12F2BC44" w14:textId="77777777" w:rsidR="00ED5F8E" w:rsidRDefault="00ED5F8E" w:rsidP="005928D1">
            <w:pPr>
              <w:pStyle w:val="Source"/>
            </w:pPr>
            <w:r>
              <w:rPr>
                <w:i/>
              </w:rPr>
              <w:t>Source</w:t>
            </w:r>
            <w:r w:rsidRPr="00167F06">
              <w:t xml:space="preserve">: </w:t>
            </w:r>
            <w:r>
              <w:t>DESE (pers. comm., 1 April 2020).</w:t>
            </w:r>
          </w:p>
        </w:tc>
      </w:tr>
      <w:tr w:rsidR="00ED5F8E" w14:paraId="757BEF63" w14:textId="77777777" w:rsidTr="005928D1">
        <w:tc>
          <w:tcPr>
            <w:tcW w:w="5000" w:type="pct"/>
            <w:tcBorders>
              <w:top w:val="nil"/>
              <w:left w:val="nil"/>
              <w:bottom w:val="single" w:sz="6" w:space="0" w:color="78A22F"/>
              <w:right w:val="nil"/>
            </w:tcBorders>
            <w:shd w:val="clear" w:color="auto" w:fill="auto"/>
          </w:tcPr>
          <w:p w14:paraId="336CF190" w14:textId="77777777" w:rsidR="00ED5F8E" w:rsidRDefault="00ED5F8E" w:rsidP="005928D1">
            <w:pPr>
              <w:pStyle w:val="Box"/>
              <w:spacing w:before="0" w:line="120" w:lineRule="exact"/>
            </w:pPr>
          </w:p>
        </w:tc>
      </w:tr>
      <w:tr w:rsidR="00ED5F8E" w:rsidRPr="000863A5" w14:paraId="208298BD" w14:textId="77777777" w:rsidTr="005928D1">
        <w:tc>
          <w:tcPr>
            <w:tcW w:w="5000" w:type="pct"/>
            <w:tcBorders>
              <w:top w:val="single" w:sz="6" w:space="0" w:color="78A22F"/>
              <w:left w:val="nil"/>
              <w:bottom w:val="nil"/>
              <w:right w:val="nil"/>
            </w:tcBorders>
          </w:tcPr>
          <w:p w14:paraId="2E9B8D25" w14:textId="77777777" w:rsidR="00ED5F8E" w:rsidRPr="00626D32" w:rsidRDefault="00ED5F8E" w:rsidP="005928D1">
            <w:pPr>
              <w:pStyle w:val="BoxSpaceBelow"/>
            </w:pPr>
          </w:p>
        </w:tc>
      </w:tr>
    </w:tbl>
    <w:p w14:paraId="4D2A4B66" w14:textId="77777777" w:rsidR="00ED5F8E" w:rsidRDefault="00ED5F8E" w:rsidP="005928D1">
      <w:pPr>
        <w:pStyle w:val="ListBullet"/>
        <w:numPr>
          <w:ilvl w:val="0"/>
          <w:numId w:val="0"/>
        </w:numPr>
      </w:pPr>
      <w:r>
        <w:t xml:space="preserve">Despite these efforts, there is modest room to improve the performance of AASN providers. </w:t>
      </w:r>
    </w:p>
    <w:p w14:paraId="6A9B5F7E" w14:textId="77777777" w:rsidR="00ED5F8E" w:rsidRPr="0036522C" w:rsidRDefault="00ED5F8E" w:rsidP="005928D1">
      <w:pPr>
        <w:pStyle w:val="ListBullet"/>
        <w:numPr>
          <w:ilvl w:val="0"/>
          <w:numId w:val="0"/>
        </w:numPr>
      </w:pPr>
      <w:r>
        <w:t>First, the scope of services the Commonwealth contracts AASN providers to perform could be more transparent (Industry Skills Advisory Council NT, sub. 57). The Commonwealth enters into individual contracts with providers, based on tenders, but State and Territory governments are unable to see these contracts. The Commission understands that this has led to some service duplication with STA field officers and registered training organisations (RTOs)</w:t>
      </w:r>
      <w:r w:rsidRPr="0036522C">
        <w:t>.</w:t>
      </w:r>
      <w:r w:rsidRPr="006D5502">
        <w:t xml:space="preserve"> </w:t>
      </w:r>
      <w:r w:rsidRPr="00902246">
        <w:t xml:space="preserve">The </w:t>
      </w:r>
      <w:r w:rsidRPr="0036522C">
        <w:t xml:space="preserve">Industry Skills Advisory Council NT </w:t>
      </w:r>
      <w:r>
        <w:t>noted that:</w:t>
      </w:r>
    </w:p>
    <w:p w14:paraId="65AB6400" w14:textId="77777777" w:rsidR="00ED5F8E" w:rsidRPr="0036522C" w:rsidRDefault="00ED5F8E" w:rsidP="005928D1">
      <w:pPr>
        <w:pStyle w:val="Quote"/>
      </w:pPr>
      <w:r w:rsidRPr="0036522C">
        <w:t>Mentoring and related apprenticeship support services within the Australian Apprenticeships Support Network lack accountability to the key stakeholders. Employers are able to terminate an employment relationship with an apprentice, bypassing mediation or support processes being accessed. (sub</w:t>
      </w:r>
      <w:r>
        <w:t>. </w:t>
      </w:r>
      <w:r w:rsidRPr="0036522C">
        <w:t>57</w:t>
      </w:r>
      <w:r>
        <w:t xml:space="preserve">, </w:t>
      </w:r>
      <w:r w:rsidRPr="0036522C">
        <w:t>p.</w:t>
      </w:r>
      <w:r>
        <w:t> </w:t>
      </w:r>
      <w:r w:rsidRPr="0036522C">
        <w:t xml:space="preserve">11) </w:t>
      </w:r>
    </w:p>
    <w:p w14:paraId="7B283E2C" w14:textId="77777777" w:rsidR="00ED5F8E" w:rsidRPr="00276111" w:rsidRDefault="00ED5F8E" w:rsidP="005928D1">
      <w:pPr>
        <w:pStyle w:val="ListBullet"/>
        <w:numPr>
          <w:ilvl w:val="0"/>
          <w:numId w:val="0"/>
        </w:numPr>
        <w:rPr>
          <w:rStyle w:val="BodyTextChar"/>
        </w:rPr>
      </w:pPr>
      <w:r w:rsidRPr="00276111">
        <w:rPr>
          <w:rStyle w:val="BodyTextChar"/>
        </w:rPr>
        <w:t xml:space="preserve">As an immediate step, the </w:t>
      </w:r>
      <w:r>
        <w:rPr>
          <w:rStyle w:val="BodyTextChar"/>
        </w:rPr>
        <w:t>Australian Government</w:t>
      </w:r>
      <w:r w:rsidRPr="00276111">
        <w:rPr>
          <w:rStyle w:val="BodyTextChar"/>
        </w:rPr>
        <w:t xml:space="preserve"> </w:t>
      </w:r>
      <w:r>
        <w:rPr>
          <w:rStyle w:val="BodyTextChar"/>
        </w:rPr>
        <w:t>c</w:t>
      </w:r>
      <w:r w:rsidRPr="00276111">
        <w:rPr>
          <w:rStyle w:val="BodyTextChar"/>
        </w:rPr>
        <w:t>ould publish more information on the scope of services it contracts A</w:t>
      </w:r>
      <w:r>
        <w:rPr>
          <w:rStyle w:val="BodyTextChar"/>
        </w:rPr>
        <w:t>AS</w:t>
      </w:r>
      <w:r w:rsidRPr="00276111">
        <w:rPr>
          <w:rStyle w:val="BodyTextChar"/>
        </w:rPr>
        <w:t>N</w:t>
      </w:r>
      <w:r>
        <w:rPr>
          <w:rStyle w:val="BodyTextChar"/>
        </w:rPr>
        <w:t xml:space="preserve"> provider</w:t>
      </w:r>
      <w:r w:rsidRPr="00276111">
        <w:rPr>
          <w:rStyle w:val="BodyTextChar"/>
        </w:rPr>
        <w:t xml:space="preserve">s to </w:t>
      </w:r>
      <w:r>
        <w:rPr>
          <w:rStyle w:val="BodyTextChar"/>
        </w:rPr>
        <w:t>deliver</w:t>
      </w:r>
      <w:r w:rsidRPr="00276111">
        <w:rPr>
          <w:rStyle w:val="BodyTextChar"/>
        </w:rPr>
        <w:t xml:space="preserve">. This would assist States, Territories, GTOs and RTOs </w:t>
      </w:r>
      <w:r>
        <w:rPr>
          <w:rStyle w:val="BodyTextChar"/>
        </w:rPr>
        <w:t>to better</w:t>
      </w:r>
      <w:r w:rsidRPr="00276111">
        <w:rPr>
          <w:rStyle w:val="BodyTextChar"/>
        </w:rPr>
        <w:t xml:space="preserve"> plan their services and avoid duplication. </w:t>
      </w:r>
    </w:p>
    <w:p w14:paraId="51E60695" w14:textId="77777777" w:rsidR="00ED5F8E" w:rsidRDefault="00ED5F8E" w:rsidP="005928D1">
      <w:pPr>
        <w:pStyle w:val="ListBullet"/>
        <w:numPr>
          <w:ilvl w:val="0"/>
          <w:numId w:val="0"/>
        </w:numPr>
      </w:pPr>
      <w:r>
        <w:t xml:space="preserve">Second, and in the medium term, the Australian Government could conduct an evaluation on the new AASN contracts to examine how well the new performance measures and feedback mechanisms affect the efficiency of service provision and outcomes for users. </w:t>
      </w:r>
    </w:p>
    <w:p w14:paraId="009771DA" w14:textId="1C2164E9" w:rsidR="00ED5F8E" w:rsidRDefault="00ED5F8E" w:rsidP="005928D1">
      <w:pPr>
        <w:pStyle w:val="ListBullet"/>
        <w:numPr>
          <w:ilvl w:val="0"/>
          <w:numId w:val="0"/>
        </w:numPr>
      </w:pPr>
      <w:r>
        <w:rPr>
          <w:rStyle w:val="BodyTextChar"/>
        </w:rPr>
        <w:t>Finally, and over the longer term,</w:t>
      </w:r>
      <w:r w:rsidRPr="00276111">
        <w:rPr>
          <w:rStyle w:val="BodyTextChar"/>
        </w:rPr>
        <w:t xml:space="preserve"> the </w:t>
      </w:r>
      <w:r>
        <w:rPr>
          <w:rStyle w:val="BodyTextChar"/>
        </w:rPr>
        <w:t>Australian, State and Territory government</w:t>
      </w:r>
      <w:r w:rsidR="00D64A53">
        <w:rPr>
          <w:rStyle w:val="BodyTextChar"/>
        </w:rPr>
        <w:t>s</w:t>
      </w:r>
      <w:r w:rsidRPr="00276111">
        <w:rPr>
          <w:rStyle w:val="BodyTextChar"/>
        </w:rPr>
        <w:t xml:space="preserve"> could jointly contract </w:t>
      </w:r>
      <w:r>
        <w:rPr>
          <w:rStyle w:val="BodyTextChar"/>
        </w:rPr>
        <w:t>AASN providers to align their services with local needs. This would follow the example of the Northern Territory, where</w:t>
      </w:r>
      <w:r w:rsidRPr="00C52B21">
        <w:t xml:space="preserve"> </w:t>
      </w:r>
      <w:r>
        <w:t xml:space="preserve">the Australian Government and the Northern Territory Government jointly contract an AASN to service that jurisdiction. </w:t>
      </w:r>
      <w:r w:rsidRPr="003954A8">
        <w:t xml:space="preserve">Both </w:t>
      </w:r>
      <w:r>
        <w:t>g</w:t>
      </w:r>
      <w:r w:rsidRPr="003954A8">
        <w:t xml:space="preserve">overnments set the scope of the </w:t>
      </w:r>
      <w:r>
        <w:t>AASN provider</w:t>
      </w:r>
      <w:r w:rsidRPr="003954A8">
        <w:t>’s services, assess the tenders and manage the contract</w:t>
      </w:r>
      <w:r>
        <w:t>. T</w:t>
      </w:r>
      <w:r w:rsidRPr="003954A8">
        <w:t xml:space="preserve">he Northern Territory does not administer separate support services </w:t>
      </w:r>
      <w:r w:rsidR="00E85FF0" w:rsidRPr="00E85FF0">
        <w:rPr>
          <w:szCs w:val="24"/>
        </w:rPr>
        <w:t>(DESSFB 2019c)</w:t>
      </w:r>
      <w:r w:rsidR="00C7476C">
        <w:rPr>
          <w:szCs w:val="24"/>
        </w:rPr>
        <w:t>.</w:t>
      </w:r>
    </w:p>
    <w:p w14:paraId="4CF76501" w14:textId="77777777" w:rsidR="00ED5F8E" w:rsidRDefault="00ED5F8E" w:rsidP="00B003C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ED5F8E" w14:paraId="496F4E1E" w14:textId="77777777" w:rsidTr="005928D1">
        <w:trPr>
          <w:cantSplit/>
          <w:tblHeader/>
        </w:trPr>
        <w:tc>
          <w:tcPr>
            <w:tcW w:w="5000" w:type="pct"/>
            <w:tcBorders>
              <w:top w:val="single" w:sz="4" w:space="0" w:color="66BCDB" w:themeColor="text2"/>
              <w:left w:val="nil"/>
              <w:bottom w:val="nil"/>
              <w:right w:val="nil"/>
            </w:tcBorders>
            <w:shd w:val="clear" w:color="auto" w:fill="E0F1F7" w:themeFill="text2" w:themeFillTint="33"/>
            <w:tcMar>
              <w:left w:w="170" w:type="dxa"/>
              <w:right w:w="170" w:type="dxa"/>
            </w:tcMar>
          </w:tcPr>
          <w:p w14:paraId="49EAA2AB" w14:textId="77777777" w:rsidR="00ED5F8E" w:rsidRPr="00CE4C64" w:rsidRDefault="00ED5F8E" w:rsidP="005928D1">
            <w:pPr>
              <w:pStyle w:val="FindingTitle"/>
              <w:spacing w:before="120"/>
              <w:rPr>
                <w:noProof/>
              </w:rPr>
            </w:pPr>
            <w:r>
              <w:t>OPTION 7.3 — improving the Australian Apprenticeship Support Network</w:t>
            </w:r>
          </w:p>
        </w:tc>
      </w:tr>
      <w:tr w:rsidR="00ED5F8E" w:rsidRPr="00750BE2" w14:paraId="1320F51F" w14:textId="77777777" w:rsidTr="005928D1">
        <w:trPr>
          <w:cantSplit/>
          <w:trHeight w:val="1591"/>
        </w:trPr>
        <w:tc>
          <w:tcPr>
            <w:tcW w:w="5000" w:type="pct"/>
            <w:tcBorders>
              <w:top w:val="nil"/>
              <w:left w:val="nil"/>
              <w:bottom w:val="nil"/>
              <w:right w:val="nil"/>
            </w:tcBorders>
            <w:shd w:val="clear" w:color="auto" w:fill="E0F1F7" w:themeFill="text2" w:themeFillTint="33"/>
            <w:tcMar>
              <w:left w:w="170" w:type="dxa"/>
              <w:right w:w="170" w:type="dxa"/>
            </w:tcMar>
          </w:tcPr>
          <w:p w14:paraId="4E14A020" w14:textId="77777777" w:rsidR="00ED5F8E" w:rsidRDefault="00ED5F8E" w:rsidP="005928D1">
            <w:pPr>
              <w:pStyle w:val="Finding"/>
              <w:keepNext/>
            </w:pPr>
            <w:r>
              <w:t>The Australian Government could improve apprenticeship support services by:</w:t>
            </w:r>
          </w:p>
          <w:p w14:paraId="084FD38E" w14:textId="77777777" w:rsidR="00ED5F8E" w:rsidRDefault="00ED5F8E" w:rsidP="005928D1">
            <w:pPr>
              <w:pStyle w:val="RecBullet"/>
            </w:pPr>
            <w:r>
              <w:t>publishing more information on the scope of services that Australian Apprenticeship Support Network (AASN) providers are contracted to deliver</w:t>
            </w:r>
          </w:p>
          <w:p w14:paraId="79739F96" w14:textId="77777777" w:rsidR="00ED5F8E" w:rsidRDefault="00ED5F8E" w:rsidP="005928D1">
            <w:pPr>
              <w:pStyle w:val="RecBullet"/>
            </w:pPr>
            <w:r>
              <w:t>evaluating the AASN contracts to assess how recently</w:t>
            </w:r>
            <w:r>
              <w:noBreakHyphen/>
              <w:t xml:space="preserve">revised arrangements have affected </w:t>
            </w:r>
            <w:r w:rsidRPr="008F694E">
              <w:t xml:space="preserve">the efficiency of service provision and outcomes for users </w:t>
            </w:r>
          </w:p>
          <w:p w14:paraId="63BE35C0" w14:textId="70D70F87" w:rsidR="00ED5F8E" w:rsidRDefault="00ED5F8E" w:rsidP="005928D1">
            <w:pPr>
              <w:pStyle w:val="RecBullet"/>
            </w:pPr>
            <w:r>
              <w:t>cooperating with State and Territory governments to jointly contract AASN providers to better align services with local needs, as is the practi</w:t>
            </w:r>
            <w:r w:rsidR="00FB40C0">
              <w:t>c</w:t>
            </w:r>
            <w:r>
              <w:t>e in the Northern Territory.</w:t>
            </w:r>
          </w:p>
        </w:tc>
      </w:tr>
      <w:tr w:rsidR="00ED5F8E" w14:paraId="2B7AB47A" w14:textId="77777777" w:rsidTr="005928D1">
        <w:trPr>
          <w:cantSplit/>
        </w:trPr>
        <w:tc>
          <w:tcPr>
            <w:tcW w:w="5000" w:type="pct"/>
            <w:tcBorders>
              <w:top w:val="nil"/>
              <w:left w:val="nil"/>
              <w:bottom w:val="single" w:sz="4" w:space="0" w:color="66BCDB" w:themeColor="text2"/>
              <w:right w:val="nil"/>
            </w:tcBorders>
            <w:shd w:val="clear" w:color="auto" w:fill="E0F1F7" w:themeFill="text2" w:themeFillTint="33"/>
            <w:tcMar>
              <w:left w:w="170" w:type="dxa"/>
              <w:right w:w="170" w:type="dxa"/>
            </w:tcMar>
          </w:tcPr>
          <w:p w14:paraId="72686F17" w14:textId="77777777" w:rsidR="00ED5F8E" w:rsidRDefault="00ED5F8E" w:rsidP="005928D1">
            <w:pPr>
              <w:pStyle w:val="Space"/>
              <w:keepLines/>
            </w:pPr>
          </w:p>
        </w:tc>
      </w:tr>
      <w:tr w:rsidR="00ED5F8E" w:rsidRPr="000863A5" w14:paraId="1711CDF4" w14:textId="77777777" w:rsidTr="005928D1">
        <w:trPr>
          <w:cantSplit/>
        </w:trPr>
        <w:tc>
          <w:tcPr>
            <w:tcW w:w="5000" w:type="pct"/>
            <w:tcBorders>
              <w:top w:val="single" w:sz="4" w:space="0" w:color="66BCDB" w:themeColor="text2"/>
              <w:left w:val="nil"/>
              <w:bottom w:val="nil"/>
              <w:right w:val="nil"/>
            </w:tcBorders>
            <w:tcMar>
              <w:left w:w="170" w:type="dxa"/>
              <w:right w:w="170" w:type="dxa"/>
            </w:tcMar>
          </w:tcPr>
          <w:p w14:paraId="1D6A6E2F" w14:textId="77777777" w:rsidR="00ED5F8E" w:rsidRPr="00626D32" w:rsidRDefault="00ED5F8E" w:rsidP="005928D1">
            <w:pPr>
              <w:pStyle w:val="BoxSpaceBelow"/>
              <w:keepLines/>
            </w:pPr>
          </w:p>
        </w:tc>
      </w:tr>
    </w:tbl>
    <w:p w14:paraId="2116CB0E" w14:textId="77777777" w:rsidR="00ED5F8E" w:rsidRPr="004E3B94" w:rsidRDefault="00ED5F8E" w:rsidP="005928D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ED5F8E" w14:paraId="68D91F17" w14:textId="77777777" w:rsidTr="005928D1">
        <w:trPr>
          <w:tblHeader/>
        </w:trPr>
        <w:tc>
          <w:tcPr>
            <w:tcW w:w="5000" w:type="pct"/>
            <w:tcBorders>
              <w:top w:val="single" w:sz="6" w:space="0" w:color="78A22F"/>
              <w:left w:val="nil"/>
              <w:bottom w:val="nil"/>
              <w:right w:val="nil"/>
            </w:tcBorders>
            <w:shd w:val="clear" w:color="auto" w:fill="auto"/>
          </w:tcPr>
          <w:p w14:paraId="0278A185" w14:textId="77777777" w:rsidR="00ED5F8E" w:rsidRPr="00CE4C64" w:rsidRDefault="00ED5F8E" w:rsidP="005928D1">
            <w:pPr>
              <w:pStyle w:val="InformationRequestTitle"/>
              <w:spacing w:before="120"/>
            </w:pPr>
            <w:r w:rsidRPr="006E7EE2">
              <w:t>Information request</w:t>
            </w:r>
            <w:r>
              <w:t xml:space="preserve"> — apprenticeship support network service delivery</w:t>
            </w:r>
          </w:p>
        </w:tc>
      </w:tr>
      <w:tr w:rsidR="00ED5F8E" w:rsidRPr="00750BE2" w14:paraId="34CE7957" w14:textId="77777777" w:rsidTr="005928D1">
        <w:tc>
          <w:tcPr>
            <w:tcW w:w="5000" w:type="pct"/>
            <w:tcBorders>
              <w:top w:val="nil"/>
              <w:left w:val="nil"/>
              <w:bottom w:val="nil"/>
              <w:right w:val="nil"/>
            </w:tcBorders>
            <w:shd w:val="clear" w:color="auto" w:fill="auto"/>
          </w:tcPr>
          <w:p w14:paraId="6C8AA2E7" w14:textId="77777777" w:rsidR="00ED5F8E" w:rsidRDefault="00ED5F8E" w:rsidP="005928D1">
            <w:pPr>
              <w:pStyle w:val="InformationRequest"/>
              <w:keepNext/>
            </w:pPr>
            <w:r>
              <w:t xml:space="preserve">In assessing the three options in option 7.3: </w:t>
            </w:r>
          </w:p>
          <w:p w14:paraId="1D9857D4" w14:textId="77777777" w:rsidR="00ED5F8E" w:rsidRDefault="00ED5F8E" w:rsidP="005928D1">
            <w:pPr>
              <w:pStyle w:val="InformationRequestBullet"/>
              <w:ind w:left="360" w:hanging="360"/>
            </w:pPr>
            <w:r>
              <w:t>what types of information could the Australian Government provide to help State and Territory governments plan their service delivery?</w:t>
            </w:r>
          </w:p>
          <w:p w14:paraId="786E26AB" w14:textId="77777777" w:rsidR="00ED5F8E" w:rsidRPr="006E7EE2" w:rsidRDefault="00ED5F8E" w:rsidP="005928D1">
            <w:pPr>
              <w:pStyle w:val="InformationRequestBullet"/>
              <w:ind w:left="360" w:hanging="360"/>
            </w:pPr>
            <w:r>
              <w:t>what is the effectiveness of the joint contracting model in the Northern Territory and the feasibility of extending this model to other jurisdictions?</w:t>
            </w:r>
          </w:p>
        </w:tc>
      </w:tr>
      <w:tr w:rsidR="00ED5F8E" w14:paraId="74BE00B5" w14:textId="77777777" w:rsidTr="005928D1">
        <w:tc>
          <w:tcPr>
            <w:tcW w:w="5000" w:type="pct"/>
            <w:tcBorders>
              <w:top w:val="nil"/>
              <w:left w:val="nil"/>
              <w:bottom w:val="single" w:sz="6" w:space="0" w:color="78A22F"/>
              <w:right w:val="nil"/>
            </w:tcBorders>
            <w:shd w:val="clear" w:color="auto" w:fill="auto"/>
          </w:tcPr>
          <w:p w14:paraId="7011C4F6" w14:textId="77777777" w:rsidR="00ED5F8E" w:rsidRDefault="00ED5F8E" w:rsidP="005928D1">
            <w:pPr>
              <w:pStyle w:val="Space"/>
              <w:keepLines/>
            </w:pPr>
          </w:p>
        </w:tc>
      </w:tr>
      <w:tr w:rsidR="00ED5F8E" w:rsidRPr="000863A5" w14:paraId="5C19D0EC" w14:textId="77777777" w:rsidTr="005928D1">
        <w:tc>
          <w:tcPr>
            <w:tcW w:w="5000" w:type="pct"/>
            <w:tcBorders>
              <w:top w:val="single" w:sz="6" w:space="0" w:color="78A22F"/>
              <w:left w:val="nil"/>
              <w:bottom w:val="nil"/>
              <w:right w:val="nil"/>
            </w:tcBorders>
          </w:tcPr>
          <w:p w14:paraId="382E1CF6" w14:textId="77777777" w:rsidR="00ED5F8E" w:rsidRPr="00626D32" w:rsidRDefault="00ED5F8E" w:rsidP="005928D1">
            <w:pPr>
              <w:pStyle w:val="BoxSpaceBelow"/>
              <w:keepLines/>
            </w:pPr>
          </w:p>
        </w:tc>
      </w:tr>
    </w:tbl>
    <w:p w14:paraId="6570D97B" w14:textId="0C080E6F" w:rsidR="00ED5F8E" w:rsidRDefault="00ED5F8E" w:rsidP="005928D1">
      <w:pPr>
        <w:pStyle w:val="Heading2"/>
      </w:pPr>
      <w:bookmarkStart w:id="92" w:name="_Toc41645052"/>
      <w:r>
        <w:t>7.</w:t>
      </w:r>
      <w:r>
        <w:rPr>
          <w:noProof/>
        </w:rPr>
        <w:t>3</w:t>
      </w:r>
      <w:r>
        <w:tab/>
        <w:t>Streamlining training package developments</w:t>
      </w:r>
      <w:bookmarkEnd w:id="92"/>
    </w:p>
    <w:p w14:paraId="3554252B" w14:textId="0791935D" w:rsidR="00ED5F8E" w:rsidRDefault="00ED5F8E" w:rsidP="005928D1">
      <w:pPr>
        <w:pStyle w:val="BodyText"/>
      </w:pPr>
      <w:r>
        <w:t>The process of developing training packages is intended to ensure national consistency in qualifications and quality assurance. This, in turn, facilitates the portability of skilled labour and the matching of skill requirements needed by industry and others from a bigger pool of workers. However, agreement on training packages requires time</w:t>
      </w:r>
      <w:r>
        <w:noBreakHyphen/>
        <w:t xml:space="preserve">consuming vetting by multiple parties, delaying delivery to market. Moreover, the need for consistency can restrict flexibility and deter innovation </w:t>
      </w:r>
      <w:r w:rsidR="00E85FF0" w:rsidRPr="00E85FF0">
        <w:rPr>
          <w:szCs w:val="24"/>
        </w:rPr>
        <w:t>(Curran 2002, p. 12, cited in Bowman and McKenna 2016b)</w:t>
      </w:r>
      <w:r>
        <w:t xml:space="preserve">. </w:t>
      </w:r>
    </w:p>
    <w:p w14:paraId="7822A228" w14:textId="77777777" w:rsidR="00ED5F8E" w:rsidRDefault="00ED5F8E" w:rsidP="005928D1">
      <w:pPr>
        <w:pStyle w:val="BodyText"/>
      </w:pPr>
      <w:r>
        <w:t>Study participants acknowledged these tensions, raising two main concerns; the first on the prescriptive detail of training package products preventing flexibility of training; and the second on the cumbersome process of developing and updating training packages.</w:t>
      </w:r>
    </w:p>
    <w:p w14:paraId="63B3D9EE" w14:textId="77777777" w:rsidR="00ED5F8E" w:rsidRDefault="00ED5F8E" w:rsidP="005928D1">
      <w:pPr>
        <w:pStyle w:val="Heading3"/>
      </w:pPr>
      <w:r>
        <w:t xml:space="preserve">Tensions between training flexibility and consistency </w:t>
      </w:r>
    </w:p>
    <w:p w14:paraId="05BC73FA" w14:textId="77777777" w:rsidR="00ED5F8E" w:rsidRDefault="00ED5F8E" w:rsidP="005928D1">
      <w:pPr>
        <w:pStyle w:val="BodyText"/>
      </w:pPr>
      <w:r>
        <w:t>Participants supported a nationally</w:t>
      </w:r>
      <w:r>
        <w:noBreakHyphen/>
        <w:t xml:space="preserve">consistent training system, but many raised concerns about how consistency, flexibility and timeliness are balanced. Several submissions commented on how training products are defined and delays in updating qualifications (for example, Queensland Water Directorate, sub. 30; Australian Computer Society, sub. 49). </w:t>
      </w:r>
    </w:p>
    <w:p w14:paraId="29BA029B" w14:textId="4622BCD2" w:rsidR="00ED5F8E" w:rsidRDefault="00ED5F8E" w:rsidP="005928D1">
      <w:pPr>
        <w:pStyle w:val="BodyText"/>
      </w:pPr>
      <w:r>
        <w:t>Other</w:t>
      </w:r>
      <w:r w:rsidRPr="00392DDD">
        <w:t xml:space="preserve"> participants argued that the narrow definition of training package products — </w:t>
      </w:r>
      <w:r>
        <w:t xml:space="preserve">qualifications and </w:t>
      </w:r>
      <w:r w:rsidRPr="00392DDD">
        <w:t>‘units of competency’ targeted to job</w:t>
      </w:r>
      <w:r w:rsidRPr="00392DDD">
        <w:noBreakHyphen/>
        <w:t xml:space="preserve">specific skills and job readiness — are a barrier to a flexible and adaptable VET system, and limit mobility </w:t>
      </w:r>
      <w:r>
        <w:t>across</w:t>
      </w:r>
      <w:r w:rsidRPr="00392DDD">
        <w:t xml:space="preserve"> occupations and industries </w:t>
      </w:r>
      <w:r w:rsidRPr="005A31CF">
        <w:rPr>
          <w:szCs w:val="24"/>
        </w:rPr>
        <w:t>(Hodge 2018; Schubert, Goedegebuure and Meek 2018)</w:t>
      </w:r>
      <w:r w:rsidRPr="00392DDD">
        <w:t>.</w:t>
      </w:r>
      <w:r>
        <w:t xml:space="preserve"> They pointed to the fewer than 30 per cent of </w:t>
      </w:r>
      <w:r w:rsidRPr="00267153">
        <w:t>VET graduates work</w:t>
      </w:r>
      <w:r>
        <w:t>ing</w:t>
      </w:r>
      <w:r w:rsidRPr="00267153">
        <w:t xml:space="preserve"> in the same occupation as their </w:t>
      </w:r>
      <w:r>
        <w:t>qualification</w:t>
      </w:r>
      <w:r w:rsidRPr="00267153">
        <w:t xml:space="preserve"> as a sign that </w:t>
      </w:r>
      <w:r>
        <w:t>narrowly focused</w:t>
      </w:r>
      <w:r w:rsidRPr="00267153">
        <w:t xml:space="preserve"> training packages </w:t>
      </w:r>
      <w:r>
        <w:t>are</w:t>
      </w:r>
      <w:r w:rsidRPr="00267153">
        <w:t xml:space="preserve"> not meeting labour market needs</w:t>
      </w:r>
      <w:r>
        <w:t xml:space="preserve"> </w:t>
      </w:r>
      <w:r w:rsidRPr="00C8637F">
        <w:rPr>
          <w:szCs w:val="24"/>
        </w:rPr>
        <w:t>(Moodie and Wheelahan</w:t>
      </w:r>
      <w:r w:rsidRPr="000209F1">
        <w:rPr>
          <w:szCs w:val="24"/>
        </w:rPr>
        <w:t> </w:t>
      </w:r>
      <w:r w:rsidRPr="003C18B8">
        <w:rPr>
          <w:szCs w:val="24"/>
        </w:rPr>
        <w:t>2018; Wheelahan and Moodie</w:t>
      </w:r>
      <w:r w:rsidRPr="007D7150">
        <w:rPr>
          <w:szCs w:val="24"/>
        </w:rPr>
        <w:t> </w:t>
      </w:r>
      <w:r w:rsidRPr="00D658D9">
        <w:rPr>
          <w:szCs w:val="24"/>
        </w:rPr>
        <w:t>2011)</w:t>
      </w:r>
      <w:r>
        <w:t xml:space="preserve">. </w:t>
      </w:r>
    </w:p>
    <w:p w14:paraId="6002C468" w14:textId="77777777" w:rsidR="00ED5F8E" w:rsidRPr="00B003C2" w:rsidRDefault="00ED5F8E" w:rsidP="005928D1">
      <w:pPr>
        <w:pStyle w:val="BodyText"/>
        <w:rPr>
          <w:spacing w:val="-2"/>
        </w:rPr>
      </w:pPr>
      <w:r w:rsidRPr="00B003C2">
        <w:rPr>
          <w:spacing w:val="-2"/>
        </w:rPr>
        <w:t xml:space="preserve">It is not clear if these concerns are significant. While training packages set out in detail the knowledge and skills needed in an occupation, students have some flexibility in how they combine units of competency to form qualifications, and can choose nationally accredited qualifications, courses and subjects outside of training packages to meet their needs. RTOs also have the flexibility to decide how nationally recognised training is designed and delivered. </w:t>
      </w:r>
    </w:p>
    <w:p w14:paraId="6535AA49" w14:textId="72C5A871" w:rsidR="00ED5F8E" w:rsidRDefault="00ED5F8E" w:rsidP="005928D1">
      <w:pPr>
        <w:pStyle w:val="BodyText"/>
      </w:pPr>
      <w:r>
        <w:t>Further, VET graduate employment outcomes provide some evidence that training packages are delivering skills needed by the labour market.</w:t>
      </w:r>
      <w:r w:rsidRPr="00364A71">
        <w:t xml:space="preserve"> </w:t>
      </w:r>
      <w:r>
        <w:t xml:space="preserve">About 60 per cent of graduates found their qualification relevant to their current job or found employment in the occupation they trained in, with only 12 per cent of graduates reporting their training was not relevant to their current job </w:t>
      </w:r>
      <w:r w:rsidR="00E85FF0" w:rsidRPr="00E85FF0">
        <w:rPr>
          <w:szCs w:val="24"/>
        </w:rPr>
        <w:t>(NCVER 2019l)</w:t>
      </w:r>
      <w:r>
        <w:t>.</w:t>
      </w:r>
      <w:r w:rsidRPr="00B46342">
        <w:rPr>
          <w:rStyle w:val="FootnoteReference"/>
        </w:rPr>
        <w:footnoteReference w:id="49"/>
      </w:r>
      <w:r>
        <w:t xml:space="preserve"> </w:t>
      </w:r>
    </w:p>
    <w:p w14:paraId="56D2B0EC" w14:textId="77777777" w:rsidR="00ED5F8E" w:rsidRPr="00BE34A1" w:rsidRDefault="00ED5F8E" w:rsidP="005928D1">
      <w:pPr>
        <w:pStyle w:val="BodyText"/>
      </w:pPr>
      <w:r>
        <w:t>In addition, informal and unaccredited training, including workplace training, provides another way of developing skills. Indeed, employers are increasingly using unaccredited training to meet specific training needs, including adapting to new technology. Surveys conducted by the National Centre for Vocational Education Research (NCVER) show that 24 per cent of employers using unaccredited training in 2019 did so in response to new technology, up from 12 per cent in 2017.</w:t>
      </w:r>
      <w:r w:rsidRPr="00B46342">
        <w:rPr>
          <w:rStyle w:val="FootnoteReference"/>
        </w:rPr>
        <w:footnoteReference w:id="50"/>
      </w:r>
      <w:r>
        <w:t xml:space="preserve"> </w:t>
      </w:r>
      <w:r w:rsidRPr="00BE34A1">
        <w:t xml:space="preserve">In some cases, employers </w:t>
      </w:r>
      <w:r>
        <w:t>use</w:t>
      </w:r>
      <w:r w:rsidRPr="00BE34A1">
        <w:t xml:space="preserve"> competencies in training packages as the basis for their unaccredited training </w:t>
      </w:r>
      <w:r>
        <w:t>(</w:t>
      </w:r>
      <w:r w:rsidRPr="00BE34A1">
        <w:t>NSW Utilities and Electrotechnology</w:t>
      </w:r>
      <w:r>
        <w:t>,</w:t>
      </w:r>
      <w:r w:rsidRPr="00BE34A1">
        <w:t xml:space="preserve"> sub.</w:t>
      </w:r>
      <w:r>
        <w:t> </w:t>
      </w:r>
      <w:r w:rsidRPr="00BE34A1">
        <w:t>31). For example, Skills Impact note</w:t>
      </w:r>
      <w:r>
        <w:t>d</w:t>
      </w:r>
      <w:r w:rsidRPr="00BE34A1">
        <w:t>:</w:t>
      </w:r>
    </w:p>
    <w:p w14:paraId="6BDA37FB" w14:textId="77777777" w:rsidR="00ED5F8E" w:rsidRDefault="00ED5F8E" w:rsidP="005928D1">
      <w:pPr>
        <w:pStyle w:val="Quote"/>
      </w:pPr>
      <w:r>
        <w:t>… most training in the pulp and paper manufacturing industry is unaccredited, with accredited training mainly used for licensed occupations … Regardless, companies of all sizes have confirmed that their training is based on the qualifications and units of competency from the PPM Pulp and Paper Manufacturing Training Package, which adds value both to workplace processes and worker’s professional development (and therefore transferability). (sub. 28, p. 12)</w:t>
      </w:r>
    </w:p>
    <w:p w14:paraId="2DA287C1" w14:textId="05DFD81B" w:rsidR="00ED5F8E" w:rsidRDefault="00ED5F8E" w:rsidP="005928D1">
      <w:pPr>
        <w:pStyle w:val="BodyText"/>
      </w:pPr>
      <w:r>
        <w:t xml:space="preserve">Greater flexibility is expected to arise from the Australian Government’s acceptance of the Noonan Review’s </w:t>
      </w:r>
      <w:r w:rsidRPr="0067653E">
        <w:rPr>
          <w:szCs w:val="24"/>
        </w:rPr>
        <w:t>(Noonan et al. 2019)</w:t>
      </w:r>
      <w:r>
        <w:t xml:space="preserve"> recommendation to develop guidelines to facilitate the recognition of shorter</w:t>
      </w:r>
      <w:r>
        <w:noBreakHyphen/>
        <w:t>form credentials (such as micro</w:t>
      </w:r>
      <w:r>
        <w:noBreakHyphen/>
        <w:t>credentials).</w:t>
      </w:r>
      <w:r w:rsidRPr="00B46342">
        <w:rPr>
          <w:rStyle w:val="FootnoteReference"/>
        </w:rPr>
        <w:footnoteReference w:id="51"/>
      </w:r>
    </w:p>
    <w:p w14:paraId="4F3EBC6C" w14:textId="77777777" w:rsidR="00ED5F8E" w:rsidRDefault="00ED5F8E" w:rsidP="005928D1">
      <w:pPr>
        <w:pStyle w:val="BodyText"/>
      </w:pPr>
      <w:r>
        <w:t>Taken together, t</w:t>
      </w:r>
      <w:r w:rsidRPr="00260936">
        <w:t xml:space="preserve">he VET system and informal training avenues </w:t>
      </w:r>
      <w:r>
        <w:t xml:space="preserve">appear to </w:t>
      </w:r>
      <w:r w:rsidRPr="00260936">
        <w:t xml:space="preserve">provide enough </w:t>
      </w:r>
      <w:r>
        <w:t>avenues</w:t>
      </w:r>
      <w:r w:rsidRPr="00260936">
        <w:t xml:space="preserve"> to meet student, employer and RTO needs</w:t>
      </w:r>
      <w:r>
        <w:t xml:space="preserve">. However the Commission seeks further input on problems caused by the approach to training package design and how these could be addressed. </w:t>
      </w:r>
    </w:p>
    <w:p w14:paraId="34CF55C0" w14:textId="77777777" w:rsidR="00ED5F8E" w:rsidRPr="004E3B94" w:rsidRDefault="00ED5F8E" w:rsidP="005928D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ED5F8E" w14:paraId="171418D0" w14:textId="77777777" w:rsidTr="005928D1">
        <w:trPr>
          <w:tblHeader/>
        </w:trPr>
        <w:tc>
          <w:tcPr>
            <w:tcW w:w="5000" w:type="pct"/>
            <w:tcBorders>
              <w:top w:val="single" w:sz="6" w:space="0" w:color="78A22F" w:themeColor="accent1"/>
              <w:left w:val="nil"/>
              <w:bottom w:val="nil"/>
              <w:right w:val="nil"/>
            </w:tcBorders>
            <w:shd w:val="clear" w:color="auto" w:fill="auto"/>
          </w:tcPr>
          <w:p w14:paraId="11196A6A" w14:textId="77777777" w:rsidR="00ED5F8E" w:rsidRPr="00CE4C64" w:rsidRDefault="00ED5F8E" w:rsidP="005928D1">
            <w:pPr>
              <w:pStyle w:val="InformationRequestTitle"/>
              <w:spacing w:before="120"/>
            </w:pPr>
            <w:r w:rsidRPr="006E7EE2">
              <w:t>Information request</w:t>
            </w:r>
            <w:r>
              <w:t xml:space="preserve"> — FLEXIBILITY allowed by TRAINING PACKAGES</w:t>
            </w:r>
          </w:p>
        </w:tc>
      </w:tr>
      <w:tr w:rsidR="00ED5F8E" w:rsidRPr="00750BE2" w14:paraId="585AFA88" w14:textId="77777777" w:rsidTr="005928D1">
        <w:tc>
          <w:tcPr>
            <w:tcW w:w="5000" w:type="pct"/>
            <w:tcBorders>
              <w:top w:val="nil"/>
              <w:left w:val="nil"/>
              <w:bottom w:val="nil"/>
              <w:right w:val="nil"/>
            </w:tcBorders>
            <w:shd w:val="clear" w:color="auto" w:fill="auto"/>
          </w:tcPr>
          <w:p w14:paraId="79088ECB" w14:textId="72D09599" w:rsidR="00ED5F8E" w:rsidRPr="003954A8" w:rsidRDefault="00ED5F8E" w:rsidP="005928D1">
            <w:pPr>
              <w:pStyle w:val="InformationRequest"/>
              <w:keepNext/>
              <w:rPr>
                <w:highlight w:val="yellow"/>
              </w:rPr>
            </w:pPr>
            <w:r>
              <w:t>How could the approach to developing training packages more</w:t>
            </w:r>
            <w:r w:rsidRPr="003954A8">
              <w:t xml:space="preserve"> </w:t>
            </w:r>
            <w:r>
              <w:t>effectively manage the trade</w:t>
            </w:r>
            <w:r w:rsidR="00012353">
              <w:noBreakHyphen/>
            </w:r>
            <w:r>
              <w:t>offs</w:t>
            </w:r>
            <w:r w:rsidRPr="003954A8">
              <w:t xml:space="preserve"> between consistency</w:t>
            </w:r>
            <w:r>
              <w:t xml:space="preserve"> </w:t>
            </w:r>
            <w:r w:rsidRPr="003954A8">
              <w:t xml:space="preserve">and flexibility? </w:t>
            </w:r>
          </w:p>
        </w:tc>
      </w:tr>
      <w:tr w:rsidR="00ED5F8E" w14:paraId="73CB887D" w14:textId="77777777" w:rsidTr="005928D1">
        <w:tc>
          <w:tcPr>
            <w:tcW w:w="5000" w:type="pct"/>
            <w:tcBorders>
              <w:top w:val="nil"/>
              <w:left w:val="nil"/>
              <w:bottom w:val="single" w:sz="6" w:space="0" w:color="78A22F" w:themeColor="accent1"/>
              <w:right w:val="nil"/>
            </w:tcBorders>
            <w:shd w:val="clear" w:color="auto" w:fill="auto"/>
          </w:tcPr>
          <w:p w14:paraId="354A05C1" w14:textId="77777777" w:rsidR="00ED5F8E" w:rsidRDefault="00ED5F8E" w:rsidP="005928D1">
            <w:pPr>
              <w:pStyle w:val="Space"/>
              <w:keepLines/>
            </w:pPr>
          </w:p>
        </w:tc>
      </w:tr>
      <w:tr w:rsidR="00ED5F8E" w:rsidRPr="000863A5" w14:paraId="501661A1" w14:textId="77777777" w:rsidTr="005928D1">
        <w:tc>
          <w:tcPr>
            <w:tcW w:w="5000" w:type="pct"/>
            <w:tcBorders>
              <w:top w:val="single" w:sz="6" w:space="0" w:color="78A22F" w:themeColor="accent1"/>
              <w:left w:val="nil"/>
              <w:bottom w:val="nil"/>
              <w:right w:val="nil"/>
            </w:tcBorders>
          </w:tcPr>
          <w:p w14:paraId="62401945" w14:textId="77777777" w:rsidR="00ED5F8E" w:rsidRPr="00626D32" w:rsidRDefault="00ED5F8E" w:rsidP="005928D1">
            <w:pPr>
              <w:pStyle w:val="BoxSpaceBelow"/>
              <w:keepLines/>
            </w:pPr>
          </w:p>
        </w:tc>
      </w:tr>
    </w:tbl>
    <w:p w14:paraId="05AC371B" w14:textId="32F35D93" w:rsidR="00ED5F8E" w:rsidRDefault="00ED5F8E" w:rsidP="005928D1">
      <w:pPr>
        <w:pStyle w:val="Heading3"/>
        <w:spacing w:before="280"/>
      </w:pPr>
      <w:r>
        <w:t xml:space="preserve">Timeliness is a concern, but </w:t>
      </w:r>
      <w:r w:rsidR="005C11CE">
        <w:t xml:space="preserve">it </w:t>
      </w:r>
      <w:r>
        <w:t>is being addressed</w:t>
      </w:r>
    </w:p>
    <w:p w14:paraId="3ACAC393" w14:textId="77777777" w:rsidR="00ED5F8E" w:rsidRDefault="00ED5F8E" w:rsidP="005928D1">
      <w:pPr>
        <w:pStyle w:val="BodyText"/>
      </w:pPr>
      <w:r>
        <w:t>The current process for developing training packages is involved, with many players and layers of supervision, including oversight by the COAG Skills Council and industry</w:t>
      </w:r>
      <w:r>
        <w:noBreakHyphen/>
        <w:t>led content development (figure 7.3). As a result, the process is time consuming. The Joyce Review found that, on average, it takes 12 months to develop a training package and it can take years for the training package to be endorsed.</w:t>
      </w:r>
    </w:p>
    <w:p w14:paraId="0FBDC429" w14:textId="4EE1994B" w:rsidR="00ED5F8E" w:rsidRDefault="00ED5F8E" w:rsidP="005928D1">
      <w:pPr>
        <w:pStyle w:val="BodyText"/>
      </w:pPr>
      <w:r>
        <w:t>Joyce recommended a major shake</w:t>
      </w:r>
      <w:r>
        <w:noBreakHyphen/>
        <w:t xml:space="preserve">up of the process for developing and updating training packages. In essence, Skills Organisations would replace and subsume </w:t>
      </w:r>
      <w:r w:rsidRPr="00EF126C">
        <w:t xml:space="preserve">the </w:t>
      </w:r>
      <w:r>
        <w:t xml:space="preserve">roles of the </w:t>
      </w:r>
      <w:r w:rsidRPr="00EF126C">
        <w:t xml:space="preserve">Australian Industry </w:t>
      </w:r>
      <w:r>
        <w:t xml:space="preserve">and </w:t>
      </w:r>
      <w:r w:rsidRPr="00EF126C">
        <w:t>Skills Committee</w:t>
      </w:r>
      <w:r>
        <w:t xml:space="preserve"> (AISC)</w:t>
      </w:r>
      <w:r w:rsidRPr="00EF126C">
        <w:t>, Industry Reference Committees</w:t>
      </w:r>
      <w:r>
        <w:t xml:space="preserve"> (IRCs) and</w:t>
      </w:r>
      <w:r w:rsidRPr="00EF126C">
        <w:t xml:space="preserve"> Skills Service Organisations </w:t>
      </w:r>
      <w:r>
        <w:t>(SSOs)</w:t>
      </w:r>
      <w:r w:rsidRPr="00EF126C">
        <w:t xml:space="preserve"> </w:t>
      </w:r>
      <w:r>
        <w:t>and be responsible for developing training packages for the Australian Skills Quality Authority’s (ASQA) approval (box 7.2). As mentioned in section 7.2, the Australian Government is piloting Skills Organisations in line with the Joyce Review’s recommendation.</w:t>
      </w:r>
    </w:p>
    <w:p w14:paraId="2C52150D" w14:textId="77777777" w:rsidR="00ED5F8E" w:rsidRDefault="00ED5F8E" w:rsidP="005928D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ED5F8E" w14:paraId="32F77C66" w14:textId="77777777" w:rsidTr="005928D1">
        <w:trPr>
          <w:tblHeader/>
        </w:trPr>
        <w:tc>
          <w:tcPr>
            <w:tcW w:w="5000" w:type="pct"/>
            <w:tcBorders>
              <w:top w:val="single" w:sz="6" w:space="0" w:color="78A22F" w:themeColor="accent1"/>
              <w:left w:val="nil"/>
              <w:bottom w:val="nil"/>
              <w:right w:val="nil"/>
            </w:tcBorders>
            <w:shd w:val="clear" w:color="auto" w:fill="auto"/>
          </w:tcPr>
          <w:p w14:paraId="63FE6F0F" w14:textId="22958642" w:rsidR="00ED5F8E" w:rsidRPr="00176D3F" w:rsidRDefault="00ED5F8E" w:rsidP="005928D1">
            <w:pPr>
              <w:pStyle w:val="FigureTitle"/>
            </w:pPr>
            <w:r w:rsidRPr="00784A05">
              <w:rPr>
                <w:b w:val="0"/>
              </w:rPr>
              <w:t xml:space="preserve">Figure </w:t>
            </w:r>
            <w:r>
              <w:rPr>
                <w:b w:val="0"/>
              </w:rPr>
              <w:t>7.</w:t>
            </w:r>
            <w:r>
              <w:rPr>
                <w:b w:val="0"/>
                <w:noProof/>
              </w:rPr>
              <w:t>3</w:t>
            </w:r>
            <w:r>
              <w:tab/>
              <w:t>The process to develop and update training packages</w:t>
            </w:r>
          </w:p>
        </w:tc>
      </w:tr>
      <w:tr w:rsidR="00ED5F8E" w14:paraId="5F642377" w14:textId="77777777" w:rsidTr="005928D1">
        <w:tc>
          <w:tcPr>
            <w:tcW w:w="5000" w:type="pct"/>
            <w:tcBorders>
              <w:top w:val="nil"/>
              <w:left w:val="nil"/>
              <w:bottom w:val="nil"/>
              <w:right w:val="nil"/>
            </w:tcBorders>
            <w:shd w:val="clear" w:color="auto" w:fill="auto"/>
            <w:tcMar>
              <w:top w:w="28" w:type="dxa"/>
              <w:bottom w:w="28" w:type="dxa"/>
            </w:tcMar>
          </w:tcPr>
          <w:p w14:paraId="5B6C28C0" w14:textId="0F0583D8" w:rsidR="00ED5F8E" w:rsidRDefault="006E62AA" w:rsidP="005928D1">
            <w:pPr>
              <w:pStyle w:val="Figure"/>
            </w:pPr>
            <w:r w:rsidRPr="006E62AA">
              <w:rPr>
                <w:noProof/>
              </w:rPr>
              <w:drawing>
                <wp:inline distT="0" distB="0" distL="0" distR="0" wp14:anchorId="365191CA" wp14:editId="362A477E">
                  <wp:extent cx="5412740" cy="5549265"/>
                  <wp:effectExtent l="0" t="0" r="0" b="0"/>
                  <wp:docPr id="20" name="Picture 20" descr="Figure 7.3 - The process to develop and update training packages.&#10;The figure illustrates the responsibilities that various organisations (COAG Skills Council, Australian Industry and Skills Committee, Industry Reference Committees and Skills Service Organisations) have in relation to approving training packages. This is followed by a depiction of the steps involve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5412740" cy="5549265"/>
                          </a:xfrm>
                          <a:prstGeom prst="rect">
                            <a:avLst/>
                          </a:prstGeom>
                          <a:noFill/>
                          <a:ln>
                            <a:noFill/>
                          </a:ln>
                        </pic:spPr>
                      </pic:pic>
                    </a:graphicData>
                  </a:graphic>
                </wp:inline>
              </w:drawing>
            </w:r>
          </w:p>
        </w:tc>
      </w:tr>
      <w:tr w:rsidR="00ED5F8E" w:rsidRPr="00176D3F" w14:paraId="783A5D71" w14:textId="77777777" w:rsidTr="005928D1">
        <w:tc>
          <w:tcPr>
            <w:tcW w:w="5000" w:type="pct"/>
            <w:tcBorders>
              <w:top w:val="nil"/>
              <w:left w:val="nil"/>
              <w:bottom w:val="nil"/>
              <w:right w:val="nil"/>
            </w:tcBorders>
            <w:shd w:val="clear" w:color="auto" w:fill="auto"/>
          </w:tcPr>
          <w:p w14:paraId="1FB184A4" w14:textId="0D98F72A" w:rsidR="00ED5F8E" w:rsidRPr="00176D3F" w:rsidRDefault="00ED5F8E" w:rsidP="005928D1">
            <w:pPr>
              <w:pStyle w:val="Source"/>
            </w:pPr>
            <w:r>
              <w:rPr>
                <w:i/>
              </w:rPr>
              <w:t>S</w:t>
            </w:r>
            <w:r w:rsidRPr="00784A05">
              <w:rPr>
                <w:i/>
              </w:rPr>
              <w:t>ource</w:t>
            </w:r>
            <w:r>
              <w:rPr>
                <w:i/>
              </w:rPr>
              <w:t>s</w:t>
            </w:r>
            <w:r w:rsidRPr="00176D3F">
              <w:t>:</w:t>
            </w:r>
            <w:r>
              <w:t xml:space="preserve"> Australian Industry and Skills Committee</w:t>
            </w:r>
            <w:r w:rsidRPr="00176D3F">
              <w:t xml:space="preserve"> </w:t>
            </w:r>
            <w:r w:rsidRPr="00D666A4">
              <w:rPr>
                <w:rFonts w:cs="Arial"/>
              </w:rPr>
              <w:t>(2017)</w:t>
            </w:r>
            <w:r>
              <w:t xml:space="preserve">; Joyce Review </w:t>
            </w:r>
            <w:r w:rsidRPr="00652C2C">
              <w:rPr>
                <w:rFonts w:cs="Arial"/>
              </w:rPr>
              <w:t>(2019)</w:t>
            </w:r>
            <w:r w:rsidR="00BD5A93">
              <w:t>.</w:t>
            </w:r>
          </w:p>
        </w:tc>
      </w:tr>
      <w:tr w:rsidR="00ED5F8E" w14:paraId="46D81CC1" w14:textId="77777777" w:rsidTr="005928D1">
        <w:tc>
          <w:tcPr>
            <w:tcW w:w="5000" w:type="pct"/>
            <w:tcBorders>
              <w:top w:val="nil"/>
              <w:left w:val="nil"/>
              <w:bottom w:val="single" w:sz="6" w:space="0" w:color="78A22F" w:themeColor="accent1"/>
              <w:right w:val="nil"/>
            </w:tcBorders>
            <w:shd w:val="clear" w:color="auto" w:fill="auto"/>
          </w:tcPr>
          <w:p w14:paraId="721FBE65" w14:textId="77777777" w:rsidR="00ED5F8E" w:rsidRDefault="00ED5F8E" w:rsidP="005928D1">
            <w:pPr>
              <w:pStyle w:val="Figurespace"/>
            </w:pPr>
          </w:p>
        </w:tc>
      </w:tr>
      <w:tr w:rsidR="00ED5F8E" w:rsidRPr="000863A5" w14:paraId="3F0C9742" w14:textId="77777777" w:rsidTr="005928D1">
        <w:tc>
          <w:tcPr>
            <w:tcW w:w="5000" w:type="pct"/>
            <w:tcBorders>
              <w:top w:val="single" w:sz="6" w:space="0" w:color="78A22F" w:themeColor="accent1"/>
              <w:left w:val="nil"/>
              <w:bottom w:val="nil"/>
              <w:right w:val="nil"/>
            </w:tcBorders>
          </w:tcPr>
          <w:p w14:paraId="6BD3FFE3" w14:textId="77777777" w:rsidR="00ED5F8E" w:rsidRPr="00626D32" w:rsidRDefault="00ED5F8E" w:rsidP="005928D1">
            <w:pPr>
              <w:pStyle w:val="BoxSpaceBelow"/>
            </w:pPr>
          </w:p>
        </w:tc>
      </w:tr>
    </w:tbl>
    <w:p w14:paraId="51AC19E5" w14:textId="77777777" w:rsidR="00B85AE4" w:rsidRDefault="00B85AE4" w:rsidP="00B85AE4">
      <w:pPr>
        <w:pStyle w:val="BodyText"/>
      </w:pPr>
      <w:r>
        <w:t>Some participants questioned whether implementing the Joyce Review’s recommendations would speed up training package development and approval timeframes. Fowler anticipated unintended consequences are likely to arise if a wider remit is given to Skills Organisations:</w:t>
      </w:r>
    </w:p>
    <w:p w14:paraId="526A4533" w14:textId="77777777" w:rsidR="00B85AE4" w:rsidRDefault="00B85AE4" w:rsidP="00B85AE4">
      <w:pPr>
        <w:pStyle w:val="Quote"/>
      </w:pPr>
      <w:r w:rsidRPr="002D3EC8">
        <w:t>Given the very wide remit designed for SOs it is untested why they, with ASQA, will dramatically speed up qualifications accreditation. It risks funders and educators having insufficient input and at worst risks design practice of ‘inserting more, deleting less and expecting someone else to pay’. ASQA has to adjudicate any inter</w:t>
      </w:r>
      <w:r>
        <w:noBreakHyphen/>
      </w:r>
      <w:r w:rsidRPr="002D3EC8">
        <w:t>SOs ‘turf disputes’ and will need far greater expertise and resources as a lone agent for course accreditation</w:t>
      </w:r>
      <w:r>
        <w:t>.</w:t>
      </w:r>
      <w:r w:rsidRPr="002D3EC8">
        <w:t> </w:t>
      </w:r>
      <w:r w:rsidRPr="00E85FF0">
        <w:rPr>
          <w:szCs w:val="24"/>
        </w:rPr>
        <w:t>(Fowler 2019c, p. 7)</w:t>
      </w:r>
      <w:r w:rsidRPr="002D3EC8">
        <w:t xml:space="preserve"> </w:t>
      </w:r>
    </w:p>
    <w:p w14:paraId="51ED9BA7" w14:textId="77777777" w:rsidR="00B85AE4" w:rsidRPr="00780634" w:rsidRDefault="00B85AE4" w:rsidP="00B85AE4">
      <w:pPr>
        <w:pStyle w:val="BodyText"/>
      </w:pPr>
      <w:r w:rsidRPr="00780634">
        <w:t>Many participants argued that recently</w:t>
      </w:r>
      <w:r w:rsidRPr="00780634">
        <w:noBreakHyphen/>
        <w:t xml:space="preserve">established governance arrangements (which have been in operation for three years) need time to settle in and, if given the chance, will deliver palpable benefits (DESE 2020f; Fowler 2019b). Skills Impact, an SSO, went further, claiming progress had already been made, noting the existing architecture operated much faster than the previous system: </w:t>
      </w:r>
    </w:p>
    <w:p w14:paraId="2379459D" w14:textId="77777777" w:rsidR="00B85AE4" w:rsidRPr="00780634" w:rsidRDefault="00B85AE4" w:rsidP="00B85AE4">
      <w:pPr>
        <w:pStyle w:val="Quote"/>
      </w:pPr>
      <w:r w:rsidRPr="00780634">
        <w:t>… under the current IRC/SSO model, units of competency and qualifications are being reviewed and updated more regularly. As a result, many of the speed to market concerns have already been addressed but are not yet recognised as being addressed. Nor has the IRC/SSO system been in place long enough to develop a body of evidence to support this, and the organic improvement of speed to market is only just starting to make an impact as the system settles into its rhythm. (sub. 28, pp. 17–18)</w:t>
      </w:r>
    </w:p>
    <w:p w14:paraId="58127D88" w14:textId="77777777" w:rsidR="00ED5F8E" w:rsidRDefault="00ED5F8E" w:rsidP="005928D1">
      <w:pPr>
        <w:pStyle w:val="BodyText"/>
      </w:pPr>
      <w:r>
        <w:t xml:space="preserve">There is some evidence to support claims that the timeliness of training package updates is improving under the existing governance arrangements. Since 2016, the year the current governance structure was introduced, the: </w:t>
      </w:r>
    </w:p>
    <w:p w14:paraId="5866C07E" w14:textId="4B82E1AD" w:rsidR="00ED5F8E" w:rsidRDefault="00ED5F8E" w:rsidP="005928D1">
      <w:pPr>
        <w:pStyle w:val="ListBullet"/>
      </w:pPr>
      <w:r>
        <w:t xml:space="preserve">number of training packages has fallen from 77 to 59 </w:t>
      </w:r>
      <w:r w:rsidRPr="006C21E5">
        <w:rPr>
          <w:szCs w:val="24"/>
        </w:rPr>
        <w:t>(Joyce</w:t>
      </w:r>
      <w:r w:rsidRPr="003C18B8">
        <w:rPr>
          <w:szCs w:val="24"/>
        </w:rPr>
        <w:t> 2019)</w:t>
      </w:r>
    </w:p>
    <w:p w14:paraId="78F385CD" w14:textId="419DCCE9" w:rsidR="00ED5F8E" w:rsidRPr="00B003C2" w:rsidRDefault="00ED5F8E" w:rsidP="005928D1">
      <w:pPr>
        <w:pStyle w:val="ListBullet"/>
        <w:rPr>
          <w:spacing w:val="-4"/>
        </w:rPr>
      </w:pPr>
      <w:r w:rsidRPr="00B003C2">
        <w:rPr>
          <w:spacing w:val="-4"/>
        </w:rPr>
        <w:t xml:space="preserve">number of nationally recognised qualifications has declined from 1611 to 1458 </w:t>
      </w:r>
      <w:r w:rsidRPr="00B003C2">
        <w:rPr>
          <w:spacing w:val="-4"/>
          <w:szCs w:val="24"/>
        </w:rPr>
        <w:t>(Joyce 2019)</w:t>
      </w:r>
    </w:p>
    <w:p w14:paraId="3160F61F" w14:textId="77777777" w:rsidR="00ED5F8E" w:rsidRDefault="00ED5F8E" w:rsidP="005928D1">
      <w:pPr>
        <w:pStyle w:val="ListBullet"/>
      </w:pPr>
      <w:r>
        <w:t xml:space="preserve">average time taken to develop and endorse training packages has fallen. For example, changes to the Australian Meat Processing training package that commenced in 2017 took 23 months on average to complete, while those commencing in 2018 took </w:t>
      </w:r>
      <w:r w:rsidRPr="0029287C">
        <w:t>17</w:t>
      </w:r>
      <w:r>
        <w:t> </w:t>
      </w:r>
      <w:r w:rsidRPr="0029287C">
        <w:t>months</w:t>
      </w:r>
      <w:r>
        <w:t xml:space="preserve"> (</w:t>
      </w:r>
      <w:r w:rsidRPr="00F0468C">
        <w:t>Skills Impact, pers. comm., 28</w:t>
      </w:r>
      <w:r>
        <w:t> </w:t>
      </w:r>
      <w:r w:rsidRPr="00F0468C">
        <w:t>February 2020</w:t>
      </w:r>
      <w:r>
        <w:t xml:space="preserve">). </w:t>
      </w:r>
    </w:p>
    <w:p w14:paraId="6FCEC56C" w14:textId="77777777" w:rsidR="00ED5F8E" w:rsidRDefault="00ED5F8E" w:rsidP="005928D1">
      <w:pPr>
        <w:pStyle w:val="BodyText"/>
      </w:pPr>
      <w:r>
        <w:t xml:space="preserve">Efforts to further streamline training packages and their development within the existing governance arrangements are continuing (box 7.5). </w:t>
      </w:r>
    </w:p>
    <w:p w14:paraId="6A78A8FB" w14:textId="77777777" w:rsidR="00ED5F8E" w:rsidRDefault="00ED5F8E" w:rsidP="005928D1">
      <w:pPr>
        <w:pStyle w:val="BodyText"/>
      </w:pPr>
      <w:r>
        <w:t xml:space="preserve">However, participants have also raised concerns about the performance of the existing governance arrangements that will not be addressed by the proposed changes to streamline training packages. In particular, participants pointed to the lengthy process for approving training package changes. For example: </w:t>
      </w:r>
    </w:p>
    <w:p w14:paraId="31F7A2FD" w14:textId="77777777" w:rsidR="00ED5F8E" w:rsidRDefault="00ED5F8E" w:rsidP="005928D1">
      <w:pPr>
        <w:pStyle w:val="Quote"/>
      </w:pPr>
      <w:r>
        <w:t>Another key issue that affects speed to market is the amount of review, support and endorsement that needs to take place in order for a change to be approved. Skills Impact contends that the bureaucracy associated with the endorsement process is a major barrier slowing the system down. (Skills Impact, sub. 28, p. 18)</w:t>
      </w:r>
    </w:p>
    <w:p w14:paraId="04349CC7" w14:textId="7126CB1E" w:rsidR="00ED5F8E" w:rsidRDefault="00ED5F8E" w:rsidP="005928D1">
      <w:pPr>
        <w:pStyle w:val="BodyText"/>
      </w:pPr>
      <w:r>
        <w:t>To accelerate the development and approval of training packages several participants proposed that responsibility for approving straightforward, non</w:t>
      </w:r>
      <w:r>
        <w:noBreakHyphen/>
        <w:t xml:space="preserve">controversial or minor changes to training packages be devolved from the AISC and COAG to IRCs </w:t>
      </w:r>
      <w:r w:rsidR="00E85FF0" w:rsidRPr="00E85FF0">
        <w:rPr>
          <w:szCs w:val="24"/>
        </w:rPr>
        <w:t>(ACCI 2019; DESE 2020f; Skills Impact; sub. 28)</w:t>
      </w:r>
      <w:r>
        <w:t>. Examples include changes to skill sets or units of competency that have well</w:t>
      </w:r>
      <w:r>
        <w:noBreakHyphen/>
        <w:t>established industry support. One participant also favoured giving IRCs the power to endorse cases for change (instead of the AISC) where industry identifies a new work standard or technology (Skills Impact, sub. 28).</w:t>
      </w:r>
    </w:p>
    <w:p w14:paraId="716F421A" w14:textId="77777777" w:rsidR="00ED5F8E" w:rsidRDefault="00ED5F8E" w:rsidP="005928D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ED5F8E" w14:paraId="60D23DB6" w14:textId="77777777" w:rsidTr="005928D1">
        <w:trPr>
          <w:tblHeader/>
        </w:trPr>
        <w:tc>
          <w:tcPr>
            <w:tcW w:w="5000" w:type="pct"/>
            <w:tcBorders>
              <w:top w:val="single" w:sz="6" w:space="0" w:color="78A22F"/>
              <w:left w:val="nil"/>
              <w:bottom w:val="nil"/>
              <w:right w:val="nil"/>
            </w:tcBorders>
            <w:shd w:val="clear" w:color="auto" w:fill="F2F2F2"/>
          </w:tcPr>
          <w:p w14:paraId="5447C80B" w14:textId="4113B1DB" w:rsidR="00ED5F8E" w:rsidRDefault="00ED5F8E" w:rsidP="005928D1">
            <w:pPr>
              <w:pStyle w:val="BoxTitle"/>
            </w:pPr>
            <w:r>
              <w:rPr>
                <w:b w:val="0"/>
              </w:rPr>
              <w:t>Box 7.</w:t>
            </w:r>
            <w:r>
              <w:rPr>
                <w:b w:val="0"/>
                <w:noProof/>
              </w:rPr>
              <w:t>5</w:t>
            </w:r>
            <w:r>
              <w:tab/>
              <w:t>Proposed initiatives to streamline training packages</w:t>
            </w:r>
          </w:p>
        </w:tc>
      </w:tr>
      <w:tr w:rsidR="00ED5F8E" w14:paraId="7AFA90DF" w14:textId="77777777" w:rsidTr="005928D1">
        <w:tc>
          <w:tcPr>
            <w:tcW w:w="5000" w:type="pct"/>
            <w:tcBorders>
              <w:top w:val="nil"/>
              <w:left w:val="nil"/>
              <w:bottom w:val="nil"/>
              <w:right w:val="nil"/>
            </w:tcBorders>
            <w:shd w:val="clear" w:color="auto" w:fill="F2F2F2"/>
          </w:tcPr>
          <w:p w14:paraId="7C9668A6" w14:textId="2E412C64" w:rsidR="00ED5F8E" w:rsidRDefault="00ED5F8E" w:rsidP="005928D1">
            <w:pPr>
              <w:pStyle w:val="Box"/>
            </w:pPr>
            <w:r>
              <w:t xml:space="preserve">The COAG Skills Council’s </w:t>
            </w:r>
            <w:r w:rsidRPr="00B70AAB">
              <w:rPr>
                <w:i/>
                <w:iCs/>
              </w:rPr>
              <w:t xml:space="preserve">Draft </w:t>
            </w:r>
            <w:r>
              <w:rPr>
                <w:i/>
                <w:iCs/>
              </w:rPr>
              <w:t xml:space="preserve">VET </w:t>
            </w:r>
            <w:r w:rsidRPr="00B70AAB">
              <w:rPr>
                <w:i/>
                <w:iCs/>
              </w:rPr>
              <w:t>Reform Roadmap</w:t>
            </w:r>
            <w:r>
              <w:t xml:space="preserve"> outlines reforms over the next five years to streamline the VET system and to make it more responsive to changing workforce and industry needs. Key reforms include:</w:t>
            </w:r>
          </w:p>
          <w:p w14:paraId="313999F9" w14:textId="77777777" w:rsidR="00ED5F8E" w:rsidRDefault="00ED5F8E" w:rsidP="005928D1">
            <w:pPr>
              <w:pStyle w:val="BoxListBullet"/>
            </w:pPr>
            <w:r>
              <w:t>reducing the number of training products</w:t>
            </w:r>
          </w:p>
          <w:p w14:paraId="09D4AE11" w14:textId="77777777" w:rsidR="00ED5F8E" w:rsidRDefault="00ED5F8E" w:rsidP="005928D1">
            <w:pPr>
              <w:pStyle w:val="BoxListBullet"/>
            </w:pPr>
            <w:r>
              <w:t>developing a framework for recognising micro</w:t>
            </w:r>
            <w:r>
              <w:noBreakHyphen/>
              <w:t xml:space="preserve">credentials </w:t>
            </w:r>
          </w:p>
          <w:p w14:paraId="3F267607" w14:textId="77777777" w:rsidR="00ED5F8E" w:rsidRDefault="00ED5F8E" w:rsidP="005928D1">
            <w:pPr>
              <w:pStyle w:val="BoxListBullet"/>
            </w:pPr>
            <w:r>
              <w:t xml:space="preserve">replacing the Standards for Training Packages and Accredited Courses with new standards </w:t>
            </w:r>
            <w:r w:rsidRPr="002413D7">
              <w:t>that are less prescriptive and complex</w:t>
            </w:r>
          </w:p>
          <w:p w14:paraId="418AB8B2" w14:textId="77777777" w:rsidR="00ED5F8E" w:rsidRDefault="00ED5F8E" w:rsidP="005928D1">
            <w:pPr>
              <w:pStyle w:val="BoxListBullet"/>
            </w:pPr>
            <w:r>
              <w:t xml:space="preserve">piloting new qualification models. </w:t>
            </w:r>
          </w:p>
          <w:p w14:paraId="01DC4974" w14:textId="02A14A3D" w:rsidR="00ED5F8E" w:rsidRDefault="00ED5F8E" w:rsidP="005928D1">
            <w:pPr>
              <w:pStyle w:val="Box"/>
            </w:pPr>
            <w:r>
              <w:t>These reforms complement the Australian Industry and Skills Committee’s and the SSON’s priorities to simplify training products and speed up training product development and approval processes. The priorities include removing obsolete training products, promoting generic training products where industry</w:t>
            </w:r>
            <w:r>
              <w:noBreakHyphen/>
              <w:t>specific content is not needed, reducing overly specific content in training products and fast</w:t>
            </w:r>
            <w:r>
              <w:noBreakHyphen/>
              <w:t xml:space="preserve">tracking straightforward changes </w:t>
            </w:r>
            <w:r w:rsidRPr="001D3C4C">
              <w:rPr>
                <w:rFonts w:cs="Arial"/>
                <w:szCs w:val="24"/>
              </w:rPr>
              <w:t>(AISC 2020)</w:t>
            </w:r>
            <w:r>
              <w:rPr>
                <w:sz w:val="22"/>
              </w:rPr>
              <w:t>.</w:t>
            </w:r>
          </w:p>
        </w:tc>
      </w:tr>
      <w:tr w:rsidR="00ED5F8E" w14:paraId="5ADEEA38" w14:textId="77777777" w:rsidTr="005928D1">
        <w:tc>
          <w:tcPr>
            <w:tcW w:w="5000" w:type="pct"/>
            <w:tcBorders>
              <w:top w:val="nil"/>
              <w:left w:val="nil"/>
              <w:bottom w:val="single" w:sz="6" w:space="0" w:color="78A22F"/>
              <w:right w:val="nil"/>
            </w:tcBorders>
            <w:shd w:val="clear" w:color="auto" w:fill="F2F2F2"/>
          </w:tcPr>
          <w:p w14:paraId="7994C1E2" w14:textId="77777777" w:rsidR="00ED5F8E" w:rsidRDefault="00ED5F8E" w:rsidP="005928D1">
            <w:pPr>
              <w:pStyle w:val="Box"/>
              <w:spacing w:before="0" w:line="120" w:lineRule="exact"/>
            </w:pPr>
          </w:p>
        </w:tc>
      </w:tr>
      <w:tr w:rsidR="00ED5F8E" w:rsidRPr="000863A5" w14:paraId="1CEF03EB" w14:textId="77777777" w:rsidTr="005928D1">
        <w:tc>
          <w:tcPr>
            <w:tcW w:w="5000" w:type="pct"/>
            <w:tcBorders>
              <w:top w:val="single" w:sz="6" w:space="0" w:color="78A22F"/>
              <w:left w:val="nil"/>
              <w:bottom w:val="nil"/>
              <w:right w:val="nil"/>
            </w:tcBorders>
          </w:tcPr>
          <w:p w14:paraId="34CC4E92" w14:textId="77777777" w:rsidR="00ED5F8E" w:rsidRPr="00626D32" w:rsidRDefault="00ED5F8E" w:rsidP="005928D1">
            <w:pPr>
              <w:pStyle w:val="BoxSpaceBelow"/>
            </w:pPr>
          </w:p>
        </w:tc>
      </w:tr>
    </w:tbl>
    <w:p w14:paraId="18760FC9" w14:textId="77777777" w:rsidR="00ED5F8E" w:rsidRPr="004A187C" w:rsidRDefault="00ED5F8E" w:rsidP="005928D1">
      <w:pPr>
        <w:pStyle w:val="BodyText"/>
      </w:pPr>
      <w:r>
        <w:t>Giving more power to IRCs to approve changes may reduce ministerial oversight of all training package changes, but could take months off the time taken to update training packages.</w:t>
      </w:r>
      <w:r w:rsidDel="00CA38EE">
        <w:t xml:space="preserve"> </w:t>
      </w:r>
      <w:r>
        <w:t xml:space="preserve">While there should always be scope for judgement, it would seem prudent to allow, as in other regulatory fields (planning, environmental management and others) less control and supervision where it is commensurate with lower risks. </w:t>
      </w:r>
    </w:p>
    <w:p w14:paraId="04485B74" w14:textId="1F8BC774" w:rsidR="00ED5F8E" w:rsidRPr="004E3B94" w:rsidRDefault="00ED5F8E" w:rsidP="005928D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ED5F8E" w14:paraId="193A128E" w14:textId="77777777" w:rsidTr="005928D1">
        <w:trPr>
          <w:tblHeader/>
        </w:trPr>
        <w:tc>
          <w:tcPr>
            <w:tcW w:w="5000" w:type="pct"/>
            <w:tcBorders>
              <w:top w:val="single" w:sz="6" w:space="0" w:color="78A22F"/>
              <w:left w:val="nil"/>
              <w:bottom w:val="nil"/>
              <w:right w:val="nil"/>
            </w:tcBorders>
            <w:shd w:val="clear" w:color="auto" w:fill="E5F1D0"/>
            <w:tcMar>
              <w:left w:w="170" w:type="dxa"/>
              <w:right w:w="170" w:type="dxa"/>
            </w:tcMar>
          </w:tcPr>
          <w:p w14:paraId="66E924EA" w14:textId="77777777" w:rsidR="00ED5F8E" w:rsidRPr="00CE4C64" w:rsidRDefault="00ED5F8E" w:rsidP="005928D1">
            <w:pPr>
              <w:pStyle w:val="RecTitle"/>
              <w:spacing w:before="120"/>
              <w:rPr>
                <w:noProof/>
              </w:rPr>
            </w:pPr>
            <w:r>
              <w:t xml:space="preserve">interim Recommendation 7.1 </w:t>
            </w:r>
            <w:r>
              <w:rPr>
                <w:noProof/>
              </w:rPr>
              <w:t>— training package update and approval processes</w:t>
            </w:r>
          </w:p>
        </w:tc>
      </w:tr>
      <w:tr w:rsidR="00ED5F8E" w:rsidRPr="00750BE2" w14:paraId="7D13EEE7" w14:textId="77777777" w:rsidTr="005928D1">
        <w:tc>
          <w:tcPr>
            <w:tcW w:w="5000" w:type="pct"/>
            <w:tcBorders>
              <w:top w:val="nil"/>
              <w:left w:val="nil"/>
              <w:bottom w:val="nil"/>
              <w:right w:val="nil"/>
            </w:tcBorders>
            <w:shd w:val="clear" w:color="auto" w:fill="E5F1D0"/>
            <w:tcMar>
              <w:left w:w="170" w:type="dxa"/>
              <w:right w:w="170" w:type="dxa"/>
            </w:tcMar>
          </w:tcPr>
          <w:p w14:paraId="63E69A7D" w14:textId="77777777" w:rsidR="00ED5F8E" w:rsidRDefault="00ED5F8E" w:rsidP="005928D1">
            <w:pPr>
              <w:pStyle w:val="Rec"/>
            </w:pPr>
            <w:r>
              <w:t xml:space="preserve">Reforms planned or underway to streamline the development and updating of training content should address most stakeholder concerns. To further improve the timeliness of the process, the COAG Skills Council should consider delegating to Industry Reference Committees the power to: </w:t>
            </w:r>
          </w:p>
          <w:p w14:paraId="20C1A380" w14:textId="77777777" w:rsidR="00ED5F8E" w:rsidRDefault="00ED5F8E" w:rsidP="005928D1">
            <w:pPr>
              <w:pStyle w:val="RecBullet"/>
            </w:pPr>
            <w:r>
              <w:t>commission updates to training packages where there is an industry</w:t>
            </w:r>
            <w:r>
              <w:noBreakHyphen/>
              <w:t xml:space="preserve">agreed change to work standards or a new technology </w:t>
            </w:r>
          </w:p>
          <w:p w14:paraId="3FAA232B" w14:textId="77777777" w:rsidR="00ED5F8E" w:rsidRDefault="00ED5F8E" w:rsidP="005928D1">
            <w:pPr>
              <w:pStyle w:val="RecBullet"/>
            </w:pPr>
            <w:r>
              <w:t>approve straightforward, non</w:t>
            </w:r>
            <w:r>
              <w:noBreakHyphen/>
              <w:t>controversial or minor changes to training packages.</w:t>
            </w:r>
          </w:p>
        </w:tc>
      </w:tr>
      <w:tr w:rsidR="00ED5F8E" w14:paraId="069BA423" w14:textId="77777777" w:rsidTr="005928D1">
        <w:tc>
          <w:tcPr>
            <w:tcW w:w="5000" w:type="pct"/>
            <w:tcBorders>
              <w:top w:val="nil"/>
              <w:left w:val="nil"/>
              <w:bottom w:val="single" w:sz="6" w:space="0" w:color="78A22F"/>
              <w:right w:val="nil"/>
            </w:tcBorders>
            <w:shd w:val="clear" w:color="auto" w:fill="E5F1D0"/>
            <w:tcMar>
              <w:left w:w="170" w:type="dxa"/>
              <w:right w:w="170" w:type="dxa"/>
            </w:tcMar>
          </w:tcPr>
          <w:p w14:paraId="00C0FC4C" w14:textId="77777777" w:rsidR="00ED5F8E" w:rsidRDefault="00ED5F8E" w:rsidP="005928D1">
            <w:pPr>
              <w:pStyle w:val="Space"/>
              <w:keepLines/>
            </w:pPr>
          </w:p>
        </w:tc>
      </w:tr>
      <w:tr w:rsidR="00ED5F8E" w:rsidRPr="000863A5" w14:paraId="10B2AD1E" w14:textId="77777777" w:rsidTr="005928D1">
        <w:tc>
          <w:tcPr>
            <w:tcW w:w="5000" w:type="pct"/>
            <w:tcBorders>
              <w:top w:val="single" w:sz="6" w:space="0" w:color="78A22F"/>
              <w:left w:val="nil"/>
              <w:bottom w:val="nil"/>
              <w:right w:val="nil"/>
            </w:tcBorders>
            <w:tcMar>
              <w:left w:w="170" w:type="dxa"/>
              <w:right w:w="170" w:type="dxa"/>
            </w:tcMar>
          </w:tcPr>
          <w:p w14:paraId="1BF492DB" w14:textId="506F77D8" w:rsidR="00ED5F8E" w:rsidRPr="00626D32" w:rsidRDefault="00ED5F8E" w:rsidP="005928D1">
            <w:pPr>
              <w:pStyle w:val="BoxSpaceBelow"/>
              <w:keepLines/>
            </w:pPr>
          </w:p>
        </w:tc>
      </w:tr>
    </w:tbl>
    <w:p w14:paraId="31A80C03" w14:textId="277E6EBA" w:rsidR="00ED5F8E" w:rsidRDefault="00ED5F8E" w:rsidP="005928D1">
      <w:pPr>
        <w:pStyle w:val="Heading2"/>
      </w:pPr>
      <w:bookmarkStart w:id="93" w:name="_Toc41645053"/>
      <w:r>
        <w:t>7.</w:t>
      </w:r>
      <w:r>
        <w:rPr>
          <w:noProof/>
        </w:rPr>
        <w:t>4</w:t>
      </w:r>
      <w:r>
        <w:tab/>
        <w:t>Multiple regulators</w:t>
      </w:r>
      <w:bookmarkEnd w:id="93"/>
      <w:r>
        <w:t xml:space="preserve"> </w:t>
      </w:r>
    </w:p>
    <w:p w14:paraId="16E1A273" w14:textId="77777777" w:rsidR="00ED5F8E" w:rsidRDefault="00ED5F8E" w:rsidP="005928D1">
      <w:pPr>
        <w:pStyle w:val="BodyText"/>
      </w:pPr>
      <w:r>
        <w:t xml:space="preserve">The VET system has three main regulators of RTOs — ASQA, the Victorian Registration and Qualifications Authority and the Training Accreditation Council in Western Australia. Streamlining them into a single regulator is an option. </w:t>
      </w:r>
    </w:p>
    <w:p w14:paraId="6921DF51" w14:textId="58DF2A0F" w:rsidR="00ED5F8E" w:rsidRDefault="00ED5F8E" w:rsidP="005928D1">
      <w:pPr>
        <w:pStyle w:val="BodyText"/>
      </w:pPr>
      <w:r>
        <w:t>All regulators operate under the same framework for overseeing RTOs and accrediting courses. ASQA is solely responsible for RTOs operating across jurisdictions and those teaching international students (even when they operate in one jurisdiction). Further, ASQA and the two State</w:t>
      </w:r>
      <w:r>
        <w:noBreakHyphen/>
        <w:t xml:space="preserve">based regulators meet regularly to streamline their operations and discuss common issues </w:t>
      </w:r>
      <w:r w:rsidRPr="00D658D9">
        <w:rPr>
          <w:szCs w:val="24"/>
        </w:rPr>
        <w:t>(Joyce</w:t>
      </w:r>
      <w:r w:rsidRPr="00243030">
        <w:rPr>
          <w:szCs w:val="24"/>
        </w:rPr>
        <w:t> 2019)</w:t>
      </w:r>
      <w:r>
        <w:t xml:space="preserve">. </w:t>
      </w:r>
    </w:p>
    <w:p w14:paraId="53811E33" w14:textId="16F12525" w:rsidR="00ED5F8E" w:rsidRDefault="00ED5F8E" w:rsidP="005928D1">
      <w:pPr>
        <w:pStyle w:val="BodyText"/>
      </w:pPr>
      <w:r>
        <w:t xml:space="preserve">However, submitters to the Joyce and Braithwaite </w:t>
      </w:r>
      <w:r w:rsidR="0047649E">
        <w:t>r</w:t>
      </w:r>
      <w:r>
        <w:t xml:space="preserve">eviews and to this review have observed that these arrangements do not work seamlessly and can create problems for both students and RTOs. The Consumer Action Law Centre </w:t>
      </w:r>
      <w:r w:rsidRPr="00243030">
        <w:t>(2018)</w:t>
      </w:r>
      <w:r>
        <w:t>, for example, observed that students in Victoria and Western Australia have difficulty knowing where to lodge complaints about a training provider. And the Independent Tertiary Education Council Australia (ITECA) submitted:</w:t>
      </w:r>
    </w:p>
    <w:p w14:paraId="1B705EC0" w14:textId="77777777" w:rsidR="00ED5F8E" w:rsidRDefault="00ED5F8E" w:rsidP="005928D1">
      <w:pPr>
        <w:pStyle w:val="Quote"/>
      </w:pPr>
      <w:r>
        <w:t>Training providers operating across multiple jurisdictions face enormous complexity in the design, administration, quality assurance and delivery of qualifications that are intended to hold national portability and recognition. (sub. 53, p. 8)</w:t>
      </w:r>
    </w:p>
    <w:p w14:paraId="40EFA585" w14:textId="5845EC09" w:rsidR="00ED5F8E" w:rsidRDefault="00ED5F8E" w:rsidP="005928D1">
      <w:pPr>
        <w:pStyle w:val="BodyText"/>
      </w:pPr>
      <w:r>
        <w:t>Further, many RTOs consider there is duplication, i</w:t>
      </w:r>
      <w:r w:rsidRPr="00DA7FF8">
        <w:t xml:space="preserve">nconsistency and overlap </w:t>
      </w:r>
      <w:r>
        <w:t>in</w:t>
      </w:r>
      <w:r w:rsidRPr="00DA7FF8">
        <w:t xml:space="preserve"> regulatory and reporting requirements between </w:t>
      </w:r>
      <w:r>
        <w:t>Commonwealth</w:t>
      </w:r>
      <w:r w:rsidRPr="00DA7FF8">
        <w:t xml:space="preserve"> and </w:t>
      </w:r>
      <w:r>
        <w:t>S</w:t>
      </w:r>
      <w:r w:rsidRPr="00DA7FF8">
        <w:t>tate</w:t>
      </w:r>
      <w:r>
        <w:t xml:space="preserve"> </w:t>
      </w:r>
      <w:r w:rsidRPr="00DA7FF8">
        <w:t>regulatory agencies</w:t>
      </w:r>
      <w:r>
        <w:t xml:space="preserve">, creating unnecessary compliance costs and confusion. For example, the Victorian TAFE Association asserted ASQA and the Victorian regulator often have different interpretations of regulatory standards, which created uncertainty for RTOs. It stated that RTOs seeking clarification from regulators are often ‘pushed [from one regulator] on to another, only to be pushed back again’ </w:t>
      </w:r>
      <w:r w:rsidRPr="004A7049">
        <w:rPr>
          <w:szCs w:val="24"/>
        </w:rPr>
        <w:t>(Victorian TAFE Association</w:t>
      </w:r>
      <w:r w:rsidRPr="0079034F">
        <w:rPr>
          <w:szCs w:val="24"/>
        </w:rPr>
        <w:t> 2017, p.</w:t>
      </w:r>
      <w:r w:rsidRPr="00AE2653">
        <w:rPr>
          <w:szCs w:val="24"/>
        </w:rPr>
        <w:t> 5)</w:t>
      </w:r>
      <w:r>
        <w:t>. RTOs also raised concerns about additional reporting required by State and Territory governments as part of providing subsidised courses to students (chapter 4).</w:t>
      </w:r>
    </w:p>
    <w:p w14:paraId="44ADBAE1" w14:textId="6914C761" w:rsidR="00ED5F8E" w:rsidRDefault="00ED5F8E" w:rsidP="005928D1">
      <w:pPr>
        <w:pStyle w:val="BodyText"/>
      </w:pPr>
      <w:r>
        <w:t xml:space="preserve">These are not new issues, but they have renewed calls for a single training regulator to help ensure a more ‘national’ training system. The Braithwaite Review </w:t>
      </w:r>
      <w:r w:rsidRPr="00086EA1">
        <w:t>(2018)</w:t>
      </w:r>
      <w:r>
        <w:t xml:space="preserve">, for example, considered a </w:t>
      </w:r>
      <w:r w:rsidRPr="00BD56EF">
        <w:t xml:space="preserve">single regulator </w:t>
      </w:r>
      <w:r>
        <w:t>was</w:t>
      </w:r>
      <w:r w:rsidRPr="00BD56EF">
        <w:t xml:space="preserve"> </w:t>
      </w:r>
      <w:r>
        <w:t xml:space="preserve">important </w:t>
      </w:r>
      <w:r w:rsidRPr="00BD56EF">
        <w:t xml:space="preserve">for </w:t>
      </w:r>
      <w:r>
        <w:t>improving the</w:t>
      </w:r>
      <w:r w:rsidRPr="006231C9">
        <w:t xml:space="preserve"> reputation of, and confidence in, the vocational education sector</w:t>
      </w:r>
      <w:r>
        <w:t xml:space="preserve"> as s</w:t>
      </w:r>
      <w:r w:rsidRPr="006231C9">
        <w:t>tudents</w:t>
      </w:r>
      <w:r>
        <w:t xml:space="preserve">, </w:t>
      </w:r>
      <w:r w:rsidRPr="006231C9">
        <w:t xml:space="preserve">employers </w:t>
      </w:r>
      <w:r>
        <w:t xml:space="preserve">and RTOs would be </w:t>
      </w:r>
      <w:r w:rsidRPr="006231C9">
        <w:t>confident t</w:t>
      </w:r>
      <w:r>
        <w:t>hat training providers are all</w:t>
      </w:r>
      <w:r w:rsidRPr="006231C9">
        <w:t xml:space="preserve"> held to the same national standard</w:t>
      </w:r>
      <w:r>
        <w:t xml:space="preserve">. </w:t>
      </w:r>
    </w:p>
    <w:p w14:paraId="57E7223A" w14:textId="77777777" w:rsidR="00ED5F8E" w:rsidRDefault="00ED5F8E" w:rsidP="005928D1">
      <w:pPr>
        <w:pStyle w:val="BodyText"/>
      </w:pPr>
      <w:r>
        <w:t>On the other hand, the reason Victoria has kept its own regulator is because of a lack of confidence in ASQA (Victorian Government, sub. 58, p. 5). P</w:t>
      </w:r>
      <w:r w:rsidRPr="001A5E86">
        <w:t xml:space="preserve">articipants from Western Australia </w:t>
      </w:r>
      <w:r>
        <w:t xml:space="preserve">considered that having a local regulator made it easier </w:t>
      </w:r>
      <w:r w:rsidRPr="00C126C1">
        <w:t xml:space="preserve">to align course accreditation with local needs. </w:t>
      </w:r>
      <w:r>
        <w:t>For example, the Chamber of Commerce and Industry of Western Australia (CCIWA) submitted:</w:t>
      </w:r>
    </w:p>
    <w:p w14:paraId="5918F8C4" w14:textId="77777777" w:rsidR="00ED5F8E" w:rsidRDefault="00ED5F8E" w:rsidP="005928D1">
      <w:pPr>
        <w:pStyle w:val="Quote"/>
      </w:pPr>
      <w:r>
        <w:t>While a single regulator for the system could be considered to provide a national public benefit, this would have risks. A single national regulator would be detrimental for Western Australia, given the recent under</w:t>
      </w:r>
      <w:r>
        <w:noBreakHyphen/>
        <w:t>performance of the Commonwealth regulator, … ASQA, and the practical disadvantage faced by Western Australia in not being in close physical proximity to the regulatory body. Furthermore, the ability for State</w:t>
      </w:r>
      <w:r>
        <w:noBreakHyphen/>
        <w:t>based regulators to accredit certain types of qualifications based on specialised local needs provides distinct advantages for States with unique skills requirements such as Western Australia. (sub. 54, p. 8)</w:t>
      </w:r>
    </w:p>
    <w:p w14:paraId="2E0C4E0C" w14:textId="042A9C2B" w:rsidR="00ED5F8E" w:rsidRDefault="00ED5F8E" w:rsidP="005928D1">
      <w:pPr>
        <w:pStyle w:val="BodyText"/>
      </w:pPr>
      <w:r>
        <w:t>However, there is nothing to preclude ASQA from accrediting local courses if there is a demonstrated need. Moreover, those States and Territories that have referred regulatory powers to the Commonwealth still have scope to address local skills needs. Tasmania, for example, funds locally</w:t>
      </w:r>
      <w:r>
        <w:noBreakHyphen/>
        <w:t>approved skill sets based on training packages to respond to industry needs. These skill sets accounted for 15 per cent of government</w:t>
      </w:r>
      <w:r>
        <w:noBreakHyphen/>
        <w:t xml:space="preserve">funded enrolments in 2017 </w:t>
      </w:r>
      <w:r w:rsidRPr="0079034F">
        <w:rPr>
          <w:szCs w:val="24"/>
        </w:rPr>
        <w:t>(Tasmanian Government</w:t>
      </w:r>
      <w:r w:rsidRPr="00AE2653">
        <w:rPr>
          <w:szCs w:val="24"/>
        </w:rPr>
        <w:t> 2019)</w:t>
      </w:r>
      <w:r>
        <w:t>.</w:t>
      </w:r>
    </w:p>
    <w:p w14:paraId="291AE9D8" w14:textId="77777777" w:rsidR="00ED5F8E" w:rsidRDefault="00ED5F8E" w:rsidP="005928D1">
      <w:pPr>
        <w:pStyle w:val="BodyText"/>
      </w:pPr>
      <w:r>
        <w:t>On balance, there is merit in Victoria and Western Australia moving to a single national model to improve the efficiency and consistency of training regulation. Doing so is unlikely to materially constrain Victoria and Western Australia’s flexibility to meet local training needs, but would reduce confusion for RTOs and students and reduce compliance burdens for the sector. It is reasonable that Victorian and Western Australian stakeholders receive some assurance on improvements to the national regulatory approach before their respective governments refer their powers, and in the meantime, regulators should work together to reduce inconsistencies in their regulatory interpretations.</w:t>
      </w:r>
    </w:p>
    <w:p w14:paraId="0889C1E3" w14:textId="5F5576FA" w:rsidR="00ED5F8E" w:rsidRPr="004E3B94" w:rsidRDefault="00ED5F8E" w:rsidP="005928D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ED5F8E" w14:paraId="52BC3EEB" w14:textId="77777777" w:rsidTr="005928D1">
        <w:trPr>
          <w:tblHeader/>
        </w:trPr>
        <w:tc>
          <w:tcPr>
            <w:tcW w:w="5000" w:type="pct"/>
            <w:tcBorders>
              <w:top w:val="single" w:sz="6" w:space="0" w:color="78A22F"/>
              <w:left w:val="nil"/>
              <w:bottom w:val="nil"/>
              <w:right w:val="nil"/>
            </w:tcBorders>
            <w:shd w:val="clear" w:color="auto" w:fill="E5F1D0"/>
            <w:tcMar>
              <w:left w:w="170" w:type="dxa"/>
              <w:right w:w="170" w:type="dxa"/>
            </w:tcMar>
          </w:tcPr>
          <w:p w14:paraId="27DFE0B5" w14:textId="77777777" w:rsidR="00ED5F8E" w:rsidRPr="00CE4C64" w:rsidRDefault="00ED5F8E" w:rsidP="005928D1">
            <w:pPr>
              <w:pStyle w:val="RecTitle"/>
              <w:spacing w:before="120"/>
              <w:rPr>
                <w:noProof/>
              </w:rPr>
            </w:pPr>
            <w:r>
              <w:t xml:space="preserve">interim Recommendation 7.2 </w:t>
            </w:r>
            <w:r>
              <w:rPr>
                <w:noProof/>
              </w:rPr>
              <w:t>— Quality regulation</w:t>
            </w:r>
          </w:p>
        </w:tc>
      </w:tr>
      <w:tr w:rsidR="00ED5F8E" w:rsidRPr="00750BE2" w14:paraId="7C023361" w14:textId="77777777" w:rsidTr="005928D1">
        <w:tc>
          <w:tcPr>
            <w:tcW w:w="5000" w:type="pct"/>
            <w:tcBorders>
              <w:top w:val="nil"/>
              <w:left w:val="nil"/>
              <w:bottom w:val="nil"/>
              <w:right w:val="nil"/>
            </w:tcBorders>
            <w:shd w:val="clear" w:color="auto" w:fill="E5F1D0"/>
            <w:tcMar>
              <w:left w:w="170" w:type="dxa"/>
              <w:right w:w="170" w:type="dxa"/>
            </w:tcMar>
          </w:tcPr>
          <w:p w14:paraId="1AC69BEF" w14:textId="3FC2A711" w:rsidR="00ED5F8E" w:rsidRDefault="00ED5F8E" w:rsidP="005928D1">
            <w:pPr>
              <w:pStyle w:val="Rec"/>
            </w:pPr>
            <w:r>
              <w:t xml:space="preserve">The Victorian and Western Australian Governments should ultimately follow other State and Territory governments in referring regulation of training organisations to the Australian Skills Quality Authority (ASQA). </w:t>
            </w:r>
          </w:p>
          <w:p w14:paraId="5058DC24" w14:textId="77777777" w:rsidR="00ED5F8E" w:rsidRDefault="00ED5F8E" w:rsidP="005928D1">
            <w:pPr>
              <w:pStyle w:val="Rec"/>
            </w:pPr>
            <w:r>
              <w:t xml:space="preserve">In the first instance, ASQA, the Victorian Registration and Qualification Authority and the Training Accreditation Council in Western Australia should seek to </w:t>
            </w:r>
            <w:r w:rsidRPr="006B17E5">
              <w:t xml:space="preserve">address </w:t>
            </w:r>
            <w:r>
              <w:t>stakeholders’</w:t>
            </w:r>
            <w:r w:rsidRPr="006B17E5">
              <w:t xml:space="preserve"> concerns </w:t>
            </w:r>
            <w:r>
              <w:t>about</w:t>
            </w:r>
            <w:r w:rsidRPr="006B17E5">
              <w:t xml:space="preserve"> inconsistencies and overlap in requirements between regulators</w:t>
            </w:r>
            <w:r>
              <w:t>, including different interpretations of regulatory standards.</w:t>
            </w:r>
          </w:p>
        </w:tc>
      </w:tr>
      <w:tr w:rsidR="00ED5F8E" w14:paraId="16A17C1C" w14:textId="77777777" w:rsidTr="005928D1">
        <w:tc>
          <w:tcPr>
            <w:tcW w:w="5000" w:type="pct"/>
            <w:tcBorders>
              <w:top w:val="nil"/>
              <w:left w:val="nil"/>
              <w:bottom w:val="single" w:sz="6" w:space="0" w:color="78A22F"/>
              <w:right w:val="nil"/>
            </w:tcBorders>
            <w:shd w:val="clear" w:color="auto" w:fill="E5F1D0"/>
            <w:tcMar>
              <w:left w:w="170" w:type="dxa"/>
              <w:right w:w="170" w:type="dxa"/>
            </w:tcMar>
          </w:tcPr>
          <w:p w14:paraId="7B7A1C6D" w14:textId="77777777" w:rsidR="00ED5F8E" w:rsidRDefault="00ED5F8E" w:rsidP="005928D1">
            <w:pPr>
              <w:pStyle w:val="Space"/>
              <w:keepLines/>
            </w:pPr>
          </w:p>
        </w:tc>
      </w:tr>
      <w:tr w:rsidR="00ED5F8E" w:rsidRPr="000863A5" w14:paraId="73864002" w14:textId="77777777" w:rsidTr="005928D1">
        <w:tc>
          <w:tcPr>
            <w:tcW w:w="5000" w:type="pct"/>
            <w:tcBorders>
              <w:top w:val="single" w:sz="6" w:space="0" w:color="78A22F"/>
              <w:left w:val="nil"/>
              <w:bottom w:val="nil"/>
              <w:right w:val="nil"/>
            </w:tcBorders>
            <w:tcMar>
              <w:left w:w="170" w:type="dxa"/>
              <w:right w:w="170" w:type="dxa"/>
            </w:tcMar>
          </w:tcPr>
          <w:p w14:paraId="4C22F10C" w14:textId="6CC24908" w:rsidR="00ED5F8E" w:rsidRPr="00626D32" w:rsidRDefault="00ED5F8E" w:rsidP="005928D1">
            <w:pPr>
              <w:pStyle w:val="BoxSpaceBelow"/>
              <w:keepLines/>
            </w:pPr>
          </w:p>
        </w:tc>
      </w:tr>
    </w:tbl>
    <w:p w14:paraId="00528717" w14:textId="50638C52" w:rsidR="00ED5F8E" w:rsidRDefault="00ED5F8E" w:rsidP="005928D1">
      <w:pPr>
        <w:pStyle w:val="Heading2"/>
      </w:pPr>
      <w:bookmarkStart w:id="94" w:name="_Toc41645054"/>
      <w:r>
        <w:t>7.</w:t>
      </w:r>
      <w:r>
        <w:rPr>
          <w:noProof/>
        </w:rPr>
        <w:t>5</w:t>
      </w:r>
      <w:r>
        <w:tab/>
        <w:t>Information for VET students (and employers)</w:t>
      </w:r>
      <w:bookmarkEnd w:id="94"/>
    </w:p>
    <w:p w14:paraId="7915224B" w14:textId="77777777" w:rsidR="00ED5F8E" w:rsidRDefault="00ED5F8E" w:rsidP="005928D1">
      <w:pPr>
        <w:pStyle w:val="BodyText"/>
      </w:pPr>
      <w:r>
        <w:t>The VET system offers more than 1400 nationally recognised qualifications, other formal credentials, and training in short courses (chapter 1). It is serviced by close to 4000 RTOs, which may operate under different regulatory conditions depending on where they are located and whether they teach international students. Easily accessible and curated information on services that allows comparisons between courses and providers, and clear understanding of the costs and obligations involved in training is critical in a ‘customer</w:t>
      </w:r>
      <w:r>
        <w:noBreakHyphen/>
        <w:t xml:space="preserve">centred’ VET training system. </w:t>
      </w:r>
    </w:p>
    <w:p w14:paraId="3AD18624" w14:textId="7917246E" w:rsidR="00ED5F8E" w:rsidRPr="00B003C2" w:rsidRDefault="00ED5F8E" w:rsidP="005928D1">
      <w:pPr>
        <w:pStyle w:val="BodyText"/>
        <w:rPr>
          <w:spacing w:val="2"/>
        </w:rPr>
      </w:pPr>
      <w:r w:rsidRPr="00B003C2">
        <w:rPr>
          <w:spacing w:val="2"/>
        </w:rPr>
        <w:t>Well</w:t>
      </w:r>
      <w:r w:rsidRPr="00B003C2">
        <w:rPr>
          <w:spacing w:val="2"/>
        </w:rPr>
        <w:noBreakHyphen/>
        <w:t xml:space="preserve">curated information helps students and employers to make informed training decisions, which are more likely to result in them investing in education and training they value and fulfilling their aspirations. Employers </w:t>
      </w:r>
      <w:r w:rsidR="00040246" w:rsidRPr="00B003C2">
        <w:rPr>
          <w:spacing w:val="2"/>
        </w:rPr>
        <w:t>that</w:t>
      </w:r>
      <w:r w:rsidRPr="00B003C2">
        <w:rPr>
          <w:spacing w:val="2"/>
        </w:rPr>
        <w:t xml:space="preserve"> recruit VET graduates and purchase VET for their existing workforce also benefit from curated information on price and quality of courses and RTOs.</w:t>
      </w:r>
    </w:p>
    <w:p w14:paraId="1313F4B6" w14:textId="6DE0D780" w:rsidR="00ED5F8E" w:rsidRDefault="00ED5F8E" w:rsidP="005928D1">
      <w:pPr>
        <w:pStyle w:val="BodyText"/>
      </w:pPr>
      <w:r>
        <w:t>The role of information and how it is provided takes on greater prominence in a VET system that aims to instil competition among training providers</w:t>
      </w:r>
      <w:r w:rsidR="00111F0D">
        <w:t xml:space="preserve"> </w:t>
      </w:r>
      <w:r>
        <w:t xml:space="preserve">— a reform direction of the NASWD — and the efficient allocation of resources. </w:t>
      </w:r>
    </w:p>
    <w:p w14:paraId="7F9FB797" w14:textId="77777777" w:rsidR="00ED5F8E" w:rsidRPr="002F5AE1" w:rsidRDefault="00ED5F8E" w:rsidP="005928D1">
      <w:pPr>
        <w:pStyle w:val="BodyText"/>
      </w:pPr>
      <w:r>
        <w:t>While it is difficult to get the detail and balance of information right, there is room for improvement in the information that is available and in the way it is offered. Participants to this review noted</w:t>
      </w:r>
      <w:r w:rsidRPr="002F5AE1">
        <w:t>:</w:t>
      </w:r>
    </w:p>
    <w:p w14:paraId="2D531504" w14:textId="77777777" w:rsidR="00ED5F8E" w:rsidRDefault="00ED5F8E" w:rsidP="005928D1">
      <w:pPr>
        <w:pStyle w:val="ListBullet"/>
      </w:pPr>
      <w:r w:rsidRPr="002F5AE1">
        <w:t>there is a ‘great deal of information, but it is scattered across a range of websites and poor information has ‘stymied a learner</w:t>
      </w:r>
      <w:r>
        <w:noBreakHyphen/>
      </w:r>
      <w:r w:rsidRPr="002F5AE1">
        <w:t>centric approach and contributed to poor decisions on the part of learners’ (BCA, sub.</w:t>
      </w:r>
      <w:r>
        <w:t> </w:t>
      </w:r>
      <w:r w:rsidRPr="002F5AE1">
        <w:t>16, pp.</w:t>
      </w:r>
      <w:r>
        <w:t> </w:t>
      </w:r>
      <w:r w:rsidRPr="002F5AE1">
        <w:t xml:space="preserve">6, 8). </w:t>
      </w:r>
      <w:r>
        <w:t xml:space="preserve">The </w:t>
      </w:r>
      <w:r w:rsidRPr="002F5AE1">
        <w:t xml:space="preserve">NSW Utilities </w:t>
      </w:r>
      <w:r>
        <w:t xml:space="preserve">and Electrotechnology Industry Training Advisory Body </w:t>
      </w:r>
      <w:r w:rsidRPr="002F5AE1">
        <w:t>asserted that it ‘would take a mathematical genius to navigate the myriad of initiatives …</w:t>
      </w:r>
      <w:r>
        <w:t xml:space="preserve"> to find the actual and authoritative information required’ (sub. 31, p. 7)</w:t>
      </w:r>
    </w:p>
    <w:p w14:paraId="675A095A" w14:textId="77777777" w:rsidR="00ED5F8E" w:rsidRPr="002F5AE1" w:rsidRDefault="00ED5F8E" w:rsidP="005928D1">
      <w:pPr>
        <w:pStyle w:val="ListBullet"/>
      </w:pPr>
      <w:r w:rsidRPr="002F5AE1">
        <w:t>the absence of a reliable, government</w:t>
      </w:r>
      <w:r>
        <w:noBreakHyphen/>
      </w:r>
      <w:r w:rsidRPr="002F5AE1">
        <w:t>recognised information hub was leading early childhood education students to rely on information provided by RTOs, which is partial and does not enable students to make informed decisions about courses and providers (Australian Childcare Alliance, sub.</w:t>
      </w:r>
      <w:r>
        <w:t> </w:t>
      </w:r>
      <w:r w:rsidRPr="002F5AE1">
        <w:t>46)</w:t>
      </w:r>
    </w:p>
    <w:p w14:paraId="0425A5CE" w14:textId="3EDEC60A" w:rsidR="00ED5F8E" w:rsidRPr="00D83424" w:rsidRDefault="00ED5F8E" w:rsidP="005928D1">
      <w:pPr>
        <w:pStyle w:val="ListBullet"/>
      </w:pPr>
      <w:r w:rsidRPr="002F5AE1">
        <w:t xml:space="preserve">both students and employers ‘face a complex choice between a plethora of </w:t>
      </w:r>
      <w:r w:rsidR="005B76F9">
        <w:t>courses</w:t>
      </w:r>
      <w:r w:rsidRPr="002F5AE1">
        <w:t xml:space="preserve"> and numerous providers. </w:t>
      </w:r>
      <w:r>
        <w:t>The connection with employment opportunities, whether there is a return on out of pocket costs and the quality of training on offer is often unclear’ (</w:t>
      </w:r>
      <w:r w:rsidRPr="00D83424">
        <w:t xml:space="preserve">South Australian Government, </w:t>
      </w:r>
      <w:r>
        <w:t xml:space="preserve">sub. 11, p. 5). </w:t>
      </w:r>
    </w:p>
    <w:p w14:paraId="335676BA" w14:textId="77777777" w:rsidR="00ED5F8E" w:rsidRPr="00870892" w:rsidRDefault="00ED5F8E" w:rsidP="005928D1">
      <w:pPr>
        <w:pStyle w:val="Heading3"/>
      </w:pPr>
      <w:r w:rsidRPr="00D83424">
        <w:t>Students are missing key information to make training decisions</w:t>
      </w:r>
    </w:p>
    <w:p w14:paraId="17157B77" w14:textId="42500F35" w:rsidR="00ED5F8E" w:rsidRDefault="00ED5F8E" w:rsidP="005928D1">
      <w:pPr>
        <w:pStyle w:val="BodyText"/>
      </w:pPr>
      <w:r>
        <w:t>Students receive an abunda</w:t>
      </w:r>
      <w:r w:rsidR="00BB3DA7">
        <w:t xml:space="preserve">nce of information from various </w:t>
      </w:r>
      <w:r>
        <w:t>governments, as well as privately</w:t>
      </w:r>
      <w:r>
        <w:noBreakHyphen/>
        <w:t xml:space="preserve">run websites that publish labour market prospects, and training and career options </w:t>
      </w:r>
      <w:r w:rsidRPr="00FC3D07">
        <w:rPr>
          <w:szCs w:val="24"/>
        </w:rPr>
        <w:t>(Joyce 2019; box 7.6)</w:t>
      </w:r>
      <w:r w:rsidRPr="00FF021A">
        <w:t>.</w:t>
      </w:r>
      <w:r>
        <w:t xml:space="preserve"> But these </w:t>
      </w:r>
      <w:r w:rsidRPr="00423BC1">
        <w:t>websites</w:t>
      </w:r>
      <w:r>
        <w:t xml:space="preserve"> often present conflicting advice. </w:t>
      </w:r>
    </w:p>
    <w:p w14:paraId="2E2E390E" w14:textId="3591F8E9" w:rsidR="00ED5F8E" w:rsidRDefault="00ED5F8E" w:rsidP="005928D1">
      <w:pPr>
        <w:pStyle w:val="BodyText"/>
      </w:pPr>
      <w:r>
        <w:t xml:space="preserve">Past reviews have found that students need consistent information on course entry requirements, course length, employment outcomes, subsidies and fees </w:t>
      </w:r>
      <w:r w:rsidRPr="00115B8E">
        <w:rPr>
          <w:szCs w:val="24"/>
        </w:rPr>
        <w:t>(Braithwaite 2018)</w:t>
      </w:r>
      <w:r>
        <w:t>. Prospective students also need information tailored to their circumstances, for example:</w:t>
      </w:r>
    </w:p>
    <w:p w14:paraId="3E4FAA19" w14:textId="66261605" w:rsidR="00ED5F8E" w:rsidRDefault="00ED5F8E" w:rsidP="005928D1">
      <w:pPr>
        <w:pStyle w:val="ListBullet"/>
      </w:pPr>
      <w:r w:rsidRPr="00507C63">
        <w:t xml:space="preserve">school students need information to help them identify their interests, values and skills, and how these link to </w:t>
      </w:r>
      <w:r>
        <w:t xml:space="preserve">suitable education, training and occupation options </w:t>
      </w:r>
      <w:r w:rsidRPr="005F76B5">
        <w:rPr>
          <w:szCs w:val="24"/>
        </w:rPr>
        <w:t>(Gore et al. 2017)</w:t>
      </w:r>
    </w:p>
    <w:p w14:paraId="113D5D06" w14:textId="10D46D79" w:rsidR="00ED5F8E" w:rsidRDefault="00ED5F8E" w:rsidP="005928D1">
      <w:pPr>
        <w:pStyle w:val="ListBullet"/>
      </w:pPr>
      <w:r w:rsidRPr="00507C63">
        <w:t>mature</w:t>
      </w:r>
      <w:r>
        <w:noBreakHyphen/>
      </w:r>
      <w:r w:rsidRPr="00507C63">
        <w:t xml:space="preserve">aged individuals considering upskilling or reskilling need information about future occupational trends, </w:t>
      </w:r>
      <w:r>
        <w:t>the transferability of their</w:t>
      </w:r>
      <w:r w:rsidRPr="00507C63">
        <w:t xml:space="preserve"> skills and experience, and reskilling opportunities</w:t>
      </w:r>
      <w:r>
        <w:t xml:space="preserve"> </w:t>
      </w:r>
      <w:r w:rsidRPr="00AE2653">
        <w:rPr>
          <w:szCs w:val="24"/>
        </w:rPr>
        <w:t>(Griffin and Beddie 2011)</w:t>
      </w:r>
      <w:r w:rsidRPr="00507C63">
        <w:t>.</w:t>
      </w:r>
      <w:r>
        <w:t xml:space="preserve"> </w:t>
      </w:r>
    </w:p>
    <w:p w14:paraId="7A265DC8" w14:textId="77777777" w:rsidR="00ED5F8E" w:rsidRDefault="00ED5F8E" w:rsidP="005928D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ED5F8E" w14:paraId="784527F5" w14:textId="77777777" w:rsidTr="005928D1">
        <w:trPr>
          <w:tblHeader/>
        </w:trPr>
        <w:tc>
          <w:tcPr>
            <w:tcW w:w="5000" w:type="pct"/>
            <w:tcBorders>
              <w:top w:val="single" w:sz="6" w:space="0" w:color="78A22F"/>
              <w:left w:val="nil"/>
              <w:bottom w:val="nil"/>
              <w:right w:val="nil"/>
            </w:tcBorders>
            <w:shd w:val="clear" w:color="auto" w:fill="F2F2F2"/>
          </w:tcPr>
          <w:p w14:paraId="2CE8C11C" w14:textId="25898A7B" w:rsidR="00ED5F8E" w:rsidRDefault="00ED5F8E" w:rsidP="005928D1">
            <w:pPr>
              <w:pStyle w:val="BoxTitle"/>
            </w:pPr>
            <w:r>
              <w:rPr>
                <w:b w:val="0"/>
              </w:rPr>
              <w:t>Box 7.</w:t>
            </w:r>
            <w:r>
              <w:rPr>
                <w:b w:val="0"/>
                <w:noProof/>
              </w:rPr>
              <w:t>6</w:t>
            </w:r>
            <w:r>
              <w:tab/>
              <w:t xml:space="preserve">The myriad sources of VET information </w:t>
            </w:r>
          </w:p>
        </w:tc>
      </w:tr>
      <w:tr w:rsidR="00ED5F8E" w14:paraId="6578688E" w14:textId="77777777" w:rsidTr="005928D1">
        <w:tc>
          <w:tcPr>
            <w:tcW w:w="5000" w:type="pct"/>
            <w:tcBorders>
              <w:top w:val="nil"/>
              <w:left w:val="nil"/>
              <w:bottom w:val="nil"/>
              <w:right w:val="nil"/>
            </w:tcBorders>
            <w:shd w:val="clear" w:color="auto" w:fill="F2F2F2"/>
          </w:tcPr>
          <w:p w14:paraId="101AEB93" w14:textId="77777777" w:rsidR="00ED5F8E" w:rsidRDefault="00ED5F8E" w:rsidP="005928D1">
            <w:pPr>
              <w:pStyle w:val="Box"/>
            </w:pPr>
            <w:r>
              <w:t>The Commonwealth has a range of websites providing career and training information, including:</w:t>
            </w:r>
          </w:p>
          <w:p w14:paraId="73CC2CC2" w14:textId="222AE657" w:rsidR="00ED5F8E" w:rsidRDefault="00F7765C" w:rsidP="005928D1">
            <w:pPr>
              <w:pStyle w:val="BoxListBullet"/>
            </w:pPr>
            <w:r>
              <w:rPr>
                <w:iCs/>
              </w:rPr>
              <w:t xml:space="preserve">the </w:t>
            </w:r>
            <w:r w:rsidR="00ED5F8E" w:rsidRPr="00EA3E89">
              <w:t>My Skills</w:t>
            </w:r>
            <w:r>
              <w:rPr>
                <w:iCs/>
              </w:rPr>
              <w:t xml:space="preserve"> website</w:t>
            </w:r>
            <w:r w:rsidR="00ED5F8E">
              <w:t>, which provides a national directory of RTOs and courses</w:t>
            </w:r>
          </w:p>
          <w:p w14:paraId="7ADDFDD1" w14:textId="77777777" w:rsidR="00ED5F8E" w:rsidRDefault="00ED5F8E" w:rsidP="005928D1">
            <w:pPr>
              <w:pStyle w:val="BoxListBullet"/>
            </w:pPr>
            <w:r>
              <w:t xml:space="preserve">the Australian Apprenticeships website, which is a hub for apprentices and employers </w:t>
            </w:r>
          </w:p>
          <w:p w14:paraId="315F3822" w14:textId="77777777" w:rsidR="00ED5F8E" w:rsidRDefault="00ED5F8E" w:rsidP="005928D1">
            <w:pPr>
              <w:pStyle w:val="BoxListBullet"/>
            </w:pPr>
            <w:r w:rsidRPr="00EA3E89">
              <w:t>Job Outlook</w:t>
            </w:r>
            <w:r>
              <w:t>, which provides careers and labour market information by region</w:t>
            </w:r>
          </w:p>
          <w:p w14:paraId="2CF937E9" w14:textId="77777777" w:rsidR="00ED5F8E" w:rsidRPr="000C01FB" w:rsidRDefault="00ED5F8E" w:rsidP="005928D1">
            <w:pPr>
              <w:pStyle w:val="BoxListBullet"/>
              <w:rPr>
                <w:spacing w:val="-2"/>
              </w:rPr>
            </w:pPr>
            <w:r w:rsidRPr="000C01FB">
              <w:rPr>
                <w:spacing w:val="-2"/>
              </w:rPr>
              <w:t>the Labour Market Information Portal, which provides labour force projections and vacancy data</w:t>
            </w:r>
          </w:p>
          <w:p w14:paraId="6FE2AB07" w14:textId="77777777" w:rsidR="00ED5F8E" w:rsidRDefault="00ED5F8E" w:rsidP="005928D1">
            <w:pPr>
              <w:pStyle w:val="BoxListBullet"/>
            </w:pPr>
            <w:r w:rsidRPr="00EA3E89">
              <w:t>Job Jumpstart</w:t>
            </w:r>
            <w:r>
              <w:t>, which offers a ‘single source’ of information for young people wanting career and job search information</w:t>
            </w:r>
          </w:p>
          <w:p w14:paraId="65C80D06" w14:textId="77777777" w:rsidR="00ED5F8E" w:rsidRDefault="00ED5F8E" w:rsidP="005928D1">
            <w:pPr>
              <w:pStyle w:val="BoxListBullet"/>
            </w:pPr>
            <w:r>
              <w:t>Quality Indicators for Learning and Teaching, which publishes information about higher education graduate outcomes</w:t>
            </w:r>
          </w:p>
          <w:p w14:paraId="46A88528" w14:textId="77777777" w:rsidR="00ED5F8E" w:rsidRDefault="00ED5F8E" w:rsidP="005928D1">
            <w:pPr>
              <w:pStyle w:val="BoxListBullet"/>
            </w:pPr>
            <w:r w:rsidRPr="00EA3E89">
              <w:t>Course Seeker</w:t>
            </w:r>
            <w:r>
              <w:t>, which provides information on higher education entry requirements</w:t>
            </w:r>
          </w:p>
          <w:p w14:paraId="4A09318A" w14:textId="77777777" w:rsidR="00ED5F8E" w:rsidRDefault="00ED5F8E" w:rsidP="005928D1">
            <w:pPr>
              <w:pStyle w:val="BoxListBullet"/>
            </w:pPr>
            <w:r>
              <w:t xml:space="preserve">together with the States and Territories, the </w:t>
            </w:r>
            <w:r w:rsidRPr="002B6333">
              <w:t>myfuture</w:t>
            </w:r>
            <w:r>
              <w:t xml:space="preserve"> website, which is described as Australia’s national career information service.</w:t>
            </w:r>
          </w:p>
          <w:p w14:paraId="5DBE4516" w14:textId="77777777" w:rsidR="00ED5F8E" w:rsidRDefault="00ED5F8E" w:rsidP="005928D1">
            <w:pPr>
              <w:pStyle w:val="Box"/>
            </w:pPr>
            <w:r>
              <w:t xml:space="preserve">State and Territory governments also have their own websites with careers guidance, labour market information and education and training options. For example, New South Wales’ </w:t>
            </w:r>
            <w:r w:rsidRPr="00AE6559">
              <w:t>Skills Portal</w:t>
            </w:r>
            <w:r>
              <w:t xml:space="preserve"> and Victoria’s </w:t>
            </w:r>
            <w:r w:rsidRPr="00AE6559">
              <w:t>Skills Gateway</w:t>
            </w:r>
            <w:r>
              <w:t xml:space="preserve"> allow students to search and compare occupations, while the ACT’s </w:t>
            </w:r>
            <w:r w:rsidRPr="006F281F">
              <w:t>Pathways</w:t>
            </w:r>
            <w:r>
              <w:t xml:space="preserve"> website assists individuals in career planning and transitions. </w:t>
            </w:r>
          </w:p>
          <w:p w14:paraId="676D418B" w14:textId="77777777" w:rsidR="00ED5F8E" w:rsidRDefault="00ED5F8E" w:rsidP="005928D1">
            <w:pPr>
              <w:pStyle w:val="Box"/>
            </w:pPr>
            <w:r>
              <w:t xml:space="preserve">Private organisations also publish skills and careers advice, for example the New South Wales Business Chamber’s </w:t>
            </w:r>
            <w:r w:rsidRPr="00AE6559">
              <w:t>Skillsroad</w:t>
            </w:r>
            <w:r>
              <w:t xml:space="preserve"> seeks to ease transitions from school to further study or work, and SEEK has a dedicated website for training options.</w:t>
            </w:r>
          </w:p>
        </w:tc>
      </w:tr>
      <w:tr w:rsidR="00ED5F8E" w14:paraId="335582C2" w14:textId="77777777" w:rsidTr="005928D1">
        <w:tc>
          <w:tcPr>
            <w:tcW w:w="5000" w:type="pct"/>
            <w:tcBorders>
              <w:top w:val="nil"/>
              <w:left w:val="nil"/>
              <w:bottom w:val="nil"/>
              <w:right w:val="nil"/>
            </w:tcBorders>
            <w:shd w:val="clear" w:color="auto" w:fill="F2F2F2"/>
          </w:tcPr>
          <w:p w14:paraId="5750017A" w14:textId="74151F2B" w:rsidR="00ED5F8E" w:rsidRDefault="00ED5F8E" w:rsidP="005928D1">
            <w:pPr>
              <w:pStyle w:val="BoxSource"/>
            </w:pPr>
            <w:r>
              <w:rPr>
                <w:i/>
              </w:rPr>
              <w:t>Source</w:t>
            </w:r>
            <w:r w:rsidRPr="00D83424">
              <w:t>:</w:t>
            </w:r>
            <w:r>
              <w:rPr>
                <w:i/>
              </w:rPr>
              <w:t xml:space="preserve"> </w:t>
            </w:r>
            <w:r w:rsidRPr="006E2F68">
              <w:t xml:space="preserve">Joyce </w:t>
            </w:r>
            <w:r w:rsidRPr="00D560B0">
              <w:rPr>
                <w:rFonts w:cs="Arial"/>
              </w:rPr>
              <w:t>(2019)</w:t>
            </w:r>
            <w:r w:rsidRPr="006E2F68">
              <w:t>.</w:t>
            </w:r>
          </w:p>
        </w:tc>
      </w:tr>
      <w:tr w:rsidR="00ED5F8E" w14:paraId="1CA183D2" w14:textId="77777777" w:rsidTr="005928D1">
        <w:tc>
          <w:tcPr>
            <w:tcW w:w="5000" w:type="pct"/>
            <w:tcBorders>
              <w:top w:val="nil"/>
              <w:left w:val="nil"/>
              <w:bottom w:val="single" w:sz="6" w:space="0" w:color="78A22F"/>
              <w:right w:val="nil"/>
            </w:tcBorders>
            <w:shd w:val="clear" w:color="auto" w:fill="F2F2F2"/>
          </w:tcPr>
          <w:p w14:paraId="7286135B" w14:textId="77777777" w:rsidR="00ED5F8E" w:rsidRDefault="00ED5F8E" w:rsidP="005928D1">
            <w:pPr>
              <w:pStyle w:val="Box"/>
              <w:spacing w:before="0" w:line="120" w:lineRule="exact"/>
            </w:pPr>
          </w:p>
        </w:tc>
      </w:tr>
      <w:tr w:rsidR="00ED5F8E" w:rsidRPr="000863A5" w14:paraId="7F15DFC0" w14:textId="77777777" w:rsidTr="005928D1">
        <w:tc>
          <w:tcPr>
            <w:tcW w:w="5000" w:type="pct"/>
            <w:tcBorders>
              <w:top w:val="single" w:sz="6" w:space="0" w:color="78A22F"/>
              <w:left w:val="nil"/>
              <w:bottom w:val="nil"/>
              <w:right w:val="nil"/>
            </w:tcBorders>
          </w:tcPr>
          <w:p w14:paraId="7B4AC935" w14:textId="77777777" w:rsidR="00ED5F8E" w:rsidRPr="00626D32" w:rsidRDefault="00ED5F8E" w:rsidP="005928D1">
            <w:pPr>
              <w:pStyle w:val="BoxSpaceBelow"/>
            </w:pPr>
          </w:p>
        </w:tc>
      </w:tr>
    </w:tbl>
    <w:p w14:paraId="0535BF5E" w14:textId="77777777" w:rsidR="00ED5F8E" w:rsidRDefault="00ED5F8E" w:rsidP="005928D1">
      <w:pPr>
        <w:pStyle w:val="BodyText"/>
      </w:pPr>
      <w:r w:rsidRPr="00FB03F6">
        <w:t xml:space="preserve">Publicly available information does not provide sufficient information of this type. </w:t>
      </w:r>
      <w:bookmarkStart w:id="95" w:name="_Hlk40184019"/>
      <w:r w:rsidRPr="00FB03F6">
        <w:t xml:space="preserve">National initiatives set up to be the main source of information for VET students, such as the </w:t>
      </w:r>
      <w:r w:rsidRPr="00B917E4">
        <w:t>My</w:t>
      </w:r>
      <w:r>
        <w:t> </w:t>
      </w:r>
      <w:r w:rsidRPr="00B917E4">
        <w:t>Skills</w:t>
      </w:r>
      <w:r w:rsidRPr="00FB03F6">
        <w:t xml:space="preserve"> platform, does not have </w:t>
      </w:r>
      <w:r>
        <w:t xml:space="preserve">accurate </w:t>
      </w:r>
      <w:r w:rsidRPr="00FB03F6">
        <w:t>pricing information.</w:t>
      </w:r>
      <w:r>
        <w:t xml:space="preserve"> There is no requirement for RTOs to publish pricing information unless they offer VET Student Loans, and even then there is no mechanism to ensure prices are up</w:t>
      </w:r>
      <w:r>
        <w:noBreakHyphen/>
        <w:t>to</w:t>
      </w:r>
      <w:r>
        <w:noBreakHyphen/>
        <w:t>date</w:t>
      </w:r>
      <w:bookmarkEnd w:id="95"/>
      <w:r>
        <w:t xml:space="preserve">. Only about one in five RTOs provide price information on </w:t>
      </w:r>
      <w:r w:rsidRPr="00B917E4">
        <w:t>My Skills</w:t>
      </w:r>
      <w:r>
        <w:t xml:space="preserve"> for some training.</w:t>
      </w:r>
      <w:r>
        <w:rPr>
          <w:rStyle w:val="FootnoteReference"/>
        </w:rPr>
        <w:footnoteReference w:id="52"/>
      </w:r>
      <w:r>
        <w:t xml:space="preserve"> And students cannot make easy comparisons between VET and higher education qualifications and providers (BCA, sub. 16; University of Wollongong, sub. 19).</w:t>
      </w:r>
    </w:p>
    <w:p w14:paraId="79FB1AF0" w14:textId="15F27A3D" w:rsidR="00ED5F8E" w:rsidRDefault="00ED5F8E" w:rsidP="005928D1">
      <w:pPr>
        <w:pStyle w:val="Quote"/>
      </w:pPr>
      <w:r>
        <w:t xml:space="preserve">… information is generally not across VET and [higher education]. For example, if someone was interested in engineering, they would need to move between </w:t>
      </w:r>
      <w:r w:rsidRPr="00B917E4">
        <w:t>My</w:t>
      </w:r>
      <w:r>
        <w:t xml:space="preserve"> </w:t>
      </w:r>
      <w:r w:rsidRPr="00B917E4">
        <w:t>Skills</w:t>
      </w:r>
      <w:r>
        <w:t xml:space="preserve"> and [Quality Indicators for Learning and Teaching], or the newer site, to look at the differences between the VET and [higher education] qualifications, and they would then have to go to each provider’s website to get additional information. (BCA, sub. 16, p. 8)</w:t>
      </w:r>
    </w:p>
    <w:p w14:paraId="31456652" w14:textId="38539222" w:rsidR="00ED5F8E" w:rsidRDefault="00ED5F8E" w:rsidP="005928D1">
      <w:pPr>
        <w:pStyle w:val="BodyText"/>
      </w:pPr>
      <w:r>
        <w:t xml:space="preserve">The lack of useful, consistent and impartial information contributes to students’ poor training decisions. For example, Gore et al. </w:t>
      </w:r>
      <w:r w:rsidRPr="007C1947">
        <w:t>(2017)</w:t>
      </w:r>
      <w:r>
        <w:t xml:space="preserve"> found that lack of understanding of VET offerings led to a misalignment between students’ occupational aspirations and their education intentions, with some students intending to pursue university pathways despite aspiring to an occupation that required VET qualifications, and vice versa. </w:t>
      </w:r>
    </w:p>
    <w:p w14:paraId="4E731874" w14:textId="77777777" w:rsidR="00ED5F8E" w:rsidRPr="00EB572D" w:rsidRDefault="00ED5F8E" w:rsidP="005928D1">
      <w:pPr>
        <w:pStyle w:val="Heading3"/>
      </w:pPr>
      <w:r>
        <w:t xml:space="preserve">How information is presented matters </w:t>
      </w:r>
    </w:p>
    <w:p w14:paraId="307DEA9D" w14:textId="1CB28925" w:rsidR="00ED5F8E" w:rsidRDefault="00ED5F8E" w:rsidP="005928D1">
      <w:pPr>
        <w:pStyle w:val="BodyText"/>
        <w:rPr>
          <w:bCs/>
        </w:rPr>
      </w:pPr>
      <w:r>
        <w:rPr>
          <w:bCs/>
        </w:rPr>
        <w:t xml:space="preserve">Students need information conveyed in ways that are salient, granular enough, trusted, used and interpreted correctly </w:t>
      </w:r>
      <w:r w:rsidRPr="007C1947">
        <w:rPr>
          <w:szCs w:val="24"/>
        </w:rPr>
        <w:t>(Loewenstein, Sunstein and Golman 2014; Saniter and Siedler 2014; Weil et al. 2006; Winston 2008)</w:t>
      </w:r>
      <w:r>
        <w:rPr>
          <w:bCs/>
        </w:rPr>
        <w:t xml:space="preserve">. </w:t>
      </w:r>
      <w:r>
        <w:t xml:space="preserve">To be effective, online information needs to </w:t>
      </w:r>
      <w:r>
        <w:rPr>
          <w:bCs/>
        </w:rPr>
        <w:t xml:space="preserve">be better than the myriad of informal avenues that students already comfortably use to acquire information that reflects their local area and preferences — such as word of mouth from trusted parties, websites, and guides </w:t>
      </w:r>
      <w:r w:rsidRPr="00173990">
        <w:rPr>
          <w:szCs w:val="24"/>
        </w:rPr>
        <w:t>(Brown 2017, p. 37)</w:t>
      </w:r>
      <w:r>
        <w:rPr>
          <w:bCs/>
        </w:rPr>
        <w:t xml:space="preserve">. </w:t>
      </w:r>
    </w:p>
    <w:p w14:paraId="699E6605" w14:textId="220F2E7E" w:rsidR="00ED5F8E" w:rsidRPr="000C01FB" w:rsidRDefault="00ED5F8E" w:rsidP="005928D1">
      <w:pPr>
        <w:pStyle w:val="BodyText"/>
        <w:rPr>
          <w:bCs/>
          <w:spacing w:val="-2"/>
        </w:rPr>
      </w:pPr>
      <w:r w:rsidRPr="000C01FB">
        <w:rPr>
          <w:bCs/>
          <w:spacing w:val="-2"/>
        </w:rPr>
        <w:t>Information provision should be user tested to ensure it is effective. The principle that the design of the method for disseminating information is as important as the information itself is widely recognised in several areas, including health, safety, and finance. It has been shown in these areas that poorly</w:t>
      </w:r>
      <w:r w:rsidRPr="000C01FB">
        <w:rPr>
          <w:bCs/>
          <w:spacing w:val="-2"/>
        </w:rPr>
        <w:noBreakHyphen/>
        <w:t>designed dissemination of even factual information can generate adverse outcomes. For example, the Behavioural Economics Team of the Australian Government found that presenting information about retirement income plans in tables with simple text</w:t>
      </w:r>
      <w:r w:rsidRPr="000C01FB">
        <w:rPr>
          <w:bCs/>
          <w:spacing w:val="-2"/>
        </w:rPr>
        <w:noBreakHyphen/>
        <w:t xml:space="preserve">based descriptions of the key features of plans was more effective than tables showing numerical estimates. Presenting information in a simpler way helped improve superannuation members’ understanding of products and align choices with preferences </w:t>
      </w:r>
      <w:r w:rsidR="00E85FF0" w:rsidRPr="000C01FB">
        <w:rPr>
          <w:spacing w:val="-2"/>
          <w:szCs w:val="24"/>
        </w:rPr>
        <w:t>(Australian Government 2017b)</w:t>
      </w:r>
      <w:r w:rsidRPr="000C01FB">
        <w:rPr>
          <w:bCs/>
          <w:spacing w:val="-2"/>
        </w:rPr>
        <w:t xml:space="preserve">. </w:t>
      </w:r>
    </w:p>
    <w:p w14:paraId="7CBCB79D" w14:textId="77777777" w:rsidR="00ED5F8E" w:rsidRDefault="00ED5F8E" w:rsidP="005928D1">
      <w:pPr>
        <w:pStyle w:val="BodyText"/>
        <w:rPr>
          <w:bCs/>
        </w:rPr>
      </w:pPr>
      <w:r>
        <w:rPr>
          <w:bCs/>
        </w:rPr>
        <w:t>In addition to meeting the design criteria above, effective use of information depends on students’ inherent skills. As Brown put it:</w:t>
      </w:r>
    </w:p>
    <w:p w14:paraId="6EDCEE27" w14:textId="4A87344A" w:rsidR="00ED5F8E" w:rsidRPr="003A3695" w:rsidRDefault="00ED5F8E" w:rsidP="005928D1">
      <w:pPr>
        <w:pStyle w:val="Quote"/>
      </w:pPr>
      <w:r>
        <w:t xml:space="preserve">… </w:t>
      </w:r>
      <w:r w:rsidRPr="003A3695">
        <w:t>these data appear to reinforce the importance</w:t>
      </w:r>
      <w:r>
        <w:t xml:space="preserve"> of equipping students with the </w:t>
      </w:r>
      <w:r w:rsidRPr="003A3695">
        <w:t>skills and knowledge needed to navigate, access and inte</w:t>
      </w:r>
      <w:r>
        <w:t xml:space="preserve">rpret information at the course </w:t>
      </w:r>
      <w:r w:rsidRPr="003A3695">
        <w:t>level (across RTOs) and at the course and RTO level (within specific RTOs) in order to make</w:t>
      </w:r>
      <w:r>
        <w:t xml:space="preserve"> informed decisions. </w:t>
      </w:r>
      <w:r w:rsidRPr="00173990">
        <w:rPr>
          <w:sz w:val="24"/>
          <w:szCs w:val="24"/>
        </w:rPr>
        <w:t>(2017, p. 38)</w:t>
      </w:r>
    </w:p>
    <w:p w14:paraId="2CA95291" w14:textId="77777777" w:rsidR="00ED5F8E" w:rsidRDefault="00ED5F8E" w:rsidP="005928D1">
      <w:pPr>
        <w:pStyle w:val="BodyText"/>
      </w:pPr>
      <w:r>
        <w:t>It is conceivable that an online portal might improve this kind of literacy.</w:t>
      </w:r>
    </w:p>
    <w:p w14:paraId="76D15D03" w14:textId="77777777" w:rsidR="00ED5F8E" w:rsidRDefault="00ED5F8E" w:rsidP="005928D1">
      <w:pPr>
        <w:pStyle w:val="Heading3"/>
      </w:pPr>
      <w:r>
        <w:t>Improving the provision of VET information</w:t>
      </w:r>
    </w:p>
    <w:p w14:paraId="58EA4236" w14:textId="3493472B" w:rsidR="00ED5F8E" w:rsidRDefault="00ED5F8E" w:rsidP="005928D1">
      <w:pPr>
        <w:pStyle w:val="BodyText"/>
      </w:pPr>
      <w:r w:rsidRPr="00D83424">
        <w:t>As with other prospective areas for governments to coordinate and streamline their support for VET, some initiatives are already being put in place</w:t>
      </w:r>
      <w:r>
        <w:t xml:space="preserve"> to enhance the provision of VET information</w:t>
      </w:r>
      <w:r w:rsidRPr="00D83424">
        <w:t>.</w:t>
      </w:r>
      <w:r>
        <w:t xml:space="preserve"> </w:t>
      </w:r>
    </w:p>
    <w:p w14:paraId="2DFAF0DA" w14:textId="2114BCC7" w:rsidR="00ED5F8E" w:rsidRPr="004C23B0" w:rsidRDefault="00ED5F8E" w:rsidP="005928D1">
      <w:pPr>
        <w:pStyle w:val="BodyText"/>
      </w:pPr>
      <w:r w:rsidRPr="004C23B0">
        <w:t xml:space="preserve">The </w:t>
      </w:r>
      <w:r w:rsidR="00D43AC4" w:rsidRPr="001A3246">
        <w:t>draft</w:t>
      </w:r>
      <w:r w:rsidRPr="001A3246">
        <w:t xml:space="preserve"> VET Reform Roadmap</w:t>
      </w:r>
      <w:r w:rsidRPr="004C23B0">
        <w:t xml:space="preserve"> gives prominence to quality frameworks, but is vague about their content. Such a framework could consider ratings systems of providers, supplemented by more specific information about their performance. This may be useful for customers in making their choices, including in trading off one aspect of a provider, say their proximity, against another, such as the quality of their student supports. Ratings systems can encourage more responsive customer services. Such rating systems are used in Australia for employment services (Jobactive) and disability services, and overseas for key human services, such as hospitals and aged care facilities. There could be pitfalls in performance metrics as they can sometimes have perverse incentives (such as to maximise completions or to ‘cream skim’ the best students). However, this suggests that the metrics should be well designed, not that they be dismissed without consideration. </w:t>
      </w:r>
    </w:p>
    <w:p w14:paraId="0EF6AFDE" w14:textId="4EFC2813" w:rsidR="00ED5F8E" w:rsidRDefault="00ED5F8E" w:rsidP="005928D1">
      <w:pPr>
        <w:pStyle w:val="BodyText"/>
      </w:pPr>
      <w:r w:rsidRPr="004C23B0">
        <w:t xml:space="preserve">Investigation of the merits and nature of any rating system would fall naturally to the Australian Government’s National Careers Institute (NCI) — whose creation stemmed from the recommendations of the Joyce Review </w:t>
      </w:r>
      <w:r w:rsidRPr="004C23B0">
        <w:rPr>
          <w:szCs w:val="24"/>
        </w:rPr>
        <w:t>(DESSFB 2020a)</w:t>
      </w:r>
      <w:r w:rsidRPr="004C23B0">
        <w:t xml:space="preserve"> — and would be aligned with its objectives. The main objectives of the NCI are to:</w:t>
      </w:r>
    </w:p>
    <w:p w14:paraId="28C594DE" w14:textId="77777777" w:rsidR="00ED5F8E" w:rsidRDefault="00ED5F8E" w:rsidP="005928D1">
      <w:pPr>
        <w:pStyle w:val="ListBullet"/>
      </w:pPr>
      <w:r>
        <w:t xml:space="preserve">be a single, authoritative source of careers information </w:t>
      </w:r>
    </w:p>
    <w:p w14:paraId="3EECCB7C" w14:textId="77777777" w:rsidR="00ED5F8E" w:rsidRDefault="00ED5F8E" w:rsidP="005928D1">
      <w:pPr>
        <w:pStyle w:val="ListBullet"/>
      </w:pPr>
      <w:r>
        <w:t>promote VET</w:t>
      </w:r>
    </w:p>
    <w:p w14:paraId="1D472ECA" w14:textId="77777777" w:rsidR="00ED5F8E" w:rsidRDefault="00ED5F8E" w:rsidP="005928D1">
      <w:pPr>
        <w:pStyle w:val="ListBullet"/>
      </w:pPr>
      <w:r>
        <w:t>consolidate existing Commonwealth careers information sources and improve linkages between administrative datasets</w:t>
      </w:r>
    </w:p>
    <w:p w14:paraId="4EDAAD96" w14:textId="2486F0B7" w:rsidR="00ED5F8E" w:rsidRDefault="00ED5F8E" w:rsidP="005928D1">
      <w:pPr>
        <w:pStyle w:val="ListBullet"/>
      </w:pPr>
      <w:r>
        <w:t>create a digital platform that enables students to easily find accurate information on training and career options and addresses inconsistency in government</w:t>
      </w:r>
      <w:r>
        <w:noBreakHyphen/>
        <w:t xml:space="preserve">provided information </w:t>
      </w:r>
      <w:r w:rsidR="00E85FF0" w:rsidRPr="00E85FF0">
        <w:rPr>
          <w:szCs w:val="24"/>
        </w:rPr>
        <w:t>(DESSFB 2019b)</w:t>
      </w:r>
      <w:r>
        <w:t>.</w:t>
      </w:r>
    </w:p>
    <w:p w14:paraId="364221CB" w14:textId="77777777" w:rsidR="00ED5F8E" w:rsidRDefault="00ED5F8E" w:rsidP="005928D1">
      <w:pPr>
        <w:pStyle w:val="BodyText"/>
      </w:pPr>
      <w:r>
        <w:t xml:space="preserve">Participants to this study were very supportive of the establishment of the NCI (Year13, sub. 8; ACCI, sub. 33). </w:t>
      </w:r>
    </w:p>
    <w:p w14:paraId="22173B78" w14:textId="6B869A04" w:rsidR="00ED5F8E" w:rsidRDefault="00ED5F8E" w:rsidP="005928D1">
      <w:pPr>
        <w:pStyle w:val="BodyText"/>
      </w:pPr>
      <w:r>
        <w:t xml:space="preserve">The NCI is consulting with stakeholders and undertaking market research to inform its role and priorities in preparation for the launch of its digital platform in July 2020. The NCI’s recent statements indicate it recognises that students need different types of information across their working lives to make informed decisions; and that the way information is delivered is just as important as the information itself </w:t>
      </w:r>
      <w:r w:rsidR="00E85FF0" w:rsidRPr="00E85FF0">
        <w:rPr>
          <w:szCs w:val="24"/>
        </w:rPr>
        <w:t>(DESSFB 2019b)</w:t>
      </w:r>
      <w:r>
        <w:t xml:space="preserve">. For example, the NCI is exploring how students and career advisors source information, their motivations, how they feel when they search for information, and what delivery modes they prefer </w:t>
      </w:r>
      <w:r w:rsidR="00E85FF0" w:rsidRPr="00E85FF0">
        <w:rPr>
          <w:szCs w:val="24"/>
        </w:rPr>
        <w:t>(DESE 2020a; DESSFB 2019b)</w:t>
      </w:r>
      <w:r>
        <w:t xml:space="preserve">. </w:t>
      </w:r>
    </w:p>
    <w:p w14:paraId="70513273" w14:textId="77777777" w:rsidR="00ED5F8E" w:rsidRDefault="00ED5F8E" w:rsidP="005928D1">
      <w:pPr>
        <w:pStyle w:val="BodyText"/>
      </w:pPr>
      <w:r>
        <w:t>Participants in this review also proposed ways that the NCI could improve the quality of careers and training information. These included:</w:t>
      </w:r>
    </w:p>
    <w:p w14:paraId="76094708" w14:textId="77777777" w:rsidR="00ED5F8E" w:rsidRDefault="00ED5F8E" w:rsidP="005928D1">
      <w:pPr>
        <w:pStyle w:val="ListBullet"/>
      </w:pPr>
      <w:r>
        <w:t>tailoring information to different types of users, such as young people, careers advisors, matured</w:t>
      </w:r>
      <w:r>
        <w:noBreakHyphen/>
        <w:t>aged workers looking to upskill or retrain (Year 13, sub. 8; BCA, sub. 16)</w:t>
      </w:r>
    </w:p>
    <w:p w14:paraId="5CF6F56A" w14:textId="77777777" w:rsidR="00ED5F8E" w:rsidRDefault="00ED5F8E" w:rsidP="005928D1">
      <w:pPr>
        <w:pStyle w:val="ListBullet"/>
      </w:pPr>
      <w:r>
        <w:t>allowing easy comparison with higher education qualifications and providers (BCA, sub. 16; University of Wollongong, sub. 19).</w:t>
      </w:r>
    </w:p>
    <w:p w14:paraId="0931D8ED" w14:textId="77777777" w:rsidR="00ED5F8E" w:rsidRPr="00DF7E55" w:rsidRDefault="00ED5F8E" w:rsidP="005928D1">
      <w:pPr>
        <w:pStyle w:val="BodyText"/>
        <w:rPr>
          <w:spacing w:val="4"/>
        </w:rPr>
      </w:pPr>
      <w:r w:rsidRPr="00DF7E55">
        <w:rPr>
          <w:spacing w:val="4"/>
        </w:rPr>
        <w:t xml:space="preserve">The Commission considers the NCI should extend its work on information provision to fill gaps in the information available on course prices and subsidies. State and Territory governments should work with the Commonwealth to reduce duplication and inconsistent information, establishing the NCI as a central information hub. Moreover, provision of information has to extend beyond provision to methods of disclosure that change behaviour — no easy task — but one that could be adopted by the NCI. The Commission supports the NCI’s efforts to test the effectiveness of different methods of information presentation and delivery. </w:t>
      </w:r>
    </w:p>
    <w:p w14:paraId="585BA169" w14:textId="54A68E3A" w:rsidR="00ED5F8E" w:rsidRPr="004E3B94" w:rsidRDefault="00ED5F8E" w:rsidP="005928D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ED5F8E" w14:paraId="5A21C0F5" w14:textId="77777777" w:rsidTr="005928D1">
        <w:trPr>
          <w:tblHeader/>
        </w:trPr>
        <w:tc>
          <w:tcPr>
            <w:tcW w:w="5000" w:type="pct"/>
            <w:tcBorders>
              <w:top w:val="single" w:sz="6" w:space="0" w:color="78A22F"/>
              <w:left w:val="nil"/>
              <w:bottom w:val="nil"/>
              <w:right w:val="nil"/>
            </w:tcBorders>
            <w:shd w:val="clear" w:color="auto" w:fill="E5F1D0"/>
            <w:tcMar>
              <w:left w:w="170" w:type="dxa"/>
              <w:right w:w="170" w:type="dxa"/>
            </w:tcMar>
          </w:tcPr>
          <w:p w14:paraId="4E4C2484" w14:textId="77777777" w:rsidR="00ED5F8E" w:rsidRPr="00CE4C64" w:rsidRDefault="00ED5F8E" w:rsidP="005928D1">
            <w:pPr>
              <w:pStyle w:val="RecTitle"/>
              <w:spacing w:before="120"/>
              <w:rPr>
                <w:noProof/>
              </w:rPr>
            </w:pPr>
            <w:r>
              <w:t xml:space="preserve">interim Recommendation 7.3 </w:t>
            </w:r>
            <w:r>
              <w:rPr>
                <w:noProof/>
              </w:rPr>
              <w:t>— improving the provision of vet INFORMATION</w:t>
            </w:r>
          </w:p>
        </w:tc>
      </w:tr>
      <w:tr w:rsidR="00ED5F8E" w:rsidRPr="00750BE2" w14:paraId="34980EC7" w14:textId="77777777" w:rsidTr="005928D1">
        <w:tc>
          <w:tcPr>
            <w:tcW w:w="5000" w:type="pct"/>
            <w:tcBorders>
              <w:top w:val="nil"/>
              <w:left w:val="nil"/>
              <w:bottom w:val="nil"/>
              <w:right w:val="nil"/>
            </w:tcBorders>
            <w:shd w:val="clear" w:color="auto" w:fill="E5F1D0"/>
            <w:tcMar>
              <w:left w:w="170" w:type="dxa"/>
              <w:right w:w="170" w:type="dxa"/>
            </w:tcMar>
          </w:tcPr>
          <w:p w14:paraId="5BF44B26" w14:textId="77777777" w:rsidR="00ED5F8E" w:rsidRDefault="00ED5F8E" w:rsidP="005928D1">
            <w:pPr>
              <w:pStyle w:val="Finding"/>
              <w:keepNext/>
              <w:rPr>
                <w:bCs/>
              </w:rPr>
            </w:pPr>
            <w:r>
              <w:t xml:space="preserve">The National Careers Institute should extend its work on information provision to fill significant information gaps in course prices, subsidies and RTO quality, and test that information is </w:t>
            </w:r>
            <w:r>
              <w:rPr>
                <w:bCs/>
              </w:rPr>
              <w:t>salient to students, trusted, used and interpreted correctly.</w:t>
            </w:r>
          </w:p>
          <w:p w14:paraId="45F3C9F8" w14:textId="77777777" w:rsidR="00ED5F8E" w:rsidRDefault="00ED5F8E" w:rsidP="005928D1">
            <w:pPr>
              <w:pStyle w:val="Rec"/>
              <w:keepNext/>
            </w:pPr>
            <w:r>
              <w:t>Australian, State and Territory governments should work together to establish the Institute as a central information hub.</w:t>
            </w:r>
          </w:p>
        </w:tc>
      </w:tr>
      <w:tr w:rsidR="00ED5F8E" w14:paraId="4E9146FF" w14:textId="77777777" w:rsidTr="005928D1">
        <w:tc>
          <w:tcPr>
            <w:tcW w:w="5000" w:type="pct"/>
            <w:tcBorders>
              <w:top w:val="nil"/>
              <w:left w:val="nil"/>
              <w:bottom w:val="single" w:sz="6" w:space="0" w:color="78A22F"/>
              <w:right w:val="nil"/>
            </w:tcBorders>
            <w:shd w:val="clear" w:color="auto" w:fill="E5F1D0"/>
            <w:tcMar>
              <w:left w:w="170" w:type="dxa"/>
              <w:right w:w="170" w:type="dxa"/>
            </w:tcMar>
          </w:tcPr>
          <w:p w14:paraId="487BC069" w14:textId="77777777" w:rsidR="00ED5F8E" w:rsidRDefault="00ED5F8E" w:rsidP="005928D1">
            <w:pPr>
              <w:pStyle w:val="Space"/>
              <w:keepLines/>
            </w:pPr>
          </w:p>
        </w:tc>
      </w:tr>
      <w:tr w:rsidR="00ED5F8E" w:rsidRPr="000863A5" w14:paraId="3E6D619A" w14:textId="77777777" w:rsidTr="005928D1">
        <w:tc>
          <w:tcPr>
            <w:tcW w:w="5000" w:type="pct"/>
            <w:tcBorders>
              <w:top w:val="single" w:sz="6" w:space="0" w:color="78A22F"/>
              <w:left w:val="nil"/>
              <w:bottom w:val="nil"/>
              <w:right w:val="nil"/>
            </w:tcBorders>
            <w:tcMar>
              <w:left w:w="170" w:type="dxa"/>
              <w:right w:w="170" w:type="dxa"/>
            </w:tcMar>
          </w:tcPr>
          <w:p w14:paraId="365D9016" w14:textId="14AB3418" w:rsidR="00ED5F8E" w:rsidRPr="00626D32" w:rsidRDefault="00ED5F8E" w:rsidP="005928D1">
            <w:pPr>
              <w:pStyle w:val="BoxSpaceBelow"/>
              <w:keepLines/>
            </w:pPr>
          </w:p>
        </w:tc>
      </w:tr>
    </w:tbl>
    <w:p w14:paraId="054620F9" w14:textId="77777777" w:rsidR="00ED5F8E" w:rsidRDefault="00ED5F8E" w:rsidP="005928D1">
      <w:pPr>
        <w:pStyle w:val="BoxSpaceAbove"/>
      </w:pPr>
    </w:p>
    <w:p w14:paraId="6E6BA3A1" w14:textId="77777777" w:rsidR="00ED5F8E" w:rsidRDefault="00ED5F8E" w:rsidP="00ED5F8E">
      <w:pPr>
        <w:sectPr w:rsidR="00ED5F8E" w:rsidSect="00ED5F8E">
          <w:headerReference w:type="even" r:id="rId125"/>
          <w:headerReference w:type="default" r:id="rId126"/>
          <w:footerReference w:type="even" r:id="rId127"/>
          <w:footerReference w:type="default" r:id="rId128"/>
          <w:type w:val="oddPage"/>
          <w:pgSz w:w="11907" w:h="16840" w:code="9"/>
          <w:pgMar w:top="1985" w:right="1304" w:bottom="1247" w:left="1814" w:header="1701" w:footer="397" w:gutter="0"/>
          <w:pgNumType w:chapSep="period"/>
          <w:cols w:space="720"/>
          <w:docGrid w:linePitch="326"/>
        </w:sectPr>
      </w:pPr>
    </w:p>
    <w:p w14:paraId="32715A04" w14:textId="77777777" w:rsidR="00ED5F8E" w:rsidRDefault="00ED5F8E" w:rsidP="00DF7E55">
      <w:pPr>
        <w:pStyle w:val="Heading1"/>
      </w:pPr>
      <w:bookmarkStart w:id="96" w:name="_AppendixNotByChapter"/>
      <w:bookmarkStart w:id="97" w:name="_Toc41645055"/>
      <w:bookmarkEnd w:id="96"/>
      <w:r>
        <w:t>A</w:t>
      </w:r>
      <w:r>
        <w:tab/>
        <w:t>Conduct of the review</w:t>
      </w:r>
      <w:bookmarkEnd w:id="97"/>
    </w:p>
    <w:p w14:paraId="41970F1D" w14:textId="77777777" w:rsidR="00ED5F8E" w:rsidRDefault="00ED5F8E" w:rsidP="005928D1">
      <w:pPr>
        <w:pStyle w:val="BodyText"/>
      </w:pPr>
      <w:r>
        <w:t xml:space="preserve">The Commission received the terms of reference for this review on 15 November 2019. It subsequently released an issues paper on 22 November 2019 inviting public submissions and highlighting particular matters on which it sought information. </w:t>
      </w:r>
    </w:p>
    <w:p w14:paraId="5B2BA632" w14:textId="5BFBCCDD" w:rsidR="00ED5F8E" w:rsidRDefault="00ED5F8E" w:rsidP="005928D1">
      <w:pPr>
        <w:pStyle w:val="BodyText"/>
      </w:pPr>
      <w:r>
        <w:t>In total</w:t>
      </w:r>
      <w:r w:rsidRPr="00AE3FED">
        <w:t xml:space="preserve">, 63 </w:t>
      </w:r>
      <w:r>
        <w:t>public submissions were received and placed on the review website. A list of all public submissions is contained in table A.1. The Commission also received</w:t>
      </w:r>
      <w:r w:rsidRPr="00AE3FED">
        <w:t xml:space="preserve"> </w:t>
      </w:r>
      <w:r w:rsidR="00A658B5">
        <w:t>two</w:t>
      </w:r>
      <w:r w:rsidRPr="00AE3FED">
        <w:t xml:space="preserve"> </w:t>
      </w:r>
      <w:r>
        <w:t xml:space="preserve">brief comments, and these are also available on the website. </w:t>
      </w:r>
    </w:p>
    <w:p w14:paraId="3493C420" w14:textId="77777777" w:rsidR="00ED5F8E" w:rsidRPr="000C01FB" w:rsidRDefault="00ED5F8E" w:rsidP="005928D1">
      <w:pPr>
        <w:pStyle w:val="BodyText"/>
        <w:rPr>
          <w:spacing w:val="-2"/>
        </w:rPr>
      </w:pPr>
      <w:r w:rsidRPr="000C01FB">
        <w:rPr>
          <w:spacing w:val="-2"/>
        </w:rPr>
        <w:t>During the course of the review, the Commission held informal consultations and discussions with Australian, State and Territory</w:t>
      </w:r>
      <w:r w:rsidRPr="000C01FB" w:rsidDel="006D7FC9">
        <w:rPr>
          <w:spacing w:val="-2"/>
        </w:rPr>
        <w:t xml:space="preserve"> </w:t>
      </w:r>
      <w:r w:rsidRPr="000C01FB">
        <w:rPr>
          <w:spacing w:val="-2"/>
        </w:rPr>
        <w:t xml:space="preserve">government officials, regulatory bodies, industry groups and agencies, service providers and academics, as well as a number of individuals and organisations from a variety of backgrounds. Table A.2 lists these participants. </w:t>
      </w:r>
    </w:p>
    <w:p w14:paraId="23D7D20C" w14:textId="77777777" w:rsidR="00ED5F8E" w:rsidRDefault="00ED5F8E" w:rsidP="005928D1">
      <w:pPr>
        <w:pStyle w:val="BodyText"/>
      </w:pPr>
      <w:r>
        <w:t xml:space="preserve">The Commission would like to thank all those who contributed to this review. </w:t>
      </w:r>
    </w:p>
    <w:p w14:paraId="35DB6EDA" w14:textId="77777777" w:rsidR="00ED5F8E" w:rsidRDefault="00ED5F8E" w:rsidP="00120072">
      <w:pPr>
        <w:pStyle w:val="BodyText"/>
      </w:pPr>
      <w:r>
        <w:br w:type="page"/>
      </w:r>
    </w:p>
    <w:p w14:paraId="3E387052" w14:textId="06FA3B36" w:rsidR="00ED5F8E" w:rsidRDefault="00ED5F8E" w:rsidP="005928D1">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ED5F8E" w14:paraId="4264A593" w14:textId="77777777" w:rsidTr="005928D1">
        <w:trPr>
          <w:tblHeader/>
        </w:trPr>
        <w:tc>
          <w:tcPr>
            <w:tcW w:w="5000" w:type="pct"/>
            <w:tcBorders>
              <w:top w:val="single" w:sz="6" w:space="0" w:color="78A22F"/>
              <w:left w:val="nil"/>
              <w:bottom w:val="nil"/>
              <w:right w:val="nil"/>
            </w:tcBorders>
            <w:shd w:val="clear" w:color="auto" w:fill="auto"/>
          </w:tcPr>
          <w:p w14:paraId="1639CC70" w14:textId="7643ABF5" w:rsidR="00ED5F8E" w:rsidRPr="00784A05" w:rsidRDefault="00ED5F8E" w:rsidP="005928D1">
            <w:pPr>
              <w:pStyle w:val="TableTitle"/>
            </w:pPr>
            <w:r>
              <w:rPr>
                <w:b w:val="0"/>
              </w:rPr>
              <w:t>Table A.</w:t>
            </w:r>
            <w:r>
              <w:rPr>
                <w:b w:val="0"/>
                <w:noProof/>
              </w:rPr>
              <w:t>1</w:t>
            </w:r>
            <w:r>
              <w:tab/>
              <w:t>Public Submissions</w:t>
            </w:r>
            <w:r>
              <w:rPr>
                <w:rFonts w:cs="Arial"/>
              </w:rPr>
              <w:t>ª</w:t>
            </w:r>
          </w:p>
        </w:tc>
      </w:tr>
      <w:tr w:rsidR="00ED5F8E" w14:paraId="2C522278" w14:textId="77777777" w:rsidTr="005928D1">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7229"/>
              <w:gridCol w:w="851"/>
              <w:gridCol w:w="425"/>
            </w:tblGrid>
            <w:tr w:rsidR="005366FA" w14:paraId="2FB91248" w14:textId="77777777" w:rsidTr="000C01FB">
              <w:trPr>
                <w:tblHeader/>
              </w:trPr>
              <w:tc>
                <w:tcPr>
                  <w:tcW w:w="4250" w:type="pct"/>
                  <w:tcBorders>
                    <w:top w:val="single" w:sz="6" w:space="0" w:color="BFBFBF"/>
                    <w:bottom w:val="single" w:sz="6" w:space="0" w:color="BFBFBF"/>
                  </w:tcBorders>
                  <w:shd w:val="clear" w:color="auto" w:fill="auto"/>
                  <w:tcMar>
                    <w:top w:w="28" w:type="dxa"/>
                  </w:tcMar>
                </w:tcPr>
                <w:p w14:paraId="67AD1B49" w14:textId="21322357" w:rsidR="005366FA" w:rsidRDefault="005366FA" w:rsidP="005366FA">
                  <w:pPr>
                    <w:pStyle w:val="TableColumnHeading"/>
                    <w:ind w:right="28"/>
                    <w:jc w:val="left"/>
                  </w:pPr>
                  <w:r>
                    <w:t xml:space="preserve">Participant </w:t>
                  </w:r>
                </w:p>
              </w:tc>
              <w:tc>
                <w:tcPr>
                  <w:tcW w:w="750" w:type="pct"/>
                  <w:gridSpan w:val="2"/>
                  <w:tcBorders>
                    <w:top w:val="single" w:sz="6" w:space="0" w:color="BFBFBF"/>
                    <w:bottom w:val="single" w:sz="6" w:space="0" w:color="BFBFBF"/>
                  </w:tcBorders>
                  <w:shd w:val="clear" w:color="auto" w:fill="auto"/>
                </w:tcPr>
                <w:p w14:paraId="2A30DDC8" w14:textId="1B827462" w:rsidR="005366FA" w:rsidRDefault="005366FA" w:rsidP="005366FA">
                  <w:pPr>
                    <w:pStyle w:val="TableColumnHeading"/>
                    <w:ind w:right="28"/>
                    <w:jc w:val="left"/>
                  </w:pPr>
                  <w:r>
                    <w:t>Submission no.</w:t>
                  </w:r>
                </w:p>
              </w:tc>
            </w:tr>
            <w:tr w:rsidR="00ED5F8E" w:rsidRPr="00A33C07" w14:paraId="6A487423" w14:textId="77777777" w:rsidTr="000C01FB">
              <w:tc>
                <w:tcPr>
                  <w:tcW w:w="4750" w:type="pct"/>
                  <w:gridSpan w:val="2"/>
                  <w:tcBorders>
                    <w:top w:val="single" w:sz="6" w:space="0" w:color="BFBFBF"/>
                  </w:tcBorders>
                </w:tcPr>
                <w:p w14:paraId="69FF18B7" w14:textId="77777777" w:rsidR="00ED5F8E" w:rsidRPr="00A33C07" w:rsidRDefault="00ED5F8E" w:rsidP="000C01FB">
                  <w:pPr>
                    <w:tabs>
                      <w:tab w:val="right" w:pos="7718"/>
                    </w:tabs>
                    <w:spacing w:before="80"/>
                    <w:rPr>
                      <w:rFonts w:asciiTheme="minorHAnsi" w:hAnsiTheme="minorHAnsi" w:cstheme="minorHAnsi"/>
                      <w:sz w:val="18"/>
                      <w:szCs w:val="18"/>
                    </w:rPr>
                  </w:pPr>
                  <w:r w:rsidRPr="00A33C07">
                    <w:rPr>
                      <w:rFonts w:asciiTheme="minorHAnsi" w:hAnsiTheme="minorHAnsi" w:cstheme="minorHAnsi"/>
                      <w:sz w:val="18"/>
                      <w:szCs w:val="18"/>
                    </w:rPr>
                    <w:t>ACT Government</w:t>
                  </w:r>
                  <w:r w:rsidRPr="00A33C07">
                    <w:rPr>
                      <w:rFonts w:asciiTheme="minorHAnsi" w:hAnsiTheme="minorHAnsi" w:cstheme="minorHAnsi"/>
                      <w:sz w:val="18"/>
                      <w:szCs w:val="18"/>
                    </w:rPr>
                    <w:tab/>
                    <w:t xml:space="preserve"> </w:t>
                  </w:r>
                </w:p>
              </w:tc>
              <w:tc>
                <w:tcPr>
                  <w:tcW w:w="250" w:type="pct"/>
                  <w:tcBorders>
                    <w:top w:val="single" w:sz="6" w:space="0" w:color="BFBFBF"/>
                  </w:tcBorders>
                </w:tcPr>
                <w:p w14:paraId="7A640609" w14:textId="77777777" w:rsidR="00ED5F8E" w:rsidRPr="00A33C07" w:rsidRDefault="00ED5F8E" w:rsidP="000C01FB">
                  <w:pPr>
                    <w:tabs>
                      <w:tab w:val="right" w:pos="8222"/>
                    </w:tabs>
                    <w:spacing w:before="80"/>
                    <w:rPr>
                      <w:rFonts w:asciiTheme="minorHAnsi" w:hAnsiTheme="minorHAnsi" w:cstheme="minorHAnsi"/>
                      <w:color w:val="000000"/>
                      <w:sz w:val="18"/>
                      <w:szCs w:val="18"/>
                    </w:rPr>
                  </w:pPr>
                  <w:r w:rsidRPr="00A33C07">
                    <w:rPr>
                      <w:rFonts w:asciiTheme="minorHAnsi" w:hAnsiTheme="minorHAnsi" w:cstheme="minorHAnsi"/>
                      <w:sz w:val="18"/>
                      <w:szCs w:val="18"/>
                    </w:rPr>
                    <w:t>52 #</w:t>
                  </w:r>
                </w:p>
              </w:tc>
            </w:tr>
            <w:tr w:rsidR="00ED5F8E" w14:paraId="0386FE8B" w14:textId="77777777" w:rsidTr="000C01FB">
              <w:tc>
                <w:tcPr>
                  <w:tcW w:w="4750" w:type="pct"/>
                  <w:gridSpan w:val="2"/>
                </w:tcPr>
                <w:p w14:paraId="789C6011" w14:textId="77777777" w:rsidR="00ED5F8E" w:rsidRPr="003E61A5" w:rsidRDefault="00ED5F8E" w:rsidP="005928D1">
                  <w:pPr>
                    <w:tabs>
                      <w:tab w:val="right" w:pos="7718"/>
                    </w:tabs>
                    <w:rPr>
                      <w:rFonts w:asciiTheme="majorHAnsi" w:hAnsiTheme="majorHAnsi" w:cstheme="majorHAnsi"/>
                      <w:sz w:val="18"/>
                      <w:szCs w:val="18"/>
                    </w:rPr>
                  </w:pPr>
                  <w:r>
                    <w:rPr>
                      <w:rFonts w:asciiTheme="minorHAnsi" w:hAnsiTheme="minorHAnsi" w:cstheme="minorHAnsi"/>
                      <w:sz w:val="18"/>
                      <w:szCs w:val="18"/>
                    </w:rPr>
                    <w:t>Adult Learning Australia (ALA) and Neighbourhood Houses Victoria (NHVic)</w:t>
                  </w:r>
                  <w:r>
                    <w:rPr>
                      <w:rFonts w:asciiTheme="majorHAnsi" w:hAnsiTheme="majorHAnsi" w:cstheme="majorHAnsi"/>
                      <w:color w:val="000000"/>
                      <w:sz w:val="18"/>
                      <w:szCs w:val="18"/>
                    </w:rPr>
                    <w:tab/>
                    <w:t xml:space="preserve"> </w:t>
                  </w:r>
                </w:p>
              </w:tc>
              <w:tc>
                <w:tcPr>
                  <w:tcW w:w="250" w:type="pct"/>
                </w:tcPr>
                <w:p w14:paraId="221E67F6" w14:textId="77777777" w:rsidR="00ED5F8E" w:rsidRPr="00751572" w:rsidRDefault="00ED5F8E" w:rsidP="005928D1">
                  <w:pPr>
                    <w:tabs>
                      <w:tab w:val="right" w:pos="8222"/>
                    </w:tabs>
                    <w:rPr>
                      <w:rFonts w:ascii="Arial" w:hAnsi="Arial" w:cs="Arial"/>
                      <w:color w:val="000000"/>
                      <w:sz w:val="18"/>
                      <w:szCs w:val="18"/>
                    </w:rPr>
                  </w:pPr>
                  <w:r>
                    <w:rPr>
                      <w:rFonts w:asciiTheme="majorHAnsi" w:hAnsiTheme="majorHAnsi" w:cstheme="majorHAnsi"/>
                      <w:color w:val="000000"/>
                      <w:sz w:val="18"/>
                      <w:szCs w:val="18"/>
                    </w:rPr>
                    <w:t>12</w:t>
                  </w:r>
                </w:p>
              </w:tc>
            </w:tr>
            <w:tr w:rsidR="00ED5F8E" w14:paraId="06542E32" w14:textId="77777777" w:rsidTr="005928D1">
              <w:tc>
                <w:tcPr>
                  <w:tcW w:w="4750" w:type="pct"/>
                  <w:gridSpan w:val="2"/>
                </w:tcPr>
                <w:p w14:paraId="6CDFDA7C" w14:textId="77777777" w:rsidR="00ED5F8E" w:rsidRPr="003E61A5" w:rsidRDefault="00ED5F8E" w:rsidP="005928D1">
                  <w:pPr>
                    <w:tabs>
                      <w:tab w:val="right" w:pos="7718"/>
                      <w:tab w:val="right" w:pos="8222"/>
                    </w:tabs>
                    <w:rPr>
                      <w:rFonts w:asciiTheme="majorHAnsi" w:hAnsiTheme="majorHAnsi" w:cstheme="majorHAnsi"/>
                      <w:color w:val="000000"/>
                      <w:sz w:val="18"/>
                      <w:szCs w:val="18"/>
                    </w:rPr>
                  </w:pPr>
                  <w:r>
                    <w:rPr>
                      <w:rFonts w:asciiTheme="minorHAnsi" w:hAnsiTheme="minorHAnsi" w:cstheme="minorHAnsi"/>
                      <w:sz w:val="18"/>
                      <w:szCs w:val="18"/>
                    </w:rPr>
                    <w:t>Alliance of First Nations Independent Education and Training Providers</w:t>
                  </w:r>
                  <w:r>
                    <w:rPr>
                      <w:rFonts w:asciiTheme="majorHAnsi" w:hAnsiTheme="majorHAnsi" w:cstheme="majorHAnsi"/>
                      <w:color w:val="000000"/>
                      <w:sz w:val="18"/>
                      <w:szCs w:val="18"/>
                    </w:rPr>
                    <w:tab/>
                    <w:t xml:space="preserve"> </w:t>
                  </w:r>
                </w:p>
              </w:tc>
              <w:tc>
                <w:tcPr>
                  <w:tcW w:w="250" w:type="pct"/>
                </w:tcPr>
                <w:p w14:paraId="62CDA588" w14:textId="77777777" w:rsidR="00ED5F8E" w:rsidRPr="00751572" w:rsidRDefault="00ED5F8E" w:rsidP="005928D1">
                  <w:pPr>
                    <w:tabs>
                      <w:tab w:val="right" w:pos="8222"/>
                    </w:tabs>
                    <w:rPr>
                      <w:rFonts w:ascii="Arial" w:hAnsi="Arial" w:cs="Arial"/>
                      <w:color w:val="000000"/>
                      <w:sz w:val="18"/>
                      <w:szCs w:val="18"/>
                    </w:rPr>
                  </w:pPr>
                  <w:r>
                    <w:rPr>
                      <w:rFonts w:ascii="Arial" w:hAnsi="Arial" w:cs="Arial"/>
                      <w:color w:val="000000"/>
                      <w:sz w:val="18"/>
                      <w:szCs w:val="18"/>
                    </w:rPr>
                    <w:t>63 *#</w:t>
                  </w:r>
                </w:p>
              </w:tc>
            </w:tr>
            <w:tr w:rsidR="00ED5F8E" w14:paraId="7A107619" w14:textId="77777777" w:rsidTr="005928D1">
              <w:tc>
                <w:tcPr>
                  <w:tcW w:w="4750" w:type="pct"/>
                  <w:gridSpan w:val="2"/>
                </w:tcPr>
                <w:p w14:paraId="667CFB32" w14:textId="77777777" w:rsidR="00ED5F8E" w:rsidRPr="003E61A5" w:rsidRDefault="00ED5F8E" w:rsidP="005928D1">
                  <w:pPr>
                    <w:pStyle w:val="TableBodyText"/>
                    <w:tabs>
                      <w:tab w:val="right" w:pos="7718"/>
                      <w:tab w:val="right" w:pos="8222"/>
                    </w:tabs>
                    <w:ind w:right="28"/>
                    <w:jc w:val="left"/>
                    <w:rPr>
                      <w:rFonts w:asciiTheme="majorHAnsi" w:hAnsiTheme="majorHAnsi" w:cstheme="majorHAnsi"/>
                      <w:color w:val="000000"/>
                      <w:szCs w:val="18"/>
                    </w:rPr>
                  </w:pPr>
                  <w:r>
                    <w:rPr>
                      <w:rFonts w:asciiTheme="minorHAnsi" w:hAnsiTheme="minorHAnsi" w:cstheme="minorHAnsi"/>
                      <w:szCs w:val="18"/>
                    </w:rPr>
                    <w:t>Ananian-Cooper, Sebastian</w:t>
                  </w:r>
                  <w:r>
                    <w:rPr>
                      <w:rFonts w:asciiTheme="majorHAnsi" w:hAnsiTheme="majorHAnsi" w:cstheme="majorHAnsi"/>
                      <w:color w:val="000000"/>
                      <w:szCs w:val="18"/>
                    </w:rPr>
                    <w:tab/>
                    <w:t xml:space="preserve"> </w:t>
                  </w:r>
                </w:p>
              </w:tc>
              <w:tc>
                <w:tcPr>
                  <w:tcW w:w="250" w:type="pct"/>
                </w:tcPr>
                <w:p w14:paraId="63BD8E7E" w14:textId="77777777" w:rsidR="00ED5F8E" w:rsidRPr="00751572" w:rsidRDefault="00ED5F8E" w:rsidP="005928D1">
                  <w:pPr>
                    <w:pStyle w:val="TableBodyText"/>
                    <w:tabs>
                      <w:tab w:val="right" w:pos="8222"/>
                    </w:tabs>
                    <w:ind w:right="28"/>
                    <w:jc w:val="left"/>
                    <w:rPr>
                      <w:rFonts w:cs="Arial"/>
                      <w:color w:val="000000"/>
                      <w:szCs w:val="18"/>
                    </w:rPr>
                  </w:pPr>
                  <w:r>
                    <w:rPr>
                      <w:rFonts w:cs="Arial"/>
                      <w:color w:val="000000"/>
                      <w:szCs w:val="18"/>
                    </w:rPr>
                    <w:t>01</w:t>
                  </w:r>
                </w:p>
              </w:tc>
            </w:tr>
            <w:tr w:rsidR="00ED5F8E" w14:paraId="5ED7EE48" w14:textId="77777777" w:rsidTr="005928D1">
              <w:tc>
                <w:tcPr>
                  <w:tcW w:w="4750" w:type="pct"/>
                  <w:gridSpan w:val="2"/>
                </w:tcPr>
                <w:p w14:paraId="648FA6B9" w14:textId="77777777" w:rsidR="00ED5F8E" w:rsidRPr="003E61A5" w:rsidRDefault="00ED5F8E" w:rsidP="005928D1">
                  <w:pPr>
                    <w:tabs>
                      <w:tab w:val="right" w:pos="7718"/>
                      <w:tab w:val="right" w:pos="8222"/>
                    </w:tabs>
                    <w:rPr>
                      <w:rFonts w:asciiTheme="majorHAnsi" w:hAnsiTheme="majorHAnsi" w:cstheme="majorHAnsi"/>
                      <w:color w:val="000000"/>
                      <w:sz w:val="18"/>
                      <w:szCs w:val="18"/>
                    </w:rPr>
                  </w:pPr>
                  <w:r>
                    <w:rPr>
                      <w:rFonts w:asciiTheme="minorHAnsi" w:hAnsiTheme="minorHAnsi" w:cstheme="minorHAnsi"/>
                      <w:sz w:val="18"/>
                      <w:szCs w:val="18"/>
                    </w:rPr>
                    <w:t>Australian Chamber of Commerce and Industry (ACCI)</w:t>
                  </w:r>
                  <w:r w:rsidRPr="003E61A5">
                    <w:rPr>
                      <w:rFonts w:asciiTheme="majorHAnsi" w:hAnsiTheme="majorHAnsi" w:cstheme="majorHAnsi"/>
                      <w:color w:val="000000"/>
                      <w:sz w:val="18"/>
                      <w:szCs w:val="18"/>
                    </w:rPr>
                    <w:tab/>
                  </w:r>
                  <w:r>
                    <w:rPr>
                      <w:rFonts w:asciiTheme="majorHAnsi" w:hAnsiTheme="majorHAnsi" w:cstheme="majorHAnsi"/>
                      <w:color w:val="000000"/>
                      <w:sz w:val="18"/>
                      <w:szCs w:val="18"/>
                    </w:rPr>
                    <w:t xml:space="preserve"> </w:t>
                  </w:r>
                </w:p>
              </w:tc>
              <w:tc>
                <w:tcPr>
                  <w:tcW w:w="250" w:type="pct"/>
                </w:tcPr>
                <w:p w14:paraId="75FBFAF8" w14:textId="77777777" w:rsidR="00ED5F8E" w:rsidRPr="00751572" w:rsidRDefault="00ED5F8E" w:rsidP="005928D1">
                  <w:pPr>
                    <w:tabs>
                      <w:tab w:val="right" w:pos="8222"/>
                    </w:tabs>
                    <w:rPr>
                      <w:rFonts w:ascii="Arial" w:hAnsi="Arial" w:cs="Arial"/>
                      <w:color w:val="000000"/>
                      <w:sz w:val="18"/>
                      <w:szCs w:val="18"/>
                    </w:rPr>
                  </w:pPr>
                  <w:r>
                    <w:rPr>
                      <w:rFonts w:ascii="Arial" w:hAnsi="Arial" w:cs="Arial"/>
                      <w:color w:val="000000"/>
                      <w:sz w:val="18"/>
                      <w:szCs w:val="18"/>
                    </w:rPr>
                    <w:t>33</w:t>
                  </w:r>
                </w:p>
              </w:tc>
            </w:tr>
            <w:tr w:rsidR="00ED5F8E" w14:paraId="0765F32C" w14:textId="77777777" w:rsidTr="005928D1">
              <w:tc>
                <w:tcPr>
                  <w:tcW w:w="4750" w:type="pct"/>
                  <w:gridSpan w:val="2"/>
                </w:tcPr>
                <w:p w14:paraId="1CDD3978" w14:textId="77777777" w:rsidR="00ED5F8E" w:rsidRPr="003E61A5" w:rsidRDefault="00ED5F8E" w:rsidP="005928D1">
                  <w:pPr>
                    <w:pStyle w:val="TableBodyText"/>
                    <w:tabs>
                      <w:tab w:val="right" w:pos="7718"/>
                      <w:tab w:val="right" w:pos="8222"/>
                    </w:tabs>
                    <w:ind w:right="28"/>
                    <w:jc w:val="left"/>
                    <w:rPr>
                      <w:rFonts w:asciiTheme="majorHAnsi" w:hAnsiTheme="majorHAnsi" w:cstheme="majorHAnsi"/>
                      <w:szCs w:val="18"/>
                    </w:rPr>
                  </w:pPr>
                  <w:r>
                    <w:rPr>
                      <w:rFonts w:asciiTheme="minorHAnsi" w:hAnsiTheme="minorHAnsi" w:cstheme="minorHAnsi"/>
                      <w:szCs w:val="18"/>
                    </w:rPr>
                    <w:t>Australian Childcare Alliance (ACA)</w:t>
                  </w:r>
                  <w:r>
                    <w:rPr>
                      <w:rFonts w:asciiTheme="majorHAnsi" w:hAnsiTheme="majorHAnsi" w:cstheme="majorHAnsi"/>
                      <w:szCs w:val="18"/>
                    </w:rPr>
                    <w:tab/>
                    <w:t xml:space="preserve"> </w:t>
                  </w:r>
                </w:p>
              </w:tc>
              <w:tc>
                <w:tcPr>
                  <w:tcW w:w="250" w:type="pct"/>
                </w:tcPr>
                <w:p w14:paraId="6DF266FD" w14:textId="77777777" w:rsidR="00ED5F8E" w:rsidRPr="00751572" w:rsidRDefault="00ED5F8E" w:rsidP="005928D1">
                  <w:pPr>
                    <w:pStyle w:val="TableBodyText"/>
                    <w:tabs>
                      <w:tab w:val="right" w:pos="8222"/>
                    </w:tabs>
                    <w:ind w:right="28"/>
                    <w:jc w:val="left"/>
                    <w:rPr>
                      <w:szCs w:val="18"/>
                    </w:rPr>
                  </w:pPr>
                  <w:r>
                    <w:rPr>
                      <w:szCs w:val="18"/>
                    </w:rPr>
                    <w:t>46</w:t>
                  </w:r>
                </w:p>
              </w:tc>
            </w:tr>
            <w:tr w:rsidR="00ED5F8E" w14:paraId="158278AD" w14:textId="77777777" w:rsidTr="005928D1">
              <w:tc>
                <w:tcPr>
                  <w:tcW w:w="4750" w:type="pct"/>
                  <w:gridSpan w:val="2"/>
                </w:tcPr>
                <w:p w14:paraId="6D2E8AD1" w14:textId="77777777" w:rsidR="00ED5F8E" w:rsidRPr="003E61A5" w:rsidRDefault="00ED5F8E" w:rsidP="005928D1">
                  <w:pPr>
                    <w:pStyle w:val="TableBodyText"/>
                    <w:tabs>
                      <w:tab w:val="right" w:pos="7718"/>
                      <w:tab w:val="right" w:pos="8198"/>
                    </w:tabs>
                    <w:ind w:right="28"/>
                    <w:jc w:val="left"/>
                    <w:rPr>
                      <w:rFonts w:asciiTheme="majorHAnsi" w:hAnsiTheme="majorHAnsi" w:cstheme="majorHAnsi"/>
                      <w:szCs w:val="18"/>
                    </w:rPr>
                  </w:pPr>
                  <w:r>
                    <w:rPr>
                      <w:rFonts w:asciiTheme="minorHAnsi" w:hAnsiTheme="minorHAnsi" w:cstheme="minorHAnsi"/>
                      <w:szCs w:val="18"/>
                    </w:rPr>
                    <w:t>Australian Computer Society (ACS)</w:t>
                  </w:r>
                  <w:r>
                    <w:rPr>
                      <w:rFonts w:asciiTheme="majorHAnsi" w:hAnsiTheme="majorHAnsi" w:cstheme="majorHAnsi"/>
                      <w:szCs w:val="18"/>
                    </w:rPr>
                    <w:tab/>
                    <w:t xml:space="preserve"> </w:t>
                  </w:r>
                </w:p>
              </w:tc>
              <w:tc>
                <w:tcPr>
                  <w:tcW w:w="250" w:type="pct"/>
                </w:tcPr>
                <w:p w14:paraId="2D9057BB" w14:textId="77777777" w:rsidR="00ED5F8E" w:rsidRPr="00751572" w:rsidRDefault="00ED5F8E" w:rsidP="005928D1">
                  <w:pPr>
                    <w:pStyle w:val="TableBodyText"/>
                    <w:tabs>
                      <w:tab w:val="right" w:pos="8198"/>
                    </w:tabs>
                    <w:ind w:right="28"/>
                    <w:jc w:val="left"/>
                    <w:rPr>
                      <w:szCs w:val="18"/>
                    </w:rPr>
                  </w:pPr>
                  <w:r>
                    <w:rPr>
                      <w:szCs w:val="18"/>
                    </w:rPr>
                    <w:t>49</w:t>
                  </w:r>
                </w:p>
              </w:tc>
            </w:tr>
            <w:tr w:rsidR="00ED5F8E" w14:paraId="4E7D8BCA" w14:textId="77777777" w:rsidTr="005928D1">
              <w:tc>
                <w:tcPr>
                  <w:tcW w:w="4750" w:type="pct"/>
                  <w:gridSpan w:val="2"/>
                </w:tcPr>
                <w:p w14:paraId="495C5339" w14:textId="77777777" w:rsidR="00ED5F8E" w:rsidRPr="003E61A5" w:rsidRDefault="00ED5F8E" w:rsidP="005928D1">
                  <w:pPr>
                    <w:tabs>
                      <w:tab w:val="right" w:pos="7718"/>
                      <w:tab w:val="right" w:pos="8210"/>
                    </w:tabs>
                    <w:rPr>
                      <w:rFonts w:asciiTheme="majorHAnsi" w:hAnsiTheme="majorHAnsi" w:cstheme="majorHAnsi"/>
                      <w:sz w:val="18"/>
                      <w:szCs w:val="18"/>
                    </w:rPr>
                  </w:pPr>
                  <w:r>
                    <w:rPr>
                      <w:rFonts w:asciiTheme="minorHAnsi" w:hAnsiTheme="minorHAnsi" w:cstheme="minorHAnsi"/>
                      <w:sz w:val="18"/>
                      <w:szCs w:val="18"/>
                    </w:rPr>
                    <w:t>Australian Council of Trade Unions (ACTU)</w:t>
                  </w:r>
                  <w:r>
                    <w:rPr>
                      <w:rFonts w:asciiTheme="majorHAnsi" w:hAnsiTheme="majorHAnsi" w:cstheme="majorHAnsi"/>
                      <w:color w:val="000000"/>
                      <w:sz w:val="18"/>
                      <w:szCs w:val="18"/>
                    </w:rPr>
                    <w:tab/>
                    <w:t xml:space="preserve"> </w:t>
                  </w:r>
                </w:p>
              </w:tc>
              <w:tc>
                <w:tcPr>
                  <w:tcW w:w="250" w:type="pct"/>
                </w:tcPr>
                <w:p w14:paraId="75F18B65" w14:textId="77777777" w:rsidR="00ED5F8E" w:rsidRPr="00751572" w:rsidRDefault="00ED5F8E" w:rsidP="005928D1">
                  <w:pPr>
                    <w:tabs>
                      <w:tab w:val="right" w:pos="8210"/>
                    </w:tabs>
                    <w:rPr>
                      <w:rFonts w:ascii="Arial" w:hAnsi="Arial" w:cs="Arial"/>
                      <w:color w:val="000000"/>
                      <w:sz w:val="18"/>
                      <w:szCs w:val="18"/>
                    </w:rPr>
                  </w:pPr>
                  <w:r>
                    <w:rPr>
                      <w:rFonts w:ascii="Arial" w:hAnsi="Arial" w:cs="Arial"/>
                      <w:color w:val="000000"/>
                      <w:sz w:val="18"/>
                      <w:szCs w:val="18"/>
                    </w:rPr>
                    <w:t>06</w:t>
                  </w:r>
                </w:p>
              </w:tc>
            </w:tr>
            <w:tr w:rsidR="00ED5F8E" w14:paraId="63EAE141" w14:textId="77777777" w:rsidTr="005928D1">
              <w:tc>
                <w:tcPr>
                  <w:tcW w:w="4750" w:type="pct"/>
                  <w:gridSpan w:val="2"/>
                </w:tcPr>
                <w:p w14:paraId="4168A604" w14:textId="77777777" w:rsidR="00ED5F8E" w:rsidRPr="003E61A5" w:rsidRDefault="00ED5F8E" w:rsidP="005928D1">
                  <w:pPr>
                    <w:pStyle w:val="TableBodyText"/>
                    <w:tabs>
                      <w:tab w:val="right" w:pos="7718"/>
                      <w:tab w:val="right" w:pos="8246"/>
                    </w:tabs>
                    <w:ind w:right="28"/>
                    <w:jc w:val="left"/>
                    <w:rPr>
                      <w:rFonts w:asciiTheme="majorHAnsi" w:hAnsiTheme="majorHAnsi" w:cstheme="majorHAnsi"/>
                      <w:szCs w:val="18"/>
                    </w:rPr>
                  </w:pPr>
                  <w:r>
                    <w:rPr>
                      <w:rFonts w:asciiTheme="minorHAnsi" w:hAnsiTheme="minorHAnsi" w:cstheme="minorHAnsi"/>
                      <w:szCs w:val="18"/>
                    </w:rPr>
                    <w:t>Australian Education Union (AEU) Federal Office</w:t>
                  </w:r>
                  <w:r>
                    <w:rPr>
                      <w:rFonts w:asciiTheme="majorHAnsi" w:hAnsiTheme="majorHAnsi" w:cstheme="majorHAnsi"/>
                      <w:szCs w:val="18"/>
                    </w:rPr>
                    <w:tab/>
                  </w:r>
                  <w:r w:rsidRPr="003E61A5">
                    <w:rPr>
                      <w:rFonts w:asciiTheme="majorHAnsi" w:hAnsiTheme="majorHAnsi" w:cstheme="majorHAnsi"/>
                      <w:szCs w:val="18"/>
                    </w:rPr>
                    <w:t xml:space="preserve"> </w:t>
                  </w:r>
                </w:p>
              </w:tc>
              <w:tc>
                <w:tcPr>
                  <w:tcW w:w="250" w:type="pct"/>
                </w:tcPr>
                <w:p w14:paraId="66B5B4ED" w14:textId="77777777" w:rsidR="00ED5F8E" w:rsidRPr="00751572" w:rsidRDefault="00ED5F8E" w:rsidP="005928D1">
                  <w:pPr>
                    <w:pStyle w:val="TableBodyText"/>
                    <w:tabs>
                      <w:tab w:val="right" w:pos="8246"/>
                    </w:tabs>
                    <w:ind w:right="28"/>
                    <w:jc w:val="left"/>
                    <w:rPr>
                      <w:szCs w:val="18"/>
                    </w:rPr>
                  </w:pPr>
                  <w:r>
                    <w:rPr>
                      <w:szCs w:val="18"/>
                    </w:rPr>
                    <w:t>21</w:t>
                  </w:r>
                </w:p>
              </w:tc>
            </w:tr>
            <w:tr w:rsidR="00ED5F8E" w14:paraId="2CB17A0C" w14:textId="77777777" w:rsidTr="005928D1">
              <w:tc>
                <w:tcPr>
                  <w:tcW w:w="4750" w:type="pct"/>
                  <w:gridSpan w:val="2"/>
                </w:tcPr>
                <w:p w14:paraId="44D06FCD" w14:textId="77777777" w:rsidR="00ED5F8E" w:rsidRPr="003E61A5" w:rsidRDefault="00ED5F8E" w:rsidP="005928D1">
                  <w:pPr>
                    <w:pStyle w:val="TableBodyText"/>
                    <w:tabs>
                      <w:tab w:val="right" w:pos="7718"/>
                      <w:tab w:val="right" w:pos="8246"/>
                    </w:tabs>
                    <w:ind w:right="28"/>
                    <w:jc w:val="left"/>
                    <w:rPr>
                      <w:rFonts w:asciiTheme="majorHAnsi" w:hAnsiTheme="majorHAnsi" w:cstheme="majorHAnsi"/>
                      <w:szCs w:val="18"/>
                    </w:rPr>
                  </w:pPr>
                  <w:r>
                    <w:rPr>
                      <w:rFonts w:asciiTheme="minorHAnsi" w:hAnsiTheme="minorHAnsi" w:cstheme="minorHAnsi"/>
                      <w:szCs w:val="18"/>
                    </w:rPr>
                    <w:t>Australian Industry Group (Ai Group)</w:t>
                  </w:r>
                  <w:r>
                    <w:rPr>
                      <w:rFonts w:asciiTheme="majorHAnsi" w:hAnsiTheme="majorHAnsi" w:cstheme="majorHAnsi"/>
                      <w:szCs w:val="18"/>
                    </w:rPr>
                    <w:tab/>
                    <w:t xml:space="preserve"> </w:t>
                  </w:r>
                </w:p>
              </w:tc>
              <w:tc>
                <w:tcPr>
                  <w:tcW w:w="250" w:type="pct"/>
                </w:tcPr>
                <w:p w14:paraId="0B5DE89D" w14:textId="77777777" w:rsidR="00ED5F8E" w:rsidRPr="00751572" w:rsidRDefault="00ED5F8E" w:rsidP="005928D1">
                  <w:pPr>
                    <w:pStyle w:val="TableBodyText"/>
                    <w:tabs>
                      <w:tab w:val="right" w:pos="8246"/>
                    </w:tabs>
                    <w:ind w:right="28"/>
                    <w:jc w:val="left"/>
                    <w:rPr>
                      <w:szCs w:val="18"/>
                    </w:rPr>
                  </w:pPr>
                  <w:r>
                    <w:rPr>
                      <w:szCs w:val="18"/>
                    </w:rPr>
                    <w:t>47 #</w:t>
                  </w:r>
                </w:p>
              </w:tc>
            </w:tr>
            <w:tr w:rsidR="00ED5F8E" w14:paraId="24E4B940" w14:textId="77777777" w:rsidTr="005928D1">
              <w:tc>
                <w:tcPr>
                  <w:tcW w:w="4750" w:type="pct"/>
                  <w:gridSpan w:val="2"/>
                </w:tcPr>
                <w:p w14:paraId="2FA3DBE0" w14:textId="77777777" w:rsidR="00ED5F8E" w:rsidRPr="003E61A5" w:rsidRDefault="00ED5F8E" w:rsidP="005928D1">
                  <w:pPr>
                    <w:pStyle w:val="TableBodyText"/>
                    <w:tabs>
                      <w:tab w:val="right" w:pos="7718"/>
                      <w:tab w:val="right" w:pos="8246"/>
                    </w:tabs>
                    <w:ind w:right="28"/>
                    <w:jc w:val="left"/>
                    <w:rPr>
                      <w:rFonts w:asciiTheme="majorHAnsi" w:hAnsiTheme="majorHAnsi" w:cstheme="majorHAnsi"/>
                      <w:szCs w:val="18"/>
                    </w:rPr>
                  </w:pPr>
                  <w:r>
                    <w:rPr>
                      <w:rFonts w:asciiTheme="minorHAnsi" w:hAnsiTheme="minorHAnsi" w:cstheme="minorHAnsi"/>
                      <w:szCs w:val="18"/>
                    </w:rPr>
                    <w:t>Australian Institute of Marine and Power Engineers (AIMPE)</w:t>
                  </w:r>
                  <w:r>
                    <w:rPr>
                      <w:rFonts w:asciiTheme="majorHAnsi" w:hAnsiTheme="majorHAnsi" w:cstheme="majorHAnsi"/>
                      <w:szCs w:val="18"/>
                    </w:rPr>
                    <w:tab/>
                    <w:t xml:space="preserve"> </w:t>
                  </w:r>
                </w:p>
              </w:tc>
              <w:tc>
                <w:tcPr>
                  <w:tcW w:w="250" w:type="pct"/>
                </w:tcPr>
                <w:p w14:paraId="3C36FF16" w14:textId="77777777" w:rsidR="00ED5F8E" w:rsidRPr="00751572" w:rsidRDefault="00ED5F8E" w:rsidP="005928D1">
                  <w:pPr>
                    <w:pStyle w:val="TableBodyText"/>
                    <w:tabs>
                      <w:tab w:val="right" w:pos="8246"/>
                    </w:tabs>
                    <w:ind w:right="28"/>
                    <w:jc w:val="left"/>
                    <w:rPr>
                      <w:szCs w:val="18"/>
                    </w:rPr>
                  </w:pPr>
                  <w:r>
                    <w:rPr>
                      <w:szCs w:val="18"/>
                    </w:rPr>
                    <w:t>29</w:t>
                  </w:r>
                </w:p>
              </w:tc>
            </w:tr>
            <w:tr w:rsidR="00ED5F8E" w14:paraId="211965A9" w14:textId="77777777" w:rsidTr="005928D1">
              <w:tc>
                <w:tcPr>
                  <w:tcW w:w="4750" w:type="pct"/>
                  <w:gridSpan w:val="2"/>
                </w:tcPr>
                <w:p w14:paraId="75A37FF3" w14:textId="77777777" w:rsidR="00ED5F8E" w:rsidRPr="003E61A5" w:rsidRDefault="00ED5F8E">
                  <w:pPr>
                    <w:pStyle w:val="TableBodyText"/>
                    <w:tabs>
                      <w:tab w:val="right" w:pos="7718"/>
                      <w:tab w:val="right" w:pos="8246"/>
                    </w:tabs>
                    <w:ind w:right="28"/>
                    <w:jc w:val="left"/>
                    <w:rPr>
                      <w:rFonts w:asciiTheme="majorHAnsi" w:hAnsiTheme="majorHAnsi" w:cstheme="majorHAnsi"/>
                      <w:szCs w:val="18"/>
                    </w:rPr>
                  </w:pPr>
                  <w:r>
                    <w:rPr>
                      <w:rFonts w:asciiTheme="minorHAnsi" w:hAnsiTheme="minorHAnsi" w:cstheme="minorHAnsi"/>
                      <w:szCs w:val="18"/>
                    </w:rPr>
                    <w:t>Australian New Zealand Policing Advisory Agency (ANZPAA)</w:t>
                  </w:r>
                  <w:r>
                    <w:rPr>
                      <w:rFonts w:asciiTheme="majorHAnsi" w:hAnsiTheme="majorHAnsi" w:cstheme="majorHAnsi"/>
                      <w:szCs w:val="18"/>
                    </w:rPr>
                    <w:tab/>
                    <w:t xml:space="preserve"> </w:t>
                  </w:r>
                </w:p>
              </w:tc>
              <w:tc>
                <w:tcPr>
                  <w:tcW w:w="250" w:type="pct"/>
                </w:tcPr>
                <w:p w14:paraId="1C7073DB" w14:textId="77777777" w:rsidR="00ED5F8E" w:rsidRPr="00751572" w:rsidRDefault="00ED5F8E">
                  <w:pPr>
                    <w:pStyle w:val="TableBodyText"/>
                    <w:tabs>
                      <w:tab w:val="right" w:pos="8246"/>
                    </w:tabs>
                    <w:ind w:right="28"/>
                    <w:jc w:val="left"/>
                    <w:rPr>
                      <w:szCs w:val="18"/>
                    </w:rPr>
                  </w:pPr>
                  <w:r>
                    <w:rPr>
                      <w:szCs w:val="18"/>
                    </w:rPr>
                    <w:t>09</w:t>
                  </w:r>
                </w:p>
              </w:tc>
            </w:tr>
            <w:tr w:rsidR="00ED5F8E" w14:paraId="3E70E51F" w14:textId="77777777" w:rsidTr="005928D1">
              <w:tc>
                <w:tcPr>
                  <w:tcW w:w="4750" w:type="pct"/>
                  <w:gridSpan w:val="2"/>
                </w:tcPr>
                <w:p w14:paraId="665DDAB6" w14:textId="77777777" w:rsidR="00ED5F8E" w:rsidRPr="003E61A5" w:rsidRDefault="00ED5F8E" w:rsidP="005928D1">
                  <w:pPr>
                    <w:pStyle w:val="TableBodyText"/>
                    <w:tabs>
                      <w:tab w:val="right" w:pos="7718"/>
                      <w:tab w:val="right" w:pos="8246"/>
                    </w:tabs>
                    <w:ind w:right="28"/>
                    <w:jc w:val="left"/>
                    <w:rPr>
                      <w:rFonts w:asciiTheme="majorHAnsi" w:hAnsiTheme="majorHAnsi" w:cstheme="majorHAnsi"/>
                      <w:szCs w:val="18"/>
                    </w:rPr>
                  </w:pPr>
                  <w:r w:rsidRPr="00C32230">
                    <w:rPr>
                      <w:rFonts w:asciiTheme="minorHAnsi" w:hAnsiTheme="minorHAnsi" w:cstheme="minorHAnsi"/>
                      <w:szCs w:val="18"/>
                    </w:rPr>
                    <w:t>Australian Skills Quality Authority</w:t>
                  </w:r>
                  <w:r>
                    <w:rPr>
                      <w:rFonts w:asciiTheme="minorHAnsi" w:hAnsiTheme="minorHAnsi" w:cstheme="minorHAnsi"/>
                      <w:szCs w:val="18"/>
                    </w:rPr>
                    <w:t xml:space="preserve"> (ASQA)</w:t>
                  </w:r>
                  <w:r>
                    <w:rPr>
                      <w:rFonts w:asciiTheme="majorHAnsi" w:hAnsiTheme="majorHAnsi" w:cstheme="majorHAnsi"/>
                      <w:szCs w:val="18"/>
                    </w:rPr>
                    <w:tab/>
                    <w:t xml:space="preserve"> </w:t>
                  </w:r>
                </w:p>
              </w:tc>
              <w:tc>
                <w:tcPr>
                  <w:tcW w:w="250" w:type="pct"/>
                </w:tcPr>
                <w:p w14:paraId="399C5B8C" w14:textId="77777777" w:rsidR="00ED5F8E" w:rsidRPr="00751572" w:rsidRDefault="00ED5F8E" w:rsidP="005928D1">
                  <w:pPr>
                    <w:pStyle w:val="TableBodyText"/>
                    <w:tabs>
                      <w:tab w:val="right" w:pos="8246"/>
                    </w:tabs>
                    <w:ind w:right="28"/>
                    <w:jc w:val="left"/>
                    <w:rPr>
                      <w:szCs w:val="18"/>
                    </w:rPr>
                  </w:pPr>
                  <w:r>
                    <w:rPr>
                      <w:szCs w:val="18"/>
                    </w:rPr>
                    <w:t>38</w:t>
                  </w:r>
                </w:p>
              </w:tc>
            </w:tr>
            <w:tr w:rsidR="00ED5F8E" w14:paraId="0F7879F4" w14:textId="77777777" w:rsidTr="005928D1">
              <w:tc>
                <w:tcPr>
                  <w:tcW w:w="4750" w:type="pct"/>
                  <w:gridSpan w:val="2"/>
                </w:tcPr>
                <w:p w14:paraId="0C12B93F" w14:textId="77777777" w:rsidR="00ED5F8E" w:rsidRPr="000F1B00" w:rsidRDefault="00ED5F8E" w:rsidP="005928D1">
                  <w:pPr>
                    <w:pStyle w:val="TableBodyText"/>
                    <w:tabs>
                      <w:tab w:val="right" w:pos="7718"/>
                      <w:tab w:val="right" w:pos="8246"/>
                    </w:tabs>
                    <w:ind w:right="28"/>
                    <w:jc w:val="left"/>
                    <w:rPr>
                      <w:szCs w:val="18"/>
                    </w:rPr>
                  </w:pPr>
                  <w:r>
                    <w:rPr>
                      <w:rFonts w:asciiTheme="minorHAnsi" w:hAnsiTheme="minorHAnsi" w:cstheme="minorHAnsi"/>
                      <w:szCs w:val="18"/>
                    </w:rPr>
                    <w:t>Australian Trucking Association (ATA)</w:t>
                  </w:r>
                  <w:r>
                    <w:rPr>
                      <w:szCs w:val="18"/>
                    </w:rPr>
                    <w:tab/>
                    <w:t xml:space="preserve"> </w:t>
                  </w:r>
                  <w:r w:rsidRPr="000F1B00">
                    <w:rPr>
                      <w:szCs w:val="18"/>
                    </w:rPr>
                    <w:t xml:space="preserve"> </w:t>
                  </w:r>
                </w:p>
              </w:tc>
              <w:tc>
                <w:tcPr>
                  <w:tcW w:w="250" w:type="pct"/>
                </w:tcPr>
                <w:p w14:paraId="45595757" w14:textId="77777777" w:rsidR="00ED5F8E" w:rsidRPr="00751572" w:rsidRDefault="00ED5F8E" w:rsidP="005928D1">
                  <w:pPr>
                    <w:pStyle w:val="TableBodyText"/>
                    <w:tabs>
                      <w:tab w:val="right" w:pos="8246"/>
                    </w:tabs>
                    <w:ind w:right="28"/>
                    <w:jc w:val="left"/>
                    <w:rPr>
                      <w:szCs w:val="18"/>
                    </w:rPr>
                  </w:pPr>
                  <w:r>
                    <w:rPr>
                      <w:szCs w:val="18"/>
                    </w:rPr>
                    <w:t>17</w:t>
                  </w:r>
                </w:p>
              </w:tc>
            </w:tr>
            <w:tr w:rsidR="00ED5F8E" w14:paraId="1063F7AA" w14:textId="77777777" w:rsidTr="005928D1">
              <w:tc>
                <w:tcPr>
                  <w:tcW w:w="4750" w:type="pct"/>
                  <w:gridSpan w:val="2"/>
                </w:tcPr>
                <w:p w14:paraId="1BEB34D9" w14:textId="77777777" w:rsidR="00ED5F8E" w:rsidRPr="000F1B00" w:rsidRDefault="00ED5F8E" w:rsidP="005928D1">
                  <w:pPr>
                    <w:pStyle w:val="TableBodyText"/>
                    <w:tabs>
                      <w:tab w:val="right" w:pos="7718"/>
                      <w:tab w:val="right" w:pos="8246"/>
                    </w:tabs>
                    <w:ind w:right="28"/>
                    <w:jc w:val="left"/>
                    <w:rPr>
                      <w:szCs w:val="18"/>
                    </w:rPr>
                  </w:pPr>
                  <w:r>
                    <w:rPr>
                      <w:rFonts w:asciiTheme="minorHAnsi" w:hAnsiTheme="minorHAnsi" w:cstheme="minorHAnsi"/>
                      <w:szCs w:val="18"/>
                    </w:rPr>
                    <w:t>Australasian Vocational Education and Training Research Association (AVETRA)</w:t>
                  </w:r>
                  <w:r>
                    <w:rPr>
                      <w:szCs w:val="18"/>
                    </w:rPr>
                    <w:tab/>
                    <w:t xml:space="preserve"> </w:t>
                  </w:r>
                </w:p>
              </w:tc>
              <w:tc>
                <w:tcPr>
                  <w:tcW w:w="250" w:type="pct"/>
                </w:tcPr>
                <w:p w14:paraId="29572CF2" w14:textId="77777777" w:rsidR="00ED5F8E" w:rsidRPr="00751572" w:rsidRDefault="00ED5F8E" w:rsidP="005928D1">
                  <w:pPr>
                    <w:pStyle w:val="TableBodyText"/>
                    <w:tabs>
                      <w:tab w:val="right" w:pos="8246"/>
                    </w:tabs>
                    <w:ind w:right="28"/>
                    <w:jc w:val="left"/>
                    <w:rPr>
                      <w:szCs w:val="18"/>
                    </w:rPr>
                  </w:pPr>
                  <w:r>
                    <w:rPr>
                      <w:szCs w:val="18"/>
                    </w:rPr>
                    <w:t>02</w:t>
                  </w:r>
                </w:p>
              </w:tc>
            </w:tr>
            <w:tr w:rsidR="00ED5F8E" w14:paraId="45B0F81C" w14:textId="77777777" w:rsidTr="005928D1">
              <w:tc>
                <w:tcPr>
                  <w:tcW w:w="4750" w:type="pct"/>
                  <w:gridSpan w:val="2"/>
                </w:tcPr>
                <w:p w14:paraId="6620EDA0" w14:textId="77777777" w:rsidR="00ED5F8E" w:rsidRPr="000F1B00" w:rsidRDefault="00ED5F8E" w:rsidP="005928D1">
                  <w:pPr>
                    <w:pStyle w:val="TableBodyText"/>
                    <w:tabs>
                      <w:tab w:val="right" w:pos="7718"/>
                      <w:tab w:val="right" w:pos="8246"/>
                    </w:tabs>
                    <w:ind w:right="28"/>
                    <w:jc w:val="left"/>
                    <w:rPr>
                      <w:szCs w:val="18"/>
                    </w:rPr>
                  </w:pPr>
                  <w:r>
                    <w:rPr>
                      <w:rFonts w:asciiTheme="minorHAnsi" w:hAnsiTheme="minorHAnsi" w:cstheme="minorHAnsi"/>
                      <w:szCs w:val="18"/>
                    </w:rPr>
                    <w:t>Business Council of Australia (BCA)</w:t>
                  </w:r>
                  <w:r>
                    <w:rPr>
                      <w:szCs w:val="18"/>
                    </w:rPr>
                    <w:tab/>
                  </w:r>
                  <w:r>
                    <w:rPr>
                      <w:szCs w:val="18"/>
                    </w:rPr>
                    <w:tab/>
                    <w:t xml:space="preserve"> </w:t>
                  </w:r>
                </w:p>
              </w:tc>
              <w:tc>
                <w:tcPr>
                  <w:tcW w:w="250" w:type="pct"/>
                </w:tcPr>
                <w:p w14:paraId="18490E29" w14:textId="77777777" w:rsidR="00ED5F8E" w:rsidRPr="00751572" w:rsidRDefault="00ED5F8E" w:rsidP="005928D1">
                  <w:pPr>
                    <w:pStyle w:val="TableBodyText"/>
                    <w:tabs>
                      <w:tab w:val="right" w:pos="8246"/>
                    </w:tabs>
                    <w:ind w:right="28"/>
                    <w:jc w:val="left"/>
                    <w:rPr>
                      <w:szCs w:val="18"/>
                    </w:rPr>
                  </w:pPr>
                  <w:r>
                    <w:rPr>
                      <w:szCs w:val="18"/>
                    </w:rPr>
                    <w:t>16</w:t>
                  </w:r>
                </w:p>
              </w:tc>
            </w:tr>
            <w:tr w:rsidR="00ED5F8E" w14:paraId="05E9D5D2" w14:textId="77777777" w:rsidTr="005928D1">
              <w:tc>
                <w:tcPr>
                  <w:tcW w:w="4750" w:type="pct"/>
                  <w:gridSpan w:val="2"/>
                </w:tcPr>
                <w:p w14:paraId="312B335F" w14:textId="77777777" w:rsidR="00ED5F8E" w:rsidRPr="000F1B00" w:rsidRDefault="00ED5F8E" w:rsidP="005928D1">
                  <w:pPr>
                    <w:pStyle w:val="TableBodyText"/>
                    <w:tabs>
                      <w:tab w:val="right" w:pos="7718"/>
                      <w:tab w:val="right" w:pos="8246"/>
                    </w:tabs>
                    <w:ind w:right="28"/>
                    <w:jc w:val="left"/>
                    <w:rPr>
                      <w:szCs w:val="18"/>
                    </w:rPr>
                  </w:pPr>
                  <w:r>
                    <w:rPr>
                      <w:rFonts w:asciiTheme="minorHAnsi" w:hAnsiTheme="minorHAnsi" w:cstheme="minorHAnsi"/>
                      <w:szCs w:val="18"/>
                    </w:rPr>
                    <w:t>Chamber of Commerce and Industry of Western Australia Limited (CCIWA)</w:t>
                  </w:r>
                  <w:r>
                    <w:rPr>
                      <w:szCs w:val="18"/>
                    </w:rPr>
                    <w:tab/>
                  </w:r>
                </w:p>
              </w:tc>
              <w:tc>
                <w:tcPr>
                  <w:tcW w:w="250" w:type="pct"/>
                </w:tcPr>
                <w:p w14:paraId="615E9E40" w14:textId="77777777" w:rsidR="00ED5F8E" w:rsidRPr="00751572" w:rsidRDefault="00ED5F8E" w:rsidP="005928D1">
                  <w:pPr>
                    <w:pStyle w:val="TableBodyText"/>
                    <w:tabs>
                      <w:tab w:val="right" w:pos="8246"/>
                    </w:tabs>
                    <w:ind w:right="28"/>
                    <w:jc w:val="left"/>
                    <w:rPr>
                      <w:szCs w:val="18"/>
                    </w:rPr>
                  </w:pPr>
                  <w:r>
                    <w:rPr>
                      <w:szCs w:val="18"/>
                    </w:rPr>
                    <w:t>54</w:t>
                  </w:r>
                </w:p>
              </w:tc>
            </w:tr>
            <w:tr w:rsidR="00ED5F8E" w14:paraId="47AC139A" w14:textId="77777777" w:rsidTr="005928D1">
              <w:tc>
                <w:tcPr>
                  <w:tcW w:w="4750" w:type="pct"/>
                  <w:gridSpan w:val="2"/>
                </w:tcPr>
                <w:p w14:paraId="76BC8139" w14:textId="77777777" w:rsidR="00ED5F8E" w:rsidRPr="000F1B00" w:rsidRDefault="00ED5F8E" w:rsidP="005928D1">
                  <w:pPr>
                    <w:pStyle w:val="TableBodyText"/>
                    <w:tabs>
                      <w:tab w:val="right" w:pos="7718"/>
                      <w:tab w:val="right" w:pos="8246"/>
                    </w:tabs>
                    <w:ind w:right="28"/>
                    <w:jc w:val="left"/>
                    <w:rPr>
                      <w:szCs w:val="18"/>
                    </w:rPr>
                  </w:pPr>
                  <w:r>
                    <w:rPr>
                      <w:rFonts w:asciiTheme="minorHAnsi" w:hAnsiTheme="minorHAnsi" w:cstheme="minorHAnsi"/>
                      <w:szCs w:val="18"/>
                    </w:rPr>
                    <w:t>Charles Darwin University</w:t>
                  </w:r>
                  <w:r>
                    <w:rPr>
                      <w:szCs w:val="18"/>
                    </w:rPr>
                    <w:tab/>
                  </w:r>
                </w:p>
              </w:tc>
              <w:tc>
                <w:tcPr>
                  <w:tcW w:w="250" w:type="pct"/>
                </w:tcPr>
                <w:p w14:paraId="38B660CB" w14:textId="77777777" w:rsidR="00ED5F8E" w:rsidRPr="00751572" w:rsidRDefault="00ED5F8E" w:rsidP="005928D1">
                  <w:pPr>
                    <w:pStyle w:val="TableBodyText"/>
                    <w:tabs>
                      <w:tab w:val="right" w:pos="8246"/>
                    </w:tabs>
                    <w:ind w:right="28"/>
                    <w:jc w:val="left"/>
                    <w:rPr>
                      <w:szCs w:val="18"/>
                    </w:rPr>
                  </w:pPr>
                  <w:r>
                    <w:rPr>
                      <w:szCs w:val="18"/>
                    </w:rPr>
                    <w:t>44 #</w:t>
                  </w:r>
                </w:p>
              </w:tc>
            </w:tr>
            <w:tr w:rsidR="00ED5F8E" w14:paraId="24FDF6DE" w14:textId="77777777" w:rsidTr="005928D1">
              <w:tc>
                <w:tcPr>
                  <w:tcW w:w="4750" w:type="pct"/>
                  <w:gridSpan w:val="2"/>
                </w:tcPr>
                <w:p w14:paraId="2F78DC34" w14:textId="77777777" w:rsidR="00ED5F8E" w:rsidRPr="000F1B00" w:rsidRDefault="00ED5F8E" w:rsidP="005928D1">
                  <w:pPr>
                    <w:pStyle w:val="TableBodyText"/>
                    <w:tabs>
                      <w:tab w:val="right" w:pos="7718"/>
                      <w:tab w:val="right" w:pos="8246"/>
                    </w:tabs>
                    <w:ind w:right="28"/>
                    <w:jc w:val="left"/>
                    <w:rPr>
                      <w:szCs w:val="18"/>
                    </w:rPr>
                  </w:pPr>
                  <w:r>
                    <w:rPr>
                      <w:rFonts w:asciiTheme="minorHAnsi" w:hAnsiTheme="minorHAnsi" w:cstheme="minorHAnsi"/>
                      <w:szCs w:val="18"/>
                    </w:rPr>
                    <w:t>Committee for Melbourne</w:t>
                  </w:r>
                  <w:r>
                    <w:rPr>
                      <w:szCs w:val="18"/>
                    </w:rPr>
                    <w:tab/>
                  </w:r>
                </w:p>
              </w:tc>
              <w:tc>
                <w:tcPr>
                  <w:tcW w:w="250" w:type="pct"/>
                </w:tcPr>
                <w:p w14:paraId="4AA487E3" w14:textId="77777777" w:rsidR="00ED5F8E" w:rsidRPr="00751572" w:rsidRDefault="00ED5F8E" w:rsidP="005928D1">
                  <w:pPr>
                    <w:pStyle w:val="TableBodyText"/>
                    <w:tabs>
                      <w:tab w:val="right" w:pos="8246"/>
                    </w:tabs>
                    <w:ind w:right="28"/>
                    <w:jc w:val="left"/>
                    <w:rPr>
                      <w:szCs w:val="18"/>
                    </w:rPr>
                  </w:pPr>
                  <w:r>
                    <w:rPr>
                      <w:szCs w:val="18"/>
                    </w:rPr>
                    <w:t>13</w:t>
                  </w:r>
                </w:p>
              </w:tc>
            </w:tr>
            <w:tr w:rsidR="00ED5F8E" w14:paraId="35A66ED3" w14:textId="77777777" w:rsidTr="005928D1">
              <w:tc>
                <w:tcPr>
                  <w:tcW w:w="4750" w:type="pct"/>
                  <w:gridSpan w:val="2"/>
                </w:tcPr>
                <w:p w14:paraId="3DF46F9A" w14:textId="77777777" w:rsidR="00ED5F8E" w:rsidRPr="000F1B00" w:rsidRDefault="00ED5F8E" w:rsidP="005928D1">
                  <w:pPr>
                    <w:pStyle w:val="TableBodyText"/>
                    <w:tabs>
                      <w:tab w:val="right" w:pos="7718"/>
                      <w:tab w:val="right" w:pos="8246"/>
                    </w:tabs>
                    <w:ind w:right="28"/>
                    <w:jc w:val="left"/>
                    <w:rPr>
                      <w:szCs w:val="18"/>
                    </w:rPr>
                  </w:pPr>
                  <w:r>
                    <w:rPr>
                      <w:rFonts w:asciiTheme="minorHAnsi" w:hAnsiTheme="minorHAnsi" w:cstheme="minorHAnsi"/>
                      <w:szCs w:val="18"/>
                    </w:rPr>
                    <w:t>CQUniversity Australia</w:t>
                  </w:r>
                  <w:r>
                    <w:rPr>
                      <w:szCs w:val="18"/>
                    </w:rPr>
                    <w:tab/>
                  </w:r>
                </w:p>
              </w:tc>
              <w:tc>
                <w:tcPr>
                  <w:tcW w:w="250" w:type="pct"/>
                </w:tcPr>
                <w:p w14:paraId="656A2F53" w14:textId="77777777" w:rsidR="00ED5F8E" w:rsidRPr="00751572" w:rsidRDefault="00ED5F8E" w:rsidP="005928D1">
                  <w:pPr>
                    <w:pStyle w:val="TableBodyText"/>
                    <w:tabs>
                      <w:tab w:val="right" w:pos="8246"/>
                    </w:tabs>
                    <w:ind w:right="28"/>
                    <w:jc w:val="left"/>
                    <w:rPr>
                      <w:szCs w:val="18"/>
                    </w:rPr>
                  </w:pPr>
                  <w:r>
                    <w:rPr>
                      <w:szCs w:val="18"/>
                    </w:rPr>
                    <w:t>26</w:t>
                  </w:r>
                </w:p>
              </w:tc>
            </w:tr>
            <w:tr w:rsidR="00ED5F8E" w14:paraId="79600CD1" w14:textId="77777777" w:rsidTr="005928D1">
              <w:tc>
                <w:tcPr>
                  <w:tcW w:w="4750" w:type="pct"/>
                  <w:gridSpan w:val="2"/>
                </w:tcPr>
                <w:p w14:paraId="4CF66F2A" w14:textId="77777777" w:rsidR="00ED5F8E" w:rsidRPr="000F1B00" w:rsidRDefault="00ED5F8E" w:rsidP="005928D1">
                  <w:pPr>
                    <w:pStyle w:val="TableBodyText"/>
                    <w:tabs>
                      <w:tab w:val="right" w:pos="7718"/>
                      <w:tab w:val="right" w:pos="8246"/>
                    </w:tabs>
                    <w:ind w:right="28"/>
                    <w:jc w:val="left"/>
                    <w:rPr>
                      <w:szCs w:val="18"/>
                    </w:rPr>
                  </w:pPr>
                  <w:r w:rsidRPr="00A7644D">
                    <w:rPr>
                      <w:rFonts w:asciiTheme="minorHAnsi" w:hAnsiTheme="minorHAnsi" w:cstheme="minorHAnsi"/>
                      <w:szCs w:val="18"/>
                    </w:rPr>
                    <w:t>Donaldson, Roy</w:t>
                  </w:r>
                  <w:r>
                    <w:rPr>
                      <w:szCs w:val="18"/>
                    </w:rPr>
                    <w:tab/>
                  </w:r>
                </w:p>
              </w:tc>
              <w:tc>
                <w:tcPr>
                  <w:tcW w:w="250" w:type="pct"/>
                </w:tcPr>
                <w:p w14:paraId="25138849" w14:textId="77777777" w:rsidR="00ED5F8E" w:rsidRPr="00751572" w:rsidRDefault="00ED5F8E" w:rsidP="005928D1">
                  <w:pPr>
                    <w:pStyle w:val="TableBodyText"/>
                    <w:tabs>
                      <w:tab w:val="right" w:pos="8246"/>
                    </w:tabs>
                    <w:ind w:right="28"/>
                    <w:jc w:val="left"/>
                    <w:rPr>
                      <w:szCs w:val="18"/>
                    </w:rPr>
                  </w:pPr>
                  <w:r>
                    <w:rPr>
                      <w:szCs w:val="18"/>
                    </w:rPr>
                    <w:t>61 #</w:t>
                  </w:r>
                </w:p>
              </w:tc>
            </w:tr>
            <w:tr w:rsidR="00ED5F8E" w14:paraId="39E401C2" w14:textId="77777777" w:rsidTr="005928D1">
              <w:tc>
                <w:tcPr>
                  <w:tcW w:w="4750" w:type="pct"/>
                  <w:gridSpan w:val="2"/>
                </w:tcPr>
                <w:p w14:paraId="74D8A5E2" w14:textId="77777777" w:rsidR="00ED5F8E" w:rsidRPr="000F1B00" w:rsidRDefault="00ED5F8E" w:rsidP="005928D1">
                  <w:pPr>
                    <w:pStyle w:val="TableBodyText"/>
                    <w:tabs>
                      <w:tab w:val="right" w:pos="7718"/>
                      <w:tab w:val="right" w:pos="8246"/>
                    </w:tabs>
                    <w:ind w:right="28"/>
                    <w:jc w:val="left"/>
                    <w:rPr>
                      <w:szCs w:val="18"/>
                    </w:rPr>
                  </w:pPr>
                  <w:r w:rsidRPr="00A33C07">
                    <w:rPr>
                      <w:rFonts w:asciiTheme="minorHAnsi" w:hAnsiTheme="minorHAnsi" w:cstheme="minorHAnsi"/>
                      <w:szCs w:val="18"/>
                    </w:rPr>
                    <w:t>Halls Outdoor Education</w:t>
                  </w:r>
                  <w:r w:rsidRPr="00A33C07">
                    <w:rPr>
                      <w:rFonts w:asciiTheme="minorHAnsi" w:hAnsiTheme="minorHAnsi" w:cstheme="minorHAnsi"/>
                      <w:szCs w:val="18"/>
                    </w:rPr>
                    <w:tab/>
                  </w:r>
                </w:p>
              </w:tc>
              <w:tc>
                <w:tcPr>
                  <w:tcW w:w="250" w:type="pct"/>
                </w:tcPr>
                <w:p w14:paraId="3660C7F6" w14:textId="77777777" w:rsidR="00ED5F8E" w:rsidRPr="00751572" w:rsidRDefault="00ED5F8E" w:rsidP="005928D1">
                  <w:pPr>
                    <w:pStyle w:val="TableBodyText"/>
                    <w:tabs>
                      <w:tab w:val="right" w:pos="8246"/>
                    </w:tabs>
                    <w:ind w:right="28"/>
                    <w:jc w:val="left"/>
                    <w:rPr>
                      <w:szCs w:val="18"/>
                    </w:rPr>
                  </w:pPr>
                  <w:r w:rsidRPr="00A33C07">
                    <w:rPr>
                      <w:rFonts w:asciiTheme="minorHAnsi" w:hAnsiTheme="minorHAnsi" w:cstheme="minorHAnsi"/>
                      <w:szCs w:val="18"/>
                    </w:rPr>
                    <w:t>05</w:t>
                  </w:r>
                </w:p>
              </w:tc>
            </w:tr>
            <w:tr w:rsidR="00ED5F8E" w14:paraId="533FCD7E" w14:textId="77777777" w:rsidTr="005928D1">
              <w:tc>
                <w:tcPr>
                  <w:tcW w:w="4750" w:type="pct"/>
                  <w:gridSpan w:val="2"/>
                </w:tcPr>
                <w:p w14:paraId="7B243DB3" w14:textId="77777777" w:rsidR="00ED5F8E" w:rsidRPr="00A33C07" w:rsidRDefault="00ED5F8E" w:rsidP="005928D1">
                  <w:pPr>
                    <w:tabs>
                      <w:tab w:val="right" w:pos="7718"/>
                    </w:tabs>
                    <w:rPr>
                      <w:rFonts w:asciiTheme="minorHAnsi" w:hAnsiTheme="minorHAnsi" w:cstheme="minorHAnsi"/>
                      <w:sz w:val="18"/>
                      <w:szCs w:val="18"/>
                    </w:rPr>
                  </w:pPr>
                  <w:r w:rsidRPr="00A33C07">
                    <w:rPr>
                      <w:rFonts w:asciiTheme="minorHAnsi" w:hAnsiTheme="minorHAnsi" w:cstheme="minorHAnsi"/>
                      <w:sz w:val="18"/>
                      <w:szCs w:val="18"/>
                    </w:rPr>
                    <w:t>Hamill, Chris</w:t>
                  </w:r>
                  <w:r w:rsidRPr="00A33C07">
                    <w:rPr>
                      <w:rFonts w:asciiTheme="minorHAnsi" w:hAnsiTheme="minorHAnsi" w:cstheme="minorHAnsi"/>
                      <w:color w:val="000000"/>
                      <w:sz w:val="18"/>
                      <w:szCs w:val="18"/>
                    </w:rPr>
                    <w:tab/>
                    <w:t xml:space="preserve"> </w:t>
                  </w:r>
                </w:p>
              </w:tc>
              <w:tc>
                <w:tcPr>
                  <w:tcW w:w="250" w:type="pct"/>
                </w:tcPr>
                <w:p w14:paraId="385FEE25" w14:textId="77777777" w:rsidR="00ED5F8E" w:rsidRPr="00A33C07" w:rsidRDefault="00ED5F8E" w:rsidP="005928D1">
                  <w:pPr>
                    <w:tabs>
                      <w:tab w:val="right" w:pos="8222"/>
                    </w:tabs>
                    <w:rPr>
                      <w:rFonts w:asciiTheme="minorHAnsi" w:hAnsiTheme="minorHAnsi" w:cstheme="minorHAnsi"/>
                      <w:color w:val="000000"/>
                      <w:sz w:val="18"/>
                      <w:szCs w:val="18"/>
                    </w:rPr>
                  </w:pPr>
                  <w:r w:rsidRPr="00A33C07">
                    <w:rPr>
                      <w:rFonts w:asciiTheme="minorHAnsi" w:hAnsiTheme="minorHAnsi" w:cstheme="minorHAnsi"/>
                      <w:color w:val="000000"/>
                      <w:sz w:val="18"/>
                      <w:szCs w:val="18"/>
                    </w:rPr>
                    <w:t>07</w:t>
                  </w:r>
                </w:p>
              </w:tc>
            </w:tr>
            <w:tr w:rsidR="00ED5F8E" w14:paraId="173B1EB3" w14:textId="77777777" w:rsidTr="005928D1">
              <w:tc>
                <w:tcPr>
                  <w:tcW w:w="4750" w:type="pct"/>
                  <w:gridSpan w:val="2"/>
                </w:tcPr>
                <w:p w14:paraId="51BB42A0" w14:textId="77777777" w:rsidR="00ED5F8E" w:rsidRPr="00A33C07" w:rsidRDefault="00ED5F8E" w:rsidP="005928D1">
                  <w:pPr>
                    <w:tabs>
                      <w:tab w:val="right" w:pos="7718"/>
                      <w:tab w:val="right" w:pos="8222"/>
                    </w:tabs>
                    <w:rPr>
                      <w:rFonts w:asciiTheme="minorHAnsi" w:hAnsiTheme="minorHAnsi" w:cstheme="minorHAnsi"/>
                      <w:color w:val="000000"/>
                      <w:sz w:val="18"/>
                      <w:szCs w:val="18"/>
                    </w:rPr>
                  </w:pPr>
                  <w:r w:rsidRPr="00A33C07">
                    <w:rPr>
                      <w:rFonts w:asciiTheme="minorHAnsi" w:hAnsiTheme="minorHAnsi" w:cstheme="minorHAnsi"/>
                      <w:sz w:val="18"/>
                      <w:szCs w:val="18"/>
                    </w:rPr>
                    <w:t>Heys, Kevin</w:t>
                  </w:r>
                  <w:r w:rsidRPr="00A33C07">
                    <w:rPr>
                      <w:rFonts w:asciiTheme="minorHAnsi" w:hAnsiTheme="minorHAnsi" w:cstheme="minorHAnsi"/>
                      <w:color w:val="000000"/>
                      <w:sz w:val="18"/>
                      <w:szCs w:val="18"/>
                    </w:rPr>
                    <w:tab/>
                    <w:t xml:space="preserve"> </w:t>
                  </w:r>
                </w:p>
              </w:tc>
              <w:tc>
                <w:tcPr>
                  <w:tcW w:w="250" w:type="pct"/>
                </w:tcPr>
                <w:p w14:paraId="17F7C487" w14:textId="77777777" w:rsidR="00ED5F8E" w:rsidRPr="00A33C07" w:rsidRDefault="00ED5F8E" w:rsidP="005928D1">
                  <w:pPr>
                    <w:tabs>
                      <w:tab w:val="right" w:pos="8222"/>
                    </w:tabs>
                    <w:rPr>
                      <w:rFonts w:asciiTheme="minorHAnsi" w:hAnsiTheme="minorHAnsi" w:cstheme="minorHAnsi"/>
                      <w:color w:val="000000"/>
                      <w:sz w:val="18"/>
                      <w:szCs w:val="18"/>
                    </w:rPr>
                  </w:pPr>
                  <w:r w:rsidRPr="00A33C07">
                    <w:rPr>
                      <w:rFonts w:asciiTheme="minorHAnsi" w:hAnsiTheme="minorHAnsi" w:cstheme="minorHAnsi"/>
                      <w:color w:val="000000"/>
                      <w:sz w:val="18"/>
                      <w:szCs w:val="18"/>
                    </w:rPr>
                    <w:t>50</w:t>
                  </w:r>
                </w:p>
              </w:tc>
            </w:tr>
            <w:tr w:rsidR="00ED5F8E" w14:paraId="04B7D5DC" w14:textId="77777777" w:rsidTr="005928D1">
              <w:tc>
                <w:tcPr>
                  <w:tcW w:w="4750" w:type="pct"/>
                  <w:gridSpan w:val="2"/>
                </w:tcPr>
                <w:p w14:paraId="52158095" w14:textId="77777777" w:rsidR="00ED5F8E" w:rsidRPr="00A33C07" w:rsidRDefault="00ED5F8E" w:rsidP="005928D1">
                  <w:pPr>
                    <w:pStyle w:val="TableBodyText"/>
                    <w:tabs>
                      <w:tab w:val="right" w:pos="7718"/>
                      <w:tab w:val="right" w:pos="8222"/>
                    </w:tabs>
                    <w:ind w:right="28"/>
                    <w:jc w:val="left"/>
                    <w:rPr>
                      <w:rFonts w:asciiTheme="minorHAnsi" w:hAnsiTheme="minorHAnsi" w:cstheme="minorHAnsi"/>
                      <w:color w:val="000000"/>
                      <w:szCs w:val="18"/>
                    </w:rPr>
                  </w:pPr>
                  <w:r w:rsidRPr="00A33C07">
                    <w:rPr>
                      <w:rFonts w:asciiTheme="minorHAnsi" w:hAnsiTheme="minorHAnsi" w:cstheme="minorHAnsi"/>
                      <w:szCs w:val="18"/>
                    </w:rPr>
                    <w:t>Hospitality NT</w:t>
                  </w:r>
                  <w:r w:rsidRPr="00A33C07">
                    <w:rPr>
                      <w:rFonts w:asciiTheme="minorHAnsi" w:hAnsiTheme="minorHAnsi" w:cstheme="minorHAnsi"/>
                      <w:color w:val="000000"/>
                      <w:szCs w:val="18"/>
                    </w:rPr>
                    <w:tab/>
                    <w:t xml:space="preserve"> </w:t>
                  </w:r>
                </w:p>
              </w:tc>
              <w:tc>
                <w:tcPr>
                  <w:tcW w:w="250" w:type="pct"/>
                </w:tcPr>
                <w:p w14:paraId="1DF2BFE1" w14:textId="77777777" w:rsidR="00ED5F8E" w:rsidRPr="00A33C07" w:rsidRDefault="00ED5F8E" w:rsidP="005928D1">
                  <w:pPr>
                    <w:pStyle w:val="TableBodyText"/>
                    <w:tabs>
                      <w:tab w:val="right" w:pos="8222"/>
                    </w:tabs>
                    <w:ind w:right="28"/>
                    <w:jc w:val="left"/>
                    <w:rPr>
                      <w:rFonts w:asciiTheme="minorHAnsi" w:hAnsiTheme="minorHAnsi" w:cstheme="minorHAnsi"/>
                      <w:color w:val="000000"/>
                      <w:szCs w:val="18"/>
                    </w:rPr>
                  </w:pPr>
                  <w:r w:rsidRPr="00A33C07">
                    <w:rPr>
                      <w:rFonts w:asciiTheme="minorHAnsi" w:hAnsiTheme="minorHAnsi" w:cstheme="minorHAnsi"/>
                      <w:color w:val="000000"/>
                      <w:szCs w:val="18"/>
                    </w:rPr>
                    <w:t>23</w:t>
                  </w:r>
                </w:p>
              </w:tc>
            </w:tr>
            <w:tr w:rsidR="00ED5F8E" w14:paraId="629C2F5B" w14:textId="77777777" w:rsidTr="005928D1">
              <w:tc>
                <w:tcPr>
                  <w:tcW w:w="4750" w:type="pct"/>
                  <w:gridSpan w:val="2"/>
                </w:tcPr>
                <w:p w14:paraId="1B941877" w14:textId="77777777" w:rsidR="00ED5F8E" w:rsidRPr="00A33C07" w:rsidRDefault="00ED5F8E" w:rsidP="005928D1">
                  <w:pPr>
                    <w:tabs>
                      <w:tab w:val="right" w:pos="7718"/>
                      <w:tab w:val="right" w:pos="8222"/>
                    </w:tabs>
                    <w:rPr>
                      <w:rFonts w:asciiTheme="minorHAnsi" w:hAnsiTheme="minorHAnsi" w:cstheme="minorHAnsi"/>
                      <w:color w:val="000000"/>
                      <w:sz w:val="18"/>
                      <w:szCs w:val="18"/>
                    </w:rPr>
                  </w:pPr>
                  <w:r w:rsidRPr="00A33C07">
                    <w:rPr>
                      <w:rFonts w:asciiTheme="minorHAnsi" w:hAnsiTheme="minorHAnsi" w:cstheme="minorHAnsi"/>
                      <w:color w:val="000000"/>
                      <w:sz w:val="18"/>
                      <w:szCs w:val="18"/>
                    </w:rPr>
                    <w:t>Housing Industry Association (HIA)</w:t>
                  </w:r>
                  <w:r w:rsidRPr="00A33C07">
                    <w:rPr>
                      <w:rFonts w:asciiTheme="minorHAnsi" w:hAnsiTheme="minorHAnsi" w:cstheme="minorHAnsi"/>
                      <w:color w:val="000000"/>
                      <w:sz w:val="18"/>
                      <w:szCs w:val="18"/>
                    </w:rPr>
                    <w:tab/>
                    <w:t xml:space="preserve"> </w:t>
                  </w:r>
                </w:p>
              </w:tc>
              <w:tc>
                <w:tcPr>
                  <w:tcW w:w="250" w:type="pct"/>
                </w:tcPr>
                <w:p w14:paraId="1B7B41E8" w14:textId="77777777" w:rsidR="00ED5F8E" w:rsidRPr="00A33C07" w:rsidRDefault="00ED5F8E" w:rsidP="005928D1">
                  <w:pPr>
                    <w:tabs>
                      <w:tab w:val="right" w:pos="8222"/>
                    </w:tabs>
                    <w:rPr>
                      <w:rFonts w:asciiTheme="minorHAnsi" w:hAnsiTheme="minorHAnsi" w:cstheme="minorHAnsi"/>
                      <w:color w:val="000000"/>
                      <w:sz w:val="18"/>
                      <w:szCs w:val="18"/>
                    </w:rPr>
                  </w:pPr>
                  <w:r w:rsidRPr="00A33C07">
                    <w:rPr>
                      <w:rFonts w:asciiTheme="minorHAnsi" w:hAnsiTheme="minorHAnsi" w:cstheme="minorHAnsi"/>
                      <w:color w:val="000000"/>
                      <w:sz w:val="18"/>
                      <w:szCs w:val="18"/>
                    </w:rPr>
                    <w:t>24</w:t>
                  </w:r>
                </w:p>
              </w:tc>
            </w:tr>
            <w:tr w:rsidR="00ED5F8E" w14:paraId="7A2A6B5E" w14:textId="77777777" w:rsidTr="005928D1">
              <w:tc>
                <w:tcPr>
                  <w:tcW w:w="4750" w:type="pct"/>
                  <w:gridSpan w:val="2"/>
                </w:tcPr>
                <w:p w14:paraId="1CD19A3D" w14:textId="77777777" w:rsidR="00ED5F8E" w:rsidRPr="00A33C07" w:rsidRDefault="00ED5F8E" w:rsidP="005928D1">
                  <w:pPr>
                    <w:pStyle w:val="TableBodyText"/>
                    <w:tabs>
                      <w:tab w:val="right" w:pos="7718"/>
                      <w:tab w:val="right" w:pos="8222"/>
                    </w:tabs>
                    <w:ind w:right="28"/>
                    <w:jc w:val="left"/>
                    <w:rPr>
                      <w:rFonts w:asciiTheme="minorHAnsi" w:hAnsiTheme="minorHAnsi" w:cstheme="minorHAnsi"/>
                      <w:szCs w:val="18"/>
                    </w:rPr>
                  </w:pPr>
                  <w:r w:rsidRPr="00A33C07">
                    <w:rPr>
                      <w:rFonts w:asciiTheme="minorHAnsi" w:hAnsiTheme="minorHAnsi" w:cstheme="minorHAnsi"/>
                      <w:szCs w:val="18"/>
                    </w:rPr>
                    <w:t>IAS Electrical Pty Ltd</w:t>
                  </w:r>
                  <w:r w:rsidRPr="00A33C07">
                    <w:rPr>
                      <w:rFonts w:asciiTheme="minorHAnsi" w:hAnsiTheme="minorHAnsi" w:cstheme="minorHAnsi"/>
                      <w:szCs w:val="18"/>
                    </w:rPr>
                    <w:tab/>
                    <w:t xml:space="preserve"> </w:t>
                  </w:r>
                </w:p>
              </w:tc>
              <w:tc>
                <w:tcPr>
                  <w:tcW w:w="250" w:type="pct"/>
                </w:tcPr>
                <w:p w14:paraId="3016EA61" w14:textId="77777777" w:rsidR="00ED5F8E" w:rsidRPr="00A33C07" w:rsidRDefault="00ED5F8E" w:rsidP="005928D1">
                  <w:pPr>
                    <w:pStyle w:val="TableBodyText"/>
                    <w:tabs>
                      <w:tab w:val="right" w:pos="8222"/>
                    </w:tabs>
                    <w:ind w:right="28"/>
                    <w:jc w:val="left"/>
                    <w:rPr>
                      <w:rFonts w:asciiTheme="minorHAnsi" w:hAnsiTheme="minorHAnsi" w:cstheme="minorHAnsi"/>
                      <w:szCs w:val="18"/>
                    </w:rPr>
                  </w:pPr>
                  <w:r w:rsidRPr="00A33C07">
                    <w:rPr>
                      <w:rFonts w:asciiTheme="minorHAnsi" w:hAnsiTheme="minorHAnsi" w:cstheme="minorHAnsi"/>
                      <w:szCs w:val="18"/>
                    </w:rPr>
                    <w:t>10</w:t>
                  </w:r>
                </w:p>
              </w:tc>
            </w:tr>
            <w:tr w:rsidR="00ED5F8E" w14:paraId="2C84E5C4" w14:textId="77777777" w:rsidTr="005928D1">
              <w:tc>
                <w:tcPr>
                  <w:tcW w:w="4750" w:type="pct"/>
                  <w:gridSpan w:val="2"/>
                </w:tcPr>
                <w:p w14:paraId="4865F713" w14:textId="77777777" w:rsidR="00ED5F8E" w:rsidRPr="00A33C07" w:rsidRDefault="00ED5F8E" w:rsidP="005928D1">
                  <w:pPr>
                    <w:pStyle w:val="TableBodyText"/>
                    <w:tabs>
                      <w:tab w:val="right" w:pos="7718"/>
                      <w:tab w:val="right" w:pos="8198"/>
                    </w:tabs>
                    <w:ind w:right="28"/>
                    <w:jc w:val="left"/>
                    <w:rPr>
                      <w:rFonts w:asciiTheme="minorHAnsi" w:hAnsiTheme="minorHAnsi" w:cstheme="minorHAnsi"/>
                      <w:szCs w:val="18"/>
                    </w:rPr>
                  </w:pPr>
                  <w:r w:rsidRPr="00A33C07">
                    <w:rPr>
                      <w:rFonts w:asciiTheme="minorHAnsi" w:hAnsiTheme="minorHAnsi" w:cstheme="minorHAnsi"/>
                      <w:szCs w:val="18"/>
                    </w:rPr>
                    <w:t>Industry Skills Advisory Council NT (ISACNT)</w:t>
                  </w:r>
                  <w:r w:rsidRPr="00A33C07">
                    <w:rPr>
                      <w:rFonts w:asciiTheme="minorHAnsi" w:hAnsiTheme="minorHAnsi" w:cstheme="minorHAnsi"/>
                      <w:szCs w:val="18"/>
                    </w:rPr>
                    <w:tab/>
                    <w:t xml:space="preserve"> </w:t>
                  </w:r>
                </w:p>
              </w:tc>
              <w:tc>
                <w:tcPr>
                  <w:tcW w:w="250" w:type="pct"/>
                </w:tcPr>
                <w:p w14:paraId="0AC46C8C" w14:textId="77777777" w:rsidR="00ED5F8E" w:rsidRPr="00A33C07" w:rsidRDefault="00ED5F8E" w:rsidP="005928D1">
                  <w:pPr>
                    <w:pStyle w:val="TableBodyText"/>
                    <w:tabs>
                      <w:tab w:val="right" w:pos="8198"/>
                    </w:tabs>
                    <w:ind w:right="28"/>
                    <w:jc w:val="left"/>
                    <w:rPr>
                      <w:rFonts w:asciiTheme="minorHAnsi" w:hAnsiTheme="minorHAnsi" w:cstheme="minorHAnsi"/>
                      <w:szCs w:val="18"/>
                    </w:rPr>
                  </w:pPr>
                  <w:r w:rsidRPr="00A33C07">
                    <w:rPr>
                      <w:rFonts w:asciiTheme="minorHAnsi" w:hAnsiTheme="minorHAnsi" w:cstheme="minorHAnsi"/>
                      <w:szCs w:val="18"/>
                    </w:rPr>
                    <w:t>57</w:t>
                  </w:r>
                </w:p>
              </w:tc>
            </w:tr>
            <w:tr w:rsidR="00ED5F8E" w14:paraId="6F8BE2E9" w14:textId="77777777" w:rsidTr="005928D1">
              <w:tc>
                <w:tcPr>
                  <w:tcW w:w="4750" w:type="pct"/>
                  <w:gridSpan w:val="2"/>
                </w:tcPr>
                <w:p w14:paraId="016F5ECF" w14:textId="77777777" w:rsidR="00ED5F8E" w:rsidRPr="00A33C07" w:rsidRDefault="00ED5F8E" w:rsidP="005928D1">
                  <w:pPr>
                    <w:tabs>
                      <w:tab w:val="right" w:pos="7718"/>
                      <w:tab w:val="right" w:pos="8210"/>
                    </w:tabs>
                    <w:rPr>
                      <w:rFonts w:asciiTheme="minorHAnsi" w:hAnsiTheme="minorHAnsi" w:cstheme="minorHAnsi"/>
                      <w:sz w:val="18"/>
                      <w:szCs w:val="18"/>
                    </w:rPr>
                  </w:pPr>
                  <w:r w:rsidRPr="003E61A5">
                    <w:rPr>
                      <w:rFonts w:asciiTheme="majorHAnsi" w:hAnsiTheme="majorHAnsi" w:cstheme="majorHAnsi"/>
                      <w:color w:val="000000"/>
                      <w:sz w:val="18"/>
                      <w:szCs w:val="18"/>
                    </w:rPr>
                    <w:t>Innovative Research Universities</w:t>
                  </w:r>
                  <w:r>
                    <w:rPr>
                      <w:rFonts w:asciiTheme="majorHAnsi" w:hAnsiTheme="majorHAnsi" w:cstheme="majorHAnsi"/>
                      <w:color w:val="000000"/>
                      <w:sz w:val="18"/>
                      <w:szCs w:val="18"/>
                    </w:rPr>
                    <w:tab/>
                    <w:t xml:space="preserve"> </w:t>
                  </w:r>
                </w:p>
              </w:tc>
              <w:tc>
                <w:tcPr>
                  <w:tcW w:w="250" w:type="pct"/>
                </w:tcPr>
                <w:p w14:paraId="2894CD12" w14:textId="77777777" w:rsidR="00ED5F8E" w:rsidRPr="00A33C07" w:rsidRDefault="00ED5F8E" w:rsidP="005928D1">
                  <w:pPr>
                    <w:tabs>
                      <w:tab w:val="right" w:pos="8210"/>
                    </w:tabs>
                    <w:rPr>
                      <w:rFonts w:asciiTheme="minorHAnsi" w:hAnsiTheme="minorHAnsi" w:cstheme="minorHAnsi"/>
                      <w:color w:val="000000"/>
                      <w:sz w:val="18"/>
                      <w:szCs w:val="18"/>
                    </w:rPr>
                  </w:pPr>
                  <w:r>
                    <w:rPr>
                      <w:rFonts w:ascii="Arial" w:hAnsi="Arial" w:cs="Arial"/>
                      <w:color w:val="000000"/>
                      <w:sz w:val="18"/>
                      <w:szCs w:val="18"/>
                    </w:rPr>
                    <w:t>25</w:t>
                  </w:r>
                </w:p>
              </w:tc>
            </w:tr>
            <w:tr w:rsidR="00ED5F8E" w14:paraId="1529EF61" w14:textId="77777777" w:rsidTr="005928D1">
              <w:tc>
                <w:tcPr>
                  <w:tcW w:w="4750" w:type="pct"/>
                  <w:gridSpan w:val="2"/>
                </w:tcPr>
                <w:p w14:paraId="648CF2E6" w14:textId="77777777" w:rsidR="00ED5F8E" w:rsidRPr="003E61A5" w:rsidRDefault="00ED5F8E" w:rsidP="005928D1">
                  <w:pPr>
                    <w:pStyle w:val="TableBodyText"/>
                    <w:tabs>
                      <w:tab w:val="right" w:pos="7718"/>
                      <w:tab w:val="right" w:pos="8246"/>
                    </w:tabs>
                    <w:ind w:right="28"/>
                    <w:jc w:val="left"/>
                    <w:rPr>
                      <w:rFonts w:asciiTheme="majorHAnsi" w:hAnsiTheme="majorHAnsi" w:cstheme="majorHAnsi"/>
                      <w:szCs w:val="18"/>
                    </w:rPr>
                  </w:pPr>
                  <w:r w:rsidRPr="003E61A5">
                    <w:rPr>
                      <w:rFonts w:asciiTheme="majorHAnsi" w:hAnsiTheme="majorHAnsi" w:cstheme="majorHAnsi"/>
                      <w:szCs w:val="18"/>
                    </w:rPr>
                    <w:t xml:space="preserve">Independent Tertiary Education Council Australia </w:t>
                  </w:r>
                  <w:r>
                    <w:rPr>
                      <w:rFonts w:asciiTheme="majorHAnsi" w:hAnsiTheme="majorHAnsi" w:cstheme="majorHAnsi"/>
                      <w:szCs w:val="18"/>
                    </w:rPr>
                    <w:t>(</w:t>
                  </w:r>
                  <w:r w:rsidRPr="003E61A5">
                    <w:rPr>
                      <w:rFonts w:asciiTheme="majorHAnsi" w:hAnsiTheme="majorHAnsi" w:cstheme="majorHAnsi"/>
                      <w:szCs w:val="18"/>
                    </w:rPr>
                    <w:t>ITECA</w:t>
                  </w:r>
                  <w:r>
                    <w:rPr>
                      <w:rFonts w:asciiTheme="majorHAnsi" w:hAnsiTheme="majorHAnsi" w:cstheme="majorHAnsi"/>
                      <w:szCs w:val="18"/>
                    </w:rPr>
                    <w:t>)</w:t>
                  </w:r>
                  <w:r>
                    <w:rPr>
                      <w:rFonts w:asciiTheme="majorHAnsi" w:hAnsiTheme="majorHAnsi" w:cstheme="majorHAnsi"/>
                      <w:szCs w:val="18"/>
                    </w:rPr>
                    <w:tab/>
                    <w:t xml:space="preserve"> </w:t>
                  </w:r>
                </w:p>
              </w:tc>
              <w:tc>
                <w:tcPr>
                  <w:tcW w:w="250" w:type="pct"/>
                </w:tcPr>
                <w:p w14:paraId="0E4F5985" w14:textId="77777777" w:rsidR="00ED5F8E" w:rsidRPr="00751572" w:rsidRDefault="00ED5F8E" w:rsidP="005928D1">
                  <w:pPr>
                    <w:pStyle w:val="TableBodyText"/>
                    <w:tabs>
                      <w:tab w:val="right" w:pos="8246"/>
                    </w:tabs>
                    <w:ind w:right="28"/>
                    <w:jc w:val="left"/>
                    <w:rPr>
                      <w:szCs w:val="18"/>
                    </w:rPr>
                  </w:pPr>
                  <w:r>
                    <w:rPr>
                      <w:szCs w:val="18"/>
                    </w:rPr>
                    <w:t>53</w:t>
                  </w:r>
                </w:p>
              </w:tc>
            </w:tr>
            <w:tr w:rsidR="00ED5F8E" w14:paraId="2F9BA17E" w14:textId="77777777" w:rsidTr="005928D1">
              <w:tc>
                <w:tcPr>
                  <w:tcW w:w="4750" w:type="pct"/>
                  <w:gridSpan w:val="2"/>
                </w:tcPr>
                <w:p w14:paraId="04D1083A" w14:textId="77777777" w:rsidR="00ED5F8E" w:rsidRPr="003E61A5" w:rsidRDefault="00ED5F8E" w:rsidP="005928D1">
                  <w:pPr>
                    <w:pStyle w:val="TableBodyText"/>
                    <w:tabs>
                      <w:tab w:val="right" w:pos="7718"/>
                      <w:tab w:val="right" w:pos="8246"/>
                    </w:tabs>
                    <w:ind w:right="28"/>
                    <w:jc w:val="left"/>
                    <w:rPr>
                      <w:rFonts w:asciiTheme="majorHAnsi" w:hAnsiTheme="majorHAnsi" w:cstheme="majorHAnsi"/>
                      <w:szCs w:val="18"/>
                    </w:rPr>
                  </w:pPr>
                  <w:r w:rsidRPr="003E61A5">
                    <w:rPr>
                      <w:rFonts w:asciiTheme="majorHAnsi" w:hAnsiTheme="majorHAnsi" w:cstheme="majorHAnsi"/>
                      <w:szCs w:val="18"/>
                    </w:rPr>
                    <w:t>IntoWork Australia</w:t>
                  </w:r>
                  <w:r>
                    <w:rPr>
                      <w:rFonts w:asciiTheme="majorHAnsi" w:hAnsiTheme="majorHAnsi" w:cstheme="majorHAnsi"/>
                      <w:szCs w:val="18"/>
                    </w:rPr>
                    <w:tab/>
                    <w:t xml:space="preserve"> </w:t>
                  </w:r>
                </w:p>
              </w:tc>
              <w:tc>
                <w:tcPr>
                  <w:tcW w:w="250" w:type="pct"/>
                </w:tcPr>
                <w:p w14:paraId="62353E15" w14:textId="77777777" w:rsidR="00ED5F8E" w:rsidRPr="00751572" w:rsidRDefault="00ED5F8E" w:rsidP="005928D1">
                  <w:pPr>
                    <w:pStyle w:val="TableBodyText"/>
                    <w:tabs>
                      <w:tab w:val="right" w:pos="8246"/>
                    </w:tabs>
                    <w:ind w:right="28"/>
                    <w:jc w:val="left"/>
                    <w:rPr>
                      <w:szCs w:val="18"/>
                    </w:rPr>
                  </w:pPr>
                  <w:r>
                    <w:rPr>
                      <w:szCs w:val="18"/>
                    </w:rPr>
                    <w:t>22 *</w:t>
                  </w:r>
                </w:p>
              </w:tc>
            </w:tr>
            <w:tr w:rsidR="00ED5F8E" w14:paraId="37E1C2C8" w14:textId="77777777" w:rsidTr="005928D1">
              <w:tc>
                <w:tcPr>
                  <w:tcW w:w="4750" w:type="pct"/>
                  <w:gridSpan w:val="2"/>
                </w:tcPr>
                <w:p w14:paraId="008F2DE7" w14:textId="77777777" w:rsidR="00ED5F8E" w:rsidRPr="003E61A5" w:rsidRDefault="00ED5F8E" w:rsidP="005928D1">
                  <w:pPr>
                    <w:pStyle w:val="TableBodyText"/>
                    <w:tabs>
                      <w:tab w:val="right" w:pos="7718"/>
                      <w:tab w:val="right" w:pos="8246"/>
                    </w:tabs>
                    <w:ind w:right="28"/>
                    <w:jc w:val="left"/>
                    <w:rPr>
                      <w:rFonts w:asciiTheme="majorHAnsi" w:hAnsiTheme="majorHAnsi" w:cstheme="majorHAnsi"/>
                      <w:szCs w:val="18"/>
                    </w:rPr>
                  </w:pPr>
                  <w:r w:rsidRPr="003E61A5">
                    <w:rPr>
                      <w:rFonts w:asciiTheme="majorHAnsi" w:hAnsiTheme="majorHAnsi" w:cstheme="majorHAnsi"/>
                      <w:szCs w:val="18"/>
                    </w:rPr>
                    <w:t>JCSF Consulting Pty Ltd</w:t>
                  </w:r>
                  <w:r>
                    <w:rPr>
                      <w:rFonts w:asciiTheme="majorHAnsi" w:hAnsiTheme="majorHAnsi" w:cstheme="majorHAnsi"/>
                      <w:szCs w:val="18"/>
                    </w:rPr>
                    <w:tab/>
                    <w:t xml:space="preserve"> </w:t>
                  </w:r>
                </w:p>
              </w:tc>
              <w:tc>
                <w:tcPr>
                  <w:tcW w:w="250" w:type="pct"/>
                </w:tcPr>
                <w:p w14:paraId="0FE0A334" w14:textId="77777777" w:rsidR="00ED5F8E" w:rsidRPr="00751572" w:rsidRDefault="00ED5F8E" w:rsidP="005928D1">
                  <w:pPr>
                    <w:pStyle w:val="TableBodyText"/>
                    <w:tabs>
                      <w:tab w:val="right" w:pos="8246"/>
                    </w:tabs>
                    <w:ind w:right="28"/>
                    <w:jc w:val="left"/>
                    <w:rPr>
                      <w:szCs w:val="18"/>
                    </w:rPr>
                  </w:pPr>
                  <w:r>
                    <w:rPr>
                      <w:szCs w:val="18"/>
                    </w:rPr>
                    <w:t>03</w:t>
                  </w:r>
                </w:p>
              </w:tc>
            </w:tr>
            <w:tr w:rsidR="00ED5F8E" w14:paraId="155738E3" w14:textId="77777777" w:rsidTr="005928D1">
              <w:tc>
                <w:tcPr>
                  <w:tcW w:w="4750" w:type="pct"/>
                  <w:gridSpan w:val="2"/>
                </w:tcPr>
                <w:p w14:paraId="6AFA3D2C" w14:textId="77777777" w:rsidR="00ED5F8E" w:rsidRPr="003E61A5" w:rsidRDefault="00ED5F8E" w:rsidP="005928D1">
                  <w:pPr>
                    <w:pStyle w:val="TableBodyText"/>
                    <w:tabs>
                      <w:tab w:val="right" w:pos="7718"/>
                      <w:tab w:val="right" w:pos="8246"/>
                    </w:tabs>
                    <w:ind w:right="28"/>
                    <w:jc w:val="left"/>
                    <w:rPr>
                      <w:rFonts w:asciiTheme="majorHAnsi" w:hAnsiTheme="majorHAnsi" w:cstheme="majorHAnsi"/>
                      <w:szCs w:val="18"/>
                    </w:rPr>
                  </w:pPr>
                  <w:r>
                    <w:rPr>
                      <w:rFonts w:asciiTheme="majorHAnsi" w:hAnsiTheme="majorHAnsi" w:cstheme="majorHAnsi"/>
                      <w:szCs w:val="18"/>
                    </w:rPr>
                    <w:t>Laundry D</w:t>
                  </w:r>
                  <w:r w:rsidRPr="003E61A5">
                    <w:rPr>
                      <w:rFonts w:asciiTheme="majorHAnsi" w:hAnsiTheme="majorHAnsi" w:cstheme="majorHAnsi"/>
                      <w:szCs w:val="18"/>
                    </w:rPr>
                    <w:t xml:space="preserve">ry Cleaning Training </w:t>
                  </w:r>
                  <w:r>
                    <w:rPr>
                      <w:rFonts w:asciiTheme="majorHAnsi" w:hAnsiTheme="majorHAnsi" w:cstheme="majorHAnsi"/>
                      <w:szCs w:val="18"/>
                    </w:rPr>
                    <w:t>(</w:t>
                  </w:r>
                  <w:r w:rsidRPr="003E61A5">
                    <w:rPr>
                      <w:rFonts w:asciiTheme="majorHAnsi" w:hAnsiTheme="majorHAnsi" w:cstheme="majorHAnsi"/>
                      <w:szCs w:val="18"/>
                    </w:rPr>
                    <w:t>LDCT</w:t>
                  </w:r>
                  <w:r>
                    <w:rPr>
                      <w:rFonts w:asciiTheme="majorHAnsi" w:hAnsiTheme="majorHAnsi" w:cstheme="majorHAnsi"/>
                      <w:szCs w:val="18"/>
                    </w:rPr>
                    <w:t>)</w:t>
                  </w:r>
                  <w:r>
                    <w:rPr>
                      <w:rFonts w:asciiTheme="majorHAnsi" w:hAnsiTheme="majorHAnsi" w:cstheme="majorHAnsi"/>
                      <w:szCs w:val="18"/>
                    </w:rPr>
                    <w:tab/>
                    <w:t xml:space="preserve"> </w:t>
                  </w:r>
                </w:p>
              </w:tc>
              <w:tc>
                <w:tcPr>
                  <w:tcW w:w="250" w:type="pct"/>
                </w:tcPr>
                <w:p w14:paraId="1D09A04C" w14:textId="77777777" w:rsidR="00ED5F8E" w:rsidRPr="00751572" w:rsidRDefault="00ED5F8E" w:rsidP="005928D1">
                  <w:pPr>
                    <w:pStyle w:val="TableBodyText"/>
                    <w:tabs>
                      <w:tab w:val="right" w:pos="8246"/>
                    </w:tabs>
                    <w:ind w:right="28"/>
                    <w:jc w:val="left"/>
                    <w:rPr>
                      <w:szCs w:val="18"/>
                    </w:rPr>
                  </w:pPr>
                  <w:r>
                    <w:rPr>
                      <w:szCs w:val="18"/>
                    </w:rPr>
                    <w:t>34</w:t>
                  </w:r>
                </w:p>
              </w:tc>
            </w:tr>
            <w:tr w:rsidR="00ED5F8E" w14:paraId="223403E6" w14:textId="77777777" w:rsidTr="005928D1">
              <w:tc>
                <w:tcPr>
                  <w:tcW w:w="4750" w:type="pct"/>
                  <w:gridSpan w:val="2"/>
                </w:tcPr>
                <w:p w14:paraId="4E2E158F" w14:textId="77777777" w:rsidR="00ED5F8E" w:rsidRPr="003E61A5" w:rsidRDefault="00ED5F8E" w:rsidP="005928D1">
                  <w:pPr>
                    <w:pStyle w:val="TableBodyText"/>
                    <w:tabs>
                      <w:tab w:val="right" w:pos="7718"/>
                      <w:tab w:val="right" w:pos="8246"/>
                    </w:tabs>
                    <w:ind w:right="28"/>
                    <w:jc w:val="left"/>
                    <w:rPr>
                      <w:rFonts w:asciiTheme="majorHAnsi" w:hAnsiTheme="majorHAnsi" w:cstheme="majorHAnsi"/>
                      <w:szCs w:val="18"/>
                    </w:rPr>
                  </w:pPr>
                  <w:r w:rsidRPr="003E61A5">
                    <w:rPr>
                      <w:rFonts w:asciiTheme="majorHAnsi" w:hAnsiTheme="majorHAnsi" w:cstheme="majorHAnsi"/>
                      <w:szCs w:val="18"/>
                    </w:rPr>
                    <w:t>Literacy for Life Foundation</w:t>
                  </w:r>
                  <w:r>
                    <w:rPr>
                      <w:rFonts w:asciiTheme="majorHAnsi" w:hAnsiTheme="majorHAnsi" w:cstheme="majorHAnsi"/>
                      <w:szCs w:val="18"/>
                    </w:rPr>
                    <w:tab/>
                    <w:t xml:space="preserve"> </w:t>
                  </w:r>
                </w:p>
              </w:tc>
              <w:tc>
                <w:tcPr>
                  <w:tcW w:w="250" w:type="pct"/>
                </w:tcPr>
                <w:p w14:paraId="58FDF886" w14:textId="77777777" w:rsidR="00ED5F8E" w:rsidRPr="00751572" w:rsidRDefault="00ED5F8E" w:rsidP="005928D1">
                  <w:pPr>
                    <w:pStyle w:val="TableBodyText"/>
                    <w:tabs>
                      <w:tab w:val="right" w:pos="8246"/>
                    </w:tabs>
                    <w:ind w:right="28"/>
                    <w:jc w:val="left"/>
                    <w:rPr>
                      <w:szCs w:val="18"/>
                    </w:rPr>
                  </w:pPr>
                  <w:r>
                    <w:rPr>
                      <w:szCs w:val="18"/>
                    </w:rPr>
                    <w:t>37</w:t>
                  </w:r>
                </w:p>
              </w:tc>
            </w:tr>
            <w:tr w:rsidR="00ED5F8E" w14:paraId="4E794D1A" w14:textId="77777777" w:rsidTr="005928D1">
              <w:tc>
                <w:tcPr>
                  <w:tcW w:w="4750" w:type="pct"/>
                  <w:gridSpan w:val="2"/>
                </w:tcPr>
                <w:p w14:paraId="40865284" w14:textId="77777777" w:rsidR="00ED5F8E" w:rsidRPr="000F1B00" w:rsidRDefault="00ED5F8E" w:rsidP="005928D1">
                  <w:pPr>
                    <w:pStyle w:val="TableBodyText"/>
                    <w:tabs>
                      <w:tab w:val="right" w:pos="7718"/>
                      <w:tab w:val="right" w:pos="8246"/>
                    </w:tabs>
                    <w:ind w:right="28"/>
                    <w:jc w:val="left"/>
                    <w:rPr>
                      <w:szCs w:val="18"/>
                    </w:rPr>
                  </w:pPr>
                  <w:r w:rsidRPr="003E61A5">
                    <w:rPr>
                      <w:szCs w:val="18"/>
                    </w:rPr>
                    <w:t>Master Builders Australia</w:t>
                  </w:r>
                  <w:r>
                    <w:rPr>
                      <w:szCs w:val="18"/>
                    </w:rPr>
                    <w:tab/>
                    <w:t xml:space="preserve"> </w:t>
                  </w:r>
                  <w:r w:rsidRPr="000F1B00">
                    <w:rPr>
                      <w:szCs w:val="18"/>
                    </w:rPr>
                    <w:t xml:space="preserve"> </w:t>
                  </w:r>
                </w:p>
              </w:tc>
              <w:tc>
                <w:tcPr>
                  <w:tcW w:w="250" w:type="pct"/>
                </w:tcPr>
                <w:p w14:paraId="7C186220" w14:textId="77777777" w:rsidR="00ED5F8E" w:rsidRPr="00751572" w:rsidRDefault="00ED5F8E" w:rsidP="005928D1">
                  <w:pPr>
                    <w:pStyle w:val="TableBodyText"/>
                    <w:tabs>
                      <w:tab w:val="right" w:pos="8246"/>
                    </w:tabs>
                    <w:ind w:right="28"/>
                    <w:jc w:val="left"/>
                    <w:rPr>
                      <w:szCs w:val="18"/>
                    </w:rPr>
                  </w:pPr>
                  <w:r>
                    <w:rPr>
                      <w:szCs w:val="18"/>
                    </w:rPr>
                    <w:t>41</w:t>
                  </w:r>
                </w:p>
              </w:tc>
            </w:tr>
            <w:tr w:rsidR="00ED5F8E" w14:paraId="41BCDFB8" w14:textId="77777777" w:rsidTr="005928D1">
              <w:tc>
                <w:tcPr>
                  <w:tcW w:w="4750" w:type="pct"/>
                  <w:gridSpan w:val="2"/>
                </w:tcPr>
                <w:p w14:paraId="1E8FB271" w14:textId="77777777" w:rsidR="00ED5F8E" w:rsidRPr="000F1B00" w:rsidRDefault="00ED5F8E" w:rsidP="005928D1">
                  <w:pPr>
                    <w:pStyle w:val="TableBodyText"/>
                    <w:tabs>
                      <w:tab w:val="right" w:pos="7718"/>
                      <w:tab w:val="right" w:pos="8246"/>
                    </w:tabs>
                    <w:ind w:right="28"/>
                    <w:jc w:val="left"/>
                    <w:rPr>
                      <w:szCs w:val="18"/>
                    </w:rPr>
                  </w:pPr>
                  <w:r w:rsidRPr="00CE4612">
                    <w:rPr>
                      <w:rFonts w:asciiTheme="majorHAnsi" w:hAnsiTheme="majorHAnsi" w:cstheme="majorHAnsi"/>
                      <w:szCs w:val="18"/>
                    </w:rPr>
                    <w:t>Minerals Council of Australia</w:t>
                  </w:r>
                  <w:r>
                    <w:rPr>
                      <w:szCs w:val="18"/>
                    </w:rPr>
                    <w:tab/>
                    <w:t xml:space="preserve"> </w:t>
                  </w:r>
                </w:p>
              </w:tc>
              <w:tc>
                <w:tcPr>
                  <w:tcW w:w="250" w:type="pct"/>
                </w:tcPr>
                <w:p w14:paraId="09BD6448" w14:textId="77777777" w:rsidR="00ED5F8E" w:rsidRPr="00751572" w:rsidRDefault="00ED5F8E" w:rsidP="005928D1">
                  <w:pPr>
                    <w:pStyle w:val="TableBodyText"/>
                    <w:tabs>
                      <w:tab w:val="right" w:pos="8246"/>
                    </w:tabs>
                    <w:ind w:right="28"/>
                    <w:jc w:val="left"/>
                    <w:rPr>
                      <w:szCs w:val="18"/>
                    </w:rPr>
                  </w:pPr>
                  <w:r>
                    <w:rPr>
                      <w:szCs w:val="18"/>
                    </w:rPr>
                    <w:t>35</w:t>
                  </w:r>
                </w:p>
              </w:tc>
            </w:tr>
            <w:tr w:rsidR="00ED5F8E" w14:paraId="6F34C9E2" w14:textId="77777777" w:rsidTr="005928D1">
              <w:tc>
                <w:tcPr>
                  <w:tcW w:w="4750" w:type="pct"/>
                  <w:gridSpan w:val="2"/>
                </w:tcPr>
                <w:p w14:paraId="05DF6D37" w14:textId="77777777" w:rsidR="00ED5F8E" w:rsidRPr="000F1B00" w:rsidRDefault="00ED5F8E" w:rsidP="005928D1">
                  <w:pPr>
                    <w:pStyle w:val="TableBodyText"/>
                    <w:tabs>
                      <w:tab w:val="right" w:pos="7718"/>
                      <w:tab w:val="right" w:pos="8246"/>
                    </w:tabs>
                    <w:ind w:right="28"/>
                    <w:jc w:val="left"/>
                    <w:rPr>
                      <w:szCs w:val="18"/>
                    </w:rPr>
                  </w:pPr>
                  <w:r w:rsidRPr="00CE4612">
                    <w:rPr>
                      <w:rFonts w:asciiTheme="majorHAnsi" w:hAnsiTheme="majorHAnsi" w:cstheme="majorHAnsi"/>
                      <w:szCs w:val="18"/>
                    </w:rPr>
                    <w:t>Motor Trade Association SA/NT</w:t>
                  </w:r>
                  <w:r>
                    <w:rPr>
                      <w:szCs w:val="18"/>
                    </w:rPr>
                    <w:tab/>
                    <w:t xml:space="preserve"> </w:t>
                  </w:r>
                </w:p>
              </w:tc>
              <w:tc>
                <w:tcPr>
                  <w:tcW w:w="250" w:type="pct"/>
                </w:tcPr>
                <w:p w14:paraId="676D8283" w14:textId="77777777" w:rsidR="00ED5F8E" w:rsidRPr="00751572" w:rsidRDefault="00ED5F8E" w:rsidP="005928D1">
                  <w:pPr>
                    <w:pStyle w:val="TableBodyText"/>
                    <w:tabs>
                      <w:tab w:val="right" w:pos="8246"/>
                    </w:tabs>
                    <w:ind w:right="28"/>
                    <w:jc w:val="left"/>
                    <w:rPr>
                      <w:szCs w:val="18"/>
                    </w:rPr>
                  </w:pPr>
                  <w:r>
                    <w:rPr>
                      <w:szCs w:val="18"/>
                    </w:rPr>
                    <w:t>18</w:t>
                  </w:r>
                </w:p>
              </w:tc>
            </w:tr>
          </w:tbl>
          <w:p w14:paraId="5731CB53" w14:textId="77777777" w:rsidR="00ED5F8E" w:rsidRDefault="00ED5F8E" w:rsidP="005928D1">
            <w:pPr>
              <w:pStyle w:val="Box"/>
            </w:pPr>
          </w:p>
        </w:tc>
      </w:tr>
      <w:tr w:rsidR="00ED5F8E" w14:paraId="53E7C521" w14:textId="77777777" w:rsidTr="005928D1">
        <w:tc>
          <w:tcPr>
            <w:tcW w:w="5000" w:type="pct"/>
            <w:tcBorders>
              <w:top w:val="nil"/>
              <w:left w:val="nil"/>
              <w:bottom w:val="nil"/>
              <w:right w:val="nil"/>
            </w:tcBorders>
            <w:shd w:val="clear" w:color="auto" w:fill="auto"/>
          </w:tcPr>
          <w:p w14:paraId="66011DF9" w14:textId="77777777" w:rsidR="00ED5F8E" w:rsidRPr="00AC531B" w:rsidRDefault="00ED5F8E" w:rsidP="005928D1">
            <w:pPr>
              <w:pStyle w:val="Continued"/>
              <w:rPr>
                <w:b/>
                <w:bCs/>
                <w:i/>
              </w:rPr>
            </w:pPr>
            <w:r w:rsidRPr="00AC531B">
              <w:rPr>
                <w:rStyle w:val="NoteLabel"/>
                <w:b w:val="0"/>
                <w:bCs/>
              </w:rPr>
              <w:t>(continued next page)</w:t>
            </w:r>
          </w:p>
        </w:tc>
      </w:tr>
      <w:tr w:rsidR="00ED5F8E" w14:paraId="0D49E187" w14:textId="77777777" w:rsidTr="005928D1">
        <w:tc>
          <w:tcPr>
            <w:tcW w:w="5000" w:type="pct"/>
            <w:tcBorders>
              <w:top w:val="nil"/>
              <w:left w:val="nil"/>
              <w:bottom w:val="single" w:sz="6" w:space="0" w:color="78A22F"/>
              <w:right w:val="nil"/>
            </w:tcBorders>
            <w:shd w:val="clear" w:color="auto" w:fill="auto"/>
          </w:tcPr>
          <w:p w14:paraId="7D825D80" w14:textId="77777777" w:rsidR="00ED5F8E" w:rsidRDefault="00ED5F8E" w:rsidP="005928D1">
            <w:pPr>
              <w:pStyle w:val="Box"/>
              <w:spacing w:before="0" w:line="120" w:lineRule="exact"/>
            </w:pPr>
          </w:p>
        </w:tc>
      </w:tr>
      <w:tr w:rsidR="00ED5F8E" w:rsidRPr="000863A5" w14:paraId="32AC5D70" w14:textId="77777777" w:rsidTr="005928D1">
        <w:tc>
          <w:tcPr>
            <w:tcW w:w="5000" w:type="pct"/>
            <w:tcBorders>
              <w:top w:val="single" w:sz="6" w:space="0" w:color="78A22F"/>
              <w:left w:val="nil"/>
              <w:bottom w:val="nil"/>
              <w:right w:val="nil"/>
            </w:tcBorders>
          </w:tcPr>
          <w:p w14:paraId="665DAC6A" w14:textId="48BE4CD3" w:rsidR="00ED5F8E" w:rsidRPr="00626D32" w:rsidRDefault="00ED5F8E" w:rsidP="005928D1">
            <w:pPr>
              <w:pStyle w:val="BoxSpaceBelow"/>
            </w:pPr>
          </w:p>
        </w:tc>
      </w:tr>
    </w:tbl>
    <w:p w14:paraId="19895FFE" w14:textId="77777777" w:rsidR="00ED5F8E" w:rsidRDefault="00ED5F8E" w:rsidP="00120072">
      <w:pPr>
        <w:pStyle w:val="BodyText"/>
      </w:pPr>
    </w:p>
    <w:p w14:paraId="46343FA2" w14:textId="47961C0F" w:rsidR="00ED5F8E" w:rsidRDefault="00ED5F8E" w:rsidP="005928D1">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ED5F8E" w14:paraId="2A3A8E03" w14:textId="77777777" w:rsidTr="005928D1">
        <w:trPr>
          <w:tblHeader/>
        </w:trPr>
        <w:tc>
          <w:tcPr>
            <w:tcW w:w="5000" w:type="pct"/>
            <w:tcBorders>
              <w:top w:val="single" w:sz="6" w:space="0" w:color="78A22F"/>
              <w:left w:val="nil"/>
              <w:bottom w:val="nil"/>
              <w:right w:val="nil"/>
            </w:tcBorders>
            <w:shd w:val="clear" w:color="auto" w:fill="auto"/>
          </w:tcPr>
          <w:p w14:paraId="5D79F1B5" w14:textId="66581AAA" w:rsidR="00ED5F8E" w:rsidRPr="00784A05" w:rsidRDefault="00ED5F8E" w:rsidP="005928D1">
            <w:pPr>
              <w:pStyle w:val="TableTitle"/>
            </w:pPr>
            <w:r>
              <w:rPr>
                <w:b w:val="0"/>
              </w:rPr>
              <w:t>Table A.1</w:t>
            </w:r>
            <w:r>
              <w:tab/>
            </w:r>
            <w:r w:rsidRPr="00E95C05">
              <w:rPr>
                <w:b w:val="0"/>
                <w:bCs/>
                <w:sz w:val="18"/>
                <w:szCs w:val="18"/>
              </w:rPr>
              <w:t>(continued)</w:t>
            </w:r>
          </w:p>
        </w:tc>
      </w:tr>
      <w:tr w:rsidR="00ED5F8E" w14:paraId="59404781" w14:textId="77777777" w:rsidTr="005928D1">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7229"/>
              <w:gridCol w:w="851"/>
              <w:gridCol w:w="425"/>
            </w:tblGrid>
            <w:tr w:rsidR="005366FA" w14:paraId="3BC96565" w14:textId="77777777" w:rsidTr="005366FA">
              <w:trPr>
                <w:tblHeader/>
              </w:trPr>
              <w:tc>
                <w:tcPr>
                  <w:tcW w:w="4250" w:type="pct"/>
                  <w:tcBorders>
                    <w:top w:val="single" w:sz="6" w:space="0" w:color="BFBFBF"/>
                    <w:bottom w:val="single" w:sz="6" w:space="0" w:color="BFBFBF"/>
                  </w:tcBorders>
                  <w:shd w:val="clear" w:color="auto" w:fill="auto"/>
                  <w:tcMar>
                    <w:top w:w="28" w:type="dxa"/>
                  </w:tcMar>
                </w:tcPr>
                <w:p w14:paraId="0EF75098" w14:textId="080D4E11" w:rsidR="005366FA" w:rsidRDefault="005366FA" w:rsidP="005366FA">
                  <w:pPr>
                    <w:pStyle w:val="TableColumnHeading"/>
                    <w:ind w:right="28"/>
                    <w:jc w:val="left"/>
                  </w:pPr>
                  <w:r>
                    <w:t xml:space="preserve">Participant </w:t>
                  </w:r>
                </w:p>
              </w:tc>
              <w:tc>
                <w:tcPr>
                  <w:tcW w:w="750" w:type="pct"/>
                  <w:gridSpan w:val="2"/>
                  <w:tcBorders>
                    <w:top w:val="single" w:sz="6" w:space="0" w:color="BFBFBF"/>
                    <w:bottom w:val="single" w:sz="6" w:space="0" w:color="BFBFBF"/>
                  </w:tcBorders>
                  <w:shd w:val="clear" w:color="auto" w:fill="auto"/>
                </w:tcPr>
                <w:p w14:paraId="2366DA17" w14:textId="017893EF" w:rsidR="005366FA" w:rsidRDefault="005366FA" w:rsidP="005366FA">
                  <w:pPr>
                    <w:pStyle w:val="TableColumnHeading"/>
                    <w:ind w:right="28"/>
                    <w:jc w:val="left"/>
                  </w:pPr>
                  <w:r>
                    <w:t>Submission no.</w:t>
                  </w:r>
                </w:p>
              </w:tc>
            </w:tr>
            <w:tr w:rsidR="00ED5F8E" w14:paraId="033E0F77" w14:textId="77777777" w:rsidTr="005928D1">
              <w:tc>
                <w:tcPr>
                  <w:tcW w:w="4750" w:type="pct"/>
                  <w:gridSpan w:val="2"/>
                  <w:tcBorders>
                    <w:top w:val="single" w:sz="6" w:space="0" w:color="BFBFBF"/>
                  </w:tcBorders>
                </w:tcPr>
                <w:p w14:paraId="3843A0A5" w14:textId="77777777" w:rsidR="00ED5F8E" w:rsidRPr="000F1B00" w:rsidRDefault="00ED5F8E" w:rsidP="000C01FB">
                  <w:pPr>
                    <w:pStyle w:val="TableBodyText"/>
                    <w:tabs>
                      <w:tab w:val="left" w:pos="5112"/>
                      <w:tab w:val="right" w:pos="7718"/>
                      <w:tab w:val="right" w:pos="8246"/>
                    </w:tabs>
                    <w:spacing w:before="80"/>
                    <w:ind w:right="28"/>
                    <w:jc w:val="left"/>
                    <w:rPr>
                      <w:szCs w:val="18"/>
                    </w:rPr>
                  </w:pPr>
                  <w:r>
                    <w:rPr>
                      <w:rFonts w:asciiTheme="majorHAnsi" w:hAnsiTheme="majorHAnsi" w:cstheme="majorHAnsi"/>
                      <w:szCs w:val="18"/>
                    </w:rPr>
                    <w:t>NSW Adult Literacy and</w:t>
                  </w:r>
                  <w:r w:rsidRPr="00CE4612">
                    <w:rPr>
                      <w:rFonts w:asciiTheme="majorHAnsi" w:hAnsiTheme="majorHAnsi" w:cstheme="majorHAnsi"/>
                      <w:szCs w:val="18"/>
                    </w:rPr>
                    <w:t xml:space="preserve"> Numeracy Council</w:t>
                  </w:r>
                  <w:r>
                    <w:rPr>
                      <w:szCs w:val="18"/>
                    </w:rPr>
                    <w:tab/>
                  </w:r>
                  <w:r>
                    <w:rPr>
                      <w:szCs w:val="18"/>
                    </w:rPr>
                    <w:tab/>
                    <w:t xml:space="preserve"> </w:t>
                  </w:r>
                </w:p>
              </w:tc>
              <w:tc>
                <w:tcPr>
                  <w:tcW w:w="250" w:type="pct"/>
                  <w:tcBorders>
                    <w:top w:val="single" w:sz="6" w:space="0" w:color="BFBFBF"/>
                  </w:tcBorders>
                </w:tcPr>
                <w:p w14:paraId="1576A253" w14:textId="77777777" w:rsidR="00ED5F8E" w:rsidRPr="00751572" w:rsidRDefault="00ED5F8E" w:rsidP="000C01FB">
                  <w:pPr>
                    <w:pStyle w:val="TableBodyText"/>
                    <w:tabs>
                      <w:tab w:val="right" w:pos="8246"/>
                    </w:tabs>
                    <w:spacing w:before="80"/>
                    <w:ind w:right="28"/>
                    <w:jc w:val="left"/>
                    <w:rPr>
                      <w:szCs w:val="18"/>
                    </w:rPr>
                  </w:pPr>
                  <w:r>
                    <w:rPr>
                      <w:szCs w:val="18"/>
                    </w:rPr>
                    <w:t>42</w:t>
                  </w:r>
                </w:p>
              </w:tc>
            </w:tr>
            <w:tr w:rsidR="00ED5F8E" w14:paraId="7D2E9F01" w14:textId="77777777" w:rsidTr="005928D1">
              <w:tc>
                <w:tcPr>
                  <w:tcW w:w="4750" w:type="pct"/>
                  <w:gridSpan w:val="2"/>
                </w:tcPr>
                <w:p w14:paraId="7EE3FC61" w14:textId="77777777" w:rsidR="00ED5F8E" w:rsidRPr="000F1B00" w:rsidRDefault="00ED5F8E" w:rsidP="005928D1">
                  <w:pPr>
                    <w:pStyle w:val="TableBodyText"/>
                    <w:tabs>
                      <w:tab w:val="right" w:pos="7718"/>
                      <w:tab w:val="right" w:pos="8246"/>
                    </w:tabs>
                    <w:ind w:right="28"/>
                    <w:jc w:val="left"/>
                    <w:rPr>
                      <w:szCs w:val="18"/>
                    </w:rPr>
                  </w:pPr>
                  <w:r w:rsidRPr="003B6AC7">
                    <w:rPr>
                      <w:szCs w:val="18"/>
                    </w:rPr>
                    <w:t>NSW Government</w:t>
                  </w:r>
                  <w:r>
                    <w:rPr>
                      <w:szCs w:val="18"/>
                    </w:rPr>
                    <w:tab/>
                  </w:r>
                </w:p>
              </w:tc>
              <w:tc>
                <w:tcPr>
                  <w:tcW w:w="250" w:type="pct"/>
                </w:tcPr>
                <w:p w14:paraId="0B55FF45" w14:textId="77777777" w:rsidR="00ED5F8E" w:rsidRPr="00751572" w:rsidRDefault="00ED5F8E" w:rsidP="005928D1">
                  <w:pPr>
                    <w:pStyle w:val="TableBodyText"/>
                    <w:tabs>
                      <w:tab w:val="right" w:pos="8246"/>
                    </w:tabs>
                    <w:ind w:right="28"/>
                    <w:jc w:val="left"/>
                    <w:rPr>
                      <w:szCs w:val="18"/>
                    </w:rPr>
                  </w:pPr>
                  <w:r>
                    <w:rPr>
                      <w:szCs w:val="18"/>
                    </w:rPr>
                    <w:t>48 #</w:t>
                  </w:r>
                </w:p>
              </w:tc>
            </w:tr>
            <w:tr w:rsidR="00ED5F8E" w14:paraId="4D676FFB" w14:textId="77777777" w:rsidTr="005928D1">
              <w:tc>
                <w:tcPr>
                  <w:tcW w:w="4750" w:type="pct"/>
                  <w:gridSpan w:val="2"/>
                </w:tcPr>
                <w:p w14:paraId="0096D843" w14:textId="77777777" w:rsidR="00ED5F8E" w:rsidRPr="000F1B00" w:rsidRDefault="00ED5F8E" w:rsidP="005928D1">
                  <w:pPr>
                    <w:pStyle w:val="TableBodyText"/>
                    <w:tabs>
                      <w:tab w:val="right" w:pos="7718"/>
                      <w:tab w:val="right" w:pos="8246"/>
                    </w:tabs>
                    <w:ind w:right="28"/>
                    <w:jc w:val="left"/>
                    <w:rPr>
                      <w:szCs w:val="18"/>
                    </w:rPr>
                  </w:pPr>
                  <w:r>
                    <w:rPr>
                      <w:rFonts w:asciiTheme="majorHAnsi" w:hAnsiTheme="majorHAnsi" w:cstheme="majorHAnsi"/>
                      <w:szCs w:val="18"/>
                    </w:rPr>
                    <w:t>NSW Utilities and</w:t>
                  </w:r>
                  <w:r w:rsidRPr="00CE4612">
                    <w:rPr>
                      <w:rFonts w:asciiTheme="majorHAnsi" w:hAnsiTheme="majorHAnsi" w:cstheme="majorHAnsi"/>
                      <w:szCs w:val="18"/>
                    </w:rPr>
                    <w:t xml:space="preserve"> Electrotechnology Industry Training Advisory Body (</w:t>
                  </w:r>
                  <w:r>
                    <w:rPr>
                      <w:rFonts w:asciiTheme="majorHAnsi" w:hAnsiTheme="majorHAnsi" w:cstheme="majorHAnsi"/>
                      <w:szCs w:val="18"/>
                    </w:rPr>
                    <w:t>UE</w:t>
                  </w:r>
                  <w:r w:rsidRPr="00CE4612">
                    <w:rPr>
                      <w:rFonts w:asciiTheme="majorHAnsi" w:hAnsiTheme="majorHAnsi" w:cstheme="majorHAnsi"/>
                      <w:szCs w:val="18"/>
                    </w:rPr>
                    <w:t>ITAB)</w:t>
                  </w:r>
                  <w:r>
                    <w:rPr>
                      <w:szCs w:val="18"/>
                    </w:rPr>
                    <w:tab/>
                  </w:r>
                </w:p>
              </w:tc>
              <w:tc>
                <w:tcPr>
                  <w:tcW w:w="250" w:type="pct"/>
                </w:tcPr>
                <w:p w14:paraId="35F32F39" w14:textId="77777777" w:rsidR="00ED5F8E" w:rsidRPr="00751572" w:rsidRDefault="00ED5F8E" w:rsidP="005928D1">
                  <w:pPr>
                    <w:pStyle w:val="TableBodyText"/>
                    <w:tabs>
                      <w:tab w:val="right" w:pos="8246"/>
                    </w:tabs>
                    <w:ind w:right="28"/>
                    <w:jc w:val="left"/>
                    <w:rPr>
                      <w:szCs w:val="18"/>
                    </w:rPr>
                  </w:pPr>
                  <w:r>
                    <w:rPr>
                      <w:szCs w:val="18"/>
                    </w:rPr>
                    <w:t>31</w:t>
                  </w:r>
                </w:p>
              </w:tc>
            </w:tr>
            <w:tr w:rsidR="00ED5F8E" w14:paraId="61F59620" w14:textId="77777777" w:rsidTr="005928D1">
              <w:tc>
                <w:tcPr>
                  <w:tcW w:w="4750" w:type="pct"/>
                  <w:gridSpan w:val="2"/>
                </w:tcPr>
                <w:p w14:paraId="143FC00F" w14:textId="77777777" w:rsidR="00ED5F8E" w:rsidRPr="000F1B00" w:rsidRDefault="00ED5F8E" w:rsidP="005928D1">
                  <w:pPr>
                    <w:pStyle w:val="TableBodyText"/>
                    <w:tabs>
                      <w:tab w:val="right" w:pos="7718"/>
                      <w:tab w:val="right" w:pos="8246"/>
                    </w:tabs>
                    <w:ind w:right="28"/>
                    <w:jc w:val="left"/>
                    <w:rPr>
                      <w:szCs w:val="18"/>
                    </w:rPr>
                  </w:pPr>
                  <w:r w:rsidRPr="00CE4612">
                    <w:rPr>
                      <w:rFonts w:asciiTheme="majorHAnsi" w:hAnsiTheme="majorHAnsi" w:cstheme="majorHAnsi"/>
                      <w:szCs w:val="18"/>
                    </w:rPr>
                    <w:t>NSW Water Directorate</w:t>
                  </w:r>
                  <w:r>
                    <w:rPr>
                      <w:szCs w:val="18"/>
                    </w:rPr>
                    <w:tab/>
                  </w:r>
                </w:p>
              </w:tc>
              <w:tc>
                <w:tcPr>
                  <w:tcW w:w="250" w:type="pct"/>
                </w:tcPr>
                <w:p w14:paraId="6CB7CB0D" w14:textId="77777777" w:rsidR="00ED5F8E" w:rsidRPr="00751572" w:rsidRDefault="00ED5F8E" w:rsidP="005928D1">
                  <w:pPr>
                    <w:pStyle w:val="TableBodyText"/>
                    <w:tabs>
                      <w:tab w:val="right" w:pos="8246"/>
                    </w:tabs>
                    <w:ind w:right="28"/>
                    <w:jc w:val="left"/>
                    <w:rPr>
                      <w:szCs w:val="18"/>
                    </w:rPr>
                  </w:pPr>
                  <w:r>
                    <w:rPr>
                      <w:szCs w:val="18"/>
                    </w:rPr>
                    <w:t>45</w:t>
                  </w:r>
                </w:p>
              </w:tc>
            </w:tr>
            <w:tr w:rsidR="00ED5F8E" w14:paraId="2DB9A201" w14:textId="77777777" w:rsidTr="005928D1">
              <w:tc>
                <w:tcPr>
                  <w:tcW w:w="4750" w:type="pct"/>
                  <w:gridSpan w:val="2"/>
                </w:tcPr>
                <w:p w14:paraId="258D32C0" w14:textId="77777777" w:rsidR="00ED5F8E" w:rsidRPr="000F1B00" w:rsidRDefault="00ED5F8E" w:rsidP="005928D1">
                  <w:pPr>
                    <w:pStyle w:val="TableBodyText"/>
                    <w:tabs>
                      <w:tab w:val="right" w:pos="7718"/>
                      <w:tab w:val="right" w:pos="8246"/>
                    </w:tabs>
                    <w:ind w:right="28"/>
                    <w:jc w:val="left"/>
                    <w:rPr>
                      <w:szCs w:val="18"/>
                    </w:rPr>
                  </w:pPr>
                  <w:r w:rsidRPr="00CE4612">
                    <w:rPr>
                      <w:rFonts w:asciiTheme="majorHAnsi" w:hAnsiTheme="majorHAnsi" w:cstheme="majorHAnsi"/>
                      <w:szCs w:val="18"/>
                    </w:rPr>
                    <w:t>National Australian Apprenticeships Association</w:t>
                  </w:r>
                  <w:r>
                    <w:rPr>
                      <w:rFonts w:asciiTheme="majorHAnsi" w:hAnsiTheme="majorHAnsi" w:cstheme="majorHAnsi"/>
                      <w:szCs w:val="18"/>
                    </w:rPr>
                    <w:t xml:space="preserve"> (NAAA)</w:t>
                  </w:r>
                  <w:r>
                    <w:rPr>
                      <w:szCs w:val="18"/>
                    </w:rPr>
                    <w:tab/>
                  </w:r>
                </w:p>
              </w:tc>
              <w:tc>
                <w:tcPr>
                  <w:tcW w:w="250" w:type="pct"/>
                </w:tcPr>
                <w:p w14:paraId="34E0C385" w14:textId="77777777" w:rsidR="00ED5F8E" w:rsidRPr="00751572" w:rsidRDefault="00ED5F8E" w:rsidP="005928D1">
                  <w:pPr>
                    <w:pStyle w:val="TableBodyText"/>
                    <w:tabs>
                      <w:tab w:val="right" w:pos="8246"/>
                    </w:tabs>
                    <w:ind w:right="28"/>
                    <w:jc w:val="left"/>
                    <w:rPr>
                      <w:szCs w:val="18"/>
                    </w:rPr>
                  </w:pPr>
                  <w:r>
                    <w:rPr>
                      <w:szCs w:val="18"/>
                    </w:rPr>
                    <w:t>39</w:t>
                  </w:r>
                </w:p>
              </w:tc>
            </w:tr>
            <w:tr w:rsidR="00ED5F8E" w14:paraId="4A707F16" w14:textId="77777777" w:rsidTr="005928D1">
              <w:tc>
                <w:tcPr>
                  <w:tcW w:w="4750" w:type="pct"/>
                  <w:gridSpan w:val="2"/>
                </w:tcPr>
                <w:p w14:paraId="4588CE4A" w14:textId="77777777" w:rsidR="00ED5F8E" w:rsidRPr="000F1B00" w:rsidRDefault="00ED5F8E" w:rsidP="005928D1">
                  <w:pPr>
                    <w:pStyle w:val="TableBodyText"/>
                    <w:tabs>
                      <w:tab w:val="right" w:pos="7718"/>
                      <w:tab w:val="right" w:pos="8246"/>
                    </w:tabs>
                    <w:ind w:right="28"/>
                    <w:jc w:val="left"/>
                    <w:rPr>
                      <w:szCs w:val="18"/>
                    </w:rPr>
                  </w:pPr>
                  <w:r w:rsidRPr="00CE4612">
                    <w:rPr>
                      <w:rFonts w:asciiTheme="majorHAnsi" w:hAnsiTheme="majorHAnsi" w:cstheme="majorHAnsi"/>
                      <w:szCs w:val="18"/>
                    </w:rPr>
                    <w:t>Queensland Government</w:t>
                  </w:r>
                  <w:r>
                    <w:rPr>
                      <w:szCs w:val="18"/>
                    </w:rPr>
                    <w:tab/>
                  </w:r>
                </w:p>
              </w:tc>
              <w:tc>
                <w:tcPr>
                  <w:tcW w:w="250" w:type="pct"/>
                </w:tcPr>
                <w:p w14:paraId="2C5EC320" w14:textId="77777777" w:rsidR="00ED5F8E" w:rsidRPr="00751572" w:rsidRDefault="00ED5F8E" w:rsidP="005928D1">
                  <w:pPr>
                    <w:pStyle w:val="TableBodyText"/>
                    <w:tabs>
                      <w:tab w:val="right" w:pos="8246"/>
                    </w:tabs>
                    <w:ind w:right="28"/>
                    <w:jc w:val="left"/>
                    <w:rPr>
                      <w:szCs w:val="18"/>
                    </w:rPr>
                  </w:pPr>
                  <w:r>
                    <w:rPr>
                      <w:szCs w:val="18"/>
                    </w:rPr>
                    <w:t>60</w:t>
                  </w:r>
                </w:p>
              </w:tc>
            </w:tr>
            <w:tr w:rsidR="00ED5F8E" w14:paraId="49209905" w14:textId="77777777" w:rsidTr="005928D1">
              <w:tc>
                <w:tcPr>
                  <w:tcW w:w="4750" w:type="pct"/>
                  <w:gridSpan w:val="2"/>
                </w:tcPr>
                <w:p w14:paraId="58C84E60" w14:textId="77777777" w:rsidR="00ED5F8E" w:rsidRPr="000F1B00" w:rsidRDefault="00ED5F8E" w:rsidP="005928D1">
                  <w:pPr>
                    <w:pStyle w:val="TableBodyText"/>
                    <w:tabs>
                      <w:tab w:val="right" w:pos="7718"/>
                      <w:tab w:val="right" w:pos="8246"/>
                    </w:tabs>
                    <w:ind w:right="28"/>
                    <w:jc w:val="left"/>
                    <w:rPr>
                      <w:szCs w:val="18"/>
                    </w:rPr>
                  </w:pPr>
                  <w:r w:rsidRPr="00CE4612">
                    <w:rPr>
                      <w:rFonts w:asciiTheme="majorHAnsi" w:hAnsiTheme="majorHAnsi" w:cstheme="majorHAnsi"/>
                      <w:szCs w:val="18"/>
                    </w:rPr>
                    <w:t>Queensland Nurses and Midwives’ Union</w:t>
                  </w:r>
                  <w:r>
                    <w:rPr>
                      <w:rFonts w:asciiTheme="majorHAnsi" w:hAnsiTheme="majorHAnsi" w:cstheme="majorHAnsi"/>
                      <w:szCs w:val="18"/>
                    </w:rPr>
                    <w:t xml:space="preserve"> (QNMU)</w:t>
                  </w:r>
                  <w:r>
                    <w:rPr>
                      <w:szCs w:val="18"/>
                    </w:rPr>
                    <w:tab/>
                  </w:r>
                </w:p>
              </w:tc>
              <w:tc>
                <w:tcPr>
                  <w:tcW w:w="250" w:type="pct"/>
                </w:tcPr>
                <w:p w14:paraId="17739B7C" w14:textId="77777777" w:rsidR="00ED5F8E" w:rsidRPr="00751572" w:rsidRDefault="00ED5F8E" w:rsidP="005928D1">
                  <w:pPr>
                    <w:pStyle w:val="TableBodyText"/>
                    <w:tabs>
                      <w:tab w:val="right" w:pos="8246"/>
                    </w:tabs>
                    <w:ind w:right="28"/>
                    <w:jc w:val="left"/>
                    <w:rPr>
                      <w:szCs w:val="18"/>
                    </w:rPr>
                  </w:pPr>
                  <w:r>
                    <w:rPr>
                      <w:szCs w:val="18"/>
                    </w:rPr>
                    <w:t>15</w:t>
                  </w:r>
                </w:p>
              </w:tc>
            </w:tr>
            <w:tr w:rsidR="00ED5F8E" w14:paraId="27992547" w14:textId="77777777" w:rsidTr="005928D1">
              <w:tc>
                <w:tcPr>
                  <w:tcW w:w="4750" w:type="pct"/>
                  <w:gridSpan w:val="2"/>
                </w:tcPr>
                <w:p w14:paraId="029B3EC5" w14:textId="77777777" w:rsidR="00ED5F8E" w:rsidRPr="000F1B00" w:rsidRDefault="00ED5F8E" w:rsidP="005928D1">
                  <w:pPr>
                    <w:pStyle w:val="TableBodyText"/>
                    <w:tabs>
                      <w:tab w:val="right" w:pos="7718"/>
                      <w:tab w:val="right" w:pos="8246"/>
                    </w:tabs>
                    <w:ind w:right="28"/>
                    <w:jc w:val="left"/>
                    <w:rPr>
                      <w:szCs w:val="18"/>
                    </w:rPr>
                  </w:pPr>
                  <w:r w:rsidRPr="00CE4612">
                    <w:rPr>
                      <w:rFonts w:asciiTheme="majorHAnsi" w:hAnsiTheme="majorHAnsi" w:cstheme="majorHAnsi"/>
                      <w:szCs w:val="18"/>
                    </w:rPr>
                    <w:t>Queensland Water Directorate</w:t>
                  </w:r>
                  <w:r>
                    <w:rPr>
                      <w:rFonts w:asciiTheme="majorHAnsi" w:hAnsiTheme="majorHAnsi" w:cstheme="majorHAnsi"/>
                      <w:szCs w:val="18"/>
                    </w:rPr>
                    <w:t xml:space="preserve"> (qldwater)</w:t>
                  </w:r>
                  <w:r>
                    <w:rPr>
                      <w:szCs w:val="18"/>
                    </w:rPr>
                    <w:tab/>
                  </w:r>
                </w:p>
              </w:tc>
              <w:tc>
                <w:tcPr>
                  <w:tcW w:w="250" w:type="pct"/>
                </w:tcPr>
                <w:p w14:paraId="18C3B8E7" w14:textId="77777777" w:rsidR="00ED5F8E" w:rsidRPr="00751572" w:rsidRDefault="00ED5F8E" w:rsidP="005928D1">
                  <w:pPr>
                    <w:pStyle w:val="TableBodyText"/>
                    <w:tabs>
                      <w:tab w:val="right" w:pos="8246"/>
                    </w:tabs>
                    <w:ind w:right="28"/>
                    <w:jc w:val="left"/>
                    <w:rPr>
                      <w:szCs w:val="18"/>
                    </w:rPr>
                  </w:pPr>
                  <w:r>
                    <w:rPr>
                      <w:szCs w:val="18"/>
                    </w:rPr>
                    <w:t>30</w:t>
                  </w:r>
                </w:p>
              </w:tc>
            </w:tr>
            <w:tr w:rsidR="00ED5F8E" w14:paraId="27CCB3DB" w14:textId="77777777" w:rsidTr="005928D1">
              <w:tc>
                <w:tcPr>
                  <w:tcW w:w="4750" w:type="pct"/>
                  <w:gridSpan w:val="2"/>
                </w:tcPr>
                <w:p w14:paraId="3937D77B" w14:textId="77777777" w:rsidR="00ED5F8E" w:rsidRPr="000F1B00" w:rsidRDefault="00ED5F8E" w:rsidP="005928D1">
                  <w:pPr>
                    <w:pStyle w:val="TableBodyText"/>
                    <w:tabs>
                      <w:tab w:val="right" w:pos="7718"/>
                      <w:tab w:val="right" w:pos="8246"/>
                    </w:tabs>
                    <w:ind w:right="28"/>
                    <w:jc w:val="left"/>
                    <w:rPr>
                      <w:szCs w:val="18"/>
                    </w:rPr>
                  </w:pPr>
                  <w:r w:rsidRPr="00CE4612">
                    <w:rPr>
                      <w:rFonts w:asciiTheme="majorHAnsi" w:hAnsiTheme="majorHAnsi" w:cstheme="majorHAnsi"/>
                      <w:szCs w:val="18"/>
                    </w:rPr>
                    <w:t>Rio Tinto</w:t>
                  </w:r>
                  <w:r>
                    <w:rPr>
                      <w:rFonts w:asciiTheme="majorHAnsi" w:hAnsiTheme="majorHAnsi" w:cstheme="majorHAnsi"/>
                      <w:szCs w:val="18"/>
                    </w:rPr>
                    <w:t xml:space="preserve"> Australia</w:t>
                  </w:r>
                  <w:r>
                    <w:rPr>
                      <w:szCs w:val="18"/>
                    </w:rPr>
                    <w:tab/>
                  </w:r>
                </w:p>
              </w:tc>
              <w:tc>
                <w:tcPr>
                  <w:tcW w:w="250" w:type="pct"/>
                </w:tcPr>
                <w:p w14:paraId="2E52567D" w14:textId="77777777" w:rsidR="00ED5F8E" w:rsidRPr="00751572" w:rsidRDefault="00ED5F8E" w:rsidP="005928D1">
                  <w:pPr>
                    <w:pStyle w:val="TableBodyText"/>
                    <w:tabs>
                      <w:tab w:val="right" w:pos="8246"/>
                    </w:tabs>
                    <w:ind w:right="28"/>
                    <w:jc w:val="left"/>
                    <w:rPr>
                      <w:szCs w:val="18"/>
                    </w:rPr>
                  </w:pPr>
                  <w:r>
                    <w:rPr>
                      <w:szCs w:val="18"/>
                    </w:rPr>
                    <w:t>40</w:t>
                  </w:r>
                </w:p>
              </w:tc>
            </w:tr>
            <w:tr w:rsidR="00ED5F8E" w14:paraId="5A10170A" w14:textId="77777777" w:rsidTr="005928D1">
              <w:tc>
                <w:tcPr>
                  <w:tcW w:w="4750" w:type="pct"/>
                  <w:gridSpan w:val="2"/>
                </w:tcPr>
                <w:p w14:paraId="731CA61B" w14:textId="77777777" w:rsidR="00ED5F8E" w:rsidRPr="000F1B00" w:rsidRDefault="00ED5F8E" w:rsidP="005928D1">
                  <w:pPr>
                    <w:pStyle w:val="TableBodyText"/>
                    <w:tabs>
                      <w:tab w:val="right" w:pos="7718"/>
                      <w:tab w:val="right" w:pos="8246"/>
                    </w:tabs>
                    <w:ind w:right="28"/>
                    <w:jc w:val="left"/>
                    <w:rPr>
                      <w:szCs w:val="18"/>
                    </w:rPr>
                  </w:pPr>
                  <w:r w:rsidRPr="00CE4612">
                    <w:rPr>
                      <w:rFonts w:asciiTheme="majorHAnsi" w:hAnsiTheme="majorHAnsi" w:cstheme="majorHAnsi"/>
                      <w:szCs w:val="18"/>
                    </w:rPr>
                    <w:t>Shop D</w:t>
                  </w:r>
                  <w:r>
                    <w:rPr>
                      <w:rFonts w:asciiTheme="majorHAnsi" w:hAnsiTheme="majorHAnsi" w:cstheme="majorHAnsi"/>
                      <w:szCs w:val="18"/>
                    </w:rPr>
                    <w:t>istributive and Allied Employee</w:t>
                  </w:r>
                  <w:r w:rsidRPr="00CE4612">
                    <w:rPr>
                      <w:rFonts w:asciiTheme="majorHAnsi" w:hAnsiTheme="majorHAnsi" w:cstheme="majorHAnsi"/>
                      <w:szCs w:val="18"/>
                    </w:rPr>
                    <w:t>s</w:t>
                  </w:r>
                  <w:r>
                    <w:rPr>
                      <w:rFonts w:asciiTheme="majorHAnsi" w:hAnsiTheme="majorHAnsi" w:cstheme="majorHAnsi"/>
                      <w:szCs w:val="18"/>
                    </w:rPr>
                    <w:t>’</w:t>
                  </w:r>
                  <w:r w:rsidRPr="00CE4612">
                    <w:rPr>
                      <w:rFonts w:asciiTheme="majorHAnsi" w:hAnsiTheme="majorHAnsi" w:cstheme="majorHAnsi"/>
                      <w:szCs w:val="18"/>
                    </w:rPr>
                    <w:t xml:space="preserve"> Association </w:t>
                  </w:r>
                  <w:r>
                    <w:rPr>
                      <w:rFonts w:asciiTheme="majorHAnsi" w:hAnsiTheme="majorHAnsi" w:cstheme="majorHAnsi"/>
                      <w:szCs w:val="18"/>
                    </w:rPr>
                    <w:t>(</w:t>
                  </w:r>
                  <w:r w:rsidRPr="00CE4612">
                    <w:rPr>
                      <w:rFonts w:asciiTheme="majorHAnsi" w:hAnsiTheme="majorHAnsi" w:cstheme="majorHAnsi"/>
                      <w:szCs w:val="18"/>
                    </w:rPr>
                    <w:t>SDA</w:t>
                  </w:r>
                  <w:r>
                    <w:rPr>
                      <w:rFonts w:asciiTheme="majorHAnsi" w:hAnsiTheme="majorHAnsi" w:cstheme="majorHAnsi"/>
                      <w:szCs w:val="18"/>
                    </w:rPr>
                    <w:t>)</w:t>
                  </w:r>
                  <w:r>
                    <w:rPr>
                      <w:szCs w:val="18"/>
                    </w:rPr>
                    <w:tab/>
                  </w:r>
                </w:p>
              </w:tc>
              <w:tc>
                <w:tcPr>
                  <w:tcW w:w="250" w:type="pct"/>
                </w:tcPr>
                <w:p w14:paraId="2D1D59F0" w14:textId="77777777" w:rsidR="00ED5F8E" w:rsidRPr="00751572" w:rsidRDefault="00ED5F8E" w:rsidP="005928D1">
                  <w:pPr>
                    <w:pStyle w:val="TableBodyText"/>
                    <w:tabs>
                      <w:tab w:val="right" w:pos="8246"/>
                    </w:tabs>
                    <w:ind w:right="28"/>
                    <w:jc w:val="left"/>
                    <w:rPr>
                      <w:szCs w:val="18"/>
                    </w:rPr>
                  </w:pPr>
                  <w:r>
                    <w:rPr>
                      <w:szCs w:val="18"/>
                    </w:rPr>
                    <w:t>51</w:t>
                  </w:r>
                </w:p>
              </w:tc>
            </w:tr>
            <w:tr w:rsidR="00ED5F8E" w14:paraId="4E59C92F" w14:textId="77777777" w:rsidTr="005928D1">
              <w:tc>
                <w:tcPr>
                  <w:tcW w:w="4750" w:type="pct"/>
                  <w:gridSpan w:val="2"/>
                </w:tcPr>
                <w:p w14:paraId="3650C615" w14:textId="77777777" w:rsidR="00ED5F8E" w:rsidRPr="000F1B00" w:rsidRDefault="00ED5F8E" w:rsidP="005928D1">
                  <w:pPr>
                    <w:pStyle w:val="TableBodyText"/>
                    <w:tabs>
                      <w:tab w:val="right" w:pos="7718"/>
                      <w:tab w:val="right" w:pos="8246"/>
                    </w:tabs>
                    <w:ind w:right="28"/>
                    <w:jc w:val="left"/>
                    <w:rPr>
                      <w:szCs w:val="18"/>
                    </w:rPr>
                  </w:pPr>
                  <w:r w:rsidRPr="00CE4612">
                    <w:rPr>
                      <w:rFonts w:asciiTheme="majorHAnsi" w:hAnsiTheme="majorHAnsi" w:cstheme="majorHAnsi"/>
                      <w:szCs w:val="18"/>
                    </w:rPr>
                    <w:t>Skills Impact</w:t>
                  </w:r>
                  <w:r>
                    <w:rPr>
                      <w:szCs w:val="18"/>
                    </w:rPr>
                    <w:tab/>
                  </w:r>
                </w:p>
              </w:tc>
              <w:tc>
                <w:tcPr>
                  <w:tcW w:w="250" w:type="pct"/>
                </w:tcPr>
                <w:p w14:paraId="53CBD93D" w14:textId="77777777" w:rsidR="00ED5F8E" w:rsidRPr="00751572" w:rsidRDefault="00ED5F8E" w:rsidP="005928D1">
                  <w:pPr>
                    <w:pStyle w:val="TableBodyText"/>
                    <w:tabs>
                      <w:tab w:val="right" w:pos="8246"/>
                    </w:tabs>
                    <w:ind w:right="28"/>
                    <w:jc w:val="left"/>
                    <w:rPr>
                      <w:szCs w:val="18"/>
                    </w:rPr>
                  </w:pPr>
                  <w:r>
                    <w:rPr>
                      <w:szCs w:val="18"/>
                    </w:rPr>
                    <w:t>28</w:t>
                  </w:r>
                </w:p>
              </w:tc>
            </w:tr>
            <w:tr w:rsidR="00ED5F8E" w14:paraId="43B9500A" w14:textId="77777777" w:rsidTr="005928D1">
              <w:tc>
                <w:tcPr>
                  <w:tcW w:w="4750" w:type="pct"/>
                  <w:gridSpan w:val="2"/>
                </w:tcPr>
                <w:p w14:paraId="6587E99D" w14:textId="77777777" w:rsidR="00ED5F8E" w:rsidRPr="000F1B00" w:rsidRDefault="00ED5F8E" w:rsidP="005928D1">
                  <w:pPr>
                    <w:pStyle w:val="TableBodyText"/>
                    <w:tabs>
                      <w:tab w:val="right" w:pos="7718"/>
                      <w:tab w:val="right" w:pos="8246"/>
                    </w:tabs>
                    <w:ind w:right="28"/>
                    <w:jc w:val="left"/>
                    <w:rPr>
                      <w:szCs w:val="18"/>
                    </w:rPr>
                  </w:pPr>
                  <w:r w:rsidRPr="00CE4612">
                    <w:rPr>
                      <w:rFonts w:asciiTheme="majorHAnsi" w:hAnsiTheme="majorHAnsi" w:cstheme="majorHAnsi"/>
                      <w:szCs w:val="18"/>
                    </w:rPr>
                    <w:t>State Training Board WA</w:t>
                  </w:r>
                  <w:r>
                    <w:rPr>
                      <w:szCs w:val="18"/>
                    </w:rPr>
                    <w:tab/>
                  </w:r>
                </w:p>
              </w:tc>
              <w:tc>
                <w:tcPr>
                  <w:tcW w:w="250" w:type="pct"/>
                </w:tcPr>
                <w:p w14:paraId="2A1A0833" w14:textId="77777777" w:rsidR="00ED5F8E" w:rsidRPr="00751572" w:rsidRDefault="00ED5F8E" w:rsidP="005928D1">
                  <w:pPr>
                    <w:pStyle w:val="TableBodyText"/>
                    <w:tabs>
                      <w:tab w:val="right" w:pos="8246"/>
                    </w:tabs>
                    <w:ind w:right="28"/>
                    <w:jc w:val="left"/>
                    <w:rPr>
                      <w:szCs w:val="18"/>
                    </w:rPr>
                  </w:pPr>
                  <w:r>
                    <w:rPr>
                      <w:szCs w:val="18"/>
                    </w:rPr>
                    <w:t>43</w:t>
                  </w:r>
                </w:p>
              </w:tc>
            </w:tr>
            <w:tr w:rsidR="00ED5F8E" w14:paraId="716A4F02" w14:textId="77777777" w:rsidTr="005928D1">
              <w:tc>
                <w:tcPr>
                  <w:tcW w:w="4750" w:type="pct"/>
                  <w:gridSpan w:val="2"/>
                </w:tcPr>
                <w:p w14:paraId="37405C5C" w14:textId="77777777" w:rsidR="00ED5F8E" w:rsidRPr="000F1B00" w:rsidRDefault="00ED5F8E" w:rsidP="005928D1">
                  <w:pPr>
                    <w:pStyle w:val="TableBodyText"/>
                    <w:tabs>
                      <w:tab w:val="right" w:pos="7718"/>
                      <w:tab w:val="right" w:pos="8246"/>
                    </w:tabs>
                    <w:ind w:right="28"/>
                    <w:jc w:val="left"/>
                    <w:rPr>
                      <w:szCs w:val="18"/>
                    </w:rPr>
                  </w:pPr>
                  <w:r>
                    <w:rPr>
                      <w:rFonts w:asciiTheme="majorHAnsi" w:hAnsiTheme="majorHAnsi" w:cstheme="majorHAnsi"/>
                      <w:szCs w:val="18"/>
                    </w:rPr>
                    <w:t>South Australian Government</w:t>
                  </w:r>
                  <w:r>
                    <w:rPr>
                      <w:szCs w:val="18"/>
                    </w:rPr>
                    <w:tab/>
                  </w:r>
                </w:p>
              </w:tc>
              <w:tc>
                <w:tcPr>
                  <w:tcW w:w="250" w:type="pct"/>
                </w:tcPr>
                <w:p w14:paraId="3B240F43" w14:textId="77777777" w:rsidR="00ED5F8E" w:rsidRPr="00751572" w:rsidRDefault="00ED5F8E" w:rsidP="005928D1">
                  <w:pPr>
                    <w:pStyle w:val="TableBodyText"/>
                    <w:tabs>
                      <w:tab w:val="right" w:pos="8246"/>
                    </w:tabs>
                    <w:ind w:right="28"/>
                    <w:jc w:val="left"/>
                    <w:rPr>
                      <w:szCs w:val="18"/>
                    </w:rPr>
                  </w:pPr>
                  <w:r>
                    <w:rPr>
                      <w:szCs w:val="18"/>
                    </w:rPr>
                    <w:t>11</w:t>
                  </w:r>
                </w:p>
              </w:tc>
            </w:tr>
            <w:tr w:rsidR="00ED5F8E" w14:paraId="3CCB9945" w14:textId="77777777" w:rsidTr="005928D1">
              <w:tc>
                <w:tcPr>
                  <w:tcW w:w="4750" w:type="pct"/>
                  <w:gridSpan w:val="2"/>
                </w:tcPr>
                <w:p w14:paraId="1665FF7B" w14:textId="77777777" w:rsidR="00ED5F8E" w:rsidRPr="000F1B00" w:rsidRDefault="00ED5F8E" w:rsidP="005928D1">
                  <w:pPr>
                    <w:pStyle w:val="TableBodyText"/>
                    <w:tabs>
                      <w:tab w:val="right" w:pos="7718"/>
                      <w:tab w:val="right" w:pos="8246"/>
                    </w:tabs>
                    <w:ind w:right="28"/>
                    <w:jc w:val="left"/>
                    <w:rPr>
                      <w:szCs w:val="18"/>
                    </w:rPr>
                  </w:pPr>
                  <w:r w:rsidRPr="00CE4612">
                    <w:rPr>
                      <w:rFonts w:asciiTheme="majorHAnsi" w:hAnsiTheme="majorHAnsi" w:cstheme="majorHAnsi"/>
                      <w:szCs w:val="18"/>
                    </w:rPr>
                    <w:t>TAFE Community Alliance</w:t>
                  </w:r>
                  <w:r>
                    <w:rPr>
                      <w:rFonts w:asciiTheme="majorHAnsi" w:hAnsiTheme="majorHAnsi" w:cstheme="majorHAnsi"/>
                      <w:szCs w:val="18"/>
                    </w:rPr>
                    <w:t xml:space="preserve"> (TCA)</w:t>
                  </w:r>
                  <w:r>
                    <w:rPr>
                      <w:szCs w:val="18"/>
                    </w:rPr>
                    <w:tab/>
                  </w:r>
                </w:p>
              </w:tc>
              <w:tc>
                <w:tcPr>
                  <w:tcW w:w="250" w:type="pct"/>
                </w:tcPr>
                <w:p w14:paraId="6206DFFB" w14:textId="77777777" w:rsidR="00ED5F8E" w:rsidRPr="00751572" w:rsidRDefault="00ED5F8E" w:rsidP="005928D1">
                  <w:pPr>
                    <w:pStyle w:val="TableBodyText"/>
                    <w:tabs>
                      <w:tab w:val="right" w:pos="8246"/>
                    </w:tabs>
                    <w:ind w:right="28"/>
                    <w:jc w:val="left"/>
                    <w:rPr>
                      <w:szCs w:val="18"/>
                    </w:rPr>
                  </w:pPr>
                  <w:r>
                    <w:rPr>
                      <w:szCs w:val="18"/>
                    </w:rPr>
                    <w:t>56</w:t>
                  </w:r>
                </w:p>
              </w:tc>
            </w:tr>
            <w:tr w:rsidR="00ED5F8E" w14:paraId="37BBF246" w14:textId="77777777" w:rsidTr="005928D1">
              <w:tc>
                <w:tcPr>
                  <w:tcW w:w="4750" w:type="pct"/>
                  <w:gridSpan w:val="2"/>
                </w:tcPr>
                <w:p w14:paraId="69C3B3EC" w14:textId="77777777" w:rsidR="00ED5F8E" w:rsidRPr="000F1B00" w:rsidRDefault="00ED5F8E" w:rsidP="005928D1">
                  <w:pPr>
                    <w:pStyle w:val="TableBodyText"/>
                    <w:tabs>
                      <w:tab w:val="right" w:pos="7718"/>
                      <w:tab w:val="right" w:pos="8246"/>
                    </w:tabs>
                    <w:ind w:right="28"/>
                    <w:jc w:val="left"/>
                    <w:rPr>
                      <w:szCs w:val="18"/>
                    </w:rPr>
                  </w:pPr>
                  <w:r w:rsidRPr="00CE4612">
                    <w:rPr>
                      <w:rFonts w:asciiTheme="majorHAnsi" w:hAnsiTheme="majorHAnsi" w:cstheme="majorHAnsi"/>
                      <w:szCs w:val="18"/>
                    </w:rPr>
                    <w:t>TAFE Directors Australia</w:t>
                  </w:r>
                  <w:r>
                    <w:rPr>
                      <w:szCs w:val="18"/>
                    </w:rPr>
                    <w:tab/>
                  </w:r>
                </w:p>
              </w:tc>
              <w:tc>
                <w:tcPr>
                  <w:tcW w:w="250" w:type="pct"/>
                </w:tcPr>
                <w:p w14:paraId="13DA45FF" w14:textId="77777777" w:rsidR="00ED5F8E" w:rsidRPr="00751572" w:rsidRDefault="00ED5F8E" w:rsidP="005928D1">
                  <w:pPr>
                    <w:pStyle w:val="TableBodyText"/>
                    <w:tabs>
                      <w:tab w:val="right" w:pos="8246"/>
                    </w:tabs>
                    <w:ind w:right="28"/>
                    <w:jc w:val="left"/>
                    <w:rPr>
                      <w:szCs w:val="18"/>
                    </w:rPr>
                  </w:pPr>
                  <w:r>
                    <w:rPr>
                      <w:szCs w:val="18"/>
                    </w:rPr>
                    <w:t>59</w:t>
                  </w:r>
                </w:p>
              </w:tc>
            </w:tr>
            <w:tr w:rsidR="00ED5F8E" w14:paraId="18C1D33E" w14:textId="77777777" w:rsidTr="005928D1">
              <w:tc>
                <w:tcPr>
                  <w:tcW w:w="4750" w:type="pct"/>
                  <w:gridSpan w:val="2"/>
                </w:tcPr>
                <w:p w14:paraId="404A2878" w14:textId="77777777" w:rsidR="00ED5F8E" w:rsidRPr="000F1B00" w:rsidRDefault="00ED5F8E" w:rsidP="005928D1">
                  <w:pPr>
                    <w:pStyle w:val="TableBodyText"/>
                    <w:tabs>
                      <w:tab w:val="right" w:pos="7718"/>
                      <w:tab w:val="right" w:pos="8246"/>
                    </w:tabs>
                    <w:ind w:right="28"/>
                    <w:jc w:val="left"/>
                    <w:rPr>
                      <w:szCs w:val="18"/>
                    </w:rPr>
                  </w:pPr>
                  <w:r w:rsidRPr="00CE4612">
                    <w:rPr>
                      <w:rFonts w:asciiTheme="majorHAnsi" w:hAnsiTheme="majorHAnsi" w:cstheme="majorHAnsi"/>
                      <w:szCs w:val="18"/>
                    </w:rPr>
                    <w:t>Tasmanian Government</w:t>
                  </w:r>
                  <w:r>
                    <w:rPr>
                      <w:szCs w:val="18"/>
                    </w:rPr>
                    <w:tab/>
                  </w:r>
                </w:p>
              </w:tc>
              <w:tc>
                <w:tcPr>
                  <w:tcW w:w="250" w:type="pct"/>
                </w:tcPr>
                <w:p w14:paraId="77FF508B" w14:textId="77777777" w:rsidR="00ED5F8E" w:rsidRPr="00751572" w:rsidRDefault="00ED5F8E" w:rsidP="005928D1">
                  <w:pPr>
                    <w:pStyle w:val="TableBodyText"/>
                    <w:tabs>
                      <w:tab w:val="right" w:pos="8246"/>
                    </w:tabs>
                    <w:ind w:right="28"/>
                    <w:jc w:val="left"/>
                    <w:rPr>
                      <w:szCs w:val="18"/>
                    </w:rPr>
                  </w:pPr>
                  <w:r>
                    <w:rPr>
                      <w:szCs w:val="18"/>
                    </w:rPr>
                    <w:t>32</w:t>
                  </w:r>
                </w:p>
              </w:tc>
            </w:tr>
            <w:tr w:rsidR="00ED5F8E" w14:paraId="0C435FA3" w14:textId="77777777" w:rsidTr="005928D1">
              <w:tc>
                <w:tcPr>
                  <w:tcW w:w="4750" w:type="pct"/>
                  <w:gridSpan w:val="2"/>
                </w:tcPr>
                <w:p w14:paraId="5ED1B6FB" w14:textId="77777777" w:rsidR="00ED5F8E" w:rsidRPr="000F1B00" w:rsidRDefault="00ED5F8E" w:rsidP="005928D1">
                  <w:pPr>
                    <w:pStyle w:val="TableBodyText"/>
                    <w:tabs>
                      <w:tab w:val="right" w:pos="7718"/>
                      <w:tab w:val="right" w:pos="8246"/>
                    </w:tabs>
                    <w:ind w:right="28"/>
                    <w:jc w:val="left"/>
                    <w:rPr>
                      <w:szCs w:val="18"/>
                    </w:rPr>
                  </w:pPr>
                  <w:r w:rsidRPr="00CE4612">
                    <w:rPr>
                      <w:rFonts w:asciiTheme="majorHAnsi" w:hAnsiTheme="majorHAnsi" w:cstheme="majorHAnsi"/>
                      <w:szCs w:val="18"/>
                    </w:rPr>
                    <w:t>Universities Australia</w:t>
                  </w:r>
                  <w:r>
                    <w:rPr>
                      <w:rFonts w:asciiTheme="majorHAnsi" w:hAnsiTheme="majorHAnsi" w:cstheme="majorHAnsi"/>
                      <w:szCs w:val="18"/>
                    </w:rPr>
                    <w:t xml:space="preserve"> (UA)</w:t>
                  </w:r>
                  <w:r>
                    <w:rPr>
                      <w:szCs w:val="18"/>
                    </w:rPr>
                    <w:tab/>
                  </w:r>
                </w:p>
              </w:tc>
              <w:tc>
                <w:tcPr>
                  <w:tcW w:w="250" w:type="pct"/>
                </w:tcPr>
                <w:p w14:paraId="2E65A3A3" w14:textId="77777777" w:rsidR="00ED5F8E" w:rsidRPr="00751572" w:rsidRDefault="00ED5F8E" w:rsidP="005928D1">
                  <w:pPr>
                    <w:pStyle w:val="TableBodyText"/>
                    <w:tabs>
                      <w:tab w:val="right" w:pos="8246"/>
                    </w:tabs>
                    <w:ind w:right="28"/>
                    <w:jc w:val="left"/>
                    <w:rPr>
                      <w:szCs w:val="18"/>
                    </w:rPr>
                  </w:pPr>
                  <w:r>
                    <w:rPr>
                      <w:szCs w:val="18"/>
                    </w:rPr>
                    <w:t>36</w:t>
                  </w:r>
                </w:p>
              </w:tc>
            </w:tr>
            <w:tr w:rsidR="00ED5F8E" w14:paraId="207C6F8D" w14:textId="77777777" w:rsidTr="005928D1">
              <w:tc>
                <w:tcPr>
                  <w:tcW w:w="4750" w:type="pct"/>
                  <w:gridSpan w:val="2"/>
                </w:tcPr>
                <w:p w14:paraId="0FB8A544" w14:textId="77777777" w:rsidR="00ED5F8E" w:rsidRPr="000F1B00" w:rsidRDefault="00ED5F8E" w:rsidP="005928D1">
                  <w:pPr>
                    <w:pStyle w:val="TableBodyText"/>
                    <w:tabs>
                      <w:tab w:val="right" w:pos="7718"/>
                      <w:tab w:val="right" w:pos="8246"/>
                    </w:tabs>
                    <w:ind w:right="28"/>
                    <w:jc w:val="left"/>
                    <w:rPr>
                      <w:szCs w:val="18"/>
                    </w:rPr>
                  </w:pPr>
                  <w:r w:rsidRPr="00CE4612">
                    <w:rPr>
                      <w:rFonts w:asciiTheme="majorHAnsi" w:hAnsiTheme="majorHAnsi" w:cstheme="majorHAnsi"/>
                      <w:szCs w:val="18"/>
                    </w:rPr>
                    <w:t>University of Melbourne</w:t>
                  </w:r>
                  <w:r>
                    <w:rPr>
                      <w:szCs w:val="18"/>
                    </w:rPr>
                    <w:tab/>
                  </w:r>
                </w:p>
              </w:tc>
              <w:tc>
                <w:tcPr>
                  <w:tcW w:w="250" w:type="pct"/>
                </w:tcPr>
                <w:p w14:paraId="39A8EC42" w14:textId="77777777" w:rsidR="00ED5F8E" w:rsidRPr="00751572" w:rsidRDefault="00ED5F8E" w:rsidP="005928D1">
                  <w:pPr>
                    <w:pStyle w:val="TableBodyText"/>
                    <w:tabs>
                      <w:tab w:val="right" w:pos="8246"/>
                    </w:tabs>
                    <w:ind w:right="28"/>
                    <w:jc w:val="left"/>
                    <w:rPr>
                      <w:szCs w:val="18"/>
                    </w:rPr>
                  </w:pPr>
                  <w:r>
                    <w:rPr>
                      <w:szCs w:val="18"/>
                    </w:rPr>
                    <w:t>55 #</w:t>
                  </w:r>
                </w:p>
              </w:tc>
            </w:tr>
            <w:tr w:rsidR="00ED5F8E" w14:paraId="2732F8E8" w14:textId="77777777" w:rsidTr="005928D1">
              <w:tc>
                <w:tcPr>
                  <w:tcW w:w="4750" w:type="pct"/>
                  <w:gridSpan w:val="2"/>
                </w:tcPr>
                <w:p w14:paraId="60D04A50" w14:textId="77777777" w:rsidR="00ED5F8E" w:rsidRPr="000F1B00" w:rsidRDefault="00ED5F8E" w:rsidP="005928D1">
                  <w:pPr>
                    <w:pStyle w:val="TableBodyText"/>
                    <w:tabs>
                      <w:tab w:val="right" w:pos="7718"/>
                      <w:tab w:val="right" w:pos="8246"/>
                    </w:tabs>
                    <w:ind w:right="28"/>
                    <w:jc w:val="left"/>
                    <w:rPr>
                      <w:szCs w:val="18"/>
                    </w:rPr>
                  </w:pPr>
                  <w:r w:rsidRPr="00CE4612">
                    <w:rPr>
                      <w:rFonts w:asciiTheme="majorHAnsi" w:hAnsiTheme="majorHAnsi" w:cstheme="majorHAnsi"/>
                      <w:szCs w:val="18"/>
                    </w:rPr>
                    <w:t>University of Wollongong</w:t>
                  </w:r>
                  <w:r>
                    <w:rPr>
                      <w:szCs w:val="18"/>
                    </w:rPr>
                    <w:tab/>
                  </w:r>
                </w:p>
              </w:tc>
              <w:tc>
                <w:tcPr>
                  <w:tcW w:w="250" w:type="pct"/>
                </w:tcPr>
                <w:p w14:paraId="31BFD3F4" w14:textId="77777777" w:rsidR="00ED5F8E" w:rsidRPr="00751572" w:rsidRDefault="00ED5F8E" w:rsidP="005928D1">
                  <w:pPr>
                    <w:pStyle w:val="TableBodyText"/>
                    <w:tabs>
                      <w:tab w:val="right" w:pos="8246"/>
                    </w:tabs>
                    <w:ind w:right="28"/>
                    <w:jc w:val="left"/>
                    <w:rPr>
                      <w:szCs w:val="18"/>
                    </w:rPr>
                  </w:pPr>
                  <w:r>
                    <w:rPr>
                      <w:szCs w:val="18"/>
                    </w:rPr>
                    <w:t>19</w:t>
                  </w:r>
                </w:p>
              </w:tc>
            </w:tr>
            <w:tr w:rsidR="00ED5F8E" w14:paraId="726EE87E" w14:textId="77777777" w:rsidTr="005928D1">
              <w:tc>
                <w:tcPr>
                  <w:tcW w:w="4750" w:type="pct"/>
                  <w:gridSpan w:val="2"/>
                </w:tcPr>
                <w:p w14:paraId="698397C6" w14:textId="77777777" w:rsidR="00ED5F8E" w:rsidRPr="000F1B00" w:rsidRDefault="00ED5F8E" w:rsidP="005928D1">
                  <w:pPr>
                    <w:pStyle w:val="TableBodyText"/>
                    <w:tabs>
                      <w:tab w:val="right" w:pos="7718"/>
                      <w:tab w:val="right" w:pos="8246"/>
                    </w:tabs>
                    <w:ind w:right="28"/>
                    <w:jc w:val="left"/>
                    <w:rPr>
                      <w:szCs w:val="18"/>
                    </w:rPr>
                  </w:pPr>
                  <w:r w:rsidRPr="00CE4612">
                    <w:rPr>
                      <w:rFonts w:asciiTheme="majorHAnsi" w:hAnsiTheme="majorHAnsi" w:cstheme="majorHAnsi"/>
                      <w:szCs w:val="18"/>
                    </w:rPr>
                    <w:t>Victorian TAFE Association</w:t>
                  </w:r>
                  <w:r>
                    <w:rPr>
                      <w:szCs w:val="18"/>
                    </w:rPr>
                    <w:tab/>
                  </w:r>
                </w:p>
              </w:tc>
              <w:tc>
                <w:tcPr>
                  <w:tcW w:w="250" w:type="pct"/>
                </w:tcPr>
                <w:p w14:paraId="7862694F" w14:textId="77777777" w:rsidR="00ED5F8E" w:rsidRPr="00751572" w:rsidRDefault="00ED5F8E" w:rsidP="005928D1">
                  <w:pPr>
                    <w:pStyle w:val="TableBodyText"/>
                    <w:tabs>
                      <w:tab w:val="right" w:pos="8246"/>
                    </w:tabs>
                    <w:ind w:right="28"/>
                    <w:jc w:val="left"/>
                    <w:rPr>
                      <w:szCs w:val="18"/>
                    </w:rPr>
                  </w:pPr>
                  <w:r>
                    <w:rPr>
                      <w:szCs w:val="18"/>
                    </w:rPr>
                    <w:t>27</w:t>
                  </w:r>
                </w:p>
              </w:tc>
            </w:tr>
            <w:tr w:rsidR="00ED5F8E" w14:paraId="64575A77" w14:textId="77777777" w:rsidTr="005928D1">
              <w:tc>
                <w:tcPr>
                  <w:tcW w:w="4750" w:type="pct"/>
                  <w:gridSpan w:val="2"/>
                </w:tcPr>
                <w:p w14:paraId="23DA2016" w14:textId="77777777" w:rsidR="00ED5F8E" w:rsidRPr="000F1B00" w:rsidRDefault="00ED5F8E" w:rsidP="005928D1">
                  <w:pPr>
                    <w:pStyle w:val="TableBodyText"/>
                    <w:tabs>
                      <w:tab w:val="right" w:pos="7718"/>
                      <w:tab w:val="right" w:pos="8246"/>
                    </w:tabs>
                    <w:ind w:right="28"/>
                    <w:jc w:val="left"/>
                    <w:rPr>
                      <w:szCs w:val="18"/>
                    </w:rPr>
                  </w:pPr>
                  <w:r w:rsidRPr="00CE4612">
                    <w:rPr>
                      <w:rFonts w:asciiTheme="majorHAnsi" w:hAnsiTheme="majorHAnsi" w:cstheme="majorHAnsi"/>
                      <w:szCs w:val="18"/>
                    </w:rPr>
                    <w:t>Victorian Government</w:t>
                  </w:r>
                  <w:r w:rsidRPr="000F1B00">
                    <w:rPr>
                      <w:szCs w:val="18"/>
                    </w:rPr>
                    <w:tab/>
                  </w:r>
                </w:p>
              </w:tc>
              <w:tc>
                <w:tcPr>
                  <w:tcW w:w="250" w:type="pct"/>
                </w:tcPr>
                <w:p w14:paraId="020DBEA4" w14:textId="77777777" w:rsidR="00ED5F8E" w:rsidRPr="00751572" w:rsidRDefault="00ED5F8E" w:rsidP="005928D1">
                  <w:pPr>
                    <w:pStyle w:val="TableBodyText"/>
                    <w:tabs>
                      <w:tab w:val="right" w:pos="8246"/>
                    </w:tabs>
                    <w:ind w:right="28"/>
                    <w:jc w:val="left"/>
                    <w:rPr>
                      <w:szCs w:val="18"/>
                    </w:rPr>
                  </w:pPr>
                  <w:r>
                    <w:rPr>
                      <w:szCs w:val="18"/>
                    </w:rPr>
                    <w:t>58</w:t>
                  </w:r>
                </w:p>
              </w:tc>
            </w:tr>
            <w:tr w:rsidR="00ED5F8E" w14:paraId="7C6D3976" w14:textId="77777777" w:rsidTr="005928D1">
              <w:tc>
                <w:tcPr>
                  <w:tcW w:w="4750" w:type="pct"/>
                  <w:gridSpan w:val="2"/>
                </w:tcPr>
                <w:p w14:paraId="06366C9D" w14:textId="77777777" w:rsidR="00ED5F8E" w:rsidRPr="000F1B00" w:rsidRDefault="00ED5F8E" w:rsidP="005928D1">
                  <w:pPr>
                    <w:pStyle w:val="TableBodyText"/>
                    <w:tabs>
                      <w:tab w:val="right" w:pos="7718"/>
                      <w:tab w:val="right" w:pos="8246"/>
                    </w:tabs>
                    <w:ind w:right="28"/>
                    <w:jc w:val="left"/>
                    <w:rPr>
                      <w:szCs w:val="18"/>
                    </w:rPr>
                  </w:pPr>
                  <w:r>
                    <w:rPr>
                      <w:szCs w:val="18"/>
                    </w:rPr>
                    <w:t>Western Australian Government</w:t>
                  </w:r>
                </w:p>
              </w:tc>
              <w:tc>
                <w:tcPr>
                  <w:tcW w:w="250" w:type="pct"/>
                </w:tcPr>
                <w:p w14:paraId="70F1844C" w14:textId="77777777" w:rsidR="00ED5F8E" w:rsidRPr="00751572" w:rsidRDefault="00ED5F8E" w:rsidP="005928D1">
                  <w:pPr>
                    <w:pStyle w:val="TableBodyText"/>
                    <w:tabs>
                      <w:tab w:val="right" w:pos="8246"/>
                    </w:tabs>
                    <w:ind w:right="28"/>
                    <w:jc w:val="left"/>
                    <w:rPr>
                      <w:szCs w:val="18"/>
                    </w:rPr>
                  </w:pPr>
                  <w:r>
                    <w:rPr>
                      <w:szCs w:val="18"/>
                    </w:rPr>
                    <w:t>20</w:t>
                  </w:r>
                </w:p>
              </w:tc>
            </w:tr>
            <w:tr w:rsidR="00ED5F8E" w14:paraId="762F4431" w14:textId="77777777" w:rsidTr="005928D1">
              <w:tc>
                <w:tcPr>
                  <w:tcW w:w="4750" w:type="pct"/>
                  <w:gridSpan w:val="2"/>
                </w:tcPr>
                <w:p w14:paraId="05426CC4" w14:textId="77777777" w:rsidR="00ED5F8E" w:rsidRPr="000F1B00" w:rsidRDefault="00ED5F8E" w:rsidP="005928D1">
                  <w:pPr>
                    <w:pStyle w:val="TableBodyText"/>
                    <w:tabs>
                      <w:tab w:val="right" w:pos="7718"/>
                      <w:tab w:val="right" w:pos="8246"/>
                    </w:tabs>
                    <w:ind w:right="28"/>
                    <w:jc w:val="left"/>
                    <w:rPr>
                      <w:szCs w:val="18"/>
                    </w:rPr>
                  </w:pPr>
                  <w:r w:rsidRPr="00CE4612">
                    <w:rPr>
                      <w:rFonts w:asciiTheme="majorHAnsi" w:hAnsiTheme="majorHAnsi" w:cstheme="majorHAnsi"/>
                      <w:szCs w:val="18"/>
                    </w:rPr>
                    <w:t>William Angliss Institute</w:t>
                  </w:r>
                  <w:r>
                    <w:rPr>
                      <w:szCs w:val="18"/>
                    </w:rPr>
                    <w:tab/>
                  </w:r>
                </w:p>
              </w:tc>
              <w:tc>
                <w:tcPr>
                  <w:tcW w:w="250" w:type="pct"/>
                </w:tcPr>
                <w:p w14:paraId="60534948" w14:textId="77777777" w:rsidR="00ED5F8E" w:rsidRPr="00751572" w:rsidRDefault="00ED5F8E" w:rsidP="005928D1">
                  <w:pPr>
                    <w:pStyle w:val="TableBodyText"/>
                    <w:tabs>
                      <w:tab w:val="right" w:pos="8246"/>
                    </w:tabs>
                    <w:ind w:right="28"/>
                    <w:jc w:val="left"/>
                    <w:rPr>
                      <w:szCs w:val="18"/>
                    </w:rPr>
                  </w:pPr>
                  <w:r>
                    <w:rPr>
                      <w:szCs w:val="18"/>
                    </w:rPr>
                    <w:t>62</w:t>
                  </w:r>
                </w:p>
              </w:tc>
            </w:tr>
            <w:tr w:rsidR="00ED5F8E" w14:paraId="6885DA0E" w14:textId="77777777" w:rsidTr="005928D1">
              <w:tc>
                <w:tcPr>
                  <w:tcW w:w="4750" w:type="pct"/>
                  <w:gridSpan w:val="2"/>
                </w:tcPr>
                <w:p w14:paraId="0E58015E" w14:textId="77777777" w:rsidR="00ED5F8E" w:rsidRPr="000F1B00" w:rsidRDefault="00ED5F8E" w:rsidP="005928D1">
                  <w:pPr>
                    <w:pStyle w:val="TableBodyText"/>
                    <w:tabs>
                      <w:tab w:val="right" w:pos="7718"/>
                      <w:tab w:val="right" w:pos="8246"/>
                    </w:tabs>
                    <w:ind w:right="28"/>
                    <w:jc w:val="left"/>
                    <w:rPr>
                      <w:szCs w:val="18"/>
                    </w:rPr>
                  </w:pPr>
                  <w:r>
                    <w:rPr>
                      <w:rFonts w:asciiTheme="majorHAnsi" w:hAnsiTheme="majorHAnsi" w:cstheme="majorHAnsi"/>
                      <w:szCs w:val="18"/>
                    </w:rPr>
                    <w:t>WithYouWithMe</w:t>
                  </w:r>
                  <w:r>
                    <w:rPr>
                      <w:szCs w:val="18"/>
                    </w:rPr>
                    <w:tab/>
                  </w:r>
                </w:p>
              </w:tc>
              <w:tc>
                <w:tcPr>
                  <w:tcW w:w="250" w:type="pct"/>
                </w:tcPr>
                <w:p w14:paraId="61392679" w14:textId="77777777" w:rsidR="00ED5F8E" w:rsidRPr="00751572" w:rsidRDefault="00ED5F8E" w:rsidP="005928D1">
                  <w:pPr>
                    <w:pStyle w:val="TableBodyText"/>
                    <w:tabs>
                      <w:tab w:val="right" w:pos="8246"/>
                    </w:tabs>
                    <w:ind w:right="28"/>
                    <w:jc w:val="left"/>
                    <w:rPr>
                      <w:szCs w:val="18"/>
                    </w:rPr>
                  </w:pPr>
                  <w:r>
                    <w:rPr>
                      <w:szCs w:val="18"/>
                    </w:rPr>
                    <w:t>14</w:t>
                  </w:r>
                </w:p>
              </w:tc>
            </w:tr>
            <w:tr w:rsidR="00ED5F8E" w14:paraId="154588BD" w14:textId="77777777" w:rsidTr="005928D1">
              <w:tc>
                <w:tcPr>
                  <w:tcW w:w="4750" w:type="pct"/>
                  <w:gridSpan w:val="2"/>
                </w:tcPr>
                <w:p w14:paraId="720B2CB7" w14:textId="77777777" w:rsidR="00ED5F8E" w:rsidRPr="000F1B00" w:rsidRDefault="00ED5F8E" w:rsidP="005928D1">
                  <w:pPr>
                    <w:pStyle w:val="TableBodyText"/>
                    <w:tabs>
                      <w:tab w:val="right" w:pos="7718"/>
                      <w:tab w:val="right" w:pos="8246"/>
                    </w:tabs>
                    <w:ind w:right="28"/>
                    <w:jc w:val="left"/>
                    <w:rPr>
                      <w:szCs w:val="18"/>
                    </w:rPr>
                  </w:pPr>
                  <w:r>
                    <w:rPr>
                      <w:szCs w:val="18"/>
                    </w:rPr>
                    <w:t>Year 13 Pty Ltd</w:t>
                  </w:r>
                </w:p>
              </w:tc>
              <w:tc>
                <w:tcPr>
                  <w:tcW w:w="250" w:type="pct"/>
                </w:tcPr>
                <w:p w14:paraId="31BF5C52" w14:textId="77777777" w:rsidR="00ED5F8E" w:rsidRPr="00751572" w:rsidRDefault="00ED5F8E" w:rsidP="005928D1">
                  <w:pPr>
                    <w:pStyle w:val="TableBodyText"/>
                    <w:tabs>
                      <w:tab w:val="right" w:pos="8246"/>
                    </w:tabs>
                    <w:ind w:right="28"/>
                    <w:jc w:val="left"/>
                    <w:rPr>
                      <w:szCs w:val="18"/>
                    </w:rPr>
                  </w:pPr>
                  <w:r>
                    <w:rPr>
                      <w:szCs w:val="18"/>
                    </w:rPr>
                    <w:t>08 #</w:t>
                  </w:r>
                </w:p>
              </w:tc>
            </w:tr>
            <w:tr w:rsidR="00ED5F8E" w14:paraId="5704FF17" w14:textId="77777777" w:rsidTr="005928D1">
              <w:tc>
                <w:tcPr>
                  <w:tcW w:w="4750" w:type="pct"/>
                  <w:gridSpan w:val="2"/>
                  <w:tcBorders>
                    <w:bottom w:val="outset" w:sz="6" w:space="0" w:color="D9D9D9" w:themeColor="background1" w:themeShade="D9"/>
                  </w:tcBorders>
                </w:tcPr>
                <w:p w14:paraId="279B710F" w14:textId="77777777" w:rsidR="00ED5F8E" w:rsidRPr="00A034CF" w:rsidRDefault="00ED5F8E" w:rsidP="005928D1">
                  <w:pPr>
                    <w:pStyle w:val="TableBodyText"/>
                    <w:tabs>
                      <w:tab w:val="right" w:pos="7718"/>
                      <w:tab w:val="right" w:pos="8246"/>
                    </w:tabs>
                    <w:ind w:right="28"/>
                    <w:jc w:val="left"/>
                    <w:rPr>
                      <w:szCs w:val="18"/>
                      <w:u w:val="thick" w:color="FFFFFF" w:themeColor="background1"/>
                    </w:rPr>
                  </w:pPr>
                  <w:r>
                    <w:rPr>
                      <w:rFonts w:asciiTheme="majorHAnsi" w:hAnsiTheme="majorHAnsi" w:cstheme="majorHAnsi"/>
                      <w:szCs w:val="18"/>
                    </w:rPr>
                    <w:t>Zoellner, Dr Don</w:t>
                  </w:r>
                  <w:r>
                    <w:rPr>
                      <w:szCs w:val="18"/>
                    </w:rPr>
                    <w:tab/>
                  </w:r>
                </w:p>
              </w:tc>
              <w:tc>
                <w:tcPr>
                  <w:tcW w:w="250" w:type="pct"/>
                  <w:tcBorders>
                    <w:bottom w:val="outset" w:sz="6" w:space="0" w:color="D9D9D9" w:themeColor="background1" w:themeShade="D9"/>
                  </w:tcBorders>
                </w:tcPr>
                <w:p w14:paraId="114D2159" w14:textId="77777777" w:rsidR="00ED5F8E" w:rsidRPr="00A034CF" w:rsidRDefault="00ED5F8E" w:rsidP="005928D1">
                  <w:pPr>
                    <w:pStyle w:val="TableBodyText"/>
                    <w:tabs>
                      <w:tab w:val="right" w:pos="8246"/>
                    </w:tabs>
                    <w:ind w:right="28"/>
                    <w:jc w:val="left"/>
                    <w:rPr>
                      <w:szCs w:val="18"/>
                      <w:u w:val="thick" w:color="FFFFFF" w:themeColor="background1"/>
                    </w:rPr>
                  </w:pPr>
                  <w:r>
                    <w:rPr>
                      <w:szCs w:val="18"/>
                    </w:rPr>
                    <w:t>04 #</w:t>
                  </w:r>
                </w:p>
              </w:tc>
            </w:tr>
          </w:tbl>
          <w:p w14:paraId="20D2FCFD" w14:textId="77777777" w:rsidR="00ED5F8E" w:rsidRDefault="00ED5F8E" w:rsidP="005928D1">
            <w:pPr>
              <w:pStyle w:val="Box"/>
            </w:pPr>
          </w:p>
        </w:tc>
      </w:tr>
      <w:tr w:rsidR="00ED5F8E" w14:paraId="2332540C" w14:textId="77777777" w:rsidTr="005928D1">
        <w:tc>
          <w:tcPr>
            <w:tcW w:w="5000" w:type="pct"/>
            <w:tcBorders>
              <w:top w:val="nil"/>
              <w:left w:val="nil"/>
              <w:bottom w:val="nil"/>
              <w:right w:val="nil"/>
            </w:tcBorders>
            <w:shd w:val="clear" w:color="auto" w:fill="auto"/>
          </w:tcPr>
          <w:p w14:paraId="120418A7" w14:textId="77777777" w:rsidR="00ED5F8E" w:rsidRDefault="00ED5F8E" w:rsidP="005928D1">
            <w:pPr>
              <w:pStyle w:val="Note"/>
            </w:pPr>
            <w:r w:rsidRPr="008E77FE">
              <w:rPr>
                <w:rStyle w:val="NoteLabel"/>
              </w:rPr>
              <w:t>a</w:t>
            </w:r>
            <w:r>
              <w:t xml:space="preserve"> An asterisk (*) indicates that the submission contains confidential material NOT available to the public.</w:t>
            </w:r>
          </w:p>
          <w:p w14:paraId="42326AA7" w14:textId="77777777" w:rsidR="00ED5F8E" w:rsidRDefault="00ED5F8E" w:rsidP="005928D1">
            <w:pPr>
              <w:pStyle w:val="Note"/>
              <w:rPr>
                <w:i/>
              </w:rPr>
            </w:pPr>
            <w:r>
              <w:t>A hash (#) indicates that the submission includes attachments.</w:t>
            </w:r>
          </w:p>
        </w:tc>
      </w:tr>
      <w:tr w:rsidR="00ED5F8E" w14:paraId="11060A0D" w14:textId="77777777" w:rsidTr="005928D1">
        <w:tc>
          <w:tcPr>
            <w:tcW w:w="5000" w:type="pct"/>
            <w:tcBorders>
              <w:top w:val="nil"/>
              <w:left w:val="nil"/>
              <w:bottom w:val="single" w:sz="6" w:space="0" w:color="78A22F"/>
              <w:right w:val="nil"/>
            </w:tcBorders>
            <w:shd w:val="clear" w:color="auto" w:fill="auto"/>
          </w:tcPr>
          <w:p w14:paraId="5CCF1FDB" w14:textId="77777777" w:rsidR="00ED5F8E" w:rsidRDefault="00ED5F8E" w:rsidP="005928D1">
            <w:pPr>
              <w:pStyle w:val="Box"/>
              <w:spacing w:before="0" w:line="120" w:lineRule="exact"/>
            </w:pPr>
          </w:p>
        </w:tc>
      </w:tr>
      <w:tr w:rsidR="00ED5F8E" w:rsidRPr="000863A5" w14:paraId="6416AA9D" w14:textId="77777777" w:rsidTr="005928D1">
        <w:tc>
          <w:tcPr>
            <w:tcW w:w="5000" w:type="pct"/>
            <w:tcBorders>
              <w:top w:val="single" w:sz="6" w:space="0" w:color="78A22F"/>
              <w:left w:val="nil"/>
              <w:bottom w:val="nil"/>
              <w:right w:val="nil"/>
            </w:tcBorders>
          </w:tcPr>
          <w:p w14:paraId="2FBC4102" w14:textId="64BF4A62" w:rsidR="00ED5F8E" w:rsidRPr="00626D32" w:rsidRDefault="00ED5F8E" w:rsidP="005928D1">
            <w:pPr>
              <w:pStyle w:val="BoxSpaceBelow"/>
            </w:pPr>
          </w:p>
        </w:tc>
      </w:tr>
    </w:tbl>
    <w:p w14:paraId="549C2E6A" w14:textId="77777777" w:rsidR="00ED5F8E" w:rsidRDefault="00ED5F8E" w:rsidP="005928D1">
      <w:pPr>
        <w:pStyle w:val="BodyText"/>
      </w:pPr>
    </w:p>
    <w:p w14:paraId="06AD6922" w14:textId="199570C3" w:rsidR="00ED5F8E" w:rsidRDefault="00ED5F8E" w:rsidP="005928D1">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ED5F8E" w14:paraId="33012934" w14:textId="77777777" w:rsidTr="005928D1">
        <w:trPr>
          <w:tblHeader/>
        </w:trPr>
        <w:tc>
          <w:tcPr>
            <w:tcW w:w="5000" w:type="pct"/>
            <w:tcBorders>
              <w:top w:val="single" w:sz="6" w:space="0" w:color="78A22F"/>
              <w:left w:val="nil"/>
              <w:bottom w:val="nil"/>
              <w:right w:val="nil"/>
            </w:tcBorders>
            <w:shd w:val="clear" w:color="auto" w:fill="auto"/>
          </w:tcPr>
          <w:p w14:paraId="45A701E9" w14:textId="6E04104D" w:rsidR="00ED5F8E" w:rsidRPr="00784A05" w:rsidRDefault="00ED5F8E" w:rsidP="005928D1">
            <w:pPr>
              <w:pStyle w:val="TableTitle"/>
            </w:pPr>
            <w:r>
              <w:rPr>
                <w:b w:val="0"/>
              </w:rPr>
              <w:t>Table A.</w:t>
            </w:r>
            <w:r>
              <w:rPr>
                <w:b w:val="0"/>
                <w:noProof/>
              </w:rPr>
              <w:t>2</w:t>
            </w:r>
            <w:r>
              <w:tab/>
              <w:t>Consultations</w:t>
            </w:r>
          </w:p>
        </w:tc>
      </w:tr>
      <w:tr w:rsidR="00ED5F8E" w14:paraId="625BC89E" w14:textId="77777777" w:rsidTr="005928D1">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8505"/>
            </w:tblGrid>
            <w:tr w:rsidR="00ED5F8E" w14:paraId="7D48FDF8" w14:textId="77777777" w:rsidTr="005928D1">
              <w:trPr>
                <w:tblHeader/>
              </w:trPr>
              <w:tc>
                <w:tcPr>
                  <w:tcW w:w="5000" w:type="pct"/>
                  <w:tcBorders>
                    <w:top w:val="single" w:sz="6" w:space="0" w:color="BFBFBF"/>
                    <w:bottom w:val="single" w:sz="6" w:space="0" w:color="BFBFBF"/>
                  </w:tcBorders>
                  <w:shd w:val="clear" w:color="auto" w:fill="auto"/>
                  <w:tcMar>
                    <w:top w:w="28" w:type="dxa"/>
                  </w:tcMar>
                </w:tcPr>
                <w:p w14:paraId="4E967666" w14:textId="77777777" w:rsidR="00ED5F8E" w:rsidRPr="00647A81" w:rsidRDefault="00ED5F8E" w:rsidP="005928D1">
                  <w:pPr>
                    <w:pStyle w:val="TableColumnHeading"/>
                    <w:ind w:right="28"/>
                    <w:jc w:val="left"/>
                    <w:rPr>
                      <w:i w:val="0"/>
                    </w:rPr>
                  </w:pPr>
                  <w:r>
                    <w:t>Participant</w:t>
                  </w:r>
                </w:p>
              </w:tc>
            </w:tr>
            <w:tr w:rsidR="00ED5F8E" w14:paraId="70F03003" w14:textId="77777777" w:rsidTr="005928D1">
              <w:tc>
                <w:tcPr>
                  <w:tcW w:w="5000" w:type="pct"/>
                  <w:shd w:val="clear" w:color="auto" w:fill="auto"/>
                </w:tcPr>
                <w:p w14:paraId="744407E7" w14:textId="77777777" w:rsidR="00ED5F8E" w:rsidRPr="002E7038" w:rsidRDefault="00ED5F8E" w:rsidP="000C01FB">
                  <w:pPr>
                    <w:pStyle w:val="TableBodyText"/>
                    <w:spacing w:before="80"/>
                    <w:ind w:right="28"/>
                    <w:jc w:val="left"/>
                    <w:rPr>
                      <w:rFonts w:asciiTheme="majorHAnsi" w:hAnsiTheme="majorHAnsi" w:cstheme="majorHAnsi"/>
                    </w:rPr>
                  </w:pPr>
                  <w:r>
                    <w:rPr>
                      <w:rFonts w:asciiTheme="majorHAnsi" w:hAnsiTheme="majorHAnsi" w:cstheme="majorHAnsi"/>
                      <w:szCs w:val="18"/>
                    </w:rPr>
                    <w:t xml:space="preserve">Ai </w:t>
                  </w:r>
                  <w:r w:rsidRPr="002E7038">
                    <w:rPr>
                      <w:rFonts w:asciiTheme="majorHAnsi" w:hAnsiTheme="majorHAnsi" w:cstheme="majorHAnsi"/>
                      <w:szCs w:val="18"/>
                    </w:rPr>
                    <w:t>Group</w:t>
                  </w:r>
                </w:p>
              </w:tc>
            </w:tr>
            <w:tr w:rsidR="00ED5F8E" w14:paraId="3B32A71A" w14:textId="77777777" w:rsidTr="005928D1">
              <w:tc>
                <w:tcPr>
                  <w:tcW w:w="5000" w:type="pct"/>
                  <w:shd w:val="clear" w:color="auto" w:fill="auto"/>
                </w:tcPr>
                <w:p w14:paraId="496ED01C" w14:textId="77777777" w:rsidR="00ED5F8E" w:rsidRPr="002E7038" w:rsidRDefault="00ED5F8E" w:rsidP="005928D1">
                  <w:pPr>
                    <w:pStyle w:val="TableBodyText"/>
                    <w:ind w:right="28"/>
                    <w:jc w:val="left"/>
                    <w:rPr>
                      <w:rFonts w:asciiTheme="majorHAnsi" w:hAnsiTheme="majorHAnsi" w:cstheme="majorHAnsi"/>
                    </w:rPr>
                  </w:pPr>
                  <w:r w:rsidRPr="002E7038">
                    <w:rPr>
                      <w:rFonts w:asciiTheme="majorHAnsi" w:hAnsiTheme="majorHAnsi" w:cstheme="majorHAnsi"/>
                      <w:szCs w:val="18"/>
                    </w:rPr>
                    <w:t>Artibus Innovation</w:t>
                  </w:r>
                </w:p>
              </w:tc>
            </w:tr>
            <w:tr w:rsidR="00ED5F8E" w14:paraId="63B17A0C" w14:textId="77777777" w:rsidTr="005928D1">
              <w:tc>
                <w:tcPr>
                  <w:tcW w:w="5000" w:type="pct"/>
                  <w:shd w:val="clear" w:color="auto" w:fill="auto"/>
                </w:tcPr>
                <w:p w14:paraId="21415DA0" w14:textId="77777777" w:rsidR="00ED5F8E" w:rsidRPr="002E7038" w:rsidRDefault="00ED5F8E" w:rsidP="005928D1">
                  <w:pPr>
                    <w:pStyle w:val="TableBodyText"/>
                    <w:ind w:right="28"/>
                    <w:jc w:val="left"/>
                    <w:rPr>
                      <w:rFonts w:asciiTheme="majorHAnsi" w:hAnsiTheme="majorHAnsi" w:cstheme="majorHAnsi"/>
                    </w:rPr>
                  </w:pPr>
                  <w:r w:rsidRPr="002E7038">
                    <w:rPr>
                      <w:rFonts w:asciiTheme="majorHAnsi" w:hAnsiTheme="majorHAnsi" w:cstheme="majorHAnsi"/>
                      <w:szCs w:val="18"/>
                    </w:rPr>
                    <w:t>Australian Bureau of Statistics</w:t>
                  </w:r>
                </w:p>
              </w:tc>
            </w:tr>
            <w:tr w:rsidR="00ED5F8E" w14:paraId="704764C1" w14:textId="77777777" w:rsidTr="005928D1">
              <w:tc>
                <w:tcPr>
                  <w:tcW w:w="5000" w:type="pct"/>
                  <w:shd w:val="clear" w:color="auto" w:fill="auto"/>
                </w:tcPr>
                <w:p w14:paraId="2AA3FDAB" w14:textId="77777777" w:rsidR="00ED5F8E" w:rsidRPr="002E7038" w:rsidRDefault="00ED5F8E" w:rsidP="005928D1">
                  <w:pPr>
                    <w:pStyle w:val="TableBodyText"/>
                    <w:ind w:right="28"/>
                    <w:jc w:val="left"/>
                    <w:rPr>
                      <w:rFonts w:asciiTheme="majorHAnsi" w:hAnsiTheme="majorHAnsi" w:cstheme="majorHAnsi"/>
                    </w:rPr>
                  </w:pPr>
                  <w:r w:rsidRPr="002E7038">
                    <w:rPr>
                      <w:rFonts w:asciiTheme="majorHAnsi" w:hAnsiTheme="majorHAnsi" w:cstheme="majorHAnsi"/>
                      <w:szCs w:val="18"/>
                    </w:rPr>
                    <w:t>Australian Chamber of Commerce and Industry</w:t>
                  </w:r>
                </w:p>
              </w:tc>
            </w:tr>
            <w:tr w:rsidR="00ED5F8E" w14:paraId="2C14CB8D" w14:textId="77777777" w:rsidTr="005928D1">
              <w:tc>
                <w:tcPr>
                  <w:tcW w:w="5000" w:type="pct"/>
                  <w:shd w:val="clear" w:color="auto" w:fill="auto"/>
                </w:tcPr>
                <w:p w14:paraId="7DF145EF" w14:textId="77777777" w:rsidR="00ED5F8E" w:rsidRPr="002E7038" w:rsidRDefault="00ED5F8E" w:rsidP="005928D1">
                  <w:pPr>
                    <w:pStyle w:val="TableBodyText"/>
                    <w:ind w:right="28"/>
                    <w:jc w:val="left"/>
                    <w:rPr>
                      <w:rFonts w:asciiTheme="majorHAnsi" w:hAnsiTheme="majorHAnsi" w:cstheme="majorHAnsi"/>
                    </w:rPr>
                  </w:pPr>
                  <w:r w:rsidRPr="002E7038">
                    <w:rPr>
                      <w:rFonts w:asciiTheme="majorHAnsi" w:hAnsiTheme="majorHAnsi" w:cstheme="majorHAnsi"/>
                      <w:szCs w:val="18"/>
                    </w:rPr>
                    <w:t>Australian Industry Standards</w:t>
                  </w:r>
                </w:p>
              </w:tc>
            </w:tr>
            <w:tr w:rsidR="00ED5F8E" w14:paraId="68D0F80A" w14:textId="77777777" w:rsidTr="005928D1">
              <w:tc>
                <w:tcPr>
                  <w:tcW w:w="5000" w:type="pct"/>
                  <w:shd w:val="clear" w:color="auto" w:fill="auto"/>
                </w:tcPr>
                <w:p w14:paraId="34D19F17" w14:textId="77777777" w:rsidR="00ED5F8E" w:rsidRPr="002E7038" w:rsidRDefault="00ED5F8E" w:rsidP="005928D1">
                  <w:pPr>
                    <w:pStyle w:val="TableBodyText"/>
                    <w:ind w:right="28"/>
                    <w:jc w:val="left"/>
                    <w:rPr>
                      <w:rFonts w:asciiTheme="majorHAnsi" w:hAnsiTheme="majorHAnsi" w:cstheme="majorHAnsi"/>
                    </w:rPr>
                  </w:pPr>
                  <w:r w:rsidRPr="002E7038">
                    <w:rPr>
                      <w:rFonts w:asciiTheme="majorHAnsi" w:hAnsiTheme="majorHAnsi" w:cstheme="majorHAnsi"/>
                      <w:szCs w:val="18"/>
                    </w:rPr>
                    <w:t xml:space="preserve">Australian Skills Quality Authority </w:t>
                  </w:r>
                  <w:r>
                    <w:rPr>
                      <w:rFonts w:asciiTheme="majorHAnsi" w:hAnsiTheme="majorHAnsi" w:cstheme="majorHAnsi"/>
                      <w:szCs w:val="18"/>
                    </w:rPr>
                    <w:t>(</w:t>
                  </w:r>
                  <w:r w:rsidRPr="002E7038">
                    <w:rPr>
                      <w:rFonts w:asciiTheme="majorHAnsi" w:hAnsiTheme="majorHAnsi" w:cstheme="majorHAnsi"/>
                      <w:szCs w:val="18"/>
                    </w:rPr>
                    <w:t>ASQA</w:t>
                  </w:r>
                  <w:r>
                    <w:rPr>
                      <w:rFonts w:asciiTheme="majorHAnsi" w:hAnsiTheme="majorHAnsi" w:cstheme="majorHAnsi"/>
                      <w:szCs w:val="18"/>
                    </w:rPr>
                    <w:t>)</w:t>
                  </w:r>
                </w:p>
              </w:tc>
            </w:tr>
            <w:tr w:rsidR="00ED5F8E" w14:paraId="2F8194EB" w14:textId="77777777" w:rsidTr="005928D1">
              <w:tc>
                <w:tcPr>
                  <w:tcW w:w="5000" w:type="pct"/>
                  <w:shd w:val="clear" w:color="auto" w:fill="auto"/>
                </w:tcPr>
                <w:p w14:paraId="33C88ACC" w14:textId="77777777" w:rsidR="00ED5F8E" w:rsidRPr="002E7038" w:rsidRDefault="00ED5F8E" w:rsidP="005928D1">
                  <w:pPr>
                    <w:pStyle w:val="TableBodyText"/>
                    <w:ind w:right="28"/>
                    <w:jc w:val="left"/>
                    <w:rPr>
                      <w:rFonts w:asciiTheme="majorHAnsi" w:hAnsiTheme="majorHAnsi" w:cstheme="majorHAnsi"/>
                    </w:rPr>
                  </w:pPr>
                  <w:r w:rsidRPr="002E7038">
                    <w:rPr>
                      <w:rFonts w:asciiTheme="majorHAnsi" w:hAnsiTheme="majorHAnsi" w:cstheme="majorHAnsi"/>
                      <w:szCs w:val="18"/>
                    </w:rPr>
                    <w:t xml:space="preserve">Australian Vocational Education and Training Research Association </w:t>
                  </w:r>
                  <w:r>
                    <w:rPr>
                      <w:rFonts w:asciiTheme="majorHAnsi" w:hAnsiTheme="majorHAnsi" w:cstheme="majorHAnsi"/>
                      <w:szCs w:val="18"/>
                    </w:rPr>
                    <w:t>(</w:t>
                  </w:r>
                  <w:r w:rsidRPr="002E7038">
                    <w:rPr>
                      <w:rFonts w:asciiTheme="majorHAnsi" w:hAnsiTheme="majorHAnsi" w:cstheme="majorHAnsi"/>
                      <w:szCs w:val="18"/>
                    </w:rPr>
                    <w:t>AVETRA</w:t>
                  </w:r>
                  <w:r>
                    <w:rPr>
                      <w:rFonts w:asciiTheme="majorHAnsi" w:hAnsiTheme="majorHAnsi" w:cstheme="majorHAnsi"/>
                      <w:szCs w:val="18"/>
                    </w:rPr>
                    <w:t>)</w:t>
                  </w:r>
                </w:p>
              </w:tc>
            </w:tr>
            <w:tr w:rsidR="00ED5F8E" w14:paraId="7F3ADF7F" w14:textId="77777777" w:rsidTr="005928D1">
              <w:tc>
                <w:tcPr>
                  <w:tcW w:w="5000" w:type="pct"/>
                  <w:shd w:val="clear" w:color="auto" w:fill="auto"/>
                </w:tcPr>
                <w:p w14:paraId="193AC8ED" w14:textId="77777777" w:rsidR="00ED5F8E" w:rsidRPr="002E7038" w:rsidRDefault="00ED5F8E" w:rsidP="005928D1">
                  <w:pPr>
                    <w:pStyle w:val="TableBodyText"/>
                    <w:ind w:right="28"/>
                    <w:jc w:val="left"/>
                    <w:rPr>
                      <w:rFonts w:asciiTheme="majorHAnsi" w:hAnsiTheme="majorHAnsi" w:cstheme="majorHAnsi"/>
                    </w:rPr>
                  </w:pPr>
                  <w:r w:rsidRPr="002E7038">
                    <w:rPr>
                      <w:rFonts w:asciiTheme="majorHAnsi" w:hAnsiTheme="majorHAnsi" w:cstheme="majorHAnsi"/>
                      <w:szCs w:val="18"/>
                    </w:rPr>
                    <w:t>Business Council of Australia</w:t>
                  </w:r>
                </w:p>
              </w:tc>
            </w:tr>
            <w:tr w:rsidR="00ED5F8E" w14:paraId="71843479" w14:textId="77777777" w:rsidTr="005928D1">
              <w:tc>
                <w:tcPr>
                  <w:tcW w:w="5000" w:type="pct"/>
                  <w:shd w:val="clear" w:color="auto" w:fill="auto"/>
                </w:tcPr>
                <w:p w14:paraId="109CFC35" w14:textId="77777777" w:rsidR="00ED5F8E" w:rsidRPr="002E7038" w:rsidRDefault="00ED5F8E" w:rsidP="005928D1">
                  <w:pPr>
                    <w:pStyle w:val="TableBodyText"/>
                    <w:ind w:right="28"/>
                    <w:jc w:val="left"/>
                    <w:rPr>
                      <w:rFonts w:asciiTheme="majorHAnsi" w:hAnsiTheme="majorHAnsi" w:cstheme="majorHAnsi"/>
                    </w:rPr>
                  </w:pPr>
                  <w:r w:rsidRPr="00F05D60">
                    <w:rPr>
                      <w:rFonts w:asciiTheme="majorHAnsi" w:hAnsiTheme="majorHAnsi" w:cstheme="majorHAnsi"/>
                      <w:szCs w:val="18"/>
                    </w:rPr>
                    <w:t xml:space="preserve">Chamber of Commerce </w:t>
                  </w:r>
                  <w:r>
                    <w:rPr>
                      <w:rFonts w:asciiTheme="majorHAnsi" w:hAnsiTheme="majorHAnsi" w:cstheme="majorHAnsi"/>
                      <w:szCs w:val="18"/>
                    </w:rPr>
                    <w:t>(</w:t>
                  </w:r>
                  <w:r w:rsidRPr="00F05D60">
                    <w:rPr>
                      <w:rFonts w:asciiTheme="majorHAnsi" w:hAnsiTheme="majorHAnsi" w:cstheme="majorHAnsi"/>
                      <w:szCs w:val="18"/>
                    </w:rPr>
                    <w:t>NT</w:t>
                  </w:r>
                  <w:r>
                    <w:rPr>
                      <w:rFonts w:asciiTheme="majorHAnsi" w:hAnsiTheme="majorHAnsi" w:cstheme="majorHAnsi"/>
                      <w:szCs w:val="18"/>
                    </w:rPr>
                    <w:t>)</w:t>
                  </w:r>
                </w:p>
              </w:tc>
            </w:tr>
            <w:tr w:rsidR="00ED5F8E" w14:paraId="1ADE8D3C" w14:textId="77777777" w:rsidTr="005928D1">
              <w:tc>
                <w:tcPr>
                  <w:tcW w:w="5000" w:type="pct"/>
                  <w:shd w:val="clear" w:color="auto" w:fill="auto"/>
                </w:tcPr>
                <w:p w14:paraId="77DE0123" w14:textId="2C996FA3" w:rsidR="00ED5F8E" w:rsidRPr="002E7038" w:rsidRDefault="00ED5F8E" w:rsidP="005928D1">
                  <w:pPr>
                    <w:pStyle w:val="TableBodyText"/>
                    <w:ind w:right="28"/>
                    <w:jc w:val="left"/>
                    <w:rPr>
                      <w:rFonts w:asciiTheme="majorHAnsi" w:hAnsiTheme="majorHAnsi" w:cstheme="majorHAnsi"/>
                    </w:rPr>
                  </w:pPr>
                  <w:r w:rsidRPr="00FF16B8">
                    <w:rPr>
                      <w:rFonts w:asciiTheme="majorHAnsi" w:hAnsiTheme="majorHAnsi" w:cstheme="majorHAnsi"/>
                      <w:szCs w:val="18"/>
                    </w:rPr>
                    <w:t xml:space="preserve">Chamber of Commerce and Industry </w:t>
                  </w:r>
                  <w:r w:rsidR="00A658B5">
                    <w:rPr>
                      <w:rFonts w:asciiTheme="majorHAnsi" w:hAnsiTheme="majorHAnsi" w:cstheme="majorHAnsi"/>
                      <w:szCs w:val="18"/>
                    </w:rPr>
                    <w:t>(Qld)</w:t>
                  </w:r>
                </w:p>
              </w:tc>
            </w:tr>
            <w:tr w:rsidR="00ED5F8E" w14:paraId="452844B0" w14:textId="77777777" w:rsidTr="005928D1">
              <w:tc>
                <w:tcPr>
                  <w:tcW w:w="5000" w:type="pct"/>
                  <w:shd w:val="clear" w:color="auto" w:fill="auto"/>
                </w:tcPr>
                <w:p w14:paraId="66DCF177" w14:textId="77777777" w:rsidR="00ED5F8E" w:rsidRPr="002E7038" w:rsidRDefault="00ED5F8E" w:rsidP="005928D1">
                  <w:pPr>
                    <w:pStyle w:val="TableBodyText"/>
                    <w:ind w:right="28"/>
                    <w:jc w:val="left"/>
                    <w:rPr>
                      <w:rFonts w:asciiTheme="majorHAnsi" w:hAnsiTheme="majorHAnsi" w:cstheme="majorHAnsi"/>
                    </w:rPr>
                  </w:pPr>
                  <w:r w:rsidRPr="00FF16B8">
                    <w:rPr>
                      <w:rFonts w:asciiTheme="majorHAnsi" w:hAnsiTheme="majorHAnsi" w:cstheme="majorHAnsi"/>
                      <w:szCs w:val="18"/>
                    </w:rPr>
                    <w:t xml:space="preserve">Chamber of Commerce and Industry </w:t>
                  </w:r>
                  <w:r>
                    <w:rPr>
                      <w:rFonts w:asciiTheme="majorHAnsi" w:hAnsiTheme="majorHAnsi" w:cstheme="majorHAnsi"/>
                      <w:szCs w:val="18"/>
                    </w:rPr>
                    <w:t>(</w:t>
                  </w:r>
                  <w:r w:rsidRPr="00FF16B8">
                    <w:rPr>
                      <w:rFonts w:asciiTheme="majorHAnsi" w:hAnsiTheme="majorHAnsi" w:cstheme="majorHAnsi"/>
                      <w:szCs w:val="18"/>
                    </w:rPr>
                    <w:t>WA</w:t>
                  </w:r>
                  <w:r>
                    <w:rPr>
                      <w:rFonts w:asciiTheme="majorHAnsi" w:hAnsiTheme="majorHAnsi" w:cstheme="majorHAnsi"/>
                      <w:szCs w:val="18"/>
                    </w:rPr>
                    <w:t>)</w:t>
                  </w:r>
                </w:p>
              </w:tc>
            </w:tr>
            <w:tr w:rsidR="00ED5F8E" w14:paraId="0BD49270" w14:textId="77777777" w:rsidTr="005928D1">
              <w:tc>
                <w:tcPr>
                  <w:tcW w:w="5000" w:type="pct"/>
                  <w:shd w:val="clear" w:color="auto" w:fill="auto"/>
                </w:tcPr>
                <w:p w14:paraId="34DFE157" w14:textId="77777777" w:rsidR="00ED5F8E" w:rsidRPr="002E7038" w:rsidRDefault="00ED5F8E" w:rsidP="005928D1">
                  <w:pPr>
                    <w:pStyle w:val="TableBodyText"/>
                    <w:ind w:right="28"/>
                    <w:jc w:val="left"/>
                    <w:rPr>
                      <w:rFonts w:asciiTheme="majorHAnsi" w:hAnsiTheme="majorHAnsi" w:cstheme="majorHAnsi"/>
                    </w:rPr>
                  </w:pPr>
                  <w:r w:rsidRPr="00FF16B8">
                    <w:rPr>
                      <w:rFonts w:asciiTheme="majorHAnsi" w:hAnsiTheme="majorHAnsi" w:cstheme="majorHAnsi"/>
                      <w:szCs w:val="18"/>
                    </w:rPr>
                    <w:t xml:space="preserve">Chamber of Minerals and Energy </w:t>
                  </w:r>
                  <w:r>
                    <w:rPr>
                      <w:rFonts w:asciiTheme="majorHAnsi" w:hAnsiTheme="majorHAnsi" w:cstheme="majorHAnsi"/>
                      <w:szCs w:val="18"/>
                    </w:rPr>
                    <w:t>(</w:t>
                  </w:r>
                  <w:r w:rsidRPr="00FF16B8">
                    <w:rPr>
                      <w:rFonts w:asciiTheme="majorHAnsi" w:hAnsiTheme="majorHAnsi" w:cstheme="majorHAnsi"/>
                      <w:szCs w:val="18"/>
                    </w:rPr>
                    <w:t>WA</w:t>
                  </w:r>
                  <w:r>
                    <w:rPr>
                      <w:rFonts w:asciiTheme="majorHAnsi" w:hAnsiTheme="majorHAnsi" w:cstheme="majorHAnsi"/>
                      <w:szCs w:val="18"/>
                    </w:rPr>
                    <w:t>)</w:t>
                  </w:r>
                </w:p>
              </w:tc>
            </w:tr>
            <w:tr w:rsidR="00ED5F8E" w14:paraId="7BD956D3" w14:textId="77777777" w:rsidTr="005928D1">
              <w:tc>
                <w:tcPr>
                  <w:tcW w:w="5000" w:type="pct"/>
                  <w:shd w:val="clear" w:color="auto" w:fill="auto"/>
                </w:tcPr>
                <w:p w14:paraId="75027F44" w14:textId="77777777" w:rsidR="00ED5F8E" w:rsidRPr="002E7038" w:rsidRDefault="00ED5F8E" w:rsidP="005928D1">
                  <w:pPr>
                    <w:pStyle w:val="TableBodyText"/>
                    <w:ind w:right="28"/>
                    <w:jc w:val="left"/>
                    <w:rPr>
                      <w:rFonts w:asciiTheme="majorHAnsi" w:hAnsiTheme="majorHAnsi" w:cstheme="majorHAnsi"/>
                    </w:rPr>
                  </w:pPr>
                  <w:r w:rsidRPr="00F05D60">
                    <w:rPr>
                      <w:rFonts w:asciiTheme="majorHAnsi" w:hAnsiTheme="majorHAnsi" w:cstheme="majorHAnsi"/>
                      <w:szCs w:val="18"/>
                    </w:rPr>
                    <w:t>Charles Darwin University</w:t>
                  </w:r>
                </w:p>
              </w:tc>
            </w:tr>
            <w:tr w:rsidR="00ED5F8E" w14:paraId="75419794" w14:textId="77777777" w:rsidTr="005928D1">
              <w:tc>
                <w:tcPr>
                  <w:tcW w:w="5000" w:type="pct"/>
                  <w:shd w:val="clear" w:color="auto" w:fill="auto"/>
                </w:tcPr>
                <w:p w14:paraId="5BE4D80F" w14:textId="77777777" w:rsidR="00ED5F8E" w:rsidRPr="002E7038" w:rsidRDefault="00ED5F8E" w:rsidP="005928D1">
                  <w:pPr>
                    <w:pStyle w:val="TableBodyText"/>
                    <w:ind w:right="28"/>
                    <w:jc w:val="left"/>
                    <w:rPr>
                      <w:rFonts w:asciiTheme="majorHAnsi" w:hAnsiTheme="majorHAnsi" w:cstheme="majorHAnsi"/>
                    </w:rPr>
                  </w:pPr>
                  <w:r>
                    <w:rPr>
                      <w:rFonts w:asciiTheme="majorHAnsi" w:hAnsiTheme="majorHAnsi" w:cstheme="majorHAnsi"/>
                    </w:rPr>
                    <w:t>Deloitte Australia</w:t>
                  </w:r>
                </w:p>
              </w:tc>
            </w:tr>
            <w:tr w:rsidR="00ED5F8E" w14:paraId="55E400F1" w14:textId="77777777" w:rsidTr="005928D1">
              <w:tc>
                <w:tcPr>
                  <w:tcW w:w="5000" w:type="pct"/>
                  <w:shd w:val="clear" w:color="auto" w:fill="auto"/>
                </w:tcPr>
                <w:p w14:paraId="70610AB0" w14:textId="77777777" w:rsidR="00ED5F8E" w:rsidRPr="002E7038" w:rsidRDefault="00ED5F8E" w:rsidP="005928D1">
                  <w:pPr>
                    <w:pStyle w:val="TableBodyText"/>
                    <w:ind w:right="28"/>
                    <w:jc w:val="left"/>
                    <w:rPr>
                      <w:rFonts w:asciiTheme="majorHAnsi" w:hAnsiTheme="majorHAnsi" w:cstheme="majorHAnsi"/>
                    </w:rPr>
                  </w:pPr>
                  <w:r w:rsidRPr="00FF16B8">
                    <w:rPr>
                      <w:rFonts w:asciiTheme="majorHAnsi" w:hAnsiTheme="majorHAnsi" w:cstheme="majorHAnsi"/>
                      <w:szCs w:val="18"/>
                    </w:rPr>
                    <w:t xml:space="preserve">Department of Education </w:t>
                  </w:r>
                  <w:r>
                    <w:rPr>
                      <w:rFonts w:asciiTheme="majorHAnsi" w:hAnsiTheme="majorHAnsi" w:cstheme="majorHAnsi"/>
                      <w:szCs w:val="18"/>
                    </w:rPr>
                    <w:t>(</w:t>
                  </w:r>
                  <w:r w:rsidRPr="00FF16B8">
                    <w:rPr>
                      <w:rFonts w:asciiTheme="majorHAnsi" w:hAnsiTheme="majorHAnsi" w:cstheme="majorHAnsi"/>
                      <w:szCs w:val="18"/>
                    </w:rPr>
                    <w:t>NSW</w:t>
                  </w:r>
                  <w:r>
                    <w:rPr>
                      <w:rFonts w:asciiTheme="majorHAnsi" w:hAnsiTheme="majorHAnsi" w:cstheme="majorHAnsi"/>
                      <w:szCs w:val="18"/>
                    </w:rPr>
                    <w:t>)</w:t>
                  </w:r>
                </w:p>
              </w:tc>
            </w:tr>
            <w:tr w:rsidR="00ED5F8E" w14:paraId="03E710C3" w14:textId="77777777" w:rsidTr="005928D1">
              <w:tc>
                <w:tcPr>
                  <w:tcW w:w="5000" w:type="pct"/>
                  <w:shd w:val="clear" w:color="auto" w:fill="auto"/>
                </w:tcPr>
                <w:p w14:paraId="2704F2E5" w14:textId="77777777" w:rsidR="00ED5F8E" w:rsidRPr="002E7038" w:rsidRDefault="00ED5F8E" w:rsidP="005928D1">
                  <w:pPr>
                    <w:pStyle w:val="TableBodyText"/>
                    <w:ind w:right="28"/>
                    <w:jc w:val="left"/>
                    <w:rPr>
                      <w:rFonts w:asciiTheme="majorHAnsi" w:hAnsiTheme="majorHAnsi" w:cstheme="majorHAnsi"/>
                    </w:rPr>
                  </w:pPr>
                  <w:r>
                    <w:rPr>
                      <w:rFonts w:asciiTheme="majorHAnsi" w:hAnsiTheme="majorHAnsi" w:cstheme="majorHAnsi"/>
                      <w:szCs w:val="18"/>
                    </w:rPr>
                    <w:t>Department of Education (NT)</w:t>
                  </w:r>
                </w:p>
              </w:tc>
            </w:tr>
            <w:tr w:rsidR="00ED5F8E" w14:paraId="4C156463" w14:textId="77777777" w:rsidTr="005928D1">
              <w:tc>
                <w:tcPr>
                  <w:tcW w:w="5000" w:type="pct"/>
                  <w:shd w:val="clear" w:color="auto" w:fill="auto"/>
                </w:tcPr>
                <w:p w14:paraId="527ACCF3" w14:textId="77777777" w:rsidR="00ED5F8E" w:rsidRPr="002E7038" w:rsidRDefault="00ED5F8E" w:rsidP="005928D1">
                  <w:pPr>
                    <w:pStyle w:val="TableBodyText"/>
                    <w:ind w:right="28"/>
                    <w:jc w:val="left"/>
                    <w:rPr>
                      <w:rFonts w:asciiTheme="majorHAnsi" w:hAnsiTheme="majorHAnsi" w:cstheme="majorHAnsi"/>
                    </w:rPr>
                  </w:pPr>
                  <w:r w:rsidRPr="00FF16B8">
                    <w:rPr>
                      <w:rFonts w:asciiTheme="majorHAnsi" w:hAnsiTheme="majorHAnsi" w:cstheme="majorHAnsi"/>
                      <w:szCs w:val="18"/>
                    </w:rPr>
                    <w:t xml:space="preserve">Department of Education </w:t>
                  </w:r>
                  <w:r>
                    <w:rPr>
                      <w:rFonts w:asciiTheme="majorHAnsi" w:hAnsiTheme="majorHAnsi" w:cstheme="majorHAnsi"/>
                      <w:szCs w:val="18"/>
                    </w:rPr>
                    <w:t>(</w:t>
                  </w:r>
                  <w:r w:rsidRPr="00FF16B8">
                    <w:rPr>
                      <w:rFonts w:asciiTheme="majorHAnsi" w:hAnsiTheme="majorHAnsi" w:cstheme="majorHAnsi"/>
                      <w:szCs w:val="18"/>
                    </w:rPr>
                    <w:t>SA</w:t>
                  </w:r>
                  <w:r>
                    <w:rPr>
                      <w:rFonts w:asciiTheme="majorHAnsi" w:hAnsiTheme="majorHAnsi" w:cstheme="majorHAnsi"/>
                      <w:szCs w:val="18"/>
                    </w:rPr>
                    <w:t>)</w:t>
                  </w:r>
                </w:p>
              </w:tc>
            </w:tr>
            <w:tr w:rsidR="00ED5F8E" w14:paraId="34A2BE33" w14:textId="77777777" w:rsidTr="005928D1">
              <w:tc>
                <w:tcPr>
                  <w:tcW w:w="5000" w:type="pct"/>
                  <w:shd w:val="clear" w:color="auto" w:fill="auto"/>
                </w:tcPr>
                <w:p w14:paraId="6BB90932" w14:textId="77777777" w:rsidR="00ED5F8E" w:rsidRPr="002E7038" w:rsidRDefault="00ED5F8E" w:rsidP="005928D1">
                  <w:pPr>
                    <w:pStyle w:val="TableBodyText"/>
                    <w:ind w:right="28"/>
                    <w:jc w:val="left"/>
                    <w:rPr>
                      <w:rFonts w:asciiTheme="majorHAnsi" w:hAnsiTheme="majorHAnsi" w:cstheme="majorHAnsi"/>
                    </w:rPr>
                  </w:pPr>
                  <w:r w:rsidRPr="002E7038">
                    <w:rPr>
                      <w:rFonts w:asciiTheme="majorHAnsi" w:hAnsiTheme="majorHAnsi" w:cstheme="majorHAnsi"/>
                      <w:szCs w:val="18"/>
                    </w:rPr>
                    <w:t>Department of Education, Skills and Employment</w:t>
                  </w:r>
                  <w:r>
                    <w:rPr>
                      <w:rFonts w:asciiTheme="majorHAnsi" w:hAnsiTheme="majorHAnsi" w:cstheme="majorHAnsi"/>
                      <w:szCs w:val="18"/>
                    </w:rPr>
                    <w:t xml:space="preserve"> (Australian Government)</w:t>
                  </w:r>
                </w:p>
              </w:tc>
            </w:tr>
            <w:tr w:rsidR="00ED5F8E" w14:paraId="34098CF7" w14:textId="77777777" w:rsidTr="005928D1">
              <w:tc>
                <w:tcPr>
                  <w:tcW w:w="5000" w:type="pct"/>
                  <w:shd w:val="clear" w:color="auto" w:fill="auto"/>
                </w:tcPr>
                <w:p w14:paraId="626767E4" w14:textId="64B50FF3" w:rsidR="00ED5F8E" w:rsidRPr="002E7038" w:rsidRDefault="00ED5F8E" w:rsidP="00A658B5">
                  <w:pPr>
                    <w:pStyle w:val="TableBodyText"/>
                    <w:ind w:right="28"/>
                    <w:jc w:val="left"/>
                    <w:rPr>
                      <w:rFonts w:asciiTheme="majorHAnsi" w:hAnsiTheme="majorHAnsi" w:cstheme="majorHAnsi"/>
                    </w:rPr>
                  </w:pPr>
                  <w:r w:rsidRPr="002E7038">
                    <w:rPr>
                      <w:rFonts w:asciiTheme="majorHAnsi" w:hAnsiTheme="majorHAnsi" w:cstheme="majorHAnsi"/>
                      <w:szCs w:val="18"/>
                    </w:rPr>
                    <w:t xml:space="preserve">Department of Education and Training </w:t>
                  </w:r>
                  <w:r>
                    <w:rPr>
                      <w:rFonts w:asciiTheme="majorHAnsi" w:hAnsiTheme="majorHAnsi" w:cstheme="majorHAnsi"/>
                      <w:szCs w:val="18"/>
                    </w:rPr>
                    <w:t>(</w:t>
                  </w:r>
                  <w:r w:rsidRPr="002E7038">
                    <w:rPr>
                      <w:rFonts w:asciiTheme="majorHAnsi" w:hAnsiTheme="majorHAnsi" w:cstheme="majorHAnsi"/>
                      <w:szCs w:val="18"/>
                    </w:rPr>
                    <w:t>V</w:t>
                  </w:r>
                  <w:r w:rsidR="00A658B5">
                    <w:rPr>
                      <w:rFonts w:asciiTheme="majorHAnsi" w:hAnsiTheme="majorHAnsi" w:cstheme="majorHAnsi"/>
                      <w:szCs w:val="18"/>
                    </w:rPr>
                    <w:t>ic</w:t>
                  </w:r>
                  <w:r>
                    <w:rPr>
                      <w:rFonts w:asciiTheme="majorHAnsi" w:hAnsiTheme="majorHAnsi" w:cstheme="majorHAnsi"/>
                      <w:szCs w:val="18"/>
                    </w:rPr>
                    <w:t>)</w:t>
                  </w:r>
                </w:p>
              </w:tc>
            </w:tr>
            <w:tr w:rsidR="00ED5F8E" w14:paraId="3DCF3463" w14:textId="77777777" w:rsidTr="005928D1">
              <w:tc>
                <w:tcPr>
                  <w:tcW w:w="5000" w:type="pct"/>
                  <w:shd w:val="clear" w:color="auto" w:fill="auto"/>
                </w:tcPr>
                <w:p w14:paraId="6D71B239" w14:textId="77777777" w:rsidR="00ED5F8E" w:rsidRPr="002E7038" w:rsidRDefault="00ED5F8E" w:rsidP="005928D1">
                  <w:pPr>
                    <w:pStyle w:val="TableBodyText"/>
                    <w:ind w:right="28"/>
                    <w:jc w:val="left"/>
                    <w:rPr>
                      <w:rFonts w:asciiTheme="majorHAnsi" w:hAnsiTheme="majorHAnsi" w:cstheme="majorHAnsi"/>
                    </w:rPr>
                  </w:pPr>
                  <w:r w:rsidRPr="002E7038">
                    <w:rPr>
                      <w:rFonts w:asciiTheme="majorHAnsi" w:hAnsiTheme="majorHAnsi" w:cstheme="majorHAnsi"/>
                      <w:szCs w:val="18"/>
                    </w:rPr>
                    <w:t xml:space="preserve">Department of Education </w:t>
                  </w:r>
                  <w:r>
                    <w:rPr>
                      <w:rFonts w:asciiTheme="majorHAnsi" w:hAnsiTheme="majorHAnsi" w:cstheme="majorHAnsi"/>
                      <w:szCs w:val="18"/>
                    </w:rPr>
                    <w:t>(</w:t>
                  </w:r>
                  <w:r w:rsidRPr="002E7038">
                    <w:rPr>
                      <w:rFonts w:asciiTheme="majorHAnsi" w:hAnsiTheme="majorHAnsi" w:cstheme="majorHAnsi"/>
                      <w:szCs w:val="18"/>
                    </w:rPr>
                    <w:t>WA</w:t>
                  </w:r>
                  <w:r>
                    <w:rPr>
                      <w:rFonts w:asciiTheme="majorHAnsi" w:hAnsiTheme="majorHAnsi" w:cstheme="majorHAnsi"/>
                      <w:szCs w:val="18"/>
                    </w:rPr>
                    <w:t>)</w:t>
                  </w:r>
                </w:p>
              </w:tc>
            </w:tr>
            <w:tr w:rsidR="00ED5F8E" w14:paraId="5A7F3794" w14:textId="77777777" w:rsidTr="005928D1">
              <w:tc>
                <w:tcPr>
                  <w:tcW w:w="5000" w:type="pct"/>
                  <w:shd w:val="clear" w:color="auto" w:fill="auto"/>
                </w:tcPr>
                <w:p w14:paraId="51198139" w14:textId="1A94F386" w:rsidR="00ED5F8E" w:rsidRPr="002E7038" w:rsidRDefault="00ED5F8E" w:rsidP="005928D1">
                  <w:pPr>
                    <w:pStyle w:val="TableBodyText"/>
                    <w:ind w:right="28"/>
                    <w:jc w:val="left"/>
                    <w:rPr>
                      <w:rFonts w:asciiTheme="majorHAnsi" w:hAnsiTheme="majorHAnsi" w:cstheme="majorHAnsi"/>
                    </w:rPr>
                  </w:pPr>
                  <w:r>
                    <w:rPr>
                      <w:rFonts w:asciiTheme="majorHAnsi" w:hAnsiTheme="majorHAnsi" w:cstheme="majorHAnsi"/>
                      <w:szCs w:val="18"/>
                    </w:rPr>
                    <w:t xml:space="preserve">Department of Education </w:t>
                  </w:r>
                  <w:r w:rsidR="00A658B5">
                    <w:rPr>
                      <w:rFonts w:asciiTheme="majorHAnsi" w:hAnsiTheme="majorHAnsi" w:cstheme="majorHAnsi"/>
                      <w:szCs w:val="18"/>
                    </w:rPr>
                    <w:t>(Qld)</w:t>
                  </w:r>
                </w:p>
              </w:tc>
            </w:tr>
            <w:tr w:rsidR="00ED5F8E" w14:paraId="30025C57" w14:textId="77777777" w:rsidTr="005928D1">
              <w:tc>
                <w:tcPr>
                  <w:tcW w:w="5000" w:type="pct"/>
                  <w:shd w:val="clear" w:color="auto" w:fill="auto"/>
                </w:tcPr>
                <w:p w14:paraId="5D841ABB" w14:textId="766A0A2F" w:rsidR="00ED5F8E" w:rsidRPr="002E7038" w:rsidRDefault="00ED5F8E" w:rsidP="005928D1">
                  <w:pPr>
                    <w:pStyle w:val="TableBodyText"/>
                    <w:ind w:right="28"/>
                    <w:jc w:val="left"/>
                    <w:rPr>
                      <w:rFonts w:asciiTheme="majorHAnsi" w:hAnsiTheme="majorHAnsi" w:cstheme="majorHAnsi"/>
                    </w:rPr>
                  </w:pPr>
                  <w:r w:rsidRPr="00FF16B8">
                    <w:rPr>
                      <w:rFonts w:asciiTheme="majorHAnsi" w:hAnsiTheme="majorHAnsi" w:cstheme="majorHAnsi"/>
                      <w:szCs w:val="18"/>
                    </w:rPr>
                    <w:t xml:space="preserve">Department of Employment, Small Business and Training </w:t>
                  </w:r>
                  <w:r w:rsidR="00A658B5">
                    <w:rPr>
                      <w:rFonts w:asciiTheme="majorHAnsi" w:hAnsiTheme="majorHAnsi" w:cstheme="majorHAnsi"/>
                      <w:szCs w:val="18"/>
                    </w:rPr>
                    <w:t>(Qld)</w:t>
                  </w:r>
                </w:p>
              </w:tc>
            </w:tr>
            <w:tr w:rsidR="00ED5F8E" w14:paraId="5B8841EB" w14:textId="77777777" w:rsidTr="005928D1">
              <w:tc>
                <w:tcPr>
                  <w:tcW w:w="5000" w:type="pct"/>
                  <w:shd w:val="clear" w:color="auto" w:fill="auto"/>
                </w:tcPr>
                <w:p w14:paraId="659D385D" w14:textId="77777777" w:rsidR="00ED5F8E" w:rsidRPr="002E7038" w:rsidRDefault="00ED5F8E" w:rsidP="005928D1">
                  <w:pPr>
                    <w:pStyle w:val="TableBodyText"/>
                    <w:ind w:right="28"/>
                    <w:jc w:val="left"/>
                    <w:rPr>
                      <w:rFonts w:asciiTheme="majorHAnsi" w:hAnsiTheme="majorHAnsi" w:cstheme="majorHAnsi"/>
                    </w:rPr>
                  </w:pPr>
                  <w:r w:rsidRPr="002E7038">
                    <w:rPr>
                      <w:rFonts w:asciiTheme="majorHAnsi" w:hAnsiTheme="majorHAnsi" w:cstheme="majorHAnsi"/>
                      <w:szCs w:val="18"/>
                    </w:rPr>
                    <w:t>Department of Finance</w:t>
                  </w:r>
                  <w:r>
                    <w:rPr>
                      <w:rFonts w:asciiTheme="majorHAnsi" w:hAnsiTheme="majorHAnsi" w:cstheme="majorHAnsi"/>
                      <w:szCs w:val="18"/>
                    </w:rPr>
                    <w:t xml:space="preserve"> (Australian Government)</w:t>
                  </w:r>
                </w:p>
              </w:tc>
            </w:tr>
            <w:tr w:rsidR="00ED5F8E" w14:paraId="13765A61" w14:textId="77777777" w:rsidTr="005928D1">
              <w:tc>
                <w:tcPr>
                  <w:tcW w:w="5000" w:type="pct"/>
                  <w:shd w:val="clear" w:color="auto" w:fill="auto"/>
                </w:tcPr>
                <w:p w14:paraId="1555B10F" w14:textId="4AFD537F" w:rsidR="00ED5F8E" w:rsidRPr="002E7038" w:rsidRDefault="00ED5F8E" w:rsidP="00A658B5">
                  <w:pPr>
                    <w:pStyle w:val="TableBodyText"/>
                    <w:ind w:right="28"/>
                    <w:jc w:val="left"/>
                    <w:rPr>
                      <w:rFonts w:asciiTheme="majorHAnsi" w:hAnsiTheme="majorHAnsi" w:cstheme="majorHAnsi"/>
                    </w:rPr>
                  </w:pPr>
                  <w:r w:rsidRPr="002E7038">
                    <w:rPr>
                      <w:rFonts w:asciiTheme="majorHAnsi" w:hAnsiTheme="majorHAnsi" w:cstheme="majorHAnsi"/>
                      <w:szCs w:val="18"/>
                    </w:rPr>
                    <w:t xml:space="preserve">Department of Infrastructure </w:t>
                  </w:r>
                  <w:r>
                    <w:rPr>
                      <w:rFonts w:asciiTheme="majorHAnsi" w:hAnsiTheme="majorHAnsi" w:cstheme="majorHAnsi"/>
                      <w:szCs w:val="18"/>
                    </w:rPr>
                    <w:t>(</w:t>
                  </w:r>
                  <w:r w:rsidRPr="002E7038">
                    <w:rPr>
                      <w:rFonts w:asciiTheme="majorHAnsi" w:hAnsiTheme="majorHAnsi" w:cstheme="majorHAnsi"/>
                      <w:szCs w:val="18"/>
                    </w:rPr>
                    <w:t>V</w:t>
                  </w:r>
                  <w:r w:rsidR="00A658B5">
                    <w:rPr>
                      <w:rFonts w:asciiTheme="majorHAnsi" w:hAnsiTheme="majorHAnsi" w:cstheme="majorHAnsi"/>
                      <w:szCs w:val="18"/>
                    </w:rPr>
                    <w:t>ic</w:t>
                  </w:r>
                  <w:r>
                    <w:rPr>
                      <w:rFonts w:asciiTheme="majorHAnsi" w:hAnsiTheme="majorHAnsi" w:cstheme="majorHAnsi"/>
                      <w:szCs w:val="18"/>
                    </w:rPr>
                    <w:t>)</w:t>
                  </w:r>
                </w:p>
              </w:tc>
            </w:tr>
            <w:tr w:rsidR="00ED5F8E" w14:paraId="4CC9BA5C" w14:textId="77777777" w:rsidTr="005928D1">
              <w:tc>
                <w:tcPr>
                  <w:tcW w:w="5000" w:type="pct"/>
                  <w:shd w:val="clear" w:color="auto" w:fill="auto"/>
                </w:tcPr>
                <w:p w14:paraId="3E75EB1E" w14:textId="77777777" w:rsidR="00ED5F8E" w:rsidRPr="002E7038" w:rsidRDefault="00ED5F8E" w:rsidP="005928D1">
                  <w:pPr>
                    <w:pStyle w:val="TableBodyText"/>
                    <w:ind w:right="28"/>
                    <w:jc w:val="left"/>
                    <w:rPr>
                      <w:rFonts w:asciiTheme="majorHAnsi" w:hAnsiTheme="majorHAnsi" w:cstheme="majorHAnsi"/>
                    </w:rPr>
                  </w:pPr>
                  <w:r w:rsidRPr="00FF16B8">
                    <w:rPr>
                      <w:rFonts w:asciiTheme="majorHAnsi" w:hAnsiTheme="majorHAnsi" w:cstheme="majorHAnsi"/>
                      <w:szCs w:val="18"/>
                    </w:rPr>
                    <w:t xml:space="preserve">Department of Innovation and Skills </w:t>
                  </w:r>
                  <w:r>
                    <w:rPr>
                      <w:rFonts w:asciiTheme="majorHAnsi" w:hAnsiTheme="majorHAnsi" w:cstheme="majorHAnsi"/>
                      <w:szCs w:val="18"/>
                    </w:rPr>
                    <w:t>(</w:t>
                  </w:r>
                  <w:r w:rsidRPr="00FF16B8">
                    <w:rPr>
                      <w:rFonts w:asciiTheme="majorHAnsi" w:hAnsiTheme="majorHAnsi" w:cstheme="majorHAnsi"/>
                      <w:szCs w:val="18"/>
                    </w:rPr>
                    <w:t>SA</w:t>
                  </w:r>
                  <w:r>
                    <w:rPr>
                      <w:rFonts w:asciiTheme="majorHAnsi" w:hAnsiTheme="majorHAnsi" w:cstheme="majorHAnsi"/>
                      <w:szCs w:val="18"/>
                    </w:rPr>
                    <w:t>)</w:t>
                  </w:r>
                </w:p>
              </w:tc>
            </w:tr>
            <w:tr w:rsidR="00ED5F8E" w14:paraId="677FD371" w14:textId="77777777" w:rsidTr="005928D1">
              <w:tc>
                <w:tcPr>
                  <w:tcW w:w="5000" w:type="pct"/>
                  <w:shd w:val="clear" w:color="auto" w:fill="auto"/>
                </w:tcPr>
                <w:p w14:paraId="71FF3ACE" w14:textId="0B3CB78E" w:rsidR="00ED5F8E" w:rsidRPr="002E7038" w:rsidRDefault="00ED5F8E" w:rsidP="00A658B5">
                  <w:pPr>
                    <w:pStyle w:val="TableBodyText"/>
                    <w:ind w:right="28"/>
                    <w:jc w:val="left"/>
                    <w:rPr>
                      <w:rFonts w:asciiTheme="majorHAnsi" w:hAnsiTheme="majorHAnsi" w:cstheme="majorHAnsi"/>
                    </w:rPr>
                  </w:pPr>
                  <w:r w:rsidRPr="00FF16B8">
                    <w:rPr>
                      <w:rFonts w:asciiTheme="majorHAnsi" w:hAnsiTheme="majorHAnsi" w:cstheme="majorHAnsi"/>
                      <w:szCs w:val="18"/>
                    </w:rPr>
                    <w:t xml:space="preserve">Department of Premier and Cabinet </w:t>
                  </w:r>
                  <w:r>
                    <w:rPr>
                      <w:rFonts w:asciiTheme="majorHAnsi" w:hAnsiTheme="majorHAnsi" w:cstheme="majorHAnsi"/>
                      <w:szCs w:val="18"/>
                    </w:rPr>
                    <w:t>(</w:t>
                  </w:r>
                  <w:r w:rsidRPr="00FF16B8">
                    <w:rPr>
                      <w:rFonts w:asciiTheme="majorHAnsi" w:hAnsiTheme="majorHAnsi" w:cstheme="majorHAnsi"/>
                      <w:szCs w:val="18"/>
                    </w:rPr>
                    <w:t>T</w:t>
                  </w:r>
                  <w:r w:rsidR="00A658B5">
                    <w:rPr>
                      <w:rFonts w:asciiTheme="majorHAnsi" w:hAnsiTheme="majorHAnsi" w:cstheme="majorHAnsi"/>
                      <w:szCs w:val="18"/>
                    </w:rPr>
                    <w:t>as</w:t>
                  </w:r>
                  <w:r>
                    <w:rPr>
                      <w:rFonts w:asciiTheme="majorHAnsi" w:hAnsiTheme="majorHAnsi" w:cstheme="majorHAnsi"/>
                      <w:szCs w:val="18"/>
                    </w:rPr>
                    <w:t>)</w:t>
                  </w:r>
                </w:p>
              </w:tc>
            </w:tr>
            <w:tr w:rsidR="00ED5F8E" w14:paraId="700DCCE9" w14:textId="77777777" w:rsidTr="005928D1">
              <w:tc>
                <w:tcPr>
                  <w:tcW w:w="5000" w:type="pct"/>
                  <w:shd w:val="clear" w:color="auto" w:fill="auto"/>
                </w:tcPr>
                <w:p w14:paraId="2DDF7164" w14:textId="77777777" w:rsidR="00ED5F8E" w:rsidRPr="002E7038" w:rsidRDefault="00ED5F8E" w:rsidP="005928D1">
                  <w:pPr>
                    <w:pStyle w:val="TableBodyText"/>
                    <w:ind w:right="28"/>
                    <w:jc w:val="left"/>
                    <w:rPr>
                      <w:rFonts w:asciiTheme="majorHAnsi" w:hAnsiTheme="majorHAnsi" w:cstheme="majorHAnsi"/>
                    </w:rPr>
                  </w:pPr>
                  <w:r w:rsidRPr="00FF16B8">
                    <w:rPr>
                      <w:rFonts w:asciiTheme="majorHAnsi" w:hAnsiTheme="majorHAnsi" w:cstheme="majorHAnsi"/>
                      <w:szCs w:val="18"/>
                    </w:rPr>
                    <w:t xml:space="preserve">Department of Premier and Cabinet </w:t>
                  </w:r>
                  <w:r>
                    <w:rPr>
                      <w:rFonts w:asciiTheme="majorHAnsi" w:hAnsiTheme="majorHAnsi" w:cstheme="majorHAnsi"/>
                      <w:szCs w:val="18"/>
                    </w:rPr>
                    <w:t>(WA)</w:t>
                  </w:r>
                </w:p>
              </w:tc>
            </w:tr>
            <w:tr w:rsidR="00ED5F8E" w14:paraId="75D6CF2E" w14:textId="77777777" w:rsidTr="005928D1">
              <w:tc>
                <w:tcPr>
                  <w:tcW w:w="5000" w:type="pct"/>
                  <w:shd w:val="clear" w:color="auto" w:fill="auto"/>
                </w:tcPr>
                <w:p w14:paraId="5C7B00B4" w14:textId="77777777" w:rsidR="00ED5F8E" w:rsidRPr="002E7038" w:rsidRDefault="00ED5F8E" w:rsidP="005928D1">
                  <w:pPr>
                    <w:pStyle w:val="TableBodyText"/>
                    <w:ind w:right="28"/>
                    <w:jc w:val="left"/>
                    <w:rPr>
                      <w:rFonts w:asciiTheme="majorHAnsi" w:hAnsiTheme="majorHAnsi" w:cstheme="majorHAnsi"/>
                    </w:rPr>
                  </w:pPr>
                  <w:r>
                    <w:rPr>
                      <w:rFonts w:asciiTheme="majorHAnsi" w:hAnsiTheme="majorHAnsi" w:cstheme="majorHAnsi"/>
                    </w:rPr>
                    <w:t xml:space="preserve">Department of </w:t>
                  </w:r>
                  <w:r w:rsidRPr="002E7038">
                    <w:rPr>
                      <w:rFonts w:asciiTheme="majorHAnsi" w:hAnsiTheme="majorHAnsi" w:cstheme="majorHAnsi"/>
                      <w:szCs w:val="18"/>
                    </w:rPr>
                    <w:t>Prime Minister and Cabinet</w:t>
                  </w:r>
                  <w:r>
                    <w:rPr>
                      <w:rFonts w:asciiTheme="majorHAnsi" w:hAnsiTheme="majorHAnsi" w:cstheme="majorHAnsi"/>
                      <w:szCs w:val="18"/>
                    </w:rPr>
                    <w:t xml:space="preserve"> (Australian Government)</w:t>
                  </w:r>
                </w:p>
              </w:tc>
            </w:tr>
            <w:tr w:rsidR="00ED5F8E" w14:paraId="729D9F19" w14:textId="77777777" w:rsidTr="005928D1">
              <w:tc>
                <w:tcPr>
                  <w:tcW w:w="5000" w:type="pct"/>
                  <w:shd w:val="clear" w:color="auto" w:fill="auto"/>
                </w:tcPr>
                <w:p w14:paraId="4CD71717" w14:textId="4F122D36" w:rsidR="00ED5F8E" w:rsidRPr="002E7038" w:rsidRDefault="00ED5F8E" w:rsidP="00A658B5">
                  <w:pPr>
                    <w:pStyle w:val="TableBodyText"/>
                    <w:ind w:right="28"/>
                    <w:jc w:val="left"/>
                    <w:rPr>
                      <w:rFonts w:asciiTheme="majorHAnsi" w:hAnsiTheme="majorHAnsi" w:cstheme="majorHAnsi"/>
                    </w:rPr>
                  </w:pPr>
                  <w:r w:rsidRPr="00FF16B8">
                    <w:rPr>
                      <w:rFonts w:asciiTheme="majorHAnsi" w:hAnsiTheme="majorHAnsi" w:cstheme="majorHAnsi"/>
                      <w:szCs w:val="18"/>
                    </w:rPr>
                    <w:t xml:space="preserve">Department of State Growth </w:t>
                  </w:r>
                  <w:r>
                    <w:rPr>
                      <w:rFonts w:asciiTheme="majorHAnsi" w:hAnsiTheme="majorHAnsi" w:cstheme="majorHAnsi"/>
                      <w:szCs w:val="18"/>
                    </w:rPr>
                    <w:t>(</w:t>
                  </w:r>
                  <w:r w:rsidRPr="00FF16B8">
                    <w:rPr>
                      <w:rFonts w:asciiTheme="majorHAnsi" w:hAnsiTheme="majorHAnsi" w:cstheme="majorHAnsi"/>
                      <w:szCs w:val="18"/>
                    </w:rPr>
                    <w:t>T</w:t>
                  </w:r>
                  <w:r w:rsidR="00A658B5">
                    <w:rPr>
                      <w:rFonts w:asciiTheme="majorHAnsi" w:hAnsiTheme="majorHAnsi" w:cstheme="majorHAnsi"/>
                      <w:szCs w:val="18"/>
                    </w:rPr>
                    <w:t>as</w:t>
                  </w:r>
                  <w:r>
                    <w:rPr>
                      <w:rFonts w:asciiTheme="majorHAnsi" w:hAnsiTheme="majorHAnsi" w:cstheme="majorHAnsi"/>
                      <w:szCs w:val="18"/>
                    </w:rPr>
                    <w:t>)</w:t>
                  </w:r>
                </w:p>
              </w:tc>
            </w:tr>
            <w:tr w:rsidR="00ED5F8E" w14:paraId="6AA61116" w14:textId="77777777" w:rsidTr="005928D1">
              <w:tc>
                <w:tcPr>
                  <w:tcW w:w="5000" w:type="pct"/>
                  <w:shd w:val="clear" w:color="auto" w:fill="auto"/>
                </w:tcPr>
                <w:p w14:paraId="23ED88CE" w14:textId="77777777" w:rsidR="00ED5F8E" w:rsidRPr="002E7038" w:rsidRDefault="00ED5F8E" w:rsidP="005928D1">
                  <w:pPr>
                    <w:pStyle w:val="TableBodyText"/>
                    <w:ind w:right="28"/>
                    <w:jc w:val="left"/>
                    <w:rPr>
                      <w:rFonts w:asciiTheme="majorHAnsi" w:hAnsiTheme="majorHAnsi" w:cstheme="majorHAnsi"/>
                    </w:rPr>
                  </w:pPr>
                  <w:r w:rsidRPr="002E7038">
                    <w:rPr>
                      <w:rFonts w:asciiTheme="majorHAnsi" w:hAnsiTheme="majorHAnsi" w:cstheme="majorHAnsi"/>
                      <w:szCs w:val="18"/>
                    </w:rPr>
                    <w:t xml:space="preserve">Department of Trade, Business and Innovation </w:t>
                  </w:r>
                  <w:r>
                    <w:rPr>
                      <w:rFonts w:asciiTheme="majorHAnsi" w:hAnsiTheme="majorHAnsi" w:cstheme="majorHAnsi"/>
                      <w:szCs w:val="18"/>
                    </w:rPr>
                    <w:t>(</w:t>
                  </w:r>
                  <w:r w:rsidRPr="002E7038">
                    <w:rPr>
                      <w:rFonts w:asciiTheme="majorHAnsi" w:hAnsiTheme="majorHAnsi" w:cstheme="majorHAnsi"/>
                      <w:szCs w:val="18"/>
                    </w:rPr>
                    <w:t>NT</w:t>
                  </w:r>
                  <w:r>
                    <w:rPr>
                      <w:rFonts w:asciiTheme="majorHAnsi" w:hAnsiTheme="majorHAnsi" w:cstheme="majorHAnsi"/>
                      <w:szCs w:val="18"/>
                    </w:rPr>
                    <w:t>)</w:t>
                  </w:r>
                </w:p>
              </w:tc>
            </w:tr>
            <w:tr w:rsidR="00ED5F8E" w14:paraId="6140E472" w14:textId="77777777" w:rsidTr="005928D1">
              <w:tc>
                <w:tcPr>
                  <w:tcW w:w="5000" w:type="pct"/>
                  <w:shd w:val="clear" w:color="auto" w:fill="auto"/>
                </w:tcPr>
                <w:p w14:paraId="7FEA796A" w14:textId="77777777" w:rsidR="00ED5F8E" w:rsidRPr="002E7038" w:rsidRDefault="00ED5F8E" w:rsidP="005928D1">
                  <w:pPr>
                    <w:pStyle w:val="TableBodyText"/>
                    <w:ind w:right="28"/>
                    <w:jc w:val="left"/>
                    <w:rPr>
                      <w:rFonts w:asciiTheme="majorHAnsi" w:hAnsiTheme="majorHAnsi" w:cstheme="majorHAnsi"/>
                    </w:rPr>
                  </w:pPr>
                  <w:r w:rsidRPr="002E7038">
                    <w:rPr>
                      <w:rFonts w:asciiTheme="majorHAnsi" w:hAnsiTheme="majorHAnsi" w:cstheme="majorHAnsi"/>
                      <w:szCs w:val="18"/>
                    </w:rPr>
                    <w:t xml:space="preserve">Department of Training and Workforce Development </w:t>
                  </w:r>
                  <w:r>
                    <w:rPr>
                      <w:rFonts w:asciiTheme="majorHAnsi" w:hAnsiTheme="majorHAnsi" w:cstheme="majorHAnsi"/>
                      <w:szCs w:val="18"/>
                    </w:rPr>
                    <w:t>(</w:t>
                  </w:r>
                  <w:r w:rsidRPr="002E7038">
                    <w:rPr>
                      <w:rFonts w:asciiTheme="majorHAnsi" w:hAnsiTheme="majorHAnsi" w:cstheme="majorHAnsi"/>
                      <w:szCs w:val="18"/>
                    </w:rPr>
                    <w:t>WA</w:t>
                  </w:r>
                  <w:r>
                    <w:rPr>
                      <w:rFonts w:asciiTheme="majorHAnsi" w:hAnsiTheme="majorHAnsi" w:cstheme="majorHAnsi"/>
                      <w:szCs w:val="18"/>
                    </w:rPr>
                    <w:t>)</w:t>
                  </w:r>
                </w:p>
              </w:tc>
            </w:tr>
            <w:tr w:rsidR="00ED5F8E" w14:paraId="4A8E7A0E" w14:textId="77777777" w:rsidTr="005928D1">
              <w:tc>
                <w:tcPr>
                  <w:tcW w:w="5000" w:type="pct"/>
                  <w:shd w:val="clear" w:color="auto" w:fill="auto"/>
                </w:tcPr>
                <w:p w14:paraId="1188DCE2" w14:textId="77777777" w:rsidR="00ED5F8E" w:rsidRPr="002E7038" w:rsidRDefault="00ED5F8E" w:rsidP="005928D1">
                  <w:pPr>
                    <w:pStyle w:val="TableBodyText"/>
                    <w:ind w:right="28"/>
                    <w:jc w:val="left"/>
                    <w:rPr>
                      <w:rFonts w:asciiTheme="majorHAnsi" w:hAnsiTheme="majorHAnsi" w:cstheme="majorHAnsi"/>
                    </w:rPr>
                  </w:pPr>
                  <w:r w:rsidRPr="002E7038">
                    <w:rPr>
                      <w:rFonts w:asciiTheme="majorHAnsi" w:hAnsiTheme="majorHAnsi" w:cstheme="majorHAnsi"/>
                      <w:szCs w:val="18"/>
                    </w:rPr>
                    <w:t>Department of Treasury</w:t>
                  </w:r>
                  <w:r>
                    <w:rPr>
                      <w:rFonts w:asciiTheme="majorHAnsi" w:hAnsiTheme="majorHAnsi" w:cstheme="majorHAnsi"/>
                      <w:szCs w:val="18"/>
                    </w:rPr>
                    <w:t xml:space="preserve"> (Australian Government)</w:t>
                  </w:r>
                </w:p>
              </w:tc>
            </w:tr>
            <w:tr w:rsidR="00ED5F8E" w14:paraId="68E9F937" w14:textId="77777777" w:rsidTr="005928D1">
              <w:tc>
                <w:tcPr>
                  <w:tcW w:w="5000" w:type="pct"/>
                  <w:shd w:val="clear" w:color="auto" w:fill="auto"/>
                </w:tcPr>
                <w:p w14:paraId="56ED4E84" w14:textId="77777777" w:rsidR="00ED5F8E" w:rsidRPr="00120321" w:rsidRDefault="00ED5F8E" w:rsidP="005928D1">
                  <w:pPr>
                    <w:pStyle w:val="TableBodyText"/>
                    <w:ind w:right="28"/>
                    <w:jc w:val="left"/>
                  </w:pPr>
                  <w:r w:rsidRPr="00FF16B8">
                    <w:rPr>
                      <w:rFonts w:asciiTheme="majorHAnsi" w:hAnsiTheme="majorHAnsi" w:cstheme="majorHAnsi"/>
                      <w:szCs w:val="18"/>
                    </w:rPr>
                    <w:t xml:space="preserve">Department of Treasury </w:t>
                  </w:r>
                  <w:r>
                    <w:rPr>
                      <w:rFonts w:asciiTheme="majorHAnsi" w:hAnsiTheme="majorHAnsi" w:cstheme="majorHAnsi"/>
                      <w:szCs w:val="18"/>
                    </w:rPr>
                    <w:t>(NSW)</w:t>
                  </w:r>
                </w:p>
              </w:tc>
            </w:tr>
            <w:tr w:rsidR="00ED5F8E" w14:paraId="7827D62E" w14:textId="77777777" w:rsidTr="005928D1">
              <w:tc>
                <w:tcPr>
                  <w:tcW w:w="5000" w:type="pct"/>
                  <w:shd w:val="clear" w:color="auto" w:fill="auto"/>
                </w:tcPr>
                <w:p w14:paraId="730A95F5" w14:textId="53E804DE" w:rsidR="00ED5F8E" w:rsidRPr="00120321" w:rsidRDefault="00ED5F8E" w:rsidP="00A658B5">
                  <w:pPr>
                    <w:pStyle w:val="TableBodyText"/>
                    <w:ind w:right="28"/>
                    <w:jc w:val="left"/>
                  </w:pPr>
                  <w:r w:rsidRPr="00FF16B8">
                    <w:rPr>
                      <w:rFonts w:asciiTheme="majorHAnsi" w:hAnsiTheme="majorHAnsi" w:cstheme="majorHAnsi"/>
                      <w:szCs w:val="18"/>
                    </w:rPr>
                    <w:t xml:space="preserve">Department of Treasury </w:t>
                  </w:r>
                  <w:r>
                    <w:rPr>
                      <w:rFonts w:asciiTheme="majorHAnsi" w:hAnsiTheme="majorHAnsi" w:cstheme="majorHAnsi"/>
                      <w:szCs w:val="18"/>
                    </w:rPr>
                    <w:t>(</w:t>
                  </w:r>
                  <w:r w:rsidRPr="00FF16B8">
                    <w:rPr>
                      <w:rFonts w:asciiTheme="majorHAnsi" w:hAnsiTheme="majorHAnsi" w:cstheme="majorHAnsi"/>
                      <w:szCs w:val="18"/>
                    </w:rPr>
                    <w:t>T</w:t>
                  </w:r>
                  <w:r w:rsidR="00A658B5">
                    <w:rPr>
                      <w:rFonts w:asciiTheme="majorHAnsi" w:hAnsiTheme="majorHAnsi" w:cstheme="majorHAnsi"/>
                      <w:szCs w:val="18"/>
                    </w:rPr>
                    <w:t>as</w:t>
                  </w:r>
                  <w:r>
                    <w:rPr>
                      <w:rFonts w:asciiTheme="majorHAnsi" w:hAnsiTheme="majorHAnsi" w:cstheme="majorHAnsi"/>
                      <w:szCs w:val="18"/>
                    </w:rPr>
                    <w:t>)</w:t>
                  </w:r>
                </w:p>
              </w:tc>
            </w:tr>
            <w:tr w:rsidR="00ED5F8E" w14:paraId="4EDA4483" w14:textId="77777777" w:rsidTr="005928D1">
              <w:tc>
                <w:tcPr>
                  <w:tcW w:w="5000" w:type="pct"/>
                  <w:shd w:val="clear" w:color="auto" w:fill="auto"/>
                </w:tcPr>
                <w:p w14:paraId="2B509E6B" w14:textId="77777777" w:rsidR="00ED5F8E" w:rsidRPr="00120321" w:rsidRDefault="00ED5F8E" w:rsidP="005928D1">
                  <w:pPr>
                    <w:pStyle w:val="TableBodyText"/>
                    <w:ind w:right="28"/>
                    <w:jc w:val="left"/>
                  </w:pPr>
                  <w:r w:rsidRPr="00FF16B8">
                    <w:rPr>
                      <w:rFonts w:asciiTheme="majorHAnsi" w:hAnsiTheme="majorHAnsi" w:cstheme="majorHAnsi"/>
                      <w:szCs w:val="18"/>
                    </w:rPr>
                    <w:t xml:space="preserve">Department of Treasury </w:t>
                  </w:r>
                  <w:r>
                    <w:rPr>
                      <w:rFonts w:asciiTheme="majorHAnsi" w:hAnsiTheme="majorHAnsi" w:cstheme="majorHAnsi"/>
                      <w:szCs w:val="18"/>
                    </w:rPr>
                    <w:t>(</w:t>
                  </w:r>
                  <w:r w:rsidRPr="00FF16B8">
                    <w:rPr>
                      <w:rFonts w:asciiTheme="majorHAnsi" w:hAnsiTheme="majorHAnsi" w:cstheme="majorHAnsi"/>
                      <w:szCs w:val="18"/>
                    </w:rPr>
                    <w:t>WA</w:t>
                  </w:r>
                  <w:r>
                    <w:rPr>
                      <w:rFonts w:asciiTheme="majorHAnsi" w:hAnsiTheme="majorHAnsi" w:cstheme="majorHAnsi"/>
                      <w:szCs w:val="18"/>
                    </w:rPr>
                    <w:t>)</w:t>
                  </w:r>
                </w:p>
              </w:tc>
            </w:tr>
            <w:tr w:rsidR="00ED5F8E" w14:paraId="1548D7E6" w14:textId="77777777" w:rsidTr="005928D1">
              <w:tc>
                <w:tcPr>
                  <w:tcW w:w="5000" w:type="pct"/>
                  <w:shd w:val="clear" w:color="auto" w:fill="auto"/>
                </w:tcPr>
                <w:p w14:paraId="26834708" w14:textId="226EDC82" w:rsidR="00ED5F8E" w:rsidRPr="00120321" w:rsidRDefault="00ED5F8E" w:rsidP="005928D1">
                  <w:pPr>
                    <w:pStyle w:val="TableBodyText"/>
                    <w:ind w:right="28"/>
                    <w:jc w:val="left"/>
                  </w:pPr>
                  <w:r w:rsidRPr="00FF16B8">
                    <w:rPr>
                      <w:rFonts w:asciiTheme="majorHAnsi" w:hAnsiTheme="majorHAnsi" w:cstheme="majorHAnsi"/>
                      <w:szCs w:val="18"/>
                    </w:rPr>
                    <w:t xml:space="preserve">Department of Employment, Small Business and Training </w:t>
                  </w:r>
                  <w:r w:rsidR="00A658B5">
                    <w:rPr>
                      <w:rFonts w:asciiTheme="majorHAnsi" w:hAnsiTheme="majorHAnsi" w:cstheme="majorHAnsi"/>
                      <w:szCs w:val="18"/>
                    </w:rPr>
                    <w:t>(Qld)</w:t>
                  </w:r>
                </w:p>
              </w:tc>
            </w:tr>
          </w:tbl>
          <w:p w14:paraId="268F4BCD" w14:textId="77777777" w:rsidR="00ED5F8E" w:rsidRDefault="00ED5F8E" w:rsidP="005928D1">
            <w:pPr>
              <w:pStyle w:val="Box"/>
            </w:pPr>
          </w:p>
        </w:tc>
      </w:tr>
      <w:tr w:rsidR="00ED5F8E" w14:paraId="1C3BF95F" w14:textId="77777777" w:rsidTr="005928D1">
        <w:tc>
          <w:tcPr>
            <w:tcW w:w="5000" w:type="pct"/>
            <w:tcBorders>
              <w:top w:val="nil"/>
              <w:left w:val="nil"/>
              <w:bottom w:val="nil"/>
              <w:right w:val="nil"/>
            </w:tcBorders>
            <w:shd w:val="clear" w:color="auto" w:fill="auto"/>
          </w:tcPr>
          <w:p w14:paraId="762C4ABC" w14:textId="77777777" w:rsidR="00ED5F8E" w:rsidRDefault="00ED5F8E" w:rsidP="005928D1">
            <w:pPr>
              <w:pStyle w:val="Continued"/>
            </w:pPr>
            <w:r>
              <w:t>(continued next page)</w:t>
            </w:r>
          </w:p>
        </w:tc>
      </w:tr>
      <w:tr w:rsidR="00ED5F8E" w14:paraId="2FA2AA14" w14:textId="77777777" w:rsidTr="005928D1">
        <w:tc>
          <w:tcPr>
            <w:tcW w:w="5000" w:type="pct"/>
            <w:tcBorders>
              <w:top w:val="nil"/>
              <w:left w:val="nil"/>
              <w:bottom w:val="single" w:sz="6" w:space="0" w:color="78A22F"/>
              <w:right w:val="nil"/>
            </w:tcBorders>
            <w:shd w:val="clear" w:color="auto" w:fill="auto"/>
          </w:tcPr>
          <w:p w14:paraId="43DA7AB7" w14:textId="77777777" w:rsidR="00ED5F8E" w:rsidRDefault="00ED5F8E" w:rsidP="005928D1">
            <w:pPr>
              <w:pStyle w:val="Box"/>
              <w:spacing w:before="0" w:line="120" w:lineRule="exact"/>
            </w:pPr>
          </w:p>
        </w:tc>
      </w:tr>
    </w:tbl>
    <w:p w14:paraId="3C968542" w14:textId="77777777" w:rsidR="00ED5F8E" w:rsidRDefault="00ED5F8E" w:rsidP="00120072">
      <w:pPr>
        <w:pStyle w:val="BodyText"/>
      </w:pPr>
    </w:p>
    <w:p w14:paraId="75830A18" w14:textId="5655DB34" w:rsidR="00ED5F8E" w:rsidRDefault="00ED5F8E" w:rsidP="005928D1">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ED5F8E" w14:paraId="5B466CEF" w14:textId="77777777" w:rsidTr="005928D1">
        <w:trPr>
          <w:tblHeader/>
        </w:trPr>
        <w:tc>
          <w:tcPr>
            <w:tcW w:w="5000" w:type="pct"/>
            <w:tcBorders>
              <w:top w:val="single" w:sz="6" w:space="0" w:color="78A22F"/>
              <w:left w:val="nil"/>
              <w:bottom w:val="nil"/>
              <w:right w:val="nil"/>
            </w:tcBorders>
            <w:shd w:val="clear" w:color="auto" w:fill="auto"/>
          </w:tcPr>
          <w:p w14:paraId="3F2721BF" w14:textId="10E8A2CA" w:rsidR="00ED5F8E" w:rsidRPr="00784A05" w:rsidRDefault="00ED5F8E" w:rsidP="005928D1">
            <w:pPr>
              <w:pStyle w:val="TableTitle"/>
            </w:pPr>
            <w:r>
              <w:rPr>
                <w:b w:val="0"/>
              </w:rPr>
              <w:t>Table A.2</w:t>
            </w:r>
            <w:r>
              <w:tab/>
            </w:r>
            <w:r w:rsidRPr="00E95C05">
              <w:rPr>
                <w:b w:val="0"/>
                <w:bCs/>
                <w:sz w:val="18"/>
                <w:szCs w:val="18"/>
              </w:rPr>
              <w:t>(continued)</w:t>
            </w:r>
          </w:p>
        </w:tc>
      </w:tr>
      <w:tr w:rsidR="00ED5F8E" w14:paraId="1E162D5D" w14:textId="77777777" w:rsidTr="005928D1">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8505"/>
            </w:tblGrid>
            <w:tr w:rsidR="00ED5F8E" w14:paraId="729AE7F8" w14:textId="77777777" w:rsidTr="000C01FB">
              <w:tc>
                <w:tcPr>
                  <w:tcW w:w="5000" w:type="pct"/>
                  <w:tcBorders>
                    <w:top w:val="single" w:sz="4" w:space="0" w:color="BFBFBF" w:themeColor="background1" w:themeShade="BF"/>
                    <w:bottom w:val="single" w:sz="4" w:space="0" w:color="BFBFBF" w:themeColor="background1" w:themeShade="BF"/>
                  </w:tcBorders>
                  <w:shd w:val="clear" w:color="auto" w:fill="auto"/>
                </w:tcPr>
                <w:p w14:paraId="37CDF0C8" w14:textId="77777777" w:rsidR="00ED5F8E" w:rsidRPr="00872681" w:rsidRDefault="00ED5F8E" w:rsidP="005928D1">
                  <w:pPr>
                    <w:pStyle w:val="TableBodyText"/>
                    <w:spacing w:before="80" w:after="80"/>
                    <w:ind w:right="28"/>
                    <w:jc w:val="left"/>
                    <w:rPr>
                      <w:rFonts w:asciiTheme="majorHAnsi" w:hAnsiTheme="majorHAnsi" w:cstheme="majorHAnsi"/>
                      <w:i/>
                    </w:rPr>
                  </w:pPr>
                  <w:r w:rsidRPr="00872681">
                    <w:rPr>
                      <w:i/>
                    </w:rPr>
                    <w:t>Participant</w:t>
                  </w:r>
                </w:p>
              </w:tc>
            </w:tr>
            <w:tr w:rsidR="00ED5F8E" w14:paraId="1CC3D84C" w14:textId="77777777" w:rsidTr="000C01FB">
              <w:tc>
                <w:tcPr>
                  <w:tcW w:w="5000" w:type="pct"/>
                  <w:tcBorders>
                    <w:top w:val="single" w:sz="4" w:space="0" w:color="BFBFBF" w:themeColor="background1" w:themeShade="BF"/>
                  </w:tcBorders>
                  <w:shd w:val="clear" w:color="auto" w:fill="auto"/>
                </w:tcPr>
                <w:p w14:paraId="3BC20197" w14:textId="77777777" w:rsidR="00ED5F8E" w:rsidRPr="00FF16B8" w:rsidRDefault="00ED5F8E" w:rsidP="000C01FB">
                  <w:pPr>
                    <w:pStyle w:val="TableBodyText"/>
                    <w:spacing w:before="80"/>
                    <w:ind w:right="28"/>
                    <w:jc w:val="left"/>
                    <w:rPr>
                      <w:rFonts w:asciiTheme="majorHAnsi" w:hAnsiTheme="majorHAnsi" w:cstheme="majorHAnsi"/>
                    </w:rPr>
                  </w:pPr>
                  <w:r w:rsidRPr="002E7038">
                    <w:rPr>
                      <w:rFonts w:asciiTheme="majorHAnsi" w:hAnsiTheme="majorHAnsi" w:cstheme="majorHAnsi"/>
                      <w:szCs w:val="18"/>
                    </w:rPr>
                    <w:t>Education, Economic Development</w:t>
                  </w:r>
                  <w:r>
                    <w:rPr>
                      <w:rFonts w:asciiTheme="majorHAnsi" w:hAnsiTheme="majorHAnsi" w:cstheme="majorHAnsi"/>
                      <w:szCs w:val="18"/>
                    </w:rPr>
                    <w:t xml:space="preserve">, Economic and Financial, and </w:t>
                  </w:r>
                  <w:r w:rsidRPr="002E7038">
                    <w:rPr>
                      <w:rFonts w:asciiTheme="majorHAnsi" w:hAnsiTheme="majorHAnsi" w:cstheme="majorHAnsi"/>
                      <w:szCs w:val="18"/>
                    </w:rPr>
                    <w:t>General Policy and Cabinet</w:t>
                  </w:r>
                  <w:r>
                    <w:rPr>
                      <w:rFonts w:asciiTheme="majorHAnsi" w:hAnsiTheme="majorHAnsi" w:cstheme="majorHAnsi"/>
                      <w:szCs w:val="18"/>
                    </w:rPr>
                    <w:t xml:space="preserve"> Directorates (ACT Government)</w:t>
                  </w:r>
                </w:p>
              </w:tc>
            </w:tr>
            <w:tr w:rsidR="00ED5F8E" w14:paraId="5BD8A0C1" w14:textId="77777777" w:rsidTr="005928D1">
              <w:tc>
                <w:tcPr>
                  <w:tcW w:w="5000" w:type="pct"/>
                  <w:shd w:val="clear" w:color="auto" w:fill="auto"/>
                </w:tcPr>
                <w:p w14:paraId="204D984E" w14:textId="77777777" w:rsidR="00ED5F8E" w:rsidRPr="00FF16B8" w:rsidRDefault="00ED5F8E" w:rsidP="005928D1">
                  <w:pPr>
                    <w:pStyle w:val="TableBodyText"/>
                    <w:ind w:right="28"/>
                    <w:jc w:val="left"/>
                    <w:rPr>
                      <w:rFonts w:asciiTheme="majorHAnsi" w:hAnsiTheme="majorHAnsi" w:cstheme="majorHAnsi"/>
                    </w:rPr>
                  </w:pPr>
                  <w:r>
                    <w:rPr>
                      <w:rFonts w:asciiTheme="majorHAnsi" w:hAnsiTheme="majorHAnsi" w:cstheme="majorHAnsi"/>
                      <w:szCs w:val="18"/>
                    </w:rPr>
                    <w:t>Expert Panel on Skills</w:t>
                  </w:r>
                </w:p>
              </w:tc>
            </w:tr>
            <w:tr w:rsidR="00ED5F8E" w14:paraId="1C46BFF9" w14:textId="77777777" w:rsidTr="005928D1">
              <w:tc>
                <w:tcPr>
                  <w:tcW w:w="5000" w:type="pct"/>
                  <w:shd w:val="clear" w:color="auto" w:fill="auto"/>
                </w:tcPr>
                <w:p w14:paraId="209C03B3" w14:textId="77777777" w:rsidR="00ED5F8E" w:rsidRPr="00FF16B8" w:rsidRDefault="00ED5F8E" w:rsidP="005928D1">
                  <w:pPr>
                    <w:pStyle w:val="TableBodyText"/>
                    <w:ind w:right="28"/>
                    <w:jc w:val="left"/>
                    <w:rPr>
                      <w:rFonts w:asciiTheme="majorHAnsi" w:hAnsiTheme="majorHAnsi" w:cstheme="majorHAnsi"/>
                    </w:rPr>
                  </w:pPr>
                  <w:r w:rsidRPr="00F05D60">
                    <w:rPr>
                      <w:rFonts w:asciiTheme="majorHAnsi" w:hAnsiTheme="majorHAnsi" w:cstheme="majorHAnsi"/>
                      <w:szCs w:val="18"/>
                    </w:rPr>
                    <w:t>Hospitality NT</w:t>
                  </w:r>
                </w:p>
              </w:tc>
            </w:tr>
            <w:tr w:rsidR="00ED5F8E" w14:paraId="5A53B9DD" w14:textId="77777777" w:rsidTr="005928D1">
              <w:tc>
                <w:tcPr>
                  <w:tcW w:w="5000" w:type="pct"/>
                  <w:shd w:val="clear" w:color="auto" w:fill="auto"/>
                </w:tcPr>
                <w:p w14:paraId="613F740B" w14:textId="77777777" w:rsidR="00ED5F8E" w:rsidRPr="002E7038" w:rsidRDefault="00ED5F8E" w:rsidP="005928D1">
                  <w:pPr>
                    <w:pStyle w:val="TableBodyText"/>
                    <w:ind w:right="28"/>
                    <w:jc w:val="left"/>
                    <w:rPr>
                      <w:rFonts w:asciiTheme="majorHAnsi" w:hAnsiTheme="majorHAnsi" w:cstheme="majorHAnsi"/>
                    </w:rPr>
                  </w:pPr>
                  <w:r w:rsidRPr="002E7038">
                    <w:rPr>
                      <w:rFonts w:asciiTheme="majorHAnsi" w:hAnsiTheme="majorHAnsi" w:cstheme="majorHAnsi"/>
                      <w:szCs w:val="18"/>
                    </w:rPr>
                    <w:t xml:space="preserve">Independent Tertiary Education Council Australia </w:t>
                  </w:r>
                  <w:r>
                    <w:rPr>
                      <w:rFonts w:asciiTheme="majorHAnsi" w:hAnsiTheme="majorHAnsi" w:cstheme="majorHAnsi"/>
                      <w:szCs w:val="18"/>
                    </w:rPr>
                    <w:t>(</w:t>
                  </w:r>
                  <w:r w:rsidRPr="002E7038">
                    <w:rPr>
                      <w:rFonts w:asciiTheme="majorHAnsi" w:hAnsiTheme="majorHAnsi" w:cstheme="majorHAnsi"/>
                      <w:szCs w:val="18"/>
                    </w:rPr>
                    <w:t>ITECA</w:t>
                  </w:r>
                  <w:r>
                    <w:rPr>
                      <w:rFonts w:asciiTheme="majorHAnsi" w:hAnsiTheme="majorHAnsi" w:cstheme="majorHAnsi"/>
                      <w:szCs w:val="18"/>
                    </w:rPr>
                    <w:t>)</w:t>
                  </w:r>
                </w:p>
              </w:tc>
            </w:tr>
            <w:tr w:rsidR="00ED5F8E" w14:paraId="10FCC9C1" w14:textId="77777777" w:rsidTr="005928D1">
              <w:tc>
                <w:tcPr>
                  <w:tcW w:w="5000" w:type="pct"/>
                  <w:shd w:val="clear" w:color="auto" w:fill="auto"/>
                </w:tcPr>
                <w:p w14:paraId="590E3464" w14:textId="77777777" w:rsidR="00ED5F8E" w:rsidRPr="00F5668E" w:rsidRDefault="00ED5F8E" w:rsidP="005928D1">
                  <w:pPr>
                    <w:pStyle w:val="TableBodyText"/>
                    <w:ind w:right="28"/>
                    <w:jc w:val="left"/>
                    <w:rPr>
                      <w:rFonts w:asciiTheme="majorHAnsi" w:hAnsiTheme="majorHAnsi" w:cstheme="majorHAnsi"/>
                    </w:rPr>
                  </w:pPr>
                  <w:r w:rsidRPr="00F05D60">
                    <w:rPr>
                      <w:rFonts w:asciiTheme="majorHAnsi" w:hAnsiTheme="majorHAnsi" w:cstheme="majorHAnsi"/>
                      <w:szCs w:val="18"/>
                    </w:rPr>
                    <w:t xml:space="preserve">Industry Skills Advisory Council </w:t>
                  </w:r>
                  <w:r>
                    <w:rPr>
                      <w:rFonts w:asciiTheme="majorHAnsi" w:hAnsiTheme="majorHAnsi" w:cstheme="majorHAnsi"/>
                      <w:szCs w:val="18"/>
                    </w:rPr>
                    <w:t>(</w:t>
                  </w:r>
                  <w:r w:rsidRPr="00F05D60">
                    <w:rPr>
                      <w:rFonts w:asciiTheme="majorHAnsi" w:hAnsiTheme="majorHAnsi" w:cstheme="majorHAnsi"/>
                      <w:szCs w:val="18"/>
                    </w:rPr>
                    <w:t>NT</w:t>
                  </w:r>
                  <w:r>
                    <w:rPr>
                      <w:rFonts w:asciiTheme="majorHAnsi" w:hAnsiTheme="majorHAnsi" w:cstheme="majorHAnsi"/>
                      <w:szCs w:val="18"/>
                    </w:rPr>
                    <w:t>)</w:t>
                  </w:r>
                </w:p>
              </w:tc>
            </w:tr>
            <w:tr w:rsidR="00ED5F8E" w14:paraId="17FF80E5" w14:textId="77777777" w:rsidTr="005928D1">
              <w:tc>
                <w:tcPr>
                  <w:tcW w:w="5000" w:type="pct"/>
                  <w:shd w:val="clear" w:color="auto" w:fill="auto"/>
                </w:tcPr>
                <w:p w14:paraId="4CD4BA65" w14:textId="77777777" w:rsidR="00ED5F8E" w:rsidRPr="00FF16B8" w:rsidRDefault="00ED5F8E" w:rsidP="005928D1">
                  <w:pPr>
                    <w:pStyle w:val="TableBodyText"/>
                    <w:ind w:right="28"/>
                    <w:jc w:val="left"/>
                    <w:rPr>
                      <w:rFonts w:asciiTheme="majorHAnsi" w:hAnsiTheme="majorHAnsi" w:cstheme="majorHAnsi"/>
                    </w:rPr>
                  </w:pPr>
                  <w:r w:rsidRPr="002E7038">
                    <w:rPr>
                      <w:rFonts w:asciiTheme="majorHAnsi" w:hAnsiTheme="majorHAnsi" w:cstheme="majorHAnsi"/>
                      <w:szCs w:val="18"/>
                    </w:rPr>
                    <w:t>Literacy for Life Foundation</w:t>
                  </w:r>
                </w:p>
              </w:tc>
            </w:tr>
            <w:tr w:rsidR="00ED5F8E" w14:paraId="731E958D" w14:textId="77777777" w:rsidTr="005928D1">
              <w:tc>
                <w:tcPr>
                  <w:tcW w:w="5000" w:type="pct"/>
                  <w:shd w:val="clear" w:color="auto" w:fill="auto"/>
                </w:tcPr>
                <w:p w14:paraId="4000A09E" w14:textId="77777777" w:rsidR="00ED5F8E" w:rsidRPr="00FF16B8" w:rsidRDefault="00ED5F8E" w:rsidP="005928D1">
                  <w:pPr>
                    <w:pStyle w:val="TableBodyText"/>
                    <w:ind w:right="28"/>
                    <w:jc w:val="left"/>
                    <w:rPr>
                      <w:rFonts w:asciiTheme="majorHAnsi" w:hAnsiTheme="majorHAnsi" w:cstheme="majorHAnsi"/>
                    </w:rPr>
                  </w:pPr>
                  <w:r w:rsidRPr="002E7038">
                    <w:rPr>
                      <w:rFonts w:asciiTheme="majorHAnsi" w:hAnsiTheme="majorHAnsi" w:cstheme="majorHAnsi"/>
                      <w:szCs w:val="18"/>
                    </w:rPr>
                    <w:t xml:space="preserve">National Centre for Vocational Education Research </w:t>
                  </w:r>
                  <w:r>
                    <w:rPr>
                      <w:rFonts w:asciiTheme="majorHAnsi" w:hAnsiTheme="majorHAnsi" w:cstheme="majorHAnsi"/>
                      <w:szCs w:val="18"/>
                    </w:rPr>
                    <w:t>(</w:t>
                  </w:r>
                  <w:r w:rsidRPr="002E7038">
                    <w:rPr>
                      <w:rFonts w:asciiTheme="majorHAnsi" w:hAnsiTheme="majorHAnsi" w:cstheme="majorHAnsi"/>
                      <w:szCs w:val="18"/>
                    </w:rPr>
                    <w:t>NCVER</w:t>
                  </w:r>
                  <w:r>
                    <w:rPr>
                      <w:rFonts w:asciiTheme="majorHAnsi" w:hAnsiTheme="majorHAnsi" w:cstheme="majorHAnsi"/>
                      <w:szCs w:val="18"/>
                    </w:rPr>
                    <w:t>)</w:t>
                  </w:r>
                </w:p>
              </w:tc>
            </w:tr>
            <w:tr w:rsidR="00ED5F8E" w14:paraId="28F746B9" w14:textId="77777777" w:rsidTr="005928D1">
              <w:tc>
                <w:tcPr>
                  <w:tcW w:w="5000" w:type="pct"/>
                  <w:shd w:val="clear" w:color="auto" w:fill="auto"/>
                </w:tcPr>
                <w:p w14:paraId="775C3F5A" w14:textId="77777777" w:rsidR="00ED5F8E" w:rsidRPr="00FF16B8" w:rsidRDefault="00ED5F8E" w:rsidP="005928D1">
                  <w:pPr>
                    <w:pStyle w:val="TableBodyText"/>
                    <w:ind w:right="28"/>
                    <w:jc w:val="left"/>
                    <w:rPr>
                      <w:rFonts w:asciiTheme="majorHAnsi" w:hAnsiTheme="majorHAnsi" w:cstheme="majorHAnsi"/>
                    </w:rPr>
                  </w:pPr>
                  <w:r w:rsidRPr="002E7038">
                    <w:rPr>
                      <w:rFonts w:asciiTheme="majorHAnsi" w:hAnsiTheme="majorHAnsi" w:cstheme="majorHAnsi"/>
                      <w:szCs w:val="18"/>
                    </w:rPr>
                    <w:t>National Skills Commissioner</w:t>
                  </w:r>
                </w:p>
              </w:tc>
            </w:tr>
            <w:tr w:rsidR="00ED5F8E" w14:paraId="700D8B11" w14:textId="77777777" w:rsidTr="005928D1">
              <w:tc>
                <w:tcPr>
                  <w:tcW w:w="5000" w:type="pct"/>
                  <w:shd w:val="clear" w:color="auto" w:fill="auto"/>
                </w:tcPr>
                <w:p w14:paraId="3160F7C2" w14:textId="77777777" w:rsidR="00ED5F8E" w:rsidRPr="00FF16B8" w:rsidRDefault="00ED5F8E" w:rsidP="005928D1">
                  <w:pPr>
                    <w:pStyle w:val="TableBodyText"/>
                    <w:ind w:right="28"/>
                    <w:jc w:val="left"/>
                    <w:rPr>
                      <w:rFonts w:asciiTheme="majorHAnsi" w:hAnsiTheme="majorHAnsi" w:cstheme="majorHAnsi"/>
                    </w:rPr>
                  </w:pPr>
                  <w:r w:rsidRPr="002E7038">
                    <w:rPr>
                      <w:rFonts w:asciiTheme="majorHAnsi" w:hAnsiTheme="majorHAnsi" w:cstheme="majorHAnsi"/>
                      <w:szCs w:val="18"/>
                    </w:rPr>
                    <w:t xml:space="preserve">Noonan, Professor Peter, </w:t>
                  </w:r>
                  <w:r w:rsidRPr="002E7038">
                    <w:rPr>
                      <w:rFonts w:asciiTheme="majorHAnsi" w:hAnsiTheme="majorHAnsi" w:cstheme="majorHAnsi"/>
                      <w:bCs/>
                      <w:szCs w:val="18"/>
                    </w:rPr>
                    <w:t>Mitchell Institute for Education and Health Policy</w:t>
                  </w:r>
                </w:p>
              </w:tc>
            </w:tr>
            <w:tr w:rsidR="00ED5F8E" w14:paraId="69D0C7C4" w14:textId="77777777" w:rsidTr="005928D1">
              <w:tc>
                <w:tcPr>
                  <w:tcW w:w="5000" w:type="pct"/>
                  <w:shd w:val="clear" w:color="auto" w:fill="auto"/>
                </w:tcPr>
                <w:p w14:paraId="529CF0DA" w14:textId="77777777" w:rsidR="00ED5F8E" w:rsidRPr="00FF16B8" w:rsidRDefault="00ED5F8E" w:rsidP="005928D1">
                  <w:pPr>
                    <w:pStyle w:val="TableBodyText"/>
                    <w:ind w:right="28"/>
                    <w:jc w:val="left"/>
                    <w:rPr>
                      <w:rFonts w:asciiTheme="majorHAnsi" w:hAnsiTheme="majorHAnsi" w:cstheme="majorHAnsi"/>
                    </w:rPr>
                  </w:pPr>
                  <w:r>
                    <w:rPr>
                      <w:rFonts w:asciiTheme="majorHAnsi" w:hAnsiTheme="majorHAnsi" w:cstheme="majorHAnsi"/>
                      <w:szCs w:val="18"/>
                    </w:rPr>
                    <w:t>NSW Education Standards Authority</w:t>
                  </w:r>
                </w:p>
              </w:tc>
            </w:tr>
            <w:tr w:rsidR="00ED5F8E" w14:paraId="6FD4BE9A" w14:textId="77777777" w:rsidTr="005928D1">
              <w:tc>
                <w:tcPr>
                  <w:tcW w:w="5000" w:type="pct"/>
                  <w:shd w:val="clear" w:color="auto" w:fill="auto"/>
                </w:tcPr>
                <w:p w14:paraId="098C8B9D" w14:textId="77777777" w:rsidR="00ED5F8E" w:rsidRPr="00FF16B8" w:rsidRDefault="00ED5F8E" w:rsidP="005928D1">
                  <w:pPr>
                    <w:pStyle w:val="TableBodyText"/>
                    <w:ind w:right="28"/>
                    <w:jc w:val="left"/>
                    <w:rPr>
                      <w:rFonts w:asciiTheme="majorHAnsi" w:hAnsiTheme="majorHAnsi" w:cstheme="majorHAnsi"/>
                    </w:rPr>
                  </w:pPr>
                  <w:r>
                    <w:rPr>
                      <w:rFonts w:asciiTheme="majorHAnsi" w:hAnsiTheme="majorHAnsi" w:cstheme="majorHAnsi"/>
                      <w:szCs w:val="18"/>
                    </w:rPr>
                    <w:t>NSW Productivity Commission</w:t>
                  </w:r>
                </w:p>
              </w:tc>
            </w:tr>
            <w:tr w:rsidR="00ED5F8E" w14:paraId="73410C71" w14:textId="77777777" w:rsidTr="005928D1">
              <w:tc>
                <w:tcPr>
                  <w:tcW w:w="5000" w:type="pct"/>
                  <w:shd w:val="clear" w:color="auto" w:fill="auto"/>
                </w:tcPr>
                <w:p w14:paraId="4FA11F78" w14:textId="77777777" w:rsidR="00ED5F8E" w:rsidRPr="002E7038" w:rsidRDefault="00ED5F8E" w:rsidP="005928D1">
                  <w:pPr>
                    <w:pStyle w:val="TableBodyText"/>
                    <w:ind w:right="28"/>
                    <w:jc w:val="left"/>
                    <w:rPr>
                      <w:rFonts w:asciiTheme="majorHAnsi" w:hAnsiTheme="majorHAnsi" w:cstheme="majorHAnsi"/>
                    </w:rPr>
                  </w:pPr>
                  <w:r w:rsidRPr="00FF16B8">
                    <w:rPr>
                      <w:rFonts w:asciiTheme="majorHAnsi" w:hAnsiTheme="majorHAnsi" w:cstheme="majorHAnsi"/>
                      <w:szCs w:val="18"/>
                    </w:rPr>
                    <w:t>NSW Skills Board</w:t>
                  </w:r>
                </w:p>
              </w:tc>
            </w:tr>
            <w:tr w:rsidR="00ED5F8E" w14:paraId="5CC980AB" w14:textId="77777777" w:rsidTr="005928D1">
              <w:tc>
                <w:tcPr>
                  <w:tcW w:w="5000" w:type="pct"/>
                  <w:shd w:val="clear" w:color="auto" w:fill="auto"/>
                </w:tcPr>
                <w:p w14:paraId="218740B1" w14:textId="77777777" w:rsidR="00ED5F8E" w:rsidRPr="00F5668E" w:rsidRDefault="00ED5F8E" w:rsidP="005928D1">
                  <w:pPr>
                    <w:pStyle w:val="TableBodyText"/>
                    <w:ind w:right="28"/>
                    <w:jc w:val="left"/>
                    <w:rPr>
                      <w:rFonts w:asciiTheme="majorHAnsi" w:hAnsiTheme="majorHAnsi" w:cstheme="majorHAnsi"/>
                    </w:rPr>
                  </w:pPr>
                  <w:r w:rsidRPr="002E7038">
                    <w:rPr>
                      <w:rFonts w:asciiTheme="majorHAnsi" w:hAnsiTheme="majorHAnsi" w:cstheme="majorHAnsi"/>
                      <w:szCs w:val="18"/>
                    </w:rPr>
                    <w:t>Peta F</w:t>
                  </w:r>
                  <w:r>
                    <w:rPr>
                      <w:rFonts w:asciiTheme="majorHAnsi" w:hAnsiTheme="majorHAnsi" w:cstheme="majorHAnsi"/>
                      <w:szCs w:val="18"/>
                    </w:rPr>
                    <w:t>urnell C</w:t>
                  </w:r>
                  <w:r w:rsidRPr="002E7038">
                    <w:rPr>
                      <w:rFonts w:asciiTheme="majorHAnsi" w:hAnsiTheme="majorHAnsi" w:cstheme="majorHAnsi"/>
                      <w:szCs w:val="18"/>
                    </w:rPr>
                    <w:t>onsulting</w:t>
                  </w:r>
                </w:p>
              </w:tc>
            </w:tr>
            <w:tr w:rsidR="00ED5F8E" w14:paraId="4EB4230F" w14:textId="77777777" w:rsidTr="005928D1">
              <w:tc>
                <w:tcPr>
                  <w:tcW w:w="5000" w:type="pct"/>
                  <w:shd w:val="clear" w:color="auto" w:fill="auto"/>
                </w:tcPr>
                <w:p w14:paraId="395A0D11" w14:textId="77777777" w:rsidR="00ED5F8E" w:rsidRPr="00FF16B8" w:rsidRDefault="00ED5F8E" w:rsidP="005928D1">
                  <w:pPr>
                    <w:pStyle w:val="TableBodyText"/>
                    <w:ind w:right="28"/>
                    <w:jc w:val="left"/>
                    <w:rPr>
                      <w:rFonts w:asciiTheme="majorHAnsi" w:hAnsiTheme="majorHAnsi" w:cstheme="majorHAnsi"/>
                    </w:rPr>
                  </w:pPr>
                  <w:r w:rsidRPr="00FF16B8">
                    <w:rPr>
                      <w:rFonts w:asciiTheme="majorHAnsi" w:hAnsiTheme="majorHAnsi" w:cstheme="majorHAnsi"/>
                      <w:szCs w:val="18"/>
                    </w:rPr>
                    <w:t>Queensland Training Ombudsman</w:t>
                  </w:r>
                </w:p>
              </w:tc>
            </w:tr>
            <w:tr w:rsidR="00ED5F8E" w14:paraId="16FD311D" w14:textId="77777777" w:rsidTr="005928D1">
              <w:tc>
                <w:tcPr>
                  <w:tcW w:w="5000" w:type="pct"/>
                  <w:shd w:val="clear" w:color="auto" w:fill="auto"/>
                </w:tcPr>
                <w:p w14:paraId="6FB1E724" w14:textId="77777777" w:rsidR="00ED5F8E" w:rsidRPr="00FF16B8" w:rsidRDefault="00ED5F8E" w:rsidP="005928D1">
                  <w:pPr>
                    <w:pStyle w:val="TableBodyText"/>
                    <w:ind w:right="28"/>
                    <w:jc w:val="left"/>
                    <w:rPr>
                      <w:rFonts w:asciiTheme="majorHAnsi" w:hAnsiTheme="majorHAnsi" w:cstheme="majorHAnsi"/>
                    </w:rPr>
                  </w:pPr>
                  <w:r w:rsidRPr="00FF16B8">
                    <w:rPr>
                      <w:rFonts w:asciiTheme="majorHAnsi" w:hAnsiTheme="majorHAnsi" w:cstheme="majorHAnsi"/>
                      <w:szCs w:val="18"/>
                    </w:rPr>
                    <w:t xml:space="preserve">Resources Industry Training Council </w:t>
                  </w:r>
                  <w:r>
                    <w:rPr>
                      <w:rFonts w:asciiTheme="majorHAnsi" w:hAnsiTheme="majorHAnsi" w:cstheme="majorHAnsi"/>
                      <w:szCs w:val="18"/>
                    </w:rPr>
                    <w:t>(</w:t>
                  </w:r>
                  <w:r w:rsidRPr="00FF16B8">
                    <w:rPr>
                      <w:rFonts w:asciiTheme="majorHAnsi" w:hAnsiTheme="majorHAnsi" w:cstheme="majorHAnsi"/>
                      <w:szCs w:val="18"/>
                    </w:rPr>
                    <w:t>WA</w:t>
                  </w:r>
                  <w:r>
                    <w:rPr>
                      <w:rFonts w:asciiTheme="majorHAnsi" w:hAnsiTheme="majorHAnsi" w:cstheme="majorHAnsi"/>
                      <w:szCs w:val="18"/>
                    </w:rPr>
                    <w:t>)</w:t>
                  </w:r>
                </w:p>
              </w:tc>
            </w:tr>
            <w:tr w:rsidR="00ED5F8E" w14:paraId="024C8AC4" w14:textId="77777777" w:rsidTr="005928D1">
              <w:tc>
                <w:tcPr>
                  <w:tcW w:w="5000" w:type="pct"/>
                  <w:shd w:val="clear" w:color="auto" w:fill="auto"/>
                </w:tcPr>
                <w:p w14:paraId="0A51E1B5" w14:textId="77777777" w:rsidR="00ED5F8E" w:rsidRPr="00FF16B8" w:rsidRDefault="00ED5F8E" w:rsidP="005928D1">
                  <w:pPr>
                    <w:pStyle w:val="TableBodyText"/>
                    <w:ind w:right="28"/>
                    <w:jc w:val="left"/>
                    <w:rPr>
                      <w:rFonts w:asciiTheme="majorHAnsi" w:hAnsiTheme="majorHAnsi" w:cstheme="majorHAnsi"/>
                    </w:rPr>
                  </w:pPr>
                  <w:r w:rsidRPr="002E7038">
                    <w:rPr>
                      <w:rFonts w:asciiTheme="majorHAnsi" w:hAnsiTheme="majorHAnsi" w:cstheme="majorHAnsi"/>
                      <w:szCs w:val="18"/>
                    </w:rPr>
                    <w:t>Steven Joyce Advisory</w:t>
                  </w:r>
                </w:p>
              </w:tc>
            </w:tr>
            <w:tr w:rsidR="00ED5F8E" w14:paraId="7B5E282E" w14:textId="77777777" w:rsidTr="005928D1">
              <w:tc>
                <w:tcPr>
                  <w:tcW w:w="5000" w:type="pct"/>
                  <w:shd w:val="clear" w:color="auto" w:fill="auto"/>
                </w:tcPr>
                <w:p w14:paraId="4D74228C" w14:textId="77777777" w:rsidR="00ED5F8E" w:rsidRPr="00FF16B8" w:rsidRDefault="00ED5F8E" w:rsidP="005928D1">
                  <w:pPr>
                    <w:pStyle w:val="TableBodyText"/>
                    <w:ind w:right="28"/>
                    <w:jc w:val="left"/>
                    <w:rPr>
                      <w:rFonts w:asciiTheme="majorHAnsi" w:hAnsiTheme="majorHAnsi" w:cstheme="majorHAnsi"/>
                    </w:rPr>
                  </w:pPr>
                  <w:r w:rsidRPr="002E7038">
                    <w:rPr>
                      <w:rFonts w:asciiTheme="majorHAnsi" w:hAnsiTheme="majorHAnsi" w:cstheme="majorHAnsi"/>
                      <w:szCs w:val="18"/>
                    </w:rPr>
                    <w:t>Skills Canberra</w:t>
                  </w:r>
                </w:p>
              </w:tc>
            </w:tr>
            <w:tr w:rsidR="00ED5F8E" w14:paraId="1B52DA61" w14:textId="77777777" w:rsidTr="005928D1">
              <w:tc>
                <w:tcPr>
                  <w:tcW w:w="5000" w:type="pct"/>
                  <w:shd w:val="clear" w:color="auto" w:fill="auto"/>
                </w:tcPr>
                <w:p w14:paraId="66385CF4" w14:textId="77777777" w:rsidR="00ED5F8E" w:rsidRPr="002E7038" w:rsidRDefault="00ED5F8E" w:rsidP="005928D1">
                  <w:pPr>
                    <w:pStyle w:val="TableBodyText"/>
                    <w:ind w:right="28"/>
                    <w:jc w:val="left"/>
                    <w:rPr>
                      <w:rFonts w:asciiTheme="majorHAnsi" w:hAnsiTheme="majorHAnsi" w:cstheme="majorHAnsi"/>
                    </w:rPr>
                  </w:pPr>
                  <w:r w:rsidRPr="002E7038">
                    <w:rPr>
                      <w:rFonts w:asciiTheme="majorHAnsi" w:hAnsiTheme="majorHAnsi" w:cstheme="majorHAnsi"/>
                      <w:szCs w:val="18"/>
                    </w:rPr>
                    <w:t>Skills Impact</w:t>
                  </w:r>
                </w:p>
              </w:tc>
            </w:tr>
            <w:tr w:rsidR="00ED5F8E" w14:paraId="454A44C3" w14:textId="77777777" w:rsidTr="005928D1">
              <w:tc>
                <w:tcPr>
                  <w:tcW w:w="5000" w:type="pct"/>
                  <w:shd w:val="clear" w:color="auto" w:fill="auto"/>
                </w:tcPr>
                <w:p w14:paraId="549077A1" w14:textId="77777777" w:rsidR="00ED5F8E" w:rsidRPr="00F5668E" w:rsidRDefault="00ED5F8E" w:rsidP="005928D1">
                  <w:pPr>
                    <w:pStyle w:val="TableBodyText"/>
                    <w:ind w:right="28"/>
                    <w:jc w:val="left"/>
                    <w:rPr>
                      <w:rFonts w:asciiTheme="majorHAnsi" w:hAnsiTheme="majorHAnsi" w:cstheme="majorHAnsi"/>
                    </w:rPr>
                  </w:pPr>
                  <w:r w:rsidRPr="00FF16B8">
                    <w:rPr>
                      <w:rFonts w:asciiTheme="majorHAnsi" w:hAnsiTheme="majorHAnsi" w:cstheme="majorHAnsi"/>
                      <w:szCs w:val="18"/>
                    </w:rPr>
                    <w:t>Skills Tasmania</w:t>
                  </w:r>
                </w:p>
              </w:tc>
            </w:tr>
            <w:tr w:rsidR="00ED5F8E" w14:paraId="30CCA54E" w14:textId="77777777" w:rsidTr="005928D1">
              <w:tc>
                <w:tcPr>
                  <w:tcW w:w="5000" w:type="pct"/>
                  <w:shd w:val="clear" w:color="auto" w:fill="auto"/>
                </w:tcPr>
                <w:p w14:paraId="4D3CCE8C" w14:textId="77777777" w:rsidR="00ED5F8E" w:rsidRPr="00FF16B8" w:rsidRDefault="00ED5F8E" w:rsidP="005928D1">
                  <w:pPr>
                    <w:pStyle w:val="TableBodyText"/>
                    <w:ind w:right="28"/>
                    <w:jc w:val="left"/>
                    <w:rPr>
                      <w:rFonts w:asciiTheme="majorHAnsi" w:hAnsiTheme="majorHAnsi" w:cstheme="majorHAnsi"/>
                    </w:rPr>
                  </w:pPr>
                  <w:r w:rsidRPr="002E7038">
                    <w:rPr>
                      <w:rFonts w:asciiTheme="majorHAnsi" w:hAnsiTheme="majorHAnsi" w:cstheme="majorHAnsi"/>
                      <w:szCs w:val="18"/>
                    </w:rPr>
                    <w:t>TAFE Directors Australia</w:t>
                  </w:r>
                </w:p>
              </w:tc>
            </w:tr>
            <w:tr w:rsidR="00ED5F8E" w14:paraId="174BF24B" w14:textId="77777777" w:rsidTr="005928D1">
              <w:tc>
                <w:tcPr>
                  <w:tcW w:w="5000" w:type="pct"/>
                  <w:shd w:val="clear" w:color="auto" w:fill="auto"/>
                </w:tcPr>
                <w:p w14:paraId="35EE7003" w14:textId="77777777" w:rsidR="00ED5F8E" w:rsidRPr="00FF16B8" w:rsidRDefault="00ED5F8E" w:rsidP="005928D1">
                  <w:pPr>
                    <w:pStyle w:val="TableBodyText"/>
                    <w:ind w:right="28"/>
                    <w:jc w:val="left"/>
                    <w:rPr>
                      <w:rFonts w:asciiTheme="majorHAnsi" w:hAnsiTheme="majorHAnsi" w:cstheme="majorHAnsi"/>
                    </w:rPr>
                  </w:pPr>
                  <w:r w:rsidRPr="002E7038">
                    <w:rPr>
                      <w:rFonts w:asciiTheme="majorHAnsi" w:hAnsiTheme="majorHAnsi" w:cstheme="majorHAnsi"/>
                      <w:szCs w:val="18"/>
                    </w:rPr>
                    <w:t xml:space="preserve">Tertiary Education Quality and Standards Agency </w:t>
                  </w:r>
                  <w:r>
                    <w:rPr>
                      <w:rFonts w:asciiTheme="majorHAnsi" w:hAnsiTheme="majorHAnsi" w:cstheme="majorHAnsi"/>
                      <w:szCs w:val="18"/>
                    </w:rPr>
                    <w:t>(</w:t>
                  </w:r>
                  <w:r w:rsidRPr="002E7038">
                    <w:rPr>
                      <w:rFonts w:asciiTheme="majorHAnsi" w:hAnsiTheme="majorHAnsi" w:cstheme="majorHAnsi"/>
                      <w:szCs w:val="18"/>
                    </w:rPr>
                    <w:t>TEQSA</w:t>
                  </w:r>
                  <w:r>
                    <w:rPr>
                      <w:rFonts w:asciiTheme="majorHAnsi" w:hAnsiTheme="majorHAnsi" w:cstheme="majorHAnsi"/>
                      <w:szCs w:val="18"/>
                    </w:rPr>
                    <w:t>)</w:t>
                  </w:r>
                </w:p>
              </w:tc>
            </w:tr>
            <w:tr w:rsidR="00ED5F8E" w14:paraId="6ABD1D44" w14:textId="77777777" w:rsidTr="005928D1">
              <w:tc>
                <w:tcPr>
                  <w:tcW w:w="5000" w:type="pct"/>
                  <w:shd w:val="clear" w:color="auto" w:fill="auto"/>
                </w:tcPr>
                <w:p w14:paraId="579ADA7F" w14:textId="77777777" w:rsidR="00ED5F8E" w:rsidRPr="00FF16B8" w:rsidRDefault="00ED5F8E" w:rsidP="005928D1">
                  <w:pPr>
                    <w:pStyle w:val="TableBodyText"/>
                    <w:ind w:right="28"/>
                    <w:jc w:val="left"/>
                    <w:rPr>
                      <w:rFonts w:asciiTheme="majorHAnsi" w:hAnsiTheme="majorHAnsi" w:cstheme="majorHAnsi"/>
                    </w:rPr>
                  </w:pPr>
                  <w:r w:rsidRPr="00FF16B8">
                    <w:rPr>
                      <w:rFonts w:asciiTheme="majorHAnsi" w:hAnsiTheme="majorHAnsi" w:cstheme="majorHAnsi"/>
                      <w:szCs w:val="18"/>
                    </w:rPr>
                    <w:t xml:space="preserve">Training Accreditation Council </w:t>
                  </w:r>
                  <w:r>
                    <w:rPr>
                      <w:rFonts w:asciiTheme="majorHAnsi" w:hAnsiTheme="majorHAnsi" w:cstheme="majorHAnsi"/>
                      <w:szCs w:val="18"/>
                    </w:rPr>
                    <w:t>(</w:t>
                  </w:r>
                  <w:r w:rsidRPr="00FF16B8">
                    <w:rPr>
                      <w:rFonts w:asciiTheme="majorHAnsi" w:hAnsiTheme="majorHAnsi" w:cstheme="majorHAnsi"/>
                      <w:szCs w:val="18"/>
                    </w:rPr>
                    <w:t>WA</w:t>
                  </w:r>
                  <w:r>
                    <w:rPr>
                      <w:rFonts w:asciiTheme="majorHAnsi" w:hAnsiTheme="majorHAnsi" w:cstheme="majorHAnsi"/>
                      <w:szCs w:val="18"/>
                    </w:rPr>
                    <w:t>)</w:t>
                  </w:r>
                </w:p>
              </w:tc>
            </w:tr>
            <w:tr w:rsidR="00ED5F8E" w14:paraId="6FAA189A" w14:textId="77777777" w:rsidTr="005928D1">
              <w:tc>
                <w:tcPr>
                  <w:tcW w:w="5000" w:type="pct"/>
                  <w:shd w:val="clear" w:color="auto" w:fill="auto"/>
                </w:tcPr>
                <w:p w14:paraId="74189F74" w14:textId="77777777" w:rsidR="00ED5F8E" w:rsidRPr="00FF16B8" w:rsidRDefault="00ED5F8E" w:rsidP="005928D1">
                  <w:pPr>
                    <w:pStyle w:val="TableBodyText"/>
                    <w:ind w:right="28"/>
                    <w:jc w:val="left"/>
                    <w:rPr>
                      <w:rFonts w:asciiTheme="majorHAnsi" w:hAnsiTheme="majorHAnsi" w:cstheme="majorHAnsi"/>
                    </w:rPr>
                  </w:pPr>
                  <w:r w:rsidRPr="00FF16B8">
                    <w:rPr>
                      <w:rFonts w:asciiTheme="majorHAnsi" w:hAnsiTheme="majorHAnsi" w:cstheme="majorHAnsi"/>
                      <w:szCs w:val="18"/>
                    </w:rPr>
                    <w:t xml:space="preserve">Training and Skills Commission </w:t>
                  </w:r>
                  <w:r>
                    <w:rPr>
                      <w:rFonts w:asciiTheme="majorHAnsi" w:hAnsiTheme="majorHAnsi" w:cstheme="majorHAnsi"/>
                      <w:szCs w:val="18"/>
                    </w:rPr>
                    <w:t>(</w:t>
                  </w:r>
                  <w:r w:rsidRPr="00FF16B8">
                    <w:rPr>
                      <w:rFonts w:asciiTheme="majorHAnsi" w:hAnsiTheme="majorHAnsi" w:cstheme="majorHAnsi"/>
                      <w:szCs w:val="18"/>
                    </w:rPr>
                    <w:t>SA</w:t>
                  </w:r>
                  <w:r>
                    <w:rPr>
                      <w:rFonts w:asciiTheme="majorHAnsi" w:hAnsiTheme="majorHAnsi" w:cstheme="majorHAnsi"/>
                      <w:szCs w:val="18"/>
                    </w:rPr>
                    <w:t>)</w:t>
                  </w:r>
                </w:p>
              </w:tc>
            </w:tr>
            <w:tr w:rsidR="00ED5F8E" w14:paraId="79E6657F" w14:textId="77777777" w:rsidTr="005928D1">
              <w:tc>
                <w:tcPr>
                  <w:tcW w:w="5000" w:type="pct"/>
                  <w:shd w:val="clear" w:color="auto" w:fill="auto"/>
                </w:tcPr>
                <w:p w14:paraId="6B7EC8B3" w14:textId="77777777" w:rsidR="00ED5F8E" w:rsidRPr="00FF16B8" w:rsidRDefault="00ED5F8E" w:rsidP="005928D1">
                  <w:pPr>
                    <w:pStyle w:val="TableBodyText"/>
                    <w:ind w:right="28"/>
                    <w:jc w:val="left"/>
                    <w:rPr>
                      <w:rFonts w:asciiTheme="majorHAnsi" w:hAnsiTheme="majorHAnsi" w:cstheme="majorHAnsi"/>
                    </w:rPr>
                  </w:pPr>
                  <w:r>
                    <w:rPr>
                      <w:rFonts w:asciiTheme="majorHAnsi" w:hAnsiTheme="majorHAnsi" w:cstheme="majorHAnsi"/>
                      <w:szCs w:val="18"/>
                    </w:rPr>
                    <w:t>The Pivot Institute</w:t>
                  </w:r>
                </w:p>
              </w:tc>
            </w:tr>
            <w:tr w:rsidR="00ED5F8E" w14:paraId="6109C8DA" w14:textId="77777777" w:rsidTr="005928D1">
              <w:tc>
                <w:tcPr>
                  <w:tcW w:w="5000" w:type="pct"/>
                  <w:shd w:val="clear" w:color="auto" w:fill="auto"/>
                </w:tcPr>
                <w:p w14:paraId="16D0BDB0" w14:textId="77777777" w:rsidR="00ED5F8E" w:rsidRPr="00FF16B8" w:rsidRDefault="00ED5F8E" w:rsidP="005928D1">
                  <w:pPr>
                    <w:pStyle w:val="TableBodyText"/>
                    <w:ind w:right="28"/>
                    <w:jc w:val="left"/>
                    <w:rPr>
                      <w:rFonts w:asciiTheme="majorHAnsi" w:hAnsiTheme="majorHAnsi" w:cstheme="majorHAnsi"/>
                    </w:rPr>
                  </w:pPr>
                  <w:r w:rsidRPr="002E7038">
                    <w:rPr>
                      <w:rFonts w:asciiTheme="majorHAnsi" w:hAnsiTheme="majorHAnsi" w:cstheme="majorHAnsi"/>
                      <w:szCs w:val="18"/>
                    </w:rPr>
                    <w:t>Victorian Skills Commissioner</w:t>
                  </w:r>
                </w:p>
              </w:tc>
            </w:tr>
            <w:tr w:rsidR="00ED5F8E" w14:paraId="5D5267F3" w14:textId="77777777" w:rsidTr="005928D1">
              <w:tc>
                <w:tcPr>
                  <w:tcW w:w="5000" w:type="pct"/>
                  <w:shd w:val="clear" w:color="auto" w:fill="auto"/>
                </w:tcPr>
                <w:p w14:paraId="4F6B2AB6" w14:textId="07C031F6" w:rsidR="00ED5F8E" w:rsidRPr="00F5668E" w:rsidRDefault="00ED5F8E" w:rsidP="005928D1">
                  <w:pPr>
                    <w:pStyle w:val="TableBodyText"/>
                    <w:ind w:right="28"/>
                    <w:jc w:val="left"/>
                    <w:rPr>
                      <w:rFonts w:asciiTheme="majorHAnsi" w:hAnsiTheme="majorHAnsi" w:cstheme="majorHAnsi"/>
                    </w:rPr>
                  </w:pPr>
                  <w:r w:rsidRPr="00FF16B8">
                    <w:rPr>
                      <w:rFonts w:asciiTheme="majorHAnsi" w:hAnsiTheme="majorHAnsi" w:cstheme="majorHAnsi"/>
                      <w:szCs w:val="18"/>
                    </w:rPr>
                    <w:t xml:space="preserve">Work and Training </w:t>
                  </w:r>
                  <w:r>
                    <w:rPr>
                      <w:rFonts w:asciiTheme="majorHAnsi" w:hAnsiTheme="majorHAnsi" w:cstheme="majorHAnsi"/>
                      <w:szCs w:val="18"/>
                    </w:rPr>
                    <w:t>(</w:t>
                  </w:r>
                  <w:r w:rsidR="00A658B5">
                    <w:rPr>
                      <w:rFonts w:asciiTheme="majorHAnsi" w:hAnsiTheme="majorHAnsi" w:cstheme="majorHAnsi"/>
                      <w:szCs w:val="18"/>
                    </w:rPr>
                    <w:t>Tas</w:t>
                  </w:r>
                  <w:r>
                    <w:rPr>
                      <w:rFonts w:asciiTheme="majorHAnsi" w:hAnsiTheme="majorHAnsi" w:cstheme="majorHAnsi"/>
                      <w:szCs w:val="18"/>
                    </w:rPr>
                    <w:t>)</w:t>
                  </w:r>
                </w:p>
              </w:tc>
            </w:tr>
            <w:tr w:rsidR="00ED5F8E" w14:paraId="42A16E7E" w14:textId="77777777" w:rsidTr="005928D1">
              <w:tc>
                <w:tcPr>
                  <w:tcW w:w="5000" w:type="pct"/>
                  <w:tcBorders>
                    <w:bottom w:val="outset" w:sz="6" w:space="0" w:color="D9D9D9" w:themeColor="background1" w:themeShade="D9"/>
                  </w:tcBorders>
                  <w:shd w:val="clear" w:color="auto" w:fill="auto"/>
                </w:tcPr>
                <w:p w14:paraId="3D6ABB55" w14:textId="77777777" w:rsidR="00ED5F8E" w:rsidRPr="00FF16B8" w:rsidRDefault="00ED5F8E" w:rsidP="005928D1">
                  <w:pPr>
                    <w:pStyle w:val="TableBodyText"/>
                    <w:ind w:right="28"/>
                    <w:jc w:val="left"/>
                    <w:rPr>
                      <w:rFonts w:asciiTheme="majorHAnsi" w:hAnsiTheme="majorHAnsi" w:cstheme="majorHAnsi"/>
                    </w:rPr>
                  </w:pPr>
                  <w:r w:rsidRPr="00FF16B8">
                    <w:rPr>
                      <w:rFonts w:asciiTheme="majorHAnsi" w:hAnsiTheme="majorHAnsi" w:cstheme="majorHAnsi"/>
                      <w:szCs w:val="18"/>
                    </w:rPr>
                    <w:t>Year 13</w:t>
                  </w:r>
                </w:p>
              </w:tc>
            </w:tr>
          </w:tbl>
          <w:p w14:paraId="762254A5" w14:textId="77777777" w:rsidR="00ED5F8E" w:rsidRDefault="00ED5F8E" w:rsidP="005928D1">
            <w:pPr>
              <w:pStyle w:val="Box"/>
            </w:pPr>
          </w:p>
        </w:tc>
      </w:tr>
      <w:tr w:rsidR="00ED5F8E" w14:paraId="292DCB87" w14:textId="77777777" w:rsidTr="005928D1">
        <w:tc>
          <w:tcPr>
            <w:tcW w:w="5000" w:type="pct"/>
            <w:tcBorders>
              <w:top w:val="nil"/>
              <w:left w:val="nil"/>
              <w:bottom w:val="single" w:sz="6" w:space="0" w:color="78A22F"/>
              <w:right w:val="nil"/>
            </w:tcBorders>
            <w:shd w:val="clear" w:color="auto" w:fill="auto"/>
          </w:tcPr>
          <w:p w14:paraId="4D2896CB" w14:textId="77777777" w:rsidR="00ED5F8E" w:rsidRDefault="00ED5F8E" w:rsidP="005928D1">
            <w:pPr>
              <w:pStyle w:val="Box"/>
              <w:spacing w:before="0" w:line="120" w:lineRule="exact"/>
            </w:pPr>
          </w:p>
        </w:tc>
      </w:tr>
    </w:tbl>
    <w:p w14:paraId="7F1A7305" w14:textId="77777777" w:rsidR="00ED5F8E" w:rsidRDefault="00ED5F8E" w:rsidP="00120072">
      <w:pPr>
        <w:pStyle w:val="BodyText"/>
      </w:pPr>
    </w:p>
    <w:p w14:paraId="34BB836C" w14:textId="77777777" w:rsidR="00ED5F8E" w:rsidRDefault="00ED5F8E" w:rsidP="00ED5F8E">
      <w:pPr>
        <w:sectPr w:rsidR="00ED5F8E" w:rsidSect="00ED5F8E">
          <w:headerReference w:type="even" r:id="rId129"/>
          <w:headerReference w:type="default" r:id="rId130"/>
          <w:footerReference w:type="even" r:id="rId131"/>
          <w:footerReference w:type="default" r:id="rId132"/>
          <w:type w:val="oddPage"/>
          <w:pgSz w:w="11907" w:h="16840" w:code="9"/>
          <w:pgMar w:top="1985" w:right="1304" w:bottom="1247" w:left="1814" w:header="1701" w:footer="397" w:gutter="0"/>
          <w:pgNumType w:chapSep="period"/>
          <w:cols w:space="720"/>
          <w:docGrid w:linePitch="326"/>
        </w:sectPr>
      </w:pPr>
    </w:p>
    <w:p w14:paraId="18ADA2C6" w14:textId="77777777" w:rsidR="00ED5F8E" w:rsidRDefault="00ED5F8E" w:rsidP="00DF7E55">
      <w:pPr>
        <w:pStyle w:val="Heading1"/>
      </w:pPr>
      <w:bookmarkStart w:id="98" w:name="_Toc41645056"/>
      <w:r>
        <w:t>B</w:t>
      </w:r>
      <w:r>
        <w:tab/>
        <w:t>The NASWD</w:t>
      </w:r>
      <w:bookmarkEnd w:id="98"/>
    </w:p>
    <w:p w14:paraId="584A45EB" w14:textId="77777777" w:rsidR="00ED5F8E" w:rsidRPr="00DF7E55" w:rsidRDefault="00ED5F8E" w:rsidP="005928D1">
      <w:pPr>
        <w:pStyle w:val="BodyText"/>
        <w:rPr>
          <w:spacing w:val="-2"/>
        </w:rPr>
      </w:pPr>
      <w:r w:rsidRPr="00DF7E55">
        <w:rPr>
          <w:spacing w:val="-2"/>
        </w:rPr>
        <w:t xml:space="preserve">The </w:t>
      </w:r>
      <w:r w:rsidRPr="00DF7E55">
        <w:rPr>
          <w:i/>
          <w:iCs/>
          <w:spacing w:val="-2"/>
        </w:rPr>
        <w:t>National Agreement for Skills and Workforce Development</w:t>
      </w:r>
      <w:r w:rsidRPr="00DF7E55">
        <w:rPr>
          <w:spacing w:val="-2"/>
        </w:rPr>
        <w:t xml:space="preserve"> (NASWD)</w:t>
      </w:r>
      <w:r w:rsidRPr="00DF7E55">
        <w:rPr>
          <w:rStyle w:val="FootnoteReference"/>
          <w:spacing w:val="-2"/>
        </w:rPr>
        <w:footnoteReference w:id="53"/>
      </w:r>
      <w:r w:rsidRPr="00DF7E55">
        <w:rPr>
          <w:spacing w:val="-2"/>
        </w:rPr>
        <w:t xml:space="preserve"> is the most recent of a series of intergovernmental agreements between the Australian, State and Territory governments seeking to ensure effective governance and development of vocational education and skills system. These types of intergovernmental arrangements date from the 1970s when the Australian Government first identified education as a national priority.</w:t>
      </w:r>
    </w:p>
    <w:p w14:paraId="346926DB" w14:textId="46213052" w:rsidR="00ED5F8E" w:rsidRDefault="00ED5F8E" w:rsidP="005928D1">
      <w:pPr>
        <w:pStyle w:val="BodyText"/>
      </w:pPr>
      <w:r w:rsidRPr="0023661A">
        <w:t xml:space="preserve">The </w:t>
      </w:r>
      <w:r>
        <w:t xml:space="preserve">2009 </w:t>
      </w:r>
      <w:r w:rsidRPr="0023661A">
        <w:t xml:space="preserve">NASWD </w:t>
      </w:r>
      <w:r>
        <w:t xml:space="preserve">is a schedule to the </w:t>
      </w:r>
      <w:r w:rsidRPr="00DB21FE">
        <w:rPr>
          <w:i/>
          <w:iCs/>
        </w:rPr>
        <w:t>Intergovernmental Agreement on Federal Financial Relations</w:t>
      </w:r>
      <w:r>
        <w:t xml:space="preserve"> (IGA FFR), and was established alongside new National Agreements on health (healthcare and health), education, disability services, housing and homelessness, and Indigenous reforms </w:t>
      </w:r>
      <w:r w:rsidRPr="00220881">
        <w:rPr>
          <w:szCs w:val="24"/>
        </w:rPr>
        <w:t>(COAG 2009a)</w:t>
      </w:r>
      <w:r>
        <w:t xml:space="preserve">. The IGA FFR sought to address two key features of Australia’s federal system: </w:t>
      </w:r>
    </w:p>
    <w:p w14:paraId="41047B45" w14:textId="77777777" w:rsidR="00ED5F8E" w:rsidRDefault="00ED5F8E" w:rsidP="005928D1">
      <w:pPr>
        <w:pStyle w:val="ListBullet"/>
      </w:pPr>
      <w:r>
        <w:t>vertical fiscal imbalance, where State and Territory governments have large expenditure responsibilities relative to their revenue</w:t>
      </w:r>
      <w:r>
        <w:noBreakHyphen/>
        <w:t xml:space="preserve">raising capacities, and therefore rely on financial transfers from the Australian Government </w:t>
      </w:r>
    </w:p>
    <w:p w14:paraId="63F9EC7E" w14:textId="77777777" w:rsidR="00ED5F8E" w:rsidRDefault="00ED5F8E" w:rsidP="005928D1">
      <w:pPr>
        <w:pStyle w:val="ListBullet"/>
      </w:pPr>
      <w:r>
        <w:t xml:space="preserve">the shared interests and potential for overlap in the roles and responsibilities of the Australian, State and Territory governments. </w:t>
      </w:r>
    </w:p>
    <w:p w14:paraId="05F2833B" w14:textId="77777777" w:rsidR="00ED5F8E" w:rsidRDefault="00ED5F8E" w:rsidP="005928D1">
      <w:pPr>
        <w:pStyle w:val="BodyText"/>
      </w:pPr>
      <w:r>
        <w:t xml:space="preserve">The IGA FFR recognised State and Territory governments’ primary responsibility for service delivery, as well as the necessity for coordinated action by governments to address economic and social challenges of national concern. </w:t>
      </w:r>
    </w:p>
    <w:p w14:paraId="43A11FA9" w14:textId="32079860" w:rsidR="00ED5F8E" w:rsidRDefault="00ED5F8E" w:rsidP="005928D1">
      <w:pPr>
        <w:pStyle w:val="BodyText"/>
      </w:pPr>
      <w:r w:rsidRPr="006B51DD">
        <w:t xml:space="preserve">Under the </w:t>
      </w:r>
      <w:r>
        <w:t>IGA FFR</w:t>
      </w:r>
      <w:r w:rsidRPr="006B51DD">
        <w:t xml:space="preserve">, restrictions </w:t>
      </w:r>
      <w:r>
        <w:t>on</w:t>
      </w:r>
      <w:r w:rsidRPr="006B51DD">
        <w:t xml:space="preserve"> the major specific purpose payments </w:t>
      </w:r>
      <w:r>
        <w:t xml:space="preserve">(SPPs) </w:t>
      </w:r>
      <w:r w:rsidRPr="006B51DD">
        <w:t xml:space="preserve">from the Australian Government to the States and Territories were removed or broadened in favour of agreements on shared outcomes </w:t>
      </w:r>
      <w:r w:rsidRPr="008C30C9">
        <w:rPr>
          <w:szCs w:val="24"/>
        </w:rPr>
        <w:t>(COAG 2009b)</w:t>
      </w:r>
      <w:r w:rsidRPr="006B51DD">
        <w:t>.</w:t>
      </w:r>
      <w:r>
        <w:t xml:space="preserve"> Separate to the NASWD, the IGA FFR sets out a National Skills and Workforce Development Specific Purpose Payment, which provides for the SPP amount allocated by the Australian Government to the States and Territories to increase each year in accordance with composite wage/price indexes </w:t>
      </w:r>
      <w:r w:rsidRPr="003A5A88">
        <w:rPr>
          <w:szCs w:val="24"/>
        </w:rPr>
        <w:t>(COAG 2009a, Appendix D)</w:t>
      </w:r>
      <w:r>
        <w:t xml:space="preserve">. This amount is distributed to each State and Territory government based on its population share. </w:t>
      </w:r>
    </w:p>
    <w:p w14:paraId="17487D33" w14:textId="77777777" w:rsidR="00ED5F8E" w:rsidRPr="00BE5CF8" w:rsidRDefault="00ED5F8E" w:rsidP="005928D1">
      <w:pPr>
        <w:pStyle w:val="BodyText"/>
        <w:rPr>
          <w:spacing w:val="2"/>
        </w:rPr>
      </w:pPr>
      <w:r w:rsidRPr="00BE5CF8">
        <w:rPr>
          <w:spacing w:val="2"/>
        </w:rPr>
        <w:t>The IGA FFR structure also provides for National Partnerships, agreements that support the delivery of specified projects, facilitate reforms or reward those jurisdictions that deliver on nationally significant reforms. Project Agreements are a simpler form of National Partnership, for low value and/or low risk projects. National Partnerships and Project Agreements are typically time</w:t>
      </w:r>
      <w:r w:rsidRPr="00BE5CF8">
        <w:rPr>
          <w:spacing w:val="2"/>
        </w:rPr>
        <w:noBreakHyphen/>
        <w:t>limited. Funding for National Partnerships can include funding conditions and incentive payments for achievement of milestones or performance benchmarks.</w:t>
      </w:r>
    </w:p>
    <w:p w14:paraId="52F7C918" w14:textId="436298F4" w:rsidR="00ED5F8E" w:rsidRDefault="00ED5F8E" w:rsidP="005928D1">
      <w:pPr>
        <w:pStyle w:val="BodyText"/>
      </w:pPr>
      <w:r w:rsidRPr="00E83728">
        <w:t>The NASWD shares outcomes and objectives with other national agreements under the IGA</w:t>
      </w:r>
      <w:r>
        <w:t> </w:t>
      </w:r>
      <w:r w:rsidRPr="00E83728">
        <w:t xml:space="preserve">FFR. For example, </w:t>
      </w:r>
      <w:r>
        <w:t xml:space="preserve">the </w:t>
      </w:r>
      <w:r w:rsidRPr="00CB0D86">
        <w:rPr>
          <w:i/>
          <w:iCs/>
        </w:rPr>
        <w:t>National Indigenous Reform Agreement</w:t>
      </w:r>
      <w:r w:rsidRPr="00E83728">
        <w:t xml:space="preserve"> established specific outcomes for reducing the level of disadvantage experienced by Indigenous Australians </w:t>
      </w:r>
      <w:r w:rsidR="00E85FF0" w:rsidRPr="00E85FF0">
        <w:rPr>
          <w:szCs w:val="24"/>
        </w:rPr>
        <w:t>(COAG 2012b)</w:t>
      </w:r>
      <w:r>
        <w:t>, and the agreement required reporting of Indigenous participation under several of the overall NASWD indicators that assess access to training.</w:t>
      </w:r>
    </w:p>
    <w:p w14:paraId="06EA8712" w14:textId="26CDCC7E" w:rsidR="00ED5F8E" w:rsidRDefault="00ED5F8E" w:rsidP="005928D1">
      <w:pPr>
        <w:pStyle w:val="BodyText"/>
      </w:pPr>
      <w:r w:rsidRPr="00E83728">
        <w:t xml:space="preserve">Under the </w:t>
      </w:r>
      <w:r w:rsidRPr="00D24266">
        <w:rPr>
          <w:i/>
          <w:iCs/>
        </w:rPr>
        <w:t>National Disability Agreement</w:t>
      </w:r>
      <w:r w:rsidRPr="00E83728">
        <w:t>, all Australian governments agreed to ‘improve provision of skills and opportunities to enhance the capability of people with disability to participate in social, economic and community activities’</w:t>
      </w:r>
      <w:r>
        <w:t xml:space="preserve"> </w:t>
      </w:r>
      <w:r w:rsidRPr="008C30C9">
        <w:rPr>
          <w:szCs w:val="24"/>
        </w:rPr>
        <w:t>(COAG 2009c)</w:t>
      </w:r>
      <w:r w:rsidRPr="00E83728">
        <w:t xml:space="preserve">. Similarly, the </w:t>
      </w:r>
      <w:r w:rsidRPr="00D24266">
        <w:rPr>
          <w:i/>
          <w:iCs/>
        </w:rPr>
        <w:t>National School Reform Agreement</w:t>
      </w:r>
      <w:r w:rsidRPr="00E83728">
        <w:t xml:space="preserve"> signed in late 2018 specifie</w:t>
      </w:r>
      <w:r>
        <w:t>d</w:t>
      </w:r>
      <w:r w:rsidRPr="00E83728">
        <w:t xml:space="preserve"> outcomes that are relevant for skills and workforce development — for example, ensuring that students gain the skills they need to transition to further study and/or work — and sets targets that complement those in the NASWD — for example, lifting the Year</w:t>
      </w:r>
      <w:r>
        <w:t> </w:t>
      </w:r>
      <w:r w:rsidRPr="00E83728">
        <w:t>12 (equivalent) or Certificate</w:t>
      </w:r>
      <w:r>
        <w:t> </w:t>
      </w:r>
      <w:r w:rsidRPr="00E83728">
        <w:t>III attainment rate to 90</w:t>
      </w:r>
      <w:r>
        <w:t> per cent</w:t>
      </w:r>
      <w:r w:rsidRPr="00E83728">
        <w:t xml:space="preserve"> by 2020 </w:t>
      </w:r>
      <w:r w:rsidRPr="000554E7">
        <w:rPr>
          <w:szCs w:val="24"/>
        </w:rPr>
        <w:t>(COAG 2018)</w:t>
      </w:r>
      <w:r w:rsidRPr="00E83728">
        <w:t>.</w:t>
      </w:r>
    </w:p>
    <w:p w14:paraId="6E4C7FD9" w14:textId="78366139" w:rsidR="00ED5F8E" w:rsidRDefault="00743F39" w:rsidP="005928D1">
      <w:pPr>
        <w:pStyle w:val="Heading2"/>
      </w:pPr>
      <w:bookmarkStart w:id="99" w:name="_Toc41645057"/>
      <w:r>
        <w:t>B.1</w:t>
      </w:r>
      <w:r>
        <w:tab/>
      </w:r>
      <w:r w:rsidR="00ED5F8E">
        <w:t>Key elements of the NASWD</w:t>
      </w:r>
      <w:bookmarkEnd w:id="99"/>
    </w:p>
    <w:p w14:paraId="07D19E86" w14:textId="77777777" w:rsidR="00ED5F8E" w:rsidRDefault="00ED5F8E" w:rsidP="005928D1">
      <w:pPr>
        <w:pStyle w:val="BodyText"/>
      </w:pPr>
      <w:r>
        <w:t>Governments’ overarching objectives for the vocational education and training (VET) system were expressed in the 2009 NASWD:</w:t>
      </w:r>
    </w:p>
    <w:p w14:paraId="0FBB235E" w14:textId="77777777" w:rsidR="00ED5F8E" w:rsidRDefault="00ED5F8E" w:rsidP="005928D1">
      <w:pPr>
        <w:pStyle w:val="Quote"/>
      </w:pPr>
      <w:r>
        <w:t>13. All working aged Australians have the opportunity to develop the skills and qualifications needed, including through a responsive training system, to enable them to be effective participants in and contributors to the modern labour market.</w:t>
      </w:r>
    </w:p>
    <w:p w14:paraId="194898D4" w14:textId="77777777" w:rsidR="00ED5F8E" w:rsidRDefault="00ED5F8E" w:rsidP="005928D1">
      <w:pPr>
        <w:pStyle w:val="Quote"/>
      </w:pPr>
      <w:r>
        <w:t>14. Individuals are assisted to overcome barriers to education, training and employment, and are motivated to acquire and utilise new skills.</w:t>
      </w:r>
    </w:p>
    <w:p w14:paraId="111BC207" w14:textId="4ABB2405" w:rsidR="00ED5F8E" w:rsidRDefault="00ED5F8E" w:rsidP="005928D1">
      <w:pPr>
        <w:pStyle w:val="Quote"/>
      </w:pPr>
      <w:r>
        <w:t>15. Australian industry and businesses develop, harness and utilise the skills and abilities of the workforce.</w:t>
      </w:r>
      <w:r w:rsidRPr="00C343C2">
        <w:t xml:space="preserve"> </w:t>
      </w:r>
      <w:r w:rsidRPr="003A5A88">
        <w:rPr>
          <w:sz w:val="24"/>
          <w:szCs w:val="24"/>
        </w:rPr>
        <w:t>(COAG 2009b, pp. 4–5)</w:t>
      </w:r>
    </w:p>
    <w:p w14:paraId="70EF452E" w14:textId="77777777" w:rsidR="00ED5F8E" w:rsidRDefault="00ED5F8E" w:rsidP="005928D1">
      <w:pPr>
        <w:pStyle w:val="BodyText"/>
      </w:pPr>
      <w:r>
        <w:t xml:space="preserve">Although the VET system serves a variety of learning purposes (appendix C), the NASWD focuses on its role in conferring skills that improve labour market prospects and outcomes. </w:t>
      </w:r>
    </w:p>
    <w:p w14:paraId="263DF038" w14:textId="77777777" w:rsidR="00ED5F8E" w:rsidRDefault="00ED5F8E" w:rsidP="005928D1">
      <w:pPr>
        <w:pStyle w:val="BodyText"/>
      </w:pPr>
      <w:r>
        <w:t>The NASWD specifies roles and responsibilities for the two levels of government, consistent with this objective and the philosophy of the IGA FFR.</w:t>
      </w:r>
    </w:p>
    <w:p w14:paraId="31356D96" w14:textId="2A1CB557" w:rsidR="00ED5F8E" w:rsidRDefault="00ED5F8E" w:rsidP="005928D1">
      <w:pPr>
        <w:pStyle w:val="ListBullet"/>
        <w:rPr>
          <w:color w:val="000000" w:themeColor="text1"/>
        </w:rPr>
      </w:pPr>
      <w:r>
        <w:rPr>
          <w:color w:val="000000" w:themeColor="text1"/>
        </w:rPr>
        <w:t xml:space="preserve">The Australian Government provides funding to the States and Territories to support their training systems and provides specific interventions and assistance for industry investment, apprenticeships, literacy and numeracy and to those seeking to enter the workforce. It also publishes the Annual National Report and ensures data </w:t>
      </w:r>
      <w:r w:rsidR="00016AA1">
        <w:rPr>
          <w:color w:val="000000" w:themeColor="text1"/>
        </w:rPr>
        <w:t>are</w:t>
      </w:r>
      <w:r>
        <w:rPr>
          <w:color w:val="000000" w:themeColor="text1"/>
        </w:rPr>
        <w:t xml:space="preserve"> collected and published.</w:t>
      </w:r>
    </w:p>
    <w:p w14:paraId="69B9D3C7" w14:textId="77777777" w:rsidR="00ED5F8E" w:rsidRDefault="00ED5F8E" w:rsidP="005928D1">
      <w:pPr>
        <w:pStyle w:val="ListBullet"/>
        <w:rPr>
          <w:color w:val="000000" w:themeColor="text1"/>
        </w:rPr>
      </w:pPr>
      <w:r>
        <w:rPr>
          <w:color w:val="000000" w:themeColor="text1"/>
        </w:rPr>
        <w:t>The States and Territories determine the allocation of VET funding within their jurisdictions, oversee expenditure and ensure the efficient operation of their training market.</w:t>
      </w:r>
    </w:p>
    <w:p w14:paraId="18FE73A7" w14:textId="2AE9C4B0" w:rsidR="00ED5F8E" w:rsidRPr="008465DF" w:rsidRDefault="00ED5F8E" w:rsidP="005928D1">
      <w:pPr>
        <w:pStyle w:val="ListBullet"/>
        <w:rPr>
          <w:color w:val="000000" w:themeColor="text1"/>
        </w:rPr>
      </w:pPr>
      <w:r>
        <w:rPr>
          <w:color w:val="000000" w:themeColor="text1"/>
        </w:rPr>
        <w:t xml:space="preserve">Regulation of registered training organisations (RTOs), quality assurance, data provision, industry support, reform directions and establishing strategic policy initiatives are described as shared responsibilities </w:t>
      </w:r>
      <w:r w:rsidR="00E85FF0" w:rsidRPr="00E85FF0">
        <w:rPr>
          <w:szCs w:val="24"/>
        </w:rPr>
        <w:t>(COAG 2009b, 2012b)</w:t>
      </w:r>
      <w:r>
        <w:rPr>
          <w:color w:val="000000" w:themeColor="text1"/>
        </w:rPr>
        <w:t>.</w:t>
      </w:r>
    </w:p>
    <w:p w14:paraId="74A798E5" w14:textId="77777777" w:rsidR="00ED5F8E" w:rsidRDefault="00ED5F8E" w:rsidP="005928D1">
      <w:pPr>
        <w:pStyle w:val="BodyText"/>
      </w:pPr>
      <w:r>
        <w:t xml:space="preserve">The division of roles and responsibilities puts boundaries around the degree of national intervention in the funding arrangements for providers, while describing areas of joint interest where there were anticipated to be significant national labour market and system performance issues at play. </w:t>
      </w:r>
    </w:p>
    <w:p w14:paraId="5CA1711E" w14:textId="77777777" w:rsidR="00ED5F8E" w:rsidRDefault="00ED5F8E" w:rsidP="005928D1">
      <w:pPr>
        <w:pStyle w:val="BodyText"/>
      </w:pPr>
      <w:r>
        <w:t xml:space="preserve">This approach was significantly different from the agreement immediately preceding the NASWD, the </w:t>
      </w:r>
      <w:r w:rsidRPr="00B01364">
        <w:rPr>
          <w:i/>
          <w:iCs/>
        </w:rPr>
        <w:t>Commonwealth</w:t>
      </w:r>
      <w:r w:rsidRPr="00B01364">
        <w:rPr>
          <w:i/>
          <w:iCs/>
        </w:rPr>
        <w:noBreakHyphen/>
        <w:t>State Agreement for Skilling Australia’s Workforce</w:t>
      </w:r>
      <w:r>
        <w:t xml:space="preserve"> (CSASAW). The CSASAW required greater accountability for Commonwealth investment in VET and required States and Territories to submit plans to the Commonwealth Minister setting out how the funds would be spent and what would be achieved. </w:t>
      </w:r>
    </w:p>
    <w:p w14:paraId="387D6357" w14:textId="2070E66C" w:rsidR="00ED5F8E" w:rsidRPr="006B51DD" w:rsidRDefault="00ED5F8E" w:rsidP="005928D1">
      <w:pPr>
        <w:pStyle w:val="BodyText"/>
      </w:pPr>
      <w:r w:rsidRPr="0031230A">
        <w:t xml:space="preserve">The </w:t>
      </w:r>
      <w:r>
        <w:t xml:space="preserve">CSASAW </w:t>
      </w:r>
      <w:r w:rsidRPr="0031230A">
        <w:t xml:space="preserve">arrangements were seen as burdensome, overly prescriptive </w:t>
      </w:r>
      <w:r>
        <w:t>about</w:t>
      </w:r>
      <w:r w:rsidRPr="0031230A">
        <w:t xml:space="preserve"> how jurisdictions should deliver training and unclear on the roles and responsibilities of</w:t>
      </w:r>
      <w:r w:rsidRPr="006B51DD">
        <w:t xml:space="preserve"> the States and Territories </w:t>
      </w:r>
      <w:r w:rsidRPr="006B51DD">
        <w:rPr>
          <w:szCs w:val="24"/>
        </w:rPr>
        <w:t>(COAG 2008)</w:t>
      </w:r>
      <w:r w:rsidRPr="006B51DD">
        <w:t>. The aim of the NASWD was a more high</w:t>
      </w:r>
      <w:r>
        <w:noBreakHyphen/>
      </w:r>
      <w:r w:rsidRPr="006B51DD">
        <w:t xml:space="preserve">level approach, outlining </w:t>
      </w:r>
      <w:r w:rsidRPr="002C6AB2">
        <w:rPr>
          <w:i/>
          <w:iCs/>
        </w:rPr>
        <w:t>what</w:t>
      </w:r>
      <w:r w:rsidRPr="006B51DD">
        <w:t xml:space="preserve"> should be achieved in the sector rather than </w:t>
      </w:r>
      <w:r w:rsidRPr="002C6AB2">
        <w:rPr>
          <w:i/>
          <w:iCs/>
        </w:rPr>
        <w:t>how</w:t>
      </w:r>
      <w:r>
        <w:t>.</w:t>
      </w:r>
      <w:r w:rsidRPr="006B51DD">
        <w:t xml:space="preserve"> COAG outlined a number of benefits it hoped would be achieved through the agreement </w:t>
      </w:r>
      <w:r w:rsidRPr="006B51DD">
        <w:rPr>
          <w:szCs w:val="24"/>
        </w:rPr>
        <w:t>(COAG 2008)</w:t>
      </w:r>
      <w:r w:rsidRPr="006B51DD">
        <w:t>:</w:t>
      </w:r>
    </w:p>
    <w:p w14:paraId="3D58D979" w14:textId="77777777" w:rsidR="00ED5F8E" w:rsidRPr="006B51DD" w:rsidRDefault="00ED5F8E" w:rsidP="005928D1">
      <w:pPr>
        <w:pStyle w:val="ListBullet"/>
      </w:pPr>
      <w:r w:rsidRPr="006B51DD">
        <w:t>improved public accountability with an outcomes</w:t>
      </w:r>
      <w:r>
        <w:noBreakHyphen/>
      </w:r>
      <w:r w:rsidRPr="006B51DD">
        <w:t>based reporting framework</w:t>
      </w:r>
    </w:p>
    <w:p w14:paraId="149BBAC5" w14:textId="77777777" w:rsidR="00ED5F8E" w:rsidRPr="006B51DD" w:rsidRDefault="00ED5F8E" w:rsidP="005928D1">
      <w:pPr>
        <w:pStyle w:val="ListBullet"/>
      </w:pPr>
      <w:r w:rsidRPr="006B51DD">
        <w:t>greater flexibility to respond to individual State and Territory needs</w:t>
      </w:r>
    </w:p>
    <w:p w14:paraId="3558D9CE" w14:textId="77777777" w:rsidR="00ED5F8E" w:rsidRPr="006B51DD" w:rsidRDefault="00ED5F8E" w:rsidP="005928D1">
      <w:pPr>
        <w:pStyle w:val="ListBullet"/>
      </w:pPr>
      <w:r w:rsidRPr="006B51DD">
        <w:t>clearer roles and responsibilities for all governments</w:t>
      </w:r>
    </w:p>
    <w:p w14:paraId="2CA87D31" w14:textId="77777777" w:rsidR="00ED5F8E" w:rsidRPr="006B51DD" w:rsidRDefault="00ED5F8E" w:rsidP="005928D1">
      <w:pPr>
        <w:pStyle w:val="ListBullet"/>
      </w:pPr>
      <w:r w:rsidRPr="006B51DD">
        <w:t>improved funding certainty for the States and Territories</w:t>
      </w:r>
    </w:p>
    <w:p w14:paraId="56D793F8" w14:textId="77777777" w:rsidR="00ED5F8E" w:rsidRPr="006B51DD" w:rsidRDefault="00ED5F8E" w:rsidP="005928D1">
      <w:pPr>
        <w:pStyle w:val="ListBullet"/>
      </w:pPr>
      <w:r w:rsidRPr="006B51DD">
        <w:t>fairer distribution of funding between jurisdictions</w:t>
      </w:r>
    </w:p>
    <w:p w14:paraId="275482C3" w14:textId="77777777" w:rsidR="00ED5F8E" w:rsidRPr="006B51DD" w:rsidRDefault="00ED5F8E" w:rsidP="005928D1">
      <w:pPr>
        <w:pStyle w:val="ListBullet"/>
      </w:pPr>
      <w:r w:rsidRPr="006B51DD">
        <w:t>reduced administrative costs.</w:t>
      </w:r>
    </w:p>
    <w:p w14:paraId="70293B5E" w14:textId="77777777" w:rsidR="00ED5F8E" w:rsidRPr="006B51DD" w:rsidRDefault="00ED5F8E" w:rsidP="005928D1">
      <w:pPr>
        <w:pStyle w:val="BodyText"/>
      </w:pPr>
      <w:r w:rsidRPr="006B51DD">
        <w:t xml:space="preserve">Accountability for </w:t>
      </w:r>
      <w:r>
        <w:t xml:space="preserve">the </w:t>
      </w:r>
      <w:r w:rsidRPr="006B51DD">
        <w:t xml:space="preserve">achievement of objectives was to be achieved through public reporting of agreed indicators. Advice on progress would be requested by COAG from a new body, the COAG Reform Council. The COAG Reform Council was also to report to COAG on specific measures attached to </w:t>
      </w:r>
      <w:r>
        <w:t>N</w:t>
      </w:r>
      <w:r w:rsidRPr="006B51DD">
        <w:t>ational Partnership Agreements, particularly where funding was conditional on achievement of outcomes. The Ministerial Council for Vocational and Technical Education had overall responsibility for the national training system, on behalf of COAG.</w:t>
      </w:r>
    </w:p>
    <w:p w14:paraId="78D77EC1" w14:textId="77777777" w:rsidR="00ED5F8E" w:rsidRPr="006B51DD" w:rsidRDefault="00ED5F8E" w:rsidP="005928D1">
      <w:pPr>
        <w:pStyle w:val="BodyText"/>
      </w:pPr>
      <w:r w:rsidRPr="006B51DD">
        <w:t xml:space="preserve">The NASWD set out two key </w:t>
      </w:r>
      <w:r>
        <w:t xml:space="preserve">national </w:t>
      </w:r>
      <w:r w:rsidRPr="006B51DD">
        <w:t>targets related to the VET sector:</w:t>
      </w:r>
    </w:p>
    <w:p w14:paraId="7E26AAD2" w14:textId="77777777" w:rsidR="00ED5F8E" w:rsidRDefault="00ED5F8E" w:rsidP="005928D1">
      <w:pPr>
        <w:pStyle w:val="ListBullet"/>
      </w:pPr>
      <w:r w:rsidRPr="006B51DD">
        <w:t>halving the proportion of Australians aged between 20</w:t>
      </w:r>
      <w:r>
        <w:t> and </w:t>
      </w:r>
      <w:r w:rsidRPr="006B51DD">
        <w:t xml:space="preserve">64 </w:t>
      </w:r>
      <w:r>
        <w:t xml:space="preserve">years </w:t>
      </w:r>
      <w:r w:rsidRPr="006B51DD">
        <w:t>without qualifications at Cert</w:t>
      </w:r>
      <w:r>
        <w:t>ificate </w:t>
      </w:r>
      <w:r w:rsidRPr="006B51DD">
        <w:t>III</w:t>
      </w:r>
      <w:r>
        <w:t xml:space="preserve"> level and above between 2009 and 2020</w:t>
      </w:r>
    </w:p>
    <w:p w14:paraId="2C742C1B" w14:textId="6D57EA4C" w:rsidR="00ED5F8E" w:rsidRDefault="00ED5F8E" w:rsidP="005928D1">
      <w:pPr>
        <w:pStyle w:val="ListBullet"/>
      </w:pPr>
      <w:r>
        <w:t>doubling the number of higher level qualifications completions (</w:t>
      </w:r>
      <w:r w:rsidR="008A7310">
        <w:t>D</w:t>
      </w:r>
      <w:r>
        <w:t xml:space="preserve">iploma and </w:t>
      </w:r>
      <w:r w:rsidR="008A7310">
        <w:t>A</w:t>
      </w:r>
      <w:r>
        <w:t xml:space="preserve">dvanced </w:t>
      </w:r>
      <w:r w:rsidR="008A7310">
        <w:t>D</w:t>
      </w:r>
      <w:r>
        <w:t>iploma) between 2009 and 2020.</w:t>
      </w:r>
    </w:p>
    <w:p w14:paraId="41F57F61" w14:textId="77777777" w:rsidR="00A658B5" w:rsidRDefault="00A658B5" w:rsidP="005928D1">
      <w:pPr>
        <w:pStyle w:val="BodyText"/>
      </w:pPr>
      <w:r>
        <w:br w:type="page"/>
      </w:r>
    </w:p>
    <w:p w14:paraId="7FCCDE59" w14:textId="0248E7E9" w:rsidR="00ED5F8E" w:rsidRDefault="00ED5F8E" w:rsidP="005928D1">
      <w:pPr>
        <w:pStyle w:val="BodyText"/>
      </w:pPr>
      <w:r w:rsidRPr="00191B1B">
        <w:t>The outcomes agreed in the 2009 NASWD were:</w:t>
      </w:r>
    </w:p>
    <w:p w14:paraId="717AF4AA" w14:textId="77777777" w:rsidR="00ED5F8E" w:rsidRDefault="00ED5F8E" w:rsidP="005928D1">
      <w:pPr>
        <w:pStyle w:val="ListBullet"/>
      </w:pPr>
      <w:r>
        <w:t>reducing gaps in foundation skills among the working age population to enable effective educational, labour market and social participation</w:t>
      </w:r>
    </w:p>
    <w:p w14:paraId="1509132C" w14:textId="77777777" w:rsidR="00ED5F8E" w:rsidRDefault="00ED5F8E" w:rsidP="005928D1">
      <w:pPr>
        <w:pStyle w:val="ListBullet"/>
      </w:pPr>
      <w:r>
        <w:t>ensuring that the working age population has the depth and breadth of skills and capabilities required for the 21st century labour market</w:t>
      </w:r>
    </w:p>
    <w:p w14:paraId="18314ABD" w14:textId="77777777" w:rsidR="00ED5F8E" w:rsidRDefault="00ED5F8E" w:rsidP="005928D1">
      <w:pPr>
        <w:pStyle w:val="ListBullet"/>
      </w:pPr>
      <w:r>
        <w:t>that the supply of skills provided by the national training system responds to meet changing labour market demand</w:t>
      </w:r>
    </w:p>
    <w:p w14:paraId="360D00A3" w14:textId="258C1CDD" w:rsidR="00ED5F8E" w:rsidRDefault="00ED5F8E" w:rsidP="005928D1">
      <w:pPr>
        <w:pStyle w:val="ListBullet"/>
      </w:pPr>
      <w:r>
        <w:t xml:space="preserve">skills are used effectively to increase labour market efficiency, productivity, innovation and ensure increased utilisation of human capital </w:t>
      </w:r>
      <w:r w:rsidRPr="008C30C9">
        <w:rPr>
          <w:szCs w:val="24"/>
        </w:rPr>
        <w:t>(COAG 2009b)</w:t>
      </w:r>
      <w:r>
        <w:t>.</w:t>
      </w:r>
    </w:p>
    <w:p w14:paraId="2BDE4E19" w14:textId="63161118" w:rsidR="00ED5F8E" w:rsidRDefault="00ED5F8E" w:rsidP="005928D1">
      <w:pPr>
        <w:pStyle w:val="BodyText"/>
      </w:pPr>
      <w:r w:rsidRPr="00D669B4">
        <w:t>The NASWD also set out output measures and proxy outcome measures</w:t>
      </w:r>
      <w:r>
        <w:t>. A</w:t>
      </w:r>
      <w:r w:rsidRPr="00D669B4">
        <w:t>s part of the agreement</w:t>
      </w:r>
      <w:r>
        <w:t>,</w:t>
      </w:r>
      <w:r w:rsidRPr="00D669B4">
        <w:t xml:space="preserve"> the States and Territories agreed to maintain </w:t>
      </w:r>
      <w:r>
        <w:t xml:space="preserve">levels of overall enrolments and completions, and enrolments and completions by </w:t>
      </w:r>
      <w:r w:rsidR="000759E2">
        <w:t>Aboriginal and Torres Strait Islander</w:t>
      </w:r>
      <w:r>
        <w:t xml:space="preserve"> Australians, </w:t>
      </w:r>
      <w:r w:rsidRPr="00D669B4">
        <w:t xml:space="preserve">at </w:t>
      </w:r>
      <w:r>
        <w:t>average levels (calculated between 2004 and 2006 or 2005 and 2007)</w:t>
      </w:r>
      <w:r w:rsidRPr="00D669B4">
        <w:t xml:space="preserve"> in the period </w:t>
      </w:r>
      <w:r>
        <w:t xml:space="preserve">from 2009 </w:t>
      </w:r>
      <w:r w:rsidRPr="00D669B4">
        <w:t>to 2012.</w:t>
      </w:r>
    </w:p>
    <w:p w14:paraId="0A66E99B" w14:textId="77777777" w:rsidR="00ED5F8E" w:rsidRDefault="00ED5F8E" w:rsidP="005928D1">
      <w:pPr>
        <w:pStyle w:val="BodyText"/>
      </w:pPr>
      <w:r w:rsidRPr="002D7773">
        <w:t>The challenges of measuring the specified outcomes were considered by the COAG Reform Council in 2009, with a number of deficiencies identified. Development continued on the measures in the lead up to the 2012 revisions to the NASWD, which resulted in the performance framework in the present agreement, with revised outcome indicators and no output measures.</w:t>
      </w:r>
    </w:p>
    <w:p w14:paraId="291C8E97" w14:textId="77777777" w:rsidR="00ED5F8E" w:rsidRDefault="00ED5F8E" w:rsidP="005928D1">
      <w:pPr>
        <w:pStyle w:val="Heading3"/>
      </w:pPr>
      <w:r>
        <w:t xml:space="preserve">Changes in 2012 </w:t>
      </w:r>
    </w:p>
    <w:p w14:paraId="479701EF" w14:textId="77777777" w:rsidR="00ED5F8E" w:rsidRDefault="00ED5F8E" w:rsidP="005928D1">
      <w:pPr>
        <w:pStyle w:val="BodyText"/>
      </w:pPr>
      <w:r>
        <w:t xml:space="preserve">The NASWD was revised in 2012 following changes in economic conditions — including the global financial crisis, rapid structural change and industry restructuring. The 2012 NASWD, and the associated </w:t>
      </w:r>
      <w:r w:rsidRPr="00E22268">
        <w:rPr>
          <w:i/>
          <w:iCs/>
        </w:rPr>
        <w:t>National Partnership Agreement on Skills Reform</w:t>
      </w:r>
      <w:r>
        <w:t xml:space="preserve">, provided for a student entitlement to training, wherever the training is undertaken, with the intention of increasing competition and user choice in the VET system. </w:t>
      </w:r>
    </w:p>
    <w:p w14:paraId="073207D1" w14:textId="77777777" w:rsidR="00ED5F8E" w:rsidRDefault="00ED5F8E" w:rsidP="005928D1">
      <w:pPr>
        <w:pStyle w:val="BodyText"/>
      </w:pPr>
      <w:r>
        <w:t>The overall objective in the NASWD was streamlined and focussed more specifically on the training system as a whole.</w:t>
      </w:r>
    </w:p>
    <w:p w14:paraId="2562962C" w14:textId="47EBCD0D" w:rsidR="00ED5F8E" w:rsidRDefault="00ED5F8E" w:rsidP="005928D1">
      <w:pPr>
        <w:pStyle w:val="Quote"/>
      </w:pPr>
      <w:r>
        <w:t xml:space="preserve">18. </w:t>
      </w:r>
      <w:r w:rsidRPr="00F92A78">
        <w:t>The objective of this National Agreement is a VET system that delivers a productive and highly skilled workforce and which enables all working age Australians to develop the skills and qualifications needed to participate effectively in the labour market and contribute to Australia</w:t>
      </w:r>
      <w:r>
        <w:t>’</w:t>
      </w:r>
      <w:r w:rsidRPr="00F92A78">
        <w:t>s economic future; and supports the achievement of increased rates of workforce participation.</w:t>
      </w:r>
      <w:r w:rsidRPr="00C343C2">
        <w:t xml:space="preserve"> </w:t>
      </w:r>
      <w:r w:rsidR="00E85FF0" w:rsidRPr="00E85FF0">
        <w:rPr>
          <w:sz w:val="24"/>
          <w:szCs w:val="24"/>
        </w:rPr>
        <w:t>(COAG 2012b, p. 4)</w:t>
      </w:r>
    </w:p>
    <w:p w14:paraId="5227E722" w14:textId="77777777" w:rsidR="00ED5F8E" w:rsidRPr="00AC1DFC" w:rsidRDefault="00ED5F8E" w:rsidP="005928D1">
      <w:pPr>
        <w:pStyle w:val="BodyText"/>
      </w:pPr>
      <w:r>
        <w:t>The revised 2012 agreement retained the main elements of the original agreement, including the targets. The roles and responsibilities of the parties were largely unchanged and are set out in box B.1.</w:t>
      </w:r>
    </w:p>
    <w:p w14:paraId="5FDAD253" w14:textId="77777777" w:rsidR="00ED5F8E" w:rsidRPr="0031230A" w:rsidRDefault="00ED5F8E" w:rsidP="005928D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ED5F8E" w:rsidRPr="0031230A" w14:paraId="34A66B34" w14:textId="77777777" w:rsidTr="005928D1">
        <w:trPr>
          <w:tblHeader/>
        </w:trPr>
        <w:tc>
          <w:tcPr>
            <w:tcW w:w="5000" w:type="pct"/>
            <w:tcBorders>
              <w:top w:val="single" w:sz="6" w:space="0" w:color="78A22F"/>
              <w:left w:val="nil"/>
              <w:bottom w:val="nil"/>
              <w:right w:val="nil"/>
            </w:tcBorders>
            <w:shd w:val="clear" w:color="auto" w:fill="F2F2F2"/>
          </w:tcPr>
          <w:p w14:paraId="68C3A539" w14:textId="5E8D1727" w:rsidR="00ED5F8E" w:rsidRPr="0031230A" w:rsidRDefault="00ED5F8E" w:rsidP="005928D1">
            <w:pPr>
              <w:pStyle w:val="BoxTitle"/>
            </w:pPr>
            <w:r w:rsidRPr="0031230A">
              <w:rPr>
                <w:b w:val="0"/>
              </w:rPr>
              <w:t xml:space="preserve">Box </w:t>
            </w:r>
            <w:r>
              <w:rPr>
                <w:b w:val="0"/>
              </w:rPr>
              <w:t>B.</w:t>
            </w:r>
            <w:r>
              <w:rPr>
                <w:b w:val="0"/>
                <w:noProof/>
              </w:rPr>
              <w:t>1</w:t>
            </w:r>
            <w:r w:rsidRPr="0031230A">
              <w:tab/>
              <w:t>Roles and responsibilities of Australian, State and Territory governments under the NASWD</w:t>
            </w:r>
          </w:p>
        </w:tc>
      </w:tr>
      <w:tr w:rsidR="00ED5F8E" w:rsidRPr="0031230A" w14:paraId="19736FB0" w14:textId="77777777" w:rsidTr="005928D1">
        <w:tc>
          <w:tcPr>
            <w:tcW w:w="5000" w:type="pct"/>
            <w:tcBorders>
              <w:top w:val="nil"/>
              <w:left w:val="nil"/>
              <w:bottom w:val="nil"/>
              <w:right w:val="nil"/>
            </w:tcBorders>
            <w:shd w:val="clear" w:color="auto" w:fill="F2F2F2"/>
          </w:tcPr>
          <w:p w14:paraId="6F6B6827" w14:textId="1650864D" w:rsidR="00ED5F8E" w:rsidRPr="0031230A" w:rsidRDefault="00ED5F8E" w:rsidP="005928D1">
            <w:pPr>
              <w:pStyle w:val="Box"/>
            </w:pPr>
            <w:r w:rsidRPr="0031230A">
              <w:t xml:space="preserve">Under the NASWD, the Australian Government provides financial support to State and Territory governments to support the delivery of VET. The Australian Government also provides specific incentives, interventions and assistance for national priority areas — industry investment in training, Australian Apprenticeships, literacy and numeracy, and those seeking to enter the workforce </w:t>
            </w:r>
            <w:r w:rsidR="00E85FF0" w:rsidRPr="00E85FF0">
              <w:rPr>
                <w:rFonts w:cs="Arial"/>
                <w:szCs w:val="24"/>
              </w:rPr>
              <w:t>(COAG 2012b)</w:t>
            </w:r>
            <w:r>
              <w:t>.</w:t>
            </w:r>
          </w:p>
          <w:p w14:paraId="06879E34" w14:textId="77777777" w:rsidR="00ED5F8E" w:rsidRPr="0031230A" w:rsidRDefault="00ED5F8E" w:rsidP="005928D1">
            <w:pPr>
              <w:pStyle w:val="Box"/>
            </w:pPr>
            <w:r w:rsidRPr="0031230A">
              <w:t xml:space="preserve">The State and Territory governments determine </w:t>
            </w:r>
            <w:r>
              <w:t xml:space="preserve">the allocation of VET funding </w:t>
            </w:r>
            <w:r w:rsidRPr="0031230A">
              <w:t>within their jurisdiction</w:t>
            </w:r>
            <w:r>
              <w:t>s</w:t>
            </w:r>
            <w:r w:rsidRPr="0031230A">
              <w:t>, oversee expenditure of public funds for, and delivery of training with their jurisdiction, and ensure the effective operation of the training market.</w:t>
            </w:r>
          </w:p>
          <w:p w14:paraId="1BCCD216" w14:textId="77777777" w:rsidR="00ED5F8E" w:rsidRPr="0031230A" w:rsidRDefault="00ED5F8E" w:rsidP="005928D1">
            <w:pPr>
              <w:pStyle w:val="Box"/>
            </w:pPr>
            <w:r w:rsidRPr="0031230A">
              <w:t>The Australian, State and Territory governments also work together to develop and maintain the national training system, including by:</w:t>
            </w:r>
          </w:p>
          <w:p w14:paraId="1BA45B61" w14:textId="77777777" w:rsidR="00ED5F8E" w:rsidRPr="0031230A" w:rsidRDefault="00ED5F8E" w:rsidP="005928D1">
            <w:pPr>
              <w:pStyle w:val="BoxListBullet"/>
            </w:pPr>
            <w:r w:rsidRPr="0031230A">
              <w:t>developing and maintaining a system of national regulation of Registered Training Organisations (RTOs) and of qualification standards</w:t>
            </w:r>
          </w:p>
          <w:p w14:paraId="0B52535C" w14:textId="77777777" w:rsidR="00ED5F8E" w:rsidRPr="0031230A" w:rsidRDefault="00ED5F8E" w:rsidP="005928D1">
            <w:pPr>
              <w:pStyle w:val="BoxListBullet"/>
            </w:pPr>
            <w:r w:rsidRPr="0031230A">
              <w:t>ensuring high quality training delivery</w:t>
            </w:r>
          </w:p>
          <w:p w14:paraId="7054AFF5" w14:textId="77777777" w:rsidR="00ED5F8E" w:rsidRPr="0031230A" w:rsidRDefault="00ED5F8E" w:rsidP="005928D1">
            <w:pPr>
              <w:pStyle w:val="BoxListBullet"/>
            </w:pPr>
            <w:r w:rsidRPr="0031230A">
              <w:t>supporting and impl</w:t>
            </w:r>
            <w:r>
              <w:t>ementi</w:t>
            </w:r>
            <w:r w:rsidRPr="0031230A">
              <w:t>ng the reform directions</w:t>
            </w:r>
          </w:p>
          <w:p w14:paraId="7BEF4B67" w14:textId="77777777" w:rsidR="00ED5F8E" w:rsidRPr="0031230A" w:rsidRDefault="00ED5F8E" w:rsidP="005928D1">
            <w:pPr>
              <w:pStyle w:val="BoxListBullet"/>
            </w:pPr>
            <w:r w:rsidRPr="0031230A">
              <w:t>establishing priorities and developing strategic policy initiatives to deliver the objectives and outcomes of the NASWD</w:t>
            </w:r>
          </w:p>
          <w:p w14:paraId="262CA2EF" w14:textId="78C77247" w:rsidR="00ED5F8E" w:rsidRPr="0031230A" w:rsidRDefault="00ED5F8E" w:rsidP="00E85FF0">
            <w:pPr>
              <w:pStyle w:val="BoxListBullet"/>
            </w:pPr>
            <w:r w:rsidRPr="0031230A">
              <w:t xml:space="preserve">supporting industry to engage directly with RTOs </w:t>
            </w:r>
            <w:r w:rsidR="00E85FF0" w:rsidRPr="00E85FF0">
              <w:rPr>
                <w:rFonts w:cs="Arial"/>
                <w:szCs w:val="24"/>
              </w:rPr>
              <w:t>(COAG 2012b)</w:t>
            </w:r>
            <w:r w:rsidRPr="0031230A">
              <w:t>.</w:t>
            </w:r>
          </w:p>
        </w:tc>
      </w:tr>
      <w:tr w:rsidR="00ED5F8E" w:rsidRPr="0031230A" w14:paraId="4A4B66F7" w14:textId="77777777" w:rsidTr="005928D1">
        <w:tc>
          <w:tcPr>
            <w:tcW w:w="5000" w:type="pct"/>
            <w:tcBorders>
              <w:top w:val="nil"/>
              <w:left w:val="nil"/>
              <w:bottom w:val="single" w:sz="6" w:space="0" w:color="78A22F"/>
              <w:right w:val="nil"/>
            </w:tcBorders>
            <w:shd w:val="clear" w:color="auto" w:fill="F2F2F2"/>
          </w:tcPr>
          <w:p w14:paraId="7C9063A3" w14:textId="77777777" w:rsidR="00ED5F8E" w:rsidRPr="0031230A" w:rsidRDefault="00ED5F8E" w:rsidP="005928D1">
            <w:pPr>
              <w:pStyle w:val="Box"/>
              <w:spacing w:before="0" w:line="120" w:lineRule="exact"/>
            </w:pPr>
          </w:p>
        </w:tc>
      </w:tr>
      <w:tr w:rsidR="00ED5F8E" w:rsidRPr="0031230A" w14:paraId="7C5B5409" w14:textId="77777777" w:rsidTr="005928D1">
        <w:tc>
          <w:tcPr>
            <w:tcW w:w="5000" w:type="pct"/>
            <w:tcBorders>
              <w:top w:val="single" w:sz="6" w:space="0" w:color="78A22F"/>
              <w:left w:val="nil"/>
              <w:bottom w:val="nil"/>
              <w:right w:val="nil"/>
            </w:tcBorders>
          </w:tcPr>
          <w:p w14:paraId="49B9EA38" w14:textId="77777777" w:rsidR="00ED5F8E" w:rsidRPr="0031230A" w:rsidRDefault="00ED5F8E" w:rsidP="005928D1">
            <w:pPr>
              <w:pStyle w:val="BoxSpaceBelow"/>
            </w:pPr>
          </w:p>
        </w:tc>
      </w:tr>
    </w:tbl>
    <w:p w14:paraId="56B3DA79" w14:textId="77777777" w:rsidR="00ED5F8E" w:rsidRDefault="00ED5F8E" w:rsidP="005928D1">
      <w:pPr>
        <w:pStyle w:val="BodyText"/>
      </w:pPr>
      <w:r w:rsidRPr="007C1099">
        <w:t xml:space="preserve">The outcomes agreed in 2012 and included in the revised NASWD </w:t>
      </w:r>
      <w:r>
        <w:t>were</w:t>
      </w:r>
      <w:r w:rsidRPr="007C1099">
        <w:t>:</w:t>
      </w:r>
    </w:p>
    <w:p w14:paraId="4CD141E0" w14:textId="77777777" w:rsidR="00ED5F8E" w:rsidRDefault="00ED5F8E" w:rsidP="005928D1">
      <w:pPr>
        <w:pStyle w:val="QuoteBullet"/>
      </w:pPr>
      <w:r>
        <w:t>the skill levels of the working age population are increased to meet the changing needs of the economy</w:t>
      </w:r>
    </w:p>
    <w:p w14:paraId="12D91A20" w14:textId="77777777" w:rsidR="00ED5F8E" w:rsidRDefault="00ED5F8E" w:rsidP="005928D1">
      <w:pPr>
        <w:pStyle w:val="QuoteBullet"/>
      </w:pPr>
      <w:r>
        <w:t>all working age Australians have the opportunity to develop skills</w:t>
      </w:r>
    </w:p>
    <w:p w14:paraId="2DCBF8BF" w14:textId="3A59F532" w:rsidR="00ED5F8E" w:rsidRDefault="00ED5F8E" w:rsidP="005928D1">
      <w:pPr>
        <w:pStyle w:val="QuoteBullet"/>
      </w:pPr>
      <w:r>
        <w:t xml:space="preserve">training delivers the skills and capabilities needed for improved economic participation for working age Australians </w:t>
      </w:r>
      <w:r w:rsidR="00E85FF0" w:rsidRPr="00E85FF0">
        <w:rPr>
          <w:szCs w:val="24"/>
        </w:rPr>
        <w:t>(COAG 2012b)</w:t>
      </w:r>
      <w:r>
        <w:t>.</w:t>
      </w:r>
    </w:p>
    <w:p w14:paraId="051276EE" w14:textId="77777777" w:rsidR="00ED5F8E" w:rsidRPr="007C1DF4" w:rsidRDefault="00ED5F8E" w:rsidP="005928D1">
      <w:pPr>
        <w:pStyle w:val="BodyText"/>
        <w:rPr>
          <w:spacing w:val="-4"/>
        </w:rPr>
      </w:pPr>
      <w:r w:rsidRPr="007C1DF4">
        <w:rPr>
          <w:spacing w:val="-4"/>
        </w:rPr>
        <w:t xml:space="preserve">The revised NASWD sets 10 reform directions (box B.2). Broadly, the directions set out desired outcomes from training and the intended characteristics and operation of the training system. </w:t>
      </w:r>
    </w:p>
    <w:p w14:paraId="30693D23" w14:textId="77777777" w:rsidR="00ED5F8E" w:rsidRPr="0031230A" w:rsidRDefault="00ED5F8E" w:rsidP="005928D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ED5F8E" w14:paraId="562B6A90" w14:textId="77777777" w:rsidTr="005928D1">
        <w:trPr>
          <w:tblHeader/>
        </w:trPr>
        <w:tc>
          <w:tcPr>
            <w:tcW w:w="5000" w:type="pct"/>
            <w:tcBorders>
              <w:top w:val="single" w:sz="6" w:space="0" w:color="78A22F"/>
              <w:left w:val="nil"/>
              <w:bottom w:val="nil"/>
              <w:right w:val="nil"/>
            </w:tcBorders>
            <w:shd w:val="clear" w:color="auto" w:fill="F2F2F2"/>
          </w:tcPr>
          <w:p w14:paraId="505B35CA" w14:textId="29D56855" w:rsidR="00ED5F8E" w:rsidRDefault="00ED5F8E" w:rsidP="005928D1">
            <w:pPr>
              <w:pStyle w:val="BoxTitle"/>
            </w:pPr>
            <w:r>
              <w:rPr>
                <w:b w:val="0"/>
              </w:rPr>
              <w:t xml:space="preserve">Box </w:t>
            </w:r>
            <w:bookmarkStart w:id="100" w:name="OLE_LINK3"/>
            <w:r>
              <w:rPr>
                <w:b w:val="0"/>
              </w:rPr>
              <w:t>B.</w:t>
            </w:r>
            <w:r>
              <w:rPr>
                <w:b w:val="0"/>
                <w:noProof/>
              </w:rPr>
              <w:t>2</w:t>
            </w:r>
            <w:bookmarkEnd w:id="100"/>
            <w:r>
              <w:tab/>
            </w:r>
            <w:r w:rsidRPr="00602EFC">
              <w:t>Reform directions</w:t>
            </w:r>
            <w:r>
              <w:t xml:space="preserve"> in the NASWD </w:t>
            </w:r>
          </w:p>
        </w:tc>
      </w:tr>
      <w:tr w:rsidR="00ED5F8E" w14:paraId="19B44CEC" w14:textId="77777777" w:rsidTr="005928D1">
        <w:trPr>
          <w:trHeight w:val="5380"/>
        </w:trPr>
        <w:tc>
          <w:tcPr>
            <w:tcW w:w="5000" w:type="pct"/>
            <w:tcBorders>
              <w:top w:val="nil"/>
              <w:left w:val="nil"/>
              <w:bottom w:val="nil"/>
              <w:right w:val="nil"/>
            </w:tcBorders>
            <w:shd w:val="clear" w:color="auto" w:fill="F2F2F2"/>
          </w:tcPr>
          <w:p w14:paraId="5AA3EA88" w14:textId="77777777" w:rsidR="00ED5F8E" w:rsidRDefault="00ED5F8E" w:rsidP="005928D1">
            <w:pPr>
              <w:pStyle w:val="Box"/>
            </w:pPr>
            <w:r>
              <w:t>The NASWD outlines 10 policy reform directions:</w:t>
            </w:r>
          </w:p>
          <w:p w14:paraId="5D69438A" w14:textId="77777777" w:rsidR="00ED5F8E" w:rsidRPr="006F400D" w:rsidRDefault="00ED5F8E" w:rsidP="005928D1">
            <w:pPr>
              <w:pStyle w:val="Box"/>
              <w:rPr>
                <w:i/>
                <w:iCs/>
              </w:rPr>
            </w:pPr>
            <w:r w:rsidRPr="006F400D">
              <w:rPr>
                <w:i/>
                <w:iCs/>
              </w:rPr>
              <w:t>Training outcomes</w:t>
            </w:r>
          </w:p>
          <w:p w14:paraId="2A50E0B2" w14:textId="77777777" w:rsidR="00ED5F8E" w:rsidRDefault="00ED5F8E" w:rsidP="005928D1">
            <w:pPr>
              <w:pStyle w:val="BoxListBullet"/>
            </w:pPr>
            <w:r w:rsidRPr="00B2473A">
              <w:t>improving training participation and qualification completions</w:t>
            </w:r>
            <w:r>
              <w:t xml:space="preserve"> (clause 25b)</w:t>
            </w:r>
          </w:p>
          <w:p w14:paraId="7BC8E527" w14:textId="77777777" w:rsidR="00ED5F8E" w:rsidRPr="00B2473A" w:rsidRDefault="00ED5F8E" w:rsidP="005928D1">
            <w:pPr>
              <w:pStyle w:val="BoxListBullet"/>
            </w:pPr>
            <w:r w:rsidRPr="002F3317">
              <w:t>increas</w:t>
            </w:r>
            <w:r>
              <w:t>ing</w:t>
            </w:r>
            <w:r w:rsidRPr="002F3317">
              <w:t xml:space="preserve"> industry’s engagement with the VET sector to ensure training outcomes are high quality and relevant</w:t>
            </w:r>
            <w:r>
              <w:t xml:space="preserve"> to the needs of employers (clause 25i)</w:t>
            </w:r>
          </w:p>
          <w:p w14:paraId="650BF6DC" w14:textId="77777777" w:rsidR="00ED5F8E" w:rsidRPr="006F400D" w:rsidRDefault="00ED5F8E" w:rsidP="005928D1">
            <w:pPr>
              <w:pStyle w:val="Box"/>
              <w:rPr>
                <w:i/>
                <w:iCs/>
              </w:rPr>
            </w:pPr>
            <w:r w:rsidRPr="006F400D">
              <w:rPr>
                <w:i/>
                <w:iCs/>
              </w:rPr>
              <w:t xml:space="preserve">Operation of the training system </w:t>
            </w:r>
          </w:p>
          <w:p w14:paraId="170A5321" w14:textId="77777777" w:rsidR="00ED5F8E" w:rsidRDefault="00ED5F8E" w:rsidP="005928D1">
            <w:pPr>
              <w:pStyle w:val="BoxListBullet"/>
            </w:pPr>
            <w:r>
              <w:t>improving</w:t>
            </w:r>
            <w:r w:rsidRPr="00793410">
              <w:t xml:space="preserve"> training accessibility, affordability and depth of skills</w:t>
            </w:r>
            <w:r>
              <w:t>, including through the introduction of a national training entitlement and increased availability of student loans (clause 25a)</w:t>
            </w:r>
          </w:p>
          <w:p w14:paraId="0223E079" w14:textId="77777777" w:rsidR="00ED5F8E" w:rsidRPr="00777963" w:rsidRDefault="00ED5F8E" w:rsidP="005928D1">
            <w:pPr>
              <w:pStyle w:val="BoxListBullet"/>
            </w:pPr>
            <w:r w:rsidRPr="00B2473A">
              <w:t>encourag</w:t>
            </w:r>
            <w:r>
              <w:t>ing</w:t>
            </w:r>
            <w:r w:rsidRPr="00B2473A">
              <w:t xml:space="preserve"> responsiveness in training arrangements by facilitating a more open and competitive training market</w:t>
            </w:r>
            <w:r>
              <w:t xml:space="preserve"> (clause 25c)</w:t>
            </w:r>
          </w:p>
          <w:p w14:paraId="35674060" w14:textId="77777777" w:rsidR="00ED5F8E" w:rsidRPr="00793410" w:rsidRDefault="00ED5F8E" w:rsidP="005928D1">
            <w:pPr>
              <w:pStyle w:val="BoxListBullet"/>
            </w:pPr>
            <w:r w:rsidRPr="00E57719">
              <w:t>enabl</w:t>
            </w:r>
            <w:r>
              <w:t>ing</w:t>
            </w:r>
            <w:r w:rsidRPr="00E57719">
              <w:t xml:space="preserve"> public providers to operate effectively in an environment of greater competition</w:t>
            </w:r>
            <w:r>
              <w:t xml:space="preserve"> (clause 25d)</w:t>
            </w:r>
          </w:p>
          <w:p w14:paraId="551D621E" w14:textId="77777777" w:rsidR="00ED5F8E" w:rsidRDefault="00ED5F8E" w:rsidP="005928D1">
            <w:pPr>
              <w:pStyle w:val="BoxListBullet"/>
            </w:pPr>
            <w:r>
              <w:t>strengthening</w:t>
            </w:r>
            <w:r w:rsidRPr="002F3317">
              <w:t xml:space="preserve"> the capacity of public and private providers and businesses to deliver training and support people in training</w:t>
            </w:r>
            <w:r>
              <w:t xml:space="preserve"> (clause 25e)</w:t>
            </w:r>
          </w:p>
          <w:p w14:paraId="6349EF10" w14:textId="77777777" w:rsidR="00ED5F8E" w:rsidRDefault="00ED5F8E" w:rsidP="005928D1">
            <w:pPr>
              <w:pStyle w:val="BoxListBullet"/>
            </w:pPr>
            <w:r w:rsidRPr="00777963">
              <w:t>assur</w:t>
            </w:r>
            <w:r>
              <w:t>ing</w:t>
            </w:r>
            <w:r w:rsidRPr="00777963">
              <w:t xml:space="preserve"> the quality of training delivery and outcomes, with an emphasis on measures that give industry more confidence in </w:t>
            </w:r>
            <w:r>
              <w:t>training</w:t>
            </w:r>
            <w:r w:rsidRPr="00777963">
              <w:t xml:space="preserve"> delivery and assessment</w:t>
            </w:r>
            <w:r>
              <w:t xml:space="preserve"> (clause 25g)</w:t>
            </w:r>
          </w:p>
          <w:p w14:paraId="266534AC" w14:textId="77777777" w:rsidR="00ED5F8E" w:rsidRDefault="00ED5F8E" w:rsidP="005928D1">
            <w:pPr>
              <w:pStyle w:val="BoxListBullet"/>
            </w:pPr>
            <w:r w:rsidRPr="002F3317">
              <w:t>provid</w:t>
            </w:r>
            <w:r>
              <w:t>ing</w:t>
            </w:r>
            <w:r w:rsidRPr="002F3317">
              <w:t xml:space="preserve"> greater transparency through better information </w:t>
            </w:r>
            <w:r>
              <w:t>for users, policymakers and regulators (clause 25h)</w:t>
            </w:r>
          </w:p>
          <w:p w14:paraId="13A267A1" w14:textId="77777777" w:rsidR="00ED5F8E" w:rsidRDefault="00ED5F8E" w:rsidP="005928D1">
            <w:pPr>
              <w:pStyle w:val="BoxListBullet"/>
            </w:pPr>
            <w:r w:rsidRPr="00777963">
              <w:t>facilitat</w:t>
            </w:r>
            <w:r>
              <w:t>ing</w:t>
            </w:r>
            <w:r w:rsidRPr="00777963">
              <w:t xml:space="preserve"> more interconnected tertiary and training sectors, with better links between</w:t>
            </w:r>
            <w:r w:rsidRPr="002F3317">
              <w:t xml:space="preserve"> employment services and training provision</w:t>
            </w:r>
            <w:r>
              <w:t xml:space="preserve"> (clause 25j)</w:t>
            </w:r>
          </w:p>
          <w:p w14:paraId="586E475B" w14:textId="77777777" w:rsidR="00ED5F8E" w:rsidRDefault="00ED5F8E" w:rsidP="00BE5CF8">
            <w:pPr>
              <w:pStyle w:val="BoxListBullet"/>
              <w:spacing w:after="80"/>
            </w:pPr>
            <w:r>
              <w:t>streamlining the Australian Apprenticeships System (clause 25f).</w:t>
            </w:r>
          </w:p>
        </w:tc>
      </w:tr>
      <w:tr w:rsidR="00ED5F8E" w:rsidRPr="000863A5" w14:paraId="1C7D8523" w14:textId="77777777" w:rsidTr="005928D1">
        <w:tc>
          <w:tcPr>
            <w:tcW w:w="5000" w:type="pct"/>
            <w:tcBorders>
              <w:top w:val="single" w:sz="6" w:space="0" w:color="78A22F"/>
              <w:left w:val="nil"/>
              <w:bottom w:val="nil"/>
              <w:right w:val="nil"/>
            </w:tcBorders>
          </w:tcPr>
          <w:p w14:paraId="34F7AB90" w14:textId="77777777" w:rsidR="00ED5F8E" w:rsidRPr="00626D32" w:rsidRDefault="00ED5F8E" w:rsidP="005928D1">
            <w:pPr>
              <w:pStyle w:val="BoxSpaceBelow"/>
            </w:pPr>
          </w:p>
        </w:tc>
      </w:tr>
    </w:tbl>
    <w:p w14:paraId="166950AE" w14:textId="77777777" w:rsidR="00ED5F8E" w:rsidRDefault="00ED5F8E" w:rsidP="005928D1">
      <w:pPr>
        <w:pStyle w:val="Heading3"/>
      </w:pPr>
      <w:r>
        <w:t>The reform directions emphasise an accessible and competitive VET market</w:t>
      </w:r>
    </w:p>
    <w:p w14:paraId="6148E931" w14:textId="77777777" w:rsidR="00ED5F8E" w:rsidRDefault="00ED5F8E" w:rsidP="005928D1">
      <w:pPr>
        <w:pStyle w:val="BodyText"/>
      </w:pPr>
      <w:r>
        <w:t>A major aim of the NASWD’s reform directions was the expansion of competition and user choice in the national VET market.</w:t>
      </w:r>
      <w:r>
        <w:rPr>
          <w:rStyle w:val="FootnoteReference"/>
        </w:rPr>
        <w:footnoteReference w:id="54"/>
      </w:r>
      <w:r>
        <w:t xml:space="preserve"> This emphasis is most evident in the National Partnership Agreement on Skills Reform, in place from 2012 to 2017. Zoellner (sub. 4, p. 3) noted that: </w:t>
      </w:r>
    </w:p>
    <w:p w14:paraId="4526EFAA" w14:textId="77777777" w:rsidR="00ED5F8E" w:rsidRDefault="00ED5F8E" w:rsidP="005928D1">
      <w:pPr>
        <w:pStyle w:val="Quote"/>
      </w:pPr>
      <w:r>
        <w:t>The contemporary policy and financial driver of increasingly open, competitive markets at that time was the National Agreement for Skills and Workforce Development (Council of Australian Governments 2008, p. 7) which resulted in each state and territory implementing what was commonly referred to as a ‘guaranteed’ choice of publicly</w:t>
      </w:r>
      <w:r>
        <w:noBreakHyphen/>
        <w:t>funded formal qualification while ensuring ‘the effective operation of the training market’ in return for substantial federal funding.</w:t>
      </w:r>
    </w:p>
    <w:p w14:paraId="01C5380F" w14:textId="77777777" w:rsidR="00ED5F8E" w:rsidRDefault="00ED5F8E" w:rsidP="005928D1">
      <w:pPr>
        <w:pStyle w:val="BodyText"/>
      </w:pPr>
      <w:r>
        <w:t xml:space="preserve">When the NASWD was revised in 2012, there were no explicit commitments in the agreement on output or funding levels. These elements were incorporated into the </w:t>
      </w:r>
      <w:r w:rsidRPr="00C05494">
        <w:t>National Partnership Agreement on Skills Reform</w:t>
      </w:r>
      <w:r>
        <w:t>.</w:t>
      </w:r>
    </w:p>
    <w:p w14:paraId="06044F20" w14:textId="77777777" w:rsidR="00ED5F8E" w:rsidRDefault="00ED5F8E" w:rsidP="005928D1">
      <w:pPr>
        <w:pStyle w:val="BodyText"/>
      </w:pPr>
      <w:r w:rsidRPr="001D5FB8">
        <w:t>These reforms built on a history of competition</w:t>
      </w:r>
      <w:r>
        <w:noBreakHyphen/>
      </w:r>
      <w:r w:rsidRPr="001D5FB8">
        <w:t xml:space="preserve">based reforms in VET by governments since the 1990s, </w:t>
      </w:r>
      <w:r>
        <w:t xml:space="preserve">including establishing a </w:t>
      </w:r>
      <w:r w:rsidRPr="001D5FB8">
        <w:t>national VET system architecture to facilitate the development of a national VET market (</w:t>
      </w:r>
      <w:r>
        <w:t>box B.3</w:t>
      </w:r>
      <w:r w:rsidRPr="001D5FB8">
        <w:t xml:space="preserve">). </w:t>
      </w:r>
    </w:p>
    <w:p w14:paraId="56219653" w14:textId="77777777" w:rsidR="00550567" w:rsidRPr="00550567" w:rsidRDefault="00550567" w:rsidP="00550567">
      <w:pPr>
        <w:pStyle w:val="BodyText"/>
      </w:pPr>
      <w:r w:rsidRPr="00550567">
        <w:t>As a continuation of this ongoing national reform agenda, the NASWD and the National Partnership sought to improve:</w:t>
      </w:r>
    </w:p>
    <w:p w14:paraId="6190CB23" w14:textId="77777777" w:rsidR="00550567" w:rsidRPr="00550567" w:rsidRDefault="00550567" w:rsidP="00550567">
      <w:pPr>
        <w:pStyle w:val="ListBullet"/>
      </w:pPr>
      <w:r w:rsidRPr="00550567">
        <w:t>market design across jurisdictions to provide greater user choice and improve the accessibility of training, through income contingent loans (ICLs) and entitlement schemes (akin to a voucher system) (clause 25a)</w:t>
      </w:r>
    </w:p>
    <w:p w14:paraId="0ACDE784" w14:textId="77777777" w:rsidR="00550567" w:rsidRPr="00550567" w:rsidRDefault="00550567" w:rsidP="00550567">
      <w:pPr>
        <w:pStyle w:val="ListBullet"/>
      </w:pPr>
      <w:r w:rsidRPr="00550567">
        <w:t>the efficiency and responsiveness of supply, through greater contestability of funding and support for public providers to operate in a more competitive environment (clauses 25c, d and e)</w:t>
      </w:r>
    </w:p>
    <w:p w14:paraId="183778B7" w14:textId="77777777" w:rsidR="00550567" w:rsidRPr="00550567" w:rsidRDefault="00550567" w:rsidP="00550567">
      <w:pPr>
        <w:pStyle w:val="ListBullet"/>
      </w:pPr>
      <w:r w:rsidRPr="00550567">
        <w:t>the underlying system architecture, particularly in relation to quality concerns, and the information available to students and governments (clauses 25g and h).</w:t>
      </w:r>
    </w:p>
    <w:p w14:paraId="231EBC14" w14:textId="528A03E6" w:rsidR="00550567" w:rsidRPr="00550567" w:rsidRDefault="00550567" w:rsidP="00550567">
      <w:pPr>
        <w:pStyle w:val="BodyText"/>
      </w:pPr>
      <w:r w:rsidRPr="00550567">
        <w:t>The National Partnership was intended to support about 375 000 additional students over five years to complete their qualifications, and improve training enrolments and completions in high</w:t>
      </w:r>
      <w:r w:rsidRPr="00550567">
        <w:noBreakHyphen/>
        <w:t xml:space="preserve">level skills and among key groups of disadvantaged students, including </w:t>
      </w:r>
      <w:r w:rsidR="0033430A">
        <w:t>Aboriginal and Torres Strait Islander</w:t>
      </w:r>
      <w:r w:rsidRPr="00550567">
        <w:t xml:space="preserve"> Australians (COAG 2012b). The training entitlement to a government</w:t>
      </w:r>
      <w:r w:rsidRPr="00550567">
        <w:noBreakHyphen/>
        <w:t>subsidised training place extended to at least the first Certificate III qualification and income contingent loans were made available for government</w:t>
      </w:r>
      <w:r w:rsidRPr="00550567">
        <w:noBreakHyphen/>
        <w:t>subsidised Diploma and Advanced Diploma students. The My Skills website was to be developed, so students and employers could make better choices about training.</w:t>
      </w:r>
    </w:p>
    <w:p w14:paraId="156AD927" w14:textId="4AB58C63" w:rsidR="00550567" w:rsidRDefault="00550567" w:rsidP="005928D1">
      <w:pPr>
        <w:pStyle w:val="BodyText"/>
      </w:pPr>
      <w:r w:rsidRPr="00550567">
        <w:t xml:space="preserve">Overall, the 2012 NASWD aimed to create a more agile training system that ‘is responsive to contemporary economic conditions; and meets the skills needs of the economy and industry and the preferences of students’ (COAG 2011, p. 4). </w:t>
      </w:r>
    </w:p>
    <w:p w14:paraId="6E5C3087" w14:textId="77777777" w:rsidR="00ED5F8E" w:rsidRDefault="00ED5F8E">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ED5F8E" w14:paraId="68468204" w14:textId="77777777" w:rsidTr="005928D1">
        <w:trPr>
          <w:tblHeader/>
        </w:trPr>
        <w:tc>
          <w:tcPr>
            <w:tcW w:w="5000" w:type="pct"/>
            <w:tcBorders>
              <w:top w:val="single" w:sz="6" w:space="0" w:color="78A22F"/>
              <w:left w:val="nil"/>
              <w:bottom w:val="nil"/>
              <w:right w:val="nil"/>
            </w:tcBorders>
            <w:shd w:val="clear" w:color="auto" w:fill="F2F2F2"/>
          </w:tcPr>
          <w:p w14:paraId="61BE9AD3" w14:textId="24EEB984" w:rsidR="00ED5F8E" w:rsidRDefault="00ED5F8E">
            <w:pPr>
              <w:pStyle w:val="BoxTitle"/>
            </w:pPr>
            <w:r>
              <w:rPr>
                <w:b w:val="0"/>
              </w:rPr>
              <w:t>Box B.</w:t>
            </w:r>
            <w:r>
              <w:rPr>
                <w:b w:val="0"/>
                <w:noProof/>
              </w:rPr>
              <w:t>3</w:t>
            </w:r>
            <w:r>
              <w:tab/>
              <w:t>A brief history of competition in VET</w:t>
            </w:r>
          </w:p>
        </w:tc>
      </w:tr>
      <w:tr w:rsidR="00ED5F8E" w14:paraId="5E542D17" w14:textId="77777777" w:rsidTr="005928D1">
        <w:tc>
          <w:tcPr>
            <w:tcW w:w="5000" w:type="pct"/>
            <w:tcBorders>
              <w:top w:val="nil"/>
              <w:left w:val="nil"/>
              <w:bottom w:val="nil"/>
              <w:right w:val="nil"/>
            </w:tcBorders>
            <w:shd w:val="clear" w:color="auto" w:fill="F2F2F2"/>
          </w:tcPr>
          <w:p w14:paraId="73F6CCD6" w14:textId="074B3608" w:rsidR="00ED5F8E" w:rsidRDefault="00ED5F8E" w:rsidP="005928D1">
            <w:pPr>
              <w:pStyle w:val="Box"/>
            </w:pPr>
            <w:r w:rsidRPr="00D77F32">
              <w:rPr>
                <w:rFonts w:ascii="Times New Roman" w:hAnsi="Times New Roman"/>
                <w:noProof/>
                <w:sz w:val="26"/>
              </w:rPr>
              <w:drawing>
                <wp:anchor distT="0" distB="107950" distL="144145" distR="144145" simplePos="0" relativeHeight="251658240" behindDoc="0" locked="0" layoutInCell="1" allowOverlap="1" wp14:anchorId="63F94F91" wp14:editId="1ACC28E6">
                  <wp:simplePos x="1242391" y="1381539"/>
                  <wp:positionH relativeFrom="margin">
                    <wp:align>right</wp:align>
                  </wp:positionH>
                  <wp:positionV relativeFrom="margin">
                    <wp:align>top</wp:align>
                  </wp:positionV>
                  <wp:extent cx="1929600" cy="6908400"/>
                  <wp:effectExtent l="0" t="0" r="0" b="6985"/>
                  <wp:wrapSquare wrapText="bothSides"/>
                  <wp:docPr id="49" name="Picture 49" descr="The figure in this box provides a timeline of government initiatives that support competition and contestability for VET. The timeline begins with national mutual recognition for training and regulation of qualifications in 1992 and continues to 2012 with the NASWD and the National Partnership Agreement on Skills Reform." title="Box B.3 - A brief history of competition in V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1929600" cy="6908400"/>
                          </a:xfrm>
                          <a:prstGeom prst="rect">
                            <a:avLst/>
                          </a:prstGeom>
                          <a:noFill/>
                          <a:ln>
                            <a:noFill/>
                          </a:ln>
                        </pic:spPr>
                      </pic:pic>
                    </a:graphicData>
                  </a:graphic>
                  <wp14:sizeRelH relativeFrom="margin">
                    <wp14:pctWidth>0</wp14:pctWidth>
                  </wp14:sizeRelH>
                  <wp14:sizeRelV relativeFrom="margin">
                    <wp14:pctHeight>0</wp14:pctHeight>
                  </wp14:sizeRelV>
                </wp:anchor>
              </w:drawing>
            </w:r>
            <w:r>
              <w:t xml:space="preserve">The foundation for much of today’s VET market lies in Dawkins’ </w:t>
            </w:r>
            <w:r w:rsidRPr="00131081">
              <w:rPr>
                <w:rFonts w:cs="Arial"/>
              </w:rPr>
              <w:t>(1989)</w:t>
            </w:r>
            <w:r>
              <w:t xml:space="preserve"> ministerial statement with its focus on: competency</w:t>
            </w:r>
            <w:r>
              <w:noBreakHyphen/>
              <w:t xml:space="preserve">based training with national standards; an open national training market; national recognition of competencies, however attained; and equitable access to VET </w:t>
            </w:r>
            <w:r w:rsidRPr="00045241">
              <w:rPr>
                <w:rFonts w:cs="Arial"/>
                <w:szCs w:val="24"/>
              </w:rPr>
              <w:t>(NCVER 2018a)</w:t>
            </w:r>
            <w:r>
              <w:t xml:space="preserve">. The Deveson Report </w:t>
            </w:r>
            <w:r w:rsidRPr="00335D69">
              <w:rPr>
                <w:rFonts w:cs="Arial"/>
              </w:rPr>
              <w:t>(1990)</w:t>
            </w:r>
            <w:r>
              <w:t xml:space="preserve"> also endorsed the benefits of a national training market, which has been an ‘enduring and maturing element’ since about 1992 </w:t>
            </w:r>
            <w:r w:rsidR="00E85FF0" w:rsidRPr="00E85FF0">
              <w:rPr>
                <w:rFonts w:cs="Arial"/>
                <w:szCs w:val="24"/>
              </w:rPr>
              <w:t>(Bowman and McKenna 2016b, p. 29)</w:t>
            </w:r>
            <w:r>
              <w:t>.</w:t>
            </w:r>
            <w:r w:rsidRPr="00CD520A">
              <w:rPr>
                <w:rFonts w:ascii="Times New Roman" w:hAnsi="Times New Roman"/>
                <w:noProof/>
                <w:sz w:val="26"/>
              </w:rPr>
              <w:t xml:space="preserve"> </w:t>
            </w:r>
          </w:p>
          <w:p w14:paraId="5E1D1178" w14:textId="77777777" w:rsidR="00ED5F8E" w:rsidRDefault="00ED5F8E" w:rsidP="005928D1">
            <w:pPr>
              <w:pStyle w:val="BoxHeading1"/>
            </w:pPr>
            <w:r>
              <w:t>Increasing emphasis on private provision and efficiency of supply</w:t>
            </w:r>
          </w:p>
          <w:p w14:paraId="1C341FCF" w14:textId="6159190E" w:rsidR="00ED5F8E" w:rsidRDefault="00ED5F8E" w:rsidP="005928D1">
            <w:pPr>
              <w:pStyle w:val="Box"/>
            </w:pPr>
            <w:r>
              <w:t>On the supply</w:t>
            </w:r>
            <w:r>
              <w:noBreakHyphen/>
              <w:t xml:space="preserve">side, public providers — mainly the Technical and Further Education (TAFE) institutes — became subject to greater competition through the entry of other, mainly private, providers. Toner </w:t>
            </w:r>
            <w:r w:rsidRPr="003459E0">
              <w:t>(2018)</w:t>
            </w:r>
            <w:r>
              <w:t xml:space="preserve"> summarised the Deveson Report’s </w:t>
            </w:r>
            <w:r w:rsidRPr="00BC114C">
              <w:t>(1990)</w:t>
            </w:r>
            <w:r>
              <w:t xml:space="preserve"> rationale of competition in the VET market as follows:</w:t>
            </w:r>
          </w:p>
          <w:p w14:paraId="16B4FB4E" w14:textId="4963107B" w:rsidR="00ED5F8E" w:rsidRDefault="00ED5F8E" w:rsidP="005928D1">
            <w:pPr>
              <w:pStyle w:val="BoxQuote"/>
            </w:pPr>
            <w:r>
              <w:t xml:space="preserve">Opening public training funds to competition in a ‘training market’ would improve technical efficiency by creating incentives for public and private training providers to minimise costs. It would also raise allocative efficiency by more closely tying training provision to user demand. It would lift dynamic efficiency by promoting innovation in service delivery. </w:t>
            </w:r>
            <w:r w:rsidRPr="000B6119">
              <w:rPr>
                <w:szCs w:val="24"/>
              </w:rPr>
              <w:t>(Toner 2018, p. 2)</w:t>
            </w:r>
          </w:p>
          <w:p w14:paraId="38198E2B" w14:textId="084F71C8" w:rsidR="00ED5F8E" w:rsidRPr="004C13CB" w:rsidRDefault="00ED5F8E" w:rsidP="005928D1">
            <w:pPr>
              <w:pStyle w:val="Box"/>
            </w:pPr>
            <w:r>
              <w:t>In 1994, competitive tendering for set portions of publicly</w:t>
            </w:r>
            <w:r>
              <w:noBreakHyphen/>
              <w:t xml:space="preserve">funded training was introduced, leading to increased entry of private training providers into the market by the end of the 1990s </w:t>
            </w:r>
            <w:r w:rsidRPr="00427488">
              <w:rPr>
                <w:rFonts w:cs="Arial"/>
                <w:szCs w:val="24"/>
              </w:rPr>
              <w:t>(HRSCEE 2014)</w:t>
            </w:r>
            <w:r>
              <w:t xml:space="preserve">. In 2008, governments moved to make all public VET funds contestable, although support for this approach has varied over time and across jurisdictions </w:t>
            </w:r>
            <w:r w:rsidRPr="00492414">
              <w:rPr>
                <w:rFonts w:cs="Arial"/>
                <w:szCs w:val="24"/>
              </w:rPr>
              <w:t>(Ryan 2011)</w:t>
            </w:r>
            <w:r>
              <w:t>.</w:t>
            </w:r>
          </w:p>
          <w:p w14:paraId="476FCF41" w14:textId="77777777" w:rsidR="00ED5F8E" w:rsidRDefault="00ED5F8E" w:rsidP="005928D1">
            <w:pPr>
              <w:pStyle w:val="BoxHeading1"/>
            </w:pPr>
            <w:r>
              <w:t>Reforms to promote user choice</w:t>
            </w:r>
          </w:p>
          <w:p w14:paraId="276EBCF8" w14:textId="0B805DC2" w:rsidR="00ED5F8E" w:rsidRPr="007C1DF4" w:rsidRDefault="00ED5F8E" w:rsidP="00E85FF0">
            <w:pPr>
              <w:pStyle w:val="Box"/>
              <w:rPr>
                <w:spacing w:val="-2"/>
              </w:rPr>
            </w:pPr>
            <w:r w:rsidRPr="007C1DF4">
              <w:rPr>
                <w:spacing w:val="-2"/>
              </w:rPr>
              <w:t>Increased competition has been based on harnessing demand</w:t>
            </w:r>
            <w:r w:rsidRPr="007C1DF4">
              <w:rPr>
                <w:spacing w:val="-2"/>
              </w:rPr>
              <w:noBreakHyphen/>
              <w:t xml:space="preserve">side mechanisms, such as increasing ‘user choice’, accompanied by funding and supports to enable informed choice by market participants. From 1998, ‘user choice’ — which allowed employers and their apprentices and trainees to choose their training provider — was introduced </w:t>
            </w:r>
            <w:r w:rsidR="00E85FF0" w:rsidRPr="007C1DF4">
              <w:rPr>
                <w:rFonts w:cs="Arial"/>
                <w:spacing w:val="-2"/>
                <w:szCs w:val="24"/>
              </w:rPr>
              <w:t>(Bowman and McKenna 2016b)</w:t>
            </w:r>
            <w:r w:rsidRPr="007C1DF4">
              <w:rPr>
                <w:spacing w:val="-2"/>
              </w:rPr>
              <w:t>. In 2008, support for individuals’ choice was extended to individuals with eligibility for FEE</w:t>
            </w:r>
            <w:r w:rsidRPr="007C1DF4">
              <w:rPr>
                <w:spacing w:val="-2"/>
              </w:rPr>
              <w:noBreakHyphen/>
              <w:t>HELP (the income contingent loan scheme for higher education) to higher</w:t>
            </w:r>
            <w:r w:rsidRPr="007C1DF4">
              <w:rPr>
                <w:spacing w:val="-2"/>
              </w:rPr>
              <w:noBreakHyphen/>
              <w:t xml:space="preserve">level VET qualifications </w:t>
            </w:r>
            <w:r w:rsidRPr="007C1DF4">
              <w:rPr>
                <w:rFonts w:cs="Arial"/>
                <w:spacing w:val="-2"/>
                <w:szCs w:val="24"/>
              </w:rPr>
              <w:t>(NCVER 2018b)</w:t>
            </w:r>
            <w:r w:rsidRPr="007C1DF4">
              <w:rPr>
                <w:spacing w:val="-2"/>
              </w:rPr>
              <w:t xml:space="preserve">. User choice was also central to the introduction of the national training entitlement, where students could undertake subsidised training up to a Certificate III at any preferred provider. This was implemented first in Victoria in 2009 and South Australia in 2012. </w:t>
            </w:r>
          </w:p>
        </w:tc>
      </w:tr>
      <w:tr w:rsidR="00ED5F8E" w14:paraId="25756B5F" w14:textId="77777777" w:rsidTr="005928D1">
        <w:tc>
          <w:tcPr>
            <w:tcW w:w="5000" w:type="pct"/>
            <w:tcBorders>
              <w:top w:val="nil"/>
              <w:left w:val="nil"/>
              <w:bottom w:val="single" w:sz="6" w:space="0" w:color="78A22F"/>
              <w:right w:val="nil"/>
            </w:tcBorders>
            <w:shd w:val="clear" w:color="auto" w:fill="F2F2F2"/>
          </w:tcPr>
          <w:p w14:paraId="5E52B1A2" w14:textId="77777777" w:rsidR="00ED5F8E" w:rsidRDefault="00ED5F8E">
            <w:pPr>
              <w:pStyle w:val="Box"/>
              <w:spacing w:before="0" w:line="120" w:lineRule="exact"/>
            </w:pPr>
          </w:p>
        </w:tc>
      </w:tr>
      <w:tr w:rsidR="00ED5F8E" w:rsidRPr="000863A5" w14:paraId="628B873C" w14:textId="77777777" w:rsidTr="005928D1">
        <w:tc>
          <w:tcPr>
            <w:tcW w:w="5000" w:type="pct"/>
            <w:tcBorders>
              <w:top w:val="single" w:sz="6" w:space="0" w:color="78A22F"/>
              <w:left w:val="nil"/>
              <w:bottom w:val="nil"/>
              <w:right w:val="nil"/>
            </w:tcBorders>
          </w:tcPr>
          <w:p w14:paraId="24A4D4FC" w14:textId="77777777" w:rsidR="00ED5F8E" w:rsidRPr="00626D32" w:rsidRDefault="00ED5F8E" w:rsidP="005928D1">
            <w:pPr>
              <w:pStyle w:val="BoxSpaceBelow"/>
            </w:pPr>
          </w:p>
        </w:tc>
      </w:tr>
    </w:tbl>
    <w:p w14:paraId="41C5B1A9" w14:textId="5BC28096" w:rsidR="00ED5F8E" w:rsidRDefault="00743F39" w:rsidP="005928D1">
      <w:pPr>
        <w:pStyle w:val="Heading2"/>
      </w:pPr>
      <w:bookmarkStart w:id="101" w:name="_Toc41645058"/>
      <w:r>
        <w:t>B.2</w:t>
      </w:r>
      <w:r>
        <w:tab/>
      </w:r>
      <w:r w:rsidR="00ED5F8E">
        <w:t>Other national partnerships and program agreements</w:t>
      </w:r>
      <w:bookmarkEnd w:id="101"/>
    </w:p>
    <w:p w14:paraId="583D80AD" w14:textId="1756AEFE" w:rsidR="00ED5F8E" w:rsidRDefault="00ED5F8E" w:rsidP="005928D1">
      <w:pPr>
        <w:pStyle w:val="BodyText"/>
      </w:pPr>
      <w:r>
        <w:t xml:space="preserve">There are now one active National Partnership Agreement and two Project Agreements for skills and workforce development </w:t>
      </w:r>
      <w:r w:rsidRPr="00697F0A">
        <w:rPr>
          <w:szCs w:val="24"/>
        </w:rPr>
        <w:t>(CFFR 2019)</w:t>
      </w:r>
      <w:r>
        <w:t>. These agreements fund specific projects and facilitate the delivery of reforms outlined in the NASWD.</w:t>
      </w:r>
    </w:p>
    <w:p w14:paraId="4A7E5659" w14:textId="77777777" w:rsidR="00ED5F8E" w:rsidRDefault="00ED5F8E" w:rsidP="005928D1">
      <w:pPr>
        <w:pStyle w:val="ListBullet"/>
      </w:pPr>
      <w:r>
        <w:t xml:space="preserve">The </w:t>
      </w:r>
      <w:r w:rsidRPr="003214A2">
        <w:t>National Partnership on the Skilling Australians Fund.</w:t>
      </w:r>
      <w:r>
        <w:t xml:space="preserve"> The objective of this Fund is to increase the uptake of apprenticeships and traineeships, pre</w:t>
      </w:r>
      <w:r>
        <w:noBreakHyphen/>
        <w:t>apprenticeships, pre</w:t>
      </w:r>
      <w:r>
        <w:noBreakHyphen/>
        <w:t>traineeships, higher apprenticeships, and other relevant employment</w:t>
      </w:r>
      <w:r>
        <w:noBreakHyphen/>
        <w:t>related training. All jurisdictions, except Victoria and Queensland, have signed this Partnership. The Skilling Australians Fund ($1.5 billion) was established in the 2017</w:t>
      </w:r>
      <w:r>
        <w:noBreakHyphen/>
        <w:t>18 Budget and ends on 22 June 2022.</w:t>
      </w:r>
    </w:p>
    <w:p w14:paraId="6BC36494" w14:textId="77777777" w:rsidR="00ED5F8E" w:rsidRDefault="00ED5F8E" w:rsidP="005928D1">
      <w:pPr>
        <w:pStyle w:val="ListBullet"/>
      </w:pPr>
      <w:r>
        <w:t xml:space="preserve">The </w:t>
      </w:r>
      <w:r w:rsidRPr="003214A2">
        <w:t xml:space="preserve">Project Agreement for the New South Wales Infrastructure Skills Centre. </w:t>
      </w:r>
      <w:r w:rsidRPr="00B0318B">
        <w:t>Th</w:t>
      </w:r>
      <w:r>
        <w:t>e initiative ($5.94 million) is aimed at establishing the New South Wales Infrastructure Skills Centre to provide a one</w:t>
      </w:r>
      <w:r>
        <w:noBreakHyphen/>
        <w:t>stop shop for infrastructure jobs and training to meet demands of Sydney’s infrastructure sector. The Agreement was signed 20 June 2017 and ends on 30 June 2022.</w:t>
      </w:r>
    </w:p>
    <w:p w14:paraId="41F67036" w14:textId="77777777" w:rsidR="00ED5F8E" w:rsidRDefault="00ED5F8E" w:rsidP="005928D1">
      <w:pPr>
        <w:pStyle w:val="ListBullet"/>
      </w:pPr>
      <w:r>
        <w:t xml:space="preserve">The </w:t>
      </w:r>
      <w:r w:rsidRPr="003214A2">
        <w:t>North</w:t>
      </w:r>
      <w:r w:rsidRPr="003214A2">
        <w:noBreakHyphen/>
        <w:t>West Tasmania Job Ready Generation Package.</w:t>
      </w:r>
      <w:r>
        <w:t xml:space="preserve"> The package ($3.15 million) is aimed at building the skills of younger Tasmanians in agri</w:t>
      </w:r>
      <w:r>
        <w:noBreakHyphen/>
        <w:t>tourism through apprenticeships and training. The Agreement was signed on 15 March 2019 and ends on 30 August 2022.</w:t>
      </w:r>
    </w:p>
    <w:p w14:paraId="263B9791" w14:textId="77777777" w:rsidR="00ED5F8E" w:rsidRDefault="00ED5F8E" w:rsidP="003F0F47">
      <w:pPr>
        <w:pStyle w:val="Heading3"/>
      </w:pPr>
      <w:r>
        <w:t xml:space="preserve">Past National Partnership Agreements </w:t>
      </w:r>
    </w:p>
    <w:p w14:paraId="5732683F" w14:textId="10AD1BA6" w:rsidR="00ED5F8E" w:rsidRDefault="00ED5F8E" w:rsidP="005928D1">
      <w:pPr>
        <w:pStyle w:val="BodyText"/>
      </w:pPr>
      <w:r>
        <w:t xml:space="preserve">Several other National Partnership Agreements have been made to support workforce skills </w:t>
      </w:r>
      <w:r w:rsidRPr="00223CEB">
        <w:rPr>
          <w:szCs w:val="24"/>
        </w:rPr>
        <w:t>(PC 2012)</w:t>
      </w:r>
      <w:r>
        <w:t xml:space="preserve">. </w:t>
      </w:r>
    </w:p>
    <w:p w14:paraId="43D6192B" w14:textId="77777777" w:rsidR="00ED5F8E" w:rsidRDefault="00ED5F8E" w:rsidP="005928D1">
      <w:pPr>
        <w:pStyle w:val="ListBullet"/>
      </w:pPr>
      <w:r w:rsidRPr="003214A2">
        <w:t>National Partnership Agreement on Productivity Places Program (2009–2012)</w:t>
      </w:r>
      <w:r>
        <w:t xml:space="preserve"> — aimed to reduce skills shortages and increase productivity of industry and enterprises through an increase in the number of people with qualifications at Certificate III and above for employed workers and Certificate II and above for jobseekers.</w:t>
      </w:r>
    </w:p>
    <w:p w14:paraId="07907020" w14:textId="77777777" w:rsidR="00ED5F8E" w:rsidRDefault="00ED5F8E" w:rsidP="005928D1">
      <w:pPr>
        <w:pStyle w:val="ListBullet"/>
      </w:pPr>
      <w:r w:rsidRPr="003214A2">
        <w:t>National Partnership Agreement on Youth Attainment and Transitions (2009–2013</w:t>
      </w:r>
      <w:r>
        <w:t>) — aimed to achieve a national Year 12 or equivalent attainment rate of 90 per cent by 2015, provide an education or training entitlement to people aged 15</w:t>
      </w:r>
      <w:bookmarkStart w:id="102" w:name="_Hlk38018424"/>
      <w:r>
        <w:t>–</w:t>
      </w:r>
      <w:bookmarkEnd w:id="102"/>
      <w:r>
        <w:t>24 years, better engage young people in education and training, assist people aged 15–24 years to make a successful transition from schooling into further education, training or employment, and better align Australian and State and Territory programs and services related to youth, careers and transitions.</w:t>
      </w:r>
    </w:p>
    <w:p w14:paraId="4B2A2582" w14:textId="77777777" w:rsidR="00ED5F8E" w:rsidRDefault="00ED5F8E" w:rsidP="005928D1">
      <w:pPr>
        <w:pStyle w:val="ListBullet"/>
      </w:pPr>
      <w:r w:rsidRPr="003214A2">
        <w:t>National Partnership Agreement on Pre</w:t>
      </w:r>
      <w:r w:rsidRPr="003214A2">
        <w:noBreakHyphen/>
        <w:t>Apprenticeship Training (2010–2011)</w:t>
      </w:r>
      <w:r>
        <w:t xml:space="preserve"> — aimed to develop and manage innovative programs and projects to increase the number of pre</w:t>
      </w:r>
      <w:r>
        <w:noBreakHyphen/>
        <w:t>apprenticeship training opportunities within each jurisdiction.</w:t>
      </w:r>
    </w:p>
    <w:p w14:paraId="2AEDDAAC" w14:textId="77777777" w:rsidR="00ED5F8E" w:rsidRDefault="00ED5F8E" w:rsidP="005928D1">
      <w:pPr>
        <w:pStyle w:val="ListBullet"/>
      </w:pPr>
      <w:r w:rsidRPr="003214A2">
        <w:t>National Partnership Agreement on Training Places for Single and Teenage Parents (2012–2015)</w:t>
      </w:r>
      <w:r>
        <w:t xml:space="preserve"> — aimed to improve job readiness of single and teenage parents through participation in training with a view to increasing their workforce participation. </w:t>
      </w:r>
    </w:p>
    <w:p w14:paraId="01EAC84A" w14:textId="77777777" w:rsidR="00ED5F8E" w:rsidRDefault="00ED5F8E" w:rsidP="005928D1">
      <w:pPr>
        <w:pStyle w:val="ListBullet"/>
      </w:pPr>
      <w:r w:rsidRPr="003214A2">
        <w:t>National Partnership Agreement on Skills Reform (2012–2017)</w:t>
      </w:r>
      <w:r>
        <w:t xml:space="preserve"> </w:t>
      </w:r>
      <w:r w:rsidRPr="007D0823">
        <w:t>—</w:t>
      </w:r>
      <w:r>
        <w:t xml:space="preserve"> as discussed above, provided for an entitlement to a training place for everyone of working age for qualifications at Certificate III and above and the extension of Commonwealth income contingent loans. </w:t>
      </w:r>
    </w:p>
    <w:p w14:paraId="27125D28" w14:textId="6B4A80DA" w:rsidR="00ED5F8E" w:rsidRDefault="00743F39" w:rsidP="005928D1">
      <w:pPr>
        <w:pStyle w:val="Heading2"/>
      </w:pPr>
      <w:bookmarkStart w:id="103" w:name="_Toc41645059"/>
      <w:r>
        <w:t>B.3</w:t>
      </w:r>
      <w:r>
        <w:tab/>
      </w:r>
      <w:r w:rsidR="00ED5F8E">
        <w:t>M</w:t>
      </w:r>
      <w:r w:rsidR="00ED5F8E" w:rsidRPr="00B26830">
        <w:t xml:space="preserve">onitoring </w:t>
      </w:r>
      <w:r w:rsidR="00ED5F8E">
        <w:t xml:space="preserve">and reporting on </w:t>
      </w:r>
      <w:r w:rsidR="00ED5F8E" w:rsidRPr="00B26830">
        <w:t>the NASWD</w:t>
      </w:r>
      <w:bookmarkEnd w:id="103"/>
    </w:p>
    <w:p w14:paraId="068C89B3" w14:textId="77777777" w:rsidR="00ED5F8E" w:rsidRPr="007C1DF4" w:rsidRDefault="00ED5F8E" w:rsidP="005928D1">
      <w:pPr>
        <w:pStyle w:val="BodyText"/>
        <w:rPr>
          <w:spacing w:val="-2"/>
        </w:rPr>
      </w:pPr>
      <w:r w:rsidRPr="007C1DF4">
        <w:rPr>
          <w:spacing w:val="-2"/>
        </w:rPr>
        <w:t xml:space="preserve">The accountability framework at the heart of the IGA FFR and the NASWD relied on performance indicators built on sound data, public transparency, a regular reporting regime and active supervision by COAG and its councils. A number of these elements were achieved. </w:t>
      </w:r>
    </w:p>
    <w:p w14:paraId="588B4B0D" w14:textId="136BEAE9" w:rsidR="00ED5F8E" w:rsidRDefault="00ED5F8E" w:rsidP="005928D1">
      <w:pPr>
        <w:pStyle w:val="BodyText"/>
      </w:pPr>
      <w:r>
        <w:t xml:space="preserve">The COAG Reform Council was established to provide independent advice about progress of the reforms under the National Agreements and advise on whether reward payments under the National Partnerships should be made. The Productivity Commission was tasked with reporting against the National Agreement indicators, first to the COAG Reform Council and later to COAG itself. The Productivity Commission provided analysis of approaches to assessing progress </w:t>
      </w:r>
      <w:r w:rsidRPr="004E36D0">
        <w:rPr>
          <w:szCs w:val="24"/>
        </w:rPr>
        <w:t>(PC 2011)</w:t>
      </w:r>
      <w:r>
        <w:t xml:space="preserve"> and the potential benefits if reforms achieved the specified outcomes </w:t>
      </w:r>
      <w:r w:rsidRPr="00223CEB">
        <w:rPr>
          <w:szCs w:val="24"/>
        </w:rPr>
        <w:t>(PC 2012)</w:t>
      </w:r>
      <w:r>
        <w:t xml:space="preserve">. Performance indicators in the </w:t>
      </w:r>
      <w:r w:rsidRPr="00A2766A">
        <w:rPr>
          <w:i/>
          <w:iCs/>
        </w:rPr>
        <w:t>Report on Government Services</w:t>
      </w:r>
      <w:r>
        <w:t xml:space="preserve"> produced by the Productivity Commission were amended to incorporate the key indicators from the national agreements. </w:t>
      </w:r>
    </w:p>
    <w:p w14:paraId="72CB264F" w14:textId="77777777" w:rsidR="00ED5F8E" w:rsidRPr="007972D8" w:rsidRDefault="00ED5F8E" w:rsidP="005928D1">
      <w:pPr>
        <w:pStyle w:val="BodyText"/>
      </w:pPr>
      <w:r w:rsidRPr="007972D8">
        <w:t xml:space="preserve">The </w:t>
      </w:r>
      <w:r>
        <w:t xml:space="preserve">National Centre for Vocational Education Research </w:t>
      </w:r>
      <w:r w:rsidRPr="007972D8">
        <w:t>is also involved in reporting and analysing aspects of VET sector performance.</w:t>
      </w:r>
    </w:p>
    <w:p w14:paraId="768996D0" w14:textId="60593BF0" w:rsidR="00ED5F8E" w:rsidRPr="007972D8" w:rsidRDefault="00ED5F8E" w:rsidP="005928D1">
      <w:pPr>
        <w:pStyle w:val="BodyText"/>
      </w:pPr>
      <w:r w:rsidRPr="007972D8">
        <w:t xml:space="preserve">Public COAG documents suggest that COAG received relatively little analysis of the aggregate performance of the VET sector. The COAG Reform Council did not report specifically on VET, spending the majority of its time examining the progress of regulatory changes, including the Seamless National Economy initiatives </w:t>
      </w:r>
      <w:r w:rsidRPr="00026BDF">
        <w:rPr>
          <w:szCs w:val="24"/>
        </w:rPr>
        <w:t>(CRC 2009)</w:t>
      </w:r>
      <w:r w:rsidRPr="007972D8">
        <w:t xml:space="preserve">. Later COAG Reform Council work was concerned with housing and </w:t>
      </w:r>
      <w:r>
        <w:t>I</w:t>
      </w:r>
      <w:r w:rsidRPr="007972D8">
        <w:t>ndigenous issues. The COAG Reform Council was disbanded in 2014.</w:t>
      </w:r>
    </w:p>
    <w:p w14:paraId="176B9BFB" w14:textId="77777777" w:rsidR="00ED5F8E" w:rsidRDefault="00ED5F8E" w:rsidP="005928D1">
      <w:pPr>
        <w:pStyle w:val="BodyText"/>
      </w:pPr>
    </w:p>
    <w:p w14:paraId="164BADC0" w14:textId="77777777" w:rsidR="00ED5F8E" w:rsidRDefault="00ED5F8E" w:rsidP="00ED5F8E">
      <w:pPr>
        <w:sectPr w:rsidR="00ED5F8E" w:rsidSect="00ED5F8E">
          <w:headerReference w:type="even" r:id="rId134"/>
          <w:headerReference w:type="default" r:id="rId135"/>
          <w:footerReference w:type="even" r:id="rId136"/>
          <w:footerReference w:type="default" r:id="rId137"/>
          <w:type w:val="oddPage"/>
          <w:pgSz w:w="11907" w:h="16840" w:code="9"/>
          <w:pgMar w:top="1985" w:right="1304" w:bottom="1247" w:left="1814" w:header="1701" w:footer="397" w:gutter="0"/>
          <w:pgNumType w:chapSep="period"/>
          <w:cols w:space="720"/>
          <w:docGrid w:linePitch="326"/>
        </w:sectPr>
      </w:pPr>
    </w:p>
    <w:p w14:paraId="70554FC0" w14:textId="77777777" w:rsidR="00ED5F8E" w:rsidRDefault="00ED5F8E" w:rsidP="00DF7E55">
      <w:pPr>
        <w:pStyle w:val="Heading1"/>
      </w:pPr>
      <w:bookmarkStart w:id="104" w:name="_Toc41645060"/>
      <w:r>
        <w:t>C</w:t>
      </w:r>
      <w:r>
        <w:tab/>
        <w:t>Operation of the VET system</w:t>
      </w:r>
      <w:bookmarkEnd w:id="104"/>
    </w:p>
    <w:p w14:paraId="13E17103" w14:textId="77777777" w:rsidR="00ED5F8E" w:rsidRDefault="00ED5F8E" w:rsidP="005928D1">
      <w:pPr>
        <w:pStyle w:val="Heading2"/>
      </w:pPr>
      <w:bookmarkStart w:id="105" w:name="_Toc41645061"/>
      <w:r>
        <w:t>C.1</w:t>
      </w:r>
      <w:r>
        <w:tab/>
        <w:t>Introduction</w:t>
      </w:r>
      <w:bookmarkEnd w:id="105"/>
    </w:p>
    <w:p w14:paraId="4AB94818" w14:textId="77777777" w:rsidR="00ED5F8E" w:rsidRDefault="00ED5F8E" w:rsidP="005928D1">
      <w:pPr>
        <w:pStyle w:val="BodyText"/>
      </w:pPr>
      <w:r>
        <w:t>This appendix provides background information on the vocational education and training (VET) system: the providers, frameworks and regulators that act together to provide nationally recognised training to the benefit of students and employers. The appendix covers:</w:t>
      </w:r>
    </w:p>
    <w:p w14:paraId="410FAFEA" w14:textId="77777777" w:rsidR="00ED5F8E" w:rsidRDefault="00ED5F8E" w:rsidP="005928D1">
      <w:pPr>
        <w:pStyle w:val="ListBullet"/>
      </w:pPr>
      <w:r>
        <w:t>what role the VET system plays (section C.2)</w:t>
      </w:r>
    </w:p>
    <w:p w14:paraId="11DC6CC4" w14:textId="77777777" w:rsidR="00ED5F8E" w:rsidRDefault="00ED5F8E" w:rsidP="005928D1">
      <w:pPr>
        <w:pStyle w:val="ListBullet"/>
      </w:pPr>
      <w:r>
        <w:t>who uses the VET system (section C.3)</w:t>
      </w:r>
    </w:p>
    <w:p w14:paraId="50455CFD" w14:textId="77777777" w:rsidR="00ED5F8E" w:rsidRDefault="00ED5F8E" w:rsidP="005928D1">
      <w:pPr>
        <w:pStyle w:val="ListBullet"/>
      </w:pPr>
      <w:r>
        <w:t>who provides vocational education (section C.4).</w:t>
      </w:r>
    </w:p>
    <w:p w14:paraId="100D422F" w14:textId="77777777" w:rsidR="00ED5F8E" w:rsidRDefault="00ED5F8E" w:rsidP="005928D1">
      <w:pPr>
        <w:pStyle w:val="BodyText"/>
      </w:pPr>
      <w:r>
        <w:t>This information supports the analysis contained in the report by exploring key features of the system and examining recent history.</w:t>
      </w:r>
    </w:p>
    <w:p w14:paraId="67B0CA9B" w14:textId="77777777" w:rsidR="00ED5F8E" w:rsidRPr="000A04C6" w:rsidRDefault="00ED5F8E" w:rsidP="005928D1">
      <w:pPr>
        <w:pStyle w:val="Heading2"/>
      </w:pPr>
      <w:bookmarkStart w:id="106" w:name="_Toc41645062"/>
      <w:r>
        <w:t>C.2</w:t>
      </w:r>
      <w:r>
        <w:tab/>
        <w:t>What role does the VET system play?</w:t>
      </w:r>
      <w:bookmarkEnd w:id="106"/>
    </w:p>
    <w:p w14:paraId="04598BBB" w14:textId="77777777" w:rsidR="00ED5F8E" w:rsidRDefault="00ED5F8E" w:rsidP="005928D1">
      <w:pPr>
        <w:pStyle w:val="BodyText"/>
      </w:pPr>
      <w:r>
        <w:t>VET and higher education together comprise the tertiary education sector. The education provided by higher education institutions tends towards the abstract and theoretical, while vocational education concentrates more on developing vocation</w:t>
      </w:r>
      <w:r>
        <w:noBreakHyphen/>
        <w:t xml:space="preserve">specific skills. The blurred lines between these areas are highlighted by the fact that many definitions just state that higher education is provided by universities and leads to a degree qualification and vocational education is provided by registered training organisations (RTOs) and leads to a VET qualification. </w:t>
      </w:r>
    </w:p>
    <w:p w14:paraId="7A523C3A" w14:textId="77777777" w:rsidR="00ED5F8E" w:rsidRDefault="00ED5F8E" w:rsidP="005928D1">
      <w:pPr>
        <w:pStyle w:val="BodyText"/>
      </w:pPr>
      <w:r>
        <w:t xml:space="preserve">The two sectors are potentially complementary. The abstract frameworks acquired through higher education may need additional practical skills to be applied in the workplace. Similarly, a VET graduate may need to apply more abstract analytical approaches to progress in the workplace and tackle more complex problems. </w:t>
      </w:r>
    </w:p>
    <w:p w14:paraId="3FDD7F39" w14:textId="77777777" w:rsidR="00ED5F8E" w:rsidRDefault="00ED5F8E" w:rsidP="005928D1">
      <w:pPr>
        <w:pStyle w:val="BodyText"/>
      </w:pPr>
      <w:r>
        <w:t>However, the providers in each sector are also competitors, seeking to attract both domestic and international students. Universities, in particular, have broadened their offerings to attract students who would previously have undertaken VET courses. There has also been a trend in some occupations, for example nursing and childcare, to raise the occupational entry requirements to higher level qualifications.</w:t>
      </w:r>
    </w:p>
    <w:p w14:paraId="2F6674D1" w14:textId="77777777" w:rsidR="00ED5F8E" w:rsidRDefault="00ED5F8E" w:rsidP="005928D1">
      <w:pPr>
        <w:pStyle w:val="BodyText"/>
      </w:pPr>
      <w:r>
        <w:t xml:space="preserve">The options available to VET students range </w:t>
      </w:r>
      <w:r w:rsidRPr="00FC0052">
        <w:t xml:space="preserve">from formal qualifications delivered by approved public and private providers (including schools, private businesses, community organisations and universities as well as traditional TAFE colleges) to informal workplace training. Training may equip students with foundation skills, such as language, literacy, numeracy and digital skills, </w:t>
      </w:r>
      <w:r>
        <w:t xml:space="preserve">skills of general application, such as business management or marketing, </w:t>
      </w:r>
      <w:r w:rsidRPr="00FC0052">
        <w:t xml:space="preserve">or </w:t>
      </w:r>
      <w:r>
        <w:t xml:space="preserve">skills that qualify students </w:t>
      </w:r>
      <w:r w:rsidRPr="00FC0052">
        <w:t xml:space="preserve">to work in specialist occupations. </w:t>
      </w:r>
    </w:p>
    <w:p w14:paraId="089C37DE" w14:textId="77777777" w:rsidR="00ED5F8E" w:rsidRDefault="00ED5F8E" w:rsidP="005928D1">
      <w:pPr>
        <w:pStyle w:val="BodyText"/>
      </w:pPr>
      <w:r w:rsidRPr="001F5960">
        <w:rPr>
          <w:bCs/>
        </w:rPr>
        <w:t>Nationally recognised training</w:t>
      </w:r>
      <w:r>
        <w:t xml:space="preserve"> is training that meets: the approved course descriptions (including the competencies to be achieved); course and provider standards; and accreditation arrangements that have been developed for VET. There are four types of training programs, which may lead to nationally recognised qualifications or Statements of Attainment (box C.1). Subjects not delivered as part of a nationally recognised </w:t>
      </w:r>
      <w:r w:rsidRPr="004E1A69">
        <w:rPr>
          <w:i/>
          <w:iCs/>
        </w:rPr>
        <w:t>program</w:t>
      </w:r>
      <w:r>
        <w:t xml:space="preserve"> can still be included under the classification of </w:t>
      </w:r>
      <w:r w:rsidRPr="004E1A69">
        <w:rPr>
          <w:i/>
          <w:iCs/>
        </w:rPr>
        <w:t>nationally</w:t>
      </w:r>
      <w:r>
        <w:rPr>
          <w:i/>
          <w:iCs/>
        </w:rPr>
        <w:t xml:space="preserve"> </w:t>
      </w:r>
      <w:r w:rsidRPr="004E1A69">
        <w:rPr>
          <w:i/>
          <w:iCs/>
        </w:rPr>
        <w:t>recognised training</w:t>
      </w:r>
      <w:r>
        <w:t xml:space="preserve"> if they meet the requirements — subjects include, for example, short courses drawing from the health training package: first aid courses, various occupational health and safety courses and responsible service of alcohol. All VET student data reported in this appendix relate to nationally recognised training. </w:t>
      </w:r>
    </w:p>
    <w:p w14:paraId="364CF5CA" w14:textId="2CE4563C" w:rsidR="0042150F" w:rsidRDefault="0042150F" w:rsidP="005928D1">
      <w:pPr>
        <w:pStyle w:val="BodyText"/>
      </w:pPr>
      <w:r w:rsidRPr="0042150F">
        <w:t>Nationally recognised training programs cover around 50 per cent of VET students and the majority of training effort as measured by full year training equivalents (FYTEs). It is also where the bulk of government funding is directed (figure C.1). A large share of the subjects not delivered as part of a nationally recognised program is made up of first aid, resuscitation and responsible service of alcohol subjects, as well as a range of workplace safety short courses — many of these courses meet employees’ regulatory requirements.</w:t>
      </w:r>
    </w:p>
    <w:p w14:paraId="6C17ED21" w14:textId="77777777" w:rsidR="00ED5F8E" w:rsidRPr="007B2DE1" w:rsidRDefault="00ED5F8E" w:rsidP="005928D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ED5F8E" w14:paraId="71FFF9E5" w14:textId="77777777" w:rsidTr="005928D1">
        <w:trPr>
          <w:tblHeader/>
        </w:trPr>
        <w:tc>
          <w:tcPr>
            <w:tcW w:w="5000" w:type="pct"/>
            <w:tcBorders>
              <w:top w:val="single" w:sz="6" w:space="0" w:color="78A22F" w:themeColor="accent1"/>
              <w:left w:val="nil"/>
              <w:bottom w:val="nil"/>
              <w:right w:val="nil"/>
            </w:tcBorders>
            <w:shd w:val="clear" w:color="auto" w:fill="F2F2F2" w:themeFill="background1" w:themeFillShade="F2"/>
          </w:tcPr>
          <w:p w14:paraId="6CF0EEA4" w14:textId="702B3865" w:rsidR="00ED5F8E" w:rsidRDefault="00ED5F8E" w:rsidP="005928D1">
            <w:pPr>
              <w:pStyle w:val="BoxTitle"/>
            </w:pPr>
            <w:r>
              <w:rPr>
                <w:b w:val="0"/>
              </w:rPr>
              <w:t>Box C.</w:t>
            </w:r>
            <w:r>
              <w:rPr>
                <w:b w:val="0"/>
                <w:noProof/>
              </w:rPr>
              <w:t>1</w:t>
            </w:r>
            <w:r>
              <w:tab/>
              <w:t>What is nationally recognised training?</w:t>
            </w:r>
          </w:p>
        </w:tc>
      </w:tr>
      <w:tr w:rsidR="00ED5F8E" w14:paraId="5C84FA64" w14:textId="77777777" w:rsidTr="005928D1">
        <w:tc>
          <w:tcPr>
            <w:tcW w:w="5000" w:type="pct"/>
            <w:tcBorders>
              <w:top w:val="nil"/>
              <w:left w:val="nil"/>
              <w:bottom w:val="nil"/>
              <w:right w:val="nil"/>
            </w:tcBorders>
            <w:shd w:val="clear" w:color="auto" w:fill="F2F2F2" w:themeFill="background1" w:themeFillShade="F2"/>
          </w:tcPr>
          <w:p w14:paraId="0422AAD3" w14:textId="77777777" w:rsidR="00ED5F8E" w:rsidRDefault="00ED5F8E" w:rsidP="005928D1">
            <w:pPr>
              <w:pStyle w:val="Box"/>
              <w:spacing w:before="100"/>
            </w:pPr>
            <w:r>
              <w:t>There are five categories of nationally recognised training. The classification of the training depends on the processes used to achieve national recognition and whether the credentials attained sit inside or outside the Australian Qualifications Framework (AQF). The five categories fall under two headings.</w:t>
            </w:r>
          </w:p>
          <w:p w14:paraId="41001208" w14:textId="77777777" w:rsidR="00ED5F8E" w:rsidRDefault="00ED5F8E" w:rsidP="005928D1">
            <w:pPr>
              <w:pStyle w:val="BoxHeading1"/>
            </w:pPr>
            <w:r>
              <w:t>Qualifications</w:t>
            </w:r>
          </w:p>
          <w:p w14:paraId="3AC08B48" w14:textId="77777777" w:rsidR="00ED5F8E" w:rsidRDefault="00ED5F8E" w:rsidP="005928D1">
            <w:pPr>
              <w:pStyle w:val="BoxListBullet"/>
            </w:pPr>
            <w:r>
              <w:rPr>
                <w:b/>
                <w:bCs/>
              </w:rPr>
              <w:t>T</w:t>
            </w:r>
            <w:r w:rsidRPr="003579B0">
              <w:rPr>
                <w:b/>
                <w:bCs/>
              </w:rPr>
              <w:t>raining package qualifications</w:t>
            </w:r>
            <w:r>
              <w:t xml:space="preserve"> — </w:t>
            </w:r>
            <w:r w:rsidRPr="007B2633">
              <w:t xml:space="preserve">nationally </w:t>
            </w:r>
            <w:r>
              <w:t>recognised</w:t>
            </w:r>
            <w:r w:rsidRPr="007B2633">
              <w:t xml:space="preserve"> qualifications specified in </w:t>
            </w:r>
            <w:r>
              <w:t>a</w:t>
            </w:r>
            <w:r w:rsidRPr="007B2633">
              <w:t xml:space="preserve"> national training package</w:t>
            </w:r>
            <w:r>
              <w:t xml:space="preserve"> </w:t>
            </w:r>
            <w:r w:rsidRPr="00CD2A7A">
              <w:t>(</w:t>
            </w:r>
            <w:r w:rsidRPr="00AA5C0C">
              <w:t>box </w:t>
            </w:r>
            <w:r>
              <w:t>C.2</w:t>
            </w:r>
            <w:r w:rsidRPr="00CD2A7A">
              <w:t>)</w:t>
            </w:r>
            <w:r>
              <w:t>.</w:t>
            </w:r>
          </w:p>
          <w:p w14:paraId="07AC22D9" w14:textId="77777777" w:rsidR="00ED5F8E" w:rsidRDefault="00ED5F8E" w:rsidP="005928D1">
            <w:pPr>
              <w:pStyle w:val="BoxListBullet"/>
            </w:pPr>
            <w:r>
              <w:rPr>
                <w:b/>
                <w:bCs/>
              </w:rPr>
              <w:t>A</w:t>
            </w:r>
            <w:r w:rsidRPr="003579B0">
              <w:rPr>
                <w:b/>
                <w:bCs/>
              </w:rPr>
              <w:t>ccredited qualifications</w:t>
            </w:r>
            <w:r>
              <w:t xml:space="preserve"> — </w:t>
            </w:r>
            <w:r w:rsidRPr="00C35EEA">
              <w:t>nationally recognised</w:t>
            </w:r>
            <w:r>
              <w:t xml:space="preserve"> courses that lead to</w:t>
            </w:r>
            <w:r w:rsidRPr="00C35EEA">
              <w:t xml:space="preserve"> a qualification outcome</w:t>
            </w:r>
            <w:r>
              <w:t xml:space="preserve"> in the AQF. They are</w:t>
            </w:r>
            <w:r w:rsidRPr="00C35EEA">
              <w:t xml:space="preserve"> </w:t>
            </w:r>
            <w:r>
              <w:t>accredited by VET regulators,</w:t>
            </w:r>
            <w:r w:rsidRPr="00C35EEA">
              <w:t xml:space="preserve"> </w:t>
            </w:r>
            <w:r>
              <w:t xml:space="preserve">but are </w:t>
            </w:r>
            <w:r w:rsidRPr="00C35EEA">
              <w:t>not specified in a national training package</w:t>
            </w:r>
            <w:r>
              <w:t>. To be accredited, however, a course must address training needs not already in a training package.</w:t>
            </w:r>
          </w:p>
          <w:p w14:paraId="71C1A291" w14:textId="77777777" w:rsidR="00ED5F8E" w:rsidRDefault="00ED5F8E" w:rsidP="005928D1">
            <w:pPr>
              <w:pStyle w:val="BoxHeading1"/>
            </w:pPr>
            <w:r>
              <w:t xml:space="preserve">Other (Statements of Attainment) </w:t>
            </w:r>
          </w:p>
          <w:p w14:paraId="2C86764F" w14:textId="77777777" w:rsidR="00ED5F8E" w:rsidRDefault="00ED5F8E" w:rsidP="005928D1">
            <w:pPr>
              <w:pStyle w:val="BoxListBullet"/>
            </w:pPr>
            <w:r w:rsidRPr="003579B0">
              <w:rPr>
                <w:b/>
                <w:bCs/>
              </w:rPr>
              <w:t>VET subjects</w:t>
            </w:r>
            <w:r>
              <w:t xml:space="preserve"> — include enrolments in stand</w:t>
            </w:r>
            <w:r>
              <w:noBreakHyphen/>
              <w:t>alone nationally recognised subjects and/or in nationally recognised subjects delivered as part of a non</w:t>
            </w:r>
            <w:r>
              <w:noBreakHyphen/>
              <w:t>nationally recognised program.</w:t>
            </w:r>
          </w:p>
          <w:p w14:paraId="3D758240" w14:textId="77777777" w:rsidR="00ED5F8E" w:rsidRDefault="00ED5F8E" w:rsidP="005928D1">
            <w:pPr>
              <w:pStyle w:val="BoxListBullet"/>
            </w:pPr>
            <w:r>
              <w:rPr>
                <w:b/>
                <w:bCs/>
              </w:rPr>
              <w:t>T</w:t>
            </w:r>
            <w:r w:rsidRPr="003579B0">
              <w:rPr>
                <w:b/>
                <w:bCs/>
              </w:rPr>
              <w:t>raining pack</w:t>
            </w:r>
            <w:r>
              <w:rPr>
                <w:b/>
                <w:bCs/>
              </w:rPr>
              <w:t>age</w:t>
            </w:r>
            <w:r w:rsidRPr="003579B0">
              <w:rPr>
                <w:b/>
                <w:bCs/>
              </w:rPr>
              <w:t xml:space="preserve"> skill sets</w:t>
            </w:r>
            <w:r>
              <w:t xml:space="preserve"> — n</w:t>
            </w:r>
            <w:r w:rsidRPr="002925C5">
              <w:t>ationally recognised skill sets, specified in a national training package.</w:t>
            </w:r>
            <w:r>
              <w:t xml:space="preserve"> They are based on g</w:t>
            </w:r>
            <w:r w:rsidRPr="000E0CA9">
              <w:t xml:space="preserve">roupings of units of competency </w:t>
            </w:r>
            <w:r>
              <w:t>that</w:t>
            </w:r>
            <w:r w:rsidRPr="000E0CA9">
              <w:t xml:space="preserve"> are combined to provide a clearly defined statement of the skill</w:t>
            </w:r>
            <w:r>
              <w:t>s</w:t>
            </w:r>
            <w:r w:rsidRPr="000E0CA9">
              <w:t xml:space="preserve"> and knowledge required by an individual to meet industry needs or a licensing or regulatory requirement</w:t>
            </w:r>
            <w:r>
              <w:t xml:space="preserve">. </w:t>
            </w:r>
          </w:p>
          <w:p w14:paraId="6012AB03" w14:textId="6AC8ACEE" w:rsidR="00ED5F8E" w:rsidRDefault="00ED5F8E" w:rsidP="005928D1">
            <w:pPr>
              <w:pStyle w:val="BoxListBullet"/>
            </w:pPr>
            <w:r>
              <w:rPr>
                <w:b/>
                <w:bCs/>
              </w:rPr>
              <w:t>A</w:t>
            </w:r>
            <w:r w:rsidRPr="003579B0">
              <w:rPr>
                <w:b/>
                <w:bCs/>
              </w:rPr>
              <w:t>ccredited courses</w:t>
            </w:r>
            <w:r>
              <w:t xml:space="preserve"> — </w:t>
            </w:r>
            <w:r w:rsidRPr="009542C7">
              <w:t>nationally recognised courses accredited by VET regulators</w:t>
            </w:r>
            <w:r>
              <w:t xml:space="preserve"> that sit outside the training package process</w:t>
            </w:r>
            <w:r w:rsidRPr="009542C7">
              <w:t xml:space="preserve"> </w:t>
            </w:r>
            <w:r w:rsidR="00E85FF0" w:rsidRPr="00E85FF0">
              <w:rPr>
                <w:rFonts w:cs="Arial"/>
                <w:szCs w:val="24"/>
              </w:rPr>
              <w:t>(NCVER 2019j)</w:t>
            </w:r>
            <w:r>
              <w:t>.</w:t>
            </w:r>
          </w:p>
          <w:p w14:paraId="47378328" w14:textId="77777777" w:rsidR="00ED5F8E" w:rsidRDefault="00ED5F8E" w:rsidP="005928D1">
            <w:pPr>
              <w:pStyle w:val="BoxHeading2"/>
            </w:pPr>
            <w:r>
              <w:t>The example of information and technology qualifications</w:t>
            </w:r>
          </w:p>
          <w:p w14:paraId="37AF730B" w14:textId="5968BE66" w:rsidR="00ED5F8E" w:rsidRDefault="00ED5F8E" w:rsidP="005928D1">
            <w:pPr>
              <w:pStyle w:val="Box"/>
            </w:pPr>
            <w:r>
              <w:t xml:space="preserve">The ICT – Training and Communications Technology training package </w:t>
            </w:r>
            <w:r w:rsidR="00E85FF0" w:rsidRPr="00E85FF0">
              <w:rPr>
                <w:rFonts w:cs="Arial"/>
                <w:szCs w:val="24"/>
              </w:rPr>
              <w:t>(Australian Government 2019b)</w:t>
            </w:r>
            <w:r>
              <w:t xml:space="preserve"> lists 39 qualifications ranging from a Certificate I in Information, Digital Media and Technology to an Advanced Diploma of Telecommunications Network Engineering. The training package lists and describes the competencies required for each qualification. To gain a Certificate I in Information, Digital Media and Technology, students need to be able to achieve four core competencies, such as operating a personal computer and operating a word processing application, and two electives from a list of seven other competencies. Higher level qualifications require more demanding competencies, in line with the AQF.</w:t>
            </w:r>
          </w:p>
          <w:p w14:paraId="60DD3AD8" w14:textId="77777777" w:rsidR="00ED5F8E" w:rsidRDefault="00ED5F8E" w:rsidP="005928D1">
            <w:pPr>
              <w:pStyle w:val="Box"/>
            </w:pPr>
            <w:r>
              <w:t>The training package also lists 54 skill sets, made up of sets of units from the broader menu. For example, under ICTS00086 – ACMA Advanced Cabler Registration Skill Set, a student would achieve seven units of competency relating to cable installation, which can allow them to undertake specific tasks in the industry as required by the Australian Communications and Media Authority. The skill set would also provide credit towards a Certificate III in Telecommunications Technology if the student wishes to undertake further study. A successful student would achieve a Statement of Attainment.</w:t>
            </w:r>
          </w:p>
          <w:p w14:paraId="2227661C" w14:textId="77777777" w:rsidR="00ED5F8E" w:rsidRDefault="00ED5F8E" w:rsidP="005928D1">
            <w:pPr>
              <w:pStyle w:val="Box"/>
            </w:pPr>
            <w:r>
              <w:t>A student may enrol in sub</w:t>
            </w:r>
            <w:r>
              <w:noBreakHyphen/>
              <w:t xml:space="preserve">sets of these VET subjects out of interest or because an employer requires a specific skill. There are also other qualifications in the ICT area that are not nationally recognised but may be valuable to employers, for example those offered by suppliers of particular equipment. </w:t>
            </w:r>
          </w:p>
        </w:tc>
      </w:tr>
      <w:tr w:rsidR="00ED5F8E" w14:paraId="6DB4A25E" w14:textId="77777777" w:rsidTr="005928D1">
        <w:tc>
          <w:tcPr>
            <w:tcW w:w="5000" w:type="pct"/>
            <w:tcBorders>
              <w:top w:val="nil"/>
              <w:left w:val="nil"/>
              <w:bottom w:val="single" w:sz="6" w:space="0" w:color="78A22F" w:themeColor="accent1"/>
              <w:right w:val="nil"/>
            </w:tcBorders>
            <w:shd w:val="clear" w:color="auto" w:fill="F2F2F2" w:themeFill="background1" w:themeFillShade="F2"/>
          </w:tcPr>
          <w:p w14:paraId="7486AD56" w14:textId="77777777" w:rsidR="00ED5F8E" w:rsidRDefault="00ED5F8E" w:rsidP="005928D1">
            <w:pPr>
              <w:pStyle w:val="Box"/>
              <w:spacing w:before="0" w:line="120" w:lineRule="exact"/>
            </w:pPr>
          </w:p>
        </w:tc>
      </w:tr>
      <w:tr w:rsidR="00ED5F8E" w:rsidRPr="000863A5" w14:paraId="53359A60" w14:textId="77777777" w:rsidTr="005928D1">
        <w:tc>
          <w:tcPr>
            <w:tcW w:w="5000" w:type="pct"/>
            <w:tcBorders>
              <w:top w:val="single" w:sz="6" w:space="0" w:color="78A22F" w:themeColor="accent1"/>
              <w:left w:val="nil"/>
              <w:bottom w:val="nil"/>
              <w:right w:val="nil"/>
            </w:tcBorders>
          </w:tcPr>
          <w:p w14:paraId="45C5E02B" w14:textId="77777777" w:rsidR="00ED5F8E" w:rsidRPr="007B2DE1" w:rsidRDefault="00ED5F8E" w:rsidP="005928D1">
            <w:pPr>
              <w:pStyle w:val="BoxSpaceBelow"/>
            </w:pPr>
          </w:p>
        </w:tc>
      </w:tr>
    </w:tbl>
    <w:p w14:paraId="4EE1FB73" w14:textId="77777777" w:rsidR="00ED5F8E" w:rsidRDefault="00ED5F8E" w:rsidP="005928D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ED5F8E" w14:paraId="79A1F3E6" w14:textId="77777777" w:rsidTr="005928D1">
        <w:trPr>
          <w:tblHeader/>
        </w:trPr>
        <w:tc>
          <w:tcPr>
            <w:tcW w:w="5000" w:type="pct"/>
            <w:tcBorders>
              <w:top w:val="single" w:sz="6" w:space="0" w:color="78A22F"/>
              <w:left w:val="nil"/>
              <w:bottom w:val="nil"/>
              <w:right w:val="nil"/>
            </w:tcBorders>
            <w:shd w:val="clear" w:color="auto" w:fill="auto"/>
          </w:tcPr>
          <w:p w14:paraId="4E7856AC" w14:textId="3E5CBF89" w:rsidR="00ED5F8E" w:rsidRPr="00176D3F" w:rsidRDefault="00ED5F8E" w:rsidP="005928D1">
            <w:pPr>
              <w:pStyle w:val="FigureTitle"/>
            </w:pPr>
            <w:r w:rsidRPr="00784A05">
              <w:rPr>
                <w:b w:val="0"/>
              </w:rPr>
              <w:t xml:space="preserve">Figure </w:t>
            </w:r>
            <w:r>
              <w:rPr>
                <w:b w:val="0"/>
              </w:rPr>
              <w:t>C.</w:t>
            </w:r>
            <w:r>
              <w:rPr>
                <w:b w:val="0"/>
                <w:noProof/>
              </w:rPr>
              <w:t>1</w:t>
            </w:r>
            <w:r>
              <w:tab/>
              <w:t>Half the VET students and 85 per cent of training hours are in nationally recognised training programs</w:t>
            </w:r>
          </w:p>
        </w:tc>
      </w:tr>
      <w:tr w:rsidR="00ED5F8E" w14:paraId="6EEB7A83" w14:textId="77777777" w:rsidTr="005928D1">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ED5F8E" w:rsidRPr="00B1465D" w14:paraId="653383B3" w14:textId="77777777" w:rsidTr="005928D1">
              <w:trPr>
                <w:trHeight w:val="120"/>
                <w:tblHeader/>
                <w:jc w:val="center"/>
              </w:trPr>
              <w:tc>
                <w:tcPr>
                  <w:tcW w:w="5000" w:type="pct"/>
                  <w:tcBorders>
                    <w:top w:val="nil"/>
                    <w:bottom w:val="nil"/>
                  </w:tcBorders>
                </w:tcPr>
                <w:p w14:paraId="5516C294" w14:textId="77777777" w:rsidR="00ED5F8E" w:rsidRPr="00B1465D" w:rsidRDefault="00ED5F8E" w:rsidP="00ED5F8E">
                  <w:pPr>
                    <w:pStyle w:val="Figure"/>
                    <w:numPr>
                      <w:ilvl w:val="0"/>
                      <w:numId w:val="31"/>
                    </w:numPr>
                    <w:spacing w:before="60" w:after="60"/>
                    <w:rPr>
                      <w:rFonts w:ascii="Arial" w:hAnsi="Arial" w:cs="Arial"/>
                      <w:sz w:val="18"/>
                      <w:szCs w:val="18"/>
                    </w:rPr>
                  </w:pPr>
                  <w:r>
                    <w:rPr>
                      <w:rFonts w:ascii="Arial" w:hAnsi="Arial" w:cs="Arial"/>
                      <w:sz w:val="18"/>
                      <w:szCs w:val="18"/>
                    </w:rPr>
                    <w:t>Students by type of training and funding source, 2018 (’000)</w:t>
                  </w:r>
                </w:p>
              </w:tc>
            </w:tr>
            <w:tr w:rsidR="00ED5F8E" w:rsidRPr="00B1465D" w14:paraId="1B4D5384" w14:textId="77777777" w:rsidTr="005928D1">
              <w:trPr>
                <w:trHeight w:val="120"/>
                <w:tblHeader/>
                <w:jc w:val="center"/>
              </w:trPr>
              <w:tc>
                <w:tcPr>
                  <w:tcW w:w="5000" w:type="pct"/>
                  <w:tcBorders>
                    <w:top w:val="nil"/>
                    <w:bottom w:val="nil"/>
                  </w:tcBorders>
                </w:tcPr>
                <w:p w14:paraId="0450655D" w14:textId="77777777" w:rsidR="00ED5F8E" w:rsidRPr="00B1465D" w:rsidRDefault="00ED5F8E" w:rsidP="005928D1">
                  <w:pPr>
                    <w:pStyle w:val="Figure"/>
                    <w:spacing w:before="60" w:after="60"/>
                    <w:rPr>
                      <w:rFonts w:ascii="Arial" w:hAnsi="Arial" w:cs="Arial"/>
                      <w:sz w:val="18"/>
                      <w:szCs w:val="18"/>
                    </w:rPr>
                  </w:pPr>
                  <w:r w:rsidRPr="00812463">
                    <w:rPr>
                      <w:rFonts w:ascii="Arial" w:hAnsi="Arial" w:cs="Arial"/>
                      <w:noProof/>
                      <w:sz w:val="18"/>
                      <w:szCs w:val="18"/>
                    </w:rPr>
                    <w:drawing>
                      <wp:inline distT="0" distB="0" distL="0" distR="0" wp14:anchorId="18F3B688" wp14:editId="01D89506">
                        <wp:extent cx="5393055" cy="2895600"/>
                        <wp:effectExtent l="0" t="0" r="0" b="0"/>
                        <wp:docPr id="50" name="Picture 50" descr="Panel A, provides information on the number of students in 2018 by program and funding source. Subjects not delivered as part of a nationally recognised program were undertaken by the largest number of students and were mainly domestic fee-for-service students. Training package qualifications formed the next largest component, mainly government and domestic fee-for-service funding." title="Figure C.1 - Half the VET students and 85 per cent of training hours are in nationally recognised training progra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5393055" cy="2895600"/>
                                </a:xfrm>
                                <a:prstGeom prst="rect">
                                  <a:avLst/>
                                </a:prstGeom>
                                <a:noFill/>
                                <a:ln>
                                  <a:noFill/>
                                </a:ln>
                              </pic:spPr>
                            </pic:pic>
                          </a:graphicData>
                        </a:graphic>
                      </wp:inline>
                    </w:drawing>
                  </w:r>
                </w:p>
              </w:tc>
            </w:tr>
            <w:tr w:rsidR="00ED5F8E" w:rsidRPr="00B1465D" w14:paraId="3AFE0993" w14:textId="77777777" w:rsidTr="005928D1">
              <w:trPr>
                <w:trHeight w:val="120"/>
                <w:tblHeader/>
                <w:jc w:val="center"/>
              </w:trPr>
              <w:tc>
                <w:tcPr>
                  <w:tcW w:w="5000" w:type="pct"/>
                  <w:tcBorders>
                    <w:top w:val="nil"/>
                    <w:bottom w:val="nil"/>
                  </w:tcBorders>
                </w:tcPr>
                <w:p w14:paraId="0089A14F" w14:textId="77777777" w:rsidR="00ED5F8E" w:rsidRPr="00B1465D" w:rsidRDefault="00ED5F8E" w:rsidP="00ED5F8E">
                  <w:pPr>
                    <w:pStyle w:val="Figure"/>
                    <w:numPr>
                      <w:ilvl w:val="0"/>
                      <w:numId w:val="31"/>
                    </w:numPr>
                    <w:spacing w:before="60" w:after="60"/>
                    <w:rPr>
                      <w:rFonts w:ascii="Arial" w:hAnsi="Arial" w:cs="Arial"/>
                      <w:sz w:val="18"/>
                      <w:szCs w:val="18"/>
                    </w:rPr>
                  </w:pPr>
                  <w:r>
                    <w:rPr>
                      <w:rFonts w:ascii="Arial" w:hAnsi="Arial" w:cs="Arial"/>
                      <w:sz w:val="18"/>
                      <w:szCs w:val="18"/>
                    </w:rPr>
                    <w:t>Full year training equivalents (FYTEs) by type of training and funding source, 2018 (’000)</w:t>
                  </w:r>
                </w:p>
              </w:tc>
            </w:tr>
            <w:tr w:rsidR="00ED5F8E" w:rsidRPr="00B1465D" w14:paraId="36F4B02C" w14:textId="77777777" w:rsidTr="005928D1">
              <w:trPr>
                <w:trHeight w:val="120"/>
                <w:tblHeader/>
                <w:jc w:val="center"/>
              </w:trPr>
              <w:tc>
                <w:tcPr>
                  <w:tcW w:w="5000" w:type="pct"/>
                  <w:tcBorders>
                    <w:top w:val="nil"/>
                    <w:bottom w:val="nil"/>
                  </w:tcBorders>
                </w:tcPr>
                <w:p w14:paraId="3EC216E2" w14:textId="77777777" w:rsidR="00ED5F8E" w:rsidRPr="00B1465D" w:rsidRDefault="00ED5F8E" w:rsidP="005928D1">
                  <w:pPr>
                    <w:pStyle w:val="Figure"/>
                    <w:spacing w:before="60" w:after="60"/>
                    <w:rPr>
                      <w:rFonts w:ascii="Arial" w:hAnsi="Arial" w:cs="Arial"/>
                      <w:sz w:val="18"/>
                      <w:szCs w:val="18"/>
                    </w:rPr>
                  </w:pPr>
                  <w:r w:rsidRPr="00F30C2D">
                    <w:rPr>
                      <w:rFonts w:ascii="Arial" w:hAnsi="Arial" w:cs="Arial"/>
                      <w:noProof/>
                      <w:sz w:val="18"/>
                      <w:szCs w:val="18"/>
                    </w:rPr>
                    <w:drawing>
                      <wp:inline distT="0" distB="0" distL="0" distR="0" wp14:anchorId="2F80C727" wp14:editId="667600DB">
                        <wp:extent cx="5393055" cy="2887345"/>
                        <wp:effectExtent l="0" t="0" r="0" b="8255"/>
                        <wp:docPr id="51" name="Picture 51" descr="Panel B, provides information on the total hours of study, measured in full year training equivalents, in 2018 by program and funding source. Training package qualifications were the largest category by a significant margin, with training package qualification hours funded mainly by government and domestic fee-for-service arrangements." title="Figure C.1 - Half the VET students and 85 per cent of training hours are in nationally recognised training progra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5393055" cy="2887345"/>
                                </a:xfrm>
                                <a:prstGeom prst="rect">
                                  <a:avLst/>
                                </a:prstGeom>
                                <a:noFill/>
                                <a:ln>
                                  <a:noFill/>
                                </a:ln>
                              </pic:spPr>
                            </pic:pic>
                          </a:graphicData>
                        </a:graphic>
                      </wp:inline>
                    </w:drawing>
                  </w:r>
                </w:p>
              </w:tc>
            </w:tr>
          </w:tbl>
          <w:p w14:paraId="64175A2E" w14:textId="77777777" w:rsidR="00ED5F8E" w:rsidRDefault="00ED5F8E" w:rsidP="005928D1">
            <w:pPr>
              <w:pStyle w:val="Figure"/>
            </w:pPr>
          </w:p>
        </w:tc>
      </w:tr>
      <w:tr w:rsidR="00ED5F8E" w:rsidRPr="00176D3F" w14:paraId="4390081D" w14:textId="77777777" w:rsidTr="005928D1">
        <w:tc>
          <w:tcPr>
            <w:tcW w:w="5000" w:type="pct"/>
            <w:tcBorders>
              <w:top w:val="nil"/>
              <w:left w:val="nil"/>
              <w:bottom w:val="nil"/>
              <w:right w:val="nil"/>
            </w:tcBorders>
            <w:shd w:val="clear" w:color="auto" w:fill="auto"/>
          </w:tcPr>
          <w:p w14:paraId="5AC7F1B1" w14:textId="2752CD4E" w:rsidR="00ED5F8E" w:rsidRPr="00176D3F" w:rsidRDefault="00ED5F8E" w:rsidP="005928D1">
            <w:pPr>
              <w:pStyle w:val="Source"/>
            </w:pPr>
            <w:r>
              <w:rPr>
                <w:i/>
              </w:rPr>
              <w:t>S</w:t>
            </w:r>
            <w:r w:rsidRPr="00784A05">
              <w:rPr>
                <w:i/>
              </w:rPr>
              <w:t>ource</w:t>
            </w:r>
            <w:r w:rsidRPr="00176D3F">
              <w:t xml:space="preserve">: </w:t>
            </w:r>
            <w:r>
              <w:t xml:space="preserve">NCVER </w:t>
            </w:r>
            <w:r w:rsidR="00E85FF0" w:rsidRPr="00E85FF0">
              <w:rPr>
                <w:rFonts w:cs="Arial"/>
              </w:rPr>
              <w:t>(2019i, tables 3 and 4)</w:t>
            </w:r>
            <w:r>
              <w:t>.</w:t>
            </w:r>
          </w:p>
        </w:tc>
      </w:tr>
      <w:tr w:rsidR="00ED5F8E" w14:paraId="58CA3AC7" w14:textId="77777777" w:rsidTr="005928D1">
        <w:tc>
          <w:tcPr>
            <w:tcW w:w="5000" w:type="pct"/>
            <w:tcBorders>
              <w:top w:val="nil"/>
              <w:left w:val="nil"/>
              <w:bottom w:val="single" w:sz="6" w:space="0" w:color="78A22F"/>
              <w:right w:val="nil"/>
            </w:tcBorders>
            <w:shd w:val="clear" w:color="auto" w:fill="auto"/>
          </w:tcPr>
          <w:p w14:paraId="07942132" w14:textId="77777777" w:rsidR="00ED5F8E" w:rsidRDefault="00ED5F8E" w:rsidP="005928D1">
            <w:pPr>
              <w:pStyle w:val="Figurespace"/>
            </w:pPr>
          </w:p>
        </w:tc>
      </w:tr>
      <w:tr w:rsidR="00ED5F8E" w:rsidRPr="000863A5" w14:paraId="19ED41EE" w14:textId="77777777" w:rsidTr="005928D1">
        <w:tc>
          <w:tcPr>
            <w:tcW w:w="5000" w:type="pct"/>
            <w:tcBorders>
              <w:top w:val="single" w:sz="6" w:space="0" w:color="78A22F"/>
              <w:left w:val="nil"/>
              <w:bottom w:val="nil"/>
              <w:right w:val="nil"/>
            </w:tcBorders>
          </w:tcPr>
          <w:p w14:paraId="613DC64C" w14:textId="77777777" w:rsidR="00ED5F8E" w:rsidRPr="00626D32" w:rsidRDefault="00ED5F8E" w:rsidP="005928D1">
            <w:pPr>
              <w:pStyle w:val="BoxSpaceBelow"/>
            </w:pPr>
          </w:p>
        </w:tc>
      </w:tr>
    </w:tbl>
    <w:p w14:paraId="3E0705A7" w14:textId="1D39CEC9" w:rsidR="00ED5F8E" w:rsidRDefault="00ED5F8E" w:rsidP="005928D1">
      <w:pPr>
        <w:pStyle w:val="BodyText"/>
      </w:pPr>
      <w:r>
        <w:t>Of those undertaking training package qualifications or accredited qualifications, there were 850 170 program completions in 2018, a completion rate of 49 per cent. For the 620 567 of these completions where the student’s labour force status is known, there were 220 754 students employed full</w:t>
      </w:r>
      <w:r>
        <w:noBreakHyphen/>
        <w:t>time, 161 618 students employed part</w:t>
      </w:r>
      <w:r>
        <w:noBreakHyphen/>
        <w:t xml:space="preserve">time and over 200 000 students who were either unemployed or not in the labour force </w:t>
      </w:r>
      <w:r w:rsidR="00E85FF0" w:rsidRPr="00E85FF0">
        <w:rPr>
          <w:szCs w:val="24"/>
        </w:rPr>
        <w:t>(NCVER 2019n)</w:t>
      </w:r>
      <w:r>
        <w:t>.</w:t>
      </w:r>
    </w:p>
    <w:p w14:paraId="2E70A85E" w14:textId="77777777" w:rsidR="00ED5F8E" w:rsidRDefault="00ED5F8E" w:rsidP="005928D1">
      <w:pPr>
        <w:pStyle w:val="BodyText"/>
      </w:pPr>
      <w:r>
        <w:t xml:space="preserve">Training packages are a critical foundation for maintaining standards and ensuring common content for VET qualifications (box C.2). They are intended to enable employers to quickly assess the suitability of job applicants and their skill levels. </w:t>
      </w:r>
    </w:p>
    <w:p w14:paraId="32F7E9AD" w14:textId="77777777" w:rsidR="00ED5F8E" w:rsidRPr="007B2DE1" w:rsidRDefault="00ED5F8E" w:rsidP="005928D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ED5F8E" w14:paraId="1CD60A67" w14:textId="77777777" w:rsidTr="005928D1">
        <w:trPr>
          <w:tblHeader/>
        </w:trPr>
        <w:tc>
          <w:tcPr>
            <w:tcW w:w="5000" w:type="pct"/>
            <w:tcBorders>
              <w:top w:val="single" w:sz="6" w:space="0" w:color="78A22F"/>
              <w:left w:val="nil"/>
              <w:bottom w:val="nil"/>
              <w:right w:val="nil"/>
            </w:tcBorders>
            <w:shd w:val="clear" w:color="auto" w:fill="F2F2F2"/>
          </w:tcPr>
          <w:p w14:paraId="6BCC6F48" w14:textId="6010DB59" w:rsidR="00ED5F8E" w:rsidRDefault="00ED5F8E" w:rsidP="005928D1">
            <w:pPr>
              <w:pStyle w:val="BoxHeading1"/>
            </w:pPr>
            <w:r>
              <w:rPr>
                <w:b w:val="0"/>
              </w:rPr>
              <w:t>Box C.</w:t>
            </w:r>
            <w:r>
              <w:rPr>
                <w:b w:val="0"/>
                <w:noProof/>
              </w:rPr>
              <w:t>2</w:t>
            </w:r>
            <w:r>
              <w:tab/>
              <w:t>Training packages set the competency standards for occupations</w:t>
            </w:r>
          </w:p>
        </w:tc>
      </w:tr>
      <w:tr w:rsidR="00ED5F8E" w14:paraId="72AD44F6" w14:textId="77777777" w:rsidTr="005928D1">
        <w:tc>
          <w:tcPr>
            <w:tcW w:w="5000" w:type="pct"/>
            <w:tcBorders>
              <w:top w:val="nil"/>
              <w:left w:val="nil"/>
              <w:bottom w:val="nil"/>
              <w:right w:val="nil"/>
            </w:tcBorders>
            <w:shd w:val="clear" w:color="auto" w:fill="F2F2F2"/>
          </w:tcPr>
          <w:p w14:paraId="5A59E4F6" w14:textId="77777777" w:rsidR="00ED5F8E" w:rsidRDefault="00ED5F8E" w:rsidP="005928D1">
            <w:pPr>
              <w:pStyle w:val="Box"/>
            </w:pPr>
            <w:r>
              <w:t xml:space="preserve">Training packages set the competency standards that VET students are required to achieve for nationally recognised training. </w:t>
            </w:r>
          </w:p>
          <w:p w14:paraId="45B19F83" w14:textId="7C7FE1F8" w:rsidR="00ED5F8E" w:rsidRDefault="00ED5F8E" w:rsidP="005928D1">
            <w:pPr>
              <w:pStyle w:val="Box"/>
            </w:pPr>
            <w:r>
              <w:t xml:space="preserve">Training packages are the basis of most VET programs, including Australian Apprenticeships (that is, an apprenticeship or a traineeship), VET in Schools, recognition of existing skills, occupational licencing and courses offered by registered training organisations </w:t>
            </w:r>
            <w:r w:rsidRPr="0048080F">
              <w:t>(DESSFB nd).</w:t>
            </w:r>
          </w:p>
          <w:p w14:paraId="4A413EE1" w14:textId="01CE5C0C" w:rsidR="00ED5F8E" w:rsidRDefault="00ED5F8E" w:rsidP="005928D1">
            <w:pPr>
              <w:pStyle w:val="Box"/>
            </w:pPr>
            <w:r>
              <w:t xml:space="preserve">There are 57 training packages covering over 1400 qualifications and 1400 skills sets </w:t>
            </w:r>
            <w:r w:rsidR="00E85FF0" w:rsidRPr="00E85FF0">
              <w:rPr>
                <w:rFonts w:cs="Arial"/>
                <w:szCs w:val="24"/>
              </w:rPr>
              <w:t>(Australian Government 2019b)</w:t>
            </w:r>
            <w:r>
              <w:t>. Each qualification within these training packages describes VET products in terms of:</w:t>
            </w:r>
          </w:p>
          <w:p w14:paraId="441612DB" w14:textId="77777777" w:rsidR="00ED5F8E" w:rsidRDefault="00ED5F8E" w:rsidP="005928D1">
            <w:pPr>
              <w:pStyle w:val="BoxQuote"/>
            </w:pPr>
            <w:r>
              <w:t>… the range of knowledge and skills (known as competencies) required by individuals to successfully operate in different industries and occupations … and how the competencies can be packaged into [one of around 1400] nationally recognised qualifications that align to the AQF. (Schubert 2018, p. 4)</w:t>
            </w:r>
          </w:p>
          <w:p w14:paraId="1DDE4296" w14:textId="10D06139" w:rsidR="00ED5F8E" w:rsidRDefault="00ED5F8E" w:rsidP="00E85FF0">
            <w:pPr>
              <w:pStyle w:val="Box"/>
            </w:pPr>
            <w:r>
              <w:t>F</w:t>
            </w:r>
            <w:r w:rsidRPr="00C95154">
              <w:t>our packages (Business Services, Community Services, Tourism, Travel and Hospitality and Construction, Plumbing and Services Integrated Framework</w:t>
            </w:r>
            <w:r>
              <w:t>, the consolidated training package for much of the construction sector</w:t>
            </w:r>
            <w:r w:rsidRPr="00C95154">
              <w:t xml:space="preserve">) accounted for </w:t>
            </w:r>
            <w:r>
              <w:t xml:space="preserve">44 per cent of </w:t>
            </w:r>
            <w:r w:rsidRPr="00C95154">
              <w:t xml:space="preserve">training package enrolments in </w:t>
            </w:r>
            <w:r>
              <w:t xml:space="preserve">2018 </w:t>
            </w:r>
            <w:r w:rsidR="00E85FF0" w:rsidRPr="00E85FF0">
              <w:rPr>
                <w:rFonts w:cs="Arial"/>
                <w:szCs w:val="24"/>
              </w:rPr>
              <w:t>(NCVER 2019p)</w:t>
            </w:r>
            <w:r w:rsidRPr="00C95154">
              <w:t>.</w:t>
            </w:r>
          </w:p>
        </w:tc>
      </w:tr>
      <w:tr w:rsidR="00ED5F8E" w14:paraId="14C51A5B" w14:textId="77777777" w:rsidTr="005928D1">
        <w:tc>
          <w:tcPr>
            <w:tcW w:w="5000" w:type="pct"/>
            <w:tcBorders>
              <w:top w:val="nil"/>
              <w:left w:val="nil"/>
              <w:bottom w:val="single" w:sz="6" w:space="0" w:color="78A22F"/>
              <w:right w:val="nil"/>
            </w:tcBorders>
            <w:shd w:val="clear" w:color="auto" w:fill="F2F2F2"/>
          </w:tcPr>
          <w:p w14:paraId="7C3B94B7" w14:textId="77777777" w:rsidR="00ED5F8E" w:rsidRDefault="00ED5F8E" w:rsidP="005928D1">
            <w:pPr>
              <w:pStyle w:val="Box"/>
              <w:spacing w:before="0" w:line="120" w:lineRule="exact"/>
            </w:pPr>
          </w:p>
        </w:tc>
      </w:tr>
      <w:tr w:rsidR="00ED5F8E" w:rsidRPr="000863A5" w14:paraId="193595BB" w14:textId="77777777" w:rsidTr="005928D1">
        <w:tc>
          <w:tcPr>
            <w:tcW w:w="5000" w:type="pct"/>
            <w:tcBorders>
              <w:top w:val="single" w:sz="6" w:space="0" w:color="78A22F"/>
              <w:left w:val="nil"/>
              <w:bottom w:val="nil"/>
              <w:right w:val="nil"/>
            </w:tcBorders>
          </w:tcPr>
          <w:p w14:paraId="6890E1DC" w14:textId="77777777" w:rsidR="00ED5F8E" w:rsidRPr="007B2DE1" w:rsidRDefault="00ED5F8E" w:rsidP="005928D1">
            <w:pPr>
              <w:pStyle w:val="BoxSpaceBelow"/>
            </w:pPr>
          </w:p>
        </w:tc>
      </w:tr>
    </w:tbl>
    <w:p w14:paraId="37BDF47C" w14:textId="767FA377" w:rsidR="00ED5F8E" w:rsidRDefault="00ED5F8E" w:rsidP="005928D1">
      <w:pPr>
        <w:pStyle w:val="Heading2"/>
      </w:pPr>
      <w:bookmarkStart w:id="107" w:name="_Toc41645063"/>
      <w:r>
        <w:t>C.3</w:t>
      </w:r>
      <w:r>
        <w:tab/>
        <w:t>Who uses the VET system?</w:t>
      </w:r>
      <w:bookmarkEnd w:id="107"/>
    </w:p>
    <w:p w14:paraId="0D5912D0" w14:textId="44FF83FD" w:rsidR="00ED5F8E" w:rsidRDefault="00ED5F8E" w:rsidP="005928D1">
      <w:pPr>
        <w:pStyle w:val="BodyText"/>
      </w:pPr>
      <w:r>
        <w:t>T</w:t>
      </w:r>
      <w:r w:rsidRPr="00246C26">
        <w:t xml:space="preserve">he </w:t>
      </w:r>
      <w:r>
        <w:t xml:space="preserve">users </w:t>
      </w:r>
      <w:r w:rsidRPr="00246C26">
        <w:t xml:space="preserve">of the VET system are students and employers. </w:t>
      </w:r>
      <w:r>
        <w:t>In 2018, there were 4.1 million students enrolled in the VET system. Students also undertook informal training, largely on</w:t>
      </w:r>
      <w:r>
        <w:noBreakHyphen/>
        <w:t>the</w:t>
      </w:r>
      <w:r>
        <w:noBreakHyphen/>
        <w:t xml:space="preserve">job with their employer, but also training with private providers, employer associations, equipment manufacturers and suppliers and others </w:t>
      </w:r>
      <w:r w:rsidR="00E85FF0" w:rsidRPr="00E85FF0">
        <w:rPr>
          <w:szCs w:val="24"/>
        </w:rPr>
        <w:t>(NCVER 2019c)</w:t>
      </w:r>
      <w:r>
        <w:t>.</w:t>
      </w:r>
    </w:p>
    <w:p w14:paraId="2D338044" w14:textId="77777777" w:rsidR="00ED5F8E" w:rsidRDefault="00ED5F8E" w:rsidP="005928D1">
      <w:pPr>
        <w:pStyle w:val="Heading3"/>
      </w:pPr>
      <w:r>
        <w:t>Students</w:t>
      </w:r>
    </w:p>
    <w:p w14:paraId="2BCC8E37" w14:textId="07C88251" w:rsidR="00ED5F8E" w:rsidRDefault="00ED5F8E" w:rsidP="005928D1">
      <w:pPr>
        <w:pStyle w:val="BodyText"/>
      </w:pPr>
      <w:r>
        <w:t xml:space="preserve">Students undertake VET for many reasons. VET qualifications may be an option on the school curriculum, a stepping stone to a new job in a new industry, a regulatory or licensing requirement for entry into an occupation, a way to upgrade skills in an existing job, or a pathway to higher education </w:t>
      </w:r>
      <w:r w:rsidRPr="00D274B4">
        <w:rPr>
          <w:szCs w:val="24"/>
        </w:rPr>
        <w:t>(DPMC 2014, p. 3)</w:t>
      </w:r>
      <w:r w:rsidRPr="00D274B4">
        <w:t>.</w:t>
      </w:r>
      <w:r>
        <w:t xml:space="preserve"> People also access the VET system to broaden their own knowledge, learn languages for travel and learn new skills to enrich their personal lives. Some of these directions are illustrated in figure C.2.</w:t>
      </w:r>
    </w:p>
    <w:p w14:paraId="6178A1D4" w14:textId="77777777" w:rsidR="00ED5F8E" w:rsidRPr="007B2DE1" w:rsidRDefault="00ED5F8E" w:rsidP="005928D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ED5F8E" w14:paraId="11B89056" w14:textId="77777777" w:rsidTr="005928D1">
        <w:trPr>
          <w:tblHeader/>
        </w:trPr>
        <w:tc>
          <w:tcPr>
            <w:tcW w:w="5000" w:type="pct"/>
            <w:tcBorders>
              <w:top w:val="single" w:sz="6" w:space="0" w:color="78A22F"/>
              <w:left w:val="nil"/>
              <w:bottom w:val="nil"/>
              <w:right w:val="nil"/>
            </w:tcBorders>
            <w:shd w:val="clear" w:color="auto" w:fill="auto"/>
          </w:tcPr>
          <w:p w14:paraId="6BE537A7" w14:textId="07001ED3" w:rsidR="00ED5F8E" w:rsidRDefault="00ED5F8E" w:rsidP="005928D1">
            <w:pPr>
              <w:pStyle w:val="FigureTitle"/>
            </w:pPr>
            <w:r w:rsidRPr="00784A05">
              <w:rPr>
                <w:b w:val="0"/>
              </w:rPr>
              <w:t xml:space="preserve">Figure </w:t>
            </w:r>
            <w:r>
              <w:rPr>
                <w:b w:val="0"/>
              </w:rPr>
              <w:t>C.</w:t>
            </w:r>
            <w:r>
              <w:rPr>
                <w:b w:val="0"/>
                <w:noProof/>
              </w:rPr>
              <w:t>2</w:t>
            </w:r>
            <w:r>
              <w:tab/>
              <w:t xml:space="preserve">Reasons for undertaking VET are varied </w:t>
            </w:r>
          </w:p>
          <w:p w14:paraId="5394E240" w14:textId="77777777" w:rsidR="00ED5F8E" w:rsidRPr="00176D3F" w:rsidRDefault="00ED5F8E" w:rsidP="005928D1">
            <w:pPr>
              <w:pStyle w:val="Subtitle"/>
            </w:pPr>
            <w:r>
              <w:t>Examples of VET education fields and pathways</w:t>
            </w:r>
          </w:p>
        </w:tc>
      </w:tr>
      <w:tr w:rsidR="00ED5F8E" w14:paraId="3E51E12D" w14:textId="77777777" w:rsidTr="005928D1">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ED5F8E" w:rsidRPr="00B1465D" w14:paraId="5ED3B147" w14:textId="77777777" w:rsidTr="005928D1">
              <w:trPr>
                <w:tblHeader/>
                <w:jc w:val="center"/>
              </w:trPr>
              <w:tc>
                <w:tcPr>
                  <w:tcW w:w="5000" w:type="pct"/>
                  <w:tcBorders>
                    <w:top w:val="nil"/>
                    <w:bottom w:val="nil"/>
                  </w:tcBorders>
                </w:tcPr>
                <w:p w14:paraId="7085F9F9" w14:textId="10E3ABD7" w:rsidR="00ED5F8E" w:rsidRPr="00B1465D" w:rsidRDefault="000F1622" w:rsidP="005928D1">
                  <w:pPr>
                    <w:pStyle w:val="Figure"/>
                    <w:spacing w:before="60" w:after="60"/>
                    <w:rPr>
                      <w:rFonts w:ascii="Arial" w:hAnsi="Arial" w:cs="Arial"/>
                      <w:sz w:val="18"/>
                      <w:szCs w:val="18"/>
                    </w:rPr>
                  </w:pPr>
                  <w:r w:rsidRPr="000F1622">
                    <w:rPr>
                      <w:rFonts w:ascii="Arial" w:hAnsi="Arial" w:cs="Arial"/>
                      <w:noProof/>
                      <w:sz w:val="18"/>
                      <w:szCs w:val="18"/>
                    </w:rPr>
                    <w:drawing>
                      <wp:inline distT="0" distB="0" distL="0" distR="0" wp14:anchorId="61BDBC38" wp14:editId="156933B1">
                        <wp:extent cx="5175250" cy="4324350"/>
                        <wp:effectExtent l="0" t="0" r="6350" b="0"/>
                        <wp:docPr id="32" name="Picture 32" descr="Figure C.2 illustrates the diversity of VET study and the directions taken by students. For example, a student may undertake a Certificate I in Initial Adult Literacy and Numeracy and this may lead to further study or a job. A student may study responsible service of alcohol, leading to full-time or part-time work." title="Figure C.2 - Reasons for undertaking VET are vari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5175250" cy="4324350"/>
                                </a:xfrm>
                                <a:prstGeom prst="rect">
                                  <a:avLst/>
                                </a:prstGeom>
                                <a:noFill/>
                                <a:ln>
                                  <a:noFill/>
                                </a:ln>
                              </pic:spPr>
                            </pic:pic>
                          </a:graphicData>
                        </a:graphic>
                      </wp:inline>
                    </w:drawing>
                  </w:r>
                </w:p>
              </w:tc>
            </w:tr>
          </w:tbl>
          <w:p w14:paraId="7A44D951" w14:textId="77777777" w:rsidR="00ED5F8E" w:rsidRDefault="00ED5F8E" w:rsidP="005928D1">
            <w:pPr>
              <w:pStyle w:val="Figure"/>
            </w:pPr>
          </w:p>
        </w:tc>
      </w:tr>
      <w:tr w:rsidR="00ED5F8E" w14:paraId="19CCE840" w14:textId="77777777" w:rsidTr="005928D1">
        <w:tc>
          <w:tcPr>
            <w:tcW w:w="5000" w:type="pct"/>
            <w:tcBorders>
              <w:top w:val="nil"/>
              <w:left w:val="nil"/>
              <w:bottom w:val="single" w:sz="6" w:space="0" w:color="78A22F"/>
              <w:right w:val="nil"/>
            </w:tcBorders>
            <w:shd w:val="clear" w:color="auto" w:fill="auto"/>
          </w:tcPr>
          <w:p w14:paraId="663852C9" w14:textId="77777777" w:rsidR="00ED5F8E" w:rsidRDefault="00ED5F8E" w:rsidP="005928D1">
            <w:pPr>
              <w:pStyle w:val="Figurespace"/>
            </w:pPr>
          </w:p>
        </w:tc>
      </w:tr>
      <w:tr w:rsidR="00ED5F8E" w:rsidRPr="000863A5" w14:paraId="64DA5F0C" w14:textId="77777777" w:rsidTr="005928D1">
        <w:tc>
          <w:tcPr>
            <w:tcW w:w="5000" w:type="pct"/>
            <w:tcBorders>
              <w:top w:val="single" w:sz="6" w:space="0" w:color="78A22F"/>
              <w:left w:val="nil"/>
              <w:bottom w:val="nil"/>
              <w:right w:val="nil"/>
            </w:tcBorders>
          </w:tcPr>
          <w:p w14:paraId="64F6A30F" w14:textId="77777777" w:rsidR="00ED5F8E" w:rsidRPr="007B2DE1" w:rsidRDefault="00ED5F8E" w:rsidP="005928D1">
            <w:pPr>
              <w:pStyle w:val="BoxSpaceBelow"/>
            </w:pPr>
          </w:p>
        </w:tc>
      </w:tr>
    </w:tbl>
    <w:p w14:paraId="287D3F14" w14:textId="77777777" w:rsidR="00ED5F8E" w:rsidRDefault="00ED5F8E" w:rsidP="005928D1">
      <w:pPr>
        <w:pStyle w:val="BodyText"/>
      </w:pPr>
      <w:r>
        <w:t>VET is one form of formal learning. Formal learning dominates the learning undertaken by people up to age 25 years — after age 25 years non</w:t>
      </w:r>
      <w:r>
        <w:noBreakHyphen/>
        <w:t>formal work</w:t>
      </w:r>
      <w:r>
        <w:noBreakHyphen/>
        <w:t>related learning becomes more significant (figure C.3, panel a). As noted in chapter 1, informal learning (unstructured learning) from peers and supervisors is also an important source of skill improvement. People undertake formal learning primarily to increase their job prospects early in their careers but as they get older, improving their skills for the job they have becomes more important (figure C.3, panel b). Work</w:t>
      </w:r>
      <w:r>
        <w:noBreakHyphen/>
        <w:t xml:space="preserve">related training is almost entirely about increasing skills for jobs already held (figure C.3, panel c). </w:t>
      </w:r>
    </w:p>
    <w:p w14:paraId="67E9B56F" w14:textId="77777777" w:rsidR="00ED5F8E" w:rsidRDefault="00ED5F8E" w:rsidP="005928D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4A0" w:firstRow="1" w:lastRow="0" w:firstColumn="1" w:lastColumn="0" w:noHBand="0" w:noVBand="1"/>
        <w:tblDescription w:val="Table used for design layout."/>
      </w:tblPr>
      <w:tblGrid>
        <w:gridCol w:w="8789"/>
      </w:tblGrid>
      <w:tr w:rsidR="00ED5F8E" w14:paraId="216C1E15" w14:textId="77777777" w:rsidTr="00F21734">
        <w:trPr>
          <w:tblHeader/>
        </w:trPr>
        <w:tc>
          <w:tcPr>
            <w:tcW w:w="5000" w:type="pct"/>
            <w:tcBorders>
              <w:top w:val="single" w:sz="6" w:space="0" w:color="78A22F"/>
              <w:left w:val="nil"/>
              <w:bottom w:val="nil"/>
              <w:right w:val="nil"/>
            </w:tcBorders>
            <w:hideMark/>
          </w:tcPr>
          <w:p w14:paraId="0BE254FE" w14:textId="35599989" w:rsidR="00ED5F8E" w:rsidRDefault="00ED5F8E">
            <w:pPr>
              <w:pStyle w:val="FigureTitle"/>
            </w:pPr>
            <w:r>
              <w:rPr>
                <w:b w:val="0"/>
              </w:rPr>
              <w:t>Figure C.</w:t>
            </w:r>
            <w:r>
              <w:rPr>
                <w:b w:val="0"/>
                <w:noProof/>
              </w:rPr>
              <w:t>3</w:t>
            </w:r>
            <w:r>
              <w:tab/>
              <w:t>Learning approaches vary over the life course</w:t>
            </w:r>
          </w:p>
          <w:p w14:paraId="04E35CCF" w14:textId="77777777" w:rsidR="00ED5F8E" w:rsidRPr="001B4A64" w:rsidRDefault="00ED5F8E" w:rsidP="005928D1">
            <w:pPr>
              <w:pStyle w:val="Subtitle"/>
              <w:rPr>
                <w:szCs w:val="20"/>
              </w:rPr>
            </w:pPr>
            <w:r w:rsidRPr="001B4A64">
              <w:rPr>
                <w:szCs w:val="20"/>
              </w:rPr>
              <w:t>Percentage of relevant survey population</w:t>
            </w:r>
          </w:p>
        </w:tc>
      </w:tr>
      <w:tr w:rsidR="00ED5F8E" w14:paraId="30DFF441" w14:textId="77777777" w:rsidTr="00F21734">
        <w:tc>
          <w:tcPr>
            <w:tcW w:w="5000" w:type="pct"/>
            <w:tcBorders>
              <w:top w:val="nil"/>
              <w:left w:val="nil"/>
              <w:bottom w:val="nil"/>
              <w:right w:val="nil"/>
            </w:tcBorders>
            <w:tcMar>
              <w:top w:w="28" w:type="dxa"/>
              <w:left w:w="142" w:type="dxa"/>
              <w:bottom w:w="28" w:type="dxa"/>
              <w:right w:w="142" w:type="dxa"/>
            </w:tcMar>
            <w:hideMark/>
          </w:tcPr>
          <w:tbl>
            <w:tblPr>
              <w:tblW w:w="8505" w:type="dxa"/>
              <w:jc w:val="center"/>
              <w:tblBorders>
                <w:top w:val="single" w:sz="6" w:space="0" w:color="F15A25" w:themeColor="accent4"/>
                <w:bottom w:val="single" w:sz="6" w:space="0" w:color="F15A25" w:themeColor="accent4"/>
              </w:tblBorders>
              <w:tblCellMar>
                <w:top w:w="28" w:type="dxa"/>
                <w:left w:w="0" w:type="dxa"/>
                <w:right w:w="0" w:type="dxa"/>
              </w:tblCellMar>
              <w:tblLook w:val="04A0" w:firstRow="1" w:lastRow="0" w:firstColumn="1" w:lastColumn="0" w:noHBand="0" w:noVBand="1"/>
              <w:tblDescription w:val="Nested table used for design layout."/>
            </w:tblPr>
            <w:tblGrid>
              <w:gridCol w:w="8505"/>
            </w:tblGrid>
            <w:tr w:rsidR="00A658B5" w14:paraId="75FFCC01" w14:textId="77777777" w:rsidTr="00A658B5">
              <w:trPr>
                <w:trHeight w:val="129"/>
                <w:tblHeader/>
                <w:jc w:val="center"/>
              </w:trPr>
              <w:tc>
                <w:tcPr>
                  <w:tcW w:w="5000" w:type="pct"/>
                  <w:tcBorders>
                    <w:top w:val="nil"/>
                    <w:left w:val="nil"/>
                    <w:bottom w:val="nil"/>
                    <w:right w:val="nil"/>
                  </w:tcBorders>
                </w:tcPr>
                <w:p w14:paraId="781FC61A" w14:textId="08A1E931" w:rsidR="00A658B5" w:rsidRPr="007933B3" w:rsidRDefault="00F21734" w:rsidP="00A658B5">
                  <w:pPr>
                    <w:pStyle w:val="Figure"/>
                    <w:spacing w:before="60" w:after="60"/>
                    <w:rPr>
                      <w:rFonts w:ascii="Arial" w:hAnsi="Arial" w:cs="Arial"/>
                      <w:sz w:val="20"/>
                    </w:rPr>
                  </w:pPr>
                  <w:r w:rsidRPr="00F21734">
                    <w:rPr>
                      <w:rFonts w:ascii="Arial" w:hAnsi="Arial" w:cs="Arial"/>
                      <w:noProof/>
                      <w:sz w:val="20"/>
                    </w:rPr>
                    <w:drawing>
                      <wp:inline distT="0" distB="0" distL="0" distR="0" wp14:anchorId="7E2BA882" wp14:editId="06D6EFA1">
                        <wp:extent cx="5429250" cy="2657475"/>
                        <wp:effectExtent l="0" t="0" r="0" b="0"/>
                        <wp:docPr id="29" name="Picture 29" descr="Figure C.3 - Panel A:&#10;Formal learning is the dominant form of learning up until age 24 years. After this age, non-formal work-related learning forms a larger component of learning.&#10;Panel B:&#10;In the earlier part of people's careers, people undertake formal learning mainly to increase job prospects. After age 44, people mainly undertake formal learning to increase their skills for their current job.&#10;Panel C:&#10;People undertake work-related training mainly to increase their skills in all periods of their lives, rather than to increase their job prospects.&#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1" cstate="print">
                                  <a:extLst>
                                    <a:ext uri="{28A0092B-C50C-407E-A947-70E740481C1C}">
                                      <a14:useLocalDpi xmlns:a14="http://schemas.microsoft.com/office/drawing/2010/main" val="0"/>
                                    </a:ext>
                                  </a:extLst>
                                </a:blip>
                                <a:srcRect l="1213"/>
                                <a:stretch/>
                              </pic:blipFill>
                              <pic:spPr bwMode="auto">
                                <a:xfrm>
                                  <a:off x="0" y="0"/>
                                  <a:ext cx="5429250" cy="2657475"/>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7C53AB4F" w14:textId="77777777" w:rsidR="00ED5F8E" w:rsidRDefault="00ED5F8E">
            <w:pPr>
              <w:pStyle w:val="Figure"/>
            </w:pPr>
          </w:p>
        </w:tc>
      </w:tr>
      <w:tr w:rsidR="00ED5F8E" w14:paraId="6CF5CF5F" w14:textId="77777777" w:rsidTr="00F21734">
        <w:tc>
          <w:tcPr>
            <w:tcW w:w="5000" w:type="pct"/>
            <w:tcBorders>
              <w:top w:val="nil"/>
              <w:left w:val="nil"/>
              <w:bottom w:val="nil"/>
              <w:right w:val="nil"/>
            </w:tcBorders>
          </w:tcPr>
          <w:p w14:paraId="69C6068A" w14:textId="2EB06688" w:rsidR="00ED5F8E" w:rsidRPr="00D86A19" w:rsidRDefault="00ED5F8E" w:rsidP="005928D1">
            <w:pPr>
              <w:pStyle w:val="Note"/>
            </w:pPr>
            <w:r w:rsidRPr="00DD33E2">
              <w:rPr>
                <w:rStyle w:val="NoteLabel"/>
              </w:rPr>
              <w:t>a</w:t>
            </w:r>
            <w:r>
              <w:rPr>
                <w:b/>
                <w:vertAlign w:val="superscript"/>
              </w:rPr>
              <w:t xml:space="preserve"> </w:t>
            </w:r>
            <w:r>
              <w:t>In the Survey of Work</w:t>
            </w:r>
            <w:r>
              <w:noBreakHyphen/>
              <w:t>Related Training and Adult Learning, the</w:t>
            </w:r>
            <w:r w:rsidRPr="003161AF">
              <w:t xml:space="preserve"> </w:t>
            </w:r>
            <w:r>
              <w:t>ABS defines work</w:t>
            </w:r>
            <w:r>
              <w:noBreakHyphen/>
              <w:t>related training as n</w:t>
            </w:r>
            <w:r w:rsidRPr="00D26256">
              <w:t>on</w:t>
            </w:r>
            <w:r>
              <w:noBreakHyphen/>
            </w:r>
            <w:r w:rsidRPr="00D26256">
              <w:t>formal learning undertaken to obtain, maintain or improve employment</w:t>
            </w:r>
            <w:r>
              <w:noBreakHyphen/>
            </w:r>
            <w:r w:rsidRPr="00D26256">
              <w:t>related skills and/or to improve employment opportunities. Work</w:t>
            </w:r>
            <w:r>
              <w:noBreakHyphen/>
            </w:r>
            <w:r w:rsidRPr="00D26256">
              <w:t>related training courses have a structured format but do not lead to a qualification.</w:t>
            </w:r>
            <w:r>
              <w:t xml:space="preserve"> </w:t>
            </w:r>
          </w:p>
        </w:tc>
      </w:tr>
      <w:tr w:rsidR="00ED5F8E" w14:paraId="731E7B62" w14:textId="77777777" w:rsidTr="00DE51F0">
        <w:tc>
          <w:tcPr>
            <w:tcW w:w="5000" w:type="pct"/>
            <w:tcBorders>
              <w:top w:val="nil"/>
              <w:left w:val="nil"/>
              <w:bottom w:val="nil"/>
              <w:right w:val="nil"/>
            </w:tcBorders>
          </w:tcPr>
          <w:p w14:paraId="2D21574A" w14:textId="57D72A09" w:rsidR="00ED5F8E" w:rsidRPr="00D86A19" w:rsidRDefault="00ED5F8E" w:rsidP="005928D1">
            <w:pPr>
              <w:pStyle w:val="Source"/>
            </w:pPr>
            <w:r w:rsidRPr="0060308D">
              <w:rPr>
                <w:i/>
                <w:iCs/>
              </w:rPr>
              <w:t>Source</w:t>
            </w:r>
            <w:r w:rsidRPr="00D86A19">
              <w:t xml:space="preserve">: </w:t>
            </w:r>
            <w:r>
              <w:t xml:space="preserve">ABS </w:t>
            </w:r>
            <w:r w:rsidRPr="004149BA">
              <w:rPr>
                <w:rFonts w:cs="Arial"/>
              </w:rPr>
              <w:t>(2017)</w:t>
            </w:r>
            <w:r>
              <w:t>.</w:t>
            </w:r>
          </w:p>
        </w:tc>
      </w:tr>
      <w:tr w:rsidR="00ED5F8E" w14:paraId="3A08A9F7" w14:textId="77777777" w:rsidTr="005928D1">
        <w:tc>
          <w:tcPr>
            <w:tcW w:w="5000" w:type="pct"/>
            <w:tcBorders>
              <w:top w:val="single" w:sz="6" w:space="0" w:color="78A22F"/>
              <w:left w:val="nil"/>
              <w:bottom w:val="nil"/>
              <w:right w:val="nil"/>
            </w:tcBorders>
            <w:hideMark/>
          </w:tcPr>
          <w:p w14:paraId="73706612" w14:textId="77777777" w:rsidR="00ED5F8E" w:rsidRDefault="00ED5F8E">
            <w:pPr>
              <w:pStyle w:val="BoxSpaceBelow"/>
            </w:pPr>
          </w:p>
        </w:tc>
      </w:tr>
    </w:tbl>
    <w:p w14:paraId="796D3215" w14:textId="1FC7C91B" w:rsidR="00ED5F8E" w:rsidRDefault="00ED5F8E" w:rsidP="005928D1">
      <w:pPr>
        <w:pStyle w:val="BodyText"/>
      </w:pPr>
      <w:r>
        <w:t xml:space="preserve">Reflecting the workplace focus of VET, in 2018 the main reason for undertaking training was to get a job or to gain extra skills for their current job for nearly half of the training graduates </w:t>
      </w:r>
      <w:r w:rsidR="00E85FF0" w:rsidRPr="00E85FF0">
        <w:rPr>
          <w:szCs w:val="24"/>
        </w:rPr>
        <w:t>(NCVER 2019l, table 1)</w:t>
      </w:r>
      <w:r>
        <w:t xml:space="preserve">. For 14 per cent of graduates, the main reason for their training was to fulfil a job requirement and 11 per cent nominated personal development as the main reason for training. Other reasons nominated by graduates included to start their own business, get a better job or further study. For VET subject completers, the main reason for training was that it was a requirement of a job (53 per cent of subject completers). Getting a job and gaining extra skills for the current job were also important for this group </w:t>
      </w:r>
      <w:r w:rsidR="00E85FF0" w:rsidRPr="00E85FF0">
        <w:rPr>
          <w:szCs w:val="24"/>
        </w:rPr>
        <w:t>(NCVER 2019l, table 11)</w:t>
      </w:r>
      <w:r>
        <w:t>.</w:t>
      </w:r>
    </w:p>
    <w:p w14:paraId="6D274929" w14:textId="05175376" w:rsidR="00ED5F8E" w:rsidRPr="007C1DF4" w:rsidRDefault="00ED5F8E" w:rsidP="005928D1">
      <w:pPr>
        <w:pStyle w:val="BodyText"/>
        <w:rPr>
          <w:spacing w:val="2"/>
        </w:rPr>
      </w:pPr>
      <w:r w:rsidRPr="007C1DF4">
        <w:rPr>
          <w:spacing w:val="2"/>
        </w:rPr>
        <w:t xml:space="preserve">For nationally recognised training programs, 66 per cent of VET graduates completing training in 2018 reported improved employment status in May 2019 and 88 per cent were satisfied overall with their training </w:t>
      </w:r>
      <w:r w:rsidR="00E85FF0" w:rsidRPr="007C1DF4">
        <w:rPr>
          <w:spacing w:val="2"/>
          <w:szCs w:val="24"/>
        </w:rPr>
        <w:t>(NCVER 2019l, table 3)</w:t>
      </w:r>
      <w:r w:rsidRPr="007C1DF4">
        <w:rPr>
          <w:spacing w:val="2"/>
        </w:rPr>
        <w:t xml:space="preserve">. Outcomes across the States and Territories were broadly similar (figure C.4). Of those who were not employed when they undertook their training, 47 per cent were employed after their training </w:t>
      </w:r>
      <w:r w:rsidR="00E85FF0" w:rsidRPr="007C1DF4">
        <w:rPr>
          <w:spacing w:val="2"/>
          <w:szCs w:val="24"/>
        </w:rPr>
        <w:t>(NCVER 2019l, table 3)</w:t>
      </w:r>
      <w:r w:rsidRPr="007C1DF4">
        <w:rPr>
          <w:spacing w:val="2"/>
        </w:rPr>
        <w:t>.</w:t>
      </w:r>
    </w:p>
    <w:p w14:paraId="172E9BB7" w14:textId="77777777" w:rsidR="00ED5F8E" w:rsidRPr="007B2DE1" w:rsidRDefault="00ED5F8E" w:rsidP="005928D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ED5F8E" w14:paraId="129F5933" w14:textId="77777777" w:rsidTr="005928D1">
        <w:trPr>
          <w:tblHeader/>
        </w:trPr>
        <w:tc>
          <w:tcPr>
            <w:tcW w:w="5000" w:type="pct"/>
            <w:tcBorders>
              <w:top w:val="single" w:sz="6" w:space="0" w:color="78A22F"/>
              <w:left w:val="nil"/>
              <w:bottom w:val="nil"/>
              <w:right w:val="nil"/>
            </w:tcBorders>
            <w:shd w:val="clear" w:color="auto" w:fill="auto"/>
          </w:tcPr>
          <w:p w14:paraId="72186BA8" w14:textId="2BF5F405" w:rsidR="00ED5F8E" w:rsidRDefault="00ED5F8E" w:rsidP="005928D1">
            <w:pPr>
              <w:pStyle w:val="FigureTitle"/>
            </w:pPr>
            <w:bookmarkStart w:id="108" w:name="_Ref35421737"/>
            <w:bookmarkStart w:id="109" w:name="_Ref35421722"/>
            <w:r w:rsidRPr="00784A05">
              <w:rPr>
                <w:b w:val="0"/>
              </w:rPr>
              <w:t>Figure</w:t>
            </w:r>
            <w:bookmarkStart w:id="110" w:name="OLE_LINK19"/>
            <w:r w:rsidRPr="00784A05">
              <w:rPr>
                <w:b w:val="0"/>
              </w:rPr>
              <w:t xml:space="preserve"> </w:t>
            </w:r>
            <w:bookmarkStart w:id="111" w:name="OLE_LINK4"/>
            <w:r>
              <w:rPr>
                <w:b w:val="0"/>
              </w:rPr>
              <w:t>C.</w:t>
            </w:r>
            <w:r>
              <w:rPr>
                <w:b w:val="0"/>
                <w:noProof/>
              </w:rPr>
              <w:t>4</w:t>
            </w:r>
            <w:bookmarkEnd w:id="108"/>
            <w:bookmarkEnd w:id="110"/>
            <w:bookmarkEnd w:id="111"/>
            <w:r>
              <w:tab/>
              <w:t>Most VET students reported improved employment status after undertaking nationally recognised training</w:t>
            </w:r>
            <w:bookmarkEnd w:id="109"/>
          </w:p>
          <w:p w14:paraId="2DE7045E" w14:textId="77777777" w:rsidR="00ED5F8E" w:rsidRPr="00BC4522" w:rsidRDefault="00ED5F8E" w:rsidP="005928D1">
            <w:pPr>
              <w:pStyle w:val="Subtitle"/>
              <w:rPr>
                <w:b/>
                <w:vertAlign w:val="superscript"/>
              </w:rPr>
            </w:pPr>
            <w:r>
              <w:t xml:space="preserve">Percentage of VET students (graduates and subject completers) </w:t>
            </w:r>
            <w:r w:rsidRPr="00F6677B">
              <w:t>reporting improved employment status, 2018</w:t>
            </w:r>
            <w:r w:rsidRPr="00F6677B">
              <w:rPr>
                <w:rStyle w:val="NoteLabel"/>
              </w:rPr>
              <w:t>a</w:t>
            </w:r>
          </w:p>
        </w:tc>
      </w:tr>
      <w:tr w:rsidR="00ED5F8E" w14:paraId="24F34744" w14:textId="77777777" w:rsidTr="005928D1">
        <w:tc>
          <w:tcPr>
            <w:tcW w:w="5000" w:type="pct"/>
            <w:tcBorders>
              <w:top w:val="nil"/>
              <w:left w:val="nil"/>
              <w:bottom w:val="nil"/>
              <w:right w:val="nil"/>
            </w:tcBorders>
            <w:shd w:val="clear" w:color="auto" w:fill="auto"/>
            <w:tcMar>
              <w:top w:w="28" w:type="dxa"/>
              <w:bottom w:w="28" w:type="dxa"/>
            </w:tcMar>
          </w:tcPr>
          <w:p w14:paraId="062DC535" w14:textId="77777777" w:rsidR="00ED5F8E" w:rsidRDefault="00ED5F8E" w:rsidP="005928D1">
            <w:pPr>
              <w:pStyle w:val="Figure"/>
            </w:pPr>
            <w:r w:rsidRPr="008E1D63">
              <w:rPr>
                <w:noProof/>
              </w:rPr>
              <w:drawing>
                <wp:inline distT="0" distB="0" distL="0" distR="0" wp14:anchorId="050C5172" wp14:editId="4924B65D">
                  <wp:extent cx="5397500" cy="2908300"/>
                  <wp:effectExtent l="0" t="0" r="0" b="6350"/>
                  <wp:docPr id="56" name="Picture 56" descr="This chart illustrates survey results for employment outcomes of students following VET study. Across all States and Territories between 65 and 75 per cent of graduates and subject completers reported improved employment status." title="Figure C.4 - Most VET students reported improved employment status after undertaking nationally recognised trai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5397500" cy="2908300"/>
                          </a:xfrm>
                          <a:prstGeom prst="rect">
                            <a:avLst/>
                          </a:prstGeom>
                          <a:noFill/>
                          <a:ln>
                            <a:noFill/>
                          </a:ln>
                        </pic:spPr>
                      </pic:pic>
                    </a:graphicData>
                  </a:graphic>
                </wp:inline>
              </w:drawing>
            </w:r>
          </w:p>
        </w:tc>
      </w:tr>
      <w:tr w:rsidR="00ED5F8E" w:rsidRPr="00176D3F" w14:paraId="7156961C" w14:textId="77777777" w:rsidTr="005928D1">
        <w:tc>
          <w:tcPr>
            <w:tcW w:w="5000" w:type="pct"/>
            <w:tcBorders>
              <w:top w:val="nil"/>
              <w:left w:val="nil"/>
              <w:bottom w:val="nil"/>
              <w:right w:val="nil"/>
            </w:tcBorders>
            <w:shd w:val="clear" w:color="auto" w:fill="auto"/>
          </w:tcPr>
          <w:p w14:paraId="2401BA58" w14:textId="77777777" w:rsidR="00ED5F8E" w:rsidRPr="00784A05" w:rsidRDefault="00ED5F8E" w:rsidP="005928D1">
            <w:pPr>
              <w:pStyle w:val="Note"/>
              <w:rPr>
                <w:i/>
              </w:rPr>
            </w:pPr>
            <w:r>
              <w:rPr>
                <w:b/>
                <w:vertAlign w:val="superscript"/>
              </w:rPr>
              <w:t xml:space="preserve">a </w:t>
            </w:r>
            <w:r w:rsidRPr="003161AF">
              <w:t xml:space="preserve">Graduates are those students who completed nationally recognised programs, including training package qualifications and skill sets, accredited qualifications and accredited courses leading to a </w:t>
            </w:r>
            <w:r>
              <w:t>S</w:t>
            </w:r>
            <w:r w:rsidRPr="003161AF">
              <w:t xml:space="preserve">tatement of </w:t>
            </w:r>
            <w:r>
              <w:t>A</w:t>
            </w:r>
            <w:r w:rsidRPr="003161AF">
              <w:t>ttainment. Subject completers are students who completed nationally recognised subjects delivered stand alone or a</w:t>
            </w:r>
            <w:r>
              <w:t>s</w:t>
            </w:r>
            <w:r w:rsidRPr="003161AF">
              <w:t xml:space="preserve"> part of a non</w:t>
            </w:r>
            <w:r>
              <w:noBreakHyphen/>
            </w:r>
            <w:r w:rsidRPr="003161AF">
              <w:t>national</w:t>
            </w:r>
            <w:r>
              <w:t>ly</w:t>
            </w:r>
            <w:r w:rsidRPr="003161AF">
              <w:t xml:space="preserve"> recognised program</w:t>
            </w:r>
            <w:r>
              <w:t>.</w:t>
            </w:r>
          </w:p>
        </w:tc>
      </w:tr>
      <w:tr w:rsidR="00ED5F8E" w:rsidRPr="00176D3F" w14:paraId="516645DC" w14:textId="77777777" w:rsidTr="005928D1">
        <w:tc>
          <w:tcPr>
            <w:tcW w:w="5000" w:type="pct"/>
            <w:tcBorders>
              <w:top w:val="nil"/>
              <w:left w:val="nil"/>
              <w:bottom w:val="nil"/>
              <w:right w:val="nil"/>
            </w:tcBorders>
            <w:shd w:val="clear" w:color="auto" w:fill="auto"/>
          </w:tcPr>
          <w:p w14:paraId="21C9AFB4" w14:textId="3C7C5B47" w:rsidR="00ED5F8E" w:rsidRPr="00176D3F" w:rsidRDefault="00ED5F8E" w:rsidP="005928D1">
            <w:pPr>
              <w:pStyle w:val="Source"/>
            </w:pPr>
            <w:r>
              <w:rPr>
                <w:i/>
              </w:rPr>
              <w:t>S</w:t>
            </w:r>
            <w:r w:rsidRPr="00784A05">
              <w:rPr>
                <w:i/>
              </w:rPr>
              <w:t>ource</w:t>
            </w:r>
            <w:r w:rsidRPr="00176D3F">
              <w:t xml:space="preserve">: </w:t>
            </w:r>
            <w:r>
              <w:t xml:space="preserve">NCVER </w:t>
            </w:r>
            <w:r w:rsidR="00E85FF0" w:rsidRPr="00E85FF0">
              <w:rPr>
                <w:rFonts w:cs="Arial"/>
              </w:rPr>
              <w:t>(2019l, table 19)</w:t>
            </w:r>
            <w:r>
              <w:t>.</w:t>
            </w:r>
          </w:p>
        </w:tc>
      </w:tr>
      <w:tr w:rsidR="00ED5F8E" w14:paraId="2EE6AF6F" w14:textId="77777777" w:rsidTr="005928D1">
        <w:tc>
          <w:tcPr>
            <w:tcW w:w="5000" w:type="pct"/>
            <w:tcBorders>
              <w:top w:val="nil"/>
              <w:left w:val="nil"/>
              <w:bottom w:val="single" w:sz="6" w:space="0" w:color="78A22F"/>
              <w:right w:val="nil"/>
            </w:tcBorders>
            <w:shd w:val="clear" w:color="auto" w:fill="auto"/>
          </w:tcPr>
          <w:p w14:paraId="5B92EEF9" w14:textId="77777777" w:rsidR="00ED5F8E" w:rsidRDefault="00ED5F8E" w:rsidP="005928D1">
            <w:pPr>
              <w:pStyle w:val="Figurespace"/>
            </w:pPr>
          </w:p>
        </w:tc>
      </w:tr>
      <w:tr w:rsidR="00ED5F8E" w:rsidRPr="000863A5" w14:paraId="05841277" w14:textId="77777777" w:rsidTr="005928D1">
        <w:tc>
          <w:tcPr>
            <w:tcW w:w="5000" w:type="pct"/>
            <w:tcBorders>
              <w:top w:val="single" w:sz="6" w:space="0" w:color="78A22F"/>
              <w:left w:val="nil"/>
              <w:bottom w:val="nil"/>
              <w:right w:val="nil"/>
            </w:tcBorders>
          </w:tcPr>
          <w:p w14:paraId="62E4FB28" w14:textId="77777777" w:rsidR="00ED5F8E" w:rsidRPr="007B2DE1" w:rsidRDefault="00ED5F8E" w:rsidP="005928D1">
            <w:pPr>
              <w:pStyle w:val="BoxSpaceBelow"/>
            </w:pPr>
          </w:p>
        </w:tc>
      </w:tr>
    </w:tbl>
    <w:p w14:paraId="36C5060B" w14:textId="77777777" w:rsidR="00ED5F8E" w:rsidRDefault="00ED5F8E" w:rsidP="005928D1">
      <w:pPr>
        <w:pStyle w:val="Heading4"/>
      </w:pPr>
      <w:r>
        <w:t>Student profile</w:t>
      </w:r>
    </w:p>
    <w:p w14:paraId="3F85B148" w14:textId="4A54F692" w:rsidR="00ED5F8E" w:rsidRDefault="00ED5F8E" w:rsidP="005928D1">
      <w:pPr>
        <w:pStyle w:val="BodyText"/>
      </w:pPr>
      <w:r>
        <w:t>VET access by socio</w:t>
      </w:r>
      <w:r>
        <w:noBreakHyphen/>
        <w:t>economic status matches percentage population shares reasonably closely — for example, 17.3 per cent of the 2018 VET student population was drawn from the lowest socio</w:t>
      </w:r>
      <w:r>
        <w:noBreakHyphen/>
        <w:t xml:space="preserve">economic quintile </w:t>
      </w:r>
      <w:r w:rsidR="00E85FF0" w:rsidRPr="00E85FF0">
        <w:rPr>
          <w:szCs w:val="24"/>
        </w:rPr>
        <w:t>(NCVER 2019i, table 11)</w:t>
      </w:r>
      <w:r>
        <w:t xml:space="preserve">. Access is slightly lower, however, than population shares for the top quintile. By comparison, in higher education there are much higher levels of access by students from areas of higher socioeconomic status </w:t>
      </w:r>
      <w:r w:rsidRPr="00914AAE">
        <w:rPr>
          <w:szCs w:val="24"/>
        </w:rPr>
        <w:t>(Karmel and Lim 2013)</w:t>
      </w:r>
      <w:r>
        <w:t xml:space="preserve">. </w:t>
      </w:r>
    </w:p>
    <w:p w14:paraId="06EEF678" w14:textId="790DA9AF" w:rsidR="00ED5F8E" w:rsidRDefault="00ED5F8E" w:rsidP="005928D1">
      <w:pPr>
        <w:pStyle w:val="BodyText"/>
      </w:pPr>
      <w:r>
        <w:t>VET students are spread across the working age population, with the majority of students aged 25 to 64 years (figure C.5). By contrast, about two</w:t>
      </w:r>
      <w:r>
        <w:noBreakHyphen/>
        <w:t xml:space="preserve">thirds of higher education students are aged 15 to 24 years </w:t>
      </w:r>
      <w:r w:rsidR="00E85FF0" w:rsidRPr="00E85FF0">
        <w:rPr>
          <w:szCs w:val="24"/>
        </w:rPr>
        <w:t>(DESE 2019i, All student data, table 2.2)</w:t>
      </w:r>
      <w:r>
        <w:t>.</w:t>
      </w:r>
      <w:r w:rsidRPr="003940D6">
        <w:t xml:space="preserve"> </w:t>
      </w:r>
      <w:r>
        <w:t>About half of VET program study (based on share of FYTEs) is undertaken by part</w:t>
      </w:r>
      <w:r>
        <w:noBreakHyphen/>
        <w:t xml:space="preserve">time students </w:t>
      </w:r>
      <w:r w:rsidR="00E85FF0" w:rsidRPr="00E85FF0">
        <w:rPr>
          <w:szCs w:val="24"/>
        </w:rPr>
        <w:t>(NCVER 2019n)</w:t>
      </w:r>
      <w:r>
        <w:t>.</w:t>
      </w:r>
    </w:p>
    <w:p w14:paraId="18720EDF" w14:textId="77777777" w:rsidR="00ED5F8E" w:rsidRPr="007B2DE1" w:rsidRDefault="00ED5F8E" w:rsidP="005928D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ED5F8E" w14:paraId="579B11D1" w14:textId="77777777" w:rsidTr="005928D1">
        <w:trPr>
          <w:tblHeader/>
        </w:trPr>
        <w:tc>
          <w:tcPr>
            <w:tcW w:w="5000" w:type="pct"/>
            <w:tcBorders>
              <w:top w:val="single" w:sz="6" w:space="0" w:color="78A22F"/>
              <w:left w:val="nil"/>
              <w:bottom w:val="nil"/>
              <w:right w:val="nil"/>
            </w:tcBorders>
            <w:shd w:val="clear" w:color="auto" w:fill="auto"/>
          </w:tcPr>
          <w:p w14:paraId="6AB13A1B" w14:textId="661723A0" w:rsidR="00ED5F8E" w:rsidRDefault="00ED5F8E" w:rsidP="005928D1">
            <w:pPr>
              <w:pStyle w:val="FigureTitle"/>
            </w:pPr>
            <w:r w:rsidRPr="00784A05">
              <w:rPr>
                <w:b w:val="0"/>
              </w:rPr>
              <w:t xml:space="preserve">Figure </w:t>
            </w:r>
            <w:bookmarkStart w:id="112" w:name="OLE_LINK5"/>
            <w:r>
              <w:rPr>
                <w:b w:val="0"/>
              </w:rPr>
              <w:t>C.</w:t>
            </w:r>
            <w:r>
              <w:rPr>
                <w:b w:val="0"/>
                <w:noProof/>
              </w:rPr>
              <w:t>5</w:t>
            </w:r>
            <w:bookmarkEnd w:id="112"/>
            <w:r>
              <w:tab/>
              <w:t>What age are VET students?</w:t>
            </w:r>
          </w:p>
          <w:p w14:paraId="2C0F0762" w14:textId="77777777" w:rsidR="00ED5F8E" w:rsidRPr="0080224B" w:rsidRDefault="00ED5F8E" w:rsidP="005928D1">
            <w:pPr>
              <w:pStyle w:val="Subtitle"/>
              <w:rPr>
                <w:b/>
                <w:vertAlign w:val="superscript"/>
              </w:rPr>
            </w:pPr>
            <w:r>
              <w:t>Program enrolments by age, 2018 (’000)</w:t>
            </w:r>
            <w:r w:rsidRPr="008467A0">
              <w:rPr>
                <w:rStyle w:val="NoteLabel"/>
              </w:rPr>
              <w:t>a</w:t>
            </w:r>
          </w:p>
        </w:tc>
      </w:tr>
      <w:tr w:rsidR="00ED5F8E" w14:paraId="01D1C3DB" w14:textId="77777777" w:rsidTr="005928D1">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ED5F8E" w:rsidRPr="00B1465D" w14:paraId="7E5D8C6B" w14:textId="77777777" w:rsidTr="005928D1">
              <w:trPr>
                <w:tblHeader/>
                <w:jc w:val="center"/>
              </w:trPr>
              <w:tc>
                <w:tcPr>
                  <w:tcW w:w="5000" w:type="pct"/>
                  <w:tcBorders>
                    <w:top w:val="nil"/>
                    <w:bottom w:val="nil"/>
                  </w:tcBorders>
                </w:tcPr>
                <w:p w14:paraId="7307693F" w14:textId="77777777" w:rsidR="00ED5F8E" w:rsidRPr="00B1465D" w:rsidRDefault="00ED5F8E" w:rsidP="005928D1">
                  <w:pPr>
                    <w:pStyle w:val="Figure"/>
                    <w:spacing w:before="60" w:after="60"/>
                    <w:rPr>
                      <w:rFonts w:ascii="Arial" w:hAnsi="Arial" w:cs="Arial"/>
                      <w:sz w:val="18"/>
                      <w:szCs w:val="18"/>
                    </w:rPr>
                  </w:pPr>
                  <w:r w:rsidRPr="00C34A59">
                    <w:rPr>
                      <w:rFonts w:ascii="Arial" w:hAnsi="Arial" w:cs="Arial"/>
                      <w:noProof/>
                      <w:sz w:val="18"/>
                      <w:szCs w:val="18"/>
                    </w:rPr>
                    <w:drawing>
                      <wp:inline distT="0" distB="0" distL="0" distR="0" wp14:anchorId="601D66FF" wp14:editId="71AEA9CC">
                        <wp:extent cx="5391150" cy="2914650"/>
                        <wp:effectExtent l="0" t="0" r="0" b="0"/>
                        <wp:docPr id="57" name="Picture 57" descr="This chart shows VET enrolments by age of student. The largest group is aged 25 to 44 years, with about 1 million enrolments, followed by students aged 19 years and under, with about 700000 enrolments." title="Figure C.5 - What age are VET stud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5391150" cy="2914650"/>
                                </a:xfrm>
                                <a:prstGeom prst="rect">
                                  <a:avLst/>
                                </a:prstGeom>
                                <a:noFill/>
                                <a:ln>
                                  <a:noFill/>
                                </a:ln>
                              </pic:spPr>
                            </pic:pic>
                          </a:graphicData>
                        </a:graphic>
                      </wp:inline>
                    </w:drawing>
                  </w:r>
                </w:p>
              </w:tc>
            </w:tr>
          </w:tbl>
          <w:p w14:paraId="65E0F2DC" w14:textId="77777777" w:rsidR="00ED5F8E" w:rsidRDefault="00ED5F8E" w:rsidP="005928D1">
            <w:pPr>
              <w:pStyle w:val="Figure"/>
            </w:pPr>
          </w:p>
        </w:tc>
      </w:tr>
      <w:tr w:rsidR="00ED5F8E" w:rsidRPr="00176D3F" w14:paraId="06519C2D" w14:textId="77777777" w:rsidTr="005928D1">
        <w:tc>
          <w:tcPr>
            <w:tcW w:w="5000" w:type="pct"/>
            <w:tcBorders>
              <w:top w:val="nil"/>
              <w:left w:val="nil"/>
              <w:bottom w:val="nil"/>
              <w:right w:val="nil"/>
            </w:tcBorders>
            <w:shd w:val="clear" w:color="auto" w:fill="auto"/>
          </w:tcPr>
          <w:p w14:paraId="67536B8B" w14:textId="255A2317" w:rsidR="00ED5F8E" w:rsidRDefault="00ED5F8E" w:rsidP="005928D1">
            <w:pPr>
              <w:pStyle w:val="Note"/>
            </w:pPr>
            <w:r w:rsidRPr="008078A0">
              <w:rPr>
                <w:rStyle w:val="NoteLabel"/>
              </w:rPr>
              <w:t>a</w:t>
            </w:r>
            <w:r>
              <w:t xml:space="preserve"> Data are for program enrolments and exclude enrolments in subjects not delivered as part of a nationally recognised program — there are very high numbers of enrolments in these subjects because of their short</w:t>
            </w:r>
            <w:r w:rsidR="00FD64DE">
              <w:noBreakHyphen/>
            </w:r>
            <w:r>
              <w:t>term nature. The proportions by age group for total FYTEs are similar to the pattern for program enrolments.</w:t>
            </w:r>
          </w:p>
        </w:tc>
      </w:tr>
      <w:tr w:rsidR="00ED5F8E" w:rsidRPr="00176D3F" w14:paraId="7047620B" w14:textId="77777777" w:rsidTr="005928D1">
        <w:tc>
          <w:tcPr>
            <w:tcW w:w="5000" w:type="pct"/>
            <w:tcBorders>
              <w:top w:val="nil"/>
              <w:left w:val="nil"/>
              <w:bottom w:val="nil"/>
              <w:right w:val="nil"/>
            </w:tcBorders>
            <w:shd w:val="clear" w:color="auto" w:fill="auto"/>
          </w:tcPr>
          <w:p w14:paraId="03E12B51" w14:textId="10EC76AE" w:rsidR="00ED5F8E" w:rsidRPr="00176D3F" w:rsidRDefault="00ED5F8E" w:rsidP="005928D1">
            <w:pPr>
              <w:pStyle w:val="Source"/>
            </w:pPr>
            <w:r>
              <w:rPr>
                <w:i/>
              </w:rPr>
              <w:t>S</w:t>
            </w:r>
            <w:r w:rsidRPr="00784A05">
              <w:rPr>
                <w:i/>
              </w:rPr>
              <w:t>ource</w:t>
            </w:r>
            <w:r w:rsidRPr="00176D3F">
              <w:t>:</w:t>
            </w:r>
            <w:r>
              <w:t xml:space="preserve"> NCVER </w:t>
            </w:r>
            <w:r w:rsidR="00E85FF0" w:rsidRPr="00E85FF0">
              <w:rPr>
                <w:rFonts w:cs="Arial"/>
              </w:rPr>
              <w:t>(2019i, table 12)</w:t>
            </w:r>
            <w:r>
              <w:t>.</w:t>
            </w:r>
          </w:p>
        </w:tc>
      </w:tr>
      <w:tr w:rsidR="00ED5F8E" w14:paraId="13710D4C" w14:textId="77777777" w:rsidTr="005928D1">
        <w:tc>
          <w:tcPr>
            <w:tcW w:w="5000" w:type="pct"/>
            <w:tcBorders>
              <w:top w:val="nil"/>
              <w:left w:val="nil"/>
              <w:bottom w:val="single" w:sz="6" w:space="0" w:color="78A22F"/>
              <w:right w:val="nil"/>
            </w:tcBorders>
            <w:shd w:val="clear" w:color="auto" w:fill="auto"/>
          </w:tcPr>
          <w:p w14:paraId="7D8932DC" w14:textId="77777777" w:rsidR="00ED5F8E" w:rsidRDefault="00ED5F8E" w:rsidP="005928D1">
            <w:pPr>
              <w:pStyle w:val="Figurespace"/>
            </w:pPr>
          </w:p>
        </w:tc>
      </w:tr>
      <w:tr w:rsidR="00ED5F8E" w:rsidRPr="000863A5" w14:paraId="7545DA43" w14:textId="77777777" w:rsidTr="005928D1">
        <w:tc>
          <w:tcPr>
            <w:tcW w:w="5000" w:type="pct"/>
            <w:tcBorders>
              <w:top w:val="single" w:sz="6" w:space="0" w:color="78A22F"/>
              <w:left w:val="nil"/>
              <w:bottom w:val="nil"/>
              <w:right w:val="nil"/>
            </w:tcBorders>
          </w:tcPr>
          <w:p w14:paraId="7317DB52" w14:textId="77777777" w:rsidR="00ED5F8E" w:rsidRPr="007B2DE1" w:rsidRDefault="00ED5F8E" w:rsidP="005928D1">
            <w:pPr>
              <w:pStyle w:val="BoxSpaceBelow"/>
            </w:pPr>
          </w:p>
        </w:tc>
      </w:tr>
    </w:tbl>
    <w:p w14:paraId="13D337C0" w14:textId="1A612562" w:rsidR="00ED5F8E" w:rsidRDefault="00ED5F8E" w:rsidP="005928D1">
      <w:pPr>
        <w:pStyle w:val="BodyText"/>
      </w:pPr>
      <w:r>
        <w:t xml:space="preserve">VET is an important stepping stone for young people. In the year to September 2019, there were 73 385 apprenticeship and traineeship commencements aged 19 years and under </w:t>
      </w:r>
      <w:r w:rsidR="00E85FF0" w:rsidRPr="00E85FF0">
        <w:rPr>
          <w:szCs w:val="24"/>
        </w:rPr>
        <w:t>(NCVER 2020a)</w:t>
      </w:r>
      <w:r>
        <w:t>. While men and women study VET in similar numbers, men are more likely to undertake an apprenticeship or traineeship (about 75 per cent of apprentices/trainees in training in September 2019 were male).</w:t>
      </w:r>
    </w:p>
    <w:p w14:paraId="290E7A85" w14:textId="566AF5A2" w:rsidR="00ED5F8E" w:rsidRDefault="00ED5F8E" w:rsidP="005928D1">
      <w:pPr>
        <w:pStyle w:val="BodyText"/>
      </w:pPr>
      <w:r>
        <w:t xml:space="preserve">In 2018 there were 230 710 VET in Schools students (5 per cent of all VET students) </w:t>
      </w:r>
      <w:r w:rsidR="00E85FF0" w:rsidRPr="00E85FF0">
        <w:rPr>
          <w:szCs w:val="24"/>
        </w:rPr>
        <w:t>(NCVER 2019k)</w:t>
      </w:r>
      <w:r>
        <w:t>. The most popular fields of education were food and hospitality, sport and recreation, office studies and building. Only 8 per cent of VET in schools students (18 182 students) were undertaking school</w:t>
      </w:r>
      <w:r>
        <w:noBreakHyphen/>
        <w:t xml:space="preserve">based apprenticeship/traineeships, with the majority (about 213 000 students) undertaking other VET in Schools programs (that is, taking VET courses as part of their curriculum towards a senior certificate) </w:t>
      </w:r>
      <w:r w:rsidR="00E85FF0" w:rsidRPr="00E85FF0">
        <w:rPr>
          <w:szCs w:val="24"/>
        </w:rPr>
        <w:t>(NCVER 2019k)</w:t>
      </w:r>
      <w:r>
        <w:t xml:space="preserve">. </w:t>
      </w:r>
    </w:p>
    <w:p w14:paraId="2B7F1BE1" w14:textId="77777777" w:rsidR="00ED5F8E" w:rsidRDefault="00ED5F8E" w:rsidP="005928D1">
      <w:pPr>
        <w:pStyle w:val="Heading4"/>
      </w:pPr>
      <w:r>
        <w:t>What qualifications do students study for?</w:t>
      </w:r>
    </w:p>
    <w:p w14:paraId="465D5F3B" w14:textId="4A8CA7F0" w:rsidR="00ED5F8E" w:rsidRDefault="00ED5F8E" w:rsidP="005928D1">
      <w:pPr>
        <w:pStyle w:val="BodyText"/>
      </w:pPr>
      <w:r>
        <w:t>The largest number of VET enrolments is for Certificate III courses (figure C.6). Sixty</w:t>
      </w:r>
      <w:r>
        <w:noBreakHyphen/>
        <w:t xml:space="preserve">eight per cent of 2018 student program enrolments (1.8 million enrolments but a smaller number of students, given multiple enrolments are possible) were undertaking training at Certificate III and above </w:t>
      </w:r>
      <w:r w:rsidR="00E85FF0" w:rsidRPr="00E85FF0">
        <w:rPr>
          <w:szCs w:val="24"/>
        </w:rPr>
        <w:t>(NCVER 2019i, tables 15 and 16)</w:t>
      </w:r>
      <w:r>
        <w:t xml:space="preserve">. Courses at these levels demonstrate the highest financial return to students </w:t>
      </w:r>
      <w:r w:rsidRPr="00912E85">
        <w:rPr>
          <w:szCs w:val="24"/>
        </w:rPr>
        <w:t>(Polidano and Ryan 2016; Long and Shah 2008)</w:t>
      </w:r>
      <w:r>
        <w:t>.</w:t>
      </w:r>
    </w:p>
    <w:p w14:paraId="071B21C5" w14:textId="77777777" w:rsidR="00ED5F8E" w:rsidRPr="007B2DE1" w:rsidRDefault="00ED5F8E" w:rsidP="005928D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ED5F8E" w14:paraId="699C8EE2" w14:textId="77777777" w:rsidTr="005928D1">
        <w:trPr>
          <w:tblHeader/>
        </w:trPr>
        <w:tc>
          <w:tcPr>
            <w:tcW w:w="5000" w:type="pct"/>
            <w:tcBorders>
              <w:top w:val="single" w:sz="6" w:space="0" w:color="78A22F"/>
              <w:left w:val="nil"/>
              <w:bottom w:val="nil"/>
              <w:right w:val="nil"/>
            </w:tcBorders>
            <w:shd w:val="clear" w:color="auto" w:fill="auto"/>
          </w:tcPr>
          <w:p w14:paraId="36EB330C" w14:textId="60D0C7A3" w:rsidR="00ED5F8E" w:rsidRDefault="00ED5F8E" w:rsidP="005928D1">
            <w:pPr>
              <w:pStyle w:val="FigureTitle"/>
            </w:pPr>
            <w:r w:rsidRPr="00784A05">
              <w:rPr>
                <w:b w:val="0"/>
              </w:rPr>
              <w:t xml:space="preserve">Figure </w:t>
            </w:r>
            <w:bookmarkStart w:id="113" w:name="OLE_LINK6"/>
            <w:r>
              <w:rPr>
                <w:b w:val="0"/>
              </w:rPr>
              <w:t>C.</w:t>
            </w:r>
            <w:r>
              <w:rPr>
                <w:b w:val="0"/>
                <w:noProof/>
              </w:rPr>
              <w:t>6</w:t>
            </w:r>
            <w:bookmarkEnd w:id="113"/>
            <w:r>
              <w:tab/>
              <w:t>Certificate III is the qualification with the highest enrolments</w:t>
            </w:r>
          </w:p>
          <w:p w14:paraId="78121AD6" w14:textId="77777777" w:rsidR="00ED5F8E" w:rsidRPr="00176D3F" w:rsidRDefault="00ED5F8E" w:rsidP="005928D1">
            <w:pPr>
              <w:pStyle w:val="Subtitle"/>
            </w:pPr>
            <w:r>
              <w:t>VET program enrolments, 2015 and 2018 (’000)</w:t>
            </w:r>
          </w:p>
        </w:tc>
      </w:tr>
      <w:tr w:rsidR="00ED5F8E" w14:paraId="5EDB13CA" w14:textId="77777777" w:rsidTr="005928D1">
        <w:tc>
          <w:tcPr>
            <w:tcW w:w="5000" w:type="pct"/>
            <w:tcBorders>
              <w:top w:val="nil"/>
              <w:left w:val="nil"/>
              <w:bottom w:val="nil"/>
              <w:right w:val="nil"/>
            </w:tcBorders>
            <w:shd w:val="clear" w:color="auto" w:fill="auto"/>
            <w:tcMar>
              <w:top w:w="28" w:type="dxa"/>
              <w:bottom w:w="28" w:type="dxa"/>
            </w:tcMar>
          </w:tcPr>
          <w:p w14:paraId="362259C8" w14:textId="77777777" w:rsidR="00ED5F8E" w:rsidRDefault="00ED5F8E" w:rsidP="005928D1">
            <w:pPr>
              <w:pStyle w:val="Figure"/>
            </w:pPr>
            <w:r w:rsidRPr="00280931">
              <w:rPr>
                <w:noProof/>
              </w:rPr>
              <w:drawing>
                <wp:inline distT="0" distB="0" distL="0" distR="0" wp14:anchorId="5823EC55" wp14:editId="3CC0673D">
                  <wp:extent cx="5397500" cy="2667000"/>
                  <wp:effectExtent l="0" t="0" r="0" b="0"/>
                  <wp:docPr id="60" name="Picture 60" descr="Figure C.6 shows program enrolments in 2015 and 2018 ranging from Certificate I to Diplomas and above and includes study leading to a Statement of Attainment in a training program. Certificate III enrolments were the largest category in both years. All qualifications fell between 2015 and 2018 except Statement of Attainment enrolments." title="Figure C.6 - Certificate III is the qualification with the highest enrolm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5397500" cy="2667000"/>
                          </a:xfrm>
                          <a:prstGeom prst="rect">
                            <a:avLst/>
                          </a:prstGeom>
                          <a:noFill/>
                          <a:ln>
                            <a:noFill/>
                          </a:ln>
                        </pic:spPr>
                      </pic:pic>
                    </a:graphicData>
                  </a:graphic>
                </wp:inline>
              </w:drawing>
            </w:r>
          </w:p>
        </w:tc>
      </w:tr>
      <w:tr w:rsidR="00ED5F8E" w:rsidRPr="00176D3F" w14:paraId="44798958" w14:textId="77777777" w:rsidTr="005928D1">
        <w:tc>
          <w:tcPr>
            <w:tcW w:w="5000" w:type="pct"/>
            <w:tcBorders>
              <w:top w:val="nil"/>
              <w:left w:val="nil"/>
              <w:bottom w:val="nil"/>
              <w:right w:val="nil"/>
            </w:tcBorders>
            <w:shd w:val="clear" w:color="auto" w:fill="auto"/>
          </w:tcPr>
          <w:p w14:paraId="159306D3" w14:textId="45995DC1" w:rsidR="00ED5F8E" w:rsidRPr="00176D3F" w:rsidRDefault="00ED5F8E" w:rsidP="005928D1">
            <w:pPr>
              <w:pStyle w:val="Source"/>
            </w:pPr>
            <w:r>
              <w:rPr>
                <w:i/>
              </w:rPr>
              <w:t>S</w:t>
            </w:r>
            <w:r w:rsidRPr="00784A05">
              <w:rPr>
                <w:i/>
              </w:rPr>
              <w:t>ource</w:t>
            </w:r>
            <w:r w:rsidRPr="00176D3F">
              <w:t>:</w:t>
            </w:r>
            <w:r>
              <w:t xml:space="preserve"> NCVER </w:t>
            </w:r>
            <w:r w:rsidR="00E85FF0" w:rsidRPr="00E85FF0">
              <w:rPr>
                <w:rFonts w:cs="Arial"/>
              </w:rPr>
              <w:t>(2019i, tables 15 and 16)</w:t>
            </w:r>
            <w:r>
              <w:t>.</w:t>
            </w:r>
          </w:p>
        </w:tc>
      </w:tr>
      <w:tr w:rsidR="00ED5F8E" w14:paraId="06466457" w14:textId="77777777" w:rsidTr="005928D1">
        <w:tc>
          <w:tcPr>
            <w:tcW w:w="5000" w:type="pct"/>
            <w:tcBorders>
              <w:top w:val="nil"/>
              <w:left w:val="nil"/>
              <w:bottom w:val="single" w:sz="6" w:space="0" w:color="78A22F"/>
              <w:right w:val="nil"/>
            </w:tcBorders>
            <w:shd w:val="clear" w:color="auto" w:fill="auto"/>
          </w:tcPr>
          <w:p w14:paraId="0596D3C2" w14:textId="77777777" w:rsidR="00ED5F8E" w:rsidRDefault="00ED5F8E" w:rsidP="005928D1">
            <w:pPr>
              <w:pStyle w:val="Figurespace"/>
            </w:pPr>
          </w:p>
        </w:tc>
      </w:tr>
      <w:tr w:rsidR="00ED5F8E" w:rsidRPr="000863A5" w14:paraId="45FAAB07" w14:textId="77777777" w:rsidTr="005928D1">
        <w:tc>
          <w:tcPr>
            <w:tcW w:w="5000" w:type="pct"/>
            <w:tcBorders>
              <w:top w:val="single" w:sz="6" w:space="0" w:color="78A22F"/>
              <w:left w:val="nil"/>
              <w:bottom w:val="nil"/>
              <w:right w:val="nil"/>
            </w:tcBorders>
          </w:tcPr>
          <w:p w14:paraId="55840D2F" w14:textId="77777777" w:rsidR="00ED5F8E" w:rsidRPr="007B2DE1" w:rsidRDefault="00ED5F8E" w:rsidP="005928D1">
            <w:pPr>
              <w:pStyle w:val="BoxSpaceBelow"/>
            </w:pPr>
          </w:p>
        </w:tc>
      </w:tr>
    </w:tbl>
    <w:p w14:paraId="3C7FF50C" w14:textId="77777777" w:rsidR="00ED5F8E" w:rsidRDefault="00ED5F8E" w:rsidP="005928D1">
      <w:pPr>
        <w:pStyle w:val="BodyText"/>
      </w:pPr>
      <w:r>
        <w:t>Despite reductions in recent years, the largest education area of VET activity is management and commerce, followed by society and culture, and health (figure C.7).</w:t>
      </w:r>
    </w:p>
    <w:p w14:paraId="13E8AE78" w14:textId="77777777" w:rsidR="00ED5F8E" w:rsidRPr="007B2DE1" w:rsidRDefault="00ED5F8E" w:rsidP="005928D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ED5F8E" w14:paraId="6F4BBB43" w14:textId="77777777" w:rsidTr="005928D1">
        <w:trPr>
          <w:tblHeader/>
        </w:trPr>
        <w:tc>
          <w:tcPr>
            <w:tcW w:w="5000" w:type="pct"/>
            <w:tcBorders>
              <w:top w:val="single" w:sz="6" w:space="0" w:color="78A22F" w:themeColor="accent1"/>
              <w:left w:val="nil"/>
              <w:bottom w:val="nil"/>
              <w:right w:val="nil"/>
            </w:tcBorders>
            <w:shd w:val="clear" w:color="auto" w:fill="auto"/>
          </w:tcPr>
          <w:p w14:paraId="6079F4A7" w14:textId="4D36142B" w:rsidR="00ED5F8E" w:rsidRDefault="00ED5F8E" w:rsidP="005928D1">
            <w:pPr>
              <w:pStyle w:val="FigureTitle"/>
            </w:pPr>
            <w:r w:rsidRPr="00784A05">
              <w:rPr>
                <w:b w:val="0"/>
              </w:rPr>
              <w:t xml:space="preserve">Figure </w:t>
            </w:r>
            <w:r>
              <w:rPr>
                <w:b w:val="0"/>
              </w:rPr>
              <w:t>C.</w:t>
            </w:r>
            <w:r>
              <w:rPr>
                <w:b w:val="0"/>
                <w:noProof/>
              </w:rPr>
              <w:t>7</w:t>
            </w:r>
            <w:r>
              <w:tab/>
              <w:t>Training activity is concentrated in five fields of education</w:t>
            </w:r>
          </w:p>
          <w:p w14:paraId="41AB9A50" w14:textId="77777777" w:rsidR="00ED5F8E" w:rsidRPr="00176D3F" w:rsidRDefault="00ED5F8E" w:rsidP="005928D1">
            <w:pPr>
              <w:pStyle w:val="Subtitle"/>
              <w:rPr>
                <w:rStyle w:val="NoteLabel"/>
              </w:rPr>
            </w:pPr>
            <w:r>
              <w:t>Full year training equivalents (FYTE) by field of education, 2018 (’000)</w:t>
            </w:r>
            <w:r w:rsidRPr="00424446">
              <w:rPr>
                <w:rStyle w:val="NoteLabel"/>
              </w:rPr>
              <w:t>a,b</w:t>
            </w:r>
          </w:p>
        </w:tc>
      </w:tr>
      <w:tr w:rsidR="00ED5F8E" w14:paraId="7D0F2721" w14:textId="77777777" w:rsidTr="005928D1">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ED5F8E" w:rsidRPr="00B1465D" w14:paraId="2CF18D25" w14:textId="77777777" w:rsidTr="005928D1">
              <w:trPr>
                <w:tblHeader/>
                <w:jc w:val="center"/>
              </w:trPr>
              <w:tc>
                <w:tcPr>
                  <w:tcW w:w="5000" w:type="pct"/>
                  <w:tcBorders>
                    <w:top w:val="nil"/>
                    <w:bottom w:val="nil"/>
                  </w:tcBorders>
                </w:tcPr>
                <w:p w14:paraId="475BEF21" w14:textId="77777777" w:rsidR="00ED5F8E" w:rsidRPr="00B1465D" w:rsidRDefault="00ED5F8E" w:rsidP="005928D1">
                  <w:pPr>
                    <w:pStyle w:val="Figure"/>
                    <w:spacing w:before="60" w:after="60"/>
                    <w:rPr>
                      <w:rFonts w:ascii="Arial" w:hAnsi="Arial" w:cs="Arial"/>
                      <w:sz w:val="18"/>
                      <w:szCs w:val="18"/>
                    </w:rPr>
                  </w:pPr>
                  <w:r w:rsidRPr="00653808">
                    <w:rPr>
                      <w:rFonts w:ascii="Arial" w:hAnsi="Arial" w:cs="Arial"/>
                      <w:noProof/>
                      <w:sz w:val="18"/>
                      <w:szCs w:val="18"/>
                    </w:rPr>
                    <w:drawing>
                      <wp:inline distT="0" distB="0" distL="0" distR="0" wp14:anchorId="10F3C2CF" wp14:editId="6811B084">
                        <wp:extent cx="5394960" cy="2872740"/>
                        <wp:effectExtent l="0" t="0" r="0" b="3810"/>
                        <wp:docPr id="61" name="Picture 61" descr="The largest five areas of VET activity by Full Year Training Equivalent in 2018 (from largest down) were Management and commerce, Society and culture, Health, Engineering and related technologies and Mixed field programmes." title="Figure C.7 - Training activity is concentrated in five fields of educ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5394960" cy="2872740"/>
                                </a:xfrm>
                                <a:prstGeom prst="rect">
                                  <a:avLst/>
                                </a:prstGeom>
                                <a:noFill/>
                                <a:ln>
                                  <a:noFill/>
                                </a:ln>
                              </pic:spPr>
                            </pic:pic>
                          </a:graphicData>
                        </a:graphic>
                      </wp:inline>
                    </w:drawing>
                  </w:r>
                </w:p>
              </w:tc>
            </w:tr>
          </w:tbl>
          <w:p w14:paraId="49C09B35" w14:textId="77777777" w:rsidR="00ED5F8E" w:rsidRDefault="00ED5F8E" w:rsidP="005928D1">
            <w:pPr>
              <w:pStyle w:val="Figure"/>
            </w:pPr>
          </w:p>
        </w:tc>
      </w:tr>
      <w:tr w:rsidR="00ED5F8E" w:rsidRPr="00176D3F" w14:paraId="10B7BAB2" w14:textId="77777777" w:rsidTr="005928D1">
        <w:tc>
          <w:tcPr>
            <w:tcW w:w="5000" w:type="pct"/>
            <w:tcBorders>
              <w:top w:val="nil"/>
              <w:left w:val="nil"/>
              <w:bottom w:val="nil"/>
              <w:right w:val="nil"/>
            </w:tcBorders>
            <w:shd w:val="clear" w:color="auto" w:fill="auto"/>
          </w:tcPr>
          <w:p w14:paraId="495D05E3" w14:textId="77777777" w:rsidR="00ED5F8E" w:rsidRPr="00176D3F" w:rsidRDefault="00ED5F8E" w:rsidP="005928D1">
            <w:pPr>
              <w:pStyle w:val="Note"/>
            </w:pPr>
            <w:r>
              <w:rPr>
                <w:rStyle w:val="NoteLabel"/>
              </w:rPr>
              <w:t>a</w:t>
            </w:r>
            <w:r>
              <w:t xml:space="preserve"> FYTE measures the training activity undertaken by a student on a full</w:t>
            </w:r>
            <w:r>
              <w:noBreakHyphen/>
              <w:t xml:space="preserve">time basis for one year (1 FYTE = 720 hours). </w:t>
            </w:r>
            <w:r>
              <w:rPr>
                <w:rStyle w:val="NoteLabel"/>
              </w:rPr>
              <w:t>b</w:t>
            </w:r>
            <w:r>
              <w:t xml:space="preserve"> ‘Mixed field programmes’ includes courses such as those designed to improve literacy and numeracy, social and interpersonal skills, and employment skills.</w:t>
            </w:r>
          </w:p>
        </w:tc>
      </w:tr>
      <w:tr w:rsidR="00ED5F8E" w:rsidRPr="00176D3F" w14:paraId="5D7AA67F" w14:textId="77777777" w:rsidTr="005928D1">
        <w:tc>
          <w:tcPr>
            <w:tcW w:w="5000" w:type="pct"/>
            <w:tcBorders>
              <w:top w:val="nil"/>
              <w:left w:val="nil"/>
              <w:bottom w:val="nil"/>
              <w:right w:val="nil"/>
            </w:tcBorders>
            <w:shd w:val="clear" w:color="auto" w:fill="auto"/>
          </w:tcPr>
          <w:p w14:paraId="73820159" w14:textId="3E6152E5" w:rsidR="00ED5F8E" w:rsidRPr="00176D3F" w:rsidRDefault="00ED5F8E" w:rsidP="005928D1">
            <w:pPr>
              <w:pStyle w:val="Source"/>
            </w:pPr>
            <w:r>
              <w:rPr>
                <w:i/>
              </w:rPr>
              <w:t>S</w:t>
            </w:r>
            <w:r w:rsidRPr="00784A05">
              <w:rPr>
                <w:i/>
              </w:rPr>
              <w:t>ource</w:t>
            </w:r>
            <w:r w:rsidRPr="00176D3F">
              <w:t xml:space="preserve">: </w:t>
            </w:r>
            <w:r>
              <w:t xml:space="preserve">NCVER </w:t>
            </w:r>
            <w:r w:rsidR="00E85FF0" w:rsidRPr="00E85FF0">
              <w:rPr>
                <w:rFonts w:cs="Arial"/>
              </w:rPr>
              <w:t>(2019n)</w:t>
            </w:r>
            <w:r>
              <w:t>.</w:t>
            </w:r>
          </w:p>
        </w:tc>
      </w:tr>
      <w:tr w:rsidR="00ED5F8E" w14:paraId="7E158F55" w14:textId="77777777" w:rsidTr="005928D1">
        <w:tc>
          <w:tcPr>
            <w:tcW w:w="5000" w:type="pct"/>
            <w:tcBorders>
              <w:top w:val="nil"/>
              <w:left w:val="nil"/>
              <w:bottom w:val="single" w:sz="6" w:space="0" w:color="78A22F" w:themeColor="accent1"/>
              <w:right w:val="nil"/>
            </w:tcBorders>
            <w:shd w:val="clear" w:color="auto" w:fill="auto"/>
          </w:tcPr>
          <w:p w14:paraId="45523705" w14:textId="77777777" w:rsidR="00ED5F8E" w:rsidRDefault="00ED5F8E" w:rsidP="005928D1">
            <w:pPr>
              <w:pStyle w:val="Figurespace"/>
            </w:pPr>
          </w:p>
        </w:tc>
      </w:tr>
      <w:tr w:rsidR="00ED5F8E" w:rsidRPr="000863A5" w14:paraId="5F56EE9E" w14:textId="77777777" w:rsidTr="005928D1">
        <w:tc>
          <w:tcPr>
            <w:tcW w:w="5000" w:type="pct"/>
            <w:tcBorders>
              <w:top w:val="single" w:sz="6" w:space="0" w:color="78A22F" w:themeColor="accent1"/>
              <w:left w:val="nil"/>
              <w:bottom w:val="nil"/>
              <w:right w:val="nil"/>
            </w:tcBorders>
          </w:tcPr>
          <w:p w14:paraId="1C28ABE3" w14:textId="77777777" w:rsidR="00ED5F8E" w:rsidRPr="007B2DE1" w:rsidRDefault="00ED5F8E" w:rsidP="005928D1">
            <w:pPr>
              <w:pStyle w:val="BoxSpaceBelow"/>
            </w:pPr>
          </w:p>
        </w:tc>
      </w:tr>
    </w:tbl>
    <w:p w14:paraId="250D045C" w14:textId="77777777" w:rsidR="00ED5F8E" w:rsidRDefault="00ED5F8E" w:rsidP="005928D1">
      <w:pPr>
        <w:pStyle w:val="Heading3"/>
      </w:pPr>
      <w:r>
        <w:t>Employers</w:t>
      </w:r>
    </w:p>
    <w:p w14:paraId="7F6CF28B" w14:textId="178A3C1B" w:rsidR="00ED5F8E" w:rsidRDefault="00ED5F8E" w:rsidP="005928D1">
      <w:pPr>
        <w:pStyle w:val="BodyText"/>
      </w:pPr>
      <w:r>
        <w:t xml:space="preserve">Employers are the other main users of the VET system. The NCVER </w:t>
      </w:r>
      <w:r w:rsidRPr="00951432">
        <w:rPr>
          <w:i/>
          <w:iCs/>
        </w:rPr>
        <w:t>Survey of Employer Use and Views of the VET System</w:t>
      </w:r>
      <w:r w:rsidRPr="00F11FDA">
        <w:t xml:space="preserve"> collects information about employers</w:t>
      </w:r>
      <w:r>
        <w:t>’</w:t>
      </w:r>
      <w:r w:rsidRPr="00F11FDA">
        <w:t xml:space="preserve"> engagement and satisfaction with the VET system and the various ways employers use the VET system to meet their skill needs</w:t>
      </w:r>
      <w:r>
        <w:t xml:space="preserve"> </w:t>
      </w:r>
      <w:r w:rsidR="00E85FF0" w:rsidRPr="00E85FF0">
        <w:rPr>
          <w:szCs w:val="24"/>
        </w:rPr>
        <w:t>(NCVER 2019c)</w:t>
      </w:r>
      <w:r w:rsidRPr="00F11FDA">
        <w:t>.</w:t>
      </w:r>
    </w:p>
    <w:p w14:paraId="11A1B662" w14:textId="7909CF1E" w:rsidR="00ED5F8E" w:rsidRDefault="00ED5F8E" w:rsidP="005928D1">
      <w:pPr>
        <w:pStyle w:val="BodyText"/>
      </w:pPr>
      <w:r>
        <w:t xml:space="preserve">In 2019, 51 per cent of employers used the VET system for training </w:t>
      </w:r>
      <w:r w:rsidR="00424446">
        <w:rPr>
          <w:szCs w:val="24"/>
        </w:rPr>
        <w:t>(NCVER 2019c, table </w:t>
      </w:r>
      <w:r w:rsidR="00E85FF0" w:rsidRPr="00E85FF0">
        <w:rPr>
          <w:szCs w:val="24"/>
        </w:rPr>
        <w:t>1)</w:t>
      </w:r>
      <w:r>
        <w:t xml:space="preserve">. This is down from 58 per cent in 2009. Fewer employers are also using unaccredited or informal training than in 2009 and employers providing no training have risen from 9 per cent to 13 per cent between 2009 and 2019 </w:t>
      </w:r>
      <w:r w:rsidR="00E85FF0" w:rsidRPr="00E85FF0">
        <w:rPr>
          <w:szCs w:val="24"/>
        </w:rPr>
        <w:t>(NCVER 2019c, table 1)</w:t>
      </w:r>
      <w:r>
        <w:t>.</w:t>
      </w:r>
    </w:p>
    <w:p w14:paraId="03DE990F" w14:textId="28EF2A69" w:rsidR="00ED5F8E" w:rsidRDefault="00ED5F8E" w:rsidP="005928D1">
      <w:pPr>
        <w:pStyle w:val="BodyText"/>
      </w:pPr>
      <w:r>
        <w:t xml:space="preserve">There are many overlapping reasons why employers use the system. The survey results suggest that for employers </w:t>
      </w:r>
      <w:r w:rsidR="000A4516">
        <w:t>that</w:t>
      </w:r>
      <w:r>
        <w:t xml:space="preserve"> recruit staff with specific vocational qualifications, 66 per cent do so to provide the skills needed to do the job, 56 per cent because of legislative, regulatory or licensing requirements, and 39 per cent to meet and maintain professional standards </w:t>
      </w:r>
      <w:r w:rsidR="00E85FF0" w:rsidRPr="00E85FF0">
        <w:rPr>
          <w:szCs w:val="24"/>
        </w:rPr>
        <w:t>(NCVER 2019c, table 6)</w:t>
      </w:r>
      <w:r>
        <w:t>. Other reasons include developing a flexible workforce (8 per cent), improving the quality of output (16 per cent), responding to new technology (5 per cent) and remaining competitive (7 per cent).</w:t>
      </w:r>
    </w:p>
    <w:p w14:paraId="0DA2848E" w14:textId="44B3C056" w:rsidR="00ED5F8E" w:rsidRDefault="00ED5F8E" w:rsidP="005928D1">
      <w:pPr>
        <w:pStyle w:val="BodyText"/>
      </w:pPr>
      <w:r>
        <w:t xml:space="preserve">In 2019, 79 per cent of employers using nationally recognised training were satisfied with the training as a way of meeting their skill needs </w:t>
      </w:r>
      <w:r w:rsidR="00E85FF0" w:rsidRPr="00E85FF0">
        <w:rPr>
          <w:szCs w:val="24"/>
        </w:rPr>
        <w:t>(NCVER 2019c, table 7)</w:t>
      </w:r>
      <w:r>
        <w:t>. This is lower than the 87 per cent satisfaction rating among employers using unaccredited training.</w:t>
      </w:r>
    </w:p>
    <w:p w14:paraId="2EC40697" w14:textId="39A41E06" w:rsidR="00ED5F8E" w:rsidRDefault="00ED5F8E" w:rsidP="005928D1">
      <w:pPr>
        <w:pStyle w:val="BodyText"/>
      </w:pPr>
      <w:r>
        <w:t xml:space="preserve">Large employers are the most intensive users of the VET system — 82 per cent of large employers reported using VET providers for training in the 12 months before the 2019 survey and 58 per cent of large employers used nationally recognised training </w:t>
      </w:r>
      <w:r w:rsidR="00E85FF0" w:rsidRPr="00E85FF0">
        <w:rPr>
          <w:szCs w:val="24"/>
        </w:rPr>
        <w:t>(NCVER 2019c, tables 4 and 5)</w:t>
      </w:r>
      <w:r>
        <w:t xml:space="preserve">. Large employers using nationally recognised training also reported the highest satisfaction rate of 90 per cent </w:t>
      </w:r>
      <w:r w:rsidR="00E85FF0" w:rsidRPr="00E85FF0">
        <w:rPr>
          <w:szCs w:val="24"/>
        </w:rPr>
        <w:t>(NCVER 2019c, table 7)</w:t>
      </w:r>
      <w:r>
        <w:t xml:space="preserve">. Just 15 per cent of small employers used nationally recognised training with an associated satisfaction rate of 77 per cent </w:t>
      </w:r>
      <w:r w:rsidR="00E85FF0" w:rsidRPr="00E85FF0">
        <w:rPr>
          <w:szCs w:val="24"/>
        </w:rPr>
        <w:t>(NCVER 2019c, tables 5 and 7)</w:t>
      </w:r>
      <w:r>
        <w:t>. Small employers are also less likely to use unaccredited training.</w:t>
      </w:r>
    </w:p>
    <w:p w14:paraId="313DA1E1" w14:textId="04D92E81" w:rsidR="00ED5F8E" w:rsidRDefault="00ED5F8E" w:rsidP="005928D1">
      <w:pPr>
        <w:pStyle w:val="BodyText"/>
      </w:pPr>
      <w:r>
        <w:t>Large employers are relatively more intensive users of training for apprentices and trainees. Forty</w:t>
      </w:r>
      <w:r>
        <w:noBreakHyphen/>
        <w:t xml:space="preserve">seven per cent of large employers used VET training for apprentices or trainees in the 12 months leading up to the survey in 2019 </w:t>
      </w:r>
      <w:r w:rsidR="00E85FF0" w:rsidRPr="00E85FF0">
        <w:rPr>
          <w:szCs w:val="24"/>
        </w:rPr>
        <w:t>(NCVER 2019c, table 5)</w:t>
      </w:r>
      <w:r>
        <w:t>.</w:t>
      </w:r>
    </w:p>
    <w:p w14:paraId="2477F21B" w14:textId="77777777" w:rsidR="00ED5F8E" w:rsidRDefault="00ED5F8E" w:rsidP="005928D1">
      <w:pPr>
        <w:pStyle w:val="Heading2"/>
      </w:pPr>
      <w:bookmarkStart w:id="114" w:name="_Toc41645064"/>
      <w:r>
        <w:t>C.4</w:t>
      </w:r>
      <w:r>
        <w:tab/>
        <w:t>Who provides vocational education?</w:t>
      </w:r>
      <w:bookmarkEnd w:id="114"/>
    </w:p>
    <w:p w14:paraId="288FC695" w14:textId="1F3676AF" w:rsidR="00ED5F8E" w:rsidRDefault="00ED5F8E" w:rsidP="005928D1">
      <w:pPr>
        <w:pStyle w:val="BodyText"/>
      </w:pPr>
      <w:r>
        <w:t xml:space="preserve">There are over 3800 active RTOs </w:t>
      </w:r>
      <w:r w:rsidR="00E85FF0" w:rsidRPr="00E85FF0">
        <w:rPr>
          <w:szCs w:val="24"/>
        </w:rPr>
        <w:t>(NCVER 2019i, Table 2)</w:t>
      </w:r>
      <w:r>
        <w:t xml:space="preserve">. Around Australia, there were 35 TAFE institutes in 2018 operating in over 2000 locations </w:t>
      </w:r>
      <w:r w:rsidRPr="00A04C64">
        <w:rPr>
          <w:szCs w:val="24"/>
        </w:rPr>
        <w:t>(SCRGSP 2020, table 5A.7)</w:t>
      </w:r>
      <w:r>
        <w:t>. Universities, schools, enterprises and community providers made up the remaining RTOs. In 2018, private providers accounted for almost two</w:t>
      </w:r>
      <w:r>
        <w:noBreakHyphen/>
        <w:t>thirds of total VET students (table C.1).</w:t>
      </w:r>
    </w:p>
    <w:p w14:paraId="2EC214A0" w14:textId="0D0DEB3E" w:rsidR="00ED5F8E" w:rsidRDefault="00ED5F8E" w:rsidP="005928D1">
      <w:pPr>
        <w:pStyle w:val="BodyText"/>
      </w:pPr>
      <w:r>
        <w:t xml:space="preserve">In 2018, private training providers had the highest number of FYTEs (57 per cent), while TAFE institutes had 30 per cent of FYTEs </w:t>
      </w:r>
      <w:r w:rsidR="00E85FF0" w:rsidRPr="00E85FF0">
        <w:rPr>
          <w:szCs w:val="24"/>
        </w:rPr>
        <w:t>(NCVER 2019n)</w:t>
      </w:r>
      <w:r>
        <w:t>. For private training providers, the largest source of revenue by FYTE was domestic fee</w:t>
      </w:r>
      <w:r>
        <w:noBreakHyphen/>
        <w:t>for</w:t>
      </w:r>
      <w:r>
        <w:noBreakHyphen/>
        <w:t>service funding while for TAFE institutes the largest source was government funding (figure C.8, panel a).</w:t>
      </w:r>
    </w:p>
    <w:p w14:paraId="669E1770" w14:textId="77777777" w:rsidR="00ED5F8E" w:rsidRPr="007B2DE1" w:rsidRDefault="00ED5F8E" w:rsidP="005928D1">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ED5F8E" w14:paraId="177B7A02" w14:textId="77777777" w:rsidTr="005928D1">
        <w:trPr>
          <w:tblHeader/>
        </w:trPr>
        <w:tc>
          <w:tcPr>
            <w:tcW w:w="5000" w:type="pct"/>
            <w:tcBorders>
              <w:top w:val="single" w:sz="6" w:space="0" w:color="78A22F"/>
              <w:left w:val="nil"/>
              <w:bottom w:val="nil"/>
              <w:right w:val="nil"/>
            </w:tcBorders>
            <w:shd w:val="clear" w:color="auto" w:fill="auto"/>
          </w:tcPr>
          <w:p w14:paraId="59F6114E" w14:textId="511BA72D" w:rsidR="00ED5F8E" w:rsidRDefault="00ED5F8E" w:rsidP="005928D1">
            <w:pPr>
              <w:pStyle w:val="TableTitle"/>
            </w:pPr>
            <w:r>
              <w:rPr>
                <w:b w:val="0"/>
              </w:rPr>
              <w:t xml:space="preserve">Table </w:t>
            </w:r>
            <w:bookmarkStart w:id="115" w:name="OLE_LINK7"/>
            <w:r>
              <w:rPr>
                <w:b w:val="0"/>
              </w:rPr>
              <w:t>C.</w:t>
            </w:r>
            <w:r>
              <w:rPr>
                <w:b w:val="0"/>
                <w:noProof/>
              </w:rPr>
              <w:t>1</w:t>
            </w:r>
            <w:bookmarkEnd w:id="115"/>
            <w:r>
              <w:tab/>
              <w:t>Private providers and TAFEs enrol the most students</w:t>
            </w:r>
          </w:p>
          <w:p w14:paraId="5002D392" w14:textId="77777777" w:rsidR="00ED5F8E" w:rsidRPr="00C40190" w:rsidRDefault="00ED5F8E" w:rsidP="005928D1">
            <w:pPr>
              <w:pStyle w:val="Subtitle"/>
              <w:rPr>
                <w:b/>
                <w:vertAlign w:val="superscript"/>
              </w:rPr>
            </w:pPr>
            <w:r>
              <w:t>Enrolments in nationally recognised training by provider type</w:t>
            </w:r>
            <w:r w:rsidRPr="00424446">
              <w:rPr>
                <w:rStyle w:val="NoteLabel"/>
              </w:rPr>
              <w:t>a</w:t>
            </w:r>
            <w:r w:rsidRPr="00424446">
              <w:rPr>
                <w:rStyle w:val="NoteLabel"/>
                <w:bCs/>
              </w:rPr>
              <w:t>,b</w:t>
            </w:r>
          </w:p>
        </w:tc>
      </w:tr>
      <w:tr w:rsidR="00ED5F8E" w14:paraId="6E0A7511" w14:textId="77777777" w:rsidTr="005928D1">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1420"/>
              <w:gridCol w:w="1417"/>
              <w:gridCol w:w="1417"/>
              <w:gridCol w:w="1417"/>
              <w:gridCol w:w="1417"/>
              <w:gridCol w:w="1417"/>
            </w:tblGrid>
            <w:tr w:rsidR="00ED5F8E" w14:paraId="47684CAC" w14:textId="77777777" w:rsidTr="00424446">
              <w:trPr>
                <w:tblHeader/>
              </w:trPr>
              <w:tc>
                <w:tcPr>
                  <w:tcW w:w="835" w:type="pct"/>
                  <w:tcBorders>
                    <w:top w:val="single" w:sz="6" w:space="0" w:color="BFBFBF"/>
                    <w:bottom w:val="single" w:sz="4" w:space="0" w:color="BFBFBF" w:themeColor="background1" w:themeShade="BF"/>
                  </w:tcBorders>
                  <w:shd w:val="clear" w:color="auto" w:fill="auto"/>
                  <w:tcMar>
                    <w:top w:w="28" w:type="dxa"/>
                  </w:tcMar>
                  <w:vAlign w:val="bottom"/>
                </w:tcPr>
                <w:p w14:paraId="77045CC4" w14:textId="77777777" w:rsidR="00ED5F8E" w:rsidRDefault="00ED5F8E" w:rsidP="005928D1">
                  <w:pPr>
                    <w:pStyle w:val="TableColumnHeading"/>
                    <w:jc w:val="left"/>
                  </w:pPr>
                </w:p>
              </w:tc>
              <w:tc>
                <w:tcPr>
                  <w:tcW w:w="833" w:type="pct"/>
                  <w:tcBorders>
                    <w:top w:val="single" w:sz="6" w:space="0" w:color="BFBFBF"/>
                    <w:bottom w:val="single" w:sz="4" w:space="0" w:color="BFBFBF" w:themeColor="background1" w:themeShade="BF"/>
                  </w:tcBorders>
                </w:tcPr>
                <w:p w14:paraId="7D67B453" w14:textId="77777777" w:rsidR="00ED5F8E" w:rsidRPr="00F14DA4" w:rsidRDefault="00ED5F8E" w:rsidP="005928D1">
                  <w:pPr>
                    <w:pStyle w:val="TableColumnHeading"/>
                    <w:rPr>
                      <w:rFonts w:cs="Arial"/>
                      <w:color w:val="000000"/>
                      <w:szCs w:val="18"/>
                    </w:rPr>
                  </w:pPr>
                  <w:r w:rsidRPr="00F14DA4">
                    <w:rPr>
                      <w:rFonts w:cs="Arial"/>
                      <w:color w:val="000000"/>
                      <w:szCs w:val="18"/>
                    </w:rPr>
                    <w:t>2015</w:t>
                  </w:r>
                </w:p>
              </w:tc>
              <w:tc>
                <w:tcPr>
                  <w:tcW w:w="833" w:type="pct"/>
                  <w:tcBorders>
                    <w:top w:val="single" w:sz="6" w:space="0" w:color="BFBFBF"/>
                    <w:bottom w:val="single" w:sz="4" w:space="0" w:color="BFBFBF" w:themeColor="background1" w:themeShade="BF"/>
                  </w:tcBorders>
                </w:tcPr>
                <w:p w14:paraId="0E7DCE5D" w14:textId="77777777" w:rsidR="00ED5F8E" w:rsidRPr="00F14DA4" w:rsidRDefault="00ED5F8E" w:rsidP="005928D1">
                  <w:pPr>
                    <w:pStyle w:val="TableColumnHeading"/>
                    <w:rPr>
                      <w:rFonts w:cs="Arial"/>
                      <w:color w:val="000000"/>
                      <w:szCs w:val="18"/>
                    </w:rPr>
                  </w:pPr>
                  <w:r w:rsidRPr="00F14DA4">
                    <w:rPr>
                      <w:rFonts w:cs="Arial"/>
                      <w:color w:val="000000"/>
                      <w:szCs w:val="18"/>
                    </w:rPr>
                    <w:t>2016</w:t>
                  </w:r>
                </w:p>
              </w:tc>
              <w:tc>
                <w:tcPr>
                  <w:tcW w:w="833" w:type="pct"/>
                  <w:tcBorders>
                    <w:top w:val="single" w:sz="6" w:space="0" w:color="BFBFBF"/>
                    <w:bottom w:val="single" w:sz="4" w:space="0" w:color="BFBFBF" w:themeColor="background1" w:themeShade="BF"/>
                  </w:tcBorders>
                  <w:shd w:val="clear" w:color="auto" w:fill="auto"/>
                  <w:tcMar>
                    <w:top w:w="28" w:type="dxa"/>
                  </w:tcMar>
                </w:tcPr>
                <w:p w14:paraId="0B628328" w14:textId="77777777" w:rsidR="00ED5F8E" w:rsidRPr="00F14DA4" w:rsidRDefault="00ED5F8E" w:rsidP="005928D1">
                  <w:pPr>
                    <w:pStyle w:val="TableColumnHeading"/>
                    <w:rPr>
                      <w:rFonts w:cs="Arial"/>
                      <w:color w:val="000000"/>
                      <w:szCs w:val="18"/>
                    </w:rPr>
                  </w:pPr>
                  <w:r w:rsidRPr="00F14DA4">
                    <w:rPr>
                      <w:rFonts w:cs="Arial"/>
                      <w:color w:val="000000"/>
                      <w:szCs w:val="18"/>
                    </w:rPr>
                    <w:t>2017</w:t>
                  </w:r>
                </w:p>
              </w:tc>
              <w:tc>
                <w:tcPr>
                  <w:tcW w:w="833" w:type="pct"/>
                  <w:tcBorders>
                    <w:top w:val="single" w:sz="6" w:space="0" w:color="BFBFBF"/>
                    <w:bottom w:val="single" w:sz="4" w:space="0" w:color="BFBFBF" w:themeColor="background1" w:themeShade="BF"/>
                  </w:tcBorders>
                  <w:shd w:val="clear" w:color="auto" w:fill="auto"/>
                  <w:tcMar>
                    <w:top w:w="28" w:type="dxa"/>
                  </w:tcMar>
                </w:tcPr>
                <w:p w14:paraId="5D4E3FF0" w14:textId="77777777" w:rsidR="00ED5F8E" w:rsidRPr="00F14DA4" w:rsidRDefault="00ED5F8E" w:rsidP="005928D1">
                  <w:pPr>
                    <w:pStyle w:val="TableColumnHeading"/>
                    <w:ind w:right="28"/>
                    <w:rPr>
                      <w:rFonts w:cs="Arial"/>
                      <w:color w:val="000000"/>
                      <w:szCs w:val="18"/>
                    </w:rPr>
                  </w:pPr>
                  <w:r w:rsidRPr="00F14DA4">
                    <w:rPr>
                      <w:rFonts w:cs="Arial"/>
                      <w:color w:val="000000"/>
                      <w:szCs w:val="18"/>
                    </w:rPr>
                    <w:t>2018</w:t>
                  </w:r>
                </w:p>
              </w:tc>
              <w:tc>
                <w:tcPr>
                  <w:tcW w:w="833" w:type="pct"/>
                  <w:tcBorders>
                    <w:top w:val="single" w:sz="6" w:space="0" w:color="BFBFBF"/>
                    <w:bottom w:val="single" w:sz="4" w:space="0" w:color="BFBFBF" w:themeColor="background1" w:themeShade="BF"/>
                  </w:tcBorders>
                </w:tcPr>
                <w:p w14:paraId="1DF7D30D" w14:textId="77777777" w:rsidR="00ED5F8E" w:rsidRPr="00F14DA4" w:rsidRDefault="00ED5F8E" w:rsidP="005928D1">
                  <w:pPr>
                    <w:pStyle w:val="TableColumnHeading"/>
                    <w:ind w:right="28"/>
                    <w:rPr>
                      <w:rFonts w:cs="Arial"/>
                      <w:b/>
                      <w:color w:val="000000"/>
                      <w:szCs w:val="18"/>
                    </w:rPr>
                  </w:pPr>
                  <w:r w:rsidRPr="00F14DA4">
                    <w:rPr>
                      <w:rFonts w:cs="Arial"/>
                      <w:b/>
                      <w:color w:val="000000"/>
                      <w:szCs w:val="18"/>
                    </w:rPr>
                    <w:t>2018</w:t>
                  </w:r>
                </w:p>
              </w:tc>
            </w:tr>
            <w:tr w:rsidR="00ED5F8E" w14:paraId="1FAFD556" w14:textId="77777777" w:rsidTr="00424446">
              <w:tc>
                <w:tcPr>
                  <w:tcW w:w="835" w:type="pct"/>
                  <w:tcBorders>
                    <w:top w:val="single" w:sz="4" w:space="0" w:color="BFBFBF" w:themeColor="background1" w:themeShade="BF"/>
                  </w:tcBorders>
                  <w:shd w:val="clear" w:color="auto" w:fill="FFFFFF" w:themeFill="background1"/>
                  <w:vAlign w:val="bottom"/>
                </w:tcPr>
                <w:p w14:paraId="0752501C" w14:textId="77777777" w:rsidR="00ED5F8E" w:rsidRDefault="00ED5F8E" w:rsidP="005928D1">
                  <w:pPr>
                    <w:pStyle w:val="TableUnitsRow"/>
                    <w:jc w:val="left"/>
                    <w:rPr>
                      <w:rFonts w:cs="Arial"/>
                      <w:color w:val="000000"/>
                      <w:szCs w:val="18"/>
                    </w:rPr>
                  </w:pPr>
                </w:p>
              </w:tc>
              <w:tc>
                <w:tcPr>
                  <w:tcW w:w="833" w:type="pct"/>
                  <w:tcBorders>
                    <w:top w:val="single" w:sz="4" w:space="0" w:color="BFBFBF" w:themeColor="background1" w:themeShade="BF"/>
                  </w:tcBorders>
                  <w:shd w:val="clear" w:color="auto" w:fill="FFFFFF" w:themeFill="background1"/>
                  <w:vAlign w:val="center"/>
                </w:tcPr>
                <w:p w14:paraId="7BD7EBAE" w14:textId="77777777" w:rsidR="00ED5F8E" w:rsidRPr="006C61D1" w:rsidRDefault="00ED5F8E" w:rsidP="005928D1">
                  <w:pPr>
                    <w:pStyle w:val="TableUnitsRow"/>
                  </w:pPr>
                  <w:r w:rsidRPr="006C61D1">
                    <w:t>(’000)</w:t>
                  </w:r>
                </w:p>
              </w:tc>
              <w:tc>
                <w:tcPr>
                  <w:tcW w:w="833" w:type="pct"/>
                  <w:tcBorders>
                    <w:top w:val="single" w:sz="4" w:space="0" w:color="BFBFBF" w:themeColor="background1" w:themeShade="BF"/>
                  </w:tcBorders>
                  <w:shd w:val="clear" w:color="auto" w:fill="FFFFFF" w:themeFill="background1"/>
                  <w:vAlign w:val="center"/>
                </w:tcPr>
                <w:p w14:paraId="2579642E" w14:textId="77777777" w:rsidR="00ED5F8E" w:rsidRPr="006C61D1" w:rsidRDefault="00ED5F8E" w:rsidP="005928D1">
                  <w:pPr>
                    <w:pStyle w:val="TableUnitsRow"/>
                  </w:pPr>
                  <w:r w:rsidRPr="006C61D1">
                    <w:t>(’000)</w:t>
                  </w:r>
                </w:p>
              </w:tc>
              <w:tc>
                <w:tcPr>
                  <w:tcW w:w="833" w:type="pct"/>
                  <w:tcBorders>
                    <w:top w:val="single" w:sz="4" w:space="0" w:color="BFBFBF" w:themeColor="background1" w:themeShade="BF"/>
                  </w:tcBorders>
                  <w:shd w:val="clear" w:color="auto" w:fill="FFFFFF" w:themeFill="background1"/>
                  <w:vAlign w:val="center"/>
                </w:tcPr>
                <w:p w14:paraId="3D04F6D4" w14:textId="77777777" w:rsidR="00ED5F8E" w:rsidRPr="006C61D1" w:rsidRDefault="00ED5F8E" w:rsidP="005928D1">
                  <w:pPr>
                    <w:pStyle w:val="TableUnitsRow"/>
                  </w:pPr>
                  <w:r w:rsidRPr="006C61D1">
                    <w:t>(’000)</w:t>
                  </w:r>
                </w:p>
              </w:tc>
              <w:tc>
                <w:tcPr>
                  <w:tcW w:w="833" w:type="pct"/>
                  <w:tcBorders>
                    <w:top w:val="single" w:sz="4" w:space="0" w:color="BFBFBF" w:themeColor="background1" w:themeShade="BF"/>
                  </w:tcBorders>
                  <w:shd w:val="clear" w:color="auto" w:fill="FFFFFF" w:themeFill="background1"/>
                  <w:vAlign w:val="center"/>
                </w:tcPr>
                <w:p w14:paraId="027DECC0" w14:textId="77777777" w:rsidR="00ED5F8E" w:rsidRPr="006C61D1" w:rsidRDefault="00ED5F8E" w:rsidP="005928D1">
                  <w:pPr>
                    <w:pStyle w:val="TableUnitsRow"/>
                    <w:ind w:right="28"/>
                  </w:pPr>
                  <w:r w:rsidRPr="006C61D1">
                    <w:t>(’000)</w:t>
                  </w:r>
                </w:p>
              </w:tc>
              <w:tc>
                <w:tcPr>
                  <w:tcW w:w="833" w:type="pct"/>
                  <w:tcBorders>
                    <w:top w:val="single" w:sz="4" w:space="0" w:color="BFBFBF" w:themeColor="background1" w:themeShade="BF"/>
                  </w:tcBorders>
                  <w:shd w:val="clear" w:color="auto" w:fill="FFFFFF" w:themeFill="background1"/>
                  <w:vAlign w:val="center"/>
                </w:tcPr>
                <w:p w14:paraId="33F02B09" w14:textId="77777777" w:rsidR="00ED5F8E" w:rsidRPr="006C61D1" w:rsidRDefault="00ED5F8E" w:rsidP="005928D1">
                  <w:pPr>
                    <w:pStyle w:val="TableUnitsRow"/>
                    <w:ind w:right="28"/>
                    <w:rPr>
                      <w:b/>
                    </w:rPr>
                  </w:pPr>
                  <w:r w:rsidRPr="006C61D1">
                    <w:rPr>
                      <w:rFonts w:cs="Arial"/>
                      <w:b/>
                      <w:color w:val="000000"/>
                      <w:szCs w:val="18"/>
                    </w:rPr>
                    <w:t>Per cent</w:t>
                  </w:r>
                </w:p>
              </w:tc>
            </w:tr>
            <w:tr w:rsidR="00ED5F8E" w14:paraId="74B788D0" w14:textId="77777777" w:rsidTr="005928D1">
              <w:tc>
                <w:tcPr>
                  <w:tcW w:w="835" w:type="pct"/>
                  <w:shd w:val="clear" w:color="auto" w:fill="F2F2F2" w:themeFill="background1" w:themeFillShade="F2"/>
                  <w:vAlign w:val="bottom"/>
                </w:tcPr>
                <w:p w14:paraId="3797FF49" w14:textId="77777777" w:rsidR="00ED5F8E" w:rsidRPr="00496B73" w:rsidRDefault="00ED5F8E" w:rsidP="005928D1">
                  <w:pPr>
                    <w:pStyle w:val="TableUnitsRow"/>
                    <w:jc w:val="left"/>
                    <w:rPr>
                      <w:rFonts w:cs="Arial"/>
                      <w:color w:val="000000"/>
                      <w:szCs w:val="18"/>
                    </w:rPr>
                  </w:pPr>
                  <w:r>
                    <w:rPr>
                      <w:rFonts w:cs="Arial"/>
                      <w:color w:val="000000"/>
                      <w:szCs w:val="18"/>
                    </w:rPr>
                    <w:t>TAFE institutes</w:t>
                  </w:r>
                </w:p>
              </w:tc>
              <w:tc>
                <w:tcPr>
                  <w:tcW w:w="833" w:type="pct"/>
                  <w:shd w:val="clear" w:color="auto" w:fill="F2F2F2" w:themeFill="background1" w:themeFillShade="F2"/>
                  <w:vAlign w:val="center"/>
                </w:tcPr>
                <w:p w14:paraId="5D297274" w14:textId="77777777" w:rsidR="00ED5F8E" w:rsidRPr="00F14DA4" w:rsidRDefault="00ED5F8E" w:rsidP="005928D1">
                  <w:pPr>
                    <w:pStyle w:val="TableUnitsRow"/>
                    <w:rPr>
                      <w:rFonts w:cs="Arial"/>
                      <w:color w:val="000000"/>
                      <w:szCs w:val="18"/>
                    </w:rPr>
                  </w:pPr>
                  <w:r w:rsidRPr="00F14DA4">
                    <w:t>864</w:t>
                  </w:r>
                </w:p>
              </w:tc>
              <w:tc>
                <w:tcPr>
                  <w:tcW w:w="833" w:type="pct"/>
                  <w:shd w:val="clear" w:color="auto" w:fill="F2F2F2" w:themeFill="background1" w:themeFillShade="F2"/>
                  <w:vAlign w:val="center"/>
                </w:tcPr>
                <w:p w14:paraId="1A18AB4D" w14:textId="77777777" w:rsidR="00ED5F8E" w:rsidRPr="00F14DA4" w:rsidRDefault="00ED5F8E" w:rsidP="005928D1">
                  <w:pPr>
                    <w:pStyle w:val="TableUnitsRow"/>
                    <w:rPr>
                      <w:rFonts w:cs="Arial"/>
                      <w:color w:val="000000"/>
                      <w:szCs w:val="18"/>
                    </w:rPr>
                  </w:pPr>
                  <w:r w:rsidRPr="00F14DA4">
                    <w:t>880</w:t>
                  </w:r>
                </w:p>
              </w:tc>
              <w:tc>
                <w:tcPr>
                  <w:tcW w:w="833" w:type="pct"/>
                  <w:shd w:val="clear" w:color="auto" w:fill="F2F2F2" w:themeFill="background1" w:themeFillShade="F2"/>
                  <w:vAlign w:val="center"/>
                </w:tcPr>
                <w:p w14:paraId="3F7076AC" w14:textId="77777777" w:rsidR="00ED5F8E" w:rsidRPr="00F14DA4" w:rsidRDefault="00ED5F8E" w:rsidP="005928D1">
                  <w:pPr>
                    <w:pStyle w:val="TableUnitsRow"/>
                    <w:rPr>
                      <w:rFonts w:cs="Arial"/>
                      <w:color w:val="000000"/>
                      <w:szCs w:val="18"/>
                    </w:rPr>
                  </w:pPr>
                  <w:r w:rsidRPr="00F14DA4">
                    <w:t>830</w:t>
                  </w:r>
                </w:p>
              </w:tc>
              <w:tc>
                <w:tcPr>
                  <w:tcW w:w="833" w:type="pct"/>
                  <w:shd w:val="clear" w:color="auto" w:fill="F2F2F2" w:themeFill="background1" w:themeFillShade="F2"/>
                  <w:vAlign w:val="center"/>
                </w:tcPr>
                <w:p w14:paraId="58858C2F" w14:textId="77777777" w:rsidR="00ED5F8E" w:rsidRPr="00F14DA4" w:rsidRDefault="00ED5F8E" w:rsidP="005928D1">
                  <w:pPr>
                    <w:pStyle w:val="TableUnitsRow"/>
                    <w:ind w:right="28"/>
                    <w:rPr>
                      <w:rFonts w:cs="Arial"/>
                      <w:color w:val="000000"/>
                      <w:szCs w:val="18"/>
                    </w:rPr>
                  </w:pPr>
                  <w:r w:rsidRPr="00F14DA4">
                    <w:t>777</w:t>
                  </w:r>
                </w:p>
              </w:tc>
              <w:tc>
                <w:tcPr>
                  <w:tcW w:w="833" w:type="pct"/>
                  <w:shd w:val="clear" w:color="auto" w:fill="F2F2F2" w:themeFill="background1" w:themeFillShade="F2"/>
                  <w:vAlign w:val="center"/>
                </w:tcPr>
                <w:p w14:paraId="165FCFE7" w14:textId="77777777" w:rsidR="00ED5F8E" w:rsidRPr="00F14DA4" w:rsidRDefault="00ED5F8E" w:rsidP="005928D1">
                  <w:pPr>
                    <w:pStyle w:val="TableUnitsRow"/>
                    <w:ind w:right="28"/>
                    <w:rPr>
                      <w:rFonts w:cs="Arial"/>
                      <w:b/>
                      <w:color w:val="000000"/>
                      <w:szCs w:val="18"/>
                    </w:rPr>
                  </w:pPr>
                  <w:r w:rsidRPr="00F14DA4">
                    <w:rPr>
                      <w:b/>
                    </w:rPr>
                    <w:t>19.1</w:t>
                  </w:r>
                </w:p>
              </w:tc>
            </w:tr>
            <w:tr w:rsidR="00ED5F8E" w14:paraId="036211CE" w14:textId="77777777" w:rsidTr="005928D1">
              <w:tc>
                <w:tcPr>
                  <w:tcW w:w="835" w:type="pct"/>
                  <w:vAlign w:val="bottom"/>
                </w:tcPr>
                <w:p w14:paraId="400880BC" w14:textId="77777777" w:rsidR="00ED5F8E" w:rsidRDefault="00ED5F8E" w:rsidP="005928D1">
                  <w:pPr>
                    <w:pStyle w:val="TableUnitsRow"/>
                    <w:jc w:val="left"/>
                  </w:pPr>
                  <w:r>
                    <w:rPr>
                      <w:rFonts w:cs="Arial"/>
                      <w:color w:val="000000"/>
                      <w:szCs w:val="18"/>
                    </w:rPr>
                    <w:t>Universities</w:t>
                  </w:r>
                </w:p>
              </w:tc>
              <w:tc>
                <w:tcPr>
                  <w:tcW w:w="833" w:type="pct"/>
                  <w:vAlign w:val="center"/>
                </w:tcPr>
                <w:p w14:paraId="213F78CD" w14:textId="77777777" w:rsidR="00ED5F8E" w:rsidRPr="00F14DA4" w:rsidRDefault="00ED5F8E" w:rsidP="005928D1">
                  <w:pPr>
                    <w:pStyle w:val="TableUnitsRow"/>
                  </w:pPr>
                  <w:r w:rsidRPr="00F14DA4">
                    <w:t xml:space="preserve"> 78</w:t>
                  </w:r>
                </w:p>
              </w:tc>
              <w:tc>
                <w:tcPr>
                  <w:tcW w:w="833" w:type="pct"/>
                  <w:vAlign w:val="center"/>
                </w:tcPr>
                <w:p w14:paraId="1B0A1569" w14:textId="77777777" w:rsidR="00ED5F8E" w:rsidRPr="00F14DA4" w:rsidRDefault="00ED5F8E" w:rsidP="005928D1">
                  <w:pPr>
                    <w:pStyle w:val="TableUnitsRow"/>
                  </w:pPr>
                  <w:r w:rsidRPr="00F14DA4">
                    <w:t xml:space="preserve"> 72</w:t>
                  </w:r>
                </w:p>
              </w:tc>
              <w:tc>
                <w:tcPr>
                  <w:tcW w:w="833" w:type="pct"/>
                  <w:vAlign w:val="center"/>
                </w:tcPr>
                <w:p w14:paraId="6CE414D0" w14:textId="77777777" w:rsidR="00ED5F8E" w:rsidRPr="00F14DA4" w:rsidRDefault="00ED5F8E" w:rsidP="005928D1">
                  <w:pPr>
                    <w:pStyle w:val="TableUnitsRow"/>
                  </w:pPr>
                  <w:r w:rsidRPr="00F14DA4">
                    <w:t xml:space="preserve"> 69</w:t>
                  </w:r>
                </w:p>
              </w:tc>
              <w:tc>
                <w:tcPr>
                  <w:tcW w:w="833" w:type="pct"/>
                  <w:vAlign w:val="center"/>
                </w:tcPr>
                <w:p w14:paraId="04FF6E32" w14:textId="77777777" w:rsidR="00ED5F8E" w:rsidRPr="00F14DA4" w:rsidRDefault="00ED5F8E" w:rsidP="005928D1">
                  <w:pPr>
                    <w:pStyle w:val="TableUnitsRow"/>
                    <w:ind w:right="28"/>
                  </w:pPr>
                  <w:r w:rsidRPr="00F14DA4">
                    <w:t xml:space="preserve"> 69</w:t>
                  </w:r>
                </w:p>
              </w:tc>
              <w:tc>
                <w:tcPr>
                  <w:tcW w:w="833" w:type="pct"/>
                  <w:vAlign w:val="center"/>
                </w:tcPr>
                <w:p w14:paraId="563326BD" w14:textId="77777777" w:rsidR="00ED5F8E" w:rsidRPr="00F14DA4" w:rsidRDefault="00ED5F8E" w:rsidP="005928D1">
                  <w:pPr>
                    <w:pStyle w:val="TableUnitsRow"/>
                    <w:ind w:right="28"/>
                    <w:rPr>
                      <w:rFonts w:cs="Arial"/>
                      <w:b/>
                      <w:color w:val="000000"/>
                      <w:szCs w:val="18"/>
                    </w:rPr>
                  </w:pPr>
                  <w:r w:rsidRPr="00F14DA4">
                    <w:rPr>
                      <w:b/>
                    </w:rPr>
                    <w:t>1.7</w:t>
                  </w:r>
                </w:p>
              </w:tc>
            </w:tr>
            <w:tr w:rsidR="00ED5F8E" w14:paraId="29E200A5" w14:textId="77777777" w:rsidTr="005928D1">
              <w:tc>
                <w:tcPr>
                  <w:tcW w:w="835" w:type="pct"/>
                  <w:shd w:val="clear" w:color="auto" w:fill="F2F2F2" w:themeFill="background1" w:themeFillShade="F2"/>
                  <w:vAlign w:val="bottom"/>
                </w:tcPr>
                <w:p w14:paraId="6451C9F3" w14:textId="77777777" w:rsidR="00ED5F8E" w:rsidRDefault="00ED5F8E" w:rsidP="005928D1">
                  <w:pPr>
                    <w:pStyle w:val="TableBodyText"/>
                    <w:jc w:val="left"/>
                  </w:pPr>
                  <w:r>
                    <w:rPr>
                      <w:rFonts w:cs="Arial"/>
                      <w:color w:val="000000"/>
                      <w:szCs w:val="18"/>
                    </w:rPr>
                    <w:t>Schools</w:t>
                  </w:r>
                </w:p>
              </w:tc>
              <w:tc>
                <w:tcPr>
                  <w:tcW w:w="833" w:type="pct"/>
                  <w:shd w:val="clear" w:color="auto" w:fill="F2F2F2" w:themeFill="background1" w:themeFillShade="F2"/>
                  <w:vAlign w:val="center"/>
                </w:tcPr>
                <w:p w14:paraId="30BD5F5F" w14:textId="77777777" w:rsidR="00ED5F8E" w:rsidRPr="00F14DA4" w:rsidRDefault="00ED5F8E" w:rsidP="005928D1">
                  <w:pPr>
                    <w:pStyle w:val="TableBodyText"/>
                  </w:pPr>
                  <w:r w:rsidRPr="00F14DA4">
                    <w:t>122</w:t>
                  </w:r>
                </w:p>
              </w:tc>
              <w:tc>
                <w:tcPr>
                  <w:tcW w:w="833" w:type="pct"/>
                  <w:shd w:val="clear" w:color="auto" w:fill="F2F2F2" w:themeFill="background1" w:themeFillShade="F2"/>
                  <w:vAlign w:val="center"/>
                </w:tcPr>
                <w:p w14:paraId="6C008F28" w14:textId="77777777" w:rsidR="00ED5F8E" w:rsidRPr="00F14DA4" w:rsidRDefault="00ED5F8E" w:rsidP="005928D1">
                  <w:pPr>
                    <w:pStyle w:val="TableBodyText"/>
                  </w:pPr>
                  <w:r w:rsidRPr="00F14DA4">
                    <w:t>120</w:t>
                  </w:r>
                </w:p>
              </w:tc>
              <w:tc>
                <w:tcPr>
                  <w:tcW w:w="833" w:type="pct"/>
                  <w:shd w:val="clear" w:color="auto" w:fill="F2F2F2" w:themeFill="background1" w:themeFillShade="F2"/>
                  <w:vAlign w:val="center"/>
                </w:tcPr>
                <w:p w14:paraId="6C80F4F4" w14:textId="77777777" w:rsidR="00ED5F8E" w:rsidRPr="00F14DA4" w:rsidRDefault="00ED5F8E" w:rsidP="005928D1">
                  <w:pPr>
                    <w:pStyle w:val="TableBodyText"/>
                  </w:pPr>
                  <w:r w:rsidRPr="00F14DA4">
                    <w:t>114</w:t>
                  </w:r>
                </w:p>
              </w:tc>
              <w:tc>
                <w:tcPr>
                  <w:tcW w:w="833" w:type="pct"/>
                  <w:shd w:val="clear" w:color="auto" w:fill="F2F2F2" w:themeFill="background1" w:themeFillShade="F2"/>
                  <w:vAlign w:val="center"/>
                </w:tcPr>
                <w:p w14:paraId="2A42258F" w14:textId="77777777" w:rsidR="00ED5F8E" w:rsidRPr="00F14DA4" w:rsidRDefault="00ED5F8E" w:rsidP="005928D1">
                  <w:pPr>
                    <w:pStyle w:val="TableBodyText"/>
                    <w:ind w:right="28"/>
                  </w:pPr>
                  <w:r w:rsidRPr="00F14DA4">
                    <w:t>105</w:t>
                  </w:r>
                </w:p>
              </w:tc>
              <w:tc>
                <w:tcPr>
                  <w:tcW w:w="833" w:type="pct"/>
                  <w:shd w:val="clear" w:color="auto" w:fill="F2F2F2" w:themeFill="background1" w:themeFillShade="F2"/>
                  <w:vAlign w:val="center"/>
                </w:tcPr>
                <w:p w14:paraId="46A7AE99" w14:textId="77777777" w:rsidR="00ED5F8E" w:rsidRPr="00F14DA4" w:rsidRDefault="00ED5F8E" w:rsidP="005928D1">
                  <w:pPr>
                    <w:pStyle w:val="TableBodyText"/>
                    <w:ind w:right="28"/>
                    <w:rPr>
                      <w:rFonts w:cs="Arial"/>
                      <w:b/>
                      <w:color w:val="000000"/>
                      <w:szCs w:val="18"/>
                    </w:rPr>
                  </w:pPr>
                  <w:r w:rsidRPr="00F14DA4">
                    <w:rPr>
                      <w:b/>
                    </w:rPr>
                    <w:t>2.6</w:t>
                  </w:r>
                </w:p>
              </w:tc>
            </w:tr>
            <w:tr w:rsidR="00ED5F8E" w14:paraId="245056F6" w14:textId="77777777" w:rsidTr="005928D1">
              <w:tc>
                <w:tcPr>
                  <w:tcW w:w="835" w:type="pct"/>
                  <w:shd w:val="clear" w:color="auto" w:fill="auto"/>
                  <w:vAlign w:val="bottom"/>
                </w:tcPr>
                <w:p w14:paraId="5E3F8458" w14:textId="77777777" w:rsidR="00ED5F8E" w:rsidRDefault="00ED5F8E" w:rsidP="005928D1">
                  <w:pPr>
                    <w:pStyle w:val="TableBodyText"/>
                    <w:jc w:val="left"/>
                  </w:pPr>
                  <w:r>
                    <w:rPr>
                      <w:rFonts w:cs="Arial"/>
                      <w:color w:val="000000"/>
                      <w:szCs w:val="18"/>
                    </w:rPr>
                    <w:t>Community education providers</w:t>
                  </w:r>
                </w:p>
              </w:tc>
              <w:tc>
                <w:tcPr>
                  <w:tcW w:w="833" w:type="pct"/>
                  <w:vAlign w:val="center"/>
                </w:tcPr>
                <w:p w14:paraId="45C50BF8" w14:textId="77777777" w:rsidR="00ED5F8E" w:rsidRPr="00F14DA4" w:rsidRDefault="00ED5F8E" w:rsidP="005928D1">
                  <w:pPr>
                    <w:pStyle w:val="TableBodyText"/>
                  </w:pPr>
                  <w:r w:rsidRPr="00F14DA4">
                    <w:t>184</w:t>
                  </w:r>
                </w:p>
              </w:tc>
              <w:tc>
                <w:tcPr>
                  <w:tcW w:w="833" w:type="pct"/>
                  <w:vAlign w:val="center"/>
                </w:tcPr>
                <w:p w14:paraId="3369076E" w14:textId="77777777" w:rsidR="00ED5F8E" w:rsidRPr="00F14DA4" w:rsidRDefault="00ED5F8E" w:rsidP="005928D1">
                  <w:pPr>
                    <w:pStyle w:val="TableBodyText"/>
                  </w:pPr>
                  <w:r w:rsidRPr="00F14DA4">
                    <w:t>462</w:t>
                  </w:r>
                </w:p>
              </w:tc>
              <w:tc>
                <w:tcPr>
                  <w:tcW w:w="833" w:type="pct"/>
                  <w:vAlign w:val="center"/>
                </w:tcPr>
                <w:p w14:paraId="5F4ED4BC" w14:textId="77777777" w:rsidR="00ED5F8E" w:rsidRPr="00F14DA4" w:rsidRDefault="00ED5F8E" w:rsidP="005928D1">
                  <w:pPr>
                    <w:pStyle w:val="TableBodyText"/>
                  </w:pPr>
                  <w:r w:rsidRPr="00F14DA4">
                    <w:t>469</w:t>
                  </w:r>
                </w:p>
              </w:tc>
              <w:tc>
                <w:tcPr>
                  <w:tcW w:w="833" w:type="pct"/>
                  <w:vAlign w:val="center"/>
                </w:tcPr>
                <w:p w14:paraId="6E441EF7" w14:textId="77777777" w:rsidR="00ED5F8E" w:rsidRPr="00F14DA4" w:rsidRDefault="00ED5F8E" w:rsidP="005928D1">
                  <w:pPr>
                    <w:pStyle w:val="TableBodyText"/>
                    <w:ind w:right="28"/>
                  </w:pPr>
                  <w:r w:rsidRPr="00F14DA4">
                    <w:t>481</w:t>
                  </w:r>
                </w:p>
              </w:tc>
              <w:tc>
                <w:tcPr>
                  <w:tcW w:w="833" w:type="pct"/>
                  <w:vAlign w:val="center"/>
                </w:tcPr>
                <w:p w14:paraId="4664CE6F" w14:textId="77777777" w:rsidR="00ED5F8E" w:rsidRPr="00F14DA4" w:rsidRDefault="00ED5F8E" w:rsidP="005928D1">
                  <w:pPr>
                    <w:pStyle w:val="TableBodyText"/>
                    <w:ind w:right="28"/>
                    <w:rPr>
                      <w:rFonts w:cs="Arial"/>
                      <w:b/>
                      <w:color w:val="000000"/>
                      <w:szCs w:val="18"/>
                    </w:rPr>
                  </w:pPr>
                  <w:r w:rsidRPr="00F14DA4">
                    <w:rPr>
                      <w:b/>
                    </w:rPr>
                    <w:t>11.8</w:t>
                  </w:r>
                </w:p>
              </w:tc>
            </w:tr>
            <w:tr w:rsidR="00ED5F8E" w14:paraId="30CD1BEE" w14:textId="77777777" w:rsidTr="005928D1">
              <w:tc>
                <w:tcPr>
                  <w:tcW w:w="835" w:type="pct"/>
                  <w:shd w:val="clear" w:color="auto" w:fill="F2F2F2" w:themeFill="background1" w:themeFillShade="F2"/>
                  <w:vAlign w:val="bottom"/>
                </w:tcPr>
                <w:p w14:paraId="3924DEA7" w14:textId="77777777" w:rsidR="00ED5F8E" w:rsidRDefault="00ED5F8E" w:rsidP="005928D1">
                  <w:pPr>
                    <w:pStyle w:val="TableBodyText"/>
                    <w:jc w:val="left"/>
                  </w:pPr>
                  <w:r>
                    <w:rPr>
                      <w:rFonts w:cs="Arial"/>
                      <w:color w:val="000000"/>
                      <w:szCs w:val="18"/>
                    </w:rPr>
                    <w:t>Enterprise providers</w:t>
                  </w:r>
                </w:p>
              </w:tc>
              <w:tc>
                <w:tcPr>
                  <w:tcW w:w="833" w:type="pct"/>
                  <w:shd w:val="clear" w:color="auto" w:fill="F2F2F2" w:themeFill="background1" w:themeFillShade="F2"/>
                  <w:vAlign w:val="center"/>
                </w:tcPr>
                <w:p w14:paraId="567E8ADA" w14:textId="77777777" w:rsidR="00ED5F8E" w:rsidRPr="00F14DA4" w:rsidRDefault="00ED5F8E" w:rsidP="005928D1">
                  <w:pPr>
                    <w:pStyle w:val="TableBodyText"/>
                  </w:pPr>
                  <w:r w:rsidRPr="00F14DA4">
                    <w:t>108</w:t>
                  </w:r>
                </w:p>
              </w:tc>
              <w:tc>
                <w:tcPr>
                  <w:tcW w:w="833" w:type="pct"/>
                  <w:shd w:val="clear" w:color="auto" w:fill="F2F2F2" w:themeFill="background1" w:themeFillShade="F2"/>
                  <w:vAlign w:val="center"/>
                </w:tcPr>
                <w:p w14:paraId="4FA1B366" w14:textId="77777777" w:rsidR="00ED5F8E" w:rsidRPr="00F14DA4" w:rsidRDefault="00ED5F8E" w:rsidP="005928D1">
                  <w:pPr>
                    <w:pStyle w:val="TableBodyText"/>
                  </w:pPr>
                  <w:r w:rsidRPr="00F14DA4">
                    <w:t>113</w:t>
                  </w:r>
                </w:p>
              </w:tc>
              <w:tc>
                <w:tcPr>
                  <w:tcW w:w="833" w:type="pct"/>
                  <w:shd w:val="clear" w:color="auto" w:fill="F2F2F2" w:themeFill="background1" w:themeFillShade="F2"/>
                  <w:vAlign w:val="center"/>
                </w:tcPr>
                <w:p w14:paraId="096C209B" w14:textId="77777777" w:rsidR="00ED5F8E" w:rsidRPr="00F14DA4" w:rsidRDefault="00ED5F8E" w:rsidP="005928D1">
                  <w:pPr>
                    <w:pStyle w:val="TableBodyText"/>
                  </w:pPr>
                  <w:r w:rsidRPr="00F14DA4">
                    <w:t>115</w:t>
                  </w:r>
                </w:p>
              </w:tc>
              <w:tc>
                <w:tcPr>
                  <w:tcW w:w="833" w:type="pct"/>
                  <w:shd w:val="clear" w:color="auto" w:fill="F2F2F2" w:themeFill="background1" w:themeFillShade="F2"/>
                  <w:vAlign w:val="center"/>
                </w:tcPr>
                <w:p w14:paraId="142B97E7" w14:textId="77777777" w:rsidR="00ED5F8E" w:rsidRPr="00F14DA4" w:rsidRDefault="00ED5F8E" w:rsidP="005928D1">
                  <w:pPr>
                    <w:pStyle w:val="TableBodyText"/>
                    <w:ind w:right="28"/>
                  </w:pPr>
                  <w:r w:rsidRPr="00F14DA4">
                    <w:t>117</w:t>
                  </w:r>
                </w:p>
              </w:tc>
              <w:tc>
                <w:tcPr>
                  <w:tcW w:w="833" w:type="pct"/>
                  <w:shd w:val="clear" w:color="auto" w:fill="F2F2F2" w:themeFill="background1" w:themeFillShade="F2"/>
                  <w:vAlign w:val="center"/>
                </w:tcPr>
                <w:p w14:paraId="676F383B" w14:textId="77777777" w:rsidR="00ED5F8E" w:rsidRPr="00F14DA4" w:rsidRDefault="00ED5F8E" w:rsidP="005928D1">
                  <w:pPr>
                    <w:pStyle w:val="TableBodyText"/>
                    <w:ind w:right="28"/>
                    <w:rPr>
                      <w:rFonts w:cs="Arial"/>
                      <w:b/>
                      <w:color w:val="000000"/>
                      <w:szCs w:val="18"/>
                    </w:rPr>
                  </w:pPr>
                  <w:r w:rsidRPr="00F14DA4">
                    <w:rPr>
                      <w:b/>
                    </w:rPr>
                    <w:t>2.9</w:t>
                  </w:r>
                </w:p>
              </w:tc>
            </w:tr>
            <w:tr w:rsidR="00ED5F8E" w14:paraId="7BDDBBFF" w14:textId="77777777" w:rsidTr="00424446">
              <w:tc>
                <w:tcPr>
                  <w:tcW w:w="835" w:type="pct"/>
                  <w:shd w:val="clear" w:color="auto" w:fill="auto"/>
                  <w:vAlign w:val="bottom"/>
                </w:tcPr>
                <w:p w14:paraId="47B553E6" w14:textId="77777777" w:rsidR="00ED5F8E" w:rsidRDefault="00ED5F8E" w:rsidP="005928D1">
                  <w:pPr>
                    <w:pStyle w:val="TableBodyText"/>
                    <w:jc w:val="left"/>
                  </w:pPr>
                  <w:r>
                    <w:rPr>
                      <w:rFonts w:cs="Arial"/>
                      <w:color w:val="000000"/>
                      <w:szCs w:val="18"/>
                    </w:rPr>
                    <w:t>Private training providers</w:t>
                  </w:r>
                </w:p>
              </w:tc>
              <w:tc>
                <w:tcPr>
                  <w:tcW w:w="833" w:type="pct"/>
                  <w:tcBorders>
                    <w:top w:val="nil"/>
                    <w:left w:val="nil"/>
                    <w:right w:val="nil"/>
                  </w:tcBorders>
                  <w:vAlign w:val="center"/>
                </w:tcPr>
                <w:p w14:paraId="1260819D" w14:textId="77777777" w:rsidR="00ED5F8E" w:rsidRPr="00A13EE1" w:rsidRDefault="00ED5F8E" w:rsidP="005928D1">
                  <w:pPr>
                    <w:pStyle w:val="TableBodyText"/>
                    <w:rPr>
                      <w:rFonts w:cs="Arial"/>
                      <w:color w:val="000000"/>
                      <w:szCs w:val="18"/>
                    </w:rPr>
                  </w:pPr>
                  <w:r w:rsidRPr="00A13EE1">
                    <w:rPr>
                      <w:rFonts w:cs="Arial"/>
                      <w:color w:val="000000"/>
                      <w:szCs w:val="18"/>
                    </w:rPr>
                    <w:t>2 71</w:t>
                  </w:r>
                  <w:r>
                    <w:rPr>
                      <w:rFonts w:cs="Arial"/>
                      <w:color w:val="000000"/>
                      <w:szCs w:val="18"/>
                    </w:rPr>
                    <w:t>9</w:t>
                  </w:r>
                </w:p>
              </w:tc>
              <w:tc>
                <w:tcPr>
                  <w:tcW w:w="833" w:type="pct"/>
                  <w:tcBorders>
                    <w:top w:val="nil"/>
                    <w:left w:val="nil"/>
                    <w:right w:val="nil"/>
                  </w:tcBorders>
                  <w:vAlign w:val="center"/>
                </w:tcPr>
                <w:p w14:paraId="1B591C75" w14:textId="77777777" w:rsidR="00ED5F8E" w:rsidRPr="00A13EE1" w:rsidRDefault="00ED5F8E" w:rsidP="005928D1">
                  <w:pPr>
                    <w:pStyle w:val="TableBodyText"/>
                    <w:rPr>
                      <w:rFonts w:cs="Arial"/>
                      <w:color w:val="000000"/>
                      <w:szCs w:val="18"/>
                    </w:rPr>
                  </w:pPr>
                  <w:r w:rsidRPr="00A13EE1">
                    <w:rPr>
                      <w:rFonts w:cs="Arial"/>
                      <w:color w:val="000000"/>
                      <w:szCs w:val="18"/>
                    </w:rPr>
                    <w:t>2 77</w:t>
                  </w:r>
                  <w:r>
                    <w:rPr>
                      <w:rFonts w:cs="Arial"/>
                      <w:color w:val="000000"/>
                      <w:szCs w:val="18"/>
                    </w:rPr>
                    <w:t>1</w:t>
                  </w:r>
                </w:p>
              </w:tc>
              <w:tc>
                <w:tcPr>
                  <w:tcW w:w="833" w:type="pct"/>
                  <w:tcBorders>
                    <w:top w:val="nil"/>
                    <w:left w:val="nil"/>
                    <w:right w:val="nil"/>
                  </w:tcBorders>
                  <w:vAlign w:val="center"/>
                </w:tcPr>
                <w:p w14:paraId="44A585BA" w14:textId="77777777" w:rsidR="00ED5F8E" w:rsidRPr="00A13EE1" w:rsidRDefault="00ED5F8E" w:rsidP="005928D1">
                  <w:pPr>
                    <w:pStyle w:val="TableBodyText"/>
                    <w:rPr>
                      <w:rFonts w:cs="Arial"/>
                      <w:color w:val="000000"/>
                      <w:szCs w:val="18"/>
                    </w:rPr>
                  </w:pPr>
                  <w:r w:rsidRPr="00A13EE1">
                    <w:rPr>
                      <w:rFonts w:cs="Arial"/>
                      <w:color w:val="000000"/>
                      <w:szCs w:val="18"/>
                    </w:rPr>
                    <w:t>2 87</w:t>
                  </w:r>
                  <w:r>
                    <w:rPr>
                      <w:rFonts w:cs="Arial"/>
                      <w:color w:val="000000"/>
                      <w:szCs w:val="18"/>
                    </w:rPr>
                    <w:t>9</w:t>
                  </w:r>
                </w:p>
              </w:tc>
              <w:tc>
                <w:tcPr>
                  <w:tcW w:w="833" w:type="pct"/>
                  <w:tcBorders>
                    <w:top w:val="nil"/>
                    <w:left w:val="nil"/>
                    <w:right w:val="nil"/>
                  </w:tcBorders>
                  <w:vAlign w:val="center"/>
                </w:tcPr>
                <w:p w14:paraId="1D080684" w14:textId="77777777" w:rsidR="00ED5F8E" w:rsidRPr="00A13EE1" w:rsidRDefault="00ED5F8E" w:rsidP="005928D1">
                  <w:pPr>
                    <w:pStyle w:val="TableBodyText"/>
                    <w:ind w:right="28"/>
                    <w:rPr>
                      <w:rFonts w:cs="Arial"/>
                      <w:color w:val="000000"/>
                      <w:szCs w:val="18"/>
                    </w:rPr>
                  </w:pPr>
                  <w:r w:rsidRPr="00A13EE1">
                    <w:rPr>
                      <w:rFonts w:cs="Arial"/>
                      <w:color w:val="000000"/>
                      <w:szCs w:val="18"/>
                    </w:rPr>
                    <w:t>2 89</w:t>
                  </w:r>
                  <w:r>
                    <w:rPr>
                      <w:rFonts w:cs="Arial"/>
                      <w:color w:val="000000"/>
                      <w:szCs w:val="18"/>
                    </w:rPr>
                    <w:t>8</w:t>
                  </w:r>
                </w:p>
              </w:tc>
              <w:tc>
                <w:tcPr>
                  <w:tcW w:w="833" w:type="pct"/>
                  <w:tcBorders>
                    <w:top w:val="nil"/>
                    <w:left w:val="nil"/>
                    <w:right w:val="nil"/>
                  </w:tcBorders>
                  <w:vAlign w:val="center"/>
                </w:tcPr>
                <w:p w14:paraId="57EEB68A" w14:textId="77777777" w:rsidR="00ED5F8E" w:rsidRPr="00A05F2B" w:rsidRDefault="00ED5F8E" w:rsidP="005928D1">
                  <w:pPr>
                    <w:pStyle w:val="TableBodyText"/>
                    <w:ind w:right="28"/>
                    <w:rPr>
                      <w:rFonts w:cs="Arial"/>
                      <w:b/>
                      <w:bCs/>
                      <w:color w:val="000000"/>
                      <w:szCs w:val="18"/>
                    </w:rPr>
                  </w:pPr>
                  <w:r w:rsidRPr="00A05F2B">
                    <w:rPr>
                      <w:rFonts w:cs="Arial"/>
                      <w:b/>
                      <w:bCs/>
                      <w:color w:val="000000"/>
                      <w:szCs w:val="18"/>
                    </w:rPr>
                    <w:t>71.3</w:t>
                  </w:r>
                </w:p>
              </w:tc>
            </w:tr>
            <w:tr w:rsidR="00ED5F8E" w14:paraId="7AD7394C" w14:textId="77777777" w:rsidTr="00424446">
              <w:tc>
                <w:tcPr>
                  <w:tcW w:w="835" w:type="pct"/>
                  <w:tcBorders>
                    <w:bottom w:val="single" w:sz="4" w:space="0" w:color="BFBFBF" w:themeColor="background1" w:themeShade="BF"/>
                  </w:tcBorders>
                  <w:shd w:val="clear" w:color="auto" w:fill="F2F2F2" w:themeFill="background1" w:themeFillShade="F2"/>
                  <w:vAlign w:val="bottom"/>
                </w:tcPr>
                <w:p w14:paraId="04822D1C" w14:textId="77777777" w:rsidR="00ED5F8E" w:rsidRPr="001908EB" w:rsidRDefault="00ED5F8E" w:rsidP="005928D1">
                  <w:pPr>
                    <w:pStyle w:val="TableBodyText"/>
                    <w:jc w:val="left"/>
                    <w:rPr>
                      <w:b/>
                      <w:bCs/>
                    </w:rPr>
                  </w:pPr>
                  <w:r w:rsidRPr="001908EB">
                    <w:rPr>
                      <w:rFonts w:cs="Arial"/>
                      <w:b/>
                      <w:bCs/>
                      <w:color w:val="000000"/>
                      <w:szCs w:val="18"/>
                    </w:rPr>
                    <w:t>Total</w:t>
                  </w:r>
                </w:p>
              </w:tc>
              <w:tc>
                <w:tcPr>
                  <w:tcW w:w="833" w:type="pct"/>
                  <w:tcBorders>
                    <w:left w:val="nil"/>
                    <w:bottom w:val="single" w:sz="4" w:space="0" w:color="BFBFBF" w:themeColor="background1" w:themeShade="BF"/>
                    <w:right w:val="nil"/>
                  </w:tcBorders>
                  <w:shd w:val="clear" w:color="auto" w:fill="F2F2F2" w:themeFill="background1" w:themeFillShade="F2"/>
                  <w:vAlign w:val="center"/>
                </w:tcPr>
                <w:p w14:paraId="11094E3C" w14:textId="77777777" w:rsidR="00ED5F8E" w:rsidRPr="00F14DA4" w:rsidRDefault="00ED5F8E" w:rsidP="005928D1">
                  <w:pPr>
                    <w:pStyle w:val="TableBodyText"/>
                    <w:rPr>
                      <w:b/>
                    </w:rPr>
                  </w:pPr>
                  <w:r w:rsidRPr="00F14DA4">
                    <w:rPr>
                      <w:b/>
                    </w:rPr>
                    <w:t>3 855</w:t>
                  </w:r>
                </w:p>
              </w:tc>
              <w:tc>
                <w:tcPr>
                  <w:tcW w:w="833" w:type="pct"/>
                  <w:tcBorders>
                    <w:left w:val="nil"/>
                    <w:bottom w:val="single" w:sz="4" w:space="0" w:color="BFBFBF" w:themeColor="background1" w:themeShade="BF"/>
                    <w:right w:val="nil"/>
                  </w:tcBorders>
                  <w:shd w:val="clear" w:color="auto" w:fill="F2F2F2" w:themeFill="background1" w:themeFillShade="F2"/>
                  <w:vAlign w:val="center"/>
                </w:tcPr>
                <w:p w14:paraId="2D0B1D14" w14:textId="77777777" w:rsidR="00ED5F8E" w:rsidRPr="00F14DA4" w:rsidRDefault="00ED5F8E" w:rsidP="005928D1">
                  <w:pPr>
                    <w:pStyle w:val="TableBodyText"/>
                    <w:rPr>
                      <w:b/>
                    </w:rPr>
                  </w:pPr>
                  <w:r w:rsidRPr="00F14DA4">
                    <w:rPr>
                      <w:b/>
                    </w:rPr>
                    <w:t>4 077</w:t>
                  </w:r>
                </w:p>
              </w:tc>
              <w:tc>
                <w:tcPr>
                  <w:tcW w:w="833" w:type="pct"/>
                  <w:tcBorders>
                    <w:left w:val="nil"/>
                    <w:bottom w:val="single" w:sz="4" w:space="0" w:color="BFBFBF" w:themeColor="background1" w:themeShade="BF"/>
                    <w:right w:val="nil"/>
                  </w:tcBorders>
                  <w:shd w:val="clear" w:color="auto" w:fill="F2F2F2" w:themeFill="background1" w:themeFillShade="F2"/>
                  <w:vAlign w:val="center"/>
                </w:tcPr>
                <w:p w14:paraId="1E675478" w14:textId="77777777" w:rsidR="00ED5F8E" w:rsidRPr="00F14DA4" w:rsidRDefault="00ED5F8E" w:rsidP="005928D1">
                  <w:pPr>
                    <w:pStyle w:val="TableBodyText"/>
                    <w:rPr>
                      <w:b/>
                    </w:rPr>
                  </w:pPr>
                  <w:r w:rsidRPr="00F14DA4">
                    <w:rPr>
                      <w:b/>
                    </w:rPr>
                    <w:t>4 123</w:t>
                  </w:r>
                </w:p>
              </w:tc>
              <w:tc>
                <w:tcPr>
                  <w:tcW w:w="833" w:type="pct"/>
                  <w:tcBorders>
                    <w:left w:val="nil"/>
                    <w:bottom w:val="single" w:sz="4" w:space="0" w:color="BFBFBF" w:themeColor="background1" w:themeShade="BF"/>
                    <w:right w:val="nil"/>
                  </w:tcBorders>
                  <w:shd w:val="clear" w:color="auto" w:fill="F2F2F2" w:themeFill="background1" w:themeFillShade="F2"/>
                  <w:vAlign w:val="center"/>
                </w:tcPr>
                <w:p w14:paraId="7D204F04" w14:textId="77777777" w:rsidR="00ED5F8E" w:rsidRPr="00F14DA4" w:rsidRDefault="00ED5F8E" w:rsidP="005928D1">
                  <w:pPr>
                    <w:pStyle w:val="TableBodyText"/>
                    <w:ind w:right="28"/>
                    <w:rPr>
                      <w:b/>
                    </w:rPr>
                  </w:pPr>
                  <w:r w:rsidRPr="00F14DA4">
                    <w:rPr>
                      <w:b/>
                    </w:rPr>
                    <w:t>4 062</w:t>
                  </w:r>
                </w:p>
              </w:tc>
              <w:tc>
                <w:tcPr>
                  <w:tcW w:w="833" w:type="pct"/>
                  <w:tcBorders>
                    <w:left w:val="nil"/>
                    <w:bottom w:val="single" w:sz="4" w:space="0" w:color="BFBFBF" w:themeColor="background1" w:themeShade="BF"/>
                    <w:right w:val="nil"/>
                  </w:tcBorders>
                  <w:shd w:val="clear" w:color="auto" w:fill="F2F2F2" w:themeFill="background1" w:themeFillShade="F2"/>
                  <w:vAlign w:val="center"/>
                </w:tcPr>
                <w:p w14:paraId="5B843AF9" w14:textId="77777777" w:rsidR="00ED5F8E" w:rsidRPr="00F14DA4" w:rsidRDefault="00ED5F8E" w:rsidP="005928D1">
                  <w:pPr>
                    <w:pStyle w:val="TableBodyText"/>
                    <w:ind w:right="28"/>
                    <w:rPr>
                      <w:rFonts w:cs="Arial"/>
                      <w:b/>
                      <w:color w:val="000000"/>
                      <w:szCs w:val="18"/>
                    </w:rPr>
                  </w:pPr>
                  <w:r w:rsidRPr="00F14DA4">
                    <w:rPr>
                      <w:b/>
                    </w:rPr>
                    <w:t>100.0</w:t>
                  </w:r>
                </w:p>
              </w:tc>
            </w:tr>
          </w:tbl>
          <w:p w14:paraId="2DBE0675" w14:textId="77777777" w:rsidR="00ED5F8E" w:rsidRDefault="00ED5F8E" w:rsidP="005928D1">
            <w:pPr>
              <w:pStyle w:val="Box"/>
            </w:pPr>
          </w:p>
        </w:tc>
      </w:tr>
      <w:tr w:rsidR="00ED5F8E" w14:paraId="263A49EB" w14:textId="77777777" w:rsidTr="005928D1">
        <w:tc>
          <w:tcPr>
            <w:tcW w:w="5000" w:type="pct"/>
            <w:tcBorders>
              <w:top w:val="nil"/>
              <w:left w:val="nil"/>
              <w:bottom w:val="nil"/>
              <w:right w:val="nil"/>
            </w:tcBorders>
            <w:shd w:val="clear" w:color="auto" w:fill="auto"/>
          </w:tcPr>
          <w:p w14:paraId="223A00B8" w14:textId="77777777" w:rsidR="00ED5F8E" w:rsidRDefault="00ED5F8E" w:rsidP="005928D1">
            <w:pPr>
              <w:pStyle w:val="Note"/>
            </w:pPr>
            <w:r w:rsidRPr="001D51DF">
              <w:rPr>
                <w:rStyle w:val="NoteLabel"/>
              </w:rPr>
              <w:t>a</w:t>
            </w:r>
            <w:r>
              <w:t xml:space="preserve"> </w:t>
            </w:r>
            <w:r w:rsidRPr="002F3A9C">
              <w:t xml:space="preserve">The sum of students (4.4 million in 2018) </w:t>
            </w:r>
            <w:r>
              <w:t>does</w:t>
            </w:r>
            <w:r w:rsidRPr="002F3A9C">
              <w:t xml:space="preserve"> not add to the 2018 total (4.1 million) as a student may have enrolled in training with multiple provider types in a calendar year.</w:t>
            </w:r>
            <w:r>
              <w:t xml:space="preserve"> </w:t>
            </w:r>
            <w:r w:rsidRPr="00543928">
              <w:rPr>
                <w:rStyle w:val="NoteLabel"/>
              </w:rPr>
              <w:t>b</w:t>
            </w:r>
            <w:r>
              <w:t xml:space="preserve"> Enrolments reported for schools are only those where schools are registered as RTOs – these numbers will not match those reported elsewhere for VET in School enrolments, where enrolments are attributed to the home school regardless of training provider.</w:t>
            </w:r>
          </w:p>
        </w:tc>
      </w:tr>
      <w:tr w:rsidR="00ED5F8E" w14:paraId="1DE22803" w14:textId="77777777" w:rsidTr="005928D1">
        <w:tc>
          <w:tcPr>
            <w:tcW w:w="5000" w:type="pct"/>
            <w:tcBorders>
              <w:top w:val="nil"/>
              <w:left w:val="nil"/>
              <w:bottom w:val="nil"/>
              <w:right w:val="nil"/>
            </w:tcBorders>
            <w:shd w:val="clear" w:color="auto" w:fill="auto"/>
          </w:tcPr>
          <w:p w14:paraId="25328341" w14:textId="700289FD" w:rsidR="00ED5F8E" w:rsidRDefault="00ED5F8E" w:rsidP="005928D1">
            <w:pPr>
              <w:pStyle w:val="Source"/>
            </w:pPr>
            <w:r>
              <w:rPr>
                <w:i/>
              </w:rPr>
              <w:t>Source</w:t>
            </w:r>
            <w:r w:rsidRPr="00167F06">
              <w:t xml:space="preserve">: </w:t>
            </w:r>
            <w:r>
              <w:t xml:space="preserve">NCVER </w:t>
            </w:r>
            <w:r w:rsidR="00E85FF0" w:rsidRPr="00E85FF0">
              <w:rPr>
                <w:rFonts w:cs="Arial"/>
              </w:rPr>
              <w:t>(2019i, table 7)</w:t>
            </w:r>
            <w:r>
              <w:t>.</w:t>
            </w:r>
          </w:p>
        </w:tc>
      </w:tr>
      <w:tr w:rsidR="00ED5F8E" w14:paraId="299B175B" w14:textId="77777777" w:rsidTr="005928D1">
        <w:tc>
          <w:tcPr>
            <w:tcW w:w="5000" w:type="pct"/>
            <w:tcBorders>
              <w:top w:val="nil"/>
              <w:left w:val="nil"/>
              <w:bottom w:val="single" w:sz="6" w:space="0" w:color="78A22F"/>
              <w:right w:val="nil"/>
            </w:tcBorders>
            <w:shd w:val="clear" w:color="auto" w:fill="auto"/>
          </w:tcPr>
          <w:p w14:paraId="0825B4F0" w14:textId="77777777" w:rsidR="00ED5F8E" w:rsidRDefault="00ED5F8E" w:rsidP="005928D1">
            <w:pPr>
              <w:pStyle w:val="Box"/>
              <w:spacing w:before="0" w:line="120" w:lineRule="exact"/>
            </w:pPr>
          </w:p>
        </w:tc>
      </w:tr>
      <w:tr w:rsidR="00ED5F8E" w:rsidRPr="000863A5" w14:paraId="35248DAB" w14:textId="77777777" w:rsidTr="005928D1">
        <w:tc>
          <w:tcPr>
            <w:tcW w:w="5000" w:type="pct"/>
            <w:tcBorders>
              <w:top w:val="single" w:sz="6" w:space="0" w:color="78A22F"/>
              <w:left w:val="nil"/>
              <w:bottom w:val="nil"/>
              <w:right w:val="nil"/>
            </w:tcBorders>
          </w:tcPr>
          <w:p w14:paraId="3DDBD26E" w14:textId="77777777" w:rsidR="00ED5F8E" w:rsidRPr="007B2DE1" w:rsidRDefault="00ED5F8E" w:rsidP="005928D1">
            <w:pPr>
              <w:pStyle w:val="BoxSpaceBelow"/>
            </w:pPr>
          </w:p>
        </w:tc>
      </w:tr>
    </w:tbl>
    <w:p w14:paraId="565BAC71" w14:textId="77777777" w:rsidR="00ED5F8E" w:rsidRDefault="00ED5F8E" w:rsidP="005928D1">
      <w:pPr>
        <w:pStyle w:val="BodyText"/>
      </w:pPr>
      <w:r>
        <w:t>In 2018, private providers had lower numbers of students funded by domestic fee</w:t>
      </w:r>
      <w:r>
        <w:noBreakHyphen/>
        <w:t>for</w:t>
      </w:r>
      <w:r>
        <w:noBreakHyphen/>
        <w:t>service arrangements and government funding than in 2015, partly offset by higher numbers of fee</w:t>
      </w:r>
      <w:r>
        <w:noBreakHyphen/>
        <w:t>for</w:t>
      </w:r>
      <w:r>
        <w:noBreakHyphen/>
        <w:t>service international students. Two</w:t>
      </w:r>
      <w:r>
        <w:noBreakHyphen/>
        <w:t>thirds of the reduction in FYTEs experienced by TAFE providers was through a reduction in domestic fee</w:t>
      </w:r>
      <w:r>
        <w:noBreakHyphen/>
        <w:t>for</w:t>
      </w:r>
      <w:r>
        <w:noBreakHyphen/>
        <w:t xml:space="preserve">service students (figure C.8, panel b). </w:t>
      </w:r>
    </w:p>
    <w:p w14:paraId="15F3444B" w14:textId="77777777" w:rsidR="00ED5F8E" w:rsidRDefault="00ED5F8E" w:rsidP="005928D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ED5F8E" w14:paraId="139AA8C4" w14:textId="77777777" w:rsidTr="005928D1">
        <w:trPr>
          <w:tblHeader/>
        </w:trPr>
        <w:tc>
          <w:tcPr>
            <w:tcW w:w="5000" w:type="pct"/>
            <w:tcBorders>
              <w:top w:val="single" w:sz="6" w:space="0" w:color="78A22F"/>
              <w:left w:val="nil"/>
              <w:bottom w:val="nil"/>
              <w:right w:val="nil"/>
            </w:tcBorders>
            <w:shd w:val="clear" w:color="auto" w:fill="auto"/>
          </w:tcPr>
          <w:p w14:paraId="308FB189" w14:textId="085974B1" w:rsidR="00ED5F8E" w:rsidRPr="00176D3F" w:rsidRDefault="00ED5F8E" w:rsidP="005928D1">
            <w:pPr>
              <w:pStyle w:val="FigureTitle"/>
            </w:pPr>
            <w:r w:rsidRPr="00784A05">
              <w:rPr>
                <w:b w:val="0"/>
              </w:rPr>
              <w:t xml:space="preserve">Figure </w:t>
            </w:r>
            <w:r>
              <w:rPr>
                <w:b w:val="0"/>
              </w:rPr>
              <w:t>C.</w:t>
            </w:r>
            <w:r>
              <w:rPr>
                <w:b w:val="0"/>
                <w:noProof/>
              </w:rPr>
              <w:t>8</w:t>
            </w:r>
            <w:r>
              <w:tab/>
              <w:t>Most VET activity is delivered by private training providers and TAFE institutes</w:t>
            </w:r>
          </w:p>
        </w:tc>
      </w:tr>
      <w:tr w:rsidR="00ED5F8E" w14:paraId="79CDDE57" w14:textId="77777777" w:rsidTr="005928D1">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ED5F8E" w:rsidRPr="00B1465D" w14:paraId="26208DE3" w14:textId="77777777" w:rsidTr="005928D1">
              <w:trPr>
                <w:trHeight w:val="90"/>
                <w:tblHeader/>
                <w:jc w:val="center"/>
              </w:trPr>
              <w:tc>
                <w:tcPr>
                  <w:tcW w:w="5000" w:type="pct"/>
                  <w:tcBorders>
                    <w:top w:val="nil"/>
                    <w:bottom w:val="nil"/>
                  </w:tcBorders>
                </w:tcPr>
                <w:p w14:paraId="2F49326F" w14:textId="77777777" w:rsidR="00ED5F8E" w:rsidRPr="00B1465D" w:rsidRDefault="00ED5F8E" w:rsidP="00ED5F8E">
                  <w:pPr>
                    <w:pStyle w:val="Figure"/>
                    <w:numPr>
                      <w:ilvl w:val="0"/>
                      <w:numId w:val="32"/>
                    </w:numPr>
                    <w:spacing w:before="60" w:after="60"/>
                    <w:rPr>
                      <w:rFonts w:ascii="Arial" w:hAnsi="Arial" w:cs="Arial"/>
                      <w:sz w:val="18"/>
                      <w:szCs w:val="18"/>
                    </w:rPr>
                  </w:pPr>
                  <w:r>
                    <w:rPr>
                      <w:rFonts w:asciiTheme="minorHAnsi" w:hAnsiTheme="minorHAnsi" w:cstheme="minorHAnsi"/>
                      <w:sz w:val="20"/>
                    </w:rPr>
                    <w:t>Nationally recognised t</w:t>
                  </w:r>
                  <w:r w:rsidRPr="00DD6C16">
                    <w:rPr>
                      <w:rFonts w:asciiTheme="minorHAnsi" w:hAnsiTheme="minorHAnsi" w:cstheme="minorHAnsi"/>
                      <w:sz w:val="20"/>
                    </w:rPr>
                    <w:t>raining delivery by service type</w:t>
                  </w:r>
                  <w:r>
                    <w:rPr>
                      <w:rFonts w:asciiTheme="minorHAnsi" w:hAnsiTheme="minorHAnsi" w:cstheme="minorHAnsi"/>
                      <w:sz w:val="20"/>
                    </w:rPr>
                    <w:t xml:space="preserve"> and funding, </w:t>
                  </w:r>
                  <w:r w:rsidRPr="00DD6C16">
                    <w:rPr>
                      <w:rFonts w:asciiTheme="minorHAnsi" w:hAnsiTheme="minorHAnsi" w:cstheme="minorHAnsi"/>
                      <w:sz w:val="20"/>
                    </w:rPr>
                    <w:t>2018, FYTEs (</w:t>
                  </w:r>
                  <w:r>
                    <w:rPr>
                      <w:rFonts w:asciiTheme="minorHAnsi" w:hAnsiTheme="minorHAnsi" w:cstheme="minorHAnsi"/>
                      <w:sz w:val="20"/>
                    </w:rPr>
                    <w:t>’</w:t>
                  </w:r>
                  <w:r w:rsidRPr="00DD6C16">
                    <w:rPr>
                      <w:rFonts w:asciiTheme="minorHAnsi" w:hAnsiTheme="minorHAnsi" w:cstheme="minorHAnsi"/>
                      <w:sz w:val="20"/>
                    </w:rPr>
                    <w:t>000)</w:t>
                  </w:r>
                </w:p>
              </w:tc>
            </w:tr>
            <w:tr w:rsidR="00ED5F8E" w:rsidRPr="00B1465D" w14:paraId="1A5C0147" w14:textId="77777777" w:rsidTr="005928D1">
              <w:trPr>
                <w:trHeight w:val="90"/>
                <w:tblHeader/>
                <w:jc w:val="center"/>
              </w:trPr>
              <w:tc>
                <w:tcPr>
                  <w:tcW w:w="5000" w:type="pct"/>
                  <w:tcBorders>
                    <w:top w:val="nil"/>
                    <w:bottom w:val="nil"/>
                  </w:tcBorders>
                </w:tcPr>
                <w:p w14:paraId="49F014D5" w14:textId="77777777" w:rsidR="00ED5F8E" w:rsidRPr="00B1465D" w:rsidRDefault="00ED5F8E" w:rsidP="005928D1">
                  <w:pPr>
                    <w:pStyle w:val="Figure"/>
                    <w:spacing w:before="60" w:after="60"/>
                    <w:rPr>
                      <w:rFonts w:ascii="Arial" w:hAnsi="Arial" w:cs="Arial"/>
                      <w:sz w:val="18"/>
                      <w:szCs w:val="18"/>
                    </w:rPr>
                  </w:pPr>
                  <w:r w:rsidRPr="002C1BCC">
                    <w:rPr>
                      <w:rFonts w:ascii="Arial" w:hAnsi="Arial" w:cs="Arial"/>
                      <w:noProof/>
                      <w:sz w:val="18"/>
                      <w:szCs w:val="18"/>
                    </w:rPr>
                    <w:drawing>
                      <wp:inline distT="0" distB="0" distL="0" distR="0" wp14:anchorId="791E7DBA" wp14:editId="4326A583">
                        <wp:extent cx="5391150" cy="3022600"/>
                        <wp:effectExtent l="0" t="0" r="0" b="6350"/>
                        <wp:docPr id="62" name="Picture 62" descr="Panel A This figure shows the providers delivering nationally recognised training and funding sources. Private training providers have the highest number of training hours, with TAFE institutes the next largest. Enterprise providers, community education providers, schools and universities are all comparatively small providers of VET." title="Figure C.8 - Most VET activity is delivered by private training providers and TAFE institu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5391150" cy="3022600"/>
                                </a:xfrm>
                                <a:prstGeom prst="rect">
                                  <a:avLst/>
                                </a:prstGeom>
                                <a:noFill/>
                                <a:ln>
                                  <a:noFill/>
                                </a:ln>
                              </pic:spPr>
                            </pic:pic>
                          </a:graphicData>
                        </a:graphic>
                      </wp:inline>
                    </w:drawing>
                  </w:r>
                </w:p>
              </w:tc>
            </w:tr>
            <w:tr w:rsidR="00ED5F8E" w:rsidRPr="00B1465D" w14:paraId="4A86496F" w14:textId="77777777" w:rsidTr="005928D1">
              <w:trPr>
                <w:trHeight w:val="90"/>
                <w:tblHeader/>
                <w:jc w:val="center"/>
              </w:trPr>
              <w:tc>
                <w:tcPr>
                  <w:tcW w:w="5000" w:type="pct"/>
                  <w:tcBorders>
                    <w:top w:val="nil"/>
                    <w:bottom w:val="nil"/>
                  </w:tcBorders>
                </w:tcPr>
                <w:p w14:paraId="56A9C8B9" w14:textId="77777777" w:rsidR="00ED5F8E" w:rsidRPr="00B1465D" w:rsidRDefault="00ED5F8E" w:rsidP="00ED5F8E">
                  <w:pPr>
                    <w:pStyle w:val="Figure"/>
                    <w:numPr>
                      <w:ilvl w:val="0"/>
                      <w:numId w:val="32"/>
                    </w:numPr>
                    <w:spacing w:before="60" w:after="60"/>
                    <w:rPr>
                      <w:rFonts w:ascii="Arial" w:hAnsi="Arial" w:cs="Arial"/>
                      <w:sz w:val="18"/>
                      <w:szCs w:val="18"/>
                    </w:rPr>
                  </w:pPr>
                  <w:r w:rsidRPr="00DD6C16">
                    <w:rPr>
                      <w:rFonts w:asciiTheme="minorHAnsi" w:hAnsiTheme="minorHAnsi" w:cstheme="minorHAnsi"/>
                      <w:sz w:val="20"/>
                    </w:rPr>
                    <w:t>Change between 2015 and 2018, FYTEs (</w:t>
                  </w:r>
                  <w:r>
                    <w:rPr>
                      <w:rFonts w:asciiTheme="minorHAnsi" w:hAnsiTheme="minorHAnsi" w:cstheme="minorHAnsi"/>
                      <w:sz w:val="20"/>
                    </w:rPr>
                    <w:t>’</w:t>
                  </w:r>
                  <w:r w:rsidRPr="00DD6C16">
                    <w:rPr>
                      <w:rFonts w:asciiTheme="minorHAnsi" w:hAnsiTheme="minorHAnsi" w:cstheme="minorHAnsi"/>
                      <w:sz w:val="20"/>
                    </w:rPr>
                    <w:t>000)</w:t>
                  </w:r>
                </w:p>
              </w:tc>
            </w:tr>
            <w:tr w:rsidR="00ED5F8E" w:rsidRPr="00B1465D" w14:paraId="7194304D" w14:textId="77777777" w:rsidTr="005928D1">
              <w:trPr>
                <w:trHeight w:val="90"/>
                <w:tblHeader/>
                <w:jc w:val="center"/>
              </w:trPr>
              <w:tc>
                <w:tcPr>
                  <w:tcW w:w="5000" w:type="pct"/>
                  <w:tcBorders>
                    <w:top w:val="nil"/>
                    <w:bottom w:val="nil"/>
                  </w:tcBorders>
                </w:tcPr>
                <w:p w14:paraId="1CBBF434" w14:textId="77777777" w:rsidR="00ED5F8E" w:rsidRPr="00B1465D" w:rsidRDefault="00ED5F8E" w:rsidP="005928D1">
                  <w:pPr>
                    <w:pStyle w:val="Figure"/>
                    <w:spacing w:before="60" w:after="60"/>
                    <w:rPr>
                      <w:rFonts w:ascii="Arial" w:hAnsi="Arial" w:cs="Arial"/>
                      <w:sz w:val="18"/>
                      <w:szCs w:val="18"/>
                    </w:rPr>
                  </w:pPr>
                  <w:r w:rsidRPr="00BD13D5">
                    <w:rPr>
                      <w:rFonts w:ascii="Arial" w:hAnsi="Arial" w:cs="Arial"/>
                      <w:noProof/>
                      <w:sz w:val="18"/>
                      <w:szCs w:val="18"/>
                    </w:rPr>
                    <w:drawing>
                      <wp:inline distT="0" distB="0" distL="0" distR="0" wp14:anchorId="6617BF8A" wp14:editId="7918E94F">
                        <wp:extent cx="5391150" cy="3022600"/>
                        <wp:effectExtent l="0" t="0" r="0" b="6350"/>
                        <wp:docPr id="96" name="Picture 96" descr="This chart shows the change in training hours for VET providers from 2015 to 2018. Private providers, schools and TAFE institutes are delivering less training. Private providers have experienced the largest falls, with a large decline in government funded training hours partly offset by higher numbers of international fee-for-service training hours. Universities, community education providers and enterprise providers have increased training hours." title="Figure C.8 - Most VET activity is delivered by private training providers and TAFE institu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5391150" cy="3022600"/>
                                </a:xfrm>
                                <a:prstGeom prst="rect">
                                  <a:avLst/>
                                </a:prstGeom>
                                <a:noFill/>
                                <a:ln>
                                  <a:noFill/>
                                </a:ln>
                              </pic:spPr>
                            </pic:pic>
                          </a:graphicData>
                        </a:graphic>
                      </wp:inline>
                    </w:drawing>
                  </w:r>
                </w:p>
              </w:tc>
            </w:tr>
          </w:tbl>
          <w:p w14:paraId="5D0DE9C4" w14:textId="77777777" w:rsidR="00ED5F8E" w:rsidRDefault="00ED5F8E" w:rsidP="005928D1">
            <w:pPr>
              <w:pStyle w:val="Figure"/>
            </w:pPr>
          </w:p>
        </w:tc>
      </w:tr>
      <w:tr w:rsidR="00ED5F8E" w:rsidRPr="00176D3F" w14:paraId="0FB4AA3A" w14:textId="77777777" w:rsidTr="005928D1">
        <w:tc>
          <w:tcPr>
            <w:tcW w:w="5000" w:type="pct"/>
            <w:tcBorders>
              <w:top w:val="nil"/>
              <w:left w:val="nil"/>
              <w:bottom w:val="nil"/>
              <w:right w:val="nil"/>
            </w:tcBorders>
            <w:shd w:val="clear" w:color="auto" w:fill="auto"/>
          </w:tcPr>
          <w:p w14:paraId="69D79D26" w14:textId="7E37BA79" w:rsidR="00ED5F8E" w:rsidRPr="00176D3F" w:rsidRDefault="00ED5F8E" w:rsidP="005928D1">
            <w:pPr>
              <w:pStyle w:val="Source"/>
            </w:pPr>
            <w:r>
              <w:rPr>
                <w:i/>
              </w:rPr>
              <w:t>S</w:t>
            </w:r>
            <w:r w:rsidRPr="00784A05">
              <w:rPr>
                <w:i/>
              </w:rPr>
              <w:t>ource</w:t>
            </w:r>
            <w:r w:rsidRPr="00176D3F">
              <w:t xml:space="preserve">: </w:t>
            </w:r>
            <w:r>
              <w:t xml:space="preserve">NCVER </w:t>
            </w:r>
            <w:r w:rsidR="00E85FF0" w:rsidRPr="00E85FF0">
              <w:rPr>
                <w:rFonts w:cs="Arial"/>
              </w:rPr>
              <w:t>(2019n)</w:t>
            </w:r>
            <w:r>
              <w:t>.</w:t>
            </w:r>
          </w:p>
        </w:tc>
      </w:tr>
      <w:tr w:rsidR="00ED5F8E" w14:paraId="2BAD33F0" w14:textId="77777777" w:rsidTr="005928D1">
        <w:tc>
          <w:tcPr>
            <w:tcW w:w="5000" w:type="pct"/>
            <w:tcBorders>
              <w:top w:val="nil"/>
              <w:left w:val="nil"/>
              <w:bottom w:val="single" w:sz="6" w:space="0" w:color="78A22F"/>
              <w:right w:val="nil"/>
            </w:tcBorders>
            <w:shd w:val="clear" w:color="auto" w:fill="auto"/>
          </w:tcPr>
          <w:p w14:paraId="20F32A5F" w14:textId="77777777" w:rsidR="00ED5F8E" w:rsidRDefault="00ED5F8E" w:rsidP="005928D1">
            <w:pPr>
              <w:pStyle w:val="Figurespace"/>
            </w:pPr>
          </w:p>
        </w:tc>
      </w:tr>
      <w:tr w:rsidR="00ED5F8E" w:rsidRPr="000863A5" w14:paraId="6EA256AC" w14:textId="77777777" w:rsidTr="005928D1">
        <w:tc>
          <w:tcPr>
            <w:tcW w:w="5000" w:type="pct"/>
            <w:tcBorders>
              <w:top w:val="single" w:sz="6" w:space="0" w:color="78A22F"/>
              <w:left w:val="nil"/>
              <w:bottom w:val="nil"/>
              <w:right w:val="nil"/>
            </w:tcBorders>
          </w:tcPr>
          <w:p w14:paraId="2EAE4539" w14:textId="77777777" w:rsidR="00ED5F8E" w:rsidRPr="00626D32" w:rsidRDefault="00ED5F8E" w:rsidP="005928D1">
            <w:pPr>
              <w:pStyle w:val="BoxSpaceBelow"/>
            </w:pPr>
          </w:p>
        </w:tc>
      </w:tr>
    </w:tbl>
    <w:p w14:paraId="64E402D0" w14:textId="77777777" w:rsidR="00ED5F8E" w:rsidRDefault="00ED5F8E" w:rsidP="005928D1">
      <w:pPr>
        <w:pStyle w:val="Heading3"/>
      </w:pPr>
      <w:r>
        <w:t>Private providers</w:t>
      </w:r>
    </w:p>
    <w:p w14:paraId="1A4CC8FF" w14:textId="77777777" w:rsidR="00ED5F8E" w:rsidRDefault="00ED5F8E" w:rsidP="005928D1">
      <w:pPr>
        <w:pStyle w:val="BodyText"/>
      </w:pPr>
      <w:r>
        <w:t>The Australian approach to building contestable VET markets contributed to the growth of private providers since the mid</w:t>
      </w:r>
      <w:r>
        <w:noBreakHyphen/>
        <w:t xml:space="preserve">1990s. </w:t>
      </w:r>
    </w:p>
    <w:p w14:paraId="0EC7938A" w14:textId="3F885196" w:rsidR="00ED5F8E" w:rsidRPr="002B3C51" w:rsidRDefault="00ED5F8E" w:rsidP="005928D1">
      <w:pPr>
        <w:pStyle w:val="BodyText"/>
      </w:pPr>
      <w:r>
        <w:t xml:space="preserve">A large number of relatively small private providers deliver nationally recognised VET credentials. Most private providers are small compared to TAFEs </w:t>
      </w:r>
      <w:r w:rsidRPr="00EE3D4A">
        <w:rPr>
          <w:szCs w:val="24"/>
        </w:rPr>
        <w:t>(Korbel and Misko 2016)</w:t>
      </w:r>
      <w:r w:rsidRPr="002B3C51">
        <w:t xml:space="preserve">. </w:t>
      </w:r>
      <w:r>
        <w:t>In 2017, there were 1130 RTOs out of a total of 3573 non</w:t>
      </w:r>
      <w:r>
        <w:noBreakHyphen/>
      </w:r>
      <w:r w:rsidR="00424446">
        <w:t>school RTOs with fewer than 100 </w:t>
      </w:r>
      <w:r>
        <w:t xml:space="preserve">students </w:t>
      </w:r>
      <w:r w:rsidRPr="00EE312D">
        <w:rPr>
          <w:szCs w:val="24"/>
        </w:rPr>
        <w:t>(Korbel and Osborne 2019)</w:t>
      </w:r>
      <w:r>
        <w:t>. Almost 90 per cent of this group were private training providers.</w:t>
      </w:r>
    </w:p>
    <w:p w14:paraId="1973D1C1" w14:textId="021E5F50" w:rsidR="00ED5F8E" w:rsidRDefault="00ED5F8E" w:rsidP="005928D1">
      <w:pPr>
        <w:pStyle w:val="BodyText"/>
      </w:pPr>
      <w:r>
        <w:t xml:space="preserve">While large providers can offer a wider range of courses, small providers may offer a more personalised learning experience and add to system and student diversity </w:t>
      </w:r>
      <w:r w:rsidRPr="00474DE2">
        <w:rPr>
          <w:szCs w:val="24"/>
        </w:rPr>
        <w:t>(Korbel and Osborne 2019)</w:t>
      </w:r>
      <w:r>
        <w:t xml:space="preserve">. Small RTOs tend to offer more specialised programs (such as performing arts, theology, religious ministry and yoga) and with a higher proportion of students at </w:t>
      </w:r>
      <w:r w:rsidR="008A7310">
        <w:t>D</w:t>
      </w:r>
      <w:r>
        <w:t xml:space="preserve">iploma and </w:t>
      </w:r>
      <w:r w:rsidR="006B66E6">
        <w:t>A</w:t>
      </w:r>
      <w:r>
        <w:t xml:space="preserve">dvanced </w:t>
      </w:r>
      <w:r w:rsidR="006B66E6">
        <w:t>D</w:t>
      </w:r>
      <w:r>
        <w:t xml:space="preserve">iploma level than medium and large providers. Small providers are important in delivering training to key equity groups, such as students with a disability and </w:t>
      </w:r>
      <w:r w:rsidR="009F3E0B">
        <w:t>Aboriginal and Torres Strait Islander</w:t>
      </w:r>
      <w:r>
        <w:t xml:space="preserve"> students. Small providers have similar student satisfaction outcomes to larger RTOs.</w:t>
      </w:r>
    </w:p>
    <w:p w14:paraId="0B428A92" w14:textId="77777777" w:rsidR="00ED5F8E" w:rsidRDefault="00ED5F8E" w:rsidP="005928D1">
      <w:pPr>
        <w:pStyle w:val="Heading3"/>
      </w:pPr>
      <w:r>
        <w:t>TAFE providers</w:t>
      </w:r>
    </w:p>
    <w:p w14:paraId="12CAB206" w14:textId="2F689FC5" w:rsidR="00ED5F8E" w:rsidRDefault="00ED5F8E" w:rsidP="005928D1">
      <w:pPr>
        <w:pStyle w:val="BodyText"/>
      </w:pPr>
      <w:r>
        <w:t xml:space="preserve">In 2019 there were 35 TAFE institutes, down from 98 in 1996, as a result of consolidations and amalgamations, particularly in Victoria, South Australia and Western Australia </w:t>
      </w:r>
      <w:r w:rsidRPr="00521592">
        <w:rPr>
          <w:szCs w:val="24"/>
        </w:rPr>
        <w:t>(Korbel and Misko 2016; SCRGSP 2020, table 5A.7)</w:t>
      </w:r>
      <w:r>
        <w:t xml:space="preserve">. TAFE institutes are large providers compared to most RTOs and offer a wider range of courses. </w:t>
      </w:r>
    </w:p>
    <w:p w14:paraId="051C3F63" w14:textId="36295F28" w:rsidR="00ED5F8E" w:rsidRDefault="00ED5F8E" w:rsidP="005928D1">
      <w:pPr>
        <w:pStyle w:val="BodyText"/>
      </w:pPr>
      <w:r>
        <w:t xml:space="preserve">Most States and Territories have adopted a highly centralised governance model for TAFEs, with close governance relationships with State and Territory bureaucracies </w:t>
      </w:r>
      <w:r w:rsidRPr="00C431B5">
        <w:rPr>
          <w:szCs w:val="24"/>
        </w:rPr>
        <w:t>(Schubert and Goedegebuure 2017)</w:t>
      </w:r>
      <w:r>
        <w:t xml:space="preserve">. The exception is Victoria, which maintains a devolved model of governance for its separate TAFE institutes, with boards appointed by government to oversee activities. The consolidation of TAFEs has occurred at the same time as the private market has become more diverse and is in contrast to international trends towards decentralised governance </w:t>
      </w:r>
      <w:r w:rsidRPr="002D168B">
        <w:rPr>
          <w:szCs w:val="24"/>
        </w:rPr>
        <w:t>(Schubert and Goedegebuure 2017)</w:t>
      </w:r>
      <w:r>
        <w:t>.</w:t>
      </w:r>
    </w:p>
    <w:p w14:paraId="27B87D14" w14:textId="542EB9BE" w:rsidR="00ED5F8E" w:rsidRDefault="00ED5F8E" w:rsidP="005928D1">
      <w:pPr>
        <w:pStyle w:val="BodyText"/>
      </w:pPr>
      <w:r>
        <w:t xml:space="preserve">TAFE providers are the main example within the VET system of highly diversified provision. Trudzik </w:t>
      </w:r>
      <w:r w:rsidRPr="00EE6797">
        <w:t>(2015)</w:t>
      </w:r>
      <w:r>
        <w:t xml:space="preserve"> found that</w:t>
      </w:r>
      <w:r w:rsidRPr="00A12795">
        <w:t xml:space="preserve"> </w:t>
      </w:r>
      <w:r>
        <w:t xml:space="preserve">in 2015 </w:t>
      </w:r>
      <w:r w:rsidRPr="00A12795">
        <w:t>over 3500 RTOs ha</w:t>
      </w:r>
      <w:r>
        <w:t>d</w:t>
      </w:r>
      <w:r w:rsidRPr="00A12795">
        <w:t xml:space="preserve"> only 15 or fewer accredited qualifications on their scope of registration </w:t>
      </w:r>
      <w:r>
        <w:t>compared to</w:t>
      </w:r>
      <w:r w:rsidRPr="00A12795">
        <w:t xml:space="preserve"> a typical TAFE institute offer</w:t>
      </w:r>
      <w:r>
        <w:t xml:space="preserve">ing </w:t>
      </w:r>
      <w:r w:rsidRPr="00A12795">
        <w:t>between 100 and 500 qualifications</w:t>
      </w:r>
      <w:r>
        <w:t>.</w:t>
      </w:r>
      <w:r w:rsidRPr="00A12795">
        <w:t xml:space="preserve"> </w:t>
      </w:r>
    </w:p>
    <w:p w14:paraId="6BA32003" w14:textId="4C94EBAA" w:rsidR="00ED5F8E" w:rsidRDefault="00ED5F8E" w:rsidP="005928D1">
      <w:pPr>
        <w:pStyle w:val="BodyText"/>
      </w:pPr>
      <w:r>
        <w:t xml:space="preserve">The characteristics of students undertaking nationally recognised training in TAFE institutes and private providers are similar (figure C.9). However, private providers generally have a higher proportion of employed students, while TAFE institutes have higher proportions of students with a disability or students from an </w:t>
      </w:r>
      <w:r w:rsidR="009F3E0B">
        <w:t>Aboriginal and Torres Strait Islander</w:t>
      </w:r>
      <w:r>
        <w:t xml:space="preserve"> background. </w:t>
      </w:r>
    </w:p>
    <w:p w14:paraId="6C0FF252" w14:textId="77777777" w:rsidR="00ED5F8E" w:rsidRDefault="00ED5F8E" w:rsidP="005928D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ED5F8E" w14:paraId="2F80A49C" w14:textId="77777777" w:rsidTr="005928D1">
        <w:trPr>
          <w:tblHeader/>
        </w:trPr>
        <w:tc>
          <w:tcPr>
            <w:tcW w:w="5000" w:type="pct"/>
            <w:tcBorders>
              <w:top w:val="single" w:sz="6" w:space="0" w:color="78A22F"/>
              <w:left w:val="nil"/>
              <w:bottom w:val="nil"/>
              <w:right w:val="nil"/>
            </w:tcBorders>
            <w:shd w:val="clear" w:color="auto" w:fill="auto"/>
          </w:tcPr>
          <w:p w14:paraId="3AD02EE6" w14:textId="7CB2F855" w:rsidR="00ED5F8E" w:rsidRDefault="00ED5F8E" w:rsidP="005928D1">
            <w:pPr>
              <w:pStyle w:val="FigureTitle"/>
            </w:pPr>
            <w:r w:rsidRPr="00784A05">
              <w:rPr>
                <w:b w:val="0"/>
              </w:rPr>
              <w:t xml:space="preserve">Figure </w:t>
            </w:r>
            <w:r>
              <w:rPr>
                <w:b w:val="0"/>
              </w:rPr>
              <w:t>C.</w:t>
            </w:r>
            <w:r>
              <w:rPr>
                <w:b w:val="0"/>
                <w:noProof/>
              </w:rPr>
              <w:t>9</w:t>
            </w:r>
            <w:r>
              <w:tab/>
              <w:t>Student characteristics of private RTOs and TAFEs are similar</w:t>
            </w:r>
          </w:p>
          <w:p w14:paraId="5FA3F1D0" w14:textId="77777777" w:rsidR="00ED5F8E" w:rsidRPr="00176D3F" w:rsidRDefault="00ED5F8E" w:rsidP="005928D1">
            <w:pPr>
              <w:pStyle w:val="Subtitle"/>
            </w:pPr>
            <w:r>
              <w:t>Percentage of program FYTEs</w:t>
            </w:r>
          </w:p>
        </w:tc>
      </w:tr>
      <w:tr w:rsidR="00ED5F8E" w14:paraId="20F358B8" w14:textId="77777777" w:rsidTr="005928D1">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4184"/>
              <w:gridCol w:w="4320"/>
            </w:tblGrid>
            <w:tr w:rsidR="00ED5F8E" w:rsidRPr="00B1465D" w14:paraId="5665B0E2" w14:textId="77777777" w:rsidTr="005928D1">
              <w:trPr>
                <w:trHeight w:val="90"/>
                <w:tblHeader/>
                <w:jc w:val="center"/>
              </w:trPr>
              <w:tc>
                <w:tcPr>
                  <w:tcW w:w="2500" w:type="pct"/>
                  <w:tcBorders>
                    <w:top w:val="nil"/>
                    <w:bottom w:val="nil"/>
                  </w:tcBorders>
                </w:tcPr>
                <w:p w14:paraId="7537CBA9" w14:textId="77777777" w:rsidR="00ED5F8E" w:rsidRPr="00B1465D" w:rsidRDefault="00ED5F8E" w:rsidP="00ED5F8E">
                  <w:pPr>
                    <w:pStyle w:val="Figure"/>
                    <w:numPr>
                      <w:ilvl w:val="0"/>
                      <w:numId w:val="30"/>
                    </w:numPr>
                    <w:spacing w:before="60" w:after="60"/>
                    <w:rPr>
                      <w:rFonts w:ascii="Arial" w:hAnsi="Arial" w:cs="Arial"/>
                      <w:sz w:val="18"/>
                      <w:szCs w:val="18"/>
                    </w:rPr>
                  </w:pPr>
                  <w:r w:rsidRPr="0084345C">
                    <w:rPr>
                      <w:rFonts w:ascii="Arial" w:hAnsi="Arial" w:cs="Arial"/>
                      <w:noProof/>
                      <w:sz w:val="20"/>
                    </w:rPr>
                    <w:t>Full</w:t>
                  </w:r>
                  <w:r>
                    <w:rPr>
                      <w:rFonts w:ascii="Arial" w:hAnsi="Arial" w:cs="Arial"/>
                      <w:noProof/>
                      <w:sz w:val="20"/>
                    </w:rPr>
                    <w:noBreakHyphen/>
                  </w:r>
                  <w:r w:rsidRPr="0084345C">
                    <w:rPr>
                      <w:rFonts w:ascii="Arial" w:hAnsi="Arial" w:cs="Arial"/>
                      <w:noProof/>
                      <w:sz w:val="20"/>
                    </w:rPr>
                    <w:t>time and part</w:t>
                  </w:r>
                  <w:r>
                    <w:rPr>
                      <w:rFonts w:ascii="Arial" w:hAnsi="Arial" w:cs="Arial"/>
                      <w:noProof/>
                      <w:sz w:val="20"/>
                    </w:rPr>
                    <w:noBreakHyphen/>
                  </w:r>
                  <w:r w:rsidRPr="0084345C">
                    <w:rPr>
                      <w:rFonts w:ascii="Arial" w:hAnsi="Arial" w:cs="Arial"/>
                      <w:noProof/>
                      <w:sz w:val="20"/>
                    </w:rPr>
                    <w:t>time study</w:t>
                  </w:r>
                </w:p>
              </w:tc>
              <w:tc>
                <w:tcPr>
                  <w:tcW w:w="2500" w:type="pct"/>
                  <w:tcBorders>
                    <w:top w:val="nil"/>
                    <w:bottom w:val="nil"/>
                  </w:tcBorders>
                </w:tcPr>
                <w:p w14:paraId="788D0E2C" w14:textId="77777777" w:rsidR="00ED5F8E" w:rsidRPr="00B1465D" w:rsidRDefault="00ED5F8E" w:rsidP="00ED5F8E">
                  <w:pPr>
                    <w:pStyle w:val="Figure"/>
                    <w:numPr>
                      <w:ilvl w:val="0"/>
                      <w:numId w:val="30"/>
                    </w:numPr>
                    <w:spacing w:before="60" w:after="60"/>
                    <w:rPr>
                      <w:rFonts w:ascii="Arial" w:hAnsi="Arial" w:cs="Arial"/>
                      <w:sz w:val="18"/>
                      <w:szCs w:val="18"/>
                    </w:rPr>
                  </w:pPr>
                  <w:r w:rsidRPr="0084345C">
                    <w:rPr>
                      <w:rFonts w:ascii="Arial" w:hAnsi="Arial" w:cs="Arial"/>
                      <w:noProof/>
                      <w:sz w:val="20"/>
                    </w:rPr>
                    <w:t>Employment status</w:t>
                  </w:r>
                  <w:r w:rsidRPr="006C215D">
                    <w:rPr>
                      <w:rStyle w:val="NoteLabel"/>
                    </w:rPr>
                    <w:t>a</w:t>
                  </w:r>
                </w:p>
              </w:tc>
            </w:tr>
            <w:tr w:rsidR="00ED5F8E" w:rsidRPr="00B1465D" w14:paraId="2CD0D3BB" w14:textId="77777777" w:rsidTr="005928D1">
              <w:trPr>
                <w:trHeight w:val="90"/>
                <w:tblHeader/>
                <w:jc w:val="center"/>
              </w:trPr>
              <w:tc>
                <w:tcPr>
                  <w:tcW w:w="2500" w:type="pct"/>
                  <w:tcBorders>
                    <w:top w:val="nil"/>
                    <w:bottom w:val="nil"/>
                  </w:tcBorders>
                </w:tcPr>
                <w:p w14:paraId="163FB488" w14:textId="77777777" w:rsidR="00ED5F8E" w:rsidRPr="00B1465D" w:rsidRDefault="00ED5F8E" w:rsidP="005928D1">
                  <w:pPr>
                    <w:pStyle w:val="Figure"/>
                    <w:spacing w:before="60" w:after="60"/>
                    <w:rPr>
                      <w:rFonts w:ascii="Arial" w:hAnsi="Arial" w:cs="Arial"/>
                      <w:sz w:val="18"/>
                      <w:szCs w:val="18"/>
                    </w:rPr>
                  </w:pPr>
                  <w:r w:rsidRPr="00D173B8">
                    <w:rPr>
                      <w:rFonts w:ascii="Arial" w:hAnsi="Arial" w:cs="Arial"/>
                      <w:noProof/>
                      <w:sz w:val="18"/>
                      <w:szCs w:val="18"/>
                    </w:rPr>
                    <w:drawing>
                      <wp:inline distT="0" distB="0" distL="0" distR="0" wp14:anchorId="25D518CE" wp14:editId="05586AF1">
                        <wp:extent cx="2476500" cy="2355850"/>
                        <wp:effectExtent l="0" t="0" r="0" b="6350"/>
                        <wp:docPr id="97" name="Picture 97" descr="Panel A:&#10;TAFE institutes and private training providers both have a roughly 50:50 split of Full Year Training Equivalents relating to full time and part time students undertaking VET programs.&#10;" title="Figure C.9 - Student characteristics of private RTOs and TAFEs are simil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2476500" cy="2355850"/>
                                </a:xfrm>
                                <a:prstGeom prst="rect">
                                  <a:avLst/>
                                </a:prstGeom>
                                <a:noFill/>
                                <a:ln>
                                  <a:noFill/>
                                </a:ln>
                              </pic:spPr>
                            </pic:pic>
                          </a:graphicData>
                        </a:graphic>
                      </wp:inline>
                    </w:drawing>
                  </w:r>
                </w:p>
              </w:tc>
              <w:tc>
                <w:tcPr>
                  <w:tcW w:w="2500" w:type="pct"/>
                  <w:tcBorders>
                    <w:top w:val="nil"/>
                    <w:bottom w:val="nil"/>
                  </w:tcBorders>
                </w:tcPr>
                <w:p w14:paraId="24FD847F" w14:textId="77777777" w:rsidR="00ED5F8E" w:rsidRPr="00B1465D" w:rsidRDefault="00ED5F8E" w:rsidP="005928D1">
                  <w:pPr>
                    <w:pStyle w:val="Figure"/>
                    <w:spacing w:before="60" w:after="60"/>
                    <w:rPr>
                      <w:rFonts w:ascii="Arial" w:hAnsi="Arial" w:cs="Arial"/>
                      <w:sz w:val="18"/>
                      <w:szCs w:val="18"/>
                    </w:rPr>
                  </w:pPr>
                  <w:r w:rsidRPr="008E2988">
                    <w:rPr>
                      <w:rFonts w:ascii="Arial" w:hAnsi="Arial" w:cs="Arial"/>
                      <w:noProof/>
                      <w:sz w:val="18"/>
                      <w:szCs w:val="18"/>
                    </w:rPr>
                    <w:drawing>
                      <wp:inline distT="0" distB="0" distL="0" distR="0" wp14:anchorId="66634E63" wp14:editId="7F75755D">
                        <wp:extent cx="2692400" cy="2393950"/>
                        <wp:effectExtent l="0" t="0" r="0" b="6350"/>
                        <wp:docPr id="98" name="Picture 98" descr="Panel B:&#10;TAFE institutes have a 60:40 split of Full Year Training Equivalents related to employed and unemployed students undertaking VET programs. Private training providers have a 70:30 split of employed to unemployed students.&#10;" title="Figure C.9 - Student characteristics of private RTOs and TAFEs are simil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2692400" cy="2393950"/>
                                </a:xfrm>
                                <a:prstGeom prst="rect">
                                  <a:avLst/>
                                </a:prstGeom>
                                <a:noFill/>
                                <a:ln>
                                  <a:noFill/>
                                </a:ln>
                              </pic:spPr>
                            </pic:pic>
                          </a:graphicData>
                        </a:graphic>
                      </wp:inline>
                    </w:drawing>
                  </w:r>
                </w:p>
              </w:tc>
            </w:tr>
            <w:tr w:rsidR="00ED5F8E" w:rsidRPr="00B1465D" w14:paraId="0F895367" w14:textId="77777777" w:rsidTr="005928D1">
              <w:trPr>
                <w:trHeight w:val="90"/>
                <w:tblHeader/>
                <w:jc w:val="center"/>
              </w:trPr>
              <w:tc>
                <w:tcPr>
                  <w:tcW w:w="2500" w:type="pct"/>
                  <w:tcBorders>
                    <w:top w:val="nil"/>
                    <w:bottom w:val="nil"/>
                  </w:tcBorders>
                </w:tcPr>
                <w:p w14:paraId="62576D5F" w14:textId="77777777" w:rsidR="00ED5F8E" w:rsidRPr="00B1465D" w:rsidRDefault="00ED5F8E" w:rsidP="00ED5F8E">
                  <w:pPr>
                    <w:pStyle w:val="Figure"/>
                    <w:numPr>
                      <w:ilvl w:val="0"/>
                      <w:numId w:val="30"/>
                    </w:numPr>
                    <w:spacing w:before="60" w:after="60"/>
                    <w:rPr>
                      <w:rFonts w:ascii="Arial" w:hAnsi="Arial" w:cs="Arial"/>
                      <w:sz w:val="18"/>
                      <w:szCs w:val="18"/>
                    </w:rPr>
                  </w:pPr>
                  <w:r w:rsidRPr="0084345C">
                    <w:rPr>
                      <w:rFonts w:ascii="Arial" w:hAnsi="Arial" w:cs="Arial"/>
                      <w:sz w:val="20"/>
                    </w:rPr>
                    <w:t>With and without a disability</w:t>
                  </w:r>
                  <w:r w:rsidRPr="006C215D">
                    <w:rPr>
                      <w:rStyle w:val="NoteLabel"/>
                    </w:rPr>
                    <w:t>a</w:t>
                  </w:r>
                </w:p>
              </w:tc>
              <w:tc>
                <w:tcPr>
                  <w:tcW w:w="2500" w:type="pct"/>
                  <w:tcBorders>
                    <w:top w:val="nil"/>
                    <w:bottom w:val="nil"/>
                  </w:tcBorders>
                </w:tcPr>
                <w:p w14:paraId="4F0BB771" w14:textId="77777777" w:rsidR="00ED5F8E" w:rsidRPr="00B1465D" w:rsidRDefault="00ED5F8E" w:rsidP="00ED5F8E">
                  <w:pPr>
                    <w:pStyle w:val="Figure"/>
                    <w:numPr>
                      <w:ilvl w:val="0"/>
                      <w:numId w:val="30"/>
                    </w:numPr>
                    <w:spacing w:before="60" w:after="60"/>
                    <w:rPr>
                      <w:rFonts w:ascii="Arial" w:hAnsi="Arial" w:cs="Arial"/>
                      <w:sz w:val="18"/>
                      <w:szCs w:val="18"/>
                    </w:rPr>
                  </w:pPr>
                  <w:r w:rsidRPr="0084345C">
                    <w:rPr>
                      <w:rFonts w:ascii="Arial" w:hAnsi="Arial" w:cs="Arial"/>
                      <w:sz w:val="20"/>
                    </w:rPr>
                    <w:t>Indigenous status</w:t>
                  </w:r>
                  <w:r w:rsidRPr="006C215D">
                    <w:rPr>
                      <w:rStyle w:val="NoteLabel"/>
                    </w:rPr>
                    <w:t>a</w:t>
                  </w:r>
                </w:p>
              </w:tc>
            </w:tr>
            <w:tr w:rsidR="00ED5F8E" w:rsidRPr="00B1465D" w14:paraId="30868907" w14:textId="77777777" w:rsidTr="005928D1">
              <w:trPr>
                <w:trHeight w:val="90"/>
                <w:tblHeader/>
                <w:jc w:val="center"/>
              </w:trPr>
              <w:tc>
                <w:tcPr>
                  <w:tcW w:w="2500" w:type="pct"/>
                  <w:tcBorders>
                    <w:top w:val="nil"/>
                    <w:bottom w:val="nil"/>
                  </w:tcBorders>
                </w:tcPr>
                <w:p w14:paraId="225158BB" w14:textId="77777777" w:rsidR="00ED5F8E" w:rsidRPr="00B1465D" w:rsidRDefault="00ED5F8E" w:rsidP="005928D1">
                  <w:pPr>
                    <w:pStyle w:val="Figure"/>
                    <w:spacing w:before="60" w:after="60"/>
                    <w:rPr>
                      <w:rFonts w:ascii="Arial" w:hAnsi="Arial" w:cs="Arial"/>
                      <w:sz w:val="18"/>
                      <w:szCs w:val="18"/>
                    </w:rPr>
                  </w:pPr>
                  <w:r w:rsidRPr="00FD618E">
                    <w:rPr>
                      <w:rFonts w:ascii="Arial" w:hAnsi="Arial" w:cs="Arial"/>
                      <w:noProof/>
                      <w:sz w:val="18"/>
                      <w:szCs w:val="18"/>
                    </w:rPr>
                    <w:drawing>
                      <wp:inline distT="0" distB="0" distL="0" distR="0" wp14:anchorId="7BD5C70D" wp14:editId="5D2301B0">
                        <wp:extent cx="2641600" cy="2393950"/>
                        <wp:effectExtent l="0" t="0" r="6350" b="6350"/>
                        <wp:docPr id="99" name="Picture 99" descr="Panel C:&#10;Students with a disability account for just over 10 per cent of Full Year Training Equivalents in TAFE institute program training. For private training providers this ratio is just under 5 per cent.&#10;" title="Figure C.9 - Student characteristics of private RTOs and TAFEs are simil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2641600" cy="2393950"/>
                                </a:xfrm>
                                <a:prstGeom prst="rect">
                                  <a:avLst/>
                                </a:prstGeom>
                                <a:noFill/>
                                <a:ln>
                                  <a:noFill/>
                                </a:ln>
                              </pic:spPr>
                            </pic:pic>
                          </a:graphicData>
                        </a:graphic>
                      </wp:inline>
                    </w:drawing>
                  </w:r>
                </w:p>
              </w:tc>
              <w:tc>
                <w:tcPr>
                  <w:tcW w:w="2500" w:type="pct"/>
                  <w:tcBorders>
                    <w:top w:val="nil"/>
                    <w:bottom w:val="nil"/>
                  </w:tcBorders>
                </w:tcPr>
                <w:p w14:paraId="25C5CE42" w14:textId="77777777" w:rsidR="00ED5F8E" w:rsidRPr="00B1465D" w:rsidRDefault="00ED5F8E" w:rsidP="005928D1">
                  <w:pPr>
                    <w:pStyle w:val="Figure"/>
                    <w:spacing w:before="60" w:after="60"/>
                    <w:rPr>
                      <w:rFonts w:ascii="Arial" w:hAnsi="Arial" w:cs="Arial"/>
                      <w:sz w:val="18"/>
                      <w:szCs w:val="18"/>
                    </w:rPr>
                  </w:pPr>
                  <w:r w:rsidRPr="00D724E2">
                    <w:rPr>
                      <w:rFonts w:ascii="Arial" w:hAnsi="Arial" w:cs="Arial"/>
                      <w:noProof/>
                      <w:sz w:val="18"/>
                      <w:szCs w:val="18"/>
                    </w:rPr>
                    <w:drawing>
                      <wp:inline distT="0" distB="0" distL="0" distR="0" wp14:anchorId="2C0CE45A" wp14:editId="4D0F0321">
                        <wp:extent cx="2736850" cy="2393950"/>
                        <wp:effectExtent l="0" t="0" r="6350" b="6350"/>
                        <wp:docPr id="100" name="Picture 100" descr="Panel D:&#10;Indigenous students in both TAFE institutes and private training providers were about 5 per cent of all students for whom status was known, with the ratio in TAFEs just over 5 per cent and Indigenous students making up 3.5 per cent in private training providers.&#10;" title="Figure C.9 - Student characteristics of private RTOs and TAFEs are simil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2736850" cy="2393950"/>
                                </a:xfrm>
                                <a:prstGeom prst="rect">
                                  <a:avLst/>
                                </a:prstGeom>
                                <a:noFill/>
                                <a:ln>
                                  <a:noFill/>
                                </a:ln>
                              </pic:spPr>
                            </pic:pic>
                          </a:graphicData>
                        </a:graphic>
                      </wp:inline>
                    </w:drawing>
                  </w:r>
                </w:p>
              </w:tc>
            </w:tr>
          </w:tbl>
          <w:p w14:paraId="34439D39" w14:textId="77777777" w:rsidR="00ED5F8E" w:rsidRDefault="00ED5F8E" w:rsidP="005928D1">
            <w:pPr>
              <w:pStyle w:val="Figure"/>
            </w:pPr>
          </w:p>
        </w:tc>
      </w:tr>
      <w:tr w:rsidR="00ED5F8E" w:rsidRPr="00176D3F" w14:paraId="23D2EE32" w14:textId="77777777" w:rsidTr="005928D1">
        <w:tc>
          <w:tcPr>
            <w:tcW w:w="5000" w:type="pct"/>
            <w:tcBorders>
              <w:top w:val="nil"/>
              <w:left w:val="nil"/>
              <w:bottom w:val="nil"/>
              <w:right w:val="nil"/>
            </w:tcBorders>
            <w:shd w:val="clear" w:color="auto" w:fill="auto"/>
          </w:tcPr>
          <w:p w14:paraId="329F497C" w14:textId="77777777" w:rsidR="00ED5F8E" w:rsidRPr="00176D3F" w:rsidRDefault="00ED5F8E" w:rsidP="005928D1">
            <w:pPr>
              <w:pStyle w:val="Note"/>
            </w:pPr>
            <w:r>
              <w:rPr>
                <w:rStyle w:val="NoteLabel"/>
              </w:rPr>
              <w:t>a</w:t>
            </w:r>
            <w:r>
              <w:t xml:space="preserve"> Percentages are of students for whom status is known. For panels b, c and d, there are significant numbers of students for whom status is unknown and these are excluded from the calculations.</w:t>
            </w:r>
          </w:p>
        </w:tc>
      </w:tr>
      <w:tr w:rsidR="00ED5F8E" w:rsidRPr="00176D3F" w14:paraId="5CFA316A" w14:textId="77777777" w:rsidTr="005928D1">
        <w:tc>
          <w:tcPr>
            <w:tcW w:w="5000" w:type="pct"/>
            <w:tcBorders>
              <w:top w:val="nil"/>
              <w:left w:val="nil"/>
              <w:bottom w:val="nil"/>
              <w:right w:val="nil"/>
            </w:tcBorders>
            <w:shd w:val="clear" w:color="auto" w:fill="auto"/>
          </w:tcPr>
          <w:p w14:paraId="6E08A6F7" w14:textId="510F121F" w:rsidR="00ED5F8E" w:rsidRPr="00176D3F" w:rsidRDefault="00ED5F8E" w:rsidP="005928D1">
            <w:pPr>
              <w:pStyle w:val="Source"/>
            </w:pPr>
            <w:r>
              <w:rPr>
                <w:i/>
              </w:rPr>
              <w:t>S</w:t>
            </w:r>
            <w:r w:rsidRPr="00784A05">
              <w:rPr>
                <w:i/>
              </w:rPr>
              <w:t>ource</w:t>
            </w:r>
            <w:r w:rsidRPr="00176D3F">
              <w:t xml:space="preserve">: </w:t>
            </w:r>
            <w:r>
              <w:t xml:space="preserve">NCVER </w:t>
            </w:r>
            <w:r w:rsidR="00E85FF0" w:rsidRPr="00E85FF0">
              <w:rPr>
                <w:rFonts w:cs="Arial"/>
              </w:rPr>
              <w:t>(2019n)</w:t>
            </w:r>
            <w:r>
              <w:t>.</w:t>
            </w:r>
          </w:p>
        </w:tc>
      </w:tr>
      <w:tr w:rsidR="00ED5F8E" w14:paraId="7DD0AFD8" w14:textId="77777777" w:rsidTr="005928D1">
        <w:tc>
          <w:tcPr>
            <w:tcW w:w="5000" w:type="pct"/>
            <w:tcBorders>
              <w:top w:val="nil"/>
              <w:left w:val="nil"/>
              <w:bottom w:val="single" w:sz="6" w:space="0" w:color="78A22F"/>
              <w:right w:val="nil"/>
            </w:tcBorders>
            <w:shd w:val="clear" w:color="auto" w:fill="auto"/>
          </w:tcPr>
          <w:p w14:paraId="054687B4" w14:textId="77777777" w:rsidR="00ED5F8E" w:rsidRDefault="00ED5F8E" w:rsidP="005928D1">
            <w:pPr>
              <w:pStyle w:val="Figurespace"/>
            </w:pPr>
          </w:p>
        </w:tc>
      </w:tr>
      <w:tr w:rsidR="00ED5F8E" w:rsidRPr="000863A5" w14:paraId="23A78DF4" w14:textId="77777777" w:rsidTr="005928D1">
        <w:tc>
          <w:tcPr>
            <w:tcW w:w="5000" w:type="pct"/>
            <w:tcBorders>
              <w:top w:val="single" w:sz="6" w:space="0" w:color="78A22F"/>
              <w:left w:val="nil"/>
              <w:bottom w:val="nil"/>
              <w:right w:val="nil"/>
            </w:tcBorders>
          </w:tcPr>
          <w:p w14:paraId="49F6FF28" w14:textId="77777777" w:rsidR="00ED5F8E" w:rsidRPr="00626D32" w:rsidRDefault="00ED5F8E" w:rsidP="005928D1">
            <w:pPr>
              <w:pStyle w:val="BoxSpaceBelow"/>
            </w:pPr>
          </w:p>
        </w:tc>
      </w:tr>
    </w:tbl>
    <w:p w14:paraId="6DFD9D1C" w14:textId="10506EC4" w:rsidR="00ED5F8E" w:rsidRDefault="00ED5F8E" w:rsidP="005928D1">
      <w:pPr>
        <w:pStyle w:val="BodyText"/>
      </w:pPr>
      <w:r>
        <w:t xml:space="preserve">In terms of qualifications, there are twice as many completions with private RTOs as TAFE institutes. TAFE providers have a slightly higher relative concentration in </w:t>
      </w:r>
      <w:r w:rsidR="00C703CA">
        <w:t>C</w:t>
      </w:r>
      <w:r>
        <w:t>ertificates II and III, with private RTOs responsible for much higher numbers of Statements of Attainment and a higher relative number of Certificate IV qualifications and above (figure C.10).</w:t>
      </w:r>
    </w:p>
    <w:p w14:paraId="35812259" w14:textId="77777777" w:rsidR="00ED5F8E" w:rsidRPr="007B2DE1" w:rsidRDefault="00ED5F8E" w:rsidP="005928D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ED5F8E" w14:paraId="68EC2AA4" w14:textId="77777777" w:rsidTr="005928D1">
        <w:trPr>
          <w:tblHeader/>
        </w:trPr>
        <w:tc>
          <w:tcPr>
            <w:tcW w:w="5000" w:type="pct"/>
            <w:tcBorders>
              <w:top w:val="single" w:sz="6" w:space="0" w:color="78A22F"/>
              <w:left w:val="nil"/>
              <w:bottom w:val="nil"/>
              <w:right w:val="nil"/>
            </w:tcBorders>
            <w:shd w:val="clear" w:color="auto" w:fill="auto"/>
          </w:tcPr>
          <w:p w14:paraId="360F8ED1" w14:textId="230ECE7E" w:rsidR="00ED5F8E" w:rsidRDefault="00ED5F8E" w:rsidP="005928D1">
            <w:pPr>
              <w:pStyle w:val="FigureTitle"/>
            </w:pPr>
            <w:r w:rsidRPr="00784A05">
              <w:rPr>
                <w:b w:val="0"/>
              </w:rPr>
              <w:t xml:space="preserve">Figure </w:t>
            </w:r>
            <w:bookmarkStart w:id="116" w:name="OLE_LINK10"/>
            <w:r>
              <w:rPr>
                <w:b w:val="0"/>
              </w:rPr>
              <w:t>C.</w:t>
            </w:r>
            <w:r>
              <w:rPr>
                <w:b w:val="0"/>
                <w:noProof/>
              </w:rPr>
              <w:t>10</w:t>
            </w:r>
            <w:bookmarkEnd w:id="116"/>
            <w:r>
              <w:tab/>
              <w:t xml:space="preserve">Course completions at private RTOs and TAFEs </w:t>
            </w:r>
          </w:p>
          <w:p w14:paraId="0DE6C3A4" w14:textId="77777777" w:rsidR="00ED5F8E" w:rsidRPr="008979A9" w:rsidRDefault="00ED5F8E" w:rsidP="005928D1">
            <w:pPr>
              <w:pStyle w:val="Subtitle"/>
            </w:pPr>
            <w:r>
              <w:t>Number of completions, 2018 (’000)</w:t>
            </w:r>
          </w:p>
        </w:tc>
      </w:tr>
      <w:tr w:rsidR="00ED5F8E" w14:paraId="3B7DD01F" w14:textId="77777777" w:rsidTr="005928D1">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ED5F8E" w:rsidRPr="00B1465D" w14:paraId="1A0FF980" w14:textId="77777777" w:rsidTr="005928D1">
              <w:trPr>
                <w:tblHeader/>
                <w:jc w:val="center"/>
              </w:trPr>
              <w:tc>
                <w:tcPr>
                  <w:tcW w:w="5000" w:type="pct"/>
                  <w:tcBorders>
                    <w:top w:val="nil"/>
                    <w:bottom w:val="nil"/>
                  </w:tcBorders>
                </w:tcPr>
                <w:p w14:paraId="472CBB08" w14:textId="77777777" w:rsidR="00ED5F8E" w:rsidRPr="00B1465D" w:rsidRDefault="00ED5F8E" w:rsidP="005928D1">
                  <w:pPr>
                    <w:pStyle w:val="Figure"/>
                    <w:spacing w:before="60" w:after="60"/>
                    <w:rPr>
                      <w:rFonts w:ascii="Arial" w:hAnsi="Arial" w:cs="Arial"/>
                      <w:sz w:val="18"/>
                      <w:szCs w:val="18"/>
                    </w:rPr>
                  </w:pPr>
                  <w:r w:rsidRPr="006B3452">
                    <w:rPr>
                      <w:rFonts w:ascii="Arial" w:hAnsi="Arial" w:cs="Arial"/>
                      <w:noProof/>
                      <w:sz w:val="18"/>
                      <w:szCs w:val="18"/>
                    </w:rPr>
                    <w:drawing>
                      <wp:inline distT="0" distB="0" distL="0" distR="0" wp14:anchorId="0F042852" wp14:editId="66DE8D64">
                        <wp:extent cx="5387340" cy="2903220"/>
                        <wp:effectExtent l="0" t="0" r="3810" b="0"/>
                        <wp:docPr id="101" name="Picture 101" descr="Figure C.9 contains course completions from Certificate I to Diploma and above for both private RTOs and TAFEs. The figure also includes numbers of completed Statements of Attainment. The highest number of completions is at Certificate III for both sets of providers. Private RTOs have higher numbers of completions at all levels." title="Figure C.10 - Course completions at private RTOs and TAF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5387340" cy="2903220"/>
                                </a:xfrm>
                                <a:prstGeom prst="rect">
                                  <a:avLst/>
                                </a:prstGeom>
                                <a:noFill/>
                                <a:ln>
                                  <a:noFill/>
                                </a:ln>
                              </pic:spPr>
                            </pic:pic>
                          </a:graphicData>
                        </a:graphic>
                      </wp:inline>
                    </w:drawing>
                  </w:r>
                </w:p>
              </w:tc>
            </w:tr>
          </w:tbl>
          <w:p w14:paraId="71E363F0" w14:textId="77777777" w:rsidR="00ED5F8E" w:rsidRDefault="00ED5F8E" w:rsidP="005928D1">
            <w:pPr>
              <w:pStyle w:val="Figure"/>
            </w:pPr>
          </w:p>
        </w:tc>
      </w:tr>
      <w:tr w:rsidR="00ED5F8E" w:rsidRPr="00176D3F" w14:paraId="4E34516F" w14:textId="77777777" w:rsidTr="005928D1">
        <w:tc>
          <w:tcPr>
            <w:tcW w:w="5000" w:type="pct"/>
            <w:tcBorders>
              <w:top w:val="nil"/>
              <w:left w:val="nil"/>
              <w:bottom w:val="nil"/>
              <w:right w:val="nil"/>
            </w:tcBorders>
            <w:shd w:val="clear" w:color="auto" w:fill="auto"/>
          </w:tcPr>
          <w:p w14:paraId="64A5F852" w14:textId="0B2FC479" w:rsidR="00ED5F8E" w:rsidRPr="00176D3F" w:rsidRDefault="00ED5F8E" w:rsidP="005928D1">
            <w:pPr>
              <w:pStyle w:val="Source"/>
            </w:pPr>
            <w:r>
              <w:rPr>
                <w:i/>
              </w:rPr>
              <w:t>S</w:t>
            </w:r>
            <w:r w:rsidRPr="00784A05">
              <w:rPr>
                <w:i/>
              </w:rPr>
              <w:t>ource</w:t>
            </w:r>
            <w:r w:rsidRPr="00176D3F">
              <w:t xml:space="preserve">: </w:t>
            </w:r>
            <w:r>
              <w:t xml:space="preserve">NCVER </w:t>
            </w:r>
            <w:r w:rsidR="00E85FF0" w:rsidRPr="00E85FF0">
              <w:rPr>
                <w:rFonts w:cs="Arial"/>
              </w:rPr>
              <w:t>(2019n)</w:t>
            </w:r>
            <w:r>
              <w:t>.</w:t>
            </w:r>
          </w:p>
        </w:tc>
      </w:tr>
      <w:tr w:rsidR="00ED5F8E" w14:paraId="49069977" w14:textId="77777777" w:rsidTr="005928D1">
        <w:tc>
          <w:tcPr>
            <w:tcW w:w="5000" w:type="pct"/>
            <w:tcBorders>
              <w:top w:val="nil"/>
              <w:left w:val="nil"/>
              <w:bottom w:val="single" w:sz="6" w:space="0" w:color="78A22F"/>
              <w:right w:val="nil"/>
            </w:tcBorders>
            <w:shd w:val="clear" w:color="auto" w:fill="auto"/>
          </w:tcPr>
          <w:p w14:paraId="4824DB87" w14:textId="77777777" w:rsidR="00ED5F8E" w:rsidRDefault="00ED5F8E" w:rsidP="005928D1">
            <w:pPr>
              <w:pStyle w:val="Figurespace"/>
            </w:pPr>
          </w:p>
        </w:tc>
      </w:tr>
      <w:tr w:rsidR="00ED5F8E" w:rsidRPr="000863A5" w14:paraId="626B9484" w14:textId="77777777" w:rsidTr="005928D1">
        <w:tc>
          <w:tcPr>
            <w:tcW w:w="5000" w:type="pct"/>
            <w:tcBorders>
              <w:top w:val="single" w:sz="6" w:space="0" w:color="78A22F"/>
              <w:left w:val="nil"/>
              <w:bottom w:val="nil"/>
              <w:right w:val="nil"/>
            </w:tcBorders>
          </w:tcPr>
          <w:p w14:paraId="1D3A58C1" w14:textId="77777777" w:rsidR="00ED5F8E" w:rsidRPr="007B2DE1" w:rsidRDefault="00ED5F8E" w:rsidP="005928D1">
            <w:pPr>
              <w:pStyle w:val="BoxSpaceBelow"/>
            </w:pPr>
          </w:p>
        </w:tc>
      </w:tr>
    </w:tbl>
    <w:p w14:paraId="542D72D4" w14:textId="77777777" w:rsidR="00ED5F8E" w:rsidRDefault="00ED5F8E" w:rsidP="005928D1">
      <w:pPr>
        <w:pStyle w:val="Heading3"/>
      </w:pPr>
      <w:r>
        <w:t>VET in schools</w:t>
      </w:r>
    </w:p>
    <w:p w14:paraId="6E9B17EA" w14:textId="7B795BEA" w:rsidR="00ED5F8E" w:rsidRPr="00424446" w:rsidRDefault="00ED5F8E" w:rsidP="005928D1">
      <w:pPr>
        <w:pStyle w:val="BodyText"/>
        <w:rPr>
          <w:spacing w:val="-2"/>
        </w:rPr>
      </w:pPr>
      <w:r w:rsidRPr="00424446">
        <w:rPr>
          <w:spacing w:val="-2"/>
        </w:rPr>
        <w:t xml:space="preserve">VET in schools aims to provide students with the opportunity to acquire workplace skills acknowledged through nationally recognised qualifications while they are completing their Senior Secondary Certificate of Education (SSCE) </w:t>
      </w:r>
      <w:r w:rsidR="00E85FF0" w:rsidRPr="00424446">
        <w:rPr>
          <w:spacing w:val="-2"/>
          <w:szCs w:val="24"/>
        </w:rPr>
        <w:t>(DESSFB 2014b)</w:t>
      </w:r>
      <w:r w:rsidRPr="00424446">
        <w:rPr>
          <w:spacing w:val="-2"/>
        </w:rPr>
        <w:t>. It enables secondary school students to complete a full VET qualification, or units of competency, within a qualification, or commence an apprenticeship or traineeship while in secondary school — this means they can combine school studies, paid work and on</w:t>
      </w:r>
      <w:r w:rsidRPr="00424446">
        <w:rPr>
          <w:spacing w:val="-2"/>
        </w:rPr>
        <w:noBreakHyphen/>
        <w:t>the</w:t>
      </w:r>
      <w:r w:rsidRPr="00424446">
        <w:rPr>
          <w:spacing w:val="-2"/>
        </w:rPr>
        <w:noBreakHyphen/>
        <w:t>job learning with an employer.</w:t>
      </w:r>
    </w:p>
    <w:p w14:paraId="4EF1513C" w14:textId="28E22942" w:rsidR="00ED5F8E" w:rsidRDefault="00ED5F8E" w:rsidP="005928D1">
      <w:pPr>
        <w:pStyle w:val="BodyText"/>
      </w:pPr>
      <w:r>
        <w:t xml:space="preserve">In 2018, schools accounted for just over 5 per cent of total VET enrolments </w:t>
      </w:r>
      <w:r w:rsidR="00E85FF0" w:rsidRPr="00E85FF0">
        <w:rPr>
          <w:szCs w:val="24"/>
        </w:rPr>
        <w:t>(NCVER 2019k)</w:t>
      </w:r>
      <w:r>
        <w:t xml:space="preserve">. VET qualifications undertaken through VET in schools can be delivered by a school that is a registered training organisation or by an external registered training organisation; both delivery methods are subject to the same quality standards. </w:t>
      </w:r>
    </w:p>
    <w:p w14:paraId="1AC653ED" w14:textId="77777777" w:rsidR="00ED5F8E" w:rsidRDefault="00ED5F8E" w:rsidP="005928D1">
      <w:pPr>
        <w:pStyle w:val="BodyText"/>
      </w:pPr>
      <w:r>
        <w:t>The number of school students undertaking VET as part of their SSCE has not significantly changed between 2009 and 2018 (figure C.11). Most students undertaking VET in schools are enrolled in non</w:t>
      </w:r>
      <w:r>
        <w:noBreakHyphen/>
        <w:t>apprenticeship/traineeship type qualifications.</w:t>
      </w:r>
    </w:p>
    <w:p w14:paraId="458E5881" w14:textId="77777777" w:rsidR="00ED5F8E" w:rsidRDefault="00ED5F8E" w:rsidP="005928D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ED5F8E" w14:paraId="37DB8C0D" w14:textId="77777777" w:rsidTr="005928D1">
        <w:trPr>
          <w:tblHeader/>
        </w:trPr>
        <w:tc>
          <w:tcPr>
            <w:tcW w:w="5000" w:type="pct"/>
            <w:tcBorders>
              <w:top w:val="single" w:sz="6" w:space="0" w:color="78A22F"/>
              <w:left w:val="nil"/>
              <w:bottom w:val="nil"/>
              <w:right w:val="nil"/>
            </w:tcBorders>
            <w:shd w:val="clear" w:color="auto" w:fill="auto"/>
          </w:tcPr>
          <w:p w14:paraId="00E6298E" w14:textId="5EE217E9" w:rsidR="00ED5F8E" w:rsidRDefault="00ED5F8E" w:rsidP="005928D1">
            <w:pPr>
              <w:pStyle w:val="FigureTitle"/>
            </w:pPr>
            <w:r w:rsidRPr="00784A05">
              <w:rPr>
                <w:b w:val="0"/>
              </w:rPr>
              <w:t xml:space="preserve">Figure </w:t>
            </w:r>
            <w:r>
              <w:rPr>
                <w:b w:val="0"/>
              </w:rPr>
              <w:t>C.</w:t>
            </w:r>
            <w:r>
              <w:rPr>
                <w:b w:val="0"/>
                <w:noProof/>
              </w:rPr>
              <w:t>11</w:t>
            </w:r>
            <w:r>
              <w:tab/>
              <w:t>Number of school students in VET</w:t>
            </w:r>
          </w:p>
          <w:p w14:paraId="18D4D427" w14:textId="77777777" w:rsidR="00ED5F8E" w:rsidRPr="00176D3F" w:rsidRDefault="00ED5F8E" w:rsidP="005928D1">
            <w:pPr>
              <w:pStyle w:val="Subtitle"/>
            </w:pPr>
            <w:r>
              <w:t>Students (’000)</w:t>
            </w:r>
          </w:p>
        </w:tc>
      </w:tr>
      <w:tr w:rsidR="00ED5F8E" w14:paraId="2EA10C98" w14:textId="77777777" w:rsidTr="005928D1">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4252"/>
              <w:gridCol w:w="4252"/>
            </w:tblGrid>
            <w:tr w:rsidR="00ED5F8E" w:rsidRPr="00B1465D" w14:paraId="1796F660" w14:textId="77777777" w:rsidTr="005928D1">
              <w:trPr>
                <w:trHeight w:val="180"/>
                <w:tblHeader/>
                <w:jc w:val="center"/>
              </w:trPr>
              <w:tc>
                <w:tcPr>
                  <w:tcW w:w="2500" w:type="pct"/>
                  <w:tcBorders>
                    <w:top w:val="nil"/>
                    <w:bottom w:val="nil"/>
                  </w:tcBorders>
                </w:tcPr>
                <w:p w14:paraId="7C989052" w14:textId="77777777" w:rsidR="00ED5F8E" w:rsidRPr="00B1465D" w:rsidRDefault="00ED5F8E" w:rsidP="00ED5F8E">
                  <w:pPr>
                    <w:pStyle w:val="Figure"/>
                    <w:numPr>
                      <w:ilvl w:val="0"/>
                      <w:numId w:val="33"/>
                    </w:numPr>
                    <w:spacing w:before="60" w:after="60"/>
                    <w:rPr>
                      <w:rFonts w:ascii="Arial" w:hAnsi="Arial" w:cs="Arial"/>
                      <w:sz w:val="18"/>
                      <w:szCs w:val="18"/>
                    </w:rPr>
                  </w:pPr>
                  <w:r w:rsidRPr="00190913">
                    <w:rPr>
                      <w:rFonts w:ascii="Arial" w:hAnsi="Arial" w:cs="Arial"/>
                      <w:sz w:val="20"/>
                    </w:rPr>
                    <w:t>By type of VET qualification</w:t>
                  </w:r>
                </w:p>
              </w:tc>
              <w:tc>
                <w:tcPr>
                  <w:tcW w:w="2500" w:type="pct"/>
                  <w:tcBorders>
                    <w:top w:val="nil"/>
                    <w:bottom w:val="nil"/>
                  </w:tcBorders>
                </w:tcPr>
                <w:p w14:paraId="03E587CA" w14:textId="77777777" w:rsidR="00ED5F8E" w:rsidRPr="00B1465D" w:rsidRDefault="00ED5F8E" w:rsidP="00ED5F8E">
                  <w:pPr>
                    <w:pStyle w:val="Figure"/>
                    <w:numPr>
                      <w:ilvl w:val="0"/>
                      <w:numId w:val="33"/>
                    </w:numPr>
                    <w:spacing w:before="60" w:after="60"/>
                    <w:rPr>
                      <w:rFonts w:ascii="Arial" w:hAnsi="Arial" w:cs="Arial"/>
                      <w:sz w:val="18"/>
                      <w:szCs w:val="18"/>
                    </w:rPr>
                  </w:pPr>
                  <w:r w:rsidRPr="00190913">
                    <w:rPr>
                      <w:rFonts w:ascii="Arial" w:hAnsi="Arial" w:cs="Arial"/>
                      <w:sz w:val="20"/>
                    </w:rPr>
                    <w:t>By State and Territory</w:t>
                  </w:r>
                </w:p>
              </w:tc>
            </w:tr>
            <w:tr w:rsidR="00ED5F8E" w:rsidRPr="00B1465D" w14:paraId="73CFCA65" w14:textId="77777777" w:rsidTr="005928D1">
              <w:trPr>
                <w:trHeight w:val="180"/>
                <w:tblHeader/>
                <w:jc w:val="center"/>
              </w:trPr>
              <w:tc>
                <w:tcPr>
                  <w:tcW w:w="2500" w:type="pct"/>
                  <w:tcBorders>
                    <w:top w:val="nil"/>
                    <w:bottom w:val="nil"/>
                  </w:tcBorders>
                </w:tcPr>
                <w:p w14:paraId="157677E0" w14:textId="77777777" w:rsidR="00ED5F8E" w:rsidRPr="00B1465D" w:rsidRDefault="00ED5F8E" w:rsidP="005928D1">
                  <w:pPr>
                    <w:pStyle w:val="Figure"/>
                    <w:spacing w:before="60" w:after="60"/>
                    <w:rPr>
                      <w:rFonts w:ascii="Arial" w:hAnsi="Arial" w:cs="Arial"/>
                      <w:sz w:val="18"/>
                      <w:szCs w:val="18"/>
                    </w:rPr>
                  </w:pPr>
                  <w:r w:rsidRPr="00FB44FD">
                    <w:rPr>
                      <w:rFonts w:ascii="Arial" w:hAnsi="Arial" w:cs="Arial"/>
                      <w:noProof/>
                      <w:sz w:val="18"/>
                      <w:szCs w:val="18"/>
                    </w:rPr>
                    <w:drawing>
                      <wp:inline distT="0" distB="0" distL="0" distR="0" wp14:anchorId="5E0861EA" wp14:editId="18DF8958">
                        <wp:extent cx="2667000" cy="2059305"/>
                        <wp:effectExtent l="0" t="0" r="0" b="0"/>
                        <wp:docPr id="102" name="Picture 102" descr="Panel A:&#10;Numbers of VET in school students have been steady since 2009 at about 250 000 students. Apprenticeships and traineeships form a small proportion of the total.&#10;" title="Figure C.11 - Number of school students in V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2667000" cy="2059305"/>
                                </a:xfrm>
                                <a:prstGeom prst="rect">
                                  <a:avLst/>
                                </a:prstGeom>
                                <a:noFill/>
                                <a:ln>
                                  <a:noFill/>
                                </a:ln>
                              </pic:spPr>
                            </pic:pic>
                          </a:graphicData>
                        </a:graphic>
                      </wp:inline>
                    </w:drawing>
                  </w:r>
                </w:p>
              </w:tc>
              <w:tc>
                <w:tcPr>
                  <w:tcW w:w="2500" w:type="pct"/>
                  <w:tcBorders>
                    <w:top w:val="nil"/>
                    <w:bottom w:val="nil"/>
                  </w:tcBorders>
                </w:tcPr>
                <w:p w14:paraId="7CE18C49" w14:textId="77777777" w:rsidR="00ED5F8E" w:rsidRPr="00B1465D" w:rsidRDefault="00ED5F8E" w:rsidP="005928D1">
                  <w:pPr>
                    <w:pStyle w:val="Figure"/>
                    <w:spacing w:before="60" w:after="60"/>
                    <w:rPr>
                      <w:rFonts w:ascii="Arial" w:hAnsi="Arial" w:cs="Arial"/>
                      <w:sz w:val="18"/>
                      <w:szCs w:val="18"/>
                    </w:rPr>
                  </w:pPr>
                  <w:r w:rsidRPr="006D670A">
                    <w:rPr>
                      <w:rFonts w:ascii="Arial" w:hAnsi="Arial" w:cs="Arial"/>
                      <w:noProof/>
                      <w:sz w:val="18"/>
                      <w:szCs w:val="18"/>
                    </w:rPr>
                    <w:drawing>
                      <wp:inline distT="0" distB="0" distL="0" distR="0" wp14:anchorId="7E4E414C" wp14:editId="3CEAF925">
                        <wp:extent cx="2540000" cy="2162810"/>
                        <wp:effectExtent l="0" t="0" r="0" b="8890"/>
                        <wp:docPr id="103" name="Picture 103" descr="Panel B:&#10;Victoria and New South Wales have the highest numbers of VET in school students. Numbers of these students in Western Australia have increased since 2013 offsetting a decline in numbers in New South Wales.&#10;" title="Figure C.11 - Number of school students in V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2540000" cy="2162810"/>
                                </a:xfrm>
                                <a:prstGeom prst="rect">
                                  <a:avLst/>
                                </a:prstGeom>
                                <a:noFill/>
                                <a:ln>
                                  <a:noFill/>
                                </a:ln>
                              </pic:spPr>
                            </pic:pic>
                          </a:graphicData>
                        </a:graphic>
                      </wp:inline>
                    </w:drawing>
                  </w:r>
                </w:p>
              </w:tc>
            </w:tr>
          </w:tbl>
          <w:p w14:paraId="05948AE4" w14:textId="77777777" w:rsidR="00ED5F8E" w:rsidRDefault="00ED5F8E" w:rsidP="005928D1">
            <w:pPr>
              <w:pStyle w:val="Figure"/>
            </w:pPr>
          </w:p>
        </w:tc>
      </w:tr>
      <w:tr w:rsidR="00ED5F8E" w:rsidRPr="00176D3F" w14:paraId="34C53630" w14:textId="77777777" w:rsidTr="005928D1">
        <w:tc>
          <w:tcPr>
            <w:tcW w:w="5000" w:type="pct"/>
            <w:tcBorders>
              <w:top w:val="nil"/>
              <w:left w:val="nil"/>
              <w:bottom w:val="nil"/>
              <w:right w:val="nil"/>
            </w:tcBorders>
            <w:shd w:val="clear" w:color="auto" w:fill="auto"/>
          </w:tcPr>
          <w:p w14:paraId="736CECCC" w14:textId="345E4B97" w:rsidR="00ED5F8E" w:rsidRPr="00176D3F" w:rsidRDefault="00ED5F8E" w:rsidP="005928D1">
            <w:pPr>
              <w:pStyle w:val="Source"/>
            </w:pPr>
            <w:r>
              <w:rPr>
                <w:i/>
              </w:rPr>
              <w:t>S</w:t>
            </w:r>
            <w:r w:rsidRPr="00784A05">
              <w:rPr>
                <w:i/>
              </w:rPr>
              <w:t>ource</w:t>
            </w:r>
            <w:r w:rsidRPr="00176D3F">
              <w:t xml:space="preserve">: </w:t>
            </w:r>
            <w:r>
              <w:t xml:space="preserve">NCVER </w:t>
            </w:r>
            <w:r w:rsidR="00E85FF0" w:rsidRPr="00E85FF0">
              <w:rPr>
                <w:rFonts w:cs="Arial"/>
              </w:rPr>
              <w:t>(2019q)</w:t>
            </w:r>
            <w:r>
              <w:t>.</w:t>
            </w:r>
          </w:p>
        </w:tc>
      </w:tr>
      <w:tr w:rsidR="00ED5F8E" w14:paraId="38B1C8C4" w14:textId="77777777" w:rsidTr="005928D1">
        <w:tc>
          <w:tcPr>
            <w:tcW w:w="5000" w:type="pct"/>
            <w:tcBorders>
              <w:top w:val="nil"/>
              <w:left w:val="nil"/>
              <w:bottom w:val="single" w:sz="6" w:space="0" w:color="78A22F"/>
              <w:right w:val="nil"/>
            </w:tcBorders>
            <w:shd w:val="clear" w:color="auto" w:fill="auto"/>
          </w:tcPr>
          <w:p w14:paraId="0CBC8E75" w14:textId="77777777" w:rsidR="00ED5F8E" w:rsidRDefault="00ED5F8E" w:rsidP="005928D1">
            <w:pPr>
              <w:pStyle w:val="Figurespace"/>
            </w:pPr>
          </w:p>
        </w:tc>
      </w:tr>
      <w:tr w:rsidR="00ED5F8E" w:rsidRPr="000863A5" w14:paraId="36E8D966" w14:textId="77777777" w:rsidTr="005928D1">
        <w:tc>
          <w:tcPr>
            <w:tcW w:w="5000" w:type="pct"/>
            <w:tcBorders>
              <w:top w:val="single" w:sz="6" w:space="0" w:color="78A22F"/>
              <w:left w:val="nil"/>
              <w:bottom w:val="nil"/>
              <w:right w:val="nil"/>
            </w:tcBorders>
          </w:tcPr>
          <w:p w14:paraId="176FCBC4" w14:textId="77777777" w:rsidR="00ED5F8E" w:rsidRPr="00626D32" w:rsidRDefault="00ED5F8E" w:rsidP="005928D1">
            <w:pPr>
              <w:pStyle w:val="BoxSpaceBelow"/>
            </w:pPr>
          </w:p>
        </w:tc>
      </w:tr>
    </w:tbl>
    <w:p w14:paraId="1DE8E491" w14:textId="77777777" w:rsidR="00ED5F8E" w:rsidRDefault="00ED5F8E" w:rsidP="005928D1">
      <w:pPr>
        <w:pStyle w:val="Heading3"/>
      </w:pPr>
      <w:r>
        <w:t>Other RTOs</w:t>
      </w:r>
    </w:p>
    <w:p w14:paraId="0A953F3C" w14:textId="15568BE0" w:rsidR="00ED5F8E" w:rsidRPr="008F47E2" w:rsidRDefault="00ED5F8E" w:rsidP="005928D1">
      <w:pPr>
        <w:pStyle w:val="BodyText"/>
      </w:pPr>
      <w:r>
        <w:t xml:space="preserve">Universities, community education providers and enterprise providers are much smaller providers of nationally recognised VET, accounting </w:t>
      </w:r>
      <w:r w:rsidRPr="008F47E2">
        <w:t>for 10</w:t>
      </w:r>
      <w:r>
        <w:t> </w:t>
      </w:r>
      <w:r w:rsidRPr="008F47E2">
        <w:t>per</w:t>
      </w:r>
      <w:r>
        <w:t> </w:t>
      </w:r>
      <w:r w:rsidRPr="008F47E2">
        <w:t>cent of enrolments in 2018</w:t>
      </w:r>
      <w:r>
        <w:t xml:space="preserve"> </w:t>
      </w:r>
      <w:r w:rsidR="00E85FF0" w:rsidRPr="00E85FF0">
        <w:rPr>
          <w:szCs w:val="24"/>
        </w:rPr>
        <w:t>(NCVER 2019i, table 7)</w:t>
      </w:r>
      <w:r w:rsidRPr="008F47E2">
        <w:t>.</w:t>
      </w:r>
    </w:p>
    <w:p w14:paraId="1AA788E3" w14:textId="77777777" w:rsidR="00ED5F8E" w:rsidRPr="008F47E2" w:rsidRDefault="00ED5F8E" w:rsidP="005928D1">
      <w:pPr>
        <w:pStyle w:val="BodyText"/>
      </w:pPr>
    </w:p>
    <w:p w14:paraId="283B26C3" w14:textId="77777777" w:rsidR="00ED5F8E" w:rsidRDefault="00ED5F8E" w:rsidP="00ED5F8E">
      <w:pPr>
        <w:sectPr w:rsidR="00ED5F8E" w:rsidSect="00ED5F8E">
          <w:headerReference w:type="even" r:id="rId155"/>
          <w:headerReference w:type="default" r:id="rId156"/>
          <w:footerReference w:type="even" r:id="rId157"/>
          <w:footerReference w:type="default" r:id="rId158"/>
          <w:type w:val="oddPage"/>
          <w:pgSz w:w="11907" w:h="16840" w:code="9"/>
          <w:pgMar w:top="1985" w:right="1304" w:bottom="1247" w:left="1814" w:header="1701" w:footer="397" w:gutter="0"/>
          <w:pgNumType w:chapSep="period"/>
          <w:cols w:space="720"/>
          <w:docGrid w:linePitch="326"/>
        </w:sectPr>
      </w:pPr>
    </w:p>
    <w:p w14:paraId="004AC675" w14:textId="77777777" w:rsidR="00ED5F8E" w:rsidRDefault="00ED5F8E" w:rsidP="00DF7E55">
      <w:pPr>
        <w:pStyle w:val="Heading1"/>
      </w:pPr>
      <w:bookmarkStart w:id="117" w:name="_Toc41645065"/>
      <w:r>
        <w:t>D</w:t>
      </w:r>
      <w:r>
        <w:tab/>
        <w:t>Government funding of VET</w:t>
      </w:r>
      <w:bookmarkEnd w:id="117"/>
    </w:p>
    <w:p w14:paraId="4FAC3225" w14:textId="77777777" w:rsidR="00ED5F8E" w:rsidRDefault="00ED5F8E" w:rsidP="00120072">
      <w:pPr>
        <w:pStyle w:val="BodyText"/>
      </w:pPr>
      <w:r>
        <w:t xml:space="preserve">This </w:t>
      </w:r>
      <w:r w:rsidDel="001D72C4">
        <w:t xml:space="preserve">appendix </w:t>
      </w:r>
      <w:r>
        <w:t>contains additional detail about government</w:t>
      </w:r>
      <w:r>
        <w:noBreakHyphen/>
        <w:t>funded vocational education and training (VET).</w:t>
      </w:r>
    </w:p>
    <w:p w14:paraId="1C0CA5C3" w14:textId="77777777" w:rsidR="00ED5F8E" w:rsidRDefault="00ED5F8E" w:rsidP="005928D1">
      <w:pPr>
        <w:pStyle w:val="ListBullet"/>
      </w:pPr>
      <w:r>
        <w:t>Section D.1 provides information about VET funding arrangements, including VET delivery.</w:t>
      </w:r>
    </w:p>
    <w:p w14:paraId="2C3FF66B" w14:textId="77777777" w:rsidR="00ED5F8E" w:rsidRDefault="00ED5F8E" w:rsidP="005928D1">
      <w:pPr>
        <w:pStyle w:val="ListBullet"/>
      </w:pPr>
      <w:r>
        <w:t>Section D.2 describes jurisdictions’ aims and objectives for VET funding and how they determine</w:t>
      </w:r>
      <w:r w:rsidDel="00C70DB6">
        <w:t xml:space="preserve"> </w:t>
      </w:r>
      <w:r>
        <w:t>which courses receive subsidies.</w:t>
      </w:r>
    </w:p>
    <w:p w14:paraId="2CDD32C6" w14:textId="77777777" w:rsidR="00ED5F8E" w:rsidRDefault="00ED5F8E" w:rsidP="005928D1">
      <w:pPr>
        <w:pStyle w:val="ListBullet"/>
      </w:pPr>
      <w:r>
        <w:t>Section D.3 outlines the VET funding and pricing models for subsidised courses in each jurisdiction.</w:t>
      </w:r>
    </w:p>
    <w:p w14:paraId="3CF1AFD8" w14:textId="57949EAC" w:rsidR="00ED5F8E" w:rsidRDefault="00ED5F8E" w:rsidP="005928D1">
      <w:pPr>
        <w:pStyle w:val="Heading2"/>
      </w:pPr>
      <w:bookmarkStart w:id="118" w:name="_Toc41645066"/>
      <w:r>
        <w:t>D.</w:t>
      </w:r>
      <w:r>
        <w:rPr>
          <w:noProof/>
        </w:rPr>
        <w:t>1</w:t>
      </w:r>
      <w:r>
        <w:tab/>
        <w:t>Where does government funding for VET go?</w:t>
      </w:r>
      <w:bookmarkEnd w:id="118"/>
    </w:p>
    <w:p w14:paraId="1EF3CA1C" w14:textId="77777777" w:rsidR="00ED5F8E" w:rsidRDefault="00ED5F8E" w:rsidP="005928D1">
      <w:pPr>
        <w:pStyle w:val="Heading3"/>
        <w:spacing w:before="280"/>
      </w:pPr>
      <w:r>
        <w:t>Funding for VET</w:t>
      </w:r>
    </w:p>
    <w:p w14:paraId="099D6972" w14:textId="77777777" w:rsidR="00ED5F8E" w:rsidRPr="00C8020B" w:rsidRDefault="00ED5F8E" w:rsidP="005928D1">
      <w:pPr>
        <w:pStyle w:val="BodyText"/>
      </w:pPr>
      <w:r>
        <w:t xml:space="preserve">Governments report VET funding to the National Centre for Vocational Education and Research (NCVER) on an annual basis using </w:t>
      </w:r>
      <w:r w:rsidRPr="00C8020B">
        <w:t>the reporting framework for the new National VET Funding Collection, which was endorsed by COAG ministers in 2017.</w:t>
      </w:r>
    </w:p>
    <w:p w14:paraId="76E2E2A6" w14:textId="77777777" w:rsidR="00ED5F8E" w:rsidRDefault="00ED5F8E" w:rsidP="005928D1">
      <w:pPr>
        <w:pStyle w:val="BodyText"/>
      </w:pPr>
      <w:r>
        <w:t xml:space="preserve">The broad pattern of government and private funding flows in the formal VET system is illustrated in figure D.1. </w:t>
      </w:r>
    </w:p>
    <w:p w14:paraId="791DE8E5" w14:textId="7DB77308" w:rsidR="00ED5F8E" w:rsidRDefault="00ED5F8E" w:rsidP="005928D1">
      <w:pPr>
        <w:pStyle w:val="BodyText"/>
      </w:pPr>
      <w:r>
        <w:t>Funding comes from Australian, State and Territory governments, students and employers. Government funding is used to directly support the provision of VET as well as regulat</w:t>
      </w:r>
      <w:r w:rsidR="00F82083">
        <w:t>e</w:t>
      </w:r>
      <w:r>
        <w:t xml:space="preserve"> and support the sector. </w:t>
      </w:r>
    </w:p>
    <w:p w14:paraId="0B7C9D4B" w14:textId="1D361154" w:rsidR="00ED5F8E" w:rsidRPr="004E1738" w:rsidRDefault="00ED5F8E" w:rsidP="005928D1">
      <w:pPr>
        <w:pStyle w:val="BodyText"/>
      </w:pPr>
      <w:r>
        <w:t xml:space="preserve">The Australian Government distributes ongoing specific purpose payments (SPPs) to the States and Territories through the </w:t>
      </w:r>
      <w:r w:rsidRPr="00F84B56">
        <w:rPr>
          <w:i/>
        </w:rPr>
        <w:t>Intergovernmental Agreement on Federal Financial Relations</w:t>
      </w:r>
      <w:r>
        <w:t xml:space="preserve"> (IGA FFR) (chapter 1).</w:t>
      </w:r>
      <w:r w:rsidRPr="005373A7">
        <w:rPr>
          <w:rStyle w:val="FootnoteReference"/>
        </w:rPr>
        <w:footnoteReference w:id="55"/>
      </w:r>
      <w:r>
        <w:t xml:space="preserve"> Australian </w:t>
      </w:r>
      <w:r w:rsidR="00160EDF">
        <w:t>G</w:t>
      </w:r>
      <w:r>
        <w:t>overnment funding is also provided to the States and Territories through time</w:t>
      </w:r>
      <w:r>
        <w:noBreakHyphen/>
        <w:t xml:space="preserve">limited National Partnerships and Project Agreements, such as the 2012 </w:t>
      </w:r>
      <w:r w:rsidRPr="001F5131">
        <w:rPr>
          <w:i/>
        </w:rPr>
        <w:t>National Partnership Agreement on Skills Reform</w:t>
      </w:r>
      <w:r>
        <w:t xml:space="preserve"> and the National Partnership on the Skilling Australians Fund (NPSAF). </w:t>
      </w:r>
    </w:p>
    <w:p w14:paraId="46AB02B7" w14:textId="77777777" w:rsidR="00ED5F8E" w:rsidRDefault="00ED5F8E" w:rsidP="005928D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ED5F8E" w14:paraId="2B78D702" w14:textId="77777777" w:rsidTr="005928D1">
        <w:trPr>
          <w:tblHeader/>
        </w:trPr>
        <w:tc>
          <w:tcPr>
            <w:tcW w:w="5000" w:type="pct"/>
            <w:tcBorders>
              <w:top w:val="single" w:sz="6" w:space="0" w:color="78A22F"/>
              <w:left w:val="nil"/>
              <w:bottom w:val="nil"/>
              <w:right w:val="nil"/>
            </w:tcBorders>
            <w:shd w:val="clear" w:color="auto" w:fill="auto"/>
          </w:tcPr>
          <w:p w14:paraId="2993F05D" w14:textId="798F0A1E" w:rsidR="00ED5F8E" w:rsidRPr="00176D3F" w:rsidRDefault="00ED5F8E" w:rsidP="005928D1">
            <w:pPr>
              <w:pStyle w:val="FigureTitle"/>
            </w:pPr>
            <w:r w:rsidRPr="00784A05">
              <w:rPr>
                <w:b w:val="0"/>
              </w:rPr>
              <w:t xml:space="preserve">Figure </w:t>
            </w:r>
            <w:bookmarkStart w:id="119" w:name="OLE_LINK17"/>
            <w:r>
              <w:rPr>
                <w:b w:val="0"/>
              </w:rPr>
              <w:t>D.</w:t>
            </w:r>
            <w:r>
              <w:rPr>
                <w:b w:val="0"/>
                <w:noProof/>
              </w:rPr>
              <w:t>1</w:t>
            </w:r>
            <w:bookmarkEnd w:id="119"/>
            <w:r>
              <w:tab/>
              <w:t>VET funding flows</w:t>
            </w:r>
          </w:p>
        </w:tc>
      </w:tr>
      <w:tr w:rsidR="00ED5F8E" w14:paraId="5842CDD8" w14:textId="77777777" w:rsidTr="005928D1">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ED5F8E" w:rsidRPr="00B1465D" w14:paraId="23689204" w14:textId="77777777" w:rsidTr="005928D1">
              <w:trPr>
                <w:tblHeader/>
                <w:jc w:val="center"/>
              </w:trPr>
              <w:tc>
                <w:tcPr>
                  <w:tcW w:w="5000" w:type="pct"/>
                  <w:tcBorders>
                    <w:top w:val="nil"/>
                    <w:bottom w:val="nil"/>
                  </w:tcBorders>
                </w:tcPr>
                <w:p w14:paraId="55DD3C8B" w14:textId="77777777" w:rsidR="00ED5F8E" w:rsidRPr="00B1465D" w:rsidRDefault="00ED5F8E" w:rsidP="005928D1">
                  <w:pPr>
                    <w:pStyle w:val="Figure"/>
                    <w:spacing w:before="60" w:after="60"/>
                    <w:rPr>
                      <w:rFonts w:ascii="Arial" w:hAnsi="Arial" w:cs="Arial"/>
                      <w:sz w:val="18"/>
                      <w:szCs w:val="18"/>
                    </w:rPr>
                  </w:pPr>
                  <w:r w:rsidRPr="00464ED2">
                    <w:rPr>
                      <w:rFonts w:ascii="Arial" w:hAnsi="Arial" w:cs="Arial"/>
                      <w:noProof/>
                      <w:sz w:val="18"/>
                      <w:szCs w:val="18"/>
                    </w:rPr>
                    <w:drawing>
                      <wp:inline distT="0" distB="0" distL="0" distR="0" wp14:anchorId="0389A469" wp14:editId="0680B513">
                        <wp:extent cx="5359400" cy="4445000"/>
                        <wp:effectExtent l="0" t="0" r="0" b="0"/>
                        <wp:docPr id="104" name="Picture 104" descr="This is a schematic diagram showing how the Australian and State and Territory governments fund VET. It includes different types of program funding and the recipients of the funding." title="Figure D.1 - VET funding flo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5359400" cy="4445000"/>
                                </a:xfrm>
                                <a:prstGeom prst="rect">
                                  <a:avLst/>
                                </a:prstGeom>
                                <a:noFill/>
                                <a:ln>
                                  <a:noFill/>
                                </a:ln>
                              </pic:spPr>
                            </pic:pic>
                          </a:graphicData>
                        </a:graphic>
                      </wp:inline>
                    </w:drawing>
                  </w:r>
                </w:p>
              </w:tc>
            </w:tr>
          </w:tbl>
          <w:p w14:paraId="7DB65E0B" w14:textId="77777777" w:rsidR="00ED5F8E" w:rsidRDefault="00ED5F8E" w:rsidP="005928D1">
            <w:pPr>
              <w:pStyle w:val="Figure"/>
            </w:pPr>
          </w:p>
        </w:tc>
      </w:tr>
      <w:tr w:rsidR="00ED5F8E" w:rsidRPr="00176D3F" w14:paraId="46258162" w14:textId="77777777" w:rsidTr="005928D1">
        <w:tc>
          <w:tcPr>
            <w:tcW w:w="5000" w:type="pct"/>
            <w:tcBorders>
              <w:top w:val="nil"/>
              <w:left w:val="nil"/>
              <w:bottom w:val="nil"/>
              <w:right w:val="nil"/>
            </w:tcBorders>
            <w:shd w:val="clear" w:color="auto" w:fill="auto"/>
          </w:tcPr>
          <w:p w14:paraId="15DFCF6F" w14:textId="18872028" w:rsidR="00ED5F8E" w:rsidRPr="00176D3F" w:rsidRDefault="00ED5F8E" w:rsidP="005928D1">
            <w:pPr>
              <w:pStyle w:val="Source"/>
            </w:pPr>
            <w:r>
              <w:rPr>
                <w:i/>
              </w:rPr>
              <w:t>S</w:t>
            </w:r>
            <w:r w:rsidRPr="00784A05">
              <w:rPr>
                <w:i/>
              </w:rPr>
              <w:t>ource</w:t>
            </w:r>
            <w:r w:rsidRPr="00176D3F">
              <w:t>:</w:t>
            </w:r>
            <w:r>
              <w:t xml:space="preserve"> SCRGSP </w:t>
            </w:r>
            <w:r w:rsidRPr="00590FED">
              <w:rPr>
                <w:rFonts w:cs="Arial"/>
              </w:rPr>
              <w:t>(2019)</w:t>
            </w:r>
            <w:r>
              <w:t>.</w:t>
            </w:r>
            <w:r w:rsidRPr="00176D3F">
              <w:t xml:space="preserve"> </w:t>
            </w:r>
          </w:p>
        </w:tc>
      </w:tr>
      <w:tr w:rsidR="00ED5F8E" w14:paraId="0C045BA9" w14:textId="77777777" w:rsidTr="005928D1">
        <w:tc>
          <w:tcPr>
            <w:tcW w:w="5000" w:type="pct"/>
            <w:tcBorders>
              <w:top w:val="nil"/>
              <w:left w:val="nil"/>
              <w:bottom w:val="single" w:sz="6" w:space="0" w:color="78A22F"/>
              <w:right w:val="nil"/>
            </w:tcBorders>
            <w:shd w:val="clear" w:color="auto" w:fill="auto"/>
          </w:tcPr>
          <w:p w14:paraId="27E15EF3" w14:textId="77777777" w:rsidR="00ED5F8E" w:rsidRDefault="00ED5F8E" w:rsidP="005928D1">
            <w:pPr>
              <w:pStyle w:val="Figurespace"/>
            </w:pPr>
          </w:p>
        </w:tc>
      </w:tr>
      <w:tr w:rsidR="00ED5F8E" w:rsidRPr="000863A5" w14:paraId="26F02F88" w14:textId="77777777" w:rsidTr="005928D1">
        <w:tc>
          <w:tcPr>
            <w:tcW w:w="5000" w:type="pct"/>
            <w:tcBorders>
              <w:top w:val="single" w:sz="6" w:space="0" w:color="78A22F"/>
              <w:left w:val="nil"/>
              <w:bottom w:val="nil"/>
              <w:right w:val="nil"/>
            </w:tcBorders>
          </w:tcPr>
          <w:p w14:paraId="1E3D0B88" w14:textId="77777777" w:rsidR="00ED5F8E" w:rsidRPr="00626D32" w:rsidRDefault="00ED5F8E" w:rsidP="005928D1">
            <w:pPr>
              <w:pStyle w:val="BoxSpaceBelow"/>
            </w:pPr>
          </w:p>
        </w:tc>
      </w:tr>
    </w:tbl>
    <w:p w14:paraId="675C470D" w14:textId="77777777" w:rsidR="00ED5F8E" w:rsidRDefault="00ED5F8E" w:rsidP="005928D1">
      <w:pPr>
        <w:pStyle w:val="BodyText"/>
      </w:pPr>
      <w:r>
        <w:t>Trends in government funding — total and per full year training equivalent — are in figure D.2.</w:t>
      </w:r>
    </w:p>
    <w:p w14:paraId="5A1EA4F9" w14:textId="77777777" w:rsidR="00ED5F8E" w:rsidRDefault="00ED5F8E" w:rsidP="005928D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ED5F8E" w14:paraId="2D6AE75E" w14:textId="77777777" w:rsidTr="005928D1">
        <w:trPr>
          <w:tblHeader/>
        </w:trPr>
        <w:tc>
          <w:tcPr>
            <w:tcW w:w="5000" w:type="pct"/>
            <w:tcBorders>
              <w:top w:val="single" w:sz="6" w:space="0" w:color="78A22F"/>
              <w:left w:val="nil"/>
              <w:bottom w:val="nil"/>
              <w:right w:val="nil"/>
            </w:tcBorders>
            <w:shd w:val="clear" w:color="auto" w:fill="auto"/>
          </w:tcPr>
          <w:p w14:paraId="64ABC9D5" w14:textId="7879199B" w:rsidR="00ED5F8E" w:rsidRPr="00176D3F" w:rsidRDefault="00ED5F8E" w:rsidP="005928D1">
            <w:pPr>
              <w:pStyle w:val="FigureTitle"/>
            </w:pPr>
            <w:r w:rsidRPr="00784A05">
              <w:rPr>
                <w:b w:val="0"/>
              </w:rPr>
              <w:t xml:space="preserve">Figure </w:t>
            </w:r>
            <w:r>
              <w:rPr>
                <w:b w:val="0"/>
              </w:rPr>
              <w:t>D.</w:t>
            </w:r>
            <w:r>
              <w:rPr>
                <w:b w:val="0"/>
                <w:noProof/>
              </w:rPr>
              <w:t>2</w:t>
            </w:r>
            <w:r>
              <w:tab/>
            </w:r>
            <w:r w:rsidR="00F21734" w:rsidRPr="00F21734">
              <w:t>Longer-term trends in government VET expenditure</w:t>
            </w:r>
          </w:p>
        </w:tc>
      </w:tr>
      <w:tr w:rsidR="00ED5F8E" w14:paraId="4AD98737" w14:textId="77777777" w:rsidTr="005928D1">
        <w:tc>
          <w:tcPr>
            <w:tcW w:w="5000" w:type="pct"/>
            <w:tcBorders>
              <w:top w:val="nil"/>
              <w:left w:val="nil"/>
              <w:bottom w:val="nil"/>
              <w:right w:val="nil"/>
            </w:tcBorders>
            <w:shd w:val="clear" w:color="auto" w:fill="auto"/>
            <w:tcMar>
              <w:top w:w="28" w:type="dxa"/>
              <w:bottom w:w="28" w:type="dxa"/>
            </w:tcMar>
          </w:tcPr>
          <w:tbl>
            <w:tblPr>
              <w:tblW w:w="8789"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4394"/>
              <w:gridCol w:w="4395"/>
            </w:tblGrid>
            <w:tr w:rsidR="00ED5F8E" w:rsidRPr="00B1465D" w14:paraId="765CCDB8" w14:textId="77777777" w:rsidTr="005928D1">
              <w:trPr>
                <w:tblHeader/>
                <w:jc w:val="center"/>
              </w:trPr>
              <w:tc>
                <w:tcPr>
                  <w:tcW w:w="2500" w:type="pct"/>
                  <w:tcBorders>
                    <w:top w:val="nil"/>
                    <w:bottom w:val="nil"/>
                  </w:tcBorders>
                </w:tcPr>
                <w:p w14:paraId="793AC5B4" w14:textId="6FD0D949" w:rsidR="00ED5F8E" w:rsidRPr="00B1465D" w:rsidRDefault="00F21734" w:rsidP="00F21734">
                  <w:pPr>
                    <w:pStyle w:val="Figure"/>
                    <w:numPr>
                      <w:ilvl w:val="0"/>
                      <w:numId w:val="34"/>
                    </w:numPr>
                    <w:spacing w:before="60" w:after="60"/>
                    <w:ind w:left="360"/>
                    <w:rPr>
                      <w:rFonts w:ascii="Arial" w:hAnsi="Arial" w:cs="Arial"/>
                      <w:sz w:val="18"/>
                      <w:szCs w:val="18"/>
                    </w:rPr>
                  </w:pPr>
                  <w:r>
                    <w:rPr>
                      <w:rFonts w:ascii="Arial" w:hAnsi="Arial" w:cs="Arial"/>
                      <w:sz w:val="20"/>
                    </w:rPr>
                    <w:t>Real VET recurrent expenditure</w:t>
                  </w:r>
                  <w:r w:rsidR="00ED5F8E" w:rsidRPr="00E03239">
                    <w:rPr>
                      <w:rStyle w:val="NoteLabel"/>
                    </w:rPr>
                    <w:t>a</w:t>
                  </w:r>
                </w:p>
              </w:tc>
              <w:tc>
                <w:tcPr>
                  <w:tcW w:w="2500" w:type="pct"/>
                  <w:tcBorders>
                    <w:top w:val="nil"/>
                    <w:bottom w:val="nil"/>
                  </w:tcBorders>
                </w:tcPr>
                <w:p w14:paraId="5EBF924F" w14:textId="417868C1" w:rsidR="00ED5F8E" w:rsidRPr="00B1465D" w:rsidRDefault="00F21734" w:rsidP="00F21734">
                  <w:pPr>
                    <w:pStyle w:val="Figure"/>
                    <w:numPr>
                      <w:ilvl w:val="0"/>
                      <w:numId w:val="34"/>
                    </w:numPr>
                    <w:spacing w:before="60" w:after="60"/>
                    <w:ind w:left="360"/>
                    <w:rPr>
                      <w:rFonts w:ascii="Arial" w:hAnsi="Arial" w:cs="Arial"/>
                      <w:sz w:val="18"/>
                      <w:szCs w:val="18"/>
                    </w:rPr>
                  </w:pPr>
                  <w:r w:rsidRPr="00F21734">
                    <w:rPr>
                      <w:rFonts w:ascii="Arial" w:hAnsi="Arial" w:cs="Arial"/>
                      <w:sz w:val="20"/>
                    </w:rPr>
                    <w:t>Real r</w:t>
                  </w:r>
                  <w:r>
                    <w:rPr>
                      <w:rFonts w:ascii="Arial" w:hAnsi="Arial" w:cs="Arial"/>
                      <w:sz w:val="20"/>
                    </w:rPr>
                    <w:t>ecurrent expenditure per FYTE</w:t>
                  </w:r>
                  <w:r w:rsidR="00ED5F8E" w:rsidRPr="00E03239">
                    <w:rPr>
                      <w:rStyle w:val="NoteLabel"/>
                    </w:rPr>
                    <w:t>a,b</w:t>
                  </w:r>
                </w:p>
              </w:tc>
            </w:tr>
            <w:tr w:rsidR="00ED5F8E" w:rsidRPr="00B1465D" w14:paraId="1BCCA3F3" w14:textId="77777777" w:rsidTr="005928D1">
              <w:trPr>
                <w:tblHeader/>
                <w:jc w:val="center"/>
              </w:trPr>
              <w:tc>
                <w:tcPr>
                  <w:tcW w:w="2500" w:type="pct"/>
                  <w:tcBorders>
                    <w:top w:val="nil"/>
                    <w:bottom w:val="nil"/>
                  </w:tcBorders>
                </w:tcPr>
                <w:p w14:paraId="614CF0B2" w14:textId="4280BFFC" w:rsidR="00ED5F8E" w:rsidRPr="00B1465D" w:rsidRDefault="009E50AB" w:rsidP="009E50AB">
                  <w:pPr>
                    <w:pStyle w:val="Figure"/>
                    <w:spacing w:before="60" w:after="60"/>
                    <w:rPr>
                      <w:rFonts w:ascii="Arial" w:hAnsi="Arial" w:cs="Arial"/>
                      <w:sz w:val="18"/>
                      <w:szCs w:val="18"/>
                    </w:rPr>
                  </w:pPr>
                  <w:r w:rsidRPr="009E50AB">
                    <w:rPr>
                      <w:rFonts w:ascii="Arial" w:hAnsi="Arial" w:cs="Arial"/>
                      <w:noProof/>
                      <w:sz w:val="18"/>
                      <w:szCs w:val="18"/>
                    </w:rPr>
                    <w:drawing>
                      <wp:inline distT="0" distB="0" distL="0" distR="0" wp14:anchorId="01819DE8" wp14:editId="5C19BE6F">
                        <wp:extent cx="2661285" cy="2333625"/>
                        <wp:effectExtent l="0" t="0" r="5715" b="9525"/>
                        <wp:docPr id="110" name="Picture 110" descr="Figure D.2 - Left hand side&#10;Between 2009 and 2018, the level of real VET recurrent spending increased slightly, before falling to be broadly unchanged across the period.&#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2661285" cy="2333625"/>
                                </a:xfrm>
                                <a:prstGeom prst="rect">
                                  <a:avLst/>
                                </a:prstGeom>
                                <a:noFill/>
                                <a:ln>
                                  <a:noFill/>
                                </a:ln>
                              </pic:spPr>
                            </pic:pic>
                          </a:graphicData>
                        </a:graphic>
                      </wp:inline>
                    </w:drawing>
                  </w:r>
                </w:p>
              </w:tc>
              <w:tc>
                <w:tcPr>
                  <w:tcW w:w="2500" w:type="pct"/>
                  <w:tcBorders>
                    <w:top w:val="nil"/>
                    <w:bottom w:val="nil"/>
                  </w:tcBorders>
                </w:tcPr>
                <w:p w14:paraId="5FBAC962" w14:textId="344F17AA" w:rsidR="00ED5F8E" w:rsidRPr="00B1465D" w:rsidRDefault="009E50AB" w:rsidP="005928D1">
                  <w:pPr>
                    <w:pStyle w:val="Figure"/>
                    <w:spacing w:before="60" w:after="60"/>
                    <w:rPr>
                      <w:rFonts w:ascii="Arial" w:hAnsi="Arial" w:cs="Arial"/>
                      <w:sz w:val="18"/>
                      <w:szCs w:val="18"/>
                    </w:rPr>
                  </w:pPr>
                  <w:r w:rsidRPr="009E50AB">
                    <w:rPr>
                      <w:rFonts w:ascii="Arial" w:hAnsi="Arial" w:cs="Arial"/>
                      <w:noProof/>
                      <w:sz w:val="18"/>
                      <w:szCs w:val="18"/>
                    </w:rPr>
                    <w:drawing>
                      <wp:inline distT="0" distB="0" distL="0" distR="0" wp14:anchorId="6E27CEB6" wp14:editId="65B38DAD">
                        <wp:extent cx="2661285" cy="2333625"/>
                        <wp:effectExtent l="0" t="0" r="5715" b="9525"/>
                        <wp:docPr id="112" name="Picture 112" descr="Figure D.2 - Right hand side&#10;Between 2009 and 2018, real government recurrent spending per full year training equivalent fell slightly, before increasing, to be broadly unchanged across the period.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2661285" cy="2333625"/>
                                </a:xfrm>
                                <a:prstGeom prst="rect">
                                  <a:avLst/>
                                </a:prstGeom>
                                <a:noFill/>
                                <a:ln>
                                  <a:noFill/>
                                </a:ln>
                              </pic:spPr>
                            </pic:pic>
                          </a:graphicData>
                        </a:graphic>
                      </wp:inline>
                    </w:drawing>
                  </w:r>
                </w:p>
              </w:tc>
            </w:tr>
          </w:tbl>
          <w:p w14:paraId="14BA519C" w14:textId="77777777" w:rsidR="00ED5F8E" w:rsidRDefault="00ED5F8E" w:rsidP="005928D1">
            <w:pPr>
              <w:pStyle w:val="Figure"/>
            </w:pPr>
          </w:p>
        </w:tc>
      </w:tr>
      <w:tr w:rsidR="00ED5F8E" w:rsidRPr="00176D3F" w14:paraId="2C9582DB" w14:textId="77777777" w:rsidTr="005928D1">
        <w:tc>
          <w:tcPr>
            <w:tcW w:w="5000" w:type="pct"/>
            <w:tcBorders>
              <w:top w:val="nil"/>
              <w:left w:val="nil"/>
              <w:bottom w:val="nil"/>
              <w:right w:val="nil"/>
            </w:tcBorders>
            <w:shd w:val="clear" w:color="auto" w:fill="auto"/>
          </w:tcPr>
          <w:p w14:paraId="16253601" w14:textId="77777777" w:rsidR="00ED5F8E" w:rsidRPr="00176D3F" w:rsidRDefault="00ED5F8E" w:rsidP="005928D1">
            <w:pPr>
              <w:pStyle w:val="Note"/>
            </w:pPr>
            <w:r>
              <w:rPr>
                <w:rStyle w:val="NoteLabel"/>
              </w:rPr>
              <w:t>a</w:t>
            </w:r>
            <w:r>
              <w:t xml:space="preserve"> Real series uses GDP deflator and is in 2018 dollars. </w:t>
            </w:r>
            <w:r>
              <w:rPr>
                <w:rStyle w:val="NoteLabel"/>
              </w:rPr>
              <w:t>b</w:t>
            </w:r>
            <w:r>
              <w:t xml:space="preserve"> 1 FYTE = 720 hours.</w:t>
            </w:r>
          </w:p>
        </w:tc>
      </w:tr>
      <w:tr w:rsidR="00ED5F8E" w:rsidRPr="00176D3F" w14:paraId="1F812D9D" w14:textId="77777777" w:rsidTr="005928D1">
        <w:tc>
          <w:tcPr>
            <w:tcW w:w="5000" w:type="pct"/>
            <w:tcBorders>
              <w:top w:val="nil"/>
              <w:left w:val="nil"/>
              <w:bottom w:val="nil"/>
              <w:right w:val="nil"/>
            </w:tcBorders>
            <w:shd w:val="clear" w:color="auto" w:fill="auto"/>
          </w:tcPr>
          <w:p w14:paraId="7EC9D1C3" w14:textId="65BA3978" w:rsidR="00ED5F8E" w:rsidRPr="00176D3F" w:rsidRDefault="00ED5F8E" w:rsidP="005928D1">
            <w:pPr>
              <w:pStyle w:val="Source"/>
            </w:pPr>
            <w:r>
              <w:rPr>
                <w:i/>
              </w:rPr>
              <w:t>Sources</w:t>
            </w:r>
            <w:r w:rsidRPr="00F35D5D">
              <w:t>:</w:t>
            </w:r>
            <w:r>
              <w:rPr>
                <w:i/>
              </w:rPr>
              <w:t xml:space="preserve"> </w:t>
            </w:r>
            <w:r>
              <w:t xml:space="preserve">NCVER </w:t>
            </w:r>
            <w:r w:rsidR="00E85FF0" w:rsidRPr="00E85FF0">
              <w:rPr>
                <w:rFonts w:cs="Arial"/>
              </w:rPr>
              <w:t>(2019e, 2019q)</w:t>
            </w:r>
            <w:r>
              <w:t xml:space="preserve">, SCRGSP </w:t>
            </w:r>
            <w:r w:rsidRPr="00590FED">
              <w:rPr>
                <w:rFonts w:cs="Arial"/>
              </w:rPr>
              <w:t>(2020)</w:t>
            </w:r>
            <w:r>
              <w:t>.</w:t>
            </w:r>
          </w:p>
        </w:tc>
      </w:tr>
      <w:tr w:rsidR="00ED5F8E" w14:paraId="064E5179" w14:textId="77777777" w:rsidTr="005928D1">
        <w:tc>
          <w:tcPr>
            <w:tcW w:w="5000" w:type="pct"/>
            <w:tcBorders>
              <w:top w:val="nil"/>
              <w:left w:val="nil"/>
              <w:bottom w:val="single" w:sz="6" w:space="0" w:color="78A22F"/>
              <w:right w:val="nil"/>
            </w:tcBorders>
            <w:shd w:val="clear" w:color="auto" w:fill="auto"/>
          </w:tcPr>
          <w:p w14:paraId="39BF989B" w14:textId="77777777" w:rsidR="00ED5F8E" w:rsidRDefault="00ED5F8E" w:rsidP="005928D1">
            <w:pPr>
              <w:pStyle w:val="Figurespace"/>
            </w:pPr>
          </w:p>
        </w:tc>
      </w:tr>
      <w:tr w:rsidR="00ED5F8E" w:rsidRPr="000863A5" w14:paraId="3B67C2F3" w14:textId="77777777" w:rsidTr="005928D1">
        <w:tc>
          <w:tcPr>
            <w:tcW w:w="5000" w:type="pct"/>
            <w:tcBorders>
              <w:top w:val="single" w:sz="6" w:space="0" w:color="78A22F"/>
              <w:left w:val="nil"/>
              <w:bottom w:val="nil"/>
              <w:right w:val="nil"/>
            </w:tcBorders>
          </w:tcPr>
          <w:p w14:paraId="0598364C" w14:textId="77777777" w:rsidR="00ED5F8E" w:rsidRPr="00626D32" w:rsidRDefault="00ED5F8E" w:rsidP="005928D1">
            <w:pPr>
              <w:pStyle w:val="BoxSpaceBelow"/>
            </w:pPr>
          </w:p>
        </w:tc>
      </w:tr>
    </w:tbl>
    <w:p w14:paraId="16AEA6BE" w14:textId="77777777" w:rsidR="00ED5F8E" w:rsidRDefault="00ED5F8E" w:rsidP="005928D1">
      <w:pPr>
        <w:pStyle w:val="Heading3"/>
      </w:pPr>
      <w:r>
        <w:t>Funding for VET delivery</w:t>
      </w:r>
    </w:p>
    <w:p w14:paraId="453F7EEC" w14:textId="77777777" w:rsidR="00ED5F8E" w:rsidRDefault="00ED5F8E" w:rsidP="005928D1">
      <w:pPr>
        <w:pStyle w:val="BodyText"/>
      </w:pPr>
      <w:r>
        <w:t xml:space="preserve">Funding for VET delivery (funding that directly delivers a training outcome) was $4.7 billion in 2018, and is composed of nine streams, including: </w:t>
      </w:r>
      <w:r w:rsidRPr="0010422B">
        <w:t>VET subsidies for training</w:t>
      </w:r>
      <w:r>
        <w:t xml:space="preserve">; </w:t>
      </w:r>
      <w:r w:rsidRPr="0010422B">
        <w:t>block funding</w:t>
      </w:r>
      <w:r>
        <w:t xml:space="preserve">; </w:t>
      </w:r>
      <w:r w:rsidRPr="0010422B">
        <w:t>VET in Schools funding</w:t>
      </w:r>
      <w:r>
        <w:t xml:space="preserve">; </w:t>
      </w:r>
      <w:r w:rsidRPr="0010422B">
        <w:t>funding from other organisations</w:t>
      </w:r>
      <w:r>
        <w:t xml:space="preserve">; </w:t>
      </w:r>
      <w:r w:rsidRPr="0010422B">
        <w:t>fee assistance funding</w:t>
      </w:r>
      <w:r>
        <w:t xml:space="preserve">; </w:t>
      </w:r>
      <w:r w:rsidRPr="0010422B">
        <w:t>learner needs funding</w:t>
      </w:r>
      <w:r>
        <w:t xml:space="preserve">; </w:t>
      </w:r>
      <w:r w:rsidRPr="0010422B">
        <w:t xml:space="preserve">community service </w:t>
      </w:r>
      <w:r>
        <w:t xml:space="preserve">obligation </w:t>
      </w:r>
      <w:r w:rsidRPr="0010422B">
        <w:t>funding</w:t>
      </w:r>
      <w:r>
        <w:t xml:space="preserve">; </w:t>
      </w:r>
      <w:r w:rsidRPr="0010422B">
        <w:t>operational base funding</w:t>
      </w:r>
      <w:r>
        <w:t xml:space="preserve"> and </w:t>
      </w:r>
      <w:r w:rsidRPr="0010422B">
        <w:t xml:space="preserve">other funding. </w:t>
      </w:r>
    </w:p>
    <w:p w14:paraId="2FF4EA8B" w14:textId="77777777" w:rsidR="00ED5F8E" w:rsidRDefault="00ED5F8E" w:rsidP="005928D1">
      <w:pPr>
        <w:pStyle w:val="BodyText"/>
      </w:pPr>
      <w:r>
        <w:t xml:space="preserve">Unfortunately, data on how funding is allocated across these nine streams are not publicly available and few States and Territories have been willing to provide it to the Commission. Compounding this, the publicly available data are incompletely disaggregated by training characteristics (for example, apprenticeship, provider type, level of education and training package). For level of education, which </w:t>
      </w:r>
      <w:r w:rsidRPr="00C8020B">
        <w:rPr>
          <w:i/>
          <w:iCs/>
        </w:rPr>
        <w:t>could</w:t>
      </w:r>
      <w:r>
        <w:t xml:space="preserve"> provide a disaggregation of VET delivery into Australian Qualification Framework (AQF) levels, 40 per cent of VET delivery funding on average in 2018 (and as much as 77 per cent in one jurisdiction) is classified as ‘funding not attributable’.</w:t>
      </w:r>
    </w:p>
    <w:p w14:paraId="61D6A2EC" w14:textId="77777777" w:rsidR="00ED5F8E" w:rsidRDefault="00ED5F8E" w:rsidP="00120072">
      <w:pPr>
        <w:pStyle w:val="BodyText"/>
      </w:pPr>
      <w:r>
        <w:t>State and Territory budget documents and other publicly</w:t>
      </w:r>
      <w:r>
        <w:noBreakHyphen/>
        <w:t>available financial disclosures (for example, TAFE annual reports) are an alternative to information provided to NCVER. However, there is no agreed financial reporting framework across States and Territories and the disclosure of information varies, which makes reconciling with the NCVER funding collection not possible.</w:t>
      </w:r>
    </w:p>
    <w:p w14:paraId="02351C11" w14:textId="37207F8C" w:rsidR="00ED5F8E" w:rsidRDefault="00ED5F8E" w:rsidP="005928D1">
      <w:pPr>
        <w:pStyle w:val="Heading2"/>
      </w:pPr>
      <w:bookmarkStart w:id="120" w:name="_Toc41645067"/>
      <w:r>
        <w:t>D.</w:t>
      </w:r>
      <w:r>
        <w:rPr>
          <w:noProof/>
        </w:rPr>
        <w:t>2</w:t>
      </w:r>
      <w:r w:rsidRPr="00601B11">
        <w:tab/>
      </w:r>
      <w:r>
        <w:t>What are governments’ aims for VET and how do they determine subsidised skills lists?</w:t>
      </w:r>
      <w:bookmarkEnd w:id="120"/>
    </w:p>
    <w:p w14:paraId="4A8273F8" w14:textId="132CA140" w:rsidR="00ED5F8E" w:rsidRDefault="00ED5F8E" w:rsidP="005928D1">
      <w:pPr>
        <w:pStyle w:val="Heading3"/>
        <w:spacing w:before="280"/>
      </w:pPr>
      <w:r>
        <w:t>Aims and Objectives</w:t>
      </w:r>
    </w:p>
    <w:p w14:paraId="09A7C8FE" w14:textId="77777777" w:rsidR="00ED5F8E" w:rsidRDefault="00ED5F8E" w:rsidP="005928D1">
      <w:pPr>
        <w:pStyle w:val="Heading4"/>
        <w:spacing w:before="240"/>
      </w:pPr>
      <w:r>
        <w:t xml:space="preserve">Victoria </w:t>
      </w:r>
    </w:p>
    <w:p w14:paraId="04D65EDE" w14:textId="77777777" w:rsidR="00ED5F8E" w:rsidRDefault="00ED5F8E" w:rsidP="005928D1">
      <w:pPr>
        <w:pStyle w:val="BodyText"/>
      </w:pPr>
      <w:r>
        <w:t>The Victorian Government’s expectations for the VET sector are that it:</w:t>
      </w:r>
    </w:p>
    <w:p w14:paraId="2F020CAB" w14:textId="77777777" w:rsidR="00ED5F8E" w:rsidRDefault="00ED5F8E" w:rsidP="005928D1">
      <w:pPr>
        <w:pStyle w:val="QuoteBullet"/>
      </w:pPr>
      <w:r>
        <w:t>strongly supports industry to meet the evolving needs of the economy</w:t>
      </w:r>
    </w:p>
    <w:p w14:paraId="7CACC16D" w14:textId="77777777" w:rsidR="00ED5F8E" w:rsidRDefault="00ED5F8E" w:rsidP="005928D1">
      <w:pPr>
        <w:pStyle w:val="QuoteBullet"/>
      </w:pPr>
      <w:r>
        <w:t>provides Victorians with the skills needed for initial and continuing employment</w:t>
      </w:r>
    </w:p>
    <w:p w14:paraId="0A85737A" w14:textId="77777777" w:rsidR="00ED5F8E" w:rsidRDefault="00ED5F8E" w:rsidP="005928D1">
      <w:pPr>
        <w:pStyle w:val="QuoteBullet"/>
      </w:pPr>
      <w:r>
        <w:t>promotes equity and addresses disadvantage</w:t>
      </w:r>
    </w:p>
    <w:p w14:paraId="3CABD2FB" w14:textId="0BC92D5F" w:rsidR="00ED5F8E" w:rsidRDefault="00ED5F8E" w:rsidP="005928D1">
      <w:pPr>
        <w:pStyle w:val="QuoteBullet"/>
      </w:pPr>
      <w:r>
        <w:t xml:space="preserve">aligns with government priorities, with an emphasis on economic growth sectors. </w:t>
      </w:r>
      <w:r w:rsidRPr="00590FED">
        <w:rPr>
          <w:szCs w:val="24"/>
        </w:rPr>
        <w:t>(DET (Vic) 2019a, p. 46)</w:t>
      </w:r>
    </w:p>
    <w:p w14:paraId="26C9C1D9" w14:textId="146D8E53" w:rsidR="00ED5F8E" w:rsidRDefault="00ED5F8E" w:rsidP="005928D1">
      <w:pPr>
        <w:pStyle w:val="BodyText"/>
      </w:pPr>
      <w:r>
        <w:t>Consistent with this, the Victorian Government’s aims for VET policy include to provide ‘high</w:t>
      </w:r>
      <w:r>
        <w:noBreakHyphen/>
        <w:t xml:space="preserve">quality training … aligned to industry and workforce needs’ with additional supports to ‘high needs learners’ </w:t>
      </w:r>
      <w:r w:rsidRPr="00590FED">
        <w:rPr>
          <w:szCs w:val="24"/>
        </w:rPr>
        <w:t>(DET (Vic) 2019b)</w:t>
      </w:r>
      <w:r>
        <w:t>.</w:t>
      </w:r>
    </w:p>
    <w:p w14:paraId="251E736E" w14:textId="18D6E74E" w:rsidR="00ED5F8E" w:rsidRDefault="00ED5F8E" w:rsidP="005928D1">
      <w:pPr>
        <w:pStyle w:val="BodyText"/>
      </w:pPr>
      <w:r>
        <w:t xml:space="preserve">The Victorian Government provides subsidised training to registered training organisations (RTOs) (chosen via a contestable funding arrangement) for training that meets skills needs and other priorities (for example, skills needs for the National Disability Insurance Scheme and the response to the Royal Commission into Family Violence, and general foundational courses to suit learners with low education). Courses fitting these criteria are included in the funded course list </w:t>
      </w:r>
      <w:r w:rsidRPr="00590FED">
        <w:rPr>
          <w:szCs w:val="24"/>
        </w:rPr>
        <w:t>(DET (Vic) 2019b)</w:t>
      </w:r>
      <w:r>
        <w:t>.</w:t>
      </w:r>
    </w:p>
    <w:p w14:paraId="1C3F1562" w14:textId="77777777" w:rsidR="00ED5F8E" w:rsidRDefault="00ED5F8E" w:rsidP="005928D1">
      <w:pPr>
        <w:pStyle w:val="BodyText"/>
      </w:pPr>
      <w:r>
        <w:t>Dedicated programs include the following.</w:t>
      </w:r>
    </w:p>
    <w:p w14:paraId="3B2422F3" w14:textId="2498DFA9" w:rsidR="00ED5F8E" w:rsidRDefault="00ED5F8E" w:rsidP="005928D1">
      <w:pPr>
        <w:pStyle w:val="ListBullet"/>
      </w:pPr>
      <w:r>
        <w:t>Regional and Specialist Training Fund (grants worth $35 million in 2018</w:t>
      </w:r>
      <w:r>
        <w:noBreakHyphen/>
        <w:t xml:space="preserve">19). This provides additional payments to RTOs to encourage service provision in regional areas ‘in which training providers do not offer courses through the contestable process’ </w:t>
      </w:r>
      <w:r w:rsidRPr="00590FED">
        <w:rPr>
          <w:szCs w:val="24"/>
        </w:rPr>
        <w:t>(DET (Vic) 2016, p. 1, 2019a, p. 242)</w:t>
      </w:r>
      <w:r>
        <w:t xml:space="preserve">. </w:t>
      </w:r>
    </w:p>
    <w:p w14:paraId="745D8FA7" w14:textId="4B06E157" w:rsidR="00ED5F8E" w:rsidRDefault="00ED5F8E" w:rsidP="005928D1">
      <w:pPr>
        <w:pStyle w:val="ListBullet"/>
      </w:pPr>
      <w:r>
        <w:t>Workforce Training and Innovation fund ($29.2 million in 2018</w:t>
      </w:r>
      <w:r>
        <w:noBreakHyphen/>
        <w:t>19), which provides funding of between $5000 and $5 million to collaborative projects between RTOs (including TAFEs) and industry to ‘</w:t>
      </w:r>
      <w:r w:rsidRPr="004425C9">
        <w:t>deliver innovation in training, workforce development and applied research</w:t>
      </w:r>
      <w:r>
        <w:t xml:space="preserve">’ </w:t>
      </w:r>
      <w:r w:rsidRPr="00590FED">
        <w:rPr>
          <w:szCs w:val="24"/>
        </w:rPr>
        <w:t>(DET (Vic) 2019d, 2019a, p. 11)</w:t>
      </w:r>
      <w:r>
        <w:t>.</w:t>
      </w:r>
    </w:p>
    <w:p w14:paraId="445CEF88" w14:textId="0A214915" w:rsidR="00ED5F8E" w:rsidRDefault="00ED5F8E" w:rsidP="005928D1">
      <w:pPr>
        <w:pStyle w:val="ListBullet"/>
        <w:keepLines/>
      </w:pPr>
      <w:r>
        <w:t>Reconnect program. Grants worth $30 million over the two years to 2019</w:t>
      </w:r>
      <w:r>
        <w:noBreakHyphen/>
        <w:t>20 were provided to RTOs to provide long</w:t>
      </w:r>
      <w:r>
        <w:noBreakHyphen/>
        <w:t xml:space="preserve">term unemployed people who have not completed year 12 with intensive support (for example, training assistance, supervised work experience, health, accommodation and relationship supports </w:t>
      </w:r>
      <w:r w:rsidRPr="00590FED">
        <w:rPr>
          <w:szCs w:val="24"/>
        </w:rPr>
        <w:t>(DET (Vic) 2019c)</w:t>
      </w:r>
      <w:r>
        <w:t>.</w:t>
      </w:r>
    </w:p>
    <w:p w14:paraId="3C5E039B" w14:textId="3936522D" w:rsidR="00ED5F8E" w:rsidRDefault="00ED5F8E" w:rsidP="005928D1">
      <w:pPr>
        <w:pStyle w:val="ListBullet"/>
      </w:pPr>
      <w:r>
        <w:t>TAFE Rescue Fund programs ($243 million for TAFEs in 2018</w:t>
      </w:r>
      <w:r>
        <w:noBreakHyphen/>
        <w:t>19). For example, under the Free TAFE for Priority Courses initiative (introduced in 2019) 30</w:t>
      </w:r>
      <w:r w:rsidRPr="002E2276">
        <w:t xml:space="preserve"> TAFE courses and 20 pre</w:t>
      </w:r>
      <w:r>
        <w:noBreakHyphen/>
      </w:r>
      <w:r w:rsidRPr="002E2276">
        <w:t>apprenticeship courses</w:t>
      </w:r>
      <w:r>
        <w:t xml:space="preserve"> were free </w:t>
      </w:r>
      <w:r w:rsidRPr="00590FED">
        <w:rPr>
          <w:szCs w:val="24"/>
        </w:rPr>
        <w:t>(DET (Vic) 2019a, p. 12)</w:t>
      </w:r>
      <w:r>
        <w:t xml:space="preserve">. </w:t>
      </w:r>
    </w:p>
    <w:p w14:paraId="7DBD2AEB" w14:textId="77777777" w:rsidR="00ED5F8E" w:rsidRDefault="00ED5F8E" w:rsidP="005928D1">
      <w:pPr>
        <w:pStyle w:val="Heading4"/>
      </w:pPr>
      <w:r>
        <w:t xml:space="preserve">New South Wales </w:t>
      </w:r>
    </w:p>
    <w:p w14:paraId="5D2482DD" w14:textId="77777777" w:rsidR="00ED5F8E" w:rsidRPr="00BC112A" w:rsidRDefault="00ED5F8E" w:rsidP="005928D1">
      <w:pPr>
        <w:pStyle w:val="BodyText"/>
        <w:rPr>
          <w:b/>
          <w:bCs/>
        </w:rPr>
      </w:pPr>
      <w:r>
        <w:t xml:space="preserve">The New South Wales (NSW) Government’s course funding program is called Smart and Skilled. It was introduced in 2015 </w:t>
      </w:r>
      <w:r w:rsidRPr="00EF269B">
        <w:t xml:space="preserve">to: </w:t>
      </w:r>
    </w:p>
    <w:p w14:paraId="5CBD3E1C" w14:textId="77777777" w:rsidR="00ED5F8E" w:rsidRDefault="00ED5F8E" w:rsidP="005928D1">
      <w:pPr>
        <w:pStyle w:val="ListBullet"/>
      </w:pPr>
      <w:r w:rsidRPr="00EF269B">
        <w:t xml:space="preserve">increase participation in VET </w:t>
      </w:r>
    </w:p>
    <w:p w14:paraId="6304B29A" w14:textId="77777777" w:rsidR="00ED5F8E" w:rsidRDefault="00ED5F8E" w:rsidP="005928D1">
      <w:pPr>
        <w:pStyle w:val="ListBullet"/>
      </w:pPr>
      <w:r w:rsidRPr="00EF269B">
        <w:t xml:space="preserve">meet industry training needs </w:t>
      </w:r>
    </w:p>
    <w:p w14:paraId="4644B681" w14:textId="77777777" w:rsidR="00ED5F8E" w:rsidRDefault="00ED5F8E" w:rsidP="005928D1">
      <w:pPr>
        <w:pStyle w:val="ListBullet"/>
      </w:pPr>
      <w:r w:rsidRPr="00EF269B">
        <w:t>support TAFE NSW so that it remains a strong and viable public training provider</w:t>
      </w:r>
    </w:p>
    <w:p w14:paraId="551A56AB" w14:textId="77777777" w:rsidR="00ED5F8E" w:rsidRDefault="00ED5F8E" w:rsidP="005928D1">
      <w:pPr>
        <w:pStyle w:val="ListBullet"/>
      </w:pPr>
      <w:r w:rsidRPr="00EF269B">
        <w:t xml:space="preserve">give students greater choice by opening VET to private training providers </w:t>
      </w:r>
    </w:p>
    <w:p w14:paraId="6E7BB5DC" w14:textId="77777777" w:rsidR="00ED5F8E" w:rsidRDefault="00ED5F8E" w:rsidP="005928D1">
      <w:pPr>
        <w:pStyle w:val="ListBullet"/>
      </w:pPr>
      <w:r w:rsidRPr="00EF269B">
        <w:t xml:space="preserve">improve the quality of VET </w:t>
      </w:r>
    </w:p>
    <w:p w14:paraId="1AFCADAA" w14:textId="4796757D" w:rsidR="00ED5F8E" w:rsidRDefault="00ED5F8E" w:rsidP="005928D1">
      <w:pPr>
        <w:pStyle w:val="ListBullet"/>
      </w:pPr>
      <w:r w:rsidRPr="00EF269B">
        <w:t>support disadvantaged students</w:t>
      </w:r>
      <w:r>
        <w:t xml:space="preserve"> </w:t>
      </w:r>
      <w:r w:rsidRPr="00590FED">
        <w:rPr>
          <w:szCs w:val="24"/>
        </w:rPr>
        <w:t>(DOE (NSW) 2017)</w:t>
      </w:r>
      <w:r w:rsidRPr="00EF269B">
        <w:t xml:space="preserve">. </w:t>
      </w:r>
    </w:p>
    <w:p w14:paraId="6A9F063B" w14:textId="77777777" w:rsidR="00ED5F8E" w:rsidRDefault="00ED5F8E" w:rsidP="005928D1">
      <w:pPr>
        <w:pStyle w:val="BodyText"/>
      </w:pPr>
      <w:r>
        <w:t>Smart and Skilled</w:t>
      </w:r>
      <w:r w:rsidRPr="007453A5">
        <w:t xml:space="preserve"> was </w:t>
      </w:r>
      <w:r>
        <w:t xml:space="preserve">also designed </w:t>
      </w:r>
      <w:r w:rsidRPr="007453A5">
        <w:t>to be budget neutral</w:t>
      </w:r>
      <w:r>
        <w:t xml:space="preserve">, and student </w:t>
      </w:r>
      <w:r w:rsidRPr="0033109A">
        <w:t>caps</w:t>
      </w:r>
      <w:r>
        <w:t xml:space="preserve"> are used to pursue this goal</w:t>
      </w:r>
      <w:r w:rsidRPr="0033109A">
        <w:t xml:space="preserve">. </w:t>
      </w:r>
    </w:p>
    <w:p w14:paraId="71BEFD77" w14:textId="77777777" w:rsidR="00ED5F8E" w:rsidRDefault="00ED5F8E" w:rsidP="005928D1">
      <w:pPr>
        <w:pStyle w:val="BodyText"/>
      </w:pPr>
      <w:r>
        <w:t>S</w:t>
      </w:r>
      <w:r w:rsidRPr="00EF269B">
        <w:t>ubsidised training is divided into two broad funding streams</w:t>
      </w:r>
      <w:r>
        <w:t xml:space="preserve">: </w:t>
      </w:r>
      <w:r w:rsidRPr="00EF269B">
        <w:t xml:space="preserve">the Entitlement </w:t>
      </w:r>
      <w:r>
        <w:t xml:space="preserve">stream </w:t>
      </w:r>
      <w:r w:rsidRPr="00EF269B">
        <w:t xml:space="preserve">and </w:t>
      </w:r>
      <w:r>
        <w:t xml:space="preserve">the </w:t>
      </w:r>
      <w:r w:rsidRPr="00EF269B">
        <w:t xml:space="preserve">Targeted Priorities stream. </w:t>
      </w:r>
    </w:p>
    <w:p w14:paraId="470EBDFC" w14:textId="77777777" w:rsidR="00ED5F8E" w:rsidRDefault="00ED5F8E" w:rsidP="005928D1">
      <w:pPr>
        <w:pStyle w:val="BodyText"/>
      </w:pPr>
      <w:r w:rsidRPr="00EF269B">
        <w:t xml:space="preserve">The Entitlement stream subsidises qualifications on the NSW Skills List related to: </w:t>
      </w:r>
    </w:p>
    <w:p w14:paraId="1B9B3AD9" w14:textId="7B694204" w:rsidR="00ED5F8E" w:rsidRDefault="00ED5F8E" w:rsidP="005928D1">
      <w:pPr>
        <w:pStyle w:val="ListBullet"/>
      </w:pPr>
      <w:r w:rsidRPr="00EF269B">
        <w:t>foundation skills training (</w:t>
      </w:r>
      <w:r w:rsidR="00C703CA">
        <w:t>C</w:t>
      </w:r>
      <w:r w:rsidRPr="00EF269B">
        <w:t xml:space="preserve">ertificate levels I or II), a combination of basic reading, writing, numeracy and oral communication </w:t>
      </w:r>
    </w:p>
    <w:p w14:paraId="2D2D698E" w14:textId="4CFD67D9" w:rsidR="00ED5F8E" w:rsidRDefault="00ED5F8E" w:rsidP="005928D1">
      <w:pPr>
        <w:pStyle w:val="ListBullet"/>
      </w:pPr>
      <w:r w:rsidRPr="00EF269B">
        <w:t xml:space="preserve">full qualifications leading to </w:t>
      </w:r>
      <w:r w:rsidR="00C703CA">
        <w:t>C</w:t>
      </w:r>
      <w:r w:rsidRPr="00EF269B">
        <w:t xml:space="preserve">ertificate levels II or III </w:t>
      </w:r>
    </w:p>
    <w:p w14:paraId="42373471" w14:textId="096509B5" w:rsidR="00ED5F8E" w:rsidRDefault="00ED5F8E" w:rsidP="005928D1">
      <w:pPr>
        <w:pStyle w:val="ListBullet"/>
      </w:pPr>
      <w:r w:rsidRPr="00EF269B">
        <w:t xml:space="preserve">apprenticeship and traineeship training from </w:t>
      </w:r>
      <w:r w:rsidR="006B66E6">
        <w:t>C</w:t>
      </w:r>
      <w:r w:rsidRPr="00EF269B">
        <w:t xml:space="preserve">ertificate </w:t>
      </w:r>
      <w:r w:rsidR="006B66E6">
        <w:t>L</w:t>
      </w:r>
      <w:r w:rsidRPr="00EF269B">
        <w:t xml:space="preserve">evel II to </w:t>
      </w:r>
      <w:r w:rsidR="006B66E6">
        <w:t>A</w:t>
      </w:r>
      <w:r w:rsidRPr="00EF269B">
        <w:t xml:space="preserve">dvanced </w:t>
      </w:r>
      <w:r w:rsidR="006B66E6">
        <w:t>D</w:t>
      </w:r>
      <w:r w:rsidRPr="00EF269B">
        <w:t xml:space="preserve">iploma. </w:t>
      </w:r>
    </w:p>
    <w:p w14:paraId="5AE3B44E" w14:textId="77777777" w:rsidR="00ED5F8E" w:rsidRDefault="00ED5F8E" w:rsidP="005928D1">
      <w:pPr>
        <w:pStyle w:val="BodyText"/>
      </w:pPr>
      <w:r w:rsidRPr="00EF269B">
        <w:t xml:space="preserve">The Targeted Priorities stream subsidises qualifications on the NSW Skills List for: </w:t>
      </w:r>
    </w:p>
    <w:p w14:paraId="6C890BB2" w14:textId="5000ACA9" w:rsidR="00ED5F8E" w:rsidRDefault="00ED5F8E" w:rsidP="005928D1">
      <w:pPr>
        <w:pStyle w:val="ListBullet"/>
      </w:pPr>
      <w:r w:rsidRPr="00EF269B">
        <w:t xml:space="preserve">full qualifications leading to a </w:t>
      </w:r>
      <w:r w:rsidR="007426A0">
        <w:t>C</w:t>
      </w:r>
      <w:r w:rsidRPr="00EF269B">
        <w:t xml:space="preserve">ertificate </w:t>
      </w:r>
      <w:r w:rsidR="007426A0">
        <w:t>L</w:t>
      </w:r>
      <w:r w:rsidRPr="00EF269B">
        <w:t xml:space="preserve">evel IV, </w:t>
      </w:r>
      <w:r w:rsidR="007426A0">
        <w:t>D</w:t>
      </w:r>
      <w:r w:rsidRPr="00EF269B">
        <w:t>iploma or</w:t>
      </w:r>
      <w:r w:rsidR="007426A0">
        <w:t xml:space="preserve"> A</w:t>
      </w:r>
      <w:r w:rsidRPr="00EF269B">
        <w:t xml:space="preserve">dvanced </w:t>
      </w:r>
      <w:r w:rsidR="007426A0">
        <w:t>D</w:t>
      </w:r>
      <w:r w:rsidRPr="00EF269B">
        <w:t xml:space="preserve">iploma, not undertaken as an apprenticeship or traineeship </w:t>
      </w:r>
    </w:p>
    <w:p w14:paraId="60929310" w14:textId="77777777" w:rsidR="00ED5F8E" w:rsidRDefault="00ED5F8E" w:rsidP="005928D1">
      <w:pPr>
        <w:pStyle w:val="ListBullet"/>
      </w:pPr>
      <w:r w:rsidRPr="00EF269B">
        <w:t>pre</w:t>
      </w:r>
      <w:r>
        <w:noBreakHyphen/>
      </w:r>
      <w:r w:rsidRPr="00EF269B">
        <w:t xml:space="preserve">vocational training to get people ready for work </w:t>
      </w:r>
    </w:p>
    <w:p w14:paraId="7220C020" w14:textId="77777777" w:rsidR="00ED5F8E" w:rsidRDefault="00ED5F8E" w:rsidP="005928D1">
      <w:pPr>
        <w:pStyle w:val="ListBullet"/>
      </w:pPr>
      <w:r w:rsidRPr="00EF269B">
        <w:t>part</w:t>
      </w:r>
      <w:r>
        <w:noBreakHyphen/>
      </w:r>
      <w:r w:rsidRPr="00EF269B">
        <w:t xml:space="preserve">qualifications for priority occupations and industry sectors where a small amount of retraining of the workforce may be needed to meet skill needs. </w:t>
      </w:r>
    </w:p>
    <w:p w14:paraId="6D777A5E" w14:textId="77777777" w:rsidR="00ED5F8E" w:rsidRDefault="00ED5F8E" w:rsidP="005928D1">
      <w:pPr>
        <w:pStyle w:val="Heading4"/>
      </w:pPr>
      <w:r>
        <w:t>Queensland</w:t>
      </w:r>
    </w:p>
    <w:p w14:paraId="1B9E53F9" w14:textId="2C7B419D" w:rsidR="00ED5F8E" w:rsidRDefault="00ED5F8E" w:rsidP="005928D1">
      <w:pPr>
        <w:pStyle w:val="BodyText"/>
      </w:pPr>
      <w:r>
        <w:t>The Queensland Government’s annual VET investment plan articulates the following high</w:t>
      </w:r>
      <w:r>
        <w:noBreakHyphen/>
        <w:t xml:space="preserve">level objectives </w:t>
      </w:r>
      <w:r w:rsidRPr="00590FED">
        <w:rPr>
          <w:szCs w:val="24"/>
        </w:rPr>
        <w:t>(DESBT (Qld) 2018)</w:t>
      </w:r>
      <w:r>
        <w:t>:</w:t>
      </w:r>
    </w:p>
    <w:p w14:paraId="2408399F" w14:textId="5092C3C7" w:rsidR="00ED5F8E" w:rsidRDefault="00ED5F8E" w:rsidP="005928D1">
      <w:pPr>
        <w:pStyle w:val="ListBullet"/>
      </w:pPr>
      <w:r>
        <w:t xml:space="preserve">Developing skills specific to Queensland’s current and future workforce needs by </w:t>
      </w:r>
      <w:r w:rsidRPr="00224C4C">
        <w:t>provid</w:t>
      </w:r>
      <w:r>
        <w:t>ing</w:t>
      </w:r>
      <w:r w:rsidRPr="00224C4C">
        <w:t xml:space="preserve"> opportunities for individuals to continue to skill, reskill and upskill throughout their working lives</w:t>
      </w:r>
      <w:r>
        <w:t>.</w:t>
      </w:r>
    </w:p>
    <w:p w14:paraId="6A974B25" w14:textId="77777777" w:rsidR="00ED5F8E" w:rsidRDefault="00ED5F8E" w:rsidP="005928D1">
      <w:pPr>
        <w:pStyle w:val="ListBullet"/>
      </w:pPr>
      <w:r>
        <w:t>Preparing</w:t>
      </w:r>
      <w:r w:rsidRPr="00224C4C">
        <w:t xml:space="preserve"> all Queenslanders to meet industry and employer needs in the labour market</w:t>
      </w:r>
      <w:r>
        <w:t xml:space="preserve"> (with a focus on small business)</w:t>
      </w:r>
      <w:r w:rsidRPr="00224C4C">
        <w:t>.</w:t>
      </w:r>
    </w:p>
    <w:p w14:paraId="492AC819" w14:textId="77777777" w:rsidR="00ED5F8E" w:rsidRDefault="00ED5F8E" w:rsidP="005928D1">
      <w:pPr>
        <w:pStyle w:val="ListBullet"/>
      </w:pPr>
      <w:r>
        <w:t xml:space="preserve">Supporting regional jobs growth by </w:t>
      </w:r>
      <w:r w:rsidRPr="00D05496">
        <w:t>integrat</w:t>
      </w:r>
      <w:r>
        <w:t>ing</w:t>
      </w:r>
      <w:r w:rsidRPr="00D05496">
        <w:t xml:space="preserve"> regional</w:t>
      </w:r>
      <w:r>
        <w:noBreakHyphen/>
      </w:r>
      <w:r w:rsidRPr="00D05496">
        <w:t>specific and industry</w:t>
      </w:r>
      <w:r>
        <w:noBreakHyphen/>
      </w:r>
      <w:r w:rsidRPr="00D05496">
        <w:t>specific needs and connect</w:t>
      </w:r>
      <w:r>
        <w:t>ing</w:t>
      </w:r>
      <w:r w:rsidRPr="00D05496">
        <w:t xml:space="preserve"> local people with local jobs. </w:t>
      </w:r>
    </w:p>
    <w:p w14:paraId="094B3204" w14:textId="77777777" w:rsidR="00ED5F8E" w:rsidRDefault="00ED5F8E" w:rsidP="005928D1">
      <w:pPr>
        <w:pStyle w:val="ListBullet"/>
      </w:pPr>
      <w:r>
        <w:t>Ensuring inclusivity and equity of access by providing extra support for some Queenslanders in priority groups and who have higher needs.</w:t>
      </w:r>
    </w:p>
    <w:p w14:paraId="24CA6925" w14:textId="77777777" w:rsidR="00ED5F8E" w:rsidRDefault="00ED5F8E" w:rsidP="005928D1">
      <w:pPr>
        <w:pStyle w:val="ListBullet"/>
      </w:pPr>
      <w:r>
        <w:t>Ensuring viability of the public provider in recognition of its critical role in supporting jobs in regional centres, and also encouraging public provider innovation.</w:t>
      </w:r>
    </w:p>
    <w:p w14:paraId="043071EF" w14:textId="77777777" w:rsidR="00ED5F8E" w:rsidRDefault="00ED5F8E" w:rsidP="005928D1">
      <w:pPr>
        <w:pStyle w:val="BodyText"/>
      </w:pPr>
      <w:r>
        <w:t>There</w:t>
      </w:r>
      <w:r w:rsidRPr="00D64B4A">
        <w:t xml:space="preserve"> are four key VET programs</w:t>
      </w:r>
      <w:r>
        <w:t xml:space="preserve"> in Queensland</w:t>
      </w:r>
      <w:r w:rsidRPr="00D64B4A">
        <w:t xml:space="preserve">: </w:t>
      </w:r>
    </w:p>
    <w:p w14:paraId="518F87DC" w14:textId="77777777" w:rsidR="00ED5F8E" w:rsidRDefault="00ED5F8E" w:rsidP="00942B8F">
      <w:pPr>
        <w:pStyle w:val="ListNumber"/>
        <w:numPr>
          <w:ilvl w:val="0"/>
          <w:numId w:val="36"/>
        </w:numPr>
      </w:pPr>
      <w:r w:rsidRPr="00D64B4A">
        <w:t>User Choice (</w:t>
      </w:r>
      <w:r>
        <w:t>for apprenticeships</w:t>
      </w:r>
      <w:r w:rsidRPr="00D64B4A">
        <w:t xml:space="preserve">) </w:t>
      </w:r>
    </w:p>
    <w:p w14:paraId="0A5BD8F1" w14:textId="77777777" w:rsidR="00ED5F8E" w:rsidRDefault="00ED5F8E" w:rsidP="005928D1">
      <w:pPr>
        <w:pStyle w:val="ListNumber"/>
      </w:pPr>
      <w:r w:rsidRPr="00D64B4A">
        <w:t xml:space="preserve">Certificate III Guarantee (C3G) and Higher Level Skills (HLS) (entitlement </w:t>
      </w:r>
      <w:r>
        <w:t>and skill priority programs</w:t>
      </w:r>
      <w:r w:rsidRPr="00D64B4A">
        <w:t xml:space="preserve">) </w:t>
      </w:r>
    </w:p>
    <w:p w14:paraId="009E5D1D" w14:textId="77777777" w:rsidR="00ED5F8E" w:rsidRDefault="00ED5F8E" w:rsidP="005928D1">
      <w:pPr>
        <w:pStyle w:val="ListNumber"/>
      </w:pPr>
      <w:r>
        <w:t>Skilling Queenslanders for Work (additional support to meet a</w:t>
      </w:r>
      <w:r w:rsidRPr="00D64B4A">
        <w:t>ccess and equity/foundation</w:t>
      </w:r>
      <w:r>
        <w:t>al skills objectives)</w:t>
      </w:r>
    </w:p>
    <w:p w14:paraId="5666C08E" w14:textId="77777777" w:rsidR="00ED5F8E" w:rsidRDefault="00ED5F8E" w:rsidP="005928D1">
      <w:pPr>
        <w:pStyle w:val="ListNumber"/>
      </w:pPr>
      <w:r w:rsidRPr="00D64B4A">
        <w:t>Direct grants to TAFE Queensland</w:t>
      </w:r>
      <w:r>
        <w:t>.</w:t>
      </w:r>
    </w:p>
    <w:p w14:paraId="3EF5E912" w14:textId="77777777" w:rsidR="00ED5F8E" w:rsidRDefault="00ED5F8E" w:rsidP="005928D1">
      <w:pPr>
        <w:pStyle w:val="Heading4"/>
      </w:pPr>
      <w:r>
        <w:t>South Australia</w:t>
      </w:r>
    </w:p>
    <w:p w14:paraId="7AFB228A" w14:textId="732B1755" w:rsidR="00ED5F8E" w:rsidRDefault="00ED5F8E" w:rsidP="005928D1">
      <w:pPr>
        <w:pStyle w:val="BodyText"/>
      </w:pPr>
      <w:r w:rsidRPr="009A348C">
        <w:t>South Australia’s skills policy objective</w:t>
      </w:r>
      <w:r>
        <w:t>s</w:t>
      </w:r>
      <w:r w:rsidRPr="009A348C">
        <w:t xml:space="preserve"> </w:t>
      </w:r>
      <w:r>
        <w:t>include</w:t>
      </w:r>
      <w:r w:rsidRPr="009A348C">
        <w:t xml:space="preserve"> focusing on occupations in demand and industry sectors with predicted future growth</w:t>
      </w:r>
      <w:r>
        <w:t xml:space="preserve"> </w:t>
      </w:r>
      <w:r w:rsidRPr="00590FED">
        <w:rPr>
          <w:szCs w:val="24"/>
        </w:rPr>
        <w:t>(SADIS 2019)</w:t>
      </w:r>
      <w:r w:rsidRPr="009A348C">
        <w:t xml:space="preserve">. </w:t>
      </w:r>
    </w:p>
    <w:p w14:paraId="0F690185" w14:textId="77777777" w:rsidR="00ED5F8E" w:rsidRDefault="00ED5F8E" w:rsidP="005928D1">
      <w:pPr>
        <w:pStyle w:val="BodyText"/>
      </w:pPr>
      <w:r>
        <w:t xml:space="preserve">South Australia’s primary program, </w:t>
      </w:r>
      <w:r w:rsidRPr="004F5D04">
        <w:t>Skilling South Australia</w:t>
      </w:r>
      <w:r>
        <w:t>, is aimed at increasing apprentices and trainees. It aims at increasing VET participation and ensuring the qualifications</w:t>
      </w:r>
      <w:r w:rsidRPr="00C93F51">
        <w:t xml:space="preserve"> meet the needs of industry.</w:t>
      </w:r>
      <w:r>
        <w:t xml:space="preserve"> </w:t>
      </w:r>
    </w:p>
    <w:p w14:paraId="4A6C08AF" w14:textId="656B00C7" w:rsidR="00ED5F8E" w:rsidRDefault="00ED5F8E" w:rsidP="005928D1">
      <w:pPr>
        <w:pStyle w:val="BodyText"/>
      </w:pPr>
      <w:r>
        <w:t xml:space="preserve">Another focus of the South Australian Government has been ensuring the viability and efficiency of its public provider. In its policy document </w:t>
      </w:r>
      <w:r>
        <w:rPr>
          <w:i/>
          <w:iCs/>
        </w:rPr>
        <w:t xml:space="preserve">A Fresh Start for TAFE SA, </w:t>
      </w:r>
      <w:r>
        <w:t>the South Australian Government flagged i</w:t>
      </w:r>
      <w:r w:rsidRPr="00F0342A">
        <w:t>ntroduc</w:t>
      </w:r>
      <w:r>
        <w:t>ing</w:t>
      </w:r>
      <w:r w:rsidRPr="00F0342A">
        <w:t xml:space="preserve"> a new funding model </w:t>
      </w:r>
      <w:r>
        <w:t xml:space="preserve">to improve the public provider’s efficiency and incentives to invest in its workforce, by incorporating greater funding contestability </w:t>
      </w:r>
      <w:r w:rsidRPr="00590FED">
        <w:rPr>
          <w:szCs w:val="24"/>
        </w:rPr>
        <w:t>(DFESA 2018)</w:t>
      </w:r>
      <w:r>
        <w:t xml:space="preserve">. </w:t>
      </w:r>
    </w:p>
    <w:p w14:paraId="2D95F259" w14:textId="77777777" w:rsidR="00ED5F8E" w:rsidRDefault="00ED5F8E" w:rsidP="005928D1">
      <w:pPr>
        <w:pStyle w:val="Heading4"/>
      </w:pPr>
      <w:r>
        <w:t>Western Australia</w:t>
      </w:r>
    </w:p>
    <w:p w14:paraId="6C7F12D3" w14:textId="6CEAED91" w:rsidR="00ED5F8E" w:rsidRDefault="00ED5F8E" w:rsidP="005928D1">
      <w:pPr>
        <w:pStyle w:val="BodyText"/>
      </w:pPr>
      <w:r>
        <w:t xml:space="preserve">The 2018–2021 West Australian State Training Plan identified funding priorities, policy priorities and priority actions </w:t>
      </w:r>
      <w:r w:rsidRPr="00590FED">
        <w:rPr>
          <w:szCs w:val="24"/>
        </w:rPr>
        <w:t>(DTWD (WA) 2018)</w:t>
      </w:r>
      <w:r>
        <w:t xml:space="preserve">. Its stated funding priorities are: </w:t>
      </w:r>
    </w:p>
    <w:p w14:paraId="62022854" w14:textId="77777777" w:rsidR="00ED5F8E" w:rsidRDefault="00ED5F8E" w:rsidP="005928D1">
      <w:pPr>
        <w:pStyle w:val="ListBullet"/>
      </w:pPr>
      <w:r>
        <w:t xml:space="preserve">State priority occupations </w:t>
      </w:r>
    </w:p>
    <w:p w14:paraId="07D20C24" w14:textId="77777777" w:rsidR="00ED5F8E" w:rsidRDefault="00ED5F8E" w:rsidP="005928D1">
      <w:pPr>
        <w:pStyle w:val="ListBullet"/>
      </w:pPr>
      <w:r>
        <w:t xml:space="preserve">apprenticeships and traineeships </w:t>
      </w:r>
    </w:p>
    <w:p w14:paraId="20286A97" w14:textId="77777777" w:rsidR="00ED5F8E" w:rsidRDefault="00ED5F8E" w:rsidP="005928D1">
      <w:pPr>
        <w:pStyle w:val="ListBullet"/>
      </w:pPr>
      <w:r>
        <w:t xml:space="preserve">social assistance and allied health </w:t>
      </w:r>
    </w:p>
    <w:p w14:paraId="498DEE75" w14:textId="77777777" w:rsidR="00ED5F8E" w:rsidRDefault="00ED5F8E" w:rsidP="005928D1">
      <w:pPr>
        <w:pStyle w:val="ListBullet"/>
      </w:pPr>
      <w:r>
        <w:t>to diversify and broaden WA’s skills base.</w:t>
      </w:r>
    </w:p>
    <w:p w14:paraId="6501E2E8" w14:textId="77777777" w:rsidR="00ED5F8E" w:rsidRDefault="00ED5F8E" w:rsidP="00424446">
      <w:pPr>
        <w:pStyle w:val="BodyText"/>
        <w:keepNext/>
      </w:pPr>
      <w:r>
        <w:t xml:space="preserve">Western Australia’s policy priorities are to: </w:t>
      </w:r>
    </w:p>
    <w:p w14:paraId="146AC769" w14:textId="77777777" w:rsidR="00ED5F8E" w:rsidRDefault="00ED5F8E" w:rsidP="005928D1">
      <w:pPr>
        <w:pStyle w:val="ListBullet"/>
      </w:pPr>
      <w:r>
        <w:t>increase the number of Western Australians with post</w:t>
      </w:r>
      <w:r>
        <w:noBreakHyphen/>
        <w:t>school qualifications</w:t>
      </w:r>
    </w:p>
    <w:p w14:paraId="5F70B48D" w14:textId="77777777" w:rsidR="00ED5F8E" w:rsidRDefault="00ED5F8E" w:rsidP="005928D1">
      <w:pPr>
        <w:pStyle w:val="ListBullet"/>
      </w:pPr>
      <w:r>
        <w:t xml:space="preserve">enhance links between its industries and the VET sector </w:t>
      </w:r>
    </w:p>
    <w:p w14:paraId="01CB61EA" w14:textId="77777777" w:rsidR="00ED5F8E" w:rsidRDefault="00ED5F8E" w:rsidP="005928D1">
      <w:pPr>
        <w:pStyle w:val="ListBullet"/>
      </w:pPr>
      <w:r>
        <w:t>meet the growing skill demands of its social assistance and allied health workforce</w:t>
      </w:r>
    </w:p>
    <w:p w14:paraId="7277F591" w14:textId="77777777" w:rsidR="00ED5F8E" w:rsidRDefault="00ED5F8E" w:rsidP="005928D1">
      <w:pPr>
        <w:pStyle w:val="ListBullet"/>
      </w:pPr>
      <w:r>
        <w:t>be responsive to emerging industries, and advances in technology and innovation.</w:t>
      </w:r>
    </w:p>
    <w:p w14:paraId="7F14B848" w14:textId="77777777" w:rsidR="00ED5F8E" w:rsidRDefault="00ED5F8E" w:rsidP="005928D1">
      <w:pPr>
        <w:pStyle w:val="BodyText"/>
      </w:pPr>
      <w:r>
        <w:t>Priority actions are to:</w:t>
      </w:r>
    </w:p>
    <w:p w14:paraId="58EE959F" w14:textId="77777777" w:rsidR="00ED5F8E" w:rsidRDefault="00ED5F8E" w:rsidP="005928D1">
      <w:pPr>
        <w:pStyle w:val="ListBullet"/>
      </w:pPr>
      <w:r>
        <w:t xml:space="preserve">increase student participation in VET through TAFE and private training providers </w:t>
      </w:r>
    </w:p>
    <w:p w14:paraId="53EECB27" w14:textId="77777777" w:rsidR="00ED5F8E" w:rsidRDefault="00ED5F8E" w:rsidP="005928D1">
      <w:pPr>
        <w:pStyle w:val="ListBullet"/>
      </w:pPr>
      <w:r>
        <w:t xml:space="preserve">make VET more adaptive to industry needs, and foster partnerships with local industries </w:t>
      </w:r>
    </w:p>
    <w:p w14:paraId="0AF48192" w14:textId="77777777" w:rsidR="00ED5F8E" w:rsidRPr="0039462D" w:rsidRDefault="00ED5F8E">
      <w:pPr>
        <w:pStyle w:val="ListBullet"/>
      </w:pPr>
      <w:r>
        <w:t>develop and implement a coordinated workforce development plan and VET pathways.</w:t>
      </w:r>
    </w:p>
    <w:p w14:paraId="611B6ED1" w14:textId="77777777" w:rsidR="00ED5F8E" w:rsidRDefault="00ED5F8E" w:rsidP="005928D1">
      <w:pPr>
        <w:pStyle w:val="Heading4"/>
      </w:pPr>
      <w:r>
        <w:t>Tasmania</w:t>
      </w:r>
    </w:p>
    <w:p w14:paraId="74772B47" w14:textId="77777777" w:rsidR="00ED5F8E" w:rsidRPr="00B17666" w:rsidRDefault="00ED5F8E" w:rsidP="005928D1">
      <w:pPr>
        <w:pStyle w:val="BodyText"/>
      </w:pPr>
      <w:r>
        <w:t>The Tasmanian government focuses VET funding on raising ‘education and skills levels and ensuring that the disparate population has access to relevant skills linked to local economies’ (sub. 32, p. 5).</w:t>
      </w:r>
    </w:p>
    <w:p w14:paraId="1AC43D74" w14:textId="77777777" w:rsidR="00ED5F8E" w:rsidRPr="00424446" w:rsidRDefault="00ED5F8E" w:rsidP="005928D1">
      <w:pPr>
        <w:pStyle w:val="BodyText"/>
        <w:rPr>
          <w:spacing w:val="2"/>
        </w:rPr>
      </w:pPr>
      <w:r w:rsidRPr="00424446">
        <w:rPr>
          <w:spacing w:val="2"/>
        </w:rPr>
        <w:t>The Tasmanian Government has six training and workforce development priorities for 2018–21:</w:t>
      </w:r>
    </w:p>
    <w:p w14:paraId="75764BF3" w14:textId="77777777" w:rsidR="00ED5F8E" w:rsidRDefault="00ED5F8E" w:rsidP="00ED5F8E">
      <w:pPr>
        <w:pStyle w:val="ListNumber"/>
        <w:numPr>
          <w:ilvl w:val="0"/>
          <w:numId w:val="26"/>
        </w:numPr>
      </w:pPr>
      <w:r>
        <w:t>Invest in training and workforce development activities in priority industries to drive economic growth and employment.</w:t>
      </w:r>
    </w:p>
    <w:p w14:paraId="564CAE0D" w14:textId="77777777" w:rsidR="00ED5F8E" w:rsidRDefault="00ED5F8E" w:rsidP="005928D1">
      <w:pPr>
        <w:pStyle w:val="ListNumber"/>
      </w:pPr>
      <w:r>
        <w:t>Facilitate a high quality, responsive and flexible training system.</w:t>
      </w:r>
    </w:p>
    <w:p w14:paraId="56BDFD77" w14:textId="77777777" w:rsidR="00ED5F8E" w:rsidRDefault="00ED5F8E" w:rsidP="005928D1">
      <w:pPr>
        <w:pStyle w:val="ListNumber"/>
      </w:pPr>
      <w:r>
        <w:t>Support TasTAFE to be a high quality, contemporary and responsive public provider.</w:t>
      </w:r>
    </w:p>
    <w:p w14:paraId="51B1A8C7" w14:textId="77777777" w:rsidR="00ED5F8E" w:rsidRDefault="00ED5F8E" w:rsidP="005928D1">
      <w:pPr>
        <w:pStyle w:val="ListNumber"/>
      </w:pPr>
      <w:r>
        <w:t>Support more apprenticeships and traineeships.</w:t>
      </w:r>
    </w:p>
    <w:p w14:paraId="27A4BF5F" w14:textId="77777777" w:rsidR="00ED5F8E" w:rsidRDefault="00ED5F8E" w:rsidP="005928D1">
      <w:pPr>
        <w:pStyle w:val="ListNumber"/>
      </w:pPr>
      <w:r>
        <w:t>Support all Tasmanians to access training and gain skills to participate in the economy and community.</w:t>
      </w:r>
    </w:p>
    <w:p w14:paraId="764E7A9F" w14:textId="52C6E3F0" w:rsidR="00ED5F8E" w:rsidRDefault="00ED5F8E" w:rsidP="005928D1">
      <w:pPr>
        <w:pStyle w:val="ListNumber"/>
      </w:pPr>
      <w:r>
        <w:t xml:space="preserve">Promote vocational pathways within a modern economy. </w:t>
      </w:r>
      <w:r w:rsidRPr="00590FED">
        <w:rPr>
          <w:szCs w:val="24"/>
        </w:rPr>
        <w:t>(DSG (Tas) 2018)</w:t>
      </w:r>
      <w:r>
        <w:t xml:space="preserve"> </w:t>
      </w:r>
    </w:p>
    <w:p w14:paraId="3BC3212B" w14:textId="77777777" w:rsidR="00ED5F8E" w:rsidRDefault="00ED5F8E" w:rsidP="005928D1">
      <w:pPr>
        <w:pStyle w:val="Heading4"/>
      </w:pPr>
      <w:r>
        <w:t>Northern Territory</w:t>
      </w:r>
    </w:p>
    <w:p w14:paraId="47DC4EC1" w14:textId="77777777" w:rsidR="00ED5F8E" w:rsidRDefault="00ED5F8E" w:rsidP="005928D1">
      <w:pPr>
        <w:pStyle w:val="BodyText"/>
      </w:pPr>
      <w:r>
        <w:t>As stated in the VET investment framework, the Northern Territory Government’s priorities for the VET sector are:</w:t>
      </w:r>
    </w:p>
    <w:p w14:paraId="69C61DAC" w14:textId="77777777" w:rsidR="00ED5F8E" w:rsidRDefault="00ED5F8E" w:rsidP="005928D1">
      <w:pPr>
        <w:pStyle w:val="ListBullet"/>
      </w:pPr>
      <w:r>
        <w:t>supporting specific parts of NT economy as identified in the NT Economic Development Framework (which itself is designed to increase private sector investment in the NT)</w:t>
      </w:r>
    </w:p>
    <w:p w14:paraId="706D4E56" w14:textId="77777777" w:rsidR="00ED5F8E" w:rsidRDefault="00ED5F8E" w:rsidP="005928D1">
      <w:pPr>
        <w:pStyle w:val="ListBullet"/>
      </w:pPr>
      <w:r>
        <w:t>creating a skilled and capable workforce to attract and deliver new major projects in the Territory</w:t>
      </w:r>
    </w:p>
    <w:p w14:paraId="2C6326F0" w14:textId="77777777" w:rsidR="00ED5F8E" w:rsidRDefault="00ED5F8E" w:rsidP="005928D1">
      <w:pPr>
        <w:pStyle w:val="ListBullet"/>
      </w:pPr>
      <w:r>
        <w:t>meeting industry and business needs to ensure they have the capability and capacity to develop and grow</w:t>
      </w:r>
    </w:p>
    <w:p w14:paraId="72D99C07" w14:textId="6FFAF681" w:rsidR="00ED5F8E" w:rsidRDefault="00ED5F8E" w:rsidP="005928D1">
      <w:pPr>
        <w:pStyle w:val="ListBullet"/>
      </w:pPr>
      <w:r>
        <w:t xml:space="preserve">increasing </w:t>
      </w:r>
      <w:r w:rsidR="00DB7CEE">
        <w:t>A</w:t>
      </w:r>
      <w:r>
        <w:t xml:space="preserve">boriginal workforce participation by upskilling and reskilling of Aboriginal people. </w:t>
      </w:r>
      <w:r w:rsidRPr="00590FED">
        <w:rPr>
          <w:szCs w:val="24"/>
        </w:rPr>
        <w:t>(NT Government 2017, 2018, 2020)</w:t>
      </w:r>
      <w:r>
        <w:t>.</w:t>
      </w:r>
    </w:p>
    <w:p w14:paraId="2143A664" w14:textId="77777777" w:rsidR="00ED5F8E" w:rsidRDefault="00ED5F8E" w:rsidP="005928D1">
      <w:pPr>
        <w:pStyle w:val="BodyText"/>
      </w:pPr>
      <w:r>
        <w:t xml:space="preserve">The VET investment framework is based on five principles. </w:t>
      </w:r>
    </w:p>
    <w:p w14:paraId="3B5308E5" w14:textId="77777777" w:rsidR="00ED5F8E" w:rsidRDefault="00ED5F8E" w:rsidP="00290CE4">
      <w:pPr>
        <w:pStyle w:val="ListNumber"/>
        <w:numPr>
          <w:ilvl w:val="0"/>
          <w:numId w:val="37"/>
        </w:numPr>
      </w:pPr>
      <w:r>
        <w:t>Targeted: quantitative approach to investing in VET in priority identified areas.</w:t>
      </w:r>
    </w:p>
    <w:p w14:paraId="7B89065D" w14:textId="77777777" w:rsidR="00ED5F8E" w:rsidRDefault="00ED5F8E" w:rsidP="005928D1">
      <w:pPr>
        <w:pStyle w:val="ListNumber"/>
      </w:pPr>
      <w:r>
        <w:t>Considered: ongoing consultation with peak industry bodies, businesses and registered training organisations.</w:t>
      </w:r>
    </w:p>
    <w:p w14:paraId="52C6216F" w14:textId="77777777" w:rsidR="00ED5F8E" w:rsidRDefault="00ED5F8E" w:rsidP="005928D1">
      <w:pPr>
        <w:pStyle w:val="ListNumber"/>
      </w:pPr>
      <w:r>
        <w:t>Flexible: flexibly meet government priorities in delivering a skilled workforce.</w:t>
      </w:r>
    </w:p>
    <w:p w14:paraId="15FD7EB6" w14:textId="77777777" w:rsidR="00ED5F8E" w:rsidRDefault="00ED5F8E" w:rsidP="005928D1">
      <w:pPr>
        <w:pStyle w:val="ListNumber"/>
      </w:pPr>
      <w:r>
        <w:t>Responsive: quickly respond to changing economic and employment conditions.</w:t>
      </w:r>
    </w:p>
    <w:p w14:paraId="38F2C85C" w14:textId="1778D934" w:rsidR="00ED5F8E" w:rsidRDefault="00ED5F8E" w:rsidP="005928D1">
      <w:pPr>
        <w:pStyle w:val="ListNumber"/>
      </w:pPr>
      <w:r>
        <w:t xml:space="preserve">Transparent: allow the public, businesses and industry to easily understand how the government intends to invest in VET. </w:t>
      </w:r>
      <w:r w:rsidRPr="00590FED">
        <w:rPr>
          <w:szCs w:val="24"/>
        </w:rPr>
        <w:t>(NT Government 2020)</w:t>
      </w:r>
    </w:p>
    <w:p w14:paraId="54FD4CC2" w14:textId="0D1CAFE9" w:rsidR="00ED5F8E" w:rsidRDefault="00ED5F8E" w:rsidP="005928D1">
      <w:pPr>
        <w:pStyle w:val="BodyText"/>
      </w:pPr>
      <w:r>
        <w:t xml:space="preserve">The framework is focused on increasing enrolments and completions in apprenticeships and traineeships, higher level skills, increasing support for equity cohorts and addressing foundation skill gaps </w:t>
      </w:r>
      <w:r w:rsidRPr="00590FED">
        <w:rPr>
          <w:szCs w:val="24"/>
        </w:rPr>
        <w:t>(NT Government 2020)</w:t>
      </w:r>
      <w:r>
        <w:t>.</w:t>
      </w:r>
    </w:p>
    <w:p w14:paraId="1476986E" w14:textId="77777777" w:rsidR="00ED5F8E" w:rsidRDefault="00ED5F8E" w:rsidP="005928D1">
      <w:pPr>
        <w:pStyle w:val="Heading4"/>
      </w:pPr>
      <w:r>
        <w:t>Australian Capital Territory</w:t>
      </w:r>
    </w:p>
    <w:p w14:paraId="24C2614B" w14:textId="77777777" w:rsidR="00ED5F8E" w:rsidRPr="00B660E2" w:rsidRDefault="00ED5F8E" w:rsidP="005928D1">
      <w:pPr>
        <w:pStyle w:val="BodyText"/>
      </w:pPr>
      <w:r>
        <w:t>The Commission has only discovered the ACT Government’s Skills and Training Policy Directions paper from 2014. It articulated the following high</w:t>
      </w:r>
      <w:r>
        <w:noBreakHyphen/>
        <w:t>level policy objectives:</w:t>
      </w:r>
    </w:p>
    <w:p w14:paraId="501B4FF7" w14:textId="77777777" w:rsidR="00ED5F8E" w:rsidRPr="009E27D3" w:rsidRDefault="00ED5F8E">
      <w:pPr>
        <w:pStyle w:val="ListBullet"/>
      </w:pPr>
      <w:r>
        <w:t>s</w:t>
      </w:r>
      <w:r w:rsidRPr="00B45421">
        <w:t xml:space="preserve">trengthening engagement with industry, business and other stakeholders to maximise training and employment outcomes </w:t>
      </w:r>
    </w:p>
    <w:p w14:paraId="42D788C7" w14:textId="77777777" w:rsidR="00ED5F8E" w:rsidRPr="009E27D3" w:rsidRDefault="00ED5F8E">
      <w:pPr>
        <w:pStyle w:val="ListBullet"/>
      </w:pPr>
      <w:r>
        <w:t>t</w:t>
      </w:r>
      <w:r w:rsidRPr="00B45421">
        <w:t xml:space="preserve">argeting government funding to support training in areas of highest needs to best provide the skills needed by industry, students and the ACT community </w:t>
      </w:r>
    </w:p>
    <w:p w14:paraId="61A71029" w14:textId="77777777" w:rsidR="00ED5F8E" w:rsidRPr="009E27D3" w:rsidRDefault="00ED5F8E">
      <w:pPr>
        <w:pStyle w:val="ListBullet"/>
      </w:pPr>
      <w:r>
        <w:t>e</w:t>
      </w:r>
      <w:r w:rsidRPr="00B45421">
        <w:t xml:space="preserve">nsuring training is of the highest quality </w:t>
      </w:r>
    </w:p>
    <w:p w14:paraId="6123D4E0" w14:textId="719781C4" w:rsidR="00ED5F8E" w:rsidRPr="009E27D3" w:rsidRDefault="00ED5F8E">
      <w:pPr>
        <w:pStyle w:val="ListBullet"/>
      </w:pPr>
      <w:r>
        <w:t>p</w:t>
      </w:r>
      <w:r w:rsidRPr="00B45421">
        <w:t>roviding better access to training with additional supports to promote completions, particularly for those experiencing disadvantage</w:t>
      </w:r>
      <w:r>
        <w:t xml:space="preserve">. </w:t>
      </w:r>
      <w:r w:rsidRPr="00590FED">
        <w:rPr>
          <w:szCs w:val="24"/>
        </w:rPr>
        <w:t>(ETD (ACT) 2015)</w:t>
      </w:r>
    </w:p>
    <w:p w14:paraId="36AA895D" w14:textId="77777777" w:rsidR="00ED5F8E" w:rsidRDefault="00ED5F8E" w:rsidP="005928D1">
      <w:pPr>
        <w:pStyle w:val="Heading3"/>
      </w:pPr>
      <w:r>
        <w:t>How do governments determine skill lists and rank policy priorities?</w:t>
      </w:r>
    </w:p>
    <w:p w14:paraId="47649584" w14:textId="77777777" w:rsidR="00ED5F8E" w:rsidRDefault="00ED5F8E" w:rsidP="00424446">
      <w:pPr>
        <w:pStyle w:val="Heading4"/>
        <w:spacing w:before="240"/>
      </w:pPr>
      <w:r>
        <w:t>Victoria</w:t>
      </w:r>
    </w:p>
    <w:p w14:paraId="78C8D5E5" w14:textId="2A54FBC2" w:rsidR="00ED5F8E" w:rsidRPr="00424446" w:rsidRDefault="00ED5F8E" w:rsidP="005928D1">
      <w:pPr>
        <w:pStyle w:val="BodyText"/>
        <w:rPr>
          <w:spacing w:val="-2"/>
        </w:rPr>
      </w:pPr>
      <w:r w:rsidRPr="00424446">
        <w:rPr>
          <w:spacing w:val="-2"/>
        </w:rPr>
        <w:t xml:space="preserve">The Funded Course List (FCL) contains the courses that attract subsidies and the amounts are publicly available on the Skills First website. The Victorian Government stated that the FCL is reviewed regularly, with courses added as required by industry needs </w:t>
      </w:r>
      <w:r w:rsidRPr="00424446">
        <w:rPr>
          <w:spacing w:val="-2"/>
          <w:szCs w:val="24"/>
        </w:rPr>
        <w:t>(DOE (Vic) 2020)</w:t>
      </w:r>
      <w:r w:rsidRPr="00424446">
        <w:rPr>
          <w:spacing w:val="-2"/>
        </w:rPr>
        <w:t>.</w:t>
      </w:r>
    </w:p>
    <w:p w14:paraId="4BC2B670" w14:textId="77777777" w:rsidR="00ED5F8E" w:rsidRPr="002C7F25" w:rsidRDefault="00ED5F8E" w:rsidP="005928D1">
      <w:pPr>
        <w:pStyle w:val="BodyText"/>
      </w:pPr>
      <w:r>
        <w:t>The 2020 FCL has about 800 courses (Victorian Government, sub. 58). ‘</w:t>
      </w:r>
      <w:r w:rsidRPr="002C7F25">
        <w:t>Prior to the implementation of Skills First in 2017, the Victorian Government funded over 1500 courses, and many of these delivered limited economic</w:t>
      </w:r>
      <w:r>
        <w:t xml:space="preserve"> or social value for the State’ (Victorian Government, sub. 58, p. 7). </w:t>
      </w:r>
    </w:p>
    <w:p w14:paraId="07DDD775" w14:textId="77777777" w:rsidR="00ED5F8E" w:rsidRDefault="00ED5F8E" w:rsidP="005928D1">
      <w:pPr>
        <w:pStyle w:val="BodyText"/>
        <w:keepNext/>
      </w:pPr>
      <w:r>
        <w:t>The stated aims for courses on the FCL are to:</w:t>
      </w:r>
    </w:p>
    <w:p w14:paraId="649F6524" w14:textId="77777777" w:rsidR="00ED5F8E" w:rsidRDefault="00ED5F8E" w:rsidP="005928D1">
      <w:pPr>
        <w:pStyle w:val="Quote"/>
      </w:pPr>
      <w:r>
        <w:t>Align with industry needs and workforce demands.</w:t>
      </w:r>
    </w:p>
    <w:p w14:paraId="51F7F469" w14:textId="77777777" w:rsidR="00ED5F8E" w:rsidRDefault="00ED5F8E" w:rsidP="005928D1">
      <w:pPr>
        <w:pStyle w:val="Quote"/>
      </w:pPr>
      <w:r>
        <w:t>Represent Government priorities, including rolling out the National disability Insurance Scheme (NDIS), responding to family violence, and completing Victoria’s infrastructure projects.</w:t>
      </w:r>
    </w:p>
    <w:p w14:paraId="30685449" w14:textId="77777777" w:rsidR="00ED5F8E" w:rsidRDefault="00ED5F8E" w:rsidP="005928D1">
      <w:pPr>
        <w:pStyle w:val="Quote"/>
      </w:pPr>
      <w:r>
        <w:t>Have a strong jobs outcome, such as apprenticeships.</w:t>
      </w:r>
    </w:p>
    <w:p w14:paraId="2D763CD4" w14:textId="432759B9" w:rsidR="00ED5F8E" w:rsidRPr="00C65DBD" w:rsidRDefault="00ED5F8E" w:rsidP="005928D1">
      <w:pPr>
        <w:pStyle w:val="Quote"/>
        <w:rPr>
          <w:sz w:val="24"/>
        </w:rPr>
      </w:pPr>
      <w:r>
        <w:t xml:space="preserve">Meet other social needs, such as foundation skill courses. </w:t>
      </w:r>
      <w:r w:rsidRPr="00D57DFC">
        <w:rPr>
          <w:szCs w:val="24"/>
        </w:rPr>
        <w:t>(DOE (Vic) 2020)</w:t>
      </w:r>
      <w:r>
        <w:t xml:space="preserve"> </w:t>
      </w:r>
    </w:p>
    <w:p w14:paraId="2C084F5C" w14:textId="77777777" w:rsidR="00ED5F8E" w:rsidRDefault="00ED5F8E" w:rsidP="005928D1">
      <w:pPr>
        <w:pStyle w:val="BodyText"/>
      </w:pPr>
      <w:r>
        <w:t>The FCL</w:t>
      </w:r>
      <w:r w:rsidRPr="001F61F3">
        <w:t xml:space="preserve"> is also devised in consultation with industry (Vic</w:t>
      </w:r>
      <w:r>
        <w:t>torian</w:t>
      </w:r>
      <w:r w:rsidRPr="001F61F3">
        <w:t xml:space="preserve"> </w:t>
      </w:r>
      <w:r>
        <w:t>Government,</w:t>
      </w:r>
      <w:r w:rsidRPr="001F61F3">
        <w:t xml:space="preserve"> sub</w:t>
      </w:r>
      <w:r>
        <w:t>. 58</w:t>
      </w:r>
      <w:r w:rsidRPr="001F61F3">
        <w:t>)</w:t>
      </w:r>
      <w:r>
        <w:t>.</w:t>
      </w:r>
    </w:p>
    <w:p w14:paraId="55D934B1" w14:textId="77777777" w:rsidR="00ED5F8E" w:rsidRDefault="00ED5F8E" w:rsidP="005928D1">
      <w:pPr>
        <w:pStyle w:val="Heading4"/>
        <w:spacing w:before="240"/>
      </w:pPr>
      <w:r>
        <w:t>New South Wales</w:t>
      </w:r>
    </w:p>
    <w:p w14:paraId="08C753F4" w14:textId="77777777" w:rsidR="00ED5F8E" w:rsidRDefault="00ED5F8E" w:rsidP="005928D1">
      <w:pPr>
        <w:pStyle w:val="BodyText"/>
      </w:pPr>
      <w:r>
        <w:t>The NSW Skills List outlines the qualifications eligible for a government subsidy under its Smart and Skilled program. The Skills List is developed through industry and community consultation and labour market research. Its training department considers the following criteria for adding a qualification to the Skills List:</w:t>
      </w:r>
    </w:p>
    <w:p w14:paraId="61EC6F76" w14:textId="77777777" w:rsidR="00ED5F8E" w:rsidRDefault="00ED5F8E" w:rsidP="005928D1">
      <w:pPr>
        <w:pStyle w:val="ListBullet"/>
      </w:pPr>
      <w:r>
        <w:t>strong evidence of continuing and future industry need for the qualification</w:t>
      </w:r>
    </w:p>
    <w:p w14:paraId="467CE812" w14:textId="77777777" w:rsidR="00ED5F8E" w:rsidRDefault="00ED5F8E" w:rsidP="005928D1">
      <w:pPr>
        <w:pStyle w:val="ListBullet"/>
      </w:pPr>
      <w:r>
        <w:t>good employment outcomes, including improving job and career outcomes like wages</w:t>
      </w:r>
    </w:p>
    <w:p w14:paraId="40DFCB16" w14:textId="77777777" w:rsidR="00ED5F8E" w:rsidRDefault="00ED5F8E" w:rsidP="005928D1">
      <w:pPr>
        <w:pStyle w:val="ListBullet"/>
      </w:pPr>
      <w:r>
        <w:t>pathway to further study</w:t>
      </w:r>
    </w:p>
    <w:p w14:paraId="647EEEF2" w14:textId="77777777" w:rsidR="00ED5F8E" w:rsidRDefault="00ED5F8E" w:rsidP="005928D1">
      <w:pPr>
        <w:pStyle w:val="ListBullet"/>
      </w:pPr>
      <w:r>
        <w:t>entry level qualification to gain employment in an occupation or industry</w:t>
      </w:r>
    </w:p>
    <w:p w14:paraId="74A19F97" w14:textId="77777777" w:rsidR="00ED5F8E" w:rsidRDefault="00ED5F8E" w:rsidP="005928D1">
      <w:pPr>
        <w:pStyle w:val="ListBullet"/>
      </w:pPr>
      <w:r>
        <w:t>supports regional economic development and communities</w:t>
      </w:r>
    </w:p>
    <w:p w14:paraId="77745059" w14:textId="77777777" w:rsidR="00ED5F8E" w:rsidRDefault="00ED5F8E" w:rsidP="005928D1">
      <w:pPr>
        <w:pStyle w:val="ListBullet"/>
      </w:pPr>
      <w:r>
        <w:t xml:space="preserve">provides support for small business </w:t>
      </w:r>
    </w:p>
    <w:p w14:paraId="443B6722" w14:textId="77777777" w:rsidR="00ED5F8E" w:rsidRDefault="00ED5F8E" w:rsidP="005928D1">
      <w:pPr>
        <w:pStyle w:val="ListBullet"/>
      </w:pPr>
      <w:r>
        <w:t>benefits disadvantaged/equity groups (including market</w:t>
      </w:r>
      <w:r>
        <w:noBreakHyphen/>
        <w:t>based or social benefits)</w:t>
      </w:r>
    </w:p>
    <w:p w14:paraId="35F0667C" w14:textId="40F6AF90" w:rsidR="00ED5F8E" w:rsidRDefault="00ED5F8E" w:rsidP="005928D1">
      <w:pPr>
        <w:pStyle w:val="ListBullet"/>
      </w:pPr>
      <w:r>
        <w:t xml:space="preserve">supports key government strategies (for example, implementing the National Disability Insurance Scheme). </w:t>
      </w:r>
      <w:r w:rsidRPr="00590FED">
        <w:rPr>
          <w:szCs w:val="24"/>
        </w:rPr>
        <w:t>(Training Services NSW 2020)</w:t>
      </w:r>
    </w:p>
    <w:p w14:paraId="6298626F" w14:textId="77777777" w:rsidR="00ED5F8E" w:rsidRDefault="00ED5F8E" w:rsidP="005928D1">
      <w:pPr>
        <w:pStyle w:val="BodyText"/>
      </w:pPr>
      <w:r>
        <w:t xml:space="preserve">The first two criteria are given the most weighting for assessment. </w:t>
      </w:r>
    </w:p>
    <w:p w14:paraId="0B052FCB" w14:textId="77777777" w:rsidR="00ED5F8E" w:rsidRDefault="00ED5F8E" w:rsidP="005928D1">
      <w:pPr>
        <w:pStyle w:val="BodyText"/>
      </w:pPr>
      <w:r>
        <w:t>The NSW Skills List is reviewed twice a year, to ensure it meets the changing needs of industry. Furthermore, the list is updated regularly during the year to reflect changes to qualifications and vocational training orders for apprenticeships and traineeships.</w:t>
      </w:r>
    </w:p>
    <w:p w14:paraId="61072EB3" w14:textId="77777777" w:rsidR="00ED5F8E" w:rsidRDefault="00ED5F8E" w:rsidP="005928D1">
      <w:pPr>
        <w:pStyle w:val="Heading4"/>
      </w:pPr>
      <w:r>
        <w:t>Queensland</w:t>
      </w:r>
    </w:p>
    <w:p w14:paraId="6B976C74" w14:textId="77777777" w:rsidR="00ED5F8E" w:rsidRDefault="00ED5F8E" w:rsidP="005928D1">
      <w:pPr>
        <w:pStyle w:val="BodyText"/>
      </w:pPr>
      <w:r>
        <w:t>Priority courses are ranked on a graded scale. A priority ranking from 1 (high) to 4 (low) is used, with the highest priority given to qualifications that:</w:t>
      </w:r>
    </w:p>
    <w:p w14:paraId="2B289FC5" w14:textId="77777777" w:rsidR="00ED5F8E" w:rsidRDefault="00ED5F8E" w:rsidP="005928D1">
      <w:pPr>
        <w:pStyle w:val="QuoteBullet"/>
      </w:pPr>
      <w:r>
        <w:t>support skills demand and long</w:t>
      </w:r>
      <w:r>
        <w:noBreakHyphen/>
        <w:t>term workforce planning priorities identified in consultation with industry</w:t>
      </w:r>
    </w:p>
    <w:p w14:paraId="50860555" w14:textId="77777777" w:rsidR="00ED5F8E" w:rsidRDefault="00ED5F8E" w:rsidP="005928D1">
      <w:pPr>
        <w:pStyle w:val="QuoteBullet"/>
      </w:pPr>
      <w:r>
        <w:t>are assessed as highly effective in generating outcomes for graduates, based on a range of factors, including:</w:t>
      </w:r>
    </w:p>
    <w:p w14:paraId="408773A2" w14:textId="77777777" w:rsidR="00ED5F8E" w:rsidRDefault="00ED5F8E" w:rsidP="005928D1">
      <w:pPr>
        <w:pStyle w:val="QuoteBullet"/>
        <w:numPr>
          <w:ilvl w:val="0"/>
          <w:numId w:val="0"/>
        </w:numPr>
        <w:ind w:left="680"/>
      </w:pPr>
      <w:r>
        <w:noBreakHyphen/>
        <w:t xml:space="preserve"> occupational demand and supply, and projections for employment</w:t>
      </w:r>
    </w:p>
    <w:p w14:paraId="276BDAF4" w14:textId="77777777" w:rsidR="00ED5F8E" w:rsidRDefault="00ED5F8E" w:rsidP="005928D1">
      <w:pPr>
        <w:pStyle w:val="QuoteBullet"/>
        <w:numPr>
          <w:ilvl w:val="0"/>
          <w:numId w:val="0"/>
        </w:numPr>
        <w:ind w:left="680"/>
      </w:pPr>
      <w:r>
        <w:noBreakHyphen/>
        <w:t xml:space="preserve"> relative earnings of qualified and unqualified persons employed in relevant occupations</w:t>
      </w:r>
    </w:p>
    <w:p w14:paraId="6FBB98F5" w14:textId="4C7C9E58" w:rsidR="00ED5F8E" w:rsidRPr="00CB32BA" w:rsidRDefault="00ED5F8E" w:rsidP="005928D1">
      <w:pPr>
        <w:pStyle w:val="QuoteBullet"/>
        <w:numPr>
          <w:ilvl w:val="0"/>
          <w:numId w:val="0"/>
        </w:numPr>
        <w:ind w:left="680"/>
      </w:pPr>
      <w:r>
        <w:noBreakHyphen/>
        <w:t xml:space="preserve"> employment outcomes gained by graduates. </w:t>
      </w:r>
      <w:r w:rsidR="00E85FF0" w:rsidRPr="00E85FF0">
        <w:rPr>
          <w:szCs w:val="24"/>
        </w:rPr>
        <w:t>(DESBT (Qld) 2019d)</w:t>
      </w:r>
    </w:p>
    <w:p w14:paraId="0AE7D270" w14:textId="77777777" w:rsidR="00ED5F8E" w:rsidRPr="00601B11" w:rsidRDefault="00ED5F8E" w:rsidP="005928D1">
      <w:pPr>
        <w:pStyle w:val="BodyText"/>
      </w:pPr>
      <w:r>
        <w:t>Queensland’s priority skills list is updated annually.</w:t>
      </w:r>
    </w:p>
    <w:p w14:paraId="7A80C7A9" w14:textId="77777777" w:rsidR="00ED5F8E" w:rsidRPr="00E92D9A" w:rsidRDefault="00ED5F8E" w:rsidP="005928D1">
      <w:pPr>
        <w:pStyle w:val="Heading4"/>
      </w:pPr>
      <w:r w:rsidRPr="00E92D9A">
        <w:t>Western Australia</w:t>
      </w:r>
    </w:p>
    <w:p w14:paraId="39788858" w14:textId="77777777" w:rsidR="00ED5F8E" w:rsidRPr="00E019FA" w:rsidRDefault="00ED5F8E" w:rsidP="005928D1">
      <w:pPr>
        <w:pStyle w:val="BodyText"/>
      </w:pPr>
      <w:r w:rsidRPr="00E019FA">
        <w:t xml:space="preserve">The Western Australian Government develops a State </w:t>
      </w:r>
      <w:r>
        <w:t>P</w:t>
      </w:r>
      <w:r w:rsidRPr="00E019FA">
        <w:t>riority Occupation List (SPOL) each year. There are five separate categories for priority occupations</w:t>
      </w:r>
      <w:r>
        <w:t>.</w:t>
      </w:r>
    </w:p>
    <w:p w14:paraId="60136BD0" w14:textId="77777777" w:rsidR="00ED5F8E" w:rsidRDefault="00ED5F8E" w:rsidP="005928D1">
      <w:pPr>
        <w:pStyle w:val="QuoteBullet"/>
      </w:pPr>
      <w:r>
        <w:t>State priority 1 – The highest priority occupations where structural and market</w:t>
      </w:r>
      <w:r>
        <w:noBreakHyphen/>
        <w:t>driven issues are impacting at the State level.</w:t>
      </w:r>
    </w:p>
    <w:p w14:paraId="641BEE37" w14:textId="77777777" w:rsidR="00ED5F8E" w:rsidRDefault="00ED5F8E" w:rsidP="005928D1">
      <w:pPr>
        <w:pStyle w:val="QuoteBullet"/>
      </w:pPr>
      <w:r>
        <w:t>State priority 2 – The second highest level of priority where structural and/or market</w:t>
      </w:r>
      <w:r>
        <w:noBreakHyphen/>
        <w:t>driven issues are impacting at the State level.</w:t>
      </w:r>
    </w:p>
    <w:p w14:paraId="1E8EA427" w14:textId="77777777" w:rsidR="00ED5F8E" w:rsidRDefault="00ED5F8E" w:rsidP="005928D1">
      <w:pPr>
        <w:pStyle w:val="QuoteBullet"/>
      </w:pPr>
      <w:r>
        <w:t>State priority 3 – The third tier of priority and representing either occupations of pending concern and/or where supply is essential for the State’s economy.</w:t>
      </w:r>
    </w:p>
    <w:p w14:paraId="613C1C6C" w14:textId="77777777" w:rsidR="00ED5F8E" w:rsidRDefault="00ED5F8E" w:rsidP="005928D1">
      <w:pPr>
        <w:pStyle w:val="QuoteBullet"/>
      </w:pPr>
      <w:r>
        <w:t>Other identified occupations – Refers to occupations where there is inconsistent or conflicting evidence relating to structural or market driven issues. These occupations are closely monitored by the Department.</w:t>
      </w:r>
    </w:p>
    <w:p w14:paraId="5A1B342C" w14:textId="26E537FC" w:rsidR="00ED5F8E" w:rsidRPr="00A751DE" w:rsidRDefault="00ED5F8E" w:rsidP="005928D1">
      <w:pPr>
        <w:pStyle w:val="QuoteBullet"/>
      </w:pPr>
      <w:r w:rsidRPr="00A751DE">
        <w:t>Not identified as a priority – Refers to occupations with no evidence for inclusion on the priority list</w:t>
      </w:r>
      <w:r>
        <w:t>.</w:t>
      </w:r>
      <w:r w:rsidRPr="00A751DE">
        <w:t xml:space="preserve"> </w:t>
      </w:r>
      <w:r w:rsidRPr="00D57DFC">
        <w:rPr>
          <w:szCs w:val="24"/>
        </w:rPr>
        <w:t>(DTWD (WA) 2019)</w:t>
      </w:r>
    </w:p>
    <w:p w14:paraId="60AD6D20" w14:textId="77777777" w:rsidR="00ED5F8E" w:rsidRDefault="00ED5F8E" w:rsidP="005928D1">
      <w:pPr>
        <w:pStyle w:val="BodyText"/>
        <w:keepNext/>
      </w:pPr>
      <w:r w:rsidRPr="00E019FA">
        <w:t xml:space="preserve">The SPOL is </w:t>
      </w:r>
      <w:r>
        <w:t>used for a variety of purposes:</w:t>
      </w:r>
    </w:p>
    <w:p w14:paraId="7840491A" w14:textId="77777777" w:rsidR="00ED5F8E" w:rsidRDefault="00ED5F8E" w:rsidP="005928D1">
      <w:pPr>
        <w:pStyle w:val="Quote"/>
      </w:pPr>
      <w:r>
        <w:t>The SPOL … focuses on current skills shortages, but also the maintenance of occupational supply chains to both support employment growth and satisfy net replacement need in order to prevent future skills shortages in the State. (</w:t>
      </w:r>
      <w:r w:rsidRPr="00F37B3B">
        <w:t>Western Australia</w:t>
      </w:r>
      <w:r>
        <w:t>n Government, sub 20. p. 6)</w:t>
      </w:r>
    </w:p>
    <w:p w14:paraId="55415A89" w14:textId="77777777" w:rsidR="00ED5F8E" w:rsidRPr="00E019FA" w:rsidRDefault="00ED5F8E" w:rsidP="005928D1">
      <w:pPr>
        <w:pStyle w:val="BodyText"/>
        <w:keepNext/>
      </w:pPr>
      <w:r w:rsidRPr="00E019FA">
        <w:t xml:space="preserve">Under Future Skills WA, eligible students are guaranteed a place in a range of State priority training programs. The qualifications obtained from these programs </w:t>
      </w:r>
      <w:r>
        <w:t xml:space="preserve">aim to </w:t>
      </w:r>
      <w:r w:rsidRPr="00E019FA">
        <w:t>equip people to work in occupations that are, or are expected to be, in high demand (based on the SPOL). In addition to using the SPOL the determination of priority qualifications also takes into account other considerations, including:</w:t>
      </w:r>
    </w:p>
    <w:p w14:paraId="473B2FC8" w14:textId="0BA0DD72" w:rsidR="00ED5F8E" w:rsidRPr="0067072F" w:rsidRDefault="00ED5F8E" w:rsidP="005928D1">
      <w:pPr>
        <w:pStyle w:val="Quote"/>
        <w:rPr>
          <w:u w:val="single"/>
        </w:rPr>
      </w:pPr>
      <w:r>
        <w:t>… overall budget outcomes; the mix of public and private investment in training; industry advice on preferred training pathways; achievement of Commonwealth and State funding agreement outputs; and the directions articulated in the State Training Plan</w:t>
      </w:r>
      <w:r w:rsidRPr="009D6C08">
        <w:t xml:space="preserve">. </w:t>
      </w:r>
      <w:r w:rsidRPr="00D57DFC">
        <w:rPr>
          <w:szCs w:val="24"/>
        </w:rPr>
        <w:t>(DTWD (WA) 2013, p. 20)</w:t>
      </w:r>
    </w:p>
    <w:p w14:paraId="44A4E8B8" w14:textId="77777777" w:rsidR="00ED5F8E" w:rsidRDefault="00ED5F8E" w:rsidP="005928D1">
      <w:pPr>
        <w:pStyle w:val="Heading4"/>
      </w:pPr>
      <w:r w:rsidRPr="00FE3DA2">
        <w:t>South Australia</w:t>
      </w:r>
    </w:p>
    <w:p w14:paraId="0580A540" w14:textId="77777777" w:rsidR="00ED5F8E" w:rsidRDefault="00ED5F8E" w:rsidP="005928D1">
      <w:pPr>
        <w:pStyle w:val="BodyText"/>
      </w:pPr>
      <w:r>
        <w:t xml:space="preserve">South Australia maintains a Subsidised Training List (STL), outlining courses that are eligible for subsidy in South Australia. It was unclear to the Commission how or what specific criteria were used to determine how courses are allocated to the STL. </w:t>
      </w:r>
    </w:p>
    <w:p w14:paraId="335049E3" w14:textId="77777777" w:rsidR="00ED5F8E" w:rsidRDefault="00ED5F8E" w:rsidP="005928D1">
      <w:pPr>
        <w:pStyle w:val="BodyText"/>
      </w:pPr>
      <w:r>
        <w:t>Government investment is targeted towards training activities that complement rather than replace existing funds from other sources (such as individual investment or employers).</w:t>
      </w:r>
    </w:p>
    <w:p w14:paraId="2A2F67CD" w14:textId="464A8365" w:rsidR="00ED5F8E" w:rsidRPr="007478DA" w:rsidRDefault="00ED5F8E" w:rsidP="005928D1">
      <w:pPr>
        <w:pStyle w:val="BodyText"/>
      </w:pPr>
      <w:r>
        <w:t xml:space="preserve">The number of training places allocated are then determined by taking into account the following priorities: maintaining a balanced budget, commitments to existing students and contracts, providing stability in the training market, and aligning the economic and social needs of South Australia </w:t>
      </w:r>
      <w:r w:rsidRPr="00590FED">
        <w:rPr>
          <w:szCs w:val="24"/>
        </w:rPr>
        <w:t>(DFESA 2018; Training and Skills Commission, SA 2017)</w:t>
      </w:r>
      <w:r>
        <w:t>.</w:t>
      </w:r>
    </w:p>
    <w:p w14:paraId="77ADF13F" w14:textId="77777777" w:rsidR="00ED5F8E" w:rsidRDefault="00ED5F8E" w:rsidP="005928D1">
      <w:pPr>
        <w:pStyle w:val="Heading4"/>
      </w:pPr>
      <w:r>
        <w:t>Northern Territory</w:t>
      </w:r>
    </w:p>
    <w:p w14:paraId="670CEC8E" w14:textId="054CDBFC" w:rsidR="00ED5F8E" w:rsidRDefault="00ED5F8E" w:rsidP="005928D1">
      <w:pPr>
        <w:pStyle w:val="BodyText"/>
      </w:pPr>
      <w:r w:rsidRPr="00223600">
        <w:t>The Northern Territory skilled occupation priority list (NTS</w:t>
      </w:r>
      <w:r>
        <w:t>OP</w:t>
      </w:r>
      <w:r w:rsidRPr="00223600">
        <w:t>L) is produced annually</w:t>
      </w:r>
      <w:r>
        <w:t xml:space="preserve"> and published in March each year</w:t>
      </w:r>
      <w:r w:rsidRPr="00223600">
        <w:t xml:space="preserve">. It </w:t>
      </w:r>
      <w:r>
        <w:t>contains</w:t>
      </w:r>
      <w:r w:rsidRPr="00223600">
        <w:t xml:space="preserve"> a list of skilled occupations that are ‘in high demand or considered critical by business and industry in the Northern Territory</w:t>
      </w:r>
      <w:r>
        <w:t xml:space="preserve">’ </w:t>
      </w:r>
      <w:r w:rsidRPr="00590FED">
        <w:rPr>
          <w:szCs w:val="24"/>
        </w:rPr>
        <w:t>(DTBI (NT) 2019, p. 3)</w:t>
      </w:r>
      <w:r w:rsidRPr="00223600">
        <w:t>.</w:t>
      </w:r>
      <w:r>
        <w:t xml:space="preserve"> It is used to help target skills in the NT through linking training funding to skills demand, but also for other reasons, including targeting workers through skilled migration schemes. As noted in chapter 4 the Northern Territory Government determines VET funding allocations on a case by case basis (not through set course subsidies).</w:t>
      </w:r>
    </w:p>
    <w:p w14:paraId="75DBE85D" w14:textId="77777777" w:rsidR="00ED5F8E" w:rsidRDefault="00ED5F8E" w:rsidP="005928D1">
      <w:pPr>
        <w:pStyle w:val="BodyText"/>
      </w:pPr>
      <w:r>
        <w:t>There is a two</w:t>
      </w:r>
      <w:r>
        <w:noBreakHyphen/>
        <w:t>step process to develop the NTSOPL. First, the preliminary list of occupations is determined. Second, that list is refined (some occupations are removed). The first step to determine the preliminary list, includes that the occupation satisfy four criteria:</w:t>
      </w:r>
    </w:p>
    <w:p w14:paraId="106E1D64" w14:textId="77777777" w:rsidR="00ED5F8E" w:rsidRDefault="00ED5F8E" w:rsidP="005928D1">
      <w:pPr>
        <w:pStyle w:val="ListBullet"/>
      </w:pPr>
      <w:r>
        <w:t>quality data: there must be adequate information about the occupation to assess and validate it. The occupation must be clearly defined (with a 6 digit ANZSCO code)</w:t>
      </w:r>
    </w:p>
    <w:p w14:paraId="6B6A447E" w14:textId="77777777" w:rsidR="00ED5F8E" w:rsidRDefault="00ED5F8E" w:rsidP="005928D1">
      <w:pPr>
        <w:pStyle w:val="ListBullet"/>
      </w:pPr>
      <w:r>
        <w:t>skill level: the occupation must have specialised skills that require extended learning and training time (for example, through post</w:t>
      </w:r>
      <w:r>
        <w:noBreakHyphen/>
        <w:t>school qualifications)</w:t>
      </w:r>
    </w:p>
    <w:p w14:paraId="66D27455" w14:textId="77777777" w:rsidR="00ED5F8E" w:rsidRDefault="00ED5F8E" w:rsidP="005928D1">
      <w:pPr>
        <w:pStyle w:val="ListBullet"/>
      </w:pPr>
      <w:r>
        <w:t>clear pathways: the occupation must have a clear education and/or training pathway</w:t>
      </w:r>
    </w:p>
    <w:p w14:paraId="32C5C3B6" w14:textId="72326E1F" w:rsidR="00ED5F8E" w:rsidRDefault="00ED5F8E" w:rsidP="005928D1">
      <w:pPr>
        <w:pStyle w:val="ListBullet"/>
      </w:pPr>
      <w:r>
        <w:t xml:space="preserve">occupational impact: the occupation will be considered if any disruption in its supply would result in significant industry or economic impacts. </w:t>
      </w:r>
      <w:r w:rsidRPr="00590FED">
        <w:rPr>
          <w:szCs w:val="24"/>
        </w:rPr>
        <w:t>(DTBI (NT) 2019)</w:t>
      </w:r>
    </w:p>
    <w:p w14:paraId="67F1E6FF" w14:textId="35F84E90" w:rsidR="00ED5F8E" w:rsidRPr="00223600" w:rsidRDefault="00ED5F8E" w:rsidP="005928D1">
      <w:pPr>
        <w:pStyle w:val="BodyText"/>
      </w:pPr>
      <w:r>
        <w:t xml:space="preserve">The preliminary list is then refined by including factors such as its relative priority (for example ‘high priority’ or ‘priority’ and the list is circulated to industry association and other bodies </w:t>
      </w:r>
      <w:r w:rsidR="00477800">
        <w:t xml:space="preserve">for feedback and consideration. </w:t>
      </w:r>
      <w:r>
        <w:t xml:space="preserve">If an occupation is not identified as a priority it is not included on the NTSOPL </w:t>
      </w:r>
      <w:r w:rsidRPr="00590FED">
        <w:rPr>
          <w:szCs w:val="24"/>
        </w:rPr>
        <w:t>(DTBI (NT) 2019)</w:t>
      </w:r>
      <w:r>
        <w:t xml:space="preserve">.If an occupation is not identified as a priority it is not included on the NTSOPL </w:t>
      </w:r>
      <w:r w:rsidRPr="00590FED">
        <w:rPr>
          <w:szCs w:val="24"/>
        </w:rPr>
        <w:t>(DTBI (NT) 2019)</w:t>
      </w:r>
      <w:r>
        <w:t>.</w:t>
      </w:r>
    </w:p>
    <w:p w14:paraId="4637A239" w14:textId="77777777" w:rsidR="00ED5F8E" w:rsidRDefault="00ED5F8E" w:rsidP="005928D1">
      <w:pPr>
        <w:pStyle w:val="Heading4"/>
      </w:pPr>
      <w:r>
        <w:t>Other</w:t>
      </w:r>
    </w:p>
    <w:p w14:paraId="3046BB33" w14:textId="5009C37C" w:rsidR="00ED5F8E" w:rsidRDefault="00ED5F8E" w:rsidP="007C199C">
      <w:pPr>
        <w:pStyle w:val="BodyText"/>
      </w:pPr>
      <w:r>
        <w:t>As far as the Commission is aware, information on how skills lists are determined in Tasmania and the ACT is not publicly available</w:t>
      </w:r>
      <w:r w:rsidRPr="00FB30BF">
        <w:t>.</w:t>
      </w:r>
    </w:p>
    <w:p w14:paraId="24884E20" w14:textId="00EA020B" w:rsidR="00ED5F8E" w:rsidRDefault="00ED5F8E" w:rsidP="005928D1">
      <w:pPr>
        <w:pStyle w:val="Heading2"/>
      </w:pPr>
      <w:bookmarkStart w:id="121" w:name="_Toc41645068"/>
      <w:r>
        <w:t>D.</w:t>
      </w:r>
      <w:r>
        <w:rPr>
          <w:noProof/>
        </w:rPr>
        <w:t>3</w:t>
      </w:r>
      <w:r>
        <w:tab/>
        <w:t>Funding and pricing of subsidised courses</w:t>
      </w:r>
      <w:bookmarkEnd w:id="121"/>
    </w:p>
    <w:p w14:paraId="1C29D6C0" w14:textId="77777777" w:rsidR="00ED5F8E" w:rsidRDefault="00ED5F8E" w:rsidP="00120072">
      <w:pPr>
        <w:pStyle w:val="BodyText"/>
      </w:pPr>
      <w:r>
        <w:t xml:space="preserve">States and Territories use funding contracts with RTOs and accompanying policy documents to regulate the provision of subsidised courses. This section contains tables that outline key regulatory settings. </w:t>
      </w:r>
    </w:p>
    <w:p w14:paraId="0C205547" w14:textId="3C1E0AFB" w:rsidR="00ED5F8E" w:rsidRDefault="00ED5F8E" w:rsidP="005928D1">
      <w:pPr>
        <w:pStyle w:val="BodyText"/>
      </w:pPr>
      <w:r w:rsidRPr="006A446E">
        <w:t xml:space="preserve">The data in the tables represent the Commission’s understanding of </w:t>
      </w:r>
      <w:r>
        <w:t xml:space="preserve">a broad range of </w:t>
      </w:r>
      <w:r w:rsidRPr="006A446E">
        <w:t xml:space="preserve">VET </w:t>
      </w:r>
      <w:r>
        <w:t>funding and pricing measures</w:t>
      </w:r>
      <w:r w:rsidRPr="006A446E">
        <w:t xml:space="preserve"> in the States and Territories in 2020. All States and Territories were consulted on the accuracy of the information presented and the Commission has endeavoured to ensure that the information is </w:t>
      </w:r>
      <w:r>
        <w:t xml:space="preserve">relevant and </w:t>
      </w:r>
      <w:r w:rsidRPr="006A446E">
        <w:t xml:space="preserve">up to date. That said, </w:t>
      </w:r>
      <w:r>
        <w:t>g</w:t>
      </w:r>
      <w:r w:rsidRPr="006A446E">
        <w:t xml:space="preserve">iven the </w:t>
      </w:r>
      <w:r>
        <w:t xml:space="preserve">plethora of VET </w:t>
      </w:r>
      <w:r w:rsidRPr="006A446E">
        <w:t>programs</w:t>
      </w:r>
      <w:r>
        <w:t xml:space="preserve"> and policies</w:t>
      </w:r>
      <w:r w:rsidRPr="006A446E">
        <w:t xml:space="preserve"> </w:t>
      </w:r>
      <w:r>
        <w:t xml:space="preserve">and how frequently the settings </w:t>
      </w:r>
      <w:r w:rsidRPr="006A446E">
        <w:t>change</w:t>
      </w:r>
      <w:r>
        <w:t xml:space="preserve">, as well as the difficulties that the Commission has faced in obtaining information, </w:t>
      </w:r>
      <w:r w:rsidRPr="006A446E">
        <w:t>this list may not be comprehensive.</w:t>
      </w:r>
    </w:p>
    <w:p w14:paraId="4F7429E2" w14:textId="77777777" w:rsidR="00ED5F8E" w:rsidRDefault="00ED5F8E" w:rsidP="005928D1">
      <w:pPr>
        <w:pStyle w:val="BodyText"/>
      </w:pPr>
      <w:r>
        <w:t>Tables D.1–8 contain summaries of each of the State and Territory VET policy settings, including information on:</w:t>
      </w:r>
    </w:p>
    <w:p w14:paraId="36779992" w14:textId="77777777" w:rsidR="00ED5F8E" w:rsidRDefault="00ED5F8E" w:rsidP="005928D1">
      <w:pPr>
        <w:pStyle w:val="ListBullet"/>
      </w:pPr>
      <w:r>
        <w:t>fees, prices and subsidies for subsidised courses</w:t>
      </w:r>
    </w:p>
    <w:p w14:paraId="254B410B" w14:textId="77777777" w:rsidR="00ED5F8E" w:rsidRDefault="00ED5F8E" w:rsidP="005928D1">
      <w:pPr>
        <w:pStyle w:val="ListBullet"/>
      </w:pPr>
      <w:r>
        <w:t>how the costs of courses are derived for the purposes of determining subsidies. As explained in chapter 4, jurisdictions calculate an hourly cost (base rate) for each qualification. This can vary by industry or field of education. The qualification cost estimate is the number of hours multiplied by the base rate, plus any fixed costs</w:t>
      </w:r>
    </w:p>
    <w:p w14:paraId="530B1604" w14:textId="77777777" w:rsidR="00ED5F8E" w:rsidRDefault="00ED5F8E" w:rsidP="005928D1">
      <w:pPr>
        <w:pStyle w:val="ListBullet"/>
      </w:pPr>
      <w:r>
        <w:t>the cost methodology, including data source and year. In addition to the qualification cost estimate, loadings are added, which reflect the higher cost of provision to some groups, including due to the location of training delivery or a student’s background. The numbers in the table reflect the additional percentage loading applied to the base qualification estimate</w:t>
      </w:r>
    </w:p>
    <w:p w14:paraId="6B587B2E" w14:textId="77777777" w:rsidR="00ED5F8E" w:rsidRDefault="00ED5F8E" w:rsidP="005928D1">
      <w:pPr>
        <w:pStyle w:val="ListBullet"/>
      </w:pPr>
      <w:r>
        <w:t>contract and quality management. Some States and Territories set out quality frameworks that outline their approaches to managing the quality of services and contracts with RTOs. These frameworks usually specify, among other things: RTO eligibility requirements; statements of expectations; performance monitoring and compliance requirements; and consumer protection provisions. It also outlines key aspects of State and Territory quality frameworks.</w:t>
      </w:r>
    </w:p>
    <w:p w14:paraId="3C7A8AD9" w14:textId="63D889F3" w:rsidR="00ED5F8E" w:rsidRDefault="00ED5F8E" w:rsidP="005928D1">
      <w:pPr>
        <w:pStyle w:val="BodyText"/>
      </w:pPr>
    </w:p>
    <w:p w14:paraId="7779DA6A" w14:textId="77777777" w:rsidR="00ED5F8E" w:rsidRPr="004A1F86" w:rsidRDefault="00ED5F8E" w:rsidP="005928D1">
      <w:pPr>
        <w:pStyle w:val="BoxSpaceAbove"/>
        <w:spacing w:before="0"/>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design element: contains a nested table with data/information."/>
      </w:tblPr>
      <w:tblGrid>
        <w:gridCol w:w="8789"/>
      </w:tblGrid>
      <w:tr w:rsidR="00ED5F8E" w14:paraId="276ECBB3" w14:textId="77777777" w:rsidTr="005928D1">
        <w:trPr>
          <w:tblHeader/>
        </w:trPr>
        <w:tc>
          <w:tcPr>
            <w:tcW w:w="5000" w:type="pct"/>
            <w:tcBorders>
              <w:top w:val="single" w:sz="6" w:space="0" w:color="78A22F"/>
              <w:left w:val="nil"/>
              <w:bottom w:val="nil"/>
              <w:right w:val="nil"/>
            </w:tcBorders>
            <w:shd w:val="clear" w:color="auto" w:fill="auto"/>
          </w:tcPr>
          <w:p w14:paraId="18BD0B7F" w14:textId="3702A89B" w:rsidR="00ED5F8E" w:rsidRPr="00784A05" w:rsidRDefault="00ED5F8E" w:rsidP="005928D1">
            <w:pPr>
              <w:pStyle w:val="TableTitle"/>
            </w:pPr>
            <w:r>
              <w:rPr>
                <w:b w:val="0"/>
              </w:rPr>
              <w:t>Table D.</w:t>
            </w:r>
            <w:r>
              <w:rPr>
                <w:b w:val="0"/>
                <w:noProof/>
              </w:rPr>
              <w:t>1</w:t>
            </w:r>
            <w:r>
              <w:tab/>
              <w:t>New South Wales</w:t>
            </w:r>
          </w:p>
        </w:tc>
      </w:tr>
      <w:tr w:rsidR="00ED5F8E" w14:paraId="7E0C7220" w14:textId="77777777" w:rsidTr="005928D1">
        <w:tc>
          <w:tcPr>
            <w:tcW w:w="5000" w:type="pct"/>
            <w:tcBorders>
              <w:top w:val="nil"/>
              <w:left w:val="nil"/>
              <w:bottom w:val="nil"/>
              <w:right w:val="nil"/>
            </w:tcBorders>
            <w:shd w:val="clear" w:color="auto" w:fill="auto"/>
          </w:tcPr>
          <w:tbl>
            <w:tblPr>
              <w:tblW w:w="5000" w:type="pct"/>
              <w:tblCellMar>
                <w:left w:w="0" w:type="dxa"/>
                <w:right w:w="0" w:type="dxa"/>
              </w:tblCellMar>
              <w:tblLook w:val="0000" w:firstRow="0" w:lastRow="0" w:firstColumn="0" w:lastColumn="0" w:noHBand="0" w:noVBand="0"/>
            </w:tblPr>
            <w:tblGrid>
              <w:gridCol w:w="2008"/>
              <w:gridCol w:w="6497"/>
            </w:tblGrid>
            <w:tr w:rsidR="00ED5F8E" w14:paraId="387FF6E6" w14:textId="77777777" w:rsidTr="005928D1">
              <w:tc>
                <w:tcPr>
                  <w:tcW w:w="915" w:type="pct"/>
                  <w:tcBorders>
                    <w:top w:val="single" w:sz="6" w:space="0" w:color="BFBFBF"/>
                    <w:bottom w:val="single" w:sz="6" w:space="0" w:color="BFBFBF"/>
                  </w:tcBorders>
                  <w:shd w:val="clear" w:color="auto" w:fill="auto"/>
                </w:tcPr>
                <w:p w14:paraId="60894D38" w14:textId="77777777" w:rsidR="00ED5F8E" w:rsidRDefault="00ED5F8E" w:rsidP="005928D1">
                  <w:pPr>
                    <w:pStyle w:val="TableColumnHeading"/>
                    <w:jc w:val="left"/>
                  </w:pPr>
                  <w:r>
                    <w:t>Setting</w:t>
                  </w:r>
                </w:p>
              </w:tc>
              <w:tc>
                <w:tcPr>
                  <w:tcW w:w="4085" w:type="pct"/>
                  <w:tcBorders>
                    <w:top w:val="single" w:sz="6" w:space="0" w:color="BFBFBF"/>
                    <w:bottom w:val="single" w:sz="6" w:space="0" w:color="BFBFBF"/>
                  </w:tcBorders>
                  <w:shd w:val="clear" w:color="auto" w:fill="auto"/>
                </w:tcPr>
                <w:p w14:paraId="0E644A38" w14:textId="77777777" w:rsidR="00ED5F8E" w:rsidRDefault="00ED5F8E" w:rsidP="005928D1">
                  <w:pPr>
                    <w:pStyle w:val="TableColumnHeading"/>
                    <w:ind w:right="28"/>
                    <w:jc w:val="left"/>
                  </w:pPr>
                  <w:r>
                    <w:t>Description</w:t>
                  </w:r>
                </w:p>
              </w:tc>
            </w:tr>
            <w:tr w:rsidR="00ED5F8E" w14:paraId="5EB39B05" w14:textId="77777777" w:rsidTr="00424446">
              <w:tc>
                <w:tcPr>
                  <w:tcW w:w="5000" w:type="pct"/>
                  <w:gridSpan w:val="2"/>
                  <w:tcBorders>
                    <w:top w:val="single" w:sz="6" w:space="0" w:color="BFBFBF"/>
                  </w:tcBorders>
                  <w:shd w:val="clear" w:color="auto" w:fill="F2F2F2" w:themeFill="background1" w:themeFillShade="F2"/>
                </w:tcPr>
                <w:p w14:paraId="202FA402" w14:textId="77777777" w:rsidR="00ED5F8E" w:rsidRPr="00DE3143" w:rsidRDefault="00ED5F8E" w:rsidP="00424446">
                  <w:pPr>
                    <w:pStyle w:val="TableUnitsRow"/>
                    <w:spacing w:before="80"/>
                    <w:ind w:right="28"/>
                    <w:jc w:val="left"/>
                    <w:rPr>
                      <w:b/>
                      <w:bCs/>
                    </w:rPr>
                  </w:pPr>
                  <w:r w:rsidRPr="00DE3143">
                    <w:rPr>
                      <w:b/>
                      <w:bCs/>
                    </w:rPr>
                    <w:t>Price, student fee and subsidy settings</w:t>
                  </w:r>
                </w:p>
              </w:tc>
            </w:tr>
            <w:tr w:rsidR="00ED5F8E" w14:paraId="3E744311" w14:textId="77777777" w:rsidTr="005928D1">
              <w:tc>
                <w:tcPr>
                  <w:tcW w:w="915" w:type="pct"/>
                </w:tcPr>
                <w:p w14:paraId="2B4EF4CC" w14:textId="77777777" w:rsidR="00ED5F8E" w:rsidRDefault="00ED5F8E" w:rsidP="005928D1">
                  <w:pPr>
                    <w:pStyle w:val="TableBodyText"/>
                    <w:spacing w:before="80"/>
                    <w:ind w:left="113"/>
                    <w:jc w:val="left"/>
                  </w:pPr>
                  <w:r>
                    <w:t>Price</w:t>
                  </w:r>
                </w:p>
              </w:tc>
              <w:tc>
                <w:tcPr>
                  <w:tcW w:w="4085" w:type="pct"/>
                </w:tcPr>
                <w:p w14:paraId="0F11F1C1" w14:textId="77777777" w:rsidR="00ED5F8E" w:rsidRDefault="00ED5F8E" w:rsidP="005928D1">
                  <w:pPr>
                    <w:pStyle w:val="TableBodyText"/>
                    <w:spacing w:before="80"/>
                    <w:ind w:right="28"/>
                    <w:jc w:val="left"/>
                  </w:pPr>
                  <w:r>
                    <w:t>Regulated price set equal to the estimated cost of the qualification</w:t>
                  </w:r>
                </w:p>
              </w:tc>
            </w:tr>
            <w:tr w:rsidR="00ED5F8E" w14:paraId="642A5854" w14:textId="77777777" w:rsidTr="005928D1">
              <w:tc>
                <w:tcPr>
                  <w:tcW w:w="915" w:type="pct"/>
                </w:tcPr>
                <w:p w14:paraId="0D3DC7BC" w14:textId="77777777" w:rsidR="00ED5F8E" w:rsidRDefault="00ED5F8E" w:rsidP="005928D1">
                  <w:pPr>
                    <w:pStyle w:val="TableBodyText"/>
                    <w:spacing w:before="80"/>
                    <w:ind w:left="113"/>
                    <w:jc w:val="left"/>
                  </w:pPr>
                  <w:r>
                    <w:t>Student fee</w:t>
                  </w:r>
                  <w:r>
                    <w:br/>
                    <w:t>(1</w:t>
                  </w:r>
                  <w:r w:rsidRPr="00F801E9">
                    <w:rPr>
                      <w:vertAlign w:val="superscript"/>
                    </w:rPr>
                    <w:t>st</w:t>
                  </w:r>
                  <w:r>
                    <w:t xml:space="preserve"> qual/2</w:t>
                  </w:r>
                  <w:r w:rsidRPr="00F801E9">
                    <w:rPr>
                      <w:vertAlign w:val="superscript"/>
                    </w:rPr>
                    <w:t>nd</w:t>
                  </w:r>
                  <w:r>
                    <w:t xml:space="preserve"> qual)</w:t>
                  </w:r>
                </w:p>
              </w:tc>
              <w:tc>
                <w:tcPr>
                  <w:tcW w:w="4085" w:type="pct"/>
                </w:tcPr>
                <w:p w14:paraId="162421A2" w14:textId="77777777" w:rsidR="00ED5F8E" w:rsidRDefault="00ED5F8E" w:rsidP="005928D1">
                  <w:pPr>
                    <w:pStyle w:val="TableBodyText"/>
                    <w:spacing w:before="80" w:after="0"/>
                    <w:ind w:left="0" w:right="51"/>
                    <w:jc w:val="left"/>
                  </w:pPr>
                  <w:r>
                    <w:t xml:space="preserve">Foundation </w:t>
                  </w:r>
                  <w:r>
                    <w:tab/>
                    <w:t>0/0%</w:t>
                  </w:r>
                </w:p>
                <w:p w14:paraId="032B0F62" w14:textId="77777777" w:rsidR="00ED5F8E" w:rsidRDefault="00ED5F8E" w:rsidP="005928D1">
                  <w:pPr>
                    <w:pStyle w:val="TableBodyText"/>
                    <w:spacing w:before="80"/>
                    <w:ind w:left="0" w:right="51"/>
                    <w:contextualSpacing/>
                    <w:jc w:val="left"/>
                  </w:pPr>
                  <w:r>
                    <w:t>Certificate II–III</w:t>
                  </w:r>
                  <w:r>
                    <w:tab/>
                    <w:t>25/30%</w:t>
                  </w:r>
                </w:p>
                <w:p w14:paraId="25F9D9AD" w14:textId="77777777" w:rsidR="00ED5F8E" w:rsidRDefault="00ED5F8E" w:rsidP="005928D1">
                  <w:pPr>
                    <w:pStyle w:val="TableBodyText"/>
                    <w:spacing w:before="80"/>
                    <w:ind w:left="0" w:right="51"/>
                    <w:contextualSpacing/>
                    <w:jc w:val="left"/>
                  </w:pPr>
                  <w:r>
                    <w:t>Certificate IV</w:t>
                  </w:r>
                  <w:r>
                    <w:tab/>
                    <w:t>30/35%</w:t>
                  </w:r>
                </w:p>
                <w:p w14:paraId="7D2088BB" w14:textId="77777777" w:rsidR="00ED5F8E" w:rsidRDefault="00ED5F8E" w:rsidP="005928D1">
                  <w:pPr>
                    <w:pStyle w:val="TableBodyText"/>
                    <w:spacing w:before="80"/>
                    <w:ind w:left="0" w:right="51"/>
                    <w:contextualSpacing/>
                    <w:jc w:val="left"/>
                  </w:pPr>
                  <w:r>
                    <w:t>Dip. /Adv Dip.</w:t>
                  </w:r>
                  <w:r>
                    <w:tab/>
                    <w:t>40/45%</w:t>
                  </w:r>
                </w:p>
              </w:tc>
            </w:tr>
            <w:tr w:rsidR="00ED5F8E" w14:paraId="210CCCB8" w14:textId="77777777" w:rsidTr="005928D1">
              <w:tc>
                <w:tcPr>
                  <w:tcW w:w="915" w:type="pct"/>
                </w:tcPr>
                <w:p w14:paraId="478B8C05" w14:textId="77777777" w:rsidR="00ED5F8E" w:rsidRDefault="00ED5F8E" w:rsidP="005928D1">
                  <w:pPr>
                    <w:pStyle w:val="TableBodyText"/>
                    <w:spacing w:before="80"/>
                    <w:ind w:left="113"/>
                    <w:jc w:val="left"/>
                  </w:pPr>
                  <w:r>
                    <w:t>Government subsidy</w:t>
                  </w:r>
                  <w:r>
                    <w:br/>
                    <w:t>(1</w:t>
                  </w:r>
                  <w:r w:rsidRPr="00F801E9">
                    <w:rPr>
                      <w:vertAlign w:val="superscript"/>
                    </w:rPr>
                    <w:t>st</w:t>
                  </w:r>
                  <w:r>
                    <w:t xml:space="preserve"> qual/2</w:t>
                  </w:r>
                  <w:r w:rsidRPr="00F801E9">
                    <w:rPr>
                      <w:vertAlign w:val="superscript"/>
                    </w:rPr>
                    <w:t>nd</w:t>
                  </w:r>
                  <w:r>
                    <w:t xml:space="preserve"> qual)</w:t>
                  </w:r>
                </w:p>
              </w:tc>
              <w:tc>
                <w:tcPr>
                  <w:tcW w:w="4085" w:type="pct"/>
                </w:tcPr>
                <w:p w14:paraId="4F877F2C" w14:textId="77777777" w:rsidR="00ED5F8E" w:rsidRDefault="00ED5F8E" w:rsidP="005928D1">
                  <w:pPr>
                    <w:pStyle w:val="TableBodyText"/>
                    <w:spacing w:before="80" w:after="0"/>
                    <w:ind w:left="0" w:right="51"/>
                    <w:jc w:val="left"/>
                  </w:pPr>
                  <w:r>
                    <w:t>Foundation</w:t>
                  </w:r>
                  <w:r>
                    <w:tab/>
                    <w:t>100/100%</w:t>
                  </w:r>
                </w:p>
                <w:p w14:paraId="1C268F48" w14:textId="77777777" w:rsidR="00ED5F8E" w:rsidRDefault="00ED5F8E" w:rsidP="005928D1">
                  <w:pPr>
                    <w:pStyle w:val="TableBodyText"/>
                    <w:spacing w:before="80"/>
                    <w:ind w:left="2" w:right="53"/>
                    <w:contextualSpacing/>
                    <w:jc w:val="left"/>
                  </w:pPr>
                  <w:r>
                    <w:t>Certificate II–III</w:t>
                  </w:r>
                  <w:r>
                    <w:tab/>
                    <w:t>75/70%</w:t>
                  </w:r>
                </w:p>
                <w:p w14:paraId="0E537DE6" w14:textId="77777777" w:rsidR="00ED5F8E" w:rsidRDefault="00ED5F8E" w:rsidP="005928D1">
                  <w:pPr>
                    <w:pStyle w:val="TableBodyText"/>
                    <w:spacing w:before="80"/>
                    <w:ind w:left="0" w:right="51"/>
                    <w:contextualSpacing/>
                    <w:jc w:val="left"/>
                  </w:pPr>
                  <w:r>
                    <w:t>Certificate IV</w:t>
                  </w:r>
                  <w:r>
                    <w:tab/>
                    <w:t>70/65%</w:t>
                  </w:r>
                </w:p>
                <w:p w14:paraId="341191A2" w14:textId="77777777" w:rsidR="00ED5F8E" w:rsidRDefault="00ED5F8E" w:rsidP="005928D1">
                  <w:pPr>
                    <w:pStyle w:val="TableBodyText"/>
                    <w:spacing w:before="80"/>
                    <w:ind w:left="0" w:right="51"/>
                    <w:contextualSpacing/>
                    <w:jc w:val="left"/>
                  </w:pPr>
                  <w:r>
                    <w:t>Dip. /Adv Dip.</w:t>
                  </w:r>
                  <w:r>
                    <w:tab/>
                    <w:t>60/55%</w:t>
                  </w:r>
                </w:p>
              </w:tc>
            </w:tr>
            <w:tr w:rsidR="00ED5F8E" w14:paraId="72D37061" w14:textId="77777777" w:rsidTr="005928D1">
              <w:tc>
                <w:tcPr>
                  <w:tcW w:w="915" w:type="pct"/>
                </w:tcPr>
                <w:p w14:paraId="031672A8" w14:textId="77777777" w:rsidR="00ED5F8E" w:rsidRDefault="00ED5F8E" w:rsidP="005928D1">
                  <w:pPr>
                    <w:pStyle w:val="TableBodyText"/>
                    <w:spacing w:before="80"/>
                    <w:ind w:left="113"/>
                    <w:jc w:val="left"/>
                  </w:pPr>
                  <w:r>
                    <w:t>Fee concession/exemption</w:t>
                  </w:r>
                </w:p>
              </w:tc>
              <w:tc>
                <w:tcPr>
                  <w:tcW w:w="4085" w:type="pct"/>
                </w:tcPr>
                <w:p w14:paraId="0F395945" w14:textId="77777777" w:rsidR="00ED5F8E" w:rsidRPr="00E71A80" w:rsidRDefault="00ED5F8E" w:rsidP="005928D1">
                  <w:pPr>
                    <w:pStyle w:val="TableUnitsRow"/>
                    <w:spacing w:before="80"/>
                    <w:ind w:left="2" w:right="53"/>
                    <w:jc w:val="left"/>
                    <w:rPr>
                      <w:u w:val="single"/>
                    </w:rPr>
                  </w:pPr>
                  <w:r w:rsidRPr="00F801E9">
                    <w:t>Eligible</w:t>
                  </w:r>
                  <w:r>
                    <w:t xml:space="preserve"> students pay student fees of $160 for a Certificate II and $240 for a Certificate III/IV. Eligible students are:</w:t>
                  </w:r>
                </w:p>
                <w:p w14:paraId="2622756D" w14:textId="77777777" w:rsidR="00ED5F8E" w:rsidRPr="00374C0E" w:rsidRDefault="00ED5F8E" w:rsidP="005928D1">
                  <w:pPr>
                    <w:pStyle w:val="TableBullet"/>
                    <w:spacing w:before="80"/>
                  </w:pPr>
                  <w:r>
                    <w:t>p</w:t>
                  </w:r>
                  <w:r w:rsidRPr="00374C0E">
                    <w:t>ersons receiving a welfare benefit or allowance eligible for concessions</w:t>
                  </w:r>
                </w:p>
                <w:p w14:paraId="12FF9A69" w14:textId="77777777" w:rsidR="00ED5F8E" w:rsidRDefault="00ED5F8E" w:rsidP="005928D1">
                  <w:pPr>
                    <w:pStyle w:val="TableBullet"/>
                    <w:spacing w:before="80"/>
                    <w:contextualSpacing/>
                  </w:pPr>
                  <w:r>
                    <w:t>ATSI, people with disability and asylum seekers are exempt from fees</w:t>
                  </w:r>
                </w:p>
              </w:tc>
            </w:tr>
            <w:tr w:rsidR="00ED5F8E" w14:paraId="2C5BF386" w14:textId="77777777" w:rsidTr="005928D1">
              <w:tc>
                <w:tcPr>
                  <w:tcW w:w="915" w:type="pct"/>
                </w:tcPr>
                <w:p w14:paraId="348B28F5" w14:textId="77777777" w:rsidR="00ED5F8E" w:rsidRDefault="00ED5F8E" w:rsidP="005928D1">
                  <w:pPr>
                    <w:pStyle w:val="TableBodyText"/>
                    <w:spacing w:before="80"/>
                    <w:ind w:left="113"/>
                    <w:jc w:val="left"/>
                  </w:pPr>
                  <w:r>
                    <w:t>Funding cap</w:t>
                  </w:r>
                </w:p>
              </w:tc>
              <w:tc>
                <w:tcPr>
                  <w:tcW w:w="4085" w:type="pct"/>
                </w:tcPr>
                <w:p w14:paraId="59AF123F" w14:textId="77777777" w:rsidR="00ED5F8E" w:rsidRDefault="00ED5F8E" w:rsidP="005928D1">
                  <w:pPr>
                    <w:pStyle w:val="TableBodyText"/>
                    <w:spacing w:before="80"/>
                    <w:ind w:right="28"/>
                    <w:jc w:val="left"/>
                  </w:pPr>
                  <w:r w:rsidRPr="00B7352C">
                    <w:t>RTOs have a funding cap for a given year and region</w:t>
                  </w:r>
                </w:p>
              </w:tc>
            </w:tr>
            <w:tr w:rsidR="00ED5F8E" w14:paraId="59CDE5F9" w14:textId="77777777" w:rsidTr="00424446">
              <w:tc>
                <w:tcPr>
                  <w:tcW w:w="5000" w:type="pct"/>
                  <w:gridSpan w:val="2"/>
                  <w:shd w:val="clear" w:color="auto" w:fill="F2F2F2" w:themeFill="background1" w:themeFillShade="F2"/>
                </w:tcPr>
                <w:p w14:paraId="5E9A2016" w14:textId="77777777" w:rsidR="00ED5F8E" w:rsidRPr="00DE3143" w:rsidRDefault="00ED5F8E" w:rsidP="005928D1">
                  <w:pPr>
                    <w:pStyle w:val="TableBodyText"/>
                    <w:spacing w:before="80"/>
                    <w:ind w:right="28"/>
                    <w:jc w:val="left"/>
                    <w:rPr>
                      <w:b/>
                      <w:bCs/>
                    </w:rPr>
                  </w:pPr>
                  <w:r w:rsidRPr="00DE3143">
                    <w:rPr>
                      <w:b/>
                      <w:bCs/>
                    </w:rPr>
                    <w:t>Estimated costs</w:t>
                  </w:r>
                </w:p>
              </w:tc>
            </w:tr>
            <w:tr w:rsidR="00ED5F8E" w14:paraId="6B31E7BF" w14:textId="77777777" w:rsidTr="005928D1">
              <w:tc>
                <w:tcPr>
                  <w:tcW w:w="915" w:type="pct"/>
                </w:tcPr>
                <w:p w14:paraId="4AFC7692" w14:textId="51E93845" w:rsidR="00ED5F8E" w:rsidRDefault="00E00581" w:rsidP="005928D1">
                  <w:pPr>
                    <w:pStyle w:val="TableBodyText"/>
                    <w:spacing w:before="80"/>
                    <w:ind w:left="113"/>
                    <w:jc w:val="left"/>
                  </w:pPr>
                  <w:r>
                    <w:t>Course</w:t>
                  </w:r>
                  <w:r w:rsidR="00ED5F8E">
                    <w:t xml:space="preserve"> cost estimate</w:t>
                  </w:r>
                </w:p>
              </w:tc>
              <w:tc>
                <w:tcPr>
                  <w:tcW w:w="4085" w:type="pct"/>
                </w:tcPr>
                <w:p w14:paraId="525D9535" w14:textId="7E28BA3B" w:rsidR="00ED5F8E" w:rsidRDefault="00ED5F8E" w:rsidP="005928D1">
                  <w:pPr>
                    <w:pStyle w:val="TableBodyText"/>
                    <w:spacing w:before="80"/>
                    <w:ind w:right="28"/>
                    <w:jc w:val="left"/>
                  </w:pPr>
                  <w:r>
                    <w:t xml:space="preserve">Cost per </w:t>
                  </w:r>
                  <w:r w:rsidR="00E00581">
                    <w:t>course</w:t>
                  </w:r>
                  <w:r>
                    <w:t xml:space="preserve"> = Fixed cost + nominal hours </w:t>
                  </w:r>
                  <w:r w:rsidRPr="00D87B55">
                    <w:t>×</w:t>
                  </w:r>
                  <w:r>
                    <w:t xml:space="preserve"> Field of Education rate per hour</w:t>
                  </w:r>
                </w:p>
              </w:tc>
            </w:tr>
            <w:tr w:rsidR="00ED5F8E" w14:paraId="67176C62" w14:textId="77777777" w:rsidTr="005928D1">
              <w:tc>
                <w:tcPr>
                  <w:tcW w:w="915" w:type="pct"/>
                </w:tcPr>
                <w:p w14:paraId="74946DE3" w14:textId="77777777" w:rsidR="00ED5F8E" w:rsidRDefault="00ED5F8E" w:rsidP="005928D1">
                  <w:pPr>
                    <w:pStyle w:val="TableBodyText"/>
                    <w:spacing w:before="80"/>
                    <w:ind w:left="113"/>
                    <w:jc w:val="left"/>
                  </w:pPr>
                  <w:r>
                    <w:t>Hours</w:t>
                  </w:r>
                </w:p>
              </w:tc>
              <w:tc>
                <w:tcPr>
                  <w:tcW w:w="4085" w:type="pct"/>
                </w:tcPr>
                <w:p w14:paraId="7D48A60E" w14:textId="77777777" w:rsidR="00ED5F8E" w:rsidRDefault="00ED5F8E" w:rsidP="005928D1">
                  <w:pPr>
                    <w:pStyle w:val="TableBodyText"/>
                    <w:spacing w:before="80"/>
                    <w:ind w:right="28"/>
                    <w:jc w:val="left"/>
                  </w:pPr>
                  <w:r>
                    <w:t>Victorian purchasing guide nominal hours</w:t>
                  </w:r>
                </w:p>
              </w:tc>
            </w:tr>
            <w:tr w:rsidR="00ED5F8E" w14:paraId="0ADDC7BA" w14:textId="77777777" w:rsidTr="005928D1">
              <w:tc>
                <w:tcPr>
                  <w:tcW w:w="915" w:type="pct"/>
                  <w:shd w:val="clear" w:color="auto" w:fill="auto"/>
                </w:tcPr>
                <w:p w14:paraId="08A5CAD7" w14:textId="77777777" w:rsidR="00ED5F8E" w:rsidRDefault="00ED5F8E" w:rsidP="005928D1">
                  <w:pPr>
                    <w:pStyle w:val="TableBodyText"/>
                    <w:spacing w:before="80"/>
                    <w:ind w:left="113"/>
                    <w:jc w:val="left"/>
                  </w:pPr>
                  <w:r>
                    <w:t>Base rate</w:t>
                  </w:r>
                </w:p>
              </w:tc>
              <w:tc>
                <w:tcPr>
                  <w:tcW w:w="4085" w:type="pct"/>
                  <w:shd w:val="clear" w:color="auto" w:fill="auto"/>
                </w:tcPr>
                <w:p w14:paraId="5B634869" w14:textId="77777777" w:rsidR="00ED5F8E" w:rsidRDefault="00ED5F8E" w:rsidP="005928D1">
                  <w:pPr>
                    <w:pStyle w:val="TableBodyText"/>
                    <w:spacing w:before="80"/>
                    <w:ind w:right="28"/>
                    <w:jc w:val="left"/>
                  </w:pPr>
                  <w:r>
                    <w:t>Base rates are calculated by Field of Education and assigned to a Unit of Competency</w:t>
                  </w:r>
                </w:p>
              </w:tc>
            </w:tr>
            <w:tr w:rsidR="00ED5F8E" w14:paraId="71FD0B45" w14:textId="77777777" w:rsidTr="005928D1">
              <w:tc>
                <w:tcPr>
                  <w:tcW w:w="915" w:type="pct"/>
                  <w:shd w:val="clear" w:color="auto" w:fill="auto"/>
                </w:tcPr>
                <w:p w14:paraId="7943ED67" w14:textId="77777777" w:rsidR="00ED5F8E" w:rsidRDefault="00ED5F8E" w:rsidP="005928D1">
                  <w:pPr>
                    <w:pStyle w:val="TableBodyText"/>
                    <w:spacing w:before="80"/>
                    <w:ind w:left="113"/>
                    <w:jc w:val="left"/>
                  </w:pPr>
                  <w:r>
                    <w:t>Cost data</w:t>
                  </w:r>
                </w:p>
              </w:tc>
              <w:tc>
                <w:tcPr>
                  <w:tcW w:w="4085" w:type="pct"/>
                  <w:shd w:val="clear" w:color="auto" w:fill="auto"/>
                </w:tcPr>
                <w:p w14:paraId="3DF78985" w14:textId="2A519712" w:rsidR="00ED5F8E" w:rsidRDefault="00ED5F8E" w:rsidP="005928D1">
                  <w:pPr>
                    <w:pStyle w:val="TableBodyText"/>
                    <w:spacing w:before="80"/>
                    <w:jc w:val="left"/>
                  </w:pPr>
                  <w:r w:rsidRPr="00821CA1">
                    <w:t>2012 TAFE NSW Resource Allocation Model data</w:t>
                  </w:r>
                  <w:r>
                    <w:t xml:space="preserve"> that </w:t>
                  </w:r>
                  <w:r w:rsidR="00227CB0">
                    <w:t>have</w:t>
                  </w:r>
                  <w:r>
                    <w:t xml:space="preserve"> been calibrated with 2011</w:t>
                  </w:r>
                  <w:r>
                    <w:noBreakHyphen/>
                    <w:t>12 competitive tender data</w:t>
                  </w:r>
                </w:p>
                <w:p w14:paraId="5C638BF5" w14:textId="4450C51E" w:rsidR="00ED5F8E" w:rsidRDefault="00ED5F8E" w:rsidP="005928D1">
                  <w:pPr>
                    <w:pStyle w:val="TableBodyText"/>
                    <w:spacing w:before="80"/>
                    <w:ind w:right="28"/>
                    <w:jc w:val="left"/>
                  </w:pPr>
                  <w:r>
                    <w:t xml:space="preserve">IPART calculated the base rates from data in its 2013 report. Updated </w:t>
                  </w:r>
                  <w:r w:rsidR="00290E3E">
                    <w:t>by</w:t>
                  </w:r>
                  <w:r>
                    <w:t xml:space="preserve"> CPI in 2017</w:t>
                  </w:r>
                </w:p>
              </w:tc>
            </w:tr>
            <w:tr w:rsidR="00ED5F8E" w14:paraId="2A5B0E53" w14:textId="77777777" w:rsidTr="005928D1">
              <w:tc>
                <w:tcPr>
                  <w:tcW w:w="915" w:type="pct"/>
                  <w:shd w:val="clear" w:color="auto" w:fill="auto"/>
                </w:tcPr>
                <w:p w14:paraId="13A64B08" w14:textId="77777777" w:rsidR="00ED5F8E" w:rsidRDefault="00ED5F8E" w:rsidP="005928D1">
                  <w:pPr>
                    <w:pStyle w:val="TableBodyText"/>
                    <w:spacing w:before="80"/>
                    <w:ind w:left="113"/>
                    <w:jc w:val="left"/>
                  </w:pPr>
                  <w:r>
                    <w:t>Location loading</w:t>
                  </w:r>
                </w:p>
              </w:tc>
              <w:tc>
                <w:tcPr>
                  <w:tcW w:w="4085" w:type="pct"/>
                  <w:shd w:val="clear" w:color="auto" w:fill="auto"/>
                </w:tcPr>
                <w:p w14:paraId="6D993A36" w14:textId="77777777" w:rsidR="00ED5F8E" w:rsidRPr="009A0155" w:rsidRDefault="00ED5F8E" w:rsidP="005928D1">
                  <w:pPr>
                    <w:pStyle w:val="TableBodyText"/>
                    <w:spacing w:before="80"/>
                    <w:ind w:right="28"/>
                    <w:jc w:val="left"/>
                    <w:rPr>
                      <w:highlight w:val="yellow"/>
                      <w:lang w:eastAsia="en-US"/>
                    </w:rPr>
                  </w:pPr>
                  <w:r>
                    <w:t>Regional (10%); remote (20%)</w:t>
                  </w:r>
                </w:p>
              </w:tc>
            </w:tr>
            <w:tr w:rsidR="00ED5F8E" w14:paraId="78502249" w14:textId="77777777" w:rsidTr="005928D1">
              <w:tc>
                <w:tcPr>
                  <w:tcW w:w="915" w:type="pct"/>
                  <w:tcBorders>
                    <w:bottom w:val="single" w:sz="6" w:space="0" w:color="BFBFBF"/>
                  </w:tcBorders>
                  <w:shd w:val="clear" w:color="auto" w:fill="auto"/>
                </w:tcPr>
                <w:p w14:paraId="02413E6D" w14:textId="77777777" w:rsidR="00ED5F8E" w:rsidRDefault="00ED5F8E" w:rsidP="005928D1">
                  <w:pPr>
                    <w:pStyle w:val="TableBodyText"/>
                    <w:spacing w:before="80"/>
                    <w:ind w:left="113"/>
                    <w:jc w:val="left"/>
                  </w:pPr>
                  <w:r>
                    <w:t>Equity loading</w:t>
                  </w:r>
                </w:p>
              </w:tc>
              <w:tc>
                <w:tcPr>
                  <w:tcW w:w="4085" w:type="pct"/>
                  <w:tcBorders>
                    <w:bottom w:val="single" w:sz="6" w:space="0" w:color="BFBFBF"/>
                  </w:tcBorders>
                  <w:shd w:val="clear" w:color="auto" w:fill="auto"/>
                </w:tcPr>
                <w:p w14:paraId="1C049EE3" w14:textId="77777777" w:rsidR="00ED5F8E" w:rsidRDefault="00ED5F8E" w:rsidP="005928D1">
                  <w:pPr>
                    <w:pStyle w:val="TableBodyText"/>
                    <w:spacing w:before="80"/>
                    <w:jc w:val="left"/>
                  </w:pPr>
                  <w:r>
                    <w:t>ATSI or person with a disability (15%); long</w:t>
                  </w:r>
                  <w:r>
                    <w:noBreakHyphen/>
                    <w:t>term unemployed (10%)</w:t>
                  </w:r>
                </w:p>
              </w:tc>
            </w:tr>
          </w:tbl>
          <w:p w14:paraId="354047BA" w14:textId="77777777" w:rsidR="00ED5F8E" w:rsidRDefault="00ED5F8E" w:rsidP="005928D1">
            <w:pPr>
              <w:pStyle w:val="Box"/>
            </w:pPr>
          </w:p>
        </w:tc>
      </w:tr>
      <w:tr w:rsidR="00ED5F8E" w14:paraId="47A41B25" w14:textId="77777777" w:rsidTr="005928D1">
        <w:tc>
          <w:tcPr>
            <w:tcW w:w="5000" w:type="pct"/>
            <w:tcBorders>
              <w:top w:val="nil"/>
              <w:left w:val="nil"/>
              <w:bottom w:val="nil"/>
              <w:right w:val="nil"/>
            </w:tcBorders>
            <w:shd w:val="clear" w:color="auto" w:fill="auto"/>
          </w:tcPr>
          <w:p w14:paraId="3E83215F" w14:textId="77777777" w:rsidR="00ED5F8E" w:rsidRPr="00DE3143" w:rsidRDefault="00ED5F8E" w:rsidP="005928D1">
            <w:pPr>
              <w:pStyle w:val="Continued"/>
              <w:rPr>
                <w:b/>
                <w:bCs/>
                <w:i/>
              </w:rPr>
            </w:pPr>
            <w:r w:rsidRPr="00DE3143">
              <w:rPr>
                <w:rStyle w:val="NoteLabel"/>
                <w:b w:val="0"/>
                <w:bCs/>
              </w:rPr>
              <w:t>(continued next page)</w:t>
            </w:r>
          </w:p>
        </w:tc>
      </w:tr>
      <w:tr w:rsidR="00ED5F8E" w14:paraId="36B2352B" w14:textId="77777777" w:rsidTr="005928D1">
        <w:tc>
          <w:tcPr>
            <w:tcW w:w="5000" w:type="pct"/>
            <w:tcBorders>
              <w:top w:val="nil"/>
              <w:left w:val="nil"/>
              <w:bottom w:val="single" w:sz="6" w:space="0" w:color="78A22F"/>
              <w:right w:val="nil"/>
            </w:tcBorders>
            <w:shd w:val="clear" w:color="auto" w:fill="auto"/>
          </w:tcPr>
          <w:p w14:paraId="7DB227EA" w14:textId="77777777" w:rsidR="00ED5F8E" w:rsidRDefault="00ED5F8E" w:rsidP="005928D1">
            <w:pPr>
              <w:pStyle w:val="Box"/>
              <w:spacing w:before="0" w:line="120" w:lineRule="exact"/>
            </w:pPr>
          </w:p>
        </w:tc>
      </w:tr>
      <w:tr w:rsidR="00ED5F8E" w:rsidRPr="000863A5" w14:paraId="5AABAF6B" w14:textId="77777777" w:rsidTr="005928D1">
        <w:tc>
          <w:tcPr>
            <w:tcW w:w="5000" w:type="pct"/>
            <w:tcBorders>
              <w:top w:val="single" w:sz="6" w:space="0" w:color="78A22F"/>
              <w:left w:val="nil"/>
              <w:bottom w:val="nil"/>
              <w:right w:val="nil"/>
            </w:tcBorders>
          </w:tcPr>
          <w:p w14:paraId="6DAE8185" w14:textId="77777777" w:rsidR="00ED5F8E" w:rsidRPr="00626D32" w:rsidRDefault="00ED5F8E" w:rsidP="005928D1">
            <w:pPr>
              <w:pStyle w:val="BoxSpaceBelow"/>
            </w:pPr>
          </w:p>
        </w:tc>
      </w:tr>
    </w:tbl>
    <w:p w14:paraId="07758F7D" w14:textId="77777777" w:rsidR="00ED5F8E" w:rsidRDefault="00ED5F8E" w:rsidP="005928D1">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Pr>
      <w:tblGrid>
        <w:gridCol w:w="8789"/>
      </w:tblGrid>
      <w:tr w:rsidR="00ED5F8E" w:rsidRPr="00784A05" w14:paraId="785DA128" w14:textId="77777777" w:rsidTr="005928D1">
        <w:trPr>
          <w:tblHeader/>
        </w:trPr>
        <w:tc>
          <w:tcPr>
            <w:tcW w:w="5000" w:type="pct"/>
            <w:tcBorders>
              <w:top w:val="single" w:sz="6" w:space="0" w:color="78A22F"/>
              <w:left w:val="nil"/>
              <w:bottom w:val="nil"/>
              <w:right w:val="nil"/>
            </w:tcBorders>
            <w:shd w:val="clear" w:color="auto" w:fill="auto"/>
          </w:tcPr>
          <w:p w14:paraId="440E6C4D" w14:textId="54AF1824" w:rsidR="00ED5F8E" w:rsidRPr="00784A05" w:rsidRDefault="00ED5F8E" w:rsidP="005928D1">
            <w:pPr>
              <w:pStyle w:val="TableTitle"/>
            </w:pPr>
            <w:r>
              <w:rPr>
                <w:b w:val="0"/>
              </w:rPr>
              <w:t>Table D.1</w:t>
            </w:r>
            <w:r>
              <w:tab/>
            </w:r>
            <w:r w:rsidRPr="000F72E7">
              <w:rPr>
                <w:b w:val="0"/>
                <w:sz w:val="18"/>
                <w:szCs w:val="18"/>
              </w:rPr>
              <w:t>(continued)</w:t>
            </w:r>
          </w:p>
        </w:tc>
      </w:tr>
      <w:tr w:rsidR="00ED5F8E" w14:paraId="69061FDD" w14:textId="77777777" w:rsidTr="005928D1">
        <w:tc>
          <w:tcPr>
            <w:tcW w:w="5000" w:type="pct"/>
            <w:tcBorders>
              <w:top w:val="nil"/>
              <w:left w:val="nil"/>
              <w:bottom w:val="nil"/>
              <w:right w:val="nil"/>
            </w:tcBorders>
            <w:shd w:val="clear" w:color="auto" w:fill="auto"/>
          </w:tcPr>
          <w:tbl>
            <w:tblPr>
              <w:tblW w:w="5000" w:type="pct"/>
              <w:tblCellMar>
                <w:left w:w="0" w:type="dxa"/>
                <w:right w:w="0" w:type="dxa"/>
              </w:tblCellMar>
              <w:tblLook w:val="0000" w:firstRow="0" w:lastRow="0" w:firstColumn="0" w:lastColumn="0" w:noHBand="0" w:noVBand="0"/>
            </w:tblPr>
            <w:tblGrid>
              <w:gridCol w:w="1557"/>
              <w:gridCol w:w="3473"/>
              <w:gridCol w:w="3475"/>
            </w:tblGrid>
            <w:tr w:rsidR="00ED5F8E" w14:paraId="08A97E51" w14:textId="77777777" w:rsidTr="005928D1">
              <w:tc>
                <w:tcPr>
                  <w:tcW w:w="915" w:type="pct"/>
                  <w:tcBorders>
                    <w:top w:val="single" w:sz="6" w:space="0" w:color="BFBFBF"/>
                    <w:bottom w:val="single" w:sz="6" w:space="0" w:color="BFBFBF"/>
                  </w:tcBorders>
                  <w:shd w:val="clear" w:color="auto" w:fill="auto"/>
                </w:tcPr>
                <w:p w14:paraId="3AFC7DE8" w14:textId="77777777" w:rsidR="00ED5F8E" w:rsidRDefault="00ED5F8E" w:rsidP="005928D1">
                  <w:pPr>
                    <w:pStyle w:val="TableColumnHeading"/>
                    <w:jc w:val="left"/>
                  </w:pPr>
                  <w:r>
                    <w:t>Setting</w:t>
                  </w:r>
                </w:p>
              </w:tc>
              <w:tc>
                <w:tcPr>
                  <w:tcW w:w="4085" w:type="pct"/>
                  <w:gridSpan w:val="2"/>
                  <w:tcBorders>
                    <w:top w:val="single" w:sz="6" w:space="0" w:color="BFBFBF"/>
                    <w:bottom w:val="single" w:sz="6" w:space="0" w:color="BFBFBF"/>
                  </w:tcBorders>
                  <w:shd w:val="clear" w:color="auto" w:fill="auto"/>
                </w:tcPr>
                <w:p w14:paraId="03770939" w14:textId="77777777" w:rsidR="00ED5F8E" w:rsidRDefault="00ED5F8E" w:rsidP="005928D1">
                  <w:pPr>
                    <w:pStyle w:val="TableColumnHeading"/>
                    <w:ind w:right="28"/>
                    <w:jc w:val="left"/>
                  </w:pPr>
                  <w:r>
                    <w:t>Description</w:t>
                  </w:r>
                </w:p>
              </w:tc>
            </w:tr>
            <w:tr w:rsidR="00ED5F8E" w14:paraId="13F65CE3" w14:textId="77777777" w:rsidTr="00424446">
              <w:tc>
                <w:tcPr>
                  <w:tcW w:w="5000" w:type="pct"/>
                  <w:gridSpan w:val="3"/>
                  <w:tcBorders>
                    <w:top w:val="single" w:sz="6" w:space="0" w:color="BFBFBF"/>
                  </w:tcBorders>
                  <w:shd w:val="clear" w:color="auto" w:fill="F2F2F2" w:themeFill="background1" w:themeFillShade="F2"/>
                </w:tcPr>
                <w:p w14:paraId="695F9C26" w14:textId="77777777" w:rsidR="00ED5F8E" w:rsidRPr="00DE3143" w:rsidRDefault="00ED5F8E" w:rsidP="00424446">
                  <w:pPr>
                    <w:pStyle w:val="TableUnitsRow"/>
                    <w:spacing w:before="80"/>
                    <w:ind w:right="28"/>
                    <w:jc w:val="left"/>
                    <w:rPr>
                      <w:b/>
                      <w:bCs/>
                    </w:rPr>
                  </w:pPr>
                  <w:r>
                    <w:rPr>
                      <w:b/>
                      <w:bCs/>
                    </w:rPr>
                    <w:t>Quality management</w:t>
                  </w:r>
                </w:p>
              </w:tc>
            </w:tr>
            <w:tr w:rsidR="00ED5F8E" w14:paraId="159BEEC0" w14:textId="77777777" w:rsidTr="005928D1">
              <w:tc>
                <w:tcPr>
                  <w:tcW w:w="915" w:type="pct"/>
                </w:tcPr>
                <w:p w14:paraId="6D562656" w14:textId="77777777" w:rsidR="00ED5F8E" w:rsidRDefault="00ED5F8E" w:rsidP="005928D1">
                  <w:pPr>
                    <w:pStyle w:val="TableBodyText"/>
                    <w:spacing w:before="60"/>
                    <w:ind w:left="113"/>
                    <w:jc w:val="left"/>
                  </w:pPr>
                  <w:r>
                    <w:t>Contracted RTOs</w:t>
                  </w:r>
                </w:p>
              </w:tc>
              <w:tc>
                <w:tcPr>
                  <w:tcW w:w="4085" w:type="pct"/>
                  <w:gridSpan w:val="2"/>
                </w:tcPr>
                <w:p w14:paraId="1D09A216" w14:textId="77777777" w:rsidR="00ED5F8E" w:rsidRDefault="00ED5F8E" w:rsidP="005928D1">
                  <w:pPr>
                    <w:pStyle w:val="TableBodyText"/>
                    <w:spacing w:before="60"/>
                    <w:jc w:val="left"/>
                  </w:pPr>
                  <w:r w:rsidRPr="009D549F">
                    <w:t xml:space="preserve">367 </w:t>
                  </w:r>
                  <w:r>
                    <w:t>—</w:t>
                  </w:r>
                  <w:r w:rsidRPr="009D549F">
                    <w:t xml:space="preserve"> as at 20</w:t>
                  </w:r>
                  <w:r>
                    <w:t> </w:t>
                  </w:r>
                  <w:r w:rsidRPr="009D549F">
                    <w:t>May 2020</w:t>
                  </w:r>
                </w:p>
              </w:tc>
            </w:tr>
            <w:tr w:rsidR="00ED5F8E" w14:paraId="1DC6E17C" w14:textId="77777777" w:rsidTr="005928D1">
              <w:tc>
                <w:tcPr>
                  <w:tcW w:w="915" w:type="pct"/>
                </w:tcPr>
                <w:p w14:paraId="1A22FD8A" w14:textId="77777777" w:rsidR="00ED5F8E" w:rsidRDefault="00ED5F8E" w:rsidP="005928D1">
                  <w:pPr>
                    <w:pStyle w:val="TableBodyText"/>
                    <w:spacing w:before="80"/>
                    <w:ind w:left="113"/>
                    <w:jc w:val="left"/>
                  </w:pPr>
                  <w:r>
                    <w:t>Quality framework</w:t>
                  </w:r>
                </w:p>
              </w:tc>
              <w:tc>
                <w:tcPr>
                  <w:tcW w:w="2042" w:type="pct"/>
                </w:tcPr>
                <w:p w14:paraId="4B655D0A" w14:textId="77777777" w:rsidR="00ED5F8E" w:rsidRPr="001C78A5" w:rsidRDefault="00ED5F8E" w:rsidP="005928D1">
                  <w:pPr>
                    <w:pStyle w:val="TableBullet"/>
                    <w:spacing w:before="80"/>
                    <w:contextualSpacing/>
                  </w:pPr>
                  <w:r w:rsidRPr="001C78A5">
                    <w:t>Strong regulation</w:t>
                  </w:r>
                </w:p>
                <w:p w14:paraId="0AAF3488" w14:textId="77777777" w:rsidR="00ED5F8E" w:rsidRPr="001C78A5" w:rsidRDefault="00ED5F8E" w:rsidP="005928D1">
                  <w:pPr>
                    <w:pStyle w:val="TableBullet"/>
                    <w:spacing w:before="80"/>
                    <w:contextualSpacing/>
                  </w:pPr>
                  <w:r w:rsidRPr="001C78A5">
                    <w:t>Select the right training providers</w:t>
                  </w:r>
                </w:p>
                <w:p w14:paraId="7E7F0E75" w14:textId="77777777" w:rsidR="00ED5F8E" w:rsidRPr="001C78A5" w:rsidRDefault="00ED5F8E" w:rsidP="005928D1">
                  <w:pPr>
                    <w:pStyle w:val="TableBullet"/>
                    <w:spacing w:before="80"/>
                    <w:contextualSpacing/>
                  </w:pPr>
                  <w:r w:rsidRPr="001C78A5">
                    <w:t>Effective contracting</w:t>
                  </w:r>
                </w:p>
                <w:p w14:paraId="6B5AA286" w14:textId="77777777" w:rsidR="00ED5F8E" w:rsidRPr="001C78A5" w:rsidRDefault="00ED5F8E" w:rsidP="005928D1">
                  <w:pPr>
                    <w:pStyle w:val="TableBullet"/>
                    <w:spacing w:before="80"/>
                    <w:contextualSpacing/>
                  </w:pPr>
                  <w:r w:rsidRPr="001C78A5">
                    <w:t>Performance monitoring</w:t>
                  </w:r>
                </w:p>
              </w:tc>
              <w:tc>
                <w:tcPr>
                  <w:tcW w:w="2043" w:type="pct"/>
                </w:tcPr>
                <w:p w14:paraId="0F19F0FC" w14:textId="77777777" w:rsidR="00ED5F8E" w:rsidRPr="001C78A5" w:rsidRDefault="00ED5F8E" w:rsidP="005928D1">
                  <w:pPr>
                    <w:pStyle w:val="TableBullet"/>
                    <w:spacing w:before="80"/>
                    <w:contextualSpacing/>
                  </w:pPr>
                  <w:r w:rsidRPr="001C78A5">
                    <w:t>Validation of assessment</w:t>
                  </w:r>
                </w:p>
                <w:p w14:paraId="713EA239" w14:textId="77777777" w:rsidR="00ED5F8E" w:rsidRPr="001C78A5" w:rsidRDefault="00ED5F8E" w:rsidP="005928D1">
                  <w:pPr>
                    <w:pStyle w:val="TableBullet"/>
                    <w:spacing w:before="80"/>
                    <w:contextualSpacing/>
                  </w:pPr>
                  <w:r w:rsidRPr="001C78A5">
                    <w:t>Build teaching and leadership</w:t>
                  </w:r>
                </w:p>
                <w:p w14:paraId="0AE26B22" w14:textId="77777777" w:rsidR="00ED5F8E" w:rsidRDefault="00ED5F8E" w:rsidP="005928D1">
                  <w:pPr>
                    <w:pStyle w:val="TableBullet"/>
                    <w:spacing w:before="80"/>
                    <w:contextualSpacing/>
                  </w:pPr>
                  <w:r w:rsidRPr="001C78A5">
                    <w:t>Ensure consumer protection</w:t>
                  </w:r>
                </w:p>
                <w:p w14:paraId="2B34A5BC" w14:textId="77777777" w:rsidR="00ED5F8E" w:rsidRDefault="00ED5F8E" w:rsidP="005928D1">
                  <w:pPr>
                    <w:pStyle w:val="TableBullet"/>
                    <w:spacing w:before="80"/>
                    <w:contextualSpacing/>
                  </w:pPr>
                  <w:r w:rsidRPr="001C78A5">
                    <w:t>Evaluation</w:t>
                  </w:r>
                </w:p>
              </w:tc>
            </w:tr>
            <w:tr w:rsidR="00ED5F8E" w14:paraId="7DE0DD47" w14:textId="77777777" w:rsidTr="005928D1">
              <w:tc>
                <w:tcPr>
                  <w:tcW w:w="915" w:type="pct"/>
                </w:tcPr>
                <w:p w14:paraId="71C510C2" w14:textId="77777777" w:rsidR="00ED5F8E" w:rsidRDefault="00ED5F8E" w:rsidP="005928D1">
                  <w:pPr>
                    <w:pStyle w:val="TableBodyText"/>
                    <w:spacing w:before="80"/>
                    <w:ind w:left="113"/>
                    <w:jc w:val="left"/>
                  </w:pPr>
                  <w:r>
                    <w:t>RTO eligibility criteria</w:t>
                  </w:r>
                </w:p>
              </w:tc>
              <w:tc>
                <w:tcPr>
                  <w:tcW w:w="2042" w:type="pct"/>
                </w:tcPr>
                <w:p w14:paraId="3020E3F4" w14:textId="77777777" w:rsidR="00ED5F8E" w:rsidRPr="00CB00D1" w:rsidRDefault="00ED5F8E" w:rsidP="005928D1">
                  <w:pPr>
                    <w:pStyle w:val="TableBullet"/>
                    <w:spacing w:before="80"/>
                    <w:contextualSpacing/>
                  </w:pPr>
                  <w:r w:rsidRPr="00CB00D1">
                    <w:t>An RTO</w:t>
                  </w:r>
                </w:p>
                <w:p w14:paraId="78D5DCAE" w14:textId="77777777" w:rsidR="00ED5F8E" w:rsidRPr="00CB00D1" w:rsidRDefault="00ED5F8E" w:rsidP="005928D1">
                  <w:pPr>
                    <w:pStyle w:val="TableBullet"/>
                    <w:spacing w:before="80"/>
                    <w:contextualSpacing/>
                  </w:pPr>
                  <w:r w:rsidRPr="00CB00D1">
                    <w:t>Registered to deliver qualification on NSW skills list</w:t>
                  </w:r>
                </w:p>
                <w:p w14:paraId="3F8005A2" w14:textId="77777777" w:rsidR="00ED5F8E" w:rsidRPr="00CB00D1" w:rsidRDefault="00ED5F8E" w:rsidP="005928D1">
                  <w:pPr>
                    <w:pStyle w:val="TableBullet"/>
                    <w:spacing w:before="80"/>
                    <w:contextualSpacing/>
                  </w:pPr>
                  <w:r w:rsidRPr="00CB00D1">
                    <w:t>Has not had a</w:t>
                  </w:r>
                  <w:r>
                    <w:t xml:space="preserve"> </w:t>
                  </w:r>
                  <w:r w:rsidRPr="00CB00D1">
                    <w:t>contract terminated in last three years</w:t>
                  </w:r>
                </w:p>
              </w:tc>
              <w:tc>
                <w:tcPr>
                  <w:tcW w:w="2043" w:type="pct"/>
                </w:tcPr>
                <w:p w14:paraId="2D64EC99" w14:textId="77777777" w:rsidR="00ED5F8E" w:rsidRDefault="00ED5F8E" w:rsidP="005928D1">
                  <w:pPr>
                    <w:pStyle w:val="TableBullet"/>
                    <w:spacing w:before="80"/>
                    <w:contextualSpacing/>
                  </w:pPr>
                  <w:r w:rsidRPr="00CB00D1">
                    <w:t>Has not had registration cancelled</w:t>
                  </w:r>
                </w:p>
                <w:p w14:paraId="13D56DC5" w14:textId="77777777" w:rsidR="00ED5F8E" w:rsidRDefault="00ED5F8E" w:rsidP="005928D1">
                  <w:pPr>
                    <w:pStyle w:val="TableBullet"/>
                    <w:spacing w:before="80"/>
                    <w:contextualSpacing/>
                  </w:pPr>
                  <w:r w:rsidRPr="00CB00D1">
                    <w:t xml:space="preserve">Has no </w:t>
                  </w:r>
                  <w:r>
                    <w:t xml:space="preserve">current </w:t>
                  </w:r>
                  <w:r w:rsidRPr="00CB00D1">
                    <w:t>sanctions</w:t>
                  </w:r>
                </w:p>
              </w:tc>
            </w:tr>
            <w:tr w:rsidR="00ED5F8E" w14:paraId="23501DFE" w14:textId="77777777" w:rsidTr="005928D1">
              <w:tc>
                <w:tcPr>
                  <w:tcW w:w="915" w:type="pct"/>
                </w:tcPr>
                <w:p w14:paraId="3695EE45" w14:textId="77777777" w:rsidR="00ED5F8E" w:rsidRDefault="00ED5F8E" w:rsidP="005928D1">
                  <w:pPr>
                    <w:pStyle w:val="TableBodyText"/>
                    <w:spacing w:before="80"/>
                    <w:ind w:left="113"/>
                    <w:jc w:val="left"/>
                  </w:pPr>
                  <w:r>
                    <w:t>Statement of expectations</w:t>
                  </w:r>
                </w:p>
              </w:tc>
              <w:tc>
                <w:tcPr>
                  <w:tcW w:w="4085" w:type="pct"/>
                  <w:gridSpan w:val="2"/>
                </w:tcPr>
                <w:p w14:paraId="30E2A21C" w14:textId="77777777" w:rsidR="00ED5F8E" w:rsidRDefault="00ED5F8E" w:rsidP="005928D1">
                  <w:pPr>
                    <w:pStyle w:val="TableBullet"/>
                    <w:spacing w:before="80"/>
                    <w:contextualSpacing/>
                  </w:pPr>
                  <w:r>
                    <w:t>Quality</w:t>
                  </w:r>
                </w:p>
                <w:p w14:paraId="0171EC3C" w14:textId="77777777" w:rsidR="00ED5F8E" w:rsidRDefault="00ED5F8E" w:rsidP="005928D1">
                  <w:pPr>
                    <w:pStyle w:val="TableBullet"/>
                    <w:spacing w:before="80"/>
                    <w:contextualSpacing/>
                  </w:pPr>
                  <w:r>
                    <w:t>Ethics</w:t>
                  </w:r>
                </w:p>
                <w:p w14:paraId="0A806808" w14:textId="77777777" w:rsidR="00ED5F8E" w:rsidRDefault="00ED5F8E" w:rsidP="005928D1">
                  <w:pPr>
                    <w:pStyle w:val="TableBullet"/>
                    <w:spacing w:before="80"/>
                    <w:contextualSpacing/>
                  </w:pPr>
                  <w:r>
                    <w:t>Accountability</w:t>
                  </w:r>
                </w:p>
                <w:p w14:paraId="7B23B127" w14:textId="77777777" w:rsidR="00ED5F8E" w:rsidRDefault="00ED5F8E" w:rsidP="005928D1">
                  <w:pPr>
                    <w:pStyle w:val="TableBullet"/>
                    <w:spacing w:before="80"/>
                    <w:contextualSpacing/>
                  </w:pPr>
                  <w:r>
                    <w:t>Responsiveness</w:t>
                  </w:r>
                </w:p>
              </w:tc>
            </w:tr>
            <w:tr w:rsidR="00ED5F8E" w14:paraId="6C7C53AB" w14:textId="77777777" w:rsidTr="005928D1">
              <w:tc>
                <w:tcPr>
                  <w:tcW w:w="915" w:type="pct"/>
                </w:tcPr>
                <w:p w14:paraId="539B5C09" w14:textId="77777777" w:rsidR="00ED5F8E" w:rsidRDefault="00ED5F8E" w:rsidP="005928D1">
                  <w:pPr>
                    <w:pStyle w:val="TableBodyText"/>
                    <w:spacing w:before="80"/>
                    <w:ind w:left="113"/>
                    <w:jc w:val="left"/>
                  </w:pPr>
                  <w:r>
                    <w:t>Performance monitoring</w:t>
                  </w:r>
                </w:p>
              </w:tc>
              <w:tc>
                <w:tcPr>
                  <w:tcW w:w="4085" w:type="pct"/>
                  <w:gridSpan w:val="2"/>
                </w:tcPr>
                <w:p w14:paraId="0A26990B" w14:textId="77777777" w:rsidR="00ED5F8E" w:rsidRDefault="00ED5F8E" w:rsidP="005928D1">
                  <w:pPr>
                    <w:pStyle w:val="TableBodyText"/>
                    <w:spacing w:before="80"/>
                    <w:jc w:val="left"/>
                  </w:pPr>
                  <w:r>
                    <w:t>Risk/performance indicators:</w:t>
                  </w:r>
                </w:p>
                <w:p w14:paraId="05C9F153" w14:textId="77777777" w:rsidR="00ED5F8E" w:rsidRDefault="00ED5F8E" w:rsidP="005928D1">
                  <w:pPr>
                    <w:pStyle w:val="TableBullet"/>
                  </w:pPr>
                  <w:r>
                    <w:t>outcomes reported by students/employers, training completion rates, complaints.</w:t>
                  </w:r>
                </w:p>
                <w:p w14:paraId="2F3BA4B7" w14:textId="77777777" w:rsidR="00ED5F8E" w:rsidRDefault="00ED5F8E" w:rsidP="005928D1">
                  <w:pPr>
                    <w:pStyle w:val="TableBodyText"/>
                    <w:spacing w:before="80"/>
                    <w:jc w:val="left"/>
                  </w:pPr>
                  <w:r>
                    <w:t>Performance monitoring includes:</w:t>
                  </w:r>
                </w:p>
                <w:p w14:paraId="1E2AD6BA" w14:textId="77777777" w:rsidR="00ED5F8E" w:rsidRDefault="00ED5F8E" w:rsidP="005928D1">
                  <w:pPr>
                    <w:pStyle w:val="TableBullet"/>
                  </w:pPr>
                  <w:r>
                    <w:t>surveys, interviews, desktop monitoring, site visits and investigations</w:t>
                  </w:r>
                </w:p>
              </w:tc>
            </w:tr>
            <w:tr w:rsidR="00ED5F8E" w14:paraId="215145FA" w14:textId="77777777" w:rsidTr="005928D1">
              <w:tc>
                <w:tcPr>
                  <w:tcW w:w="915" w:type="pct"/>
                </w:tcPr>
                <w:p w14:paraId="78A2A680" w14:textId="77777777" w:rsidR="00ED5F8E" w:rsidRDefault="00ED5F8E" w:rsidP="005928D1">
                  <w:pPr>
                    <w:pStyle w:val="TableBodyText"/>
                    <w:spacing w:before="80"/>
                    <w:ind w:left="113"/>
                    <w:jc w:val="left"/>
                  </w:pPr>
                  <w:r>
                    <w:t>Sanctions for breach</w:t>
                  </w:r>
                </w:p>
              </w:tc>
              <w:tc>
                <w:tcPr>
                  <w:tcW w:w="2042" w:type="pct"/>
                </w:tcPr>
                <w:p w14:paraId="12DA858C" w14:textId="77777777" w:rsidR="00ED5F8E" w:rsidRDefault="00ED5F8E" w:rsidP="005928D1">
                  <w:pPr>
                    <w:pStyle w:val="TableBullet"/>
                    <w:spacing w:before="80"/>
                    <w:contextualSpacing/>
                  </w:pPr>
                  <w:r>
                    <w:t>Suspend all or part of the training provider’s rights under the contract</w:t>
                  </w:r>
                </w:p>
                <w:p w14:paraId="644207E0" w14:textId="77777777" w:rsidR="00ED5F8E" w:rsidRDefault="00ED5F8E" w:rsidP="005928D1">
                  <w:pPr>
                    <w:pStyle w:val="TableBullet"/>
                    <w:spacing w:before="80"/>
                    <w:contextualSpacing/>
                  </w:pPr>
                  <w:r>
                    <w:t>withhold in whole or part any subsidies payable to the provider</w:t>
                  </w:r>
                </w:p>
                <w:p w14:paraId="5435092C" w14:textId="77777777" w:rsidR="00ED5F8E" w:rsidRDefault="00ED5F8E" w:rsidP="005928D1">
                  <w:pPr>
                    <w:pStyle w:val="TableBullet"/>
                    <w:spacing w:before="80"/>
                    <w:contextualSpacing/>
                  </w:pPr>
                  <w:r>
                    <w:t>place further conditions in relation to government</w:t>
                  </w:r>
                  <w:r>
                    <w:noBreakHyphen/>
                    <w:t>subsidised training</w:t>
                  </w:r>
                </w:p>
              </w:tc>
              <w:tc>
                <w:tcPr>
                  <w:tcW w:w="2042" w:type="pct"/>
                </w:tcPr>
                <w:p w14:paraId="11ADACF0" w14:textId="77777777" w:rsidR="00ED5F8E" w:rsidRDefault="00ED5F8E" w:rsidP="005928D1">
                  <w:pPr>
                    <w:pStyle w:val="TableBullet"/>
                    <w:spacing w:before="80" w:after="0"/>
                  </w:pPr>
                  <w:r>
                    <w:t>varying the contract</w:t>
                  </w:r>
                </w:p>
                <w:p w14:paraId="4ED01F65" w14:textId="77777777" w:rsidR="00ED5F8E" w:rsidRDefault="00ED5F8E" w:rsidP="005928D1">
                  <w:pPr>
                    <w:pStyle w:val="TableBullet"/>
                    <w:spacing w:before="80"/>
                    <w:contextualSpacing/>
                  </w:pPr>
                  <w:r>
                    <w:t>exercise rights to terminate the contract.</w:t>
                  </w:r>
                </w:p>
              </w:tc>
            </w:tr>
            <w:tr w:rsidR="00ED5F8E" w14:paraId="4F20AAB2" w14:textId="77777777" w:rsidTr="005928D1">
              <w:tc>
                <w:tcPr>
                  <w:tcW w:w="915" w:type="pct"/>
                  <w:tcBorders>
                    <w:bottom w:val="single" w:sz="6" w:space="0" w:color="BFBFBF"/>
                  </w:tcBorders>
                  <w:shd w:val="clear" w:color="auto" w:fill="auto"/>
                </w:tcPr>
                <w:p w14:paraId="45F64AF5" w14:textId="77777777" w:rsidR="00ED5F8E" w:rsidRDefault="00ED5F8E" w:rsidP="005928D1">
                  <w:pPr>
                    <w:pStyle w:val="TableBodyText"/>
                    <w:spacing w:before="80"/>
                    <w:ind w:left="113"/>
                    <w:jc w:val="left"/>
                  </w:pPr>
                  <w:r>
                    <w:t>Regulator</w:t>
                  </w:r>
                </w:p>
              </w:tc>
              <w:tc>
                <w:tcPr>
                  <w:tcW w:w="4085" w:type="pct"/>
                  <w:gridSpan w:val="2"/>
                  <w:tcBorders>
                    <w:bottom w:val="single" w:sz="6" w:space="0" w:color="BFBFBF"/>
                  </w:tcBorders>
                  <w:shd w:val="clear" w:color="auto" w:fill="auto"/>
                </w:tcPr>
                <w:p w14:paraId="14A66941" w14:textId="77777777" w:rsidR="00ED5F8E" w:rsidRDefault="00ED5F8E" w:rsidP="005928D1">
                  <w:pPr>
                    <w:pStyle w:val="TableBullet"/>
                    <w:spacing w:before="80"/>
                  </w:pPr>
                  <w:r>
                    <w:t>ASQA</w:t>
                  </w:r>
                </w:p>
              </w:tc>
            </w:tr>
          </w:tbl>
          <w:p w14:paraId="33413E77" w14:textId="77777777" w:rsidR="00ED5F8E" w:rsidRDefault="00ED5F8E" w:rsidP="005928D1">
            <w:pPr>
              <w:pStyle w:val="Box"/>
            </w:pPr>
          </w:p>
        </w:tc>
      </w:tr>
      <w:tr w:rsidR="00ED5F8E" w14:paraId="6B7972F2" w14:textId="77777777" w:rsidTr="005928D1">
        <w:tc>
          <w:tcPr>
            <w:tcW w:w="5000" w:type="pct"/>
            <w:tcBorders>
              <w:top w:val="nil"/>
              <w:left w:val="nil"/>
              <w:bottom w:val="single" w:sz="6" w:space="0" w:color="78A22F"/>
              <w:right w:val="nil"/>
            </w:tcBorders>
            <w:shd w:val="clear" w:color="auto" w:fill="auto"/>
          </w:tcPr>
          <w:p w14:paraId="2B0149D0" w14:textId="77777777" w:rsidR="00ED5F8E" w:rsidRDefault="00ED5F8E" w:rsidP="005928D1">
            <w:pPr>
              <w:pStyle w:val="Box"/>
              <w:spacing w:before="0" w:line="120" w:lineRule="exact"/>
            </w:pPr>
          </w:p>
        </w:tc>
      </w:tr>
      <w:tr w:rsidR="00ED5F8E" w:rsidRPr="00626D32" w14:paraId="6531CB0A" w14:textId="77777777" w:rsidTr="005928D1">
        <w:tc>
          <w:tcPr>
            <w:tcW w:w="5000" w:type="pct"/>
            <w:tcBorders>
              <w:top w:val="single" w:sz="6" w:space="0" w:color="78A22F"/>
              <w:left w:val="nil"/>
              <w:bottom w:val="nil"/>
              <w:right w:val="nil"/>
            </w:tcBorders>
          </w:tcPr>
          <w:p w14:paraId="2D3BAB92" w14:textId="77777777" w:rsidR="00ED5F8E" w:rsidRPr="00626D32" w:rsidRDefault="00ED5F8E" w:rsidP="005928D1">
            <w:pPr>
              <w:pStyle w:val="BoxSpaceBelow"/>
            </w:pPr>
          </w:p>
        </w:tc>
      </w:tr>
    </w:tbl>
    <w:p w14:paraId="42473804" w14:textId="77777777" w:rsidR="00ED5F8E" w:rsidRDefault="00ED5F8E" w:rsidP="005928D1">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design element: contains a nested table with data/information."/>
      </w:tblPr>
      <w:tblGrid>
        <w:gridCol w:w="8789"/>
      </w:tblGrid>
      <w:tr w:rsidR="00ED5F8E" w14:paraId="55CB3CD9" w14:textId="77777777" w:rsidTr="005928D1">
        <w:trPr>
          <w:tblHeader/>
        </w:trPr>
        <w:tc>
          <w:tcPr>
            <w:tcW w:w="5000" w:type="pct"/>
            <w:tcBorders>
              <w:top w:val="single" w:sz="6" w:space="0" w:color="78A22F"/>
              <w:left w:val="nil"/>
              <w:bottom w:val="nil"/>
              <w:right w:val="nil"/>
            </w:tcBorders>
            <w:shd w:val="clear" w:color="auto" w:fill="auto"/>
          </w:tcPr>
          <w:p w14:paraId="413CD52F" w14:textId="50CF23C8" w:rsidR="00ED5F8E" w:rsidRPr="00784A05" w:rsidRDefault="00ED5F8E" w:rsidP="005928D1">
            <w:pPr>
              <w:pStyle w:val="TableTitle"/>
            </w:pPr>
            <w:r>
              <w:rPr>
                <w:b w:val="0"/>
              </w:rPr>
              <w:t>Table D.</w:t>
            </w:r>
            <w:r>
              <w:rPr>
                <w:b w:val="0"/>
                <w:noProof/>
              </w:rPr>
              <w:t>2</w:t>
            </w:r>
            <w:r>
              <w:tab/>
              <w:t>Victoria</w:t>
            </w:r>
          </w:p>
        </w:tc>
      </w:tr>
      <w:tr w:rsidR="00ED5F8E" w14:paraId="7CA0EAEC" w14:textId="77777777" w:rsidTr="005928D1">
        <w:tc>
          <w:tcPr>
            <w:tcW w:w="5000" w:type="pct"/>
            <w:tcBorders>
              <w:top w:val="nil"/>
              <w:left w:val="nil"/>
              <w:bottom w:val="nil"/>
              <w:right w:val="nil"/>
            </w:tcBorders>
            <w:shd w:val="clear" w:color="auto" w:fill="auto"/>
          </w:tcPr>
          <w:tbl>
            <w:tblPr>
              <w:tblW w:w="5000" w:type="pct"/>
              <w:tblCellMar>
                <w:left w:w="0" w:type="dxa"/>
                <w:right w:w="0" w:type="dxa"/>
              </w:tblCellMar>
              <w:tblLook w:val="0000" w:firstRow="0" w:lastRow="0" w:firstColumn="0" w:lastColumn="0" w:noHBand="0" w:noVBand="0"/>
            </w:tblPr>
            <w:tblGrid>
              <w:gridCol w:w="2008"/>
              <w:gridCol w:w="6497"/>
            </w:tblGrid>
            <w:tr w:rsidR="00ED5F8E" w14:paraId="5A9080A2" w14:textId="77777777" w:rsidTr="005928D1">
              <w:tc>
                <w:tcPr>
                  <w:tcW w:w="915" w:type="pct"/>
                  <w:tcBorders>
                    <w:top w:val="single" w:sz="6" w:space="0" w:color="BFBFBF"/>
                    <w:bottom w:val="single" w:sz="6" w:space="0" w:color="BFBFBF"/>
                  </w:tcBorders>
                  <w:shd w:val="clear" w:color="auto" w:fill="auto"/>
                </w:tcPr>
                <w:p w14:paraId="70EA2353" w14:textId="77777777" w:rsidR="00ED5F8E" w:rsidRDefault="00ED5F8E" w:rsidP="005928D1">
                  <w:pPr>
                    <w:pStyle w:val="TableColumnHeading"/>
                    <w:jc w:val="left"/>
                  </w:pPr>
                  <w:r>
                    <w:t>Setting</w:t>
                  </w:r>
                </w:p>
              </w:tc>
              <w:tc>
                <w:tcPr>
                  <w:tcW w:w="4085" w:type="pct"/>
                  <w:tcBorders>
                    <w:top w:val="single" w:sz="6" w:space="0" w:color="BFBFBF"/>
                    <w:bottom w:val="single" w:sz="6" w:space="0" w:color="BFBFBF"/>
                  </w:tcBorders>
                  <w:shd w:val="clear" w:color="auto" w:fill="auto"/>
                </w:tcPr>
                <w:p w14:paraId="615A26D4" w14:textId="77777777" w:rsidR="00ED5F8E" w:rsidRDefault="00ED5F8E" w:rsidP="005928D1">
                  <w:pPr>
                    <w:pStyle w:val="TableColumnHeading"/>
                    <w:ind w:right="28"/>
                    <w:jc w:val="left"/>
                  </w:pPr>
                  <w:r>
                    <w:t>Description</w:t>
                  </w:r>
                </w:p>
              </w:tc>
            </w:tr>
            <w:tr w:rsidR="00ED5F8E" w14:paraId="4899E6F5" w14:textId="77777777" w:rsidTr="00424446">
              <w:tc>
                <w:tcPr>
                  <w:tcW w:w="5000" w:type="pct"/>
                  <w:gridSpan w:val="2"/>
                  <w:tcBorders>
                    <w:top w:val="single" w:sz="6" w:space="0" w:color="BFBFBF"/>
                  </w:tcBorders>
                  <w:shd w:val="clear" w:color="auto" w:fill="F2F2F2" w:themeFill="background1" w:themeFillShade="F2"/>
                </w:tcPr>
                <w:p w14:paraId="74A3BD16" w14:textId="77777777" w:rsidR="00ED5F8E" w:rsidRPr="00DE3143" w:rsidRDefault="00ED5F8E" w:rsidP="00424446">
                  <w:pPr>
                    <w:pStyle w:val="TableUnitsRow"/>
                    <w:spacing w:before="80"/>
                    <w:ind w:right="28"/>
                    <w:jc w:val="left"/>
                    <w:rPr>
                      <w:b/>
                      <w:bCs/>
                    </w:rPr>
                  </w:pPr>
                  <w:r w:rsidRPr="00DE3143">
                    <w:rPr>
                      <w:b/>
                      <w:bCs/>
                    </w:rPr>
                    <w:t>Price, student fee and subsidy settings</w:t>
                  </w:r>
                </w:p>
              </w:tc>
            </w:tr>
            <w:tr w:rsidR="00ED5F8E" w14:paraId="7496F8F0" w14:textId="77777777" w:rsidTr="005928D1">
              <w:tc>
                <w:tcPr>
                  <w:tcW w:w="915" w:type="pct"/>
                </w:tcPr>
                <w:p w14:paraId="533E297B" w14:textId="77777777" w:rsidR="00ED5F8E" w:rsidRDefault="00ED5F8E" w:rsidP="005928D1">
                  <w:pPr>
                    <w:pStyle w:val="TableBodyText"/>
                    <w:spacing w:before="80"/>
                    <w:ind w:left="113"/>
                    <w:jc w:val="left"/>
                  </w:pPr>
                  <w:r>
                    <w:t>Price</w:t>
                  </w:r>
                </w:p>
              </w:tc>
              <w:tc>
                <w:tcPr>
                  <w:tcW w:w="4085" w:type="pct"/>
                </w:tcPr>
                <w:p w14:paraId="12CA43C8" w14:textId="77777777" w:rsidR="00ED5F8E" w:rsidRDefault="00ED5F8E" w:rsidP="005928D1">
                  <w:pPr>
                    <w:pStyle w:val="TableBodyText"/>
                    <w:spacing w:before="80"/>
                    <w:ind w:right="28"/>
                    <w:jc w:val="left"/>
                  </w:pPr>
                  <w:r>
                    <w:t>Deregulated but subsidies set a price floor</w:t>
                  </w:r>
                </w:p>
              </w:tc>
            </w:tr>
            <w:tr w:rsidR="00ED5F8E" w14:paraId="0413FF6F" w14:textId="77777777" w:rsidTr="005928D1">
              <w:tc>
                <w:tcPr>
                  <w:tcW w:w="915" w:type="pct"/>
                </w:tcPr>
                <w:p w14:paraId="5ED9129C" w14:textId="77777777" w:rsidR="00ED5F8E" w:rsidRDefault="00ED5F8E" w:rsidP="005928D1">
                  <w:pPr>
                    <w:pStyle w:val="TableBodyText"/>
                    <w:spacing w:before="80"/>
                    <w:ind w:left="113"/>
                    <w:jc w:val="left"/>
                  </w:pPr>
                  <w:r>
                    <w:t>Student fee</w:t>
                  </w:r>
                </w:p>
              </w:tc>
              <w:tc>
                <w:tcPr>
                  <w:tcW w:w="4085" w:type="pct"/>
                </w:tcPr>
                <w:p w14:paraId="48ABDB97" w14:textId="77777777" w:rsidR="00ED5F8E" w:rsidRDefault="00ED5F8E" w:rsidP="005928D1">
                  <w:pPr>
                    <w:pStyle w:val="TableBodyText"/>
                    <w:spacing w:before="80"/>
                    <w:ind w:right="28"/>
                    <w:jc w:val="left"/>
                  </w:pPr>
                  <w:r>
                    <w:t xml:space="preserve">Deregulated — RTOs </w:t>
                  </w:r>
                  <w:r w:rsidRPr="004576DB">
                    <w:t xml:space="preserve">can charge any fee (including no </w:t>
                  </w:r>
                  <w:r>
                    <w:t xml:space="preserve">student </w:t>
                  </w:r>
                  <w:r w:rsidRPr="004576DB">
                    <w:t>fee)</w:t>
                  </w:r>
                </w:p>
              </w:tc>
            </w:tr>
            <w:tr w:rsidR="00ED5F8E" w14:paraId="0E2F5C8C" w14:textId="77777777" w:rsidTr="005928D1">
              <w:tc>
                <w:tcPr>
                  <w:tcW w:w="915" w:type="pct"/>
                </w:tcPr>
                <w:p w14:paraId="0E3AF50F" w14:textId="77777777" w:rsidR="00ED5F8E" w:rsidRDefault="00ED5F8E" w:rsidP="005928D1">
                  <w:pPr>
                    <w:pStyle w:val="TableBodyText"/>
                    <w:spacing w:before="80"/>
                    <w:ind w:left="113"/>
                    <w:jc w:val="left"/>
                  </w:pPr>
                  <w:r>
                    <w:t>Government subsidy</w:t>
                  </w:r>
                </w:p>
              </w:tc>
              <w:tc>
                <w:tcPr>
                  <w:tcW w:w="4085" w:type="pct"/>
                </w:tcPr>
                <w:p w14:paraId="06D7E89D" w14:textId="77777777" w:rsidR="00ED5F8E" w:rsidRDefault="00ED5F8E" w:rsidP="005928D1">
                  <w:pPr>
                    <w:pStyle w:val="TableBullet"/>
                    <w:spacing w:before="80"/>
                    <w:contextualSpacing/>
                  </w:pPr>
                  <w:r>
                    <w:t>Subsidies range between $2.00–$15.50 per nominal hour</w:t>
                  </w:r>
                </w:p>
                <w:p w14:paraId="2403904D" w14:textId="77777777" w:rsidR="00ED5F8E" w:rsidRPr="004576DB" w:rsidRDefault="00ED5F8E" w:rsidP="005928D1">
                  <w:pPr>
                    <w:pStyle w:val="TableBullet"/>
                    <w:spacing w:before="80"/>
                    <w:contextualSpacing/>
                  </w:pPr>
                  <w:r w:rsidRPr="004576DB">
                    <w:t>Government subsidy — Scheduled hours (up to maximum payable hours for each course) multiplied by the subsidy rate per hour</w:t>
                  </w:r>
                </w:p>
                <w:p w14:paraId="37C39577" w14:textId="77777777" w:rsidR="00ED5F8E" w:rsidRPr="004576DB" w:rsidRDefault="00ED5F8E" w:rsidP="005928D1">
                  <w:pPr>
                    <w:pStyle w:val="TableBullet"/>
                    <w:spacing w:before="80"/>
                    <w:contextualSpacing/>
                  </w:pPr>
                  <w:r w:rsidRPr="004576DB">
                    <w:t>Subsidy rates are determined by course and reflect the estimated cost of quality training delivery</w:t>
                  </w:r>
                </w:p>
                <w:p w14:paraId="6549D89C" w14:textId="77777777" w:rsidR="00ED5F8E" w:rsidRPr="004576DB" w:rsidRDefault="00ED5F8E" w:rsidP="005928D1">
                  <w:pPr>
                    <w:pStyle w:val="TableBullet"/>
                    <w:spacing w:before="80"/>
                    <w:contextualSpacing/>
                  </w:pPr>
                  <w:r w:rsidRPr="004576DB">
                    <w:t>Maximum payable hours are set at a course level and are based on the aggregate nominal hours needed to meet the minimum requirements of the course</w:t>
                  </w:r>
                </w:p>
                <w:p w14:paraId="5D07C577" w14:textId="77777777" w:rsidR="00ED5F8E" w:rsidRDefault="00ED5F8E" w:rsidP="005928D1">
                  <w:pPr>
                    <w:pStyle w:val="TableBullet"/>
                    <w:spacing w:before="80"/>
                    <w:contextualSpacing/>
                  </w:pPr>
                  <w:r w:rsidRPr="004576DB">
                    <w:t>Subsidies are paid monthly in arrears based on reported training delivery (apportioned over the duration of the training)</w:t>
                  </w:r>
                </w:p>
              </w:tc>
            </w:tr>
            <w:tr w:rsidR="00ED5F8E" w14:paraId="46A624B2" w14:textId="77777777" w:rsidTr="005928D1">
              <w:tc>
                <w:tcPr>
                  <w:tcW w:w="915" w:type="pct"/>
                </w:tcPr>
                <w:p w14:paraId="49FE1311" w14:textId="77777777" w:rsidR="00ED5F8E" w:rsidRDefault="00ED5F8E" w:rsidP="005928D1">
                  <w:pPr>
                    <w:pStyle w:val="TableBodyText"/>
                    <w:spacing w:before="80"/>
                    <w:ind w:left="113"/>
                    <w:jc w:val="left"/>
                  </w:pPr>
                  <w:r>
                    <w:t>Fee concession/exemption</w:t>
                  </w:r>
                </w:p>
              </w:tc>
              <w:tc>
                <w:tcPr>
                  <w:tcW w:w="4085" w:type="pct"/>
                </w:tcPr>
                <w:p w14:paraId="332E5376" w14:textId="77777777" w:rsidR="00ED5F8E" w:rsidRPr="004576DB" w:rsidRDefault="00ED5F8E" w:rsidP="005928D1">
                  <w:pPr>
                    <w:pStyle w:val="TableBullet"/>
                    <w:spacing w:before="80"/>
                    <w:contextualSpacing/>
                  </w:pPr>
                  <w:r w:rsidRPr="004576DB">
                    <w:t>ATSI students only pay 20% of the student fee</w:t>
                  </w:r>
                </w:p>
                <w:p w14:paraId="13449902" w14:textId="77777777" w:rsidR="00ED5F8E" w:rsidRPr="004576DB" w:rsidRDefault="00ED5F8E" w:rsidP="005928D1">
                  <w:pPr>
                    <w:pStyle w:val="TableBullet"/>
                    <w:spacing w:before="80"/>
                    <w:contextualSpacing/>
                  </w:pPr>
                  <w:r w:rsidRPr="004576DB">
                    <w:t>Holders of concession cards and Asylum Seekers pay 20% of the student fee up to AQF level 4</w:t>
                  </w:r>
                </w:p>
                <w:p w14:paraId="49AE8B9C" w14:textId="77777777" w:rsidR="00ED5F8E" w:rsidRPr="00DE3143" w:rsidRDefault="00ED5F8E" w:rsidP="005928D1">
                  <w:pPr>
                    <w:pStyle w:val="TableBullet"/>
                    <w:spacing w:before="80"/>
                    <w:contextualSpacing/>
                  </w:pPr>
                  <w:r w:rsidRPr="004576DB">
                    <w:t>Free TAFE for priority courses</w:t>
                  </w:r>
                </w:p>
                <w:p w14:paraId="482ECE1E" w14:textId="77777777" w:rsidR="00ED5F8E" w:rsidRDefault="00ED5F8E" w:rsidP="005928D1">
                  <w:pPr>
                    <w:pStyle w:val="TableBullet"/>
                    <w:spacing w:before="80"/>
                    <w:contextualSpacing/>
                  </w:pPr>
                  <w:r w:rsidRPr="004576DB">
                    <w:t>Limited other fee exemptions to specific cohorts (for example, young people on community</w:t>
                  </w:r>
                  <w:r w:rsidRPr="004576DB">
                    <w:noBreakHyphen/>
                    <w:t>based orders)</w:t>
                  </w:r>
                </w:p>
              </w:tc>
            </w:tr>
            <w:tr w:rsidR="00ED5F8E" w14:paraId="33C4D232" w14:textId="77777777" w:rsidTr="005928D1">
              <w:tc>
                <w:tcPr>
                  <w:tcW w:w="915" w:type="pct"/>
                </w:tcPr>
                <w:p w14:paraId="6EDAABA9" w14:textId="77777777" w:rsidR="00ED5F8E" w:rsidRDefault="00ED5F8E" w:rsidP="005928D1">
                  <w:pPr>
                    <w:pStyle w:val="TableBodyText"/>
                    <w:spacing w:before="80"/>
                    <w:ind w:left="113"/>
                    <w:jc w:val="left"/>
                  </w:pPr>
                  <w:r>
                    <w:t>Funding cap</w:t>
                  </w:r>
                </w:p>
              </w:tc>
              <w:tc>
                <w:tcPr>
                  <w:tcW w:w="4085" w:type="pct"/>
                </w:tcPr>
                <w:p w14:paraId="55F85AEB" w14:textId="77777777" w:rsidR="00ED5F8E" w:rsidRDefault="00ED5F8E" w:rsidP="005928D1">
                  <w:pPr>
                    <w:pStyle w:val="TableBodyText"/>
                    <w:spacing w:before="80"/>
                    <w:ind w:right="28"/>
                    <w:jc w:val="left"/>
                  </w:pPr>
                  <w:r>
                    <w:t xml:space="preserve">Each </w:t>
                  </w:r>
                  <w:r w:rsidRPr="004576DB">
                    <w:t>non</w:t>
                  </w:r>
                  <w:r w:rsidRPr="004576DB">
                    <w:noBreakHyphen/>
                    <w:t>TAFE</w:t>
                  </w:r>
                  <w:r>
                    <w:t xml:space="preserve"> RTO is assigned a maximum number of funded commencements</w:t>
                  </w:r>
                </w:p>
              </w:tc>
            </w:tr>
            <w:tr w:rsidR="00ED5F8E" w14:paraId="19BD6A68" w14:textId="77777777" w:rsidTr="00424446">
              <w:tc>
                <w:tcPr>
                  <w:tcW w:w="5000" w:type="pct"/>
                  <w:gridSpan w:val="2"/>
                  <w:shd w:val="clear" w:color="auto" w:fill="F2F2F2" w:themeFill="background1" w:themeFillShade="F2"/>
                </w:tcPr>
                <w:p w14:paraId="20C0A66D" w14:textId="77777777" w:rsidR="00ED5F8E" w:rsidRPr="00DE3143" w:rsidRDefault="00ED5F8E" w:rsidP="005928D1">
                  <w:pPr>
                    <w:pStyle w:val="TableBodyText"/>
                    <w:spacing w:before="80"/>
                    <w:ind w:right="28"/>
                    <w:jc w:val="left"/>
                    <w:rPr>
                      <w:b/>
                      <w:bCs/>
                    </w:rPr>
                  </w:pPr>
                  <w:r w:rsidRPr="00DE3143">
                    <w:rPr>
                      <w:b/>
                      <w:bCs/>
                    </w:rPr>
                    <w:t>Estimated costs</w:t>
                  </w:r>
                </w:p>
              </w:tc>
            </w:tr>
            <w:tr w:rsidR="00ED5F8E" w14:paraId="3E789B49" w14:textId="77777777" w:rsidTr="005928D1">
              <w:tc>
                <w:tcPr>
                  <w:tcW w:w="915" w:type="pct"/>
                </w:tcPr>
                <w:p w14:paraId="12A7E436" w14:textId="1DFD9E28" w:rsidR="00ED5F8E" w:rsidRDefault="00330F45" w:rsidP="005928D1">
                  <w:pPr>
                    <w:pStyle w:val="TableBodyText"/>
                    <w:spacing w:before="80"/>
                    <w:ind w:left="113"/>
                    <w:jc w:val="left"/>
                  </w:pPr>
                  <w:r>
                    <w:t>Course</w:t>
                  </w:r>
                  <w:r w:rsidR="00ED5F8E">
                    <w:t xml:space="preserve"> cost estimate</w:t>
                  </w:r>
                </w:p>
              </w:tc>
              <w:tc>
                <w:tcPr>
                  <w:tcW w:w="4085" w:type="pct"/>
                </w:tcPr>
                <w:p w14:paraId="4DEAA995" w14:textId="5BF6B92B" w:rsidR="00ED5F8E" w:rsidRDefault="00ED5F8E" w:rsidP="005928D1">
                  <w:pPr>
                    <w:pStyle w:val="TableBodyText"/>
                    <w:spacing w:before="80"/>
                    <w:ind w:right="28"/>
                    <w:jc w:val="left"/>
                  </w:pPr>
                  <w:r>
                    <w:t>C</w:t>
                  </w:r>
                  <w:r w:rsidRPr="004576DB">
                    <w:t xml:space="preserve">ost </w:t>
                  </w:r>
                  <w:r>
                    <w:t>per</w:t>
                  </w:r>
                  <w:r w:rsidRPr="004576DB">
                    <w:t xml:space="preserve"> </w:t>
                  </w:r>
                  <w:r w:rsidR="00330F45">
                    <w:t>course</w:t>
                  </w:r>
                  <w:r>
                    <w:t xml:space="preserve"> = </w:t>
                  </w:r>
                  <w:r w:rsidRPr="00F40790">
                    <w:t xml:space="preserve">nominal hours × </w:t>
                  </w:r>
                  <w:r w:rsidRPr="004576DB">
                    <w:t>estimated</w:t>
                  </w:r>
                  <w:r>
                    <w:t xml:space="preserve"> industry cost per hour</w:t>
                  </w:r>
                </w:p>
              </w:tc>
            </w:tr>
            <w:tr w:rsidR="00ED5F8E" w14:paraId="71D8A0F3" w14:textId="77777777" w:rsidTr="005928D1">
              <w:tc>
                <w:tcPr>
                  <w:tcW w:w="915" w:type="pct"/>
                </w:tcPr>
                <w:p w14:paraId="33EA1769" w14:textId="77777777" w:rsidR="00ED5F8E" w:rsidRDefault="00ED5F8E" w:rsidP="005928D1">
                  <w:pPr>
                    <w:pStyle w:val="TableBodyText"/>
                    <w:spacing w:before="80"/>
                    <w:ind w:left="113"/>
                    <w:jc w:val="left"/>
                  </w:pPr>
                  <w:r>
                    <w:t>Hours</w:t>
                  </w:r>
                </w:p>
              </w:tc>
              <w:tc>
                <w:tcPr>
                  <w:tcW w:w="4085" w:type="pct"/>
                </w:tcPr>
                <w:p w14:paraId="3690F375" w14:textId="77777777" w:rsidR="00ED5F8E" w:rsidRDefault="00ED5F8E" w:rsidP="005928D1">
                  <w:pPr>
                    <w:pStyle w:val="TableBodyText"/>
                    <w:spacing w:before="80"/>
                    <w:ind w:right="28"/>
                    <w:jc w:val="left"/>
                  </w:pPr>
                  <w:r w:rsidRPr="004576DB">
                    <w:t>Scheduled contact hours, reported by training providers. (Usually the same as Victorian purchasing guide hours)</w:t>
                  </w:r>
                </w:p>
              </w:tc>
            </w:tr>
            <w:tr w:rsidR="00ED5F8E" w14:paraId="15DFF35A" w14:textId="77777777" w:rsidTr="005928D1">
              <w:tc>
                <w:tcPr>
                  <w:tcW w:w="915" w:type="pct"/>
                  <w:shd w:val="clear" w:color="auto" w:fill="auto"/>
                </w:tcPr>
                <w:p w14:paraId="1EA37521" w14:textId="77777777" w:rsidR="00ED5F8E" w:rsidRDefault="00ED5F8E" w:rsidP="005928D1">
                  <w:pPr>
                    <w:pStyle w:val="TableBodyText"/>
                    <w:spacing w:before="80"/>
                    <w:ind w:left="113"/>
                    <w:jc w:val="left"/>
                  </w:pPr>
                  <w:r>
                    <w:t>Base rate</w:t>
                  </w:r>
                </w:p>
              </w:tc>
              <w:tc>
                <w:tcPr>
                  <w:tcW w:w="4085" w:type="pct"/>
                  <w:shd w:val="clear" w:color="auto" w:fill="auto"/>
                </w:tcPr>
                <w:p w14:paraId="7FD1275C" w14:textId="77777777" w:rsidR="00ED5F8E" w:rsidRDefault="00ED5F8E" w:rsidP="005928D1">
                  <w:pPr>
                    <w:pStyle w:val="TableBodyText"/>
                    <w:spacing w:before="80"/>
                    <w:ind w:right="28"/>
                    <w:jc w:val="left"/>
                  </w:pPr>
                  <w:r>
                    <w:t>Industry rates n</w:t>
                  </w:r>
                  <w:r w:rsidRPr="00793381">
                    <w:t>ot provided</w:t>
                  </w:r>
                </w:p>
              </w:tc>
            </w:tr>
            <w:tr w:rsidR="00ED5F8E" w14:paraId="7F05830E" w14:textId="77777777" w:rsidTr="005928D1">
              <w:tc>
                <w:tcPr>
                  <w:tcW w:w="915" w:type="pct"/>
                  <w:shd w:val="clear" w:color="auto" w:fill="auto"/>
                </w:tcPr>
                <w:p w14:paraId="4B879225" w14:textId="77777777" w:rsidR="00ED5F8E" w:rsidRDefault="00ED5F8E" w:rsidP="005928D1">
                  <w:pPr>
                    <w:pStyle w:val="TableBodyText"/>
                    <w:spacing w:before="80"/>
                    <w:ind w:left="113"/>
                    <w:jc w:val="left"/>
                  </w:pPr>
                  <w:r>
                    <w:t>Cost data</w:t>
                  </w:r>
                </w:p>
              </w:tc>
              <w:tc>
                <w:tcPr>
                  <w:tcW w:w="4085" w:type="pct"/>
                  <w:shd w:val="clear" w:color="auto" w:fill="auto"/>
                </w:tcPr>
                <w:p w14:paraId="2AFE761A" w14:textId="77777777" w:rsidR="00ED5F8E" w:rsidRDefault="00ED5F8E" w:rsidP="005928D1">
                  <w:pPr>
                    <w:pStyle w:val="TableBodyText"/>
                    <w:spacing w:before="80"/>
                    <w:ind w:right="28"/>
                    <w:jc w:val="left"/>
                  </w:pPr>
                  <w:r w:rsidRPr="004576DB">
                    <w:rPr>
                      <w:lang w:eastAsia="en-US"/>
                    </w:rPr>
                    <w:t>Based on TAFE cost data and varies by industry sector</w:t>
                  </w:r>
                </w:p>
              </w:tc>
            </w:tr>
            <w:tr w:rsidR="00ED5F8E" w14:paraId="40FFAF0F" w14:textId="77777777" w:rsidTr="005928D1">
              <w:tc>
                <w:tcPr>
                  <w:tcW w:w="915" w:type="pct"/>
                  <w:shd w:val="clear" w:color="auto" w:fill="auto"/>
                </w:tcPr>
                <w:p w14:paraId="1181B875" w14:textId="77777777" w:rsidR="00ED5F8E" w:rsidRDefault="00ED5F8E" w:rsidP="005928D1">
                  <w:pPr>
                    <w:pStyle w:val="TableBodyText"/>
                    <w:spacing w:before="80"/>
                    <w:ind w:left="113"/>
                    <w:jc w:val="left"/>
                  </w:pPr>
                  <w:r>
                    <w:t>Location loading</w:t>
                  </w:r>
                </w:p>
              </w:tc>
              <w:tc>
                <w:tcPr>
                  <w:tcW w:w="4085" w:type="pct"/>
                  <w:shd w:val="clear" w:color="auto" w:fill="auto"/>
                </w:tcPr>
                <w:p w14:paraId="388E2A75" w14:textId="77777777" w:rsidR="00ED5F8E" w:rsidRPr="004576DB" w:rsidRDefault="00ED5F8E" w:rsidP="005928D1">
                  <w:pPr>
                    <w:pStyle w:val="TableBodyText"/>
                    <w:spacing w:before="80"/>
                    <w:ind w:right="28"/>
                    <w:jc w:val="left"/>
                    <w:rPr>
                      <w:lang w:eastAsia="en-US"/>
                    </w:rPr>
                  </w:pPr>
                  <w:r>
                    <w:t>Regional (10%)</w:t>
                  </w:r>
                </w:p>
              </w:tc>
            </w:tr>
            <w:tr w:rsidR="00ED5F8E" w14:paraId="3701304F" w14:textId="77777777" w:rsidTr="005928D1">
              <w:tc>
                <w:tcPr>
                  <w:tcW w:w="915" w:type="pct"/>
                  <w:tcBorders>
                    <w:bottom w:val="single" w:sz="6" w:space="0" w:color="BFBFBF"/>
                  </w:tcBorders>
                  <w:shd w:val="clear" w:color="auto" w:fill="auto"/>
                </w:tcPr>
                <w:p w14:paraId="2BEBA326" w14:textId="77777777" w:rsidR="00ED5F8E" w:rsidRDefault="00ED5F8E" w:rsidP="005928D1">
                  <w:pPr>
                    <w:pStyle w:val="TableBodyText"/>
                    <w:spacing w:before="80"/>
                    <w:ind w:left="113"/>
                    <w:jc w:val="left"/>
                  </w:pPr>
                  <w:r>
                    <w:t>Equity/</w:t>
                  </w:r>
                  <w:r w:rsidRPr="004576DB">
                    <w:rPr>
                      <w:lang w:eastAsia="en-US"/>
                    </w:rPr>
                    <w:t>VCAL</w:t>
                  </w:r>
                  <w:r>
                    <w:t xml:space="preserve"> loading</w:t>
                  </w:r>
                </w:p>
              </w:tc>
              <w:tc>
                <w:tcPr>
                  <w:tcW w:w="4085" w:type="pct"/>
                  <w:tcBorders>
                    <w:bottom w:val="single" w:sz="6" w:space="0" w:color="BFBFBF"/>
                  </w:tcBorders>
                  <w:shd w:val="clear" w:color="auto" w:fill="auto"/>
                </w:tcPr>
                <w:p w14:paraId="09DEB456" w14:textId="77777777" w:rsidR="00ED5F8E" w:rsidRDefault="00ED5F8E" w:rsidP="005928D1">
                  <w:pPr>
                    <w:pStyle w:val="TableBullet"/>
                    <w:spacing w:before="80"/>
                    <w:contextualSpacing/>
                  </w:pPr>
                  <w:r w:rsidRPr="004576DB">
                    <w:t>Under 20 years old with a concession entitlement (30%);</w:t>
                  </w:r>
                  <w:r>
                    <w:t xml:space="preserve"> ATSI (50%)</w:t>
                  </w:r>
                </w:p>
                <w:p w14:paraId="3FB8FE51" w14:textId="77777777" w:rsidR="00ED5F8E" w:rsidRDefault="00ED5F8E" w:rsidP="005928D1">
                  <w:pPr>
                    <w:pStyle w:val="TableBullet"/>
                    <w:spacing w:before="80"/>
                    <w:contextualSpacing/>
                  </w:pPr>
                  <w:r w:rsidRPr="004576DB">
                    <w:t>Eligible V</w:t>
                  </w:r>
                  <w:r>
                    <w:t xml:space="preserve">ictorian </w:t>
                  </w:r>
                  <w:r w:rsidRPr="004576DB">
                    <w:t>C</w:t>
                  </w:r>
                  <w:r>
                    <w:t xml:space="preserve">ertificate of </w:t>
                  </w:r>
                  <w:r w:rsidRPr="004576DB">
                    <w:t>A</w:t>
                  </w:r>
                  <w:r>
                    <w:t xml:space="preserve">pplied </w:t>
                  </w:r>
                  <w:r w:rsidRPr="004576DB">
                    <w:t>L</w:t>
                  </w:r>
                  <w:r>
                    <w:t>earning</w:t>
                  </w:r>
                  <w:r w:rsidRPr="004576DB">
                    <w:t xml:space="preserve"> students (10%)</w:t>
                  </w:r>
                </w:p>
              </w:tc>
            </w:tr>
          </w:tbl>
          <w:p w14:paraId="43A71A18" w14:textId="77777777" w:rsidR="00ED5F8E" w:rsidRDefault="00ED5F8E" w:rsidP="005928D1">
            <w:pPr>
              <w:pStyle w:val="Box"/>
            </w:pPr>
          </w:p>
        </w:tc>
      </w:tr>
      <w:tr w:rsidR="00ED5F8E" w14:paraId="67F7BCEE" w14:textId="77777777" w:rsidTr="005928D1">
        <w:tc>
          <w:tcPr>
            <w:tcW w:w="5000" w:type="pct"/>
            <w:tcBorders>
              <w:top w:val="nil"/>
              <w:left w:val="nil"/>
              <w:bottom w:val="nil"/>
              <w:right w:val="nil"/>
            </w:tcBorders>
            <w:shd w:val="clear" w:color="auto" w:fill="auto"/>
          </w:tcPr>
          <w:p w14:paraId="446168A1" w14:textId="77777777" w:rsidR="00ED5F8E" w:rsidRPr="00DE3143" w:rsidRDefault="00ED5F8E" w:rsidP="005928D1">
            <w:pPr>
              <w:pStyle w:val="Continued"/>
              <w:rPr>
                <w:b/>
                <w:bCs/>
                <w:i/>
              </w:rPr>
            </w:pPr>
            <w:r w:rsidRPr="00DE3143">
              <w:rPr>
                <w:rStyle w:val="NoteLabel"/>
                <w:b w:val="0"/>
                <w:bCs/>
              </w:rPr>
              <w:t>(continued next page)</w:t>
            </w:r>
          </w:p>
        </w:tc>
      </w:tr>
      <w:tr w:rsidR="00ED5F8E" w14:paraId="7EB25CB2" w14:textId="77777777" w:rsidTr="005928D1">
        <w:tc>
          <w:tcPr>
            <w:tcW w:w="5000" w:type="pct"/>
            <w:tcBorders>
              <w:top w:val="nil"/>
              <w:left w:val="nil"/>
              <w:bottom w:val="single" w:sz="6" w:space="0" w:color="78A22F"/>
              <w:right w:val="nil"/>
            </w:tcBorders>
            <w:shd w:val="clear" w:color="auto" w:fill="auto"/>
          </w:tcPr>
          <w:p w14:paraId="2617EB80" w14:textId="77777777" w:rsidR="00ED5F8E" w:rsidRDefault="00ED5F8E" w:rsidP="005928D1">
            <w:pPr>
              <w:pStyle w:val="Box"/>
              <w:spacing w:before="0" w:line="120" w:lineRule="exact"/>
            </w:pPr>
          </w:p>
        </w:tc>
      </w:tr>
      <w:tr w:rsidR="00ED5F8E" w:rsidRPr="000863A5" w14:paraId="280D2EB6" w14:textId="77777777" w:rsidTr="005928D1">
        <w:tc>
          <w:tcPr>
            <w:tcW w:w="5000" w:type="pct"/>
            <w:tcBorders>
              <w:top w:val="single" w:sz="6" w:space="0" w:color="78A22F"/>
              <w:left w:val="nil"/>
              <w:bottom w:val="nil"/>
              <w:right w:val="nil"/>
            </w:tcBorders>
          </w:tcPr>
          <w:p w14:paraId="1B9B18A5" w14:textId="77777777" w:rsidR="00ED5F8E" w:rsidRPr="00626D32" w:rsidRDefault="00ED5F8E" w:rsidP="005928D1">
            <w:pPr>
              <w:pStyle w:val="BoxSpaceBelow"/>
            </w:pPr>
          </w:p>
        </w:tc>
      </w:tr>
    </w:tbl>
    <w:p w14:paraId="1CC5BB82" w14:textId="77777777" w:rsidR="00ED5F8E" w:rsidRDefault="00ED5F8E" w:rsidP="005928D1">
      <w:r>
        <w:br w:type="page"/>
      </w:r>
    </w:p>
    <w:p w14:paraId="68B73753" w14:textId="77777777" w:rsidR="00ED5F8E" w:rsidRDefault="00ED5F8E" w:rsidP="005928D1">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Pr>
      <w:tblGrid>
        <w:gridCol w:w="8789"/>
      </w:tblGrid>
      <w:tr w:rsidR="00ED5F8E" w:rsidRPr="00784A05" w14:paraId="3DE639CF" w14:textId="77777777" w:rsidTr="005928D1">
        <w:trPr>
          <w:tblHeader/>
        </w:trPr>
        <w:tc>
          <w:tcPr>
            <w:tcW w:w="5000" w:type="pct"/>
            <w:tcBorders>
              <w:top w:val="single" w:sz="6" w:space="0" w:color="78A22F"/>
              <w:left w:val="nil"/>
              <w:bottom w:val="nil"/>
              <w:right w:val="nil"/>
            </w:tcBorders>
            <w:shd w:val="clear" w:color="auto" w:fill="auto"/>
          </w:tcPr>
          <w:p w14:paraId="57D267D5" w14:textId="5E346FE2" w:rsidR="00ED5F8E" w:rsidRPr="00784A05" w:rsidRDefault="00ED5F8E" w:rsidP="005928D1">
            <w:pPr>
              <w:pStyle w:val="TableTitle"/>
            </w:pPr>
            <w:r>
              <w:rPr>
                <w:b w:val="0"/>
              </w:rPr>
              <w:t>Table D.2</w:t>
            </w:r>
            <w:r>
              <w:tab/>
            </w:r>
            <w:r w:rsidRPr="000F72E7">
              <w:rPr>
                <w:b w:val="0"/>
                <w:sz w:val="18"/>
                <w:szCs w:val="18"/>
              </w:rPr>
              <w:t>(continued)</w:t>
            </w:r>
          </w:p>
        </w:tc>
      </w:tr>
      <w:tr w:rsidR="00ED5F8E" w14:paraId="2887CC4D" w14:textId="77777777" w:rsidTr="005928D1">
        <w:tc>
          <w:tcPr>
            <w:tcW w:w="5000" w:type="pct"/>
            <w:tcBorders>
              <w:top w:val="nil"/>
              <w:left w:val="nil"/>
              <w:bottom w:val="nil"/>
              <w:right w:val="nil"/>
            </w:tcBorders>
            <w:shd w:val="clear" w:color="auto" w:fill="auto"/>
          </w:tcPr>
          <w:tbl>
            <w:tblPr>
              <w:tblW w:w="5000" w:type="pct"/>
              <w:tblCellMar>
                <w:left w:w="0" w:type="dxa"/>
                <w:right w:w="0" w:type="dxa"/>
              </w:tblCellMar>
              <w:tblLook w:val="0000" w:firstRow="0" w:lastRow="0" w:firstColumn="0" w:lastColumn="0" w:noHBand="0" w:noVBand="0"/>
            </w:tblPr>
            <w:tblGrid>
              <w:gridCol w:w="1556"/>
              <w:gridCol w:w="6949"/>
            </w:tblGrid>
            <w:tr w:rsidR="00ED5F8E" w14:paraId="65A806A5" w14:textId="77777777" w:rsidTr="005928D1">
              <w:tc>
                <w:tcPr>
                  <w:tcW w:w="915" w:type="pct"/>
                  <w:tcBorders>
                    <w:top w:val="single" w:sz="6" w:space="0" w:color="BFBFBF"/>
                    <w:bottom w:val="single" w:sz="6" w:space="0" w:color="BFBFBF"/>
                  </w:tcBorders>
                  <w:shd w:val="clear" w:color="auto" w:fill="auto"/>
                </w:tcPr>
                <w:p w14:paraId="44449576" w14:textId="77777777" w:rsidR="00ED5F8E" w:rsidRDefault="00ED5F8E" w:rsidP="005928D1">
                  <w:pPr>
                    <w:pStyle w:val="TableColumnHeading"/>
                    <w:jc w:val="left"/>
                  </w:pPr>
                  <w:r>
                    <w:t>Setting</w:t>
                  </w:r>
                </w:p>
              </w:tc>
              <w:tc>
                <w:tcPr>
                  <w:tcW w:w="4085" w:type="pct"/>
                  <w:tcBorders>
                    <w:top w:val="single" w:sz="6" w:space="0" w:color="BFBFBF"/>
                    <w:bottom w:val="single" w:sz="6" w:space="0" w:color="BFBFBF"/>
                  </w:tcBorders>
                  <w:shd w:val="clear" w:color="auto" w:fill="auto"/>
                </w:tcPr>
                <w:p w14:paraId="1626B2DA" w14:textId="77777777" w:rsidR="00ED5F8E" w:rsidRDefault="00ED5F8E" w:rsidP="005928D1">
                  <w:pPr>
                    <w:pStyle w:val="TableColumnHeading"/>
                    <w:ind w:right="28"/>
                    <w:jc w:val="left"/>
                  </w:pPr>
                  <w:r>
                    <w:t>Description</w:t>
                  </w:r>
                </w:p>
              </w:tc>
            </w:tr>
            <w:tr w:rsidR="00ED5F8E" w14:paraId="68112CDF" w14:textId="77777777" w:rsidTr="00424446">
              <w:tc>
                <w:tcPr>
                  <w:tcW w:w="5000" w:type="pct"/>
                  <w:gridSpan w:val="2"/>
                  <w:tcBorders>
                    <w:top w:val="single" w:sz="6" w:space="0" w:color="BFBFBF"/>
                  </w:tcBorders>
                  <w:shd w:val="clear" w:color="auto" w:fill="F2F2F2" w:themeFill="background1" w:themeFillShade="F2"/>
                </w:tcPr>
                <w:p w14:paraId="7A13E3A5" w14:textId="77777777" w:rsidR="00ED5F8E" w:rsidRPr="00DE3143" w:rsidRDefault="00ED5F8E" w:rsidP="00424446">
                  <w:pPr>
                    <w:pStyle w:val="TableUnitsRow"/>
                    <w:spacing w:before="80"/>
                    <w:ind w:right="28"/>
                    <w:jc w:val="left"/>
                    <w:rPr>
                      <w:b/>
                      <w:bCs/>
                    </w:rPr>
                  </w:pPr>
                  <w:r>
                    <w:rPr>
                      <w:b/>
                      <w:bCs/>
                    </w:rPr>
                    <w:t>Quality management</w:t>
                  </w:r>
                </w:p>
              </w:tc>
            </w:tr>
            <w:tr w:rsidR="00ED5F8E" w14:paraId="2AF611B3" w14:textId="77777777" w:rsidTr="005928D1">
              <w:tc>
                <w:tcPr>
                  <w:tcW w:w="915" w:type="pct"/>
                </w:tcPr>
                <w:p w14:paraId="75F351A2" w14:textId="77777777" w:rsidR="00ED5F8E" w:rsidRDefault="00ED5F8E" w:rsidP="005928D1">
                  <w:pPr>
                    <w:pStyle w:val="TableBodyText"/>
                    <w:spacing w:before="80"/>
                    <w:ind w:left="113"/>
                    <w:jc w:val="left"/>
                  </w:pPr>
                  <w:r>
                    <w:t>Contracted RTOs</w:t>
                  </w:r>
                </w:p>
              </w:tc>
              <w:tc>
                <w:tcPr>
                  <w:tcW w:w="4085" w:type="pct"/>
                </w:tcPr>
                <w:p w14:paraId="128F9FE7" w14:textId="77777777" w:rsidR="00ED5F8E" w:rsidRDefault="00ED5F8E" w:rsidP="005928D1">
                  <w:pPr>
                    <w:pStyle w:val="TableBodyText"/>
                    <w:spacing w:before="80"/>
                    <w:ind w:right="28"/>
                    <w:jc w:val="left"/>
                  </w:pPr>
                  <w:r w:rsidRPr="004576DB">
                    <w:t>302</w:t>
                  </w:r>
                </w:p>
              </w:tc>
            </w:tr>
            <w:tr w:rsidR="00ED5F8E" w14:paraId="016E4247" w14:textId="77777777" w:rsidTr="005928D1">
              <w:tc>
                <w:tcPr>
                  <w:tcW w:w="915" w:type="pct"/>
                </w:tcPr>
                <w:p w14:paraId="3D11BD05" w14:textId="77777777" w:rsidR="00ED5F8E" w:rsidRDefault="00ED5F8E" w:rsidP="005928D1">
                  <w:pPr>
                    <w:pStyle w:val="TableBodyText"/>
                    <w:spacing w:before="80"/>
                    <w:ind w:left="113"/>
                    <w:jc w:val="left"/>
                  </w:pPr>
                  <w:r>
                    <w:t>Quality framework</w:t>
                  </w:r>
                </w:p>
              </w:tc>
              <w:tc>
                <w:tcPr>
                  <w:tcW w:w="4085" w:type="pct"/>
                </w:tcPr>
                <w:p w14:paraId="6C8D3D1C" w14:textId="77777777" w:rsidR="00ED5F8E" w:rsidRDefault="00ED5F8E" w:rsidP="005928D1">
                  <w:pPr>
                    <w:pStyle w:val="TableBodyText"/>
                    <w:spacing w:before="80"/>
                    <w:ind w:right="28"/>
                    <w:jc w:val="left"/>
                  </w:pPr>
                  <w:r w:rsidRPr="004576DB">
                    <w:t>Skills First Quality Charter</w:t>
                  </w:r>
                </w:p>
              </w:tc>
            </w:tr>
            <w:tr w:rsidR="00ED5F8E" w14:paraId="596E91DE" w14:textId="77777777" w:rsidTr="005928D1">
              <w:tc>
                <w:tcPr>
                  <w:tcW w:w="915" w:type="pct"/>
                </w:tcPr>
                <w:p w14:paraId="7DF14EDE" w14:textId="77777777" w:rsidR="00ED5F8E" w:rsidRDefault="00ED5F8E" w:rsidP="005928D1">
                  <w:pPr>
                    <w:pStyle w:val="TableBodyText"/>
                    <w:spacing w:before="80"/>
                    <w:ind w:left="113"/>
                    <w:jc w:val="left"/>
                  </w:pPr>
                  <w:r>
                    <w:t>RTO eligibility criteria</w:t>
                  </w:r>
                </w:p>
              </w:tc>
              <w:tc>
                <w:tcPr>
                  <w:tcW w:w="4085" w:type="pct"/>
                </w:tcPr>
                <w:p w14:paraId="2D6B99E1" w14:textId="77777777" w:rsidR="00ED5F8E" w:rsidRPr="009A1972" w:rsidRDefault="00ED5F8E" w:rsidP="005928D1">
                  <w:pPr>
                    <w:pStyle w:val="TableBodyText"/>
                    <w:spacing w:before="80"/>
                    <w:jc w:val="left"/>
                  </w:pPr>
                  <w:r w:rsidRPr="004576DB">
                    <w:t xml:space="preserve">Training providers are assessed against a range of evaluation criteria to receive a </w:t>
                  </w:r>
                  <w:r w:rsidRPr="004576DB">
                    <w:rPr>
                      <w:i/>
                    </w:rPr>
                    <w:t>Skills First</w:t>
                  </w:r>
                  <w:r w:rsidRPr="004576DB">
                    <w:t xml:space="preserve"> Contract, including</w:t>
                  </w:r>
                  <w:r>
                    <w:t>:</w:t>
                  </w:r>
                </w:p>
                <w:p w14:paraId="13FB1C17" w14:textId="77777777" w:rsidR="00ED5F8E" w:rsidRPr="009A1972" w:rsidRDefault="00ED5F8E" w:rsidP="005928D1">
                  <w:pPr>
                    <w:pStyle w:val="TableBullet"/>
                    <w:spacing w:before="80"/>
                    <w:contextualSpacing/>
                  </w:pPr>
                  <w:r w:rsidRPr="004576DB">
                    <w:t>financial viability</w:t>
                  </w:r>
                </w:p>
                <w:p w14:paraId="23715F8C" w14:textId="77777777" w:rsidR="00ED5F8E" w:rsidRPr="009A1972" w:rsidRDefault="00ED5F8E" w:rsidP="005928D1">
                  <w:pPr>
                    <w:pStyle w:val="TableBullet"/>
                    <w:spacing w:before="80"/>
                    <w:contextualSpacing/>
                  </w:pPr>
                  <w:r w:rsidRPr="004576DB">
                    <w:t>demonstration of a history of training delivery</w:t>
                  </w:r>
                </w:p>
                <w:p w14:paraId="4F6B3262" w14:textId="77777777" w:rsidR="00ED5F8E" w:rsidRPr="009A1972" w:rsidRDefault="00ED5F8E" w:rsidP="005928D1">
                  <w:pPr>
                    <w:pStyle w:val="TableBullet"/>
                    <w:spacing w:before="80"/>
                    <w:contextualSpacing/>
                  </w:pPr>
                  <w:r w:rsidRPr="004576DB">
                    <w:t>performance under previous contracts with the Department</w:t>
                  </w:r>
                </w:p>
                <w:p w14:paraId="5E78C01A" w14:textId="77777777" w:rsidR="00ED5F8E" w:rsidRDefault="00ED5F8E" w:rsidP="005928D1">
                  <w:pPr>
                    <w:pStyle w:val="TableBullet"/>
                    <w:spacing w:before="80"/>
                    <w:contextualSpacing/>
                  </w:pPr>
                  <w:r w:rsidRPr="004576DB">
                    <w:t>quality measures</w:t>
                  </w:r>
                </w:p>
              </w:tc>
            </w:tr>
            <w:tr w:rsidR="00ED5F8E" w14:paraId="2708AC5B" w14:textId="77777777" w:rsidTr="005928D1">
              <w:tc>
                <w:tcPr>
                  <w:tcW w:w="915" w:type="pct"/>
                </w:tcPr>
                <w:p w14:paraId="01DEC51F" w14:textId="77777777" w:rsidR="00ED5F8E" w:rsidRDefault="00ED5F8E" w:rsidP="005928D1">
                  <w:pPr>
                    <w:pStyle w:val="TableBodyText"/>
                    <w:spacing w:before="80"/>
                    <w:ind w:left="113"/>
                    <w:jc w:val="left"/>
                  </w:pPr>
                  <w:r>
                    <w:t>Statement of expectations (Skills First Quality Charter)</w:t>
                  </w:r>
                </w:p>
              </w:tc>
              <w:tc>
                <w:tcPr>
                  <w:tcW w:w="4085" w:type="pct"/>
                </w:tcPr>
                <w:p w14:paraId="5A3CF713" w14:textId="77777777" w:rsidR="00ED5F8E" w:rsidRPr="00983278" w:rsidRDefault="00ED5F8E" w:rsidP="005928D1">
                  <w:pPr>
                    <w:pStyle w:val="TableBullet"/>
                    <w:spacing w:before="80"/>
                    <w:contextualSpacing/>
                  </w:pPr>
                  <w:r w:rsidRPr="00983278">
                    <w:t>Commitment to serving the public interest</w:t>
                  </w:r>
                </w:p>
                <w:p w14:paraId="6FDF7250" w14:textId="77777777" w:rsidR="00ED5F8E" w:rsidRPr="00983278" w:rsidRDefault="00ED5F8E" w:rsidP="005928D1">
                  <w:pPr>
                    <w:pStyle w:val="TableBullet"/>
                    <w:spacing w:before="80"/>
                    <w:contextualSpacing/>
                  </w:pPr>
                  <w:r w:rsidRPr="00983278">
                    <w:t>Accountable and effective governance</w:t>
                  </w:r>
                </w:p>
                <w:p w14:paraId="6A3152CF" w14:textId="77777777" w:rsidR="00ED5F8E" w:rsidRPr="009A1972" w:rsidRDefault="00ED5F8E" w:rsidP="005928D1">
                  <w:pPr>
                    <w:pStyle w:val="TableBullet"/>
                    <w:spacing w:before="80"/>
                    <w:contextualSpacing/>
                  </w:pPr>
                  <w:r w:rsidRPr="00983278">
                    <w:t>Informed choice of course and provider</w:t>
                  </w:r>
                  <w:r w:rsidRPr="009A1972">
                    <w:t xml:space="preserve"> and </w:t>
                  </w:r>
                  <w:r w:rsidRPr="00983278">
                    <w:t>awareness of essential</w:t>
                  </w:r>
                  <w:r w:rsidRPr="009A1972">
                    <w:t xml:space="preserve"> training </w:t>
                  </w:r>
                  <w:r w:rsidRPr="00983278">
                    <w:t>entitlement</w:t>
                  </w:r>
                </w:p>
                <w:p w14:paraId="0142B0D6" w14:textId="77777777" w:rsidR="00ED5F8E" w:rsidRDefault="00ED5F8E" w:rsidP="005928D1">
                  <w:pPr>
                    <w:pStyle w:val="TableBullet"/>
                    <w:spacing w:before="80"/>
                    <w:contextualSpacing/>
                  </w:pPr>
                  <w:r w:rsidRPr="00983278">
                    <w:t>Deliberate planning of training program</w:t>
                  </w:r>
                </w:p>
                <w:p w14:paraId="7686A8DA" w14:textId="77777777" w:rsidR="00ED5F8E" w:rsidRDefault="00ED5F8E" w:rsidP="005928D1">
                  <w:pPr>
                    <w:pStyle w:val="TableBullet"/>
                    <w:spacing w:before="80"/>
                    <w:contextualSpacing/>
                  </w:pPr>
                  <w:r w:rsidRPr="00983278">
                    <w:t>High quality delivery of training and assessment</w:t>
                  </w:r>
                </w:p>
              </w:tc>
            </w:tr>
            <w:tr w:rsidR="00ED5F8E" w14:paraId="3E8249B7" w14:textId="77777777" w:rsidTr="005928D1">
              <w:tc>
                <w:tcPr>
                  <w:tcW w:w="915" w:type="pct"/>
                </w:tcPr>
                <w:p w14:paraId="12C8F980" w14:textId="77777777" w:rsidR="00ED5F8E" w:rsidRDefault="00ED5F8E" w:rsidP="005928D1">
                  <w:pPr>
                    <w:pStyle w:val="TableBodyText"/>
                    <w:spacing w:before="80"/>
                    <w:ind w:left="113"/>
                    <w:jc w:val="left"/>
                  </w:pPr>
                  <w:r>
                    <w:t>Performance monitoring</w:t>
                  </w:r>
                </w:p>
              </w:tc>
              <w:tc>
                <w:tcPr>
                  <w:tcW w:w="4085" w:type="pct"/>
                </w:tcPr>
                <w:p w14:paraId="43186031" w14:textId="77777777" w:rsidR="00ED5F8E" w:rsidRDefault="00ED5F8E" w:rsidP="005928D1">
                  <w:pPr>
                    <w:pStyle w:val="TableBullet"/>
                    <w:spacing w:before="80"/>
                    <w:contextualSpacing/>
                  </w:pPr>
                  <w:r w:rsidRPr="004576DB">
                    <w:t>The Department has a range of mechanisms to monitor and manage provider performance, data reporting and monitoring, complaints investigation and special investigations, and student and employer satisfaction surveys</w:t>
                  </w:r>
                </w:p>
                <w:p w14:paraId="192F1696" w14:textId="77777777" w:rsidR="00ED5F8E" w:rsidRDefault="00ED5F8E" w:rsidP="005928D1">
                  <w:pPr>
                    <w:pStyle w:val="TableBullet"/>
                    <w:spacing w:before="80"/>
                    <w:contextualSpacing/>
                  </w:pPr>
                  <w:r w:rsidRPr="004576DB">
                    <w:t>Rectification plans addressing non</w:t>
                  </w:r>
                  <w:r>
                    <w:noBreakHyphen/>
                  </w:r>
                  <w:r w:rsidRPr="004576DB">
                    <w:t>compliance</w:t>
                  </w:r>
                </w:p>
              </w:tc>
            </w:tr>
            <w:tr w:rsidR="00ED5F8E" w14:paraId="0BD9F94B" w14:textId="77777777" w:rsidTr="005928D1">
              <w:tc>
                <w:tcPr>
                  <w:tcW w:w="915" w:type="pct"/>
                </w:tcPr>
                <w:p w14:paraId="2752C76D" w14:textId="77777777" w:rsidR="00ED5F8E" w:rsidRDefault="00ED5F8E" w:rsidP="005928D1">
                  <w:pPr>
                    <w:pStyle w:val="TableBodyText"/>
                    <w:spacing w:before="80"/>
                    <w:ind w:left="113"/>
                    <w:jc w:val="left"/>
                  </w:pPr>
                  <w:r>
                    <w:t>Sanctions for breach</w:t>
                  </w:r>
                </w:p>
              </w:tc>
              <w:tc>
                <w:tcPr>
                  <w:tcW w:w="4085" w:type="pct"/>
                </w:tcPr>
                <w:p w14:paraId="2DB96130" w14:textId="77777777" w:rsidR="00ED5F8E" w:rsidRDefault="00ED5F8E" w:rsidP="005928D1">
                  <w:pPr>
                    <w:pStyle w:val="TableBodyText"/>
                    <w:spacing w:before="80"/>
                    <w:jc w:val="left"/>
                  </w:pPr>
                  <w:r>
                    <w:t xml:space="preserve">Sanctions </w:t>
                  </w:r>
                  <w:r w:rsidRPr="008669C3">
                    <w:t>include</w:t>
                  </w:r>
                  <w:r>
                    <w:t>:</w:t>
                  </w:r>
                </w:p>
                <w:p w14:paraId="3BD237F1" w14:textId="77777777" w:rsidR="00ED5F8E" w:rsidRDefault="00ED5F8E" w:rsidP="005928D1">
                  <w:pPr>
                    <w:pStyle w:val="TableBullet"/>
                    <w:spacing w:before="80"/>
                    <w:contextualSpacing/>
                  </w:pPr>
                  <w:r>
                    <w:t>direct RTOs to suspend part or all of the provision of Training</w:t>
                  </w:r>
                </w:p>
                <w:p w14:paraId="0AB8F9A9" w14:textId="77777777" w:rsidR="00ED5F8E" w:rsidRDefault="00ED5F8E" w:rsidP="005928D1">
                  <w:pPr>
                    <w:pStyle w:val="TableBullet"/>
                    <w:spacing w:before="80"/>
                    <w:contextualSpacing/>
                  </w:pPr>
                  <w:r>
                    <w:t>withhold or suspend payment of any part of the Funds</w:t>
                  </w:r>
                </w:p>
                <w:p w14:paraId="754E8B74" w14:textId="77777777" w:rsidR="00ED5F8E" w:rsidRDefault="00ED5F8E" w:rsidP="005928D1">
                  <w:pPr>
                    <w:pStyle w:val="TableBullet"/>
                    <w:spacing w:before="80"/>
                    <w:contextualSpacing/>
                  </w:pPr>
                  <w:r>
                    <w:t>cancel RTOs entitlement to funds</w:t>
                  </w:r>
                </w:p>
                <w:p w14:paraId="6148D0C8" w14:textId="77777777" w:rsidR="00ED5F8E" w:rsidRPr="004576DB" w:rsidRDefault="00ED5F8E" w:rsidP="005928D1">
                  <w:pPr>
                    <w:pStyle w:val="TableBullet"/>
                    <w:spacing w:before="80"/>
                    <w:contextualSpacing/>
                  </w:pPr>
                  <w:r w:rsidRPr="009A1972">
                    <w:t xml:space="preserve">require </w:t>
                  </w:r>
                  <w:r>
                    <w:t xml:space="preserve">RTOs </w:t>
                  </w:r>
                  <w:r w:rsidRPr="004576DB">
                    <w:t>to refund amounts previously paid</w:t>
                  </w:r>
                </w:p>
                <w:p w14:paraId="417E7B5F" w14:textId="77777777" w:rsidR="00ED5F8E" w:rsidRDefault="00ED5F8E" w:rsidP="005928D1">
                  <w:pPr>
                    <w:pStyle w:val="TableBullet"/>
                    <w:spacing w:before="80"/>
                    <w:contextualSpacing/>
                  </w:pPr>
                  <w:r>
                    <w:t xml:space="preserve">require RTOs to pay </w:t>
                  </w:r>
                  <w:r w:rsidRPr="004576DB">
                    <w:t>a monetary amount</w:t>
                  </w:r>
                  <w:r>
                    <w:t xml:space="preserve"> to the department </w:t>
                  </w:r>
                  <w:r w:rsidRPr="004576DB">
                    <w:t xml:space="preserve">(a penalty) </w:t>
                  </w:r>
                </w:p>
                <w:p w14:paraId="2C4FC8E0" w14:textId="77777777" w:rsidR="00ED5F8E" w:rsidRDefault="00ED5F8E" w:rsidP="005928D1">
                  <w:pPr>
                    <w:pStyle w:val="TableBullet"/>
                    <w:spacing w:before="80"/>
                    <w:contextualSpacing/>
                  </w:pPr>
                  <w:r>
                    <w:t>terminate the VET Funding Contract</w:t>
                  </w:r>
                </w:p>
              </w:tc>
            </w:tr>
            <w:tr w:rsidR="00ED5F8E" w14:paraId="65A32D84" w14:textId="77777777" w:rsidTr="005928D1">
              <w:tc>
                <w:tcPr>
                  <w:tcW w:w="915" w:type="pct"/>
                  <w:tcBorders>
                    <w:bottom w:val="single" w:sz="6" w:space="0" w:color="BFBFBF"/>
                  </w:tcBorders>
                  <w:shd w:val="clear" w:color="auto" w:fill="auto"/>
                </w:tcPr>
                <w:p w14:paraId="443D6366" w14:textId="77777777" w:rsidR="00ED5F8E" w:rsidRDefault="00ED5F8E" w:rsidP="005928D1">
                  <w:pPr>
                    <w:pStyle w:val="TableBodyText"/>
                    <w:spacing w:before="80"/>
                    <w:ind w:left="113"/>
                    <w:jc w:val="left"/>
                  </w:pPr>
                  <w:r>
                    <w:t>Regulator</w:t>
                  </w:r>
                </w:p>
              </w:tc>
              <w:tc>
                <w:tcPr>
                  <w:tcW w:w="4085" w:type="pct"/>
                  <w:tcBorders>
                    <w:bottom w:val="single" w:sz="6" w:space="0" w:color="BFBFBF"/>
                  </w:tcBorders>
                  <w:shd w:val="clear" w:color="auto" w:fill="auto"/>
                </w:tcPr>
                <w:p w14:paraId="021B1FE4" w14:textId="77777777" w:rsidR="00ED5F8E" w:rsidRDefault="00ED5F8E" w:rsidP="005928D1">
                  <w:pPr>
                    <w:pStyle w:val="TableBodyText"/>
                    <w:spacing w:before="80"/>
                    <w:jc w:val="left"/>
                  </w:pPr>
                  <w:r w:rsidRPr="004576DB">
                    <w:t>ASQA</w:t>
                  </w:r>
                  <w:r>
                    <w:t xml:space="preserve"> and VRQA</w:t>
                  </w:r>
                </w:p>
              </w:tc>
            </w:tr>
          </w:tbl>
          <w:p w14:paraId="401609EE" w14:textId="77777777" w:rsidR="00ED5F8E" w:rsidRDefault="00ED5F8E" w:rsidP="005928D1">
            <w:pPr>
              <w:pStyle w:val="Box"/>
            </w:pPr>
          </w:p>
        </w:tc>
      </w:tr>
      <w:tr w:rsidR="00ED5F8E" w14:paraId="5482FEF5" w14:textId="77777777" w:rsidTr="005928D1">
        <w:tc>
          <w:tcPr>
            <w:tcW w:w="5000" w:type="pct"/>
            <w:tcBorders>
              <w:top w:val="nil"/>
              <w:left w:val="nil"/>
              <w:bottom w:val="single" w:sz="6" w:space="0" w:color="78A22F"/>
              <w:right w:val="nil"/>
            </w:tcBorders>
            <w:shd w:val="clear" w:color="auto" w:fill="auto"/>
          </w:tcPr>
          <w:p w14:paraId="7CB55B78" w14:textId="77777777" w:rsidR="00ED5F8E" w:rsidRDefault="00ED5F8E" w:rsidP="005928D1">
            <w:pPr>
              <w:pStyle w:val="Box"/>
              <w:spacing w:before="0" w:line="120" w:lineRule="exact"/>
            </w:pPr>
          </w:p>
        </w:tc>
      </w:tr>
      <w:tr w:rsidR="00ED5F8E" w:rsidRPr="00626D32" w14:paraId="6A722830" w14:textId="77777777" w:rsidTr="005928D1">
        <w:tc>
          <w:tcPr>
            <w:tcW w:w="5000" w:type="pct"/>
            <w:tcBorders>
              <w:top w:val="single" w:sz="6" w:space="0" w:color="78A22F"/>
              <w:left w:val="nil"/>
              <w:bottom w:val="nil"/>
              <w:right w:val="nil"/>
            </w:tcBorders>
          </w:tcPr>
          <w:p w14:paraId="407BDA4A" w14:textId="77777777" w:rsidR="00ED5F8E" w:rsidRPr="00626D32" w:rsidRDefault="00ED5F8E" w:rsidP="005928D1">
            <w:pPr>
              <w:pStyle w:val="BoxSpaceBelow"/>
            </w:pPr>
          </w:p>
        </w:tc>
      </w:tr>
    </w:tbl>
    <w:p w14:paraId="387CBB70" w14:textId="77777777" w:rsidR="00ED5F8E" w:rsidRDefault="00ED5F8E" w:rsidP="005928D1">
      <w:r>
        <w:br w:type="page"/>
      </w:r>
    </w:p>
    <w:p w14:paraId="242F9726" w14:textId="59F784C3" w:rsidR="00ED5F8E" w:rsidRDefault="00ED5F8E" w:rsidP="005928D1">
      <w:pPr>
        <w:pStyle w:val="BoxSpaceAbove"/>
        <w:tabs>
          <w:tab w:val="left" w:pos="1140"/>
        </w:tabs>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design element: contains a nested table with data/information."/>
      </w:tblPr>
      <w:tblGrid>
        <w:gridCol w:w="8789"/>
      </w:tblGrid>
      <w:tr w:rsidR="00ED5F8E" w14:paraId="62F880AB" w14:textId="77777777" w:rsidTr="005928D1">
        <w:trPr>
          <w:tblHeader/>
        </w:trPr>
        <w:tc>
          <w:tcPr>
            <w:tcW w:w="5000" w:type="pct"/>
            <w:tcBorders>
              <w:top w:val="single" w:sz="6" w:space="0" w:color="78A22F"/>
              <w:left w:val="nil"/>
              <w:bottom w:val="nil"/>
              <w:right w:val="nil"/>
            </w:tcBorders>
            <w:shd w:val="clear" w:color="auto" w:fill="auto"/>
          </w:tcPr>
          <w:p w14:paraId="50C65004" w14:textId="1F754644" w:rsidR="00ED5F8E" w:rsidRPr="00784A05" w:rsidRDefault="00ED5F8E" w:rsidP="005928D1">
            <w:pPr>
              <w:pStyle w:val="TableTitle"/>
            </w:pPr>
            <w:r>
              <w:rPr>
                <w:b w:val="0"/>
              </w:rPr>
              <w:t>Table D.</w:t>
            </w:r>
            <w:r>
              <w:rPr>
                <w:b w:val="0"/>
                <w:noProof/>
              </w:rPr>
              <w:t>3</w:t>
            </w:r>
            <w:r>
              <w:tab/>
              <w:t>Queensland</w:t>
            </w:r>
          </w:p>
        </w:tc>
      </w:tr>
      <w:tr w:rsidR="00ED5F8E" w14:paraId="6C01005B" w14:textId="77777777" w:rsidTr="005928D1">
        <w:tc>
          <w:tcPr>
            <w:tcW w:w="5000" w:type="pct"/>
            <w:tcBorders>
              <w:top w:val="nil"/>
              <w:left w:val="nil"/>
              <w:bottom w:val="nil"/>
              <w:right w:val="nil"/>
            </w:tcBorders>
            <w:shd w:val="clear" w:color="auto" w:fill="auto"/>
          </w:tcPr>
          <w:tbl>
            <w:tblPr>
              <w:tblW w:w="5000" w:type="pct"/>
              <w:tblCellMar>
                <w:left w:w="0" w:type="dxa"/>
                <w:right w:w="0" w:type="dxa"/>
              </w:tblCellMar>
              <w:tblLook w:val="0000" w:firstRow="0" w:lastRow="0" w:firstColumn="0" w:lastColumn="0" w:noHBand="0" w:noVBand="0"/>
            </w:tblPr>
            <w:tblGrid>
              <w:gridCol w:w="2008"/>
              <w:gridCol w:w="6497"/>
            </w:tblGrid>
            <w:tr w:rsidR="00ED5F8E" w14:paraId="32FC6D1E" w14:textId="77777777" w:rsidTr="005928D1">
              <w:tc>
                <w:tcPr>
                  <w:tcW w:w="915" w:type="pct"/>
                  <w:tcBorders>
                    <w:top w:val="single" w:sz="6" w:space="0" w:color="BFBFBF"/>
                    <w:bottom w:val="single" w:sz="6" w:space="0" w:color="BFBFBF"/>
                  </w:tcBorders>
                  <w:shd w:val="clear" w:color="auto" w:fill="auto"/>
                </w:tcPr>
                <w:p w14:paraId="726D0A71" w14:textId="77777777" w:rsidR="00ED5F8E" w:rsidRDefault="00ED5F8E" w:rsidP="005928D1">
                  <w:pPr>
                    <w:pStyle w:val="TableColumnHeading"/>
                    <w:jc w:val="left"/>
                  </w:pPr>
                  <w:r>
                    <w:t>Setting</w:t>
                  </w:r>
                </w:p>
              </w:tc>
              <w:tc>
                <w:tcPr>
                  <w:tcW w:w="4085" w:type="pct"/>
                  <w:tcBorders>
                    <w:top w:val="single" w:sz="6" w:space="0" w:color="BFBFBF"/>
                    <w:bottom w:val="single" w:sz="6" w:space="0" w:color="BFBFBF"/>
                  </w:tcBorders>
                  <w:shd w:val="clear" w:color="auto" w:fill="auto"/>
                </w:tcPr>
                <w:p w14:paraId="5C368796" w14:textId="77777777" w:rsidR="00ED5F8E" w:rsidRDefault="00ED5F8E" w:rsidP="005928D1">
                  <w:pPr>
                    <w:pStyle w:val="TableColumnHeading"/>
                    <w:ind w:right="28"/>
                    <w:jc w:val="left"/>
                  </w:pPr>
                  <w:r>
                    <w:t>Description</w:t>
                  </w:r>
                </w:p>
              </w:tc>
            </w:tr>
            <w:tr w:rsidR="00ED5F8E" w14:paraId="3C64437F" w14:textId="77777777" w:rsidTr="000B6E9D">
              <w:tc>
                <w:tcPr>
                  <w:tcW w:w="5000" w:type="pct"/>
                  <w:gridSpan w:val="2"/>
                  <w:tcBorders>
                    <w:top w:val="single" w:sz="6" w:space="0" w:color="BFBFBF"/>
                  </w:tcBorders>
                  <w:shd w:val="clear" w:color="auto" w:fill="F2F2F2" w:themeFill="background1" w:themeFillShade="F2"/>
                </w:tcPr>
                <w:p w14:paraId="18F2F9C2" w14:textId="77777777" w:rsidR="00ED5F8E" w:rsidRPr="00DE3143" w:rsidRDefault="00ED5F8E" w:rsidP="000B6E9D">
                  <w:pPr>
                    <w:pStyle w:val="TableUnitsRow"/>
                    <w:spacing w:before="80"/>
                    <w:ind w:right="28"/>
                    <w:jc w:val="left"/>
                    <w:rPr>
                      <w:b/>
                      <w:bCs/>
                    </w:rPr>
                  </w:pPr>
                  <w:r w:rsidRPr="00DE3143">
                    <w:rPr>
                      <w:b/>
                      <w:bCs/>
                    </w:rPr>
                    <w:t>Price, student fee and subsidy settings</w:t>
                  </w:r>
                </w:p>
              </w:tc>
            </w:tr>
            <w:tr w:rsidR="00ED5F8E" w14:paraId="5148B98E" w14:textId="77777777" w:rsidTr="005928D1">
              <w:tc>
                <w:tcPr>
                  <w:tcW w:w="915" w:type="pct"/>
                </w:tcPr>
                <w:p w14:paraId="6D7E2591" w14:textId="77777777" w:rsidR="00ED5F8E" w:rsidRDefault="00ED5F8E" w:rsidP="005928D1">
                  <w:pPr>
                    <w:pStyle w:val="TableBodyText"/>
                    <w:spacing w:before="80"/>
                    <w:ind w:left="113"/>
                    <w:jc w:val="left"/>
                  </w:pPr>
                  <w:r>
                    <w:t>Price</w:t>
                  </w:r>
                </w:p>
              </w:tc>
              <w:tc>
                <w:tcPr>
                  <w:tcW w:w="4085" w:type="pct"/>
                </w:tcPr>
                <w:p w14:paraId="1B7421FD" w14:textId="77777777" w:rsidR="00ED5F8E" w:rsidRDefault="00ED5F8E" w:rsidP="005928D1">
                  <w:pPr>
                    <w:pStyle w:val="TableBodyText"/>
                    <w:spacing w:before="80"/>
                    <w:ind w:right="28"/>
                    <w:jc w:val="left"/>
                  </w:pPr>
                  <w:r>
                    <w:rPr>
                      <w:lang w:eastAsia="en-US"/>
                    </w:rPr>
                    <w:t>Deregulated but subsidies set a price floor</w:t>
                  </w:r>
                </w:p>
              </w:tc>
            </w:tr>
            <w:tr w:rsidR="00ED5F8E" w14:paraId="64D0EBF5" w14:textId="77777777" w:rsidTr="005928D1">
              <w:tc>
                <w:tcPr>
                  <w:tcW w:w="915" w:type="pct"/>
                </w:tcPr>
                <w:p w14:paraId="6E0363D6" w14:textId="77777777" w:rsidR="00ED5F8E" w:rsidRDefault="00ED5F8E" w:rsidP="005928D1">
                  <w:pPr>
                    <w:pStyle w:val="TableBodyText"/>
                    <w:spacing w:before="80"/>
                    <w:ind w:left="113"/>
                    <w:jc w:val="left"/>
                  </w:pPr>
                  <w:r>
                    <w:t>Student fee</w:t>
                  </w:r>
                </w:p>
              </w:tc>
              <w:tc>
                <w:tcPr>
                  <w:tcW w:w="4085" w:type="pct"/>
                </w:tcPr>
                <w:p w14:paraId="1319EE20" w14:textId="77777777" w:rsidR="00ED5F8E" w:rsidRDefault="00ED5F8E" w:rsidP="005928D1">
                  <w:pPr>
                    <w:pStyle w:val="TableBodyText"/>
                    <w:spacing w:before="80"/>
                    <w:ind w:right="28"/>
                    <w:jc w:val="left"/>
                  </w:pPr>
                  <w:r>
                    <w:rPr>
                      <w:lang w:eastAsia="en-US"/>
                    </w:rPr>
                    <w:t>Deregulated — RTOs can charge any fee greater than zero. Student fees are regulated to $1.60 per hour for the User Choice program</w:t>
                  </w:r>
                </w:p>
              </w:tc>
            </w:tr>
            <w:tr w:rsidR="00ED5F8E" w14:paraId="79233BE7" w14:textId="77777777" w:rsidTr="005928D1">
              <w:tc>
                <w:tcPr>
                  <w:tcW w:w="915" w:type="pct"/>
                </w:tcPr>
                <w:p w14:paraId="3DF907E5" w14:textId="77777777" w:rsidR="00ED5F8E" w:rsidRDefault="00ED5F8E" w:rsidP="005928D1">
                  <w:pPr>
                    <w:pStyle w:val="TableBodyText"/>
                    <w:spacing w:before="80"/>
                    <w:ind w:left="113"/>
                    <w:jc w:val="left"/>
                  </w:pPr>
                  <w:r>
                    <w:t>Government subsidy</w:t>
                  </w:r>
                </w:p>
              </w:tc>
              <w:tc>
                <w:tcPr>
                  <w:tcW w:w="4085" w:type="pct"/>
                </w:tcPr>
                <w:p w14:paraId="15B0B9A1" w14:textId="77777777" w:rsidR="00ED5F8E" w:rsidRDefault="00ED5F8E" w:rsidP="005928D1">
                  <w:pPr>
                    <w:pStyle w:val="TableBodyText"/>
                    <w:spacing w:before="80"/>
                    <w:ind w:left="2" w:right="53"/>
                    <w:jc w:val="left"/>
                    <w:rPr>
                      <w:lang w:eastAsia="en-US"/>
                    </w:rPr>
                  </w:pPr>
                  <w:r>
                    <w:rPr>
                      <w:lang w:eastAsia="en-US"/>
                    </w:rPr>
                    <w:t>Subsidies are a percentage of the estimated cost</w:t>
                  </w:r>
                </w:p>
                <w:p w14:paraId="37CE1C5F" w14:textId="77777777" w:rsidR="00ED5F8E" w:rsidRDefault="00ED5F8E" w:rsidP="005928D1">
                  <w:pPr>
                    <w:pStyle w:val="TableBodyText"/>
                    <w:spacing w:before="80"/>
                    <w:ind w:right="28"/>
                    <w:jc w:val="left"/>
                  </w:pPr>
                  <w:r>
                    <w:rPr>
                      <w:lang w:eastAsia="en-US"/>
                    </w:rPr>
                    <w:t>There are three subsidy rates ranging between 50 and 100% of the cost depending on priority</w:t>
                  </w:r>
                </w:p>
              </w:tc>
            </w:tr>
            <w:tr w:rsidR="00ED5F8E" w14:paraId="64075670" w14:textId="77777777" w:rsidTr="005928D1">
              <w:tc>
                <w:tcPr>
                  <w:tcW w:w="915" w:type="pct"/>
                </w:tcPr>
                <w:p w14:paraId="57BE137D" w14:textId="77777777" w:rsidR="00ED5F8E" w:rsidRDefault="00ED5F8E" w:rsidP="005928D1">
                  <w:pPr>
                    <w:pStyle w:val="TableBodyText"/>
                    <w:spacing w:before="80"/>
                    <w:ind w:left="113"/>
                    <w:jc w:val="left"/>
                  </w:pPr>
                  <w:r>
                    <w:t>Fee concession/exemption</w:t>
                  </w:r>
                </w:p>
              </w:tc>
              <w:tc>
                <w:tcPr>
                  <w:tcW w:w="4085" w:type="pct"/>
                </w:tcPr>
                <w:p w14:paraId="31FE84F1" w14:textId="77777777" w:rsidR="00ED5F8E" w:rsidRDefault="00ED5F8E" w:rsidP="005928D1">
                  <w:pPr>
                    <w:pStyle w:val="TableBodyText"/>
                    <w:spacing w:before="80"/>
                    <w:ind w:left="2" w:right="53"/>
                    <w:jc w:val="left"/>
                    <w:rPr>
                      <w:lang w:eastAsia="en-US"/>
                    </w:rPr>
                  </w:pPr>
                  <w:r>
                    <w:rPr>
                      <w:lang w:eastAsia="en-US"/>
                    </w:rPr>
                    <w:t>Students who are eligible receive a higher subsidy to reduce the student fee</w:t>
                  </w:r>
                </w:p>
                <w:p w14:paraId="0C3EE5EC" w14:textId="77777777" w:rsidR="00ED5F8E" w:rsidRDefault="00ED5F8E" w:rsidP="005928D1">
                  <w:pPr>
                    <w:pStyle w:val="TableBodyText"/>
                    <w:spacing w:before="80"/>
                    <w:ind w:left="2" w:right="53"/>
                    <w:jc w:val="left"/>
                  </w:pPr>
                  <w:r>
                    <w:rPr>
                      <w:lang w:eastAsia="en-US"/>
                    </w:rPr>
                    <w:t>Eligible students include, c</w:t>
                  </w:r>
                  <w:r w:rsidRPr="00A578F9">
                    <w:t>oncession card holders or dependent</w:t>
                  </w:r>
                  <w:r>
                    <w:t xml:space="preserve">s of those holding one, </w:t>
                  </w:r>
                  <w:r w:rsidRPr="00A578F9">
                    <w:t>ATSI</w:t>
                  </w:r>
                  <w:r>
                    <w:t xml:space="preserve"> students, students with a d</w:t>
                  </w:r>
                  <w:r w:rsidRPr="00A578F9">
                    <w:t>isability</w:t>
                  </w:r>
                  <w:r>
                    <w:t>, a</w:t>
                  </w:r>
                  <w:r w:rsidRPr="00A578F9">
                    <w:t>dult prisoners</w:t>
                  </w:r>
                  <w:r>
                    <w:t xml:space="preserve"> and </w:t>
                  </w:r>
                  <w:r w:rsidRPr="00A578F9">
                    <w:t xml:space="preserve">Free </w:t>
                  </w:r>
                  <w:r>
                    <w:t>TAFE</w:t>
                  </w:r>
                  <w:r w:rsidRPr="00A578F9">
                    <w:t xml:space="preserve"> for Year 12</w:t>
                  </w:r>
                </w:p>
              </w:tc>
            </w:tr>
            <w:tr w:rsidR="00ED5F8E" w14:paraId="0B0A4D68" w14:textId="77777777" w:rsidTr="005928D1">
              <w:tc>
                <w:tcPr>
                  <w:tcW w:w="915" w:type="pct"/>
                </w:tcPr>
                <w:p w14:paraId="088C0060" w14:textId="77777777" w:rsidR="00ED5F8E" w:rsidRDefault="00ED5F8E" w:rsidP="005928D1">
                  <w:pPr>
                    <w:pStyle w:val="TableBodyText"/>
                    <w:spacing w:before="80"/>
                    <w:ind w:left="113"/>
                    <w:jc w:val="left"/>
                  </w:pPr>
                  <w:r>
                    <w:t>Funding cap</w:t>
                  </w:r>
                </w:p>
              </w:tc>
              <w:tc>
                <w:tcPr>
                  <w:tcW w:w="4085" w:type="pct"/>
                </w:tcPr>
                <w:p w14:paraId="7DF715BF" w14:textId="77777777" w:rsidR="00ED5F8E" w:rsidRDefault="00ED5F8E" w:rsidP="005928D1">
                  <w:pPr>
                    <w:pStyle w:val="TableBodyText"/>
                    <w:spacing w:before="80"/>
                    <w:ind w:right="28"/>
                    <w:jc w:val="left"/>
                  </w:pPr>
                  <w:r>
                    <w:rPr>
                      <w:lang w:eastAsia="en-US"/>
                    </w:rPr>
                    <w:t>Uncapped</w:t>
                  </w:r>
                </w:p>
              </w:tc>
            </w:tr>
            <w:tr w:rsidR="00ED5F8E" w14:paraId="5F48397A" w14:textId="77777777" w:rsidTr="000B6E9D">
              <w:tc>
                <w:tcPr>
                  <w:tcW w:w="5000" w:type="pct"/>
                  <w:gridSpan w:val="2"/>
                  <w:shd w:val="clear" w:color="auto" w:fill="F2F2F2" w:themeFill="background1" w:themeFillShade="F2"/>
                </w:tcPr>
                <w:p w14:paraId="25483C90" w14:textId="77777777" w:rsidR="00ED5F8E" w:rsidRPr="00DE3143" w:rsidRDefault="00ED5F8E" w:rsidP="005928D1">
                  <w:pPr>
                    <w:pStyle w:val="TableBodyText"/>
                    <w:spacing w:before="80"/>
                    <w:ind w:right="28"/>
                    <w:jc w:val="left"/>
                    <w:rPr>
                      <w:b/>
                      <w:bCs/>
                    </w:rPr>
                  </w:pPr>
                  <w:r w:rsidRPr="00DE3143">
                    <w:rPr>
                      <w:b/>
                      <w:bCs/>
                    </w:rPr>
                    <w:t>Estimated costs</w:t>
                  </w:r>
                </w:p>
              </w:tc>
            </w:tr>
            <w:tr w:rsidR="00ED5F8E" w14:paraId="3E69E738" w14:textId="77777777" w:rsidTr="005928D1">
              <w:tc>
                <w:tcPr>
                  <w:tcW w:w="915" w:type="pct"/>
                </w:tcPr>
                <w:p w14:paraId="70D1DD00" w14:textId="739507C7" w:rsidR="00ED5F8E" w:rsidRPr="00A578F9" w:rsidRDefault="007B49D7" w:rsidP="005928D1">
                  <w:pPr>
                    <w:pStyle w:val="TableBodyText"/>
                    <w:spacing w:before="80"/>
                    <w:ind w:left="113"/>
                    <w:jc w:val="left"/>
                  </w:pPr>
                  <w:r>
                    <w:t>Course</w:t>
                  </w:r>
                  <w:r w:rsidR="00ED5F8E" w:rsidRPr="00A578F9">
                    <w:t xml:space="preserve"> cost estimate</w:t>
                  </w:r>
                </w:p>
              </w:tc>
              <w:tc>
                <w:tcPr>
                  <w:tcW w:w="4085" w:type="pct"/>
                </w:tcPr>
                <w:p w14:paraId="3E18477B" w14:textId="34BA0932" w:rsidR="00ED5F8E" w:rsidRPr="00A578F9" w:rsidRDefault="00ED5F8E" w:rsidP="005928D1">
                  <w:pPr>
                    <w:pStyle w:val="TableBodyText"/>
                    <w:spacing w:before="80"/>
                    <w:jc w:val="left"/>
                  </w:pPr>
                  <w:r w:rsidRPr="00A578F9">
                    <w:t xml:space="preserve">Cost per </w:t>
                  </w:r>
                  <w:r w:rsidR="007B49D7">
                    <w:t>course</w:t>
                  </w:r>
                  <w:r w:rsidRPr="00A578F9">
                    <w:t xml:space="preserve"> = nominal hours × industry rate</w:t>
                  </w:r>
                  <w:r>
                    <w:t xml:space="preserve"> per </w:t>
                  </w:r>
                  <w:r w:rsidRPr="00A578F9">
                    <w:t>hour</w:t>
                  </w:r>
                </w:p>
                <w:p w14:paraId="447B0489" w14:textId="77777777" w:rsidR="00ED5F8E" w:rsidRPr="00A578F9" w:rsidRDefault="00ED5F8E" w:rsidP="005928D1">
                  <w:pPr>
                    <w:pStyle w:val="TableBodyText"/>
                    <w:spacing w:before="80"/>
                    <w:jc w:val="left"/>
                  </w:pPr>
                  <w:r w:rsidRPr="00A578F9">
                    <w:t>No explicit fixed cost calculation</w:t>
                  </w:r>
                </w:p>
              </w:tc>
            </w:tr>
            <w:tr w:rsidR="00ED5F8E" w14:paraId="60D32AC5" w14:textId="77777777" w:rsidTr="005928D1">
              <w:tc>
                <w:tcPr>
                  <w:tcW w:w="915" w:type="pct"/>
                </w:tcPr>
                <w:p w14:paraId="7FD814F3" w14:textId="77777777" w:rsidR="00ED5F8E" w:rsidRPr="00A578F9" w:rsidRDefault="00ED5F8E" w:rsidP="005928D1">
                  <w:pPr>
                    <w:pStyle w:val="TableBodyText"/>
                    <w:spacing w:before="80"/>
                    <w:ind w:left="113"/>
                    <w:jc w:val="left"/>
                  </w:pPr>
                  <w:r w:rsidRPr="00A578F9">
                    <w:t>Hours</w:t>
                  </w:r>
                </w:p>
              </w:tc>
              <w:tc>
                <w:tcPr>
                  <w:tcW w:w="4085" w:type="pct"/>
                </w:tcPr>
                <w:p w14:paraId="1FA8A4AB" w14:textId="77777777" w:rsidR="00ED5F8E" w:rsidRPr="00A578F9" w:rsidRDefault="00ED5F8E" w:rsidP="005928D1">
                  <w:pPr>
                    <w:pStyle w:val="TableBodyText"/>
                    <w:spacing w:before="80"/>
                    <w:jc w:val="left"/>
                  </w:pPr>
                  <w:r w:rsidRPr="00A578F9">
                    <w:t xml:space="preserve">Victorian purchasing guide </w:t>
                  </w:r>
                  <w:r>
                    <w:t>nominal</w:t>
                  </w:r>
                  <w:r w:rsidRPr="00A578F9">
                    <w:t xml:space="preserve"> minimum and maximum hours inform the basis of Queensland nominal hours</w:t>
                  </w:r>
                </w:p>
                <w:p w14:paraId="23C1E74D" w14:textId="77777777" w:rsidR="00ED5F8E" w:rsidRPr="00A578F9" w:rsidRDefault="00ED5F8E" w:rsidP="005928D1">
                  <w:pPr>
                    <w:pStyle w:val="TableBodyText"/>
                    <w:spacing w:before="80"/>
                    <w:jc w:val="left"/>
                  </w:pPr>
                  <w:r w:rsidRPr="00A578F9">
                    <w:t>Nominal hours are capped at 1100 hours per qualification</w:t>
                  </w:r>
                </w:p>
              </w:tc>
            </w:tr>
            <w:tr w:rsidR="00ED5F8E" w14:paraId="52ED9422" w14:textId="77777777" w:rsidTr="005928D1">
              <w:tc>
                <w:tcPr>
                  <w:tcW w:w="915" w:type="pct"/>
                  <w:shd w:val="clear" w:color="auto" w:fill="auto"/>
                </w:tcPr>
                <w:p w14:paraId="201CB171" w14:textId="77777777" w:rsidR="00ED5F8E" w:rsidRPr="00A578F9" w:rsidRDefault="00ED5F8E" w:rsidP="005928D1">
                  <w:pPr>
                    <w:pStyle w:val="TableBodyText"/>
                    <w:spacing w:before="80"/>
                    <w:ind w:left="113"/>
                    <w:jc w:val="left"/>
                  </w:pPr>
                  <w:r w:rsidRPr="00A578F9">
                    <w:t>Base rate</w:t>
                  </w:r>
                </w:p>
              </w:tc>
              <w:tc>
                <w:tcPr>
                  <w:tcW w:w="4085" w:type="pct"/>
                  <w:shd w:val="clear" w:color="auto" w:fill="auto"/>
                </w:tcPr>
                <w:p w14:paraId="07D008C8" w14:textId="77777777" w:rsidR="00ED5F8E" w:rsidRPr="00A578F9" w:rsidRDefault="00ED5F8E" w:rsidP="005928D1">
                  <w:pPr>
                    <w:pStyle w:val="TableBodyText"/>
                    <w:spacing w:before="80"/>
                    <w:jc w:val="left"/>
                  </w:pPr>
                  <w:r w:rsidRPr="00A578F9">
                    <w:t>11 Price Bands based on nominal hours from 3 industry rates: $5.23 (A); $7.03 (B); $9.86 (C)</w:t>
                  </w:r>
                </w:p>
              </w:tc>
            </w:tr>
            <w:tr w:rsidR="00ED5F8E" w14:paraId="4091B057" w14:textId="77777777" w:rsidTr="005928D1">
              <w:tc>
                <w:tcPr>
                  <w:tcW w:w="915" w:type="pct"/>
                  <w:shd w:val="clear" w:color="auto" w:fill="auto"/>
                </w:tcPr>
                <w:p w14:paraId="7F58AE05" w14:textId="77777777" w:rsidR="00ED5F8E" w:rsidRPr="00A578F9" w:rsidRDefault="00ED5F8E" w:rsidP="005928D1">
                  <w:pPr>
                    <w:pStyle w:val="TableBodyText"/>
                    <w:spacing w:before="80"/>
                    <w:ind w:left="113"/>
                    <w:jc w:val="left"/>
                  </w:pPr>
                  <w:r w:rsidRPr="00A578F9">
                    <w:t>Cost data</w:t>
                  </w:r>
                </w:p>
              </w:tc>
              <w:tc>
                <w:tcPr>
                  <w:tcW w:w="4085" w:type="pct"/>
                  <w:shd w:val="clear" w:color="auto" w:fill="auto"/>
                </w:tcPr>
                <w:p w14:paraId="0818F593" w14:textId="77777777" w:rsidR="00ED5F8E" w:rsidRPr="00A578F9" w:rsidRDefault="00ED5F8E" w:rsidP="005928D1">
                  <w:pPr>
                    <w:pStyle w:val="TableBodyText"/>
                    <w:spacing w:before="80"/>
                    <w:jc w:val="left"/>
                  </w:pPr>
                  <w:r>
                    <w:t>Information n</w:t>
                  </w:r>
                  <w:r w:rsidRPr="00A578F9">
                    <w:t>ot provided</w:t>
                  </w:r>
                </w:p>
              </w:tc>
            </w:tr>
            <w:tr w:rsidR="00ED5F8E" w14:paraId="5E586FC4" w14:textId="77777777" w:rsidTr="005928D1">
              <w:tc>
                <w:tcPr>
                  <w:tcW w:w="915" w:type="pct"/>
                  <w:shd w:val="clear" w:color="auto" w:fill="auto"/>
                </w:tcPr>
                <w:p w14:paraId="3026CC54" w14:textId="77777777" w:rsidR="00ED5F8E" w:rsidRPr="00A578F9" w:rsidRDefault="00ED5F8E" w:rsidP="005928D1">
                  <w:pPr>
                    <w:pStyle w:val="TableBodyText"/>
                    <w:spacing w:before="80"/>
                    <w:ind w:left="113"/>
                    <w:jc w:val="left"/>
                  </w:pPr>
                  <w:r w:rsidRPr="00A578F9">
                    <w:t>Location loading</w:t>
                  </w:r>
                </w:p>
              </w:tc>
              <w:tc>
                <w:tcPr>
                  <w:tcW w:w="4085" w:type="pct"/>
                  <w:shd w:val="clear" w:color="auto" w:fill="auto"/>
                </w:tcPr>
                <w:p w14:paraId="5B797A5F" w14:textId="77777777" w:rsidR="00ED5F8E" w:rsidRPr="00A578F9" w:rsidRDefault="00ED5F8E" w:rsidP="005928D1">
                  <w:pPr>
                    <w:pStyle w:val="TableBodyText"/>
                    <w:spacing w:before="80"/>
                    <w:jc w:val="left"/>
                    <w:rPr>
                      <w:highlight w:val="yellow"/>
                    </w:rPr>
                  </w:pPr>
                  <w:r w:rsidRPr="00A578F9">
                    <w:t>Regional (15</w:t>
                  </w:r>
                  <w:r>
                    <w:t>%</w:t>
                  </w:r>
                  <w:r w:rsidRPr="00A578F9">
                    <w:t>); remote (75</w:t>
                  </w:r>
                  <w:r>
                    <w:t>%</w:t>
                  </w:r>
                  <w:r w:rsidRPr="00A578F9">
                    <w:t>); Cape York &amp; Torres Strait Islands (150</w:t>
                  </w:r>
                  <w:r>
                    <w:t>%</w:t>
                  </w:r>
                  <w:r w:rsidRPr="00A578F9">
                    <w:t>) subject to the mode of delivery</w:t>
                  </w:r>
                </w:p>
              </w:tc>
            </w:tr>
            <w:tr w:rsidR="00ED5F8E" w14:paraId="401E996F" w14:textId="77777777" w:rsidTr="005928D1">
              <w:tc>
                <w:tcPr>
                  <w:tcW w:w="915" w:type="pct"/>
                  <w:tcBorders>
                    <w:bottom w:val="single" w:sz="6" w:space="0" w:color="BFBFBF"/>
                  </w:tcBorders>
                  <w:shd w:val="clear" w:color="auto" w:fill="auto"/>
                </w:tcPr>
                <w:p w14:paraId="01C4A991" w14:textId="77777777" w:rsidR="00ED5F8E" w:rsidRPr="00A578F9" w:rsidRDefault="00ED5F8E" w:rsidP="005928D1">
                  <w:pPr>
                    <w:pStyle w:val="TableBodyText"/>
                    <w:spacing w:before="80"/>
                    <w:ind w:left="113"/>
                    <w:jc w:val="left"/>
                  </w:pPr>
                  <w:r w:rsidRPr="00A578F9">
                    <w:t>Equity loading</w:t>
                  </w:r>
                </w:p>
              </w:tc>
              <w:tc>
                <w:tcPr>
                  <w:tcW w:w="4085" w:type="pct"/>
                  <w:tcBorders>
                    <w:bottom w:val="single" w:sz="6" w:space="0" w:color="BFBFBF"/>
                  </w:tcBorders>
                  <w:shd w:val="clear" w:color="auto" w:fill="auto"/>
                </w:tcPr>
                <w:p w14:paraId="70A9E0B6" w14:textId="77777777" w:rsidR="00ED5F8E" w:rsidRPr="00A578F9" w:rsidRDefault="00ED5F8E" w:rsidP="005928D1">
                  <w:pPr>
                    <w:pStyle w:val="TableBodyText"/>
                    <w:spacing w:before="80"/>
                    <w:jc w:val="left"/>
                  </w:pPr>
                  <w:r>
                    <w:t>..</w:t>
                  </w:r>
                </w:p>
              </w:tc>
            </w:tr>
          </w:tbl>
          <w:p w14:paraId="70F116B5" w14:textId="77777777" w:rsidR="00ED5F8E" w:rsidRDefault="00ED5F8E" w:rsidP="005928D1">
            <w:pPr>
              <w:pStyle w:val="Box"/>
            </w:pPr>
          </w:p>
        </w:tc>
      </w:tr>
      <w:tr w:rsidR="00ED5F8E" w14:paraId="71F8907F" w14:textId="77777777" w:rsidTr="005928D1">
        <w:tc>
          <w:tcPr>
            <w:tcW w:w="5000" w:type="pct"/>
            <w:tcBorders>
              <w:top w:val="nil"/>
              <w:left w:val="nil"/>
              <w:bottom w:val="nil"/>
              <w:right w:val="nil"/>
            </w:tcBorders>
            <w:shd w:val="clear" w:color="auto" w:fill="auto"/>
          </w:tcPr>
          <w:p w14:paraId="7D77A4C2" w14:textId="77777777" w:rsidR="00ED5F8E" w:rsidRPr="00DE3143" w:rsidRDefault="00ED5F8E" w:rsidP="005928D1">
            <w:pPr>
              <w:pStyle w:val="Continued"/>
              <w:rPr>
                <w:b/>
                <w:bCs/>
                <w:i/>
              </w:rPr>
            </w:pPr>
            <w:r w:rsidRPr="00DE3143">
              <w:rPr>
                <w:rStyle w:val="NoteLabel"/>
                <w:b w:val="0"/>
                <w:bCs/>
              </w:rPr>
              <w:t>(continued next page)</w:t>
            </w:r>
          </w:p>
        </w:tc>
      </w:tr>
      <w:tr w:rsidR="00ED5F8E" w14:paraId="258851CD" w14:textId="77777777" w:rsidTr="005928D1">
        <w:tc>
          <w:tcPr>
            <w:tcW w:w="5000" w:type="pct"/>
            <w:tcBorders>
              <w:top w:val="nil"/>
              <w:left w:val="nil"/>
              <w:bottom w:val="single" w:sz="6" w:space="0" w:color="78A22F"/>
              <w:right w:val="nil"/>
            </w:tcBorders>
            <w:shd w:val="clear" w:color="auto" w:fill="auto"/>
          </w:tcPr>
          <w:p w14:paraId="67CC593C" w14:textId="77777777" w:rsidR="00ED5F8E" w:rsidRDefault="00ED5F8E" w:rsidP="005928D1">
            <w:pPr>
              <w:pStyle w:val="Box"/>
              <w:spacing w:before="0" w:line="120" w:lineRule="exact"/>
            </w:pPr>
          </w:p>
        </w:tc>
      </w:tr>
      <w:tr w:rsidR="00ED5F8E" w:rsidRPr="000863A5" w14:paraId="7BBE199F" w14:textId="77777777" w:rsidTr="005928D1">
        <w:tc>
          <w:tcPr>
            <w:tcW w:w="5000" w:type="pct"/>
            <w:tcBorders>
              <w:top w:val="single" w:sz="6" w:space="0" w:color="78A22F"/>
              <w:left w:val="nil"/>
              <w:bottom w:val="nil"/>
              <w:right w:val="nil"/>
            </w:tcBorders>
          </w:tcPr>
          <w:p w14:paraId="79B6FABD" w14:textId="77777777" w:rsidR="00ED5F8E" w:rsidRPr="00626D32" w:rsidRDefault="00ED5F8E" w:rsidP="005928D1">
            <w:pPr>
              <w:pStyle w:val="BoxSpaceBelow"/>
            </w:pPr>
          </w:p>
        </w:tc>
      </w:tr>
    </w:tbl>
    <w:p w14:paraId="46E9D76E" w14:textId="77777777" w:rsidR="00ED5F8E" w:rsidRDefault="00ED5F8E" w:rsidP="005928D1">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Pr>
      <w:tblGrid>
        <w:gridCol w:w="8789"/>
      </w:tblGrid>
      <w:tr w:rsidR="00ED5F8E" w:rsidRPr="00784A05" w14:paraId="0B69E744" w14:textId="77777777" w:rsidTr="005928D1">
        <w:trPr>
          <w:tblHeader/>
        </w:trPr>
        <w:tc>
          <w:tcPr>
            <w:tcW w:w="5000" w:type="pct"/>
            <w:tcBorders>
              <w:top w:val="single" w:sz="6" w:space="0" w:color="78A22F"/>
              <w:left w:val="nil"/>
              <w:bottom w:val="nil"/>
              <w:right w:val="nil"/>
            </w:tcBorders>
            <w:shd w:val="clear" w:color="auto" w:fill="auto"/>
          </w:tcPr>
          <w:p w14:paraId="13FA7BBE" w14:textId="7045A26E" w:rsidR="00ED5F8E" w:rsidRPr="00784A05" w:rsidRDefault="00ED5F8E" w:rsidP="005928D1">
            <w:pPr>
              <w:pStyle w:val="TableTitle"/>
            </w:pPr>
            <w:r>
              <w:rPr>
                <w:b w:val="0"/>
              </w:rPr>
              <w:t>Table D.3</w:t>
            </w:r>
            <w:r>
              <w:tab/>
            </w:r>
            <w:r w:rsidRPr="000F72E7">
              <w:rPr>
                <w:b w:val="0"/>
                <w:sz w:val="18"/>
                <w:szCs w:val="18"/>
              </w:rPr>
              <w:t>(continued)</w:t>
            </w:r>
          </w:p>
        </w:tc>
      </w:tr>
      <w:tr w:rsidR="00ED5F8E" w14:paraId="0A6F3161" w14:textId="77777777" w:rsidTr="005928D1">
        <w:tc>
          <w:tcPr>
            <w:tcW w:w="5000" w:type="pct"/>
            <w:tcBorders>
              <w:top w:val="nil"/>
              <w:left w:val="nil"/>
              <w:bottom w:val="nil"/>
              <w:right w:val="nil"/>
            </w:tcBorders>
            <w:shd w:val="clear" w:color="auto" w:fill="auto"/>
          </w:tcPr>
          <w:tbl>
            <w:tblPr>
              <w:tblW w:w="5000" w:type="pct"/>
              <w:tblCellMar>
                <w:left w:w="0" w:type="dxa"/>
                <w:right w:w="0" w:type="dxa"/>
              </w:tblCellMar>
              <w:tblLook w:val="0000" w:firstRow="0" w:lastRow="0" w:firstColumn="0" w:lastColumn="0" w:noHBand="0" w:noVBand="0"/>
            </w:tblPr>
            <w:tblGrid>
              <w:gridCol w:w="1557"/>
              <w:gridCol w:w="3473"/>
              <w:gridCol w:w="3475"/>
            </w:tblGrid>
            <w:tr w:rsidR="00ED5F8E" w14:paraId="3307B516" w14:textId="77777777" w:rsidTr="005928D1">
              <w:tc>
                <w:tcPr>
                  <w:tcW w:w="915" w:type="pct"/>
                  <w:tcBorders>
                    <w:top w:val="single" w:sz="6" w:space="0" w:color="BFBFBF"/>
                    <w:bottom w:val="single" w:sz="6" w:space="0" w:color="BFBFBF"/>
                  </w:tcBorders>
                  <w:shd w:val="clear" w:color="auto" w:fill="auto"/>
                </w:tcPr>
                <w:p w14:paraId="78D9DADD" w14:textId="77777777" w:rsidR="00ED5F8E" w:rsidRDefault="00ED5F8E" w:rsidP="005928D1">
                  <w:pPr>
                    <w:pStyle w:val="TableColumnHeading"/>
                    <w:jc w:val="left"/>
                  </w:pPr>
                  <w:r>
                    <w:t>Setting</w:t>
                  </w:r>
                </w:p>
              </w:tc>
              <w:tc>
                <w:tcPr>
                  <w:tcW w:w="4085" w:type="pct"/>
                  <w:gridSpan w:val="2"/>
                  <w:tcBorders>
                    <w:top w:val="single" w:sz="6" w:space="0" w:color="BFBFBF"/>
                    <w:bottom w:val="single" w:sz="6" w:space="0" w:color="BFBFBF"/>
                  </w:tcBorders>
                  <w:shd w:val="clear" w:color="auto" w:fill="auto"/>
                </w:tcPr>
                <w:p w14:paraId="58AE5535" w14:textId="77777777" w:rsidR="00ED5F8E" w:rsidRDefault="00ED5F8E" w:rsidP="005928D1">
                  <w:pPr>
                    <w:pStyle w:val="TableColumnHeading"/>
                    <w:ind w:right="28"/>
                    <w:jc w:val="left"/>
                  </w:pPr>
                  <w:r>
                    <w:t>Description</w:t>
                  </w:r>
                </w:p>
              </w:tc>
            </w:tr>
            <w:tr w:rsidR="00ED5F8E" w14:paraId="1FD20699" w14:textId="77777777" w:rsidTr="000B6E9D">
              <w:tc>
                <w:tcPr>
                  <w:tcW w:w="5000" w:type="pct"/>
                  <w:gridSpan w:val="3"/>
                  <w:tcBorders>
                    <w:top w:val="single" w:sz="6" w:space="0" w:color="BFBFBF"/>
                  </w:tcBorders>
                  <w:shd w:val="clear" w:color="auto" w:fill="F2F2F2" w:themeFill="background1" w:themeFillShade="F2"/>
                </w:tcPr>
                <w:p w14:paraId="49BAD6DF" w14:textId="77777777" w:rsidR="00ED5F8E" w:rsidRDefault="00ED5F8E" w:rsidP="000B6E9D">
                  <w:pPr>
                    <w:pStyle w:val="TableUnitsRow"/>
                    <w:spacing w:before="80"/>
                    <w:jc w:val="left"/>
                  </w:pPr>
                  <w:r>
                    <w:rPr>
                      <w:b/>
                      <w:bCs/>
                    </w:rPr>
                    <w:t>Quality management</w:t>
                  </w:r>
                </w:p>
              </w:tc>
            </w:tr>
            <w:tr w:rsidR="00ED5F8E" w14:paraId="3E1743FF" w14:textId="77777777" w:rsidTr="005928D1">
              <w:tc>
                <w:tcPr>
                  <w:tcW w:w="915" w:type="pct"/>
                  <w:shd w:val="clear" w:color="auto" w:fill="auto"/>
                </w:tcPr>
                <w:p w14:paraId="5753F066" w14:textId="77777777" w:rsidR="00ED5F8E" w:rsidRDefault="00ED5F8E" w:rsidP="005928D1">
                  <w:pPr>
                    <w:pStyle w:val="TableBodyText"/>
                    <w:spacing w:beforeLines="40" w:before="96"/>
                    <w:ind w:left="113"/>
                    <w:jc w:val="left"/>
                  </w:pPr>
                  <w:r>
                    <w:t>Contracted RTOs</w:t>
                  </w:r>
                </w:p>
              </w:tc>
              <w:tc>
                <w:tcPr>
                  <w:tcW w:w="4085" w:type="pct"/>
                  <w:gridSpan w:val="2"/>
                  <w:shd w:val="clear" w:color="auto" w:fill="auto"/>
                </w:tcPr>
                <w:p w14:paraId="4A3A6A92" w14:textId="77777777" w:rsidR="00ED5F8E" w:rsidRPr="00274B06" w:rsidRDefault="00ED5F8E" w:rsidP="005928D1">
                  <w:pPr>
                    <w:pStyle w:val="TableBodyText"/>
                    <w:spacing w:before="80"/>
                    <w:jc w:val="left"/>
                  </w:pPr>
                  <w:r>
                    <w:t>485</w:t>
                  </w:r>
                </w:p>
              </w:tc>
            </w:tr>
            <w:tr w:rsidR="00ED5F8E" w14:paraId="753F16C2" w14:textId="77777777" w:rsidTr="005928D1">
              <w:tc>
                <w:tcPr>
                  <w:tcW w:w="915" w:type="pct"/>
                </w:tcPr>
                <w:p w14:paraId="1D986920" w14:textId="77777777" w:rsidR="00ED5F8E" w:rsidRDefault="00ED5F8E" w:rsidP="005928D1">
                  <w:pPr>
                    <w:pStyle w:val="TableBodyText"/>
                    <w:spacing w:beforeLines="40" w:before="96"/>
                    <w:ind w:left="113"/>
                    <w:jc w:val="left"/>
                  </w:pPr>
                  <w:r>
                    <w:t>Quality framework</w:t>
                  </w:r>
                </w:p>
              </w:tc>
              <w:tc>
                <w:tcPr>
                  <w:tcW w:w="4085" w:type="pct"/>
                  <w:gridSpan w:val="2"/>
                </w:tcPr>
                <w:p w14:paraId="7B05C225" w14:textId="77777777" w:rsidR="00ED5F8E" w:rsidRDefault="00ED5F8E" w:rsidP="005928D1">
                  <w:pPr>
                    <w:pStyle w:val="TableBullet"/>
                    <w:spacing w:beforeLines="40" w:before="96"/>
                    <w:contextualSpacing/>
                  </w:pPr>
                  <w:bookmarkStart w:id="122" w:name="_Hlk34753382"/>
                  <w:r>
                    <w:t>Supplier entry requirements</w:t>
                  </w:r>
                </w:p>
                <w:p w14:paraId="26F5F742" w14:textId="77777777" w:rsidR="00ED5F8E" w:rsidRDefault="00ED5F8E" w:rsidP="005928D1">
                  <w:pPr>
                    <w:pStyle w:val="TableBullet"/>
                    <w:spacing w:beforeLines="40" w:before="96"/>
                    <w:contextualSpacing/>
                  </w:pPr>
                  <w:r>
                    <w:t>information and support</w:t>
                  </w:r>
                </w:p>
                <w:p w14:paraId="451B7585" w14:textId="77777777" w:rsidR="00ED5F8E" w:rsidRDefault="00ED5F8E" w:rsidP="005928D1">
                  <w:pPr>
                    <w:pStyle w:val="TableBullet"/>
                    <w:spacing w:beforeLines="40" w:before="96"/>
                    <w:contextualSpacing/>
                  </w:pPr>
                  <w:r>
                    <w:t>market performance and oversight</w:t>
                  </w:r>
                </w:p>
                <w:p w14:paraId="4978414A" w14:textId="77777777" w:rsidR="00ED5F8E" w:rsidRDefault="00ED5F8E" w:rsidP="005928D1">
                  <w:pPr>
                    <w:pStyle w:val="TableBullet"/>
                    <w:spacing w:beforeLines="40" w:before="96"/>
                    <w:contextualSpacing/>
                  </w:pPr>
                  <w:r>
                    <w:t>compliance</w:t>
                  </w:r>
                </w:p>
                <w:p w14:paraId="256D82C9" w14:textId="77777777" w:rsidR="00ED5F8E" w:rsidRDefault="00ED5F8E" w:rsidP="005928D1">
                  <w:pPr>
                    <w:pStyle w:val="TableBullet"/>
                    <w:spacing w:beforeLines="40" w:before="96"/>
                    <w:contextualSpacing/>
                  </w:pPr>
                  <w:r>
                    <w:t>program design</w:t>
                  </w:r>
                  <w:bookmarkEnd w:id="122"/>
                </w:p>
              </w:tc>
            </w:tr>
            <w:tr w:rsidR="00ED5F8E" w14:paraId="08BDB090" w14:textId="77777777" w:rsidTr="005928D1">
              <w:tc>
                <w:tcPr>
                  <w:tcW w:w="915" w:type="pct"/>
                </w:tcPr>
                <w:p w14:paraId="10590418" w14:textId="77777777" w:rsidR="00ED5F8E" w:rsidRDefault="00ED5F8E" w:rsidP="005928D1">
                  <w:pPr>
                    <w:pStyle w:val="TableBodyText"/>
                    <w:spacing w:beforeLines="40" w:before="96"/>
                    <w:ind w:left="113"/>
                    <w:jc w:val="left"/>
                  </w:pPr>
                  <w:r>
                    <w:t>RTO eligibility criteria</w:t>
                  </w:r>
                </w:p>
              </w:tc>
              <w:tc>
                <w:tcPr>
                  <w:tcW w:w="2042" w:type="pct"/>
                </w:tcPr>
                <w:p w14:paraId="41FECAAF" w14:textId="77777777" w:rsidR="00ED5F8E" w:rsidRDefault="00ED5F8E" w:rsidP="005928D1">
                  <w:pPr>
                    <w:pStyle w:val="TableBullet"/>
                    <w:spacing w:beforeLines="40" w:before="96"/>
                    <w:contextualSpacing/>
                    <w:rPr>
                      <w:lang w:eastAsia="en-US"/>
                    </w:rPr>
                  </w:pPr>
                  <w:r>
                    <w:rPr>
                      <w:lang w:eastAsia="en-US"/>
                    </w:rPr>
                    <w:t>An RTO</w:t>
                  </w:r>
                </w:p>
                <w:p w14:paraId="66B27DBA" w14:textId="77777777" w:rsidR="00ED5F8E" w:rsidRDefault="00ED5F8E" w:rsidP="005928D1">
                  <w:pPr>
                    <w:pStyle w:val="TableBullet"/>
                    <w:spacing w:beforeLines="40" w:before="96"/>
                    <w:contextualSpacing/>
                    <w:rPr>
                      <w:lang w:eastAsia="en-US"/>
                    </w:rPr>
                  </w:pPr>
                  <w:r>
                    <w:rPr>
                      <w:lang w:eastAsia="en-US"/>
                    </w:rPr>
                    <w:t>Registered to deliver the full qualification</w:t>
                  </w:r>
                </w:p>
                <w:p w14:paraId="688E46D3" w14:textId="77777777" w:rsidR="00ED5F8E" w:rsidRDefault="00ED5F8E" w:rsidP="005928D1">
                  <w:pPr>
                    <w:pStyle w:val="TableBullet"/>
                    <w:spacing w:beforeLines="40" w:before="96"/>
                    <w:contextualSpacing/>
                    <w:rPr>
                      <w:lang w:eastAsia="en-US"/>
                    </w:rPr>
                  </w:pPr>
                  <w:r>
                    <w:rPr>
                      <w:lang w:eastAsia="en-US"/>
                    </w:rPr>
                    <w:t>At least one qualification on the priority skills list</w:t>
                  </w:r>
                </w:p>
                <w:p w14:paraId="353FE8F7" w14:textId="77777777" w:rsidR="00ED5F8E" w:rsidRDefault="00ED5F8E" w:rsidP="005928D1">
                  <w:pPr>
                    <w:pStyle w:val="TableBullet"/>
                    <w:spacing w:beforeLines="40" w:before="96"/>
                    <w:contextualSpacing/>
                    <w:rPr>
                      <w:lang w:eastAsia="en-US"/>
                    </w:rPr>
                  </w:pPr>
                  <w:r>
                    <w:rPr>
                      <w:lang w:eastAsia="en-US"/>
                    </w:rPr>
                    <w:t>Evidence of 12 months delivery of training services in Queensland or industry area</w:t>
                  </w:r>
                </w:p>
              </w:tc>
              <w:tc>
                <w:tcPr>
                  <w:tcW w:w="2043" w:type="pct"/>
                </w:tcPr>
                <w:p w14:paraId="6FD91D2D" w14:textId="77777777" w:rsidR="00ED5F8E" w:rsidRDefault="00ED5F8E" w:rsidP="005928D1">
                  <w:pPr>
                    <w:pStyle w:val="TableBullet"/>
                    <w:spacing w:beforeLines="40" w:before="96"/>
                    <w:contextualSpacing/>
                    <w:rPr>
                      <w:lang w:eastAsia="en-US"/>
                    </w:rPr>
                  </w:pPr>
                  <w:r>
                    <w:rPr>
                      <w:lang w:eastAsia="en-US"/>
                    </w:rPr>
                    <w:t>Employer and industry support for training quality and industry connections</w:t>
                  </w:r>
                </w:p>
                <w:p w14:paraId="77413231" w14:textId="77777777" w:rsidR="00ED5F8E" w:rsidRDefault="00ED5F8E" w:rsidP="005928D1">
                  <w:pPr>
                    <w:pStyle w:val="TableBullet"/>
                    <w:spacing w:beforeLines="40" w:before="96"/>
                    <w:contextualSpacing/>
                    <w:rPr>
                      <w:lang w:eastAsia="en-US"/>
                    </w:rPr>
                  </w:pPr>
                  <w:r>
                    <w:rPr>
                      <w:lang w:eastAsia="en-US"/>
                    </w:rPr>
                    <w:t>Must meet financial viability benchmarks</w:t>
                  </w:r>
                </w:p>
                <w:p w14:paraId="1B2F82E8" w14:textId="77777777" w:rsidR="00ED5F8E" w:rsidRDefault="00ED5F8E" w:rsidP="005928D1">
                  <w:pPr>
                    <w:pStyle w:val="TableBullet"/>
                    <w:spacing w:beforeLines="40" w:before="96"/>
                    <w:contextualSpacing/>
                  </w:pPr>
                  <w:r>
                    <w:rPr>
                      <w:lang w:eastAsia="en-US"/>
                    </w:rPr>
                    <w:t>Adheres to the requirements of funding program including its policies and relevant documentation</w:t>
                  </w:r>
                </w:p>
              </w:tc>
            </w:tr>
            <w:tr w:rsidR="00ED5F8E" w14:paraId="76A38F76" w14:textId="77777777" w:rsidTr="005928D1">
              <w:tc>
                <w:tcPr>
                  <w:tcW w:w="915" w:type="pct"/>
                </w:tcPr>
                <w:p w14:paraId="702B3337" w14:textId="77777777" w:rsidR="00ED5F8E" w:rsidRDefault="00ED5F8E" w:rsidP="005928D1">
                  <w:pPr>
                    <w:pStyle w:val="TableBodyText"/>
                    <w:spacing w:beforeLines="40" w:before="96"/>
                    <w:ind w:left="113"/>
                    <w:jc w:val="left"/>
                  </w:pPr>
                  <w:r>
                    <w:t>Statement of expectations</w:t>
                  </w:r>
                </w:p>
              </w:tc>
              <w:tc>
                <w:tcPr>
                  <w:tcW w:w="2042" w:type="pct"/>
                </w:tcPr>
                <w:p w14:paraId="4458B9F2" w14:textId="77777777" w:rsidR="00ED5F8E" w:rsidRDefault="00ED5F8E" w:rsidP="005928D1">
                  <w:pPr>
                    <w:pStyle w:val="TableBullet"/>
                    <w:spacing w:beforeLines="40" w:before="96"/>
                    <w:contextualSpacing/>
                    <w:rPr>
                      <w:lang w:eastAsia="en-US"/>
                    </w:rPr>
                  </w:pPr>
                  <w:r>
                    <w:rPr>
                      <w:lang w:eastAsia="en-US"/>
                    </w:rPr>
                    <w:t>Included in pre</w:t>
                  </w:r>
                  <w:r>
                    <w:rPr>
                      <w:lang w:eastAsia="en-US"/>
                    </w:rPr>
                    <w:noBreakHyphen/>
                    <w:t>qualified supplier policy.</w:t>
                  </w:r>
                </w:p>
                <w:p w14:paraId="1AE24139" w14:textId="77777777" w:rsidR="00ED5F8E" w:rsidRDefault="00ED5F8E" w:rsidP="005928D1">
                  <w:pPr>
                    <w:pStyle w:val="TableBullet"/>
                    <w:spacing w:beforeLines="40" w:before="96"/>
                    <w:contextualSpacing/>
                    <w:rPr>
                      <w:lang w:eastAsia="en-US"/>
                    </w:rPr>
                  </w:pPr>
                  <w:r>
                    <w:rPr>
                      <w:lang w:eastAsia="en-US"/>
                    </w:rPr>
                    <w:t>Disclose pricing information upfront to enable informed consumer</w:t>
                  </w:r>
                </w:p>
                <w:p w14:paraId="74ECE60B" w14:textId="77777777" w:rsidR="00ED5F8E" w:rsidRDefault="00ED5F8E" w:rsidP="005928D1">
                  <w:pPr>
                    <w:pStyle w:val="TableBullet"/>
                    <w:spacing w:beforeLines="40" w:before="96"/>
                    <w:contextualSpacing/>
                    <w:rPr>
                      <w:lang w:eastAsia="en-US"/>
                    </w:rPr>
                  </w:pPr>
                  <w:r>
                    <w:rPr>
                      <w:lang w:eastAsia="en-US"/>
                    </w:rPr>
                    <w:t>Demonstrate professional and ethical standards of behaviour</w:t>
                  </w:r>
                </w:p>
              </w:tc>
              <w:tc>
                <w:tcPr>
                  <w:tcW w:w="2043" w:type="pct"/>
                </w:tcPr>
                <w:p w14:paraId="3F4238FF" w14:textId="77777777" w:rsidR="00ED5F8E" w:rsidRDefault="00ED5F8E" w:rsidP="005928D1">
                  <w:pPr>
                    <w:pStyle w:val="TableBullet"/>
                    <w:spacing w:beforeLines="40" w:before="96"/>
                    <w:contextualSpacing/>
                    <w:rPr>
                      <w:lang w:eastAsia="en-US"/>
                    </w:rPr>
                  </w:pPr>
                  <w:r>
                    <w:rPr>
                      <w:lang w:eastAsia="en-US"/>
                    </w:rPr>
                    <w:t>Comply with all funding terms and conditions</w:t>
                  </w:r>
                </w:p>
                <w:p w14:paraId="6A9151FF" w14:textId="77777777" w:rsidR="00ED5F8E" w:rsidRDefault="00ED5F8E" w:rsidP="005928D1">
                  <w:pPr>
                    <w:pStyle w:val="TableBullet"/>
                    <w:spacing w:beforeLines="40" w:before="96"/>
                    <w:contextualSpacing/>
                    <w:rPr>
                      <w:lang w:eastAsia="en-US"/>
                    </w:rPr>
                  </w:pPr>
                  <w:r>
                    <w:rPr>
                      <w:lang w:eastAsia="en-US"/>
                    </w:rPr>
                    <w:t>Support the learning needs of students</w:t>
                  </w:r>
                </w:p>
                <w:p w14:paraId="640388CA" w14:textId="77777777" w:rsidR="00ED5F8E" w:rsidRDefault="00ED5F8E" w:rsidP="005928D1">
                  <w:pPr>
                    <w:pStyle w:val="TableBullet"/>
                    <w:spacing w:beforeLines="40" w:before="96"/>
                    <w:contextualSpacing/>
                  </w:pPr>
                  <w:r>
                    <w:rPr>
                      <w:lang w:eastAsia="en-US"/>
                    </w:rPr>
                    <w:t>Achieve a minimum outcome for students</w:t>
                  </w:r>
                </w:p>
              </w:tc>
            </w:tr>
            <w:tr w:rsidR="00ED5F8E" w14:paraId="73C8DE17" w14:textId="77777777" w:rsidTr="005928D1">
              <w:tc>
                <w:tcPr>
                  <w:tcW w:w="915" w:type="pct"/>
                </w:tcPr>
                <w:p w14:paraId="7BC39926" w14:textId="77777777" w:rsidR="00ED5F8E" w:rsidRDefault="00ED5F8E" w:rsidP="005928D1">
                  <w:pPr>
                    <w:pStyle w:val="TableBodyText"/>
                    <w:spacing w:beforeLines="40" w:before="96"/>
                    <w:ind w:left="113"/>
                    <w:jc w:val="left"/>
                  </w:pPr>
                  <w:r>
                    <w:t>Performance monitoring</w:t>
                  </w:r>
                </w:p>
              </w:tc>
              <w:tc>
                <w:tcPr>
                  <w:tcW w:w="4085" w:type="pct"/>
                  <w:gridSpan w:val="2"/>
                </w:tcPr>
                <w:p w14:paraId="19D74D9A" w14:textId="77777777" w:rsidR="00ED5F8E" w:rsidRDefault="00ED5F8E" w:rsidP="005928D1">
                  <w:pPr>
                    <w:pStyle w:val="TableBodyText"/>
                    <w:spacing w:beforeLines="40" w:before="96"/>
                    <w:jc w:val="left"/>
                  </w:pPr>
                  <w:r>
                    <w:rPr>
                      <w:lang w:eastAsia="en-US"/>
                    </w:rPr>
                    <w:t>The selection of RTOs for audits may be done randomly, those perceived to be higher risk, or be initiated in response to complaints made to the department or the Queensland Training Ombudsman</w:t>
                  </w:r>
                </w:p>
              </w:tc>
            </w:tr>
            <w:tr w:rsidR="00ED5F8E" w14:paraId="0298D089" w14:textId="77777777" w:rsidTr="005928D1">
              <w:tc>
                <w:tcPr>
                  <w:tcW w:w="915" w:type="pct"/>
                </w:tcPr>
                <w:p w14:paraId="7BFD0DB1" w14:textId="77777777" w:rsidR="00ED5F8E" w:rsidRDefault="00ED5F8E" w:rsidP="005928D1">
                  <w:pPr>
                    <w:pStyle w:val="TableBodyText"/>
                    <w:spacing w:beforeLines="40" w:before="96"/>
                    <w:ind w:left="113"/>
                    <w:jc w:val="left"/>
                  </w:pPr>
                  <w:r>
                    <w:t>Sanctions for breach</w:t>
                  </w:r>
                </w:p>
              </w:tc>
              <w:tc>
                <w:tcPr>
                  <w:tcW w:w="2042" w:type="pct"/>
                </w:tcPr>
                <w:p w14:paraId="36032A86" w14:textId="77777777" w:rsidR="00ED5F8E" w:rsidRDefault="00ED5F8E" w:rsidP="005928D1">
                  <w:pPr>
                    <w:pStyle w:val="TableBullet"/>
                    <w:spacing w:beforeLines="40" w:before="96"/>
                    <w:contextualSpacing/>
                    <w:rPr>
                      <w:lang w:eastAsia="en-US"/>
                    </w:rPr>
                  </w:pPr>
                  <w:r>
                    <w:rPr>
                      <w:lang w:eastAsia="en-US"/>
                    </w:rPr>
                    <w:t>referral to ASQA for audit</w:t>
                  </w:r>
                </w:p>
                <w:p w14:paraId="32832DD3" w14:textId="77777777" w:rsidR="00ED5F8E" w:rsidRDefault="00ED5F8E" w:rsidP="005928D1">
                  <w:pPr>
                    <w:pStyle w:val="TableBullet"/>
                    <w:spacing w:beforeLines="40" w:before="96"/>
                    <w:contextualSpacing/>
                    <w:rPr>
                      <w:lang w:eastAsia="en-US"/>
                    </w:rPr>
                  </w:pPr>
                  <w:r>
                    <w:rPr>
                      <w:lang w:eastAsia="en-US"/>
                    </w:rPr>
                    <w:t>recovery of funds previously paid to the RTO</w:t>
                  </w:r>
                </w:p>
                <w:p w14:paraId="6D81B4A4" w14:textId="77777777" w:rsidR="00ED5F8E" w:rsidRDefault="00ED5F8E" w:rsidP="005928D1">
                  <w:pPr>
                    <w:pStyle w:val="TableBullet"/>
                    <w:spacing w:beforeLines="40" w:before="96"/>
                    <w:contextualSpacing/>
                    <w:rPr>
                      <w:lang w:eastAsia="en-US"/>
                    </w:rPr>
                  </w:pPr>
                  <w:r>
                    <w:rPr>
                      <w:lang w:eastAsia="en-US"/>
                    </w:rPr>
                    <w:t>directive to cease new enrolments</w:t>
                  </w:r>
                </w:p>
                <w:p w14:paraId="23FBF23D" w14:textId="77777777" w:rsidR="00ED5F8E" w:rsidRDefault="00ED5F8E" w:rsidP="005928D1">
                  <w:pPr>
                    <w:pStyle w:val="TableBullet"/>
                    <w:spacing w:beforeLines="40" w:before="96"/>
                    <w:contextualSpacing/>
                    <w:rPr>
                      <w:lang w:eastAsia="en-US"/>
                    </w:rPr>
                  </w:pPr>
                  <w:r>
                    <w:rPr>
                      <w:lang w:eastAsia="en-US"/>
                    </w:rPr>
                    <w:t>withholding payment for unit</w:t>
                  </w:r>
                </w:p>
              </w:tc>
              <w:tc>
                <w:tcPr>
                  <w:tcW w:w="2043" w:type="pct"/>
                </w:tcPr>
                <w:p w14:paraId="1388CEFA" w14:textId="77777777" w:rsidR="00ED5F8E" w:rsidRDefault="00ED5F8E" w:rsidP="005928D1">
                  <w:pPr>
                    <w:pStyle w:val="TableBullet"/>
                    <w:spacing w:beforeLines="40" w:before="96"/>
                    <w:contextualSpacing/>
                    <w:rPr>
                      <w:lang w:eastAsia="en-US"/>
                    </w:rPr>
                  </w:pPr>
                  <w:r>
                    <w:rPr>
                      <w:lang w:eastAsia="en-US"/>
                    </w:rPr>
                    <w:t>suspension of funding for future enrolments in a qualification(s)</w:t>
                  </w:r>
                </w:p>
                <w:p w14:paraId="027904DF" w14:textId="77777777" w:rsidR="00ED5F8E" w:rsidRDefault="00ED5F8E" w:rsidP="005928D1">
                  <w:pPr>
                    <w:pStyle w:val="TableBullet"/>
                    <w:spacing w:beforeLines="40" w:before="96"/>
                    <w:contextualSpacing/>
                    <w:rPr>
                      <w:lang w:eastAsia="en-US"/>
                    </w:rPr>
                  </w:pPr>
                  <w:r>
                    <w:rPr>
                      <w:lang w:eastAsia="en-US"/>
                    </w:rPr>
                    <w:t>suspension/withdrawal of approval for a qualification or program</w:t>
                  </w:r>
                </w:p>
                <w:p w14:paraId="77BC8D64" w14:textId="77777777" w:rsidR="00ED5F8E" w:rsidRDefault="00ED5F8E" w:rsidP="005928D1">
                  <w:pPr>
                    <w:pStyle w:val="TableBullet"/>
                    <w:spacing w:beforeLines="40" w:before="96"/>
                    <w:contextualSpacing/>
                    <w:rPr>
                      <w:lang w:eastAsia="en-US"/>
                    </w:rPr>
                  </w:pPr>
                  <w:r>
                    <w:rPr>
                      <w:lang w:eastAsia="en-US"/>
                    </w:rPr>
                    <w:t>suspension/termination of contract</w:t>
                  </w:r>
                </w:p>
                <w:p w14:paraId="17891FE2" w14:textId="77777777" w:rsidR="00ED5F8E" w:rsidRDefault="00ED5F8E" w:rsidP="005928D1">
                  <w:pPr>
                    <w:pStyle w:val="TableBullet"/>
                    <w:spacing w:beforeLines="40" w:before="96"/>
                    <w:contextualSpacing/>
                  </w:pPr>
                  <w:r>
                    <w:rPr>
                      <w:lang w:eastAsia="en-US"/>
                    </w:rPr>
                    <w:t>no contract for next funding period</w:t>
                  </w:r>
                </w:p>
              </w:tc>
            </w:tr>
            <w:tr w:rsidR="00ED5F8E" w14:paraId="3D202E8B" w14:textId="77777777" w:rsidTr="005928D1">
              <w:tc>
                <w:tcPr>
                  <w:tcW w:w="915" w:type="pct"/>
                  <w:tcBorders>
                    <w:bottom w:val="single" w:sz="6" w:space="0" w:color="BFBFBF"/>
                  </w:tcBorders>
                  <w:shd w:val="clear" w:color="auto" w:fill="auto"/>
                </w:tcPr>
                <w:p w14:paraId="3B84CA6C" w14:textId="77777777" w:rsidR="00ED5F8E" w:rsidRDefault="00ED5F8E" w:rsidP="005928D1">
                  <w:pPr>
                    <w:pStyle w:val="TableBodyText"/>
                    <w:spacing w:beforeLines="40" w:before="96"/>
                    <w:ind w:left="113"/>
                    <w:jc w:val="left"/>
                  </w:pPr>
                  <w:r>
                    <w:t>Regulator</w:t>
                  </w:r>
                </w:p>
              </w:tc>
              <w:tc>
                <w:tcPr>
                  <w:tcW w:w="4085" w:type="pct"/>
                  <w:gridSpan w:val="2"/>
                  <w:tcBorders>
                    <w:bottom w:val="single" w:sz="6" w:space="0" w:color="BFBFBF"/>
                  </w:tcBorders>
                  <w:shd w:val="clear" w:color="auto" w:fill="auto"/>
                </w:tcPr>
                <w:p w14:paraId="705662FB" w14:textId="77777777" w:rsidR="00ED5F8E" w:rsidRDefault="00ED5F8E" w:rsidP="005928D1">
                  <w:pPr>
                    <w:pStyle w:val="TableBodyText"/>
                    <w:spacing w:beforeLines="40" w:before="96"/>
                    <w:jc w:val="left"/>
                  </w:pPr>
                  <w:r>
                    <w:rPr>
                      <w:lang w:eastAsia="en-US"/>
                    </w:rPr>
                    <w:t>ASQA</w:t>
                  </w:r>
                </w:p>
              </w:tc>
            </w:tr>
          </w:tbl>
          <w:p w14:paraId="16A671FA" w14:textId="77777777" w:rsidR="00ED5F8E" w:rsidRDefault="00ED5F8E" w:rsidP="005928D1">
            <w:pPr>
              <w:pStyle w:val="Box"/>
            </w:pPr>
          </w:p>
        </w:tc>
      </w:tr>
      <w:tr w:rsidR="00ED5F8E" w14:paraId="58F3662F" w14:textId="77777777" w:rsidTr="005928D1">
        <w:tc>
          <w:tcPr>
            <w:tcW w:w="5000" w:type="pct"/>
            <w:tcBorders>
              <w:top w:val="nil"/>
              <w:left w:val="nil"/>
              <w:bottom w:val="nil"/>
              <w:right w:val="nil"/>
            </w:tcBorders>
            <w:shd w:val="clear" w:color="auto" w:fill="auto"/>
          </w:tcPr>
          <w:p w14:paraId="66C61A7F" w14:textId="16A607D2" w:rsidR="00ED5F8E" w:rsidRPr="000F72E7" w:rsidRDefault="006301F2" w:rsidP="005928D1">
            <w:pPr>
              <w:pStyle w:val="Note"/>
            </w:pPr>
            <w:r>
              <w:t>.. n</w:t>
            </w:r>
            <w:r w:rsidR="00ED5F8E" w:rsidRPr="000F72E7">
              <w:t>ot applicable</w:t>
            </w:r>
            <w:r w:rsidR="00ED5F8E">
              <w:t>.</w:t>
            </w:r>
          </w:p>
        </w:tc>
      </w:tr>
      <w:tr w:rsidR="00ED5F8E" w14:paraId="083D9199" w14:textId="77777777" w:rsidTr="005928D1">
        <w:tc>
          <w:tcPr>
            <w:tcW w:w="5000" w:type="pct"/>
            <w:tcBorders>
              <w:top w:val="nil"/>
              <w:left w:val="nil"/>
              <w:bottom w:val="single" w:sz="6" w:space="0" w:color="78A22F"/>
              <w:right w:val="nil"/>
            </w:tcBorders>
            <w:shd w:val="clear" w:color="auto" w:fill="auto"/>
          </w:tcPr>
          <w:p w14:paraId="0CA3F012" w14:textId="77777777" w:rsidR="00ED5F8E" w:rsidRDefault="00ED5F8E" w:rsidP="005928D1">
            <w:pPr>
              <w:pStyle w:val="Box"/>
              <w:spacing w:before="0" w:line="120" w:lineRule="exact"/>
            </w:pPr>
          </w:p>
        </w:tc>
      </w:tr>
      <w:tr w:rsidR="00ED5F8E" w:rsidRPr="00626D32" w14:paraId="5CB1E277" w14:textId="77777777" w:rsidTr="005928D1">
        <w:tc>
          <w:tcPr>
            <w:tcW w:w="5000" w:type="pct"/>
            <w:tcBorders>
              <w:top w:val="single" w:sz="6" w:space="0" w:color="78A22F"/>
              <w:left w:val="nil"/>
              <w:bottom w:val="nil"/>
              <w:right w:val="nil"/>
            </w:tcBorders>
          </w:tcPr>
          <w:p w14:paraId="3D0750C1" w14:textId="77777777" w:rsidR="00ED5F8E" w:rsidRPr="00626D32" w:rsidRDefault="00ED5F8E" w:rsidP="005928D1">
            <w:pPr>
              <w:pStyle w:val="BoxSpaceBelow"/>
            </w:pPr>
          </w:p>
        </w:tc>
      </w:tr>
    </w:tbl>
    <w:p w14:paraId="2F49CDB7" w14:textId="77777777" w:rsidR="00ED5F8E" w:rsidRDefault="00ED5F8E" w:rsidP="005928D1">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design element: contains a nested table with data/information."/>
      </w:tblPr>
      <w:tblGrid>
        <w:gridCol w:w="8789"/>
      </w:tblGrid>
      <w:tr w:rsidR="00ED5F8E" w14:paraId="03B15B3B" w14:textId="77777777" w:rsidTr="005928D1">
        <w:trPr>
          <w:tblHeader/>
        </w:trPr>
        <w:tc>
          <w:tcPr>
            <w:tcW w:w="5000" w:type="pct"/>
            <w:tcBorders>
              <w:top w:val="single" w:sz="6" w:space="0" w:color="78A22F"/>
              <w:left w:val="nil"/>
              <w:bottom w:val="nil"/>
              <w:right w:val="nil"/>
            </w:tcBorders>
            <w:shd w:val="clear" w:color="auto" w:fill="auto"/>
          </w:tcPr>
          <w:p w14:paraId="3D65C131" w14:textId="7A931573" w:rsidR="00ED5F8E" w:rsidRPr="00784A05" w:rsidRDefault="00ED5F8E" w:rsidP="005928D1">
            <w:pPr>
              <w:pStyle w:val="TableTitle"/>
            </w:pPr>
            <w:r>
              <w:rPr>
                <w:b w:val="0"/>
              </w:rPr>
              <w:t>Table D.</w:t>
            </w:r>
            <w:r>
              <w:rPr>
                <w:b w:val="0"/>
                <w:noProof/>
              </w:rPr>
              <w:t>4</w:t>
            </w:r>
            <w:r>
              <w:tab/>
              <w:t>South Australia</w:t>
            </w:r>
          </w:p>
        </w:tc>
      </w:tr>
      <w:tr w:rsidR="00ED5F8E" w14:paraId="0DD9F2D0" w14:textId="77777777" w:rsidTr="005928D1">
        <w:tc>
          <w:tcPr>
            <w:tcW w:w="5000" w:type="pct"/>
            <w:tcBorders>
              <w:top w:val="nil"/>
              <w:left w:val="nil"/>
              <w:bottom w:val="nil"/>
              <w:right w:val="nil"/>
            </w:tcBorders>
            <w:shd w:val="clear" w:color="auto" w:fill="auto"/>
          </w:tcPr>
          <w:tbl>
            <w:tblPr>
              <w:tblW w:w="5000" w:type="pct"/>
              <w:tblCellMar>
                <w:left w:w="0" w:type="dxa"/>
                <w:right w:w="0" w:type="dxa"/>
              </w:tblCellMar>
              <w:tblLook w:val="0000" w:firstRow="0" w:lastRow="0" w:firstColumn="0" w:lastColumn="0" w:noHBand="0" w:noVBand="0"/>
            </w:tblPr>
            <w:tblGrid>
              <w:gridCol w:w="1556"/>
              <w:gridCol w:w="6949"/>
            </w:tblGrid>
            <w:tr w:rsidR="00ED5F8E" w14:paraId="195486DF" w14:textId="77777777" w:rsidTr="005928D1">
              <w:tc>
                <w:tcPr>
                  <w:tcW w:w="915" w:type="pct"/>
                  <w:tcBorders>
                    <w:top w:val="single" w:sz="6" w:space="0" w:color="BFBFBF"/>
                    <w:bottom w:val="single" w:sz="6" w:space="0" w:color="BFBFBF"/>
                  </w:tcBorders>
                  <w:shd w:val="clear" w:color="auto" w:fill="auto"/>
                </w:tcPr>
                <w:p w14:paraId="4605A586" w14:textId="77777777" w:rsidR="00ED5F8E" w:rsidRDefault="00ED5F8E" w:rsidP="005928D1">
                  <w:pPr>
                    <w:pStyle w:val="TableColumnHeading"/>
                    <w:jc w:val="left"/>
                  </w:pPr>
                  <w:r>
                    <w:t>Setting</w:t>
                  </w:r>
                </w:p>
              </w:tc>
              <w:tc>
                <w:tcPr>
                  <w:tcW w:w="4085" w:type="pct"/>
                  <w:tcBorders>
                    <w:top w:val="single" w:sz="6" w:space="0" w:color="BFBFBF"/>
                    <w:bottom w:val="single" w:sz="6" w:space="0" w:color="BFBFBF"/>
                  </w:tcBorders>
                  <w:shd w:val="clear" w:color="auto" w:fill="auto"/>
                </w:tcPr>
                <w:p w14:paraId="61ABDD45" w14:textId="77777777" w:rsidR="00ED5F8E" w:rsidRDefault="00ED5F8E" w:rsidP="005928D1">
                  <w:pPr>
                    <w:pStyle w:val="TableColumnHeading"/>
                    <w:ind w:right="28"/>
                    <w:jc w:val="left"/>
                  </w:pPr>
                  <w:r>
                    <w:t>Description</w:t>
                  </w:r>
                </w:p>
              </w:tc>
            </w:tr>
            <w:tr w:rsidR="00ED5F8E" w14:paraId="18D61B1E" w14:textId="77777777" w:rsidTr="000B6E9D">
              <w:tc>
                <w:tcPr>
                  <w:tcW w:w="5000" w:type="pct"/>
                  <w:gridSpan w:val="2"/>
                  <w:tcBorders>
                    <w:top w:val="single" w:sz="6" w:space="0" w:color="BFBFBF"/>
                  </w:tcBorders>
                  <w:shd w:val="clear" w:color="auto" w:fill="F2F2F2" w:themeFill="background1" w:themeFillShade="F2"/>
                </w:tcPr>
                <w:p w14:paraId="5AC6D494" w14:textId="77777777" w:rsidR="00ED5F8E" w:rsidRPr="00DE3143" w:rsidRDefault="00ED5F8E" w:rsidP="000B6E9D">
                  <w:pPr>
                    <w:pStyle w:val="TableUnitsRow"/>
                    <w:spacing w:before="80"/>
                    <w:ind w:right="28"/>
                    <w:jc w:val="left"/>
                    <w:rPr>
                      <w:b/>
                      <w:bCs/>
                    </w:rPr>
                  </w:pPr>
                  <w:r w:rsidRPr="00DE3143">
                    <w:rPr>
                      <w:b/>
                      <w:bCs/>
                    </w:rPr>
                    <w:t>Price, student fee and subsidy settings</w:t>
                  </w:r>
                </w:p>
              </w:tc>
            </w:tr>
            <w:tr w:rsidR="00ED5F8E" w14:paraId="0AE2679B" w14:textId="77777777" w:rsidTr="005928D1">
              <w:tc>
                <w:tcPr>
                  <w:tcW w:w="915" w:type="pct"/>
                </w:tcPr>
                <w:p w14:paraId="68DB1035" w14:textId="77777777" w:rsidR="00ED5F8E" w:rsidRDefault="00ED5F8E" w:rsidP="005928D1">
                  <w:pPr>
                    <w:pStyle w:val="TableBodyText"/>
                    <w:spacing w:before="80"/>
                    <w:ind w:left="113"/>
                    <w:jc w:val="left"/>
                  </w:pPr>
                  <w:r>
                    <w:t>Price</w:t>
                  </w:r>
                </w:p>
              </w:tc>
              <w:tc>
                <w:tcPr>
                  <w:tcW w:w="4085" w:type="pct"/>
                </w:tcPr>
                <w:p w14:paraId="3709B7F1" w14:textId="77777777" w:rsidR="00ED5F8E" w:rsidRDefault="00ED5F8E" w:rsidP="005928D1">
                  <w:pPr>
                    <w:pStyle w:val="TableBodyText"/>
                    <w:spacing w:before="80"/>
                    <w:ind w:right="28"/>
                    <w:jc w:val="left"/>
                  </w:pPr>
                  <w:r>
                    <w:t>Deregulated but subsidies set a price floor</w:t>
                  </w:r>
                </w:p>
              </w:tc>
            </w:tr>
            <w:tr w:rsidR="00ED5F8E" w14:paraId="13767A5C" w14:textId="77777777" w:rsidTr="005928D1">
              <w:tc>
                <w:tcPr>
                  <w:tcW w:w="915" w:type="pct"/>
                </w:tcPr>
                <w:p w14:paraId="2AAD4AA0" w14:textId="77777777" w:rsidR="00ED5F8E" w:rsidRDefault="00ED5F8E" w:rsidP="005928D1">
                  <w:pPr>
                    <w:pStyle w:val="TableBodyText"/>
                    <w:spacing w:before="80"/>
                    <w:ind w:left="113"/>
                    <w:jc w:val="left"/>
                  </w:pPr>
                  <w:r>
                    <w:t>Student fee</w:t>
                  </w:r>
                </w:p>
              </w:tc>
              <w:tc>
                <w:tcPr>
                  <w:tcW w:w="4085" w:type="pct"/>
                </w:tcPr>
                <w:p w14:paraId="5514A122" w14:textId="77777777" w:rsidR="00ED5F8E" w:rsidRDefault="00ED5F8E" w:rsidP="005928D1">
                  <w:pPr>
                    <w:pStyle w:val="TableBodyText"/>
                    <w:spacing w:before="80"/>
                    <w:ind w:right="28"/>
                    <w:jc w:val="left"/>
                  </w:pPr>
                  <w:r>
                    <w:t>Deregulated — RTOs can charge any fee greater than zero</w:t>
                  </w:r>
                </w:p>
              </w:tc>
            </w:tr>
            <w:tr w:rsidR="00ED5F8E" w14:paraId="209710F8" w14:textId="77777777" w:rsidTr="005928D1">
              <w:tc>
                <w:tcPr>
                  <w:tcW w:w="915" w:type="pct"/>
                </w:tcPr>
                <w:p w14:paraId="4340C934" w14:textId="77777777" w:rsidR="00ED5F8E" w:rsidRDefault="00ED5F8E" w:rsidP="005928D1">
                  <w:pPr>
                    <w:pStyle w:val="TableBodyText"/>
                    <w:spacing w:before="80"/>
                    <w:ind w:left="113"/>
                    <w:jc w:val="left"/>
                  </w:pPr>
                  <w:r>
                    <w:t>Government subsidy</w:t>
                  </w:r>
                </w:p>
              </w:tc>
              <w:tc>
                <w:tcPr>
                  <w:tcW w:w="4085" w:type="pct"/>
                </w:tcPr>
                <w:p w14:paraId="2773A90F" w14:textId="77777777" w:rsidR="00ED5F8E" w:rsidRDefault="00ED5F8E" w:rsidP="005928D1">
                  <w:pPr>
                    <w:pStyle w:val="TableBodyText"/>
                    <w:tabs>
                      <w:tab w:val="left" w:pos="5730"/>
                    </w:tabs>
                    <w:spacing w:before="80" w:after="0"/>
                    <w:jc w:val="left"/>
                  </w:pPr>
                  <w:r>
                    <w:t xml:space="preserve">Nominal hours </w:t>
                  </w:r>
                  <w:r w:rsidRPr="00F40790">
                    <w:t>×</w:t>
                  </w:r>
                  <w:r>
                    <w:t xml:space="preserve"> (field of education </w:t>
                  </w:r>
                  <w:r w:rsidRPr="00F40790">
                    <w:t>rate per hour</w:t>
                  </w:r>
                  <w:r>
                    <w:t xml:space="preserve"> – AQF reduction)</w:t>
                  </w:r>
                </w:p>
                <w:p w14:paraId="1B295DC6" w14:textId="77777777" w:rsidR="00ED5F8E" w:rsidRDefault="00ED5F8E" w:rsidP="005928D1">
                  <w:pPr>
                    <w:pStyle w:val="TableBodyText"/>
                    <w:tabs>
                      <w:tab w:val="left" w:pos="5730"/>
                    </w:tabs>
                    <w:spacing w:before="80" w:after="0"/>
                    <w:jc w:val="left"/>
                  </w:pPr>
                  <w:r>
                    <w:t>The AQF reduction ranges from $0.50 to $3.85 per nominal hour</w:t>
                  </w:r>
                </w:p>
                <w:p w14:paraId="1CFF26AF" w14:textId="77777777" w:rsidR="00ED5F8E" w:rsidRDefault="00ED5F8E" w:rsidP="005928D1">
                  <w:pPr>
                    <w:pStyle w:val="TableBodyText"/>
                    <w:spacing w:before="80"/>
                    <w:contextualSpacing/>
                    <w:jc w:val="left"/>
                  </w:pPr>
                  <w:r w:rsidRPr="00590D6B">
                    <w:t xml:space="preserve">The AQF Reduction </w:t>
                  </w:r>
                  <w:r>
                    <w:t>is</w:t>
                  </w:r>
                  <w:r w:rsidRPr="00590D6B">
                    <w:t xml:space="preserve"> the expected Participant Course Fee</w:t>
                  </w:r>
                  <w:r>
                    <w:t xml:space="preserve"> (it acts as an adjustment on the price)</w:t>
                  </w:r>
                </w:p>
                <w:p w14:paraId="037BD26E" w14:textId="77777777" w:rsidR="00ED5F8E" w:rsidRDefault="00ED5F8E" w:rsidP="005928D1">
                  <w:pPr>
                    <w:pStyle w:val="TableBodyText"/>
                    <w:spacing w:before="80"/>
                    <w:contextualSpacing/>
                    <w:jc w:val="left"/>
                  </w:pPr>
                  <w:r>
                    <w:t>Subsidies are paid for each unit of competency completed for a course</w:t>
                  </w:r>
                </w:p>
                <w:p w14:paraId="40448B0C" w14:textId="77777777" w:rsidR="00ED5F8E" w:rsidRDefault="00ED5F8E" w:rsidP="005928D1">
                  <w:pPr>
                    <w:pStyle w:val="TableBodyText"/>
                    <w:spacing w:before="80"/>
                    <w:contextualSpacing/>
                    <w:jc w:val="left"/>
                  </w:pPr>
                  <w:r>
                    <w:t>There is an additional course completion payment</w:t>
                  </w:r>
                </w:p>
              </w:tc>
            </w:tr>
            <w:tr w:rsidR="00ED5F8E" w14:paraId="6B7E82D2" w14:textId="77777777" w:rsidTr="005928D1">
              <w:tc>
                <w:tcPr>
                  <w:tcW w:w="915" w:type="pct"/>
                </w:tcPr>
                <w:p w14:paraId="5E72CA1E" w14:textId="77777777" w:rsidR="00ED5F8E" w:rsidRDefault="00ED5F8E" w:rsidP="005928D1">
                  <w:pPr>
                    <w:pStyle w:val="TableBodyText"/>
                    <w:spacing w:before="80"/>
                    <w:ind w:left="113"/>
                    <w:jc w:val="left"/>
                  </w:pPr>
                  <w:r>
                    <w:t>Fee concession</w:t>
                  </w:r>
                </w:p>
              </w:tc>
              <w:tc>
                <w:tcPr>
                  <w:tcW w:w="4085" w:type="pct"/>
                </w:tcPr>
                <w:p w14:paraId="74C0BA6F" w14:textId="77777777" w:rsidR="00ED5F8E" w:rsidRDefault="00ED5F8E" w:rsidP="005928D1">
                  <w:pPr>
                    <w:pStyle w:val="TableUnitsRow"/>
                    <w:spacing w:before="80"/>
                    <w:ind w:left="2" w:right="53"/>
                    <w:jc w:val="left"/>
                  </w:pPr>
                  <w:r>
                    <w:t>S</w:t>
                  </w:r>
                  <w:r w:rsidRPr="00302666">
                    <w:t>tandard Course Fee</w:t>
                  </w:r>
                  <w:r>
                    <w:t xml:space="preserve"> less</w:t>
                  </w:r>
                  <w:r w:rsidRPr="00302666">
                    <w:t xml:space="preserve"> $0.50</w:t>
                  </w:r>
                  <w:r>
                    <w:t>–$1.35 per nominal hour. (This amount is paid as an additional subsidy to the RTO)</w:t>
                  </w:r>
                </w:p>
                <w:p w14:paraId="20BD36DA" w14:textId="77777777" w:rsidR="00ED5F8E" w:rsidRDefault="00ED5F8E" w:rsidP="005928D1">
                  <w:pPr>
                    <w:pStyle w:val="TableUnitsRow"/>
                    <w:spacing w:before="80"/>
                    <w:ind w:left="2" w:right="53"/>
                    <w:jc w:val="left"/>
                  </w:pPr>
                  <w:r>
                    <w:t>Foundations Skills are fee free</w:t>
                  </w:r>
                </w:p>
                <w:p w14:paraId="15EE0CDC" w14:textId="77777777" w:rsidR="00ED5F8E" w:rsidRDefault="00ED5F8E" w:rsidP="005928D1">
                  <w:pPr>
                    <w:pStyle w:val="TableUnitsRow"/>
                    <w:spacing w:before="80"/>
                    <w:ind w:left="2" w:right="53"/>
                    <w:jc w:val="left"/>
                  </w:pPr>
                  <w:r w:rsidRPr="00DC36FC">
                    <w:rPr>
                      <w:u w:val="single"/>
                    </w:rPr>
                    <w:t>Example</w:t>
                  </w:r>
                  <w:r w:rsidRPr="00EC288F">
                    <w:t xml:space="preserve">: </w:t>
                  </w:r>
                  <w:r>
                    <w:t>Course fee – concession = concession fee = $3.00 – $2.00 = $1.00 per hour</w:t>
                  </w:r>
                </w:p>
                <w:p w14:paraId="68700838" w14:textId="77777777" w:rsidR="00ED5F8E" w:rsidRPr="00DC36FC" w:rsidRDefault="00ED5F8E" w:rsidP="005928D1">
                  <w:pPr>
                    <w:pStyle w:val="TableUnitsRow"/>
                    <w:spacing w:before="80"/>
                    <w:ind w:left="2" w:right="53"/>
                    <w:jc w:val="left"/>
                    <w:rPr>
                      <w:u w:val="single"/>
                    </w:rPr>
                  </w:pPr>
                  <w:r w:rsidRPr="00DC36FC">
                    <w:rPr>
                      <w:u w:val="single"/>
                    </w:rPr>
                    <w:t>Eligible</w:t>
                  </w:r>
                  <w:r w:rsidRPr="00491771">
                    <w:t>:</w:t>
                  </w:r>
                </w:p>
                <w:p w14:paraId="2CF8444E" w14:textId="77777777" w:rsidR="00ED5F8E" w:rsidRDefault="00ED5F8E" w:rsidP="005928D1">
                  <w:pPr>
                    <w:pStyle w:val="TableBullet"/>
                    <w:spacing w:before="80"/>
                    <w:contextualSpacing/>
                  </w:pPr>
                  <w:r w:rsidRPr="008277FE">
                    <w:t>Health Care Card, Pensioner Concession Card; or Veteran Affairs Concession Card</w:t>
                  </w:r>
                </w:p>
                <w:p w14:paraId="4B6136C2" w14:textId="77777777" w:rsidR="00ED5F8E" w:rsidRDefault="00ED5F8E" w:rsidP="005928D1">
                  <w:pPr>
                    <w:pStyle w:val="TableBullet"/>
                    <w:spacing w:before="80"/>
                    <w:contextualSpacing/>
                  </w:pPr>
                  <w:r w:rsidRPr="008277FE">
                    <w:t>Prisoner</w:t>
                  </w:r>
                </w:p>
              </w:tc>
            </w:tr>
            <w:tr w:rsidR="00ED5F8E" w14:paraId="4EAEA2B9" w14:textId="77777777" w:rsidTr="005928D1">
              <w:tc>
                <w:tcPr>
                  <w:tcW w:w="915" w:type="pct"/>
                </w:tcPr>
                <w:p w14:paraId="6F6DA407" w14:textId="77777777" w:rsidR="00ED5F8E" w:rsidRDefault="00ED5F8E" w:rsidP="005928D1">
                  <w:pPr>
                    <w:pStyle w:val="TableBodyText"/>
                    <w:spacing w:before="80"/>
                    <w:ind w:left="113"/>
                    <w:jc w:val="left"/>
                  </w:pPr>
                  <w:r>
                    <w:t>Funding cap</w:t>
                  </w:r>
                </w:p>
              </w:tc>
              <w:tc>
                <w:tcPr>
                  <w:tcW w:w="4085" w:type="pct"/>
                </w:tcPr>
                <w:p w14:paraId="5C3A968E" w14:textId="77777777" w:rsidR="00ED5F8E" w:rsidRDefault="00ED5F8E" w:rsidP="005928D1">
                  <w:pPr>
                    <w:pStyle w:val="TableBodyText"/>
                    <w:spacing w:before="80"/>
                    <w:ind w:right="28"/>
                    <w:jc w:val="left"/>
                  </w:pPr>
                  <w:r>
                    <w:t>Partially capped</w:t>
                  </w:r>
                </w:p>
              </w:tc>
            </w:tr>
            <w:tr w:rsidR="00ED5F8E" w14:paraId="101065A6" w14:textId="77777777" w:rsidTr="000B6E9D">
              <w:tc>
                <w:tcPr>
                  <w:tcW w:w="5000" w:type="pct"/>
                  <w:gridSpan w:val="2"/>
                  <w:shd w:val="clear" w:color="auto" w:fill="F2F2F2" w:themeFill="background1" w:themeFillShade="F2"/>
                </w:tcPr>
                <w:p w14:paraId="1CA56495" w14:textId="77777777" w:rsidR="00ED5F8E" w:rsidRPr="00DE3143" w:rsidRDefault="00ED5F8E" w:rsidP="005928D1">
                  <w:pPr>
                    <w:pStyle w:val="TableBodyText"/>
                    <w:spacing w:before="80"/>
                    <w:ind w:right="28"/>
                    <w:jc w:val="left"/>
                    <w:rPr>
                      <w:b/>
                      <w:bCs/>
                    </w:rPr>
                  </w:pPr>
                  <w:r w:rsidRPr="00DE3143">
                    <w:rPr>
                      <w:b/>
                      <w:bCs/>
                    </w:rPr>
                    <w:t>Estimated costs</w:t>
                  </w:r>
                </w:p>
              </w:tc>
            </w:tr>
            <w:tr w:rsidR="00ED5F8E" w14:paraId="139B30B0" w14:textId="77777777" w:rsidTr="005928D1">
              <w:tc>
                <w:tcPr>
                  <w:tcW w:w="915" w:type="pct"/>
                </w:tcPr>
                <w:p w14:paraId="601849A6" w14:textId="1446798C" w:rsidR="00ED5F8E" w:rsidRPr="00A578F9" w:rsidRDefault="007B49D7" w:rsidP="005928D1">
                  <w:pPr>
                    <w:pStyle w:val="TableBodyText"/>
                    <w:spacing w:before="80"/>
                    <w:ind w:left="113"/>
                    <w:jc w:val="left"/>
                  </w:pPr>
                  <w:r>
                    <w:t>Course</w:t>
                  </w:r>
                  <w:r w:rsidR="00ED5F8E" w:rsidRPr="00A578F9">
                    <w:t xml:space="preserve"> cost estimate</w:t>
                  </w:r>
                </w:p>
              </w:tc>
              <w:tc>
                <w:tcPr>
                  <w:tcW w:w="4085" w:type="pct"/>
                </w:tcPr>
                <w:p w14:paraId="1ECE55ED" w14:textId="77777777" w:rsidR="00ED5F8E" w:rsidRDefault="00ED5F8E" w:rsidP="005928D1">
                  <w:pPr>
                    <w:pStyle w:val="TableBodyText"/>
                    <w:spacing w:before="80"/>
                    <w:ind w:left="2" w:right="53"/>
                    <w:jc w:val="left"/>
                  </w:pPr>
                  <w:r>
                    <w:t xml:space="preserve">Cost per unit of competency = </w:t>
                  </w:r>
                  <w:r w:rsidRPr="00F40790">
                    <w:t xml:space="preserve">nominal hours × </w:t>
                  </w:r>
                  <w:r>
                    <w:t xml:space="preserve">Field of Education </w:t>
                  </w:r>
                  <w:r w:rsidRPr="00F40790">
                    <w:t>rate</w:t>
                  </w:r>
                  <w:r>
                    <w:t xml:space="preserve"> per hour</w:t>
                  </w:r>
                </w:p>
                <w:p w14:paraId="6CC318CC" w14:textId="77777777" w:rsidR="00ED5F8E" w:rsidRPr="00A578F9" w:rsidRDefault="00ED5F8E" w:rsidP="005928D1">
                  <w:pPr>
                    <w:pStyle w:val="TableBodyText"/>
                    <w:spacing w:before="80"/>
                    <w:jc w:val="left"/>
                  </w:pPr>
                  <w:r>
                    <w:t>No explicit fixed cost calculation. Costs are subject to reviews, which are undertaken on training providers actual costs</w:t>
                  </w:r>
                </w:p>
              </w:tc>
            </w:tr>
            <w:tr w:rsidR="00ED5F8E" w14:paraId="108773B6" w14:textId="77777777" w:rsidTr="005928D1">
              <w:tc>
                <w:tcPr>
                  <w:tcW w:w="915" w:type="pct"/>
                </w:tcPr>
                <w:p w14:paraId="43A79D0A" w14:textId="77777777" w:rsidR="00ED5F8E" w:rsidRPr="00A578F9" w:rsidRDefault="00ED5F8E" w:rsidP="005928D1">
                  <w:pPr>
                    <w:pStyle w:val="TableBodyText"/>
                    <w:spacing w:before="80"/>
                    <w:ind w:left="113"/>
                    <w:jc w:val="left"/>
                  </w:pPr>
                  <w:r w:rsidRPr="00A578F9">
                    <w:t>Hours</w:t>
                  </w:r>
                </w:p>
              </w:tc>
              <w:tc>
                <w:tcPr>
                  <w:tcW w:w="4085" w:type="pct"/>
                </w:tcPr>
                <w:p w14:paraId="10405EF4" w14:textId="77777777" w:rsidR="00ED5F8E" w:rsidRPr="00A578F9" w:rsidRDefault="00ED5F8E" w:rsidP="005928D1">
                  <w:pPr>
                    <w:pStyle w:val="TableBodyText"/>
                    <w:spacing w:before="80"/>
                    <w:jc w:val="left"/>
                  </w:pPr>
                  <w:r>
                    <w:t>Victorian purchasing guide nominal hours</w:t>
                  </w:r>
                </w:p>
              </w:tc>
            </w:tr>
            <w:tr w:rsidR="00ED5F8E" w14:paraId="789BD823" w14:textId="77777777" w:rsidTr="005928D1">
              <w:tc>
                <w:tcPr>
                  <w:tcW w:w="915" w:type="pct"/>
                  <w:shd w:val="clear" w:color="auto" w:fill="auto"/>
                </w:tcPr>
                <w:p w14:paraId="376EC204" w14:textId="77777777" w:rsidR="00ED5F8E" w:rsidRPr="00A578F9" w:rsidRDefault="00ED5F8E" w:rsidP="005928D1">
                  <w:pPr>
                    <w:pStyle w:val="TableBodyText"/>
                    <w:spacing w:before="80"/>
                    <w:ind w:left="113"/>
                    <w:jc w:val="left"/>
                  </w:pPr>
                  <w:r w:rsidRPr="00A578F9">
                    <w:t>Base rate</w:t>
                  </w:r>
                </w:p>
              </w:tc>
              <w:tc>
                <w:tcPr>
                  <w:tcW w:w="4085" w:type="pct"/>
                  <w:shd w:val="clear" w:color="auto" w:fill="auto"/>
                </w:tcPr>
                <w:p w14:paraId="2F15F66F" w14:textId="77777777" w:rsidR="00ED5F8E" w:rsidRPr="00A578F9" w:rsidRDefault="00ED5F8E" w:rsidP="005928D1">
                  <w:pPr>
                    <w:pStyle w:val="TableBodyText"/>
                    <w:spacing w:before="80"/>
                    <w:jc w:val="left"/>
                  </w:pPr>
                  <w:r>
                    <w:t>44 unique rates across 356 Fields of Education. These are mapped to a unit of competency</w:t>
                  </w:r>
                </w:p>
              </w:tc>
            </w:tr>
            <w:tr w:rsidR="00ED5F8E" w14:paraId="633DB8D1" w14:textId="77777777" w:rsidTr="005928D1">
              <w:tc>
                <w:tcPr>
                  <w:tcW w:w="915" w:type="pct"/>
                  <w:shd w:val="clear" w:color="auto" w:fill="auto"/>
                </w:tcPr>
                <w:p w14:paraId="0DBFB26D" w14:textId="77777777" w:rsidR="00ED5F8E" w:rsidRPr="00A578F9" w:rsidRDefault="00ED5F8E" w:rsidP="005928D1">
                  <w:pPr>
                    <w:pStyle w:val="TableBodyText"/>
                    <w:spacing w:before="80"/>
                    <w:ind w:left="113"/>
                    <w:jc w:val="left"/>
                  </w:pPr>
                  <w:r w:rsidRPr="00A578F9">
                    <w:t>Cost data</w:t>
                  </w:r>
                </w:p>
              </w:tc>
              <w:tc>
                <w:tcPr>
                  <w:tcW w:w="4085" w:type="pct"/>
                  <w:shd w:val="clear" w:color="auto" w:fill="auto"/>
                </w:tcPr>
                <w:p w14:paraId="0E2CAEE1" w14:textId="77777777" w:rsidR="00ED5F8E" w:rsidRPr="00A578F9" w:rsidRDefault="00ED5F8E" w:rsidP="005928D1">
                  <w:pPr>
                    <w:pStyle w:val="TableBodyText"/>
                    <w:spacing w:before="80"/>
                    <w:ind w:left="2" w:right="53"/>
                    <w:jc w:val="left"/>
                  </w:pPr>
                  <w:r>
                    <w:t>2011 User Choice data from private RTOs in South Australia and TAFE data</w:t>
                  </w:r>
                </w:p>
              </w:tc>
            </w:tr>
            <w:tr w:rsidR="00ED5F8E" w14:paraId="6F90098B" w14:textId="77777777" w:rsidTr="005928D1">
              <w:tc>
                <w:tcPr>
                  <w:tcW w:w="915" w:type="pct"/>
                  <w:shd w:val="clear" w:color="auto" w:fill="auto"/>
                </w:tcPr>
                <w:p w14:paraId="51E803EA" w14:textId="77777777" w:rsidR="00ED5F8E" w:rsidRPr="00A578F9" w:rsidRDefault="00ED5F8E" w:rsidP="005928D1">
                  <w:pPr>
                    <w:pStyle w:val="TableBodyText"/>
                    <w:spacing w:before="80"/>
                    <w:ind w:left="113"/>
                    <w:jc w:val="left"/>
                  </w:pPr>
                  <w:r w:rsidRPr="00A578F9">
                    <w:t>Location loading</w:t>
                  </w:r>
                </w:p>
              </w:tc>
              <w:tc>
                <w:tcPr>
                  <w:tcW w:w="4085" w:type="pct"/>
                  <w:shd w:val="clear" w:color="auto" w:fill="auto"/>
                </w:tcPr>
                <w:p w14:paraId="4CEB079E" w14:textId="77777777" w:rsidR="00ED5F8E" w:rsidRPr="00A578F9" w:rsidRDefault="00ED5F8E" w:rsidP="005928D1">
                  <w:pPr>
                    <w:pStyle w:val="TableBodyText"/>
                    <w:spacing w:before="80"/>
                    <w:jc w:val="left"/>
                    <w:rPr>
                      <w:highlight w:val="yellow"/>
                    </w:rPr>
                  </w:pPr>
                  <w:r>
                    <w:t>A</w:t>
                  </w:r>
                  <w:r w:rsidRPr="00237631">
                    <w:t xml:space="preserve">ccessible </w:t>
                  </w:r>
                  <w:r>
                    <w:t>(10%); moderately accessible (20%); remote (30%); very remote (40%)</w:t>
                  </w:r>
                </w:p>
              </w:tc>
            </w:tr>
            <w:tr w:rsidR="00ED5F8E" w14:paraId="77F5A702" w14:textId="77777777" w:rsidTr="005928D1">
              <w:tc>
                <w:tcPr>
                  <w:tcW w:w="915" w:type="pct"/>
                  <w:tcBorders>
                    <w:bottom w:val="single" w:sz="6" w:space="0" w:color="BFBFBF"/>
                  </w:tcBorders>
                  <w:shd w:val="clear" w:color="auto" w:fill="auto"/>
                </w:tcPr>
                <w:p w14:paraId="03CB0ED6" w14:textId="77777777" w:rsidR="00ED5F8E" w:rsidRPr="00A578F9" w:rsidRDefault="00ED5F8E" w:rsidP="005928D1">
                  <w:pPr>
                    <w:pStyle w:val="TableBodyText"/>
                    <w:spacing w:before="80"/>
                    <w:ind w:left="113"/>
                    <w:jc w:val="left"/>
                  </w:pPr>
                  <w:r w:rsidRPr="00A578F9">
                    <w:t>Equity loading</w:t>
                  </w:r>
                </w:p>
              </w:tc>
              <w:tc>
                <w:tcPr>
                  <w:tcW w:w="4085" w:type="pct"/>
                  <w:tcBorders>
                    <w:bottom w:val="single" w:sz="6" w:space="0" w:color="BFBFBF"/>
                  </w:tcBorders>
                  <w:shd w:val="clear" w:color="auto" w:fill="auto"/>
                </w:tcPr>
                <w:p w14:paraId="2004EC9B" w14:textId="77777777" w:rsidR="00ED5F8E" w:rsidRPr="00A578F9" w:rsidRDefault="00ED5F8E" w:rsidP="005928D1">
                  <w:pPr>
                    <w:pStyle w:val="TableBodyText"/>
                    <w:spacing w:before="80"/>
                    <w:jc w:val="left"/>
                  </w:pPr>
                  <w:r>
                    <w:t>..</w:t>
                  </w:r>
                </w:p>
              </w:tc>
            </w:tr>
          </w:tbl>
          <w:p w14:paraId="2614FA7A" w14:textId="77777777" w:rsidR="00ED5F8E" w:rsidRDefault="00ED5F8E" w:rsidP="005928D1">
            <w:pPr>
              <w:pStyle w:val="Box"/>
            </w:pPr>
          </w:p>
        </w:tc>
      </w:tr>
      <w:tr w:rsidR="00ED5F8E" w14:paraId="55DB1408" w14:textId="77777777" w:rsidTr="005928D1">
        <w:tc>
          <w:tcPr>
            <w:tcW w:w="5000" w:type="pct"/>
            <w:tcBorders>
              <w:top w:val="nil"/>
              <w:left w:val="nil"/>
              <w:bottom w:val="nil"/>
              <w:right w:val="nil"/>
            </w:tcBorders>
            <w:shd w:val="clear" w:color="auto" w:fill="auto"/>
          </w:tcPr>
          <w:p w14:paraId="7D44DCE4" w14:textId="77777777" w:rsidR="00ED5F8E" w:rsidRPr="00DE3143" w:rsidRDefault="00ED5F8E" w:rsidP="005928D1">
            <w:pPr>
              <w:pStyle w:val="Continued"/>
              <w:rPr>
                <w:b/>
                <w:bCs/>
                <w:i/>
              </w:rPr>
            </w:pPr>
            <w:r w:rsidRPr="00DE3143">
              <w:rPr>
                <w:rStyle w:val="NoteLabel"/>
                <w:b w:val="0"/>
                <w:bCs/>
              </w:rPr>
              <w:t>(continued next page)</w:t>
            </w:r>
          </w:p>
        </w:tc>
      </w:tr>
      <w:tr w:rsidR="00ED5F8E" w14:paraId="1AD4DE67" w14:textId="77777777" w:rsidTr="005928D1">
        <w:tc>
          <w:tcPr>
            <w:tcW w:w="5000" w:type="pct"/>
            <w:tcBorders>
              <w:top w:val="nil"/>
              <w:left w:val="nil"/>
              <w:bottom w:val="single" w:sz="6" w:space="0" w:color="78A22F"/>
              <w:right w:val="nil"/>
            </w:tcBorders>
            <w:shd w:val="clear" w:color="auto" w:fill="auto"/>
          </w:tcPr>
          <w:p w14:paraId="509C64D3" w14:textId="77777777" w:rsidR="00ED5F8E" w:rsidRDefault="00ED5F8E" w:rsidP="005928D1">
            <w:pPr>
              <w:pStyle w:val="Box"/>
              <w:spacing w:before="0" w:line="120" w:lineRule="exact"/>
            </w:pPr>
          </w:p>
        </w:tc>
      </w:tr>
      <w:tr w:rsidR="00ED5F8E" w:rsidRPr="000863A5" w14:paraId="7DA0FDAB" w14:textId="77777777" w:rsidTr="005928D1">
        <w:tc>
          <w:tcPr>
            <w:tcW w:w="5000" w:type="pct"/>
            <w:tcBorders>
              <w:top w:val="single" w:sz="6" w:space="0" w:color="78A22F"/>
              <w:left w:val="nil"/>
              <w:bottom w:val="nil"/>
              <w:right w:val="nil"/>
            </w:tcBorders>
          </w:tcPr>
          <w:p w14:paraId="7364D089" w14:textId="77777777" w:rsidR="00ED5F8E" w:rsidRPr="00626D32" w:rsidRDefault="00ED5F8E" w:rsidP="005928D1">
            <w:pPr>
              <w:pStyle w:val="BoxSpaceBelow"/>
            </w:pPr>
          </w:p>
        </w:tc>
      </w:tr>
    </w:tbl>
    <w:p w14:paraId="24308A86" w14:textId="77777777" w:rsidR="00ED5F8E" w:rsidRDefault="00ED5F8E" w:rsidP="005928D1">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Pr>
      <w:tblGrid>
        <w:gridCol w:w="8789"/>
      </w:tblGrid>
      <w:tr w:rsidR="00ED5F8E" w:rsidRPr="00784A05" w14:paraId="0DA9242B" w14:textId="77777777" w:rsidTr="005928D1">
        <w:trPr>
          <w:tblHeader/>
        </w:trPr>
        <w:tc>
          <w:tcPr>
            <w:tcW w:w="5000" w:type="pct"/>
            <w:tcBorders>
              <w:top w:val="single" w:sz="6" w:space="0" w:color="78A22F"/>
              <w:left w:val="nil"/>
              <w:bottom w:val="nil"/>
              <w:right w:val="nil"/>
            </w:tcBorders>
            <w:shd w:val="clear" w:color="auto" w:fill="auto"/>
          </w:tcPr>
          <w:p w14:paraId="753F04D4" w14:textId="7C3FFBFC" w:rsidR="00ED5F8E" w:rsidRPr="00784A05" w:rsidRDefault="00ED5F8E" w:rsidP="005928D1">
            <w:pPr>
              <w:pStyle w:val="TableTitle"/>
            </w:pPr>
            <w:r>
              <w:rPr>
                <w:b w:val="0"/>
              </w:rPr>
              <w:t>Table D.4</w:t>
            </w:r>
            <w:r>
              <w:tab/>
            </w:r>
            <w:r w:rsidRPr="009D549F">
              <w:rPr>
                <w:b w:val="0"/>
                <w:sz w:val="18"/>
                <w:szCs w:val="18"/>
              </w:rPr>
              <w:t>(continued)</w:t>
            </w:r>
          </w:p>
        </w:tc>
      </w:tr>
      <w:tr w:rsidR="00ED5F8E" w14:paraId="5A0BD804" w14:textId="77777777" w:rsidTr="005928D1">
        <w:tc>
          <w:tcPr>
            <w:tcW w:w="5000" w:type="pct"/>
            <w:tcBorders>
              <w:top w:val="nil"/>
              <w:left w:val="nil"/>
              <w:bottom w:val="nil"/>
              <w:right w:val="nil"/>
            </w:tcBorders>
            <w:shd w:val="clear" w:color="auto" w:fill="auto"/>
          </w:tcPr>
          <w:tbl>
            <w:tblPr>
              <w:tblW w:w="5000" w:type="pct"/>
              <w:tblCellMar>
                <w:left w:w="0" w:type="dxa"/>
                <w:right w:w="0" w:type="dxa"/>
              </w:tblCellMar>
              <w:tblLook w:val="0000" w:firstRow="0" w:lastRow="0" w:firstColumn="0" w:lastColumn="0" w:noHBand="0" w:noVBand="0"/>
            </w:tblPr>
            <w:tblGrid>
              <w:gridCol w:w="1556"/>
              <w:gridCol w:w="6949"/>
            </w:tblGrid>
            <w:tr w:rsidR="00ED5F8E" w14:paraId="561FE47F" w14:textId="77777777" w:rsidTr="005928D1">
              <w:tc>
                <w:tcPr>
                  <w:tcW w:w="915" w:type="pct"/>
                  <w:tcBorders>
                    <w:top w:val="single" w:sz="6" w:space="0" w:color="BFBFBF"/>
                    <w:bottom w:val="single" w:sz="6" w:space="0" w:color="BFBFBF"/>
                  </w:tcBorders>
                  <w:shd w:val="clear" w:color="auto" w:fill="auto"/>
                </w:tcPr>
                <w:p w14:paraId="2CDD2F82" w14:textId="77777777" w:rsidR="00ED5F8E" w:rsidRDefault="00ED5F8E" w:rsidP="005928D1">
                  <w:pPr>
                    <w:pStyle w:val="TableColumnHeading"/>
                    <w:jc w:val="left"/>
                  </w:pPr>
                  <w:r>
                    <w:t>Setting</w:t>
                  </w:r>
                </w:p>
              </w:tc>
              <w:tc>
                <w:tcPr>
                  <w:tcW w:w="4085" w:type="pct"/>
                  <w:tcBorders>
                    <w:top w:val="single" w:sz="6" w:space="0" w:color="BFBFBF"/>
                    <w:bottom w:val="single" w:sz="6" w:space="0" w:color="BFBFBF"/>
                  </w:tcBorders>
                  <w:shd w:val="clear" w:color="auto" w:fill="auto"/>
                </w:tcPr>
                <w:p w14:paraId="3C74564F" w14:textId="77777777" w:rsidR="00ED5F8E" w:rsidRDefault="00ED5F8E" w:rsidP="005928D1">
                  <w:pPr>
                    <w:pStyle w:val="TableColumnHeading"/>
                    <w:ind w:right="28"/>
                    <w:jc w:val="left"/>
                  </w:pPr>
                  <w:r>
                    <w:t>Description</w:t>
                  </w:r>
                </w:p>
              </w:tc>
            </w:tr>
            <w:tr w:rsidR="00ED5F8E" w14:paraId="7A1D4BE0" w14:textId="77777777" w:rsidTr="000B6E9D">
              <w:tc>
                <w:tcPr>
                  <w:tcW w:w="5000" w:type="pct"/>
                  <w:gridSpan w:val="2"/>
                  <w:tcBorders>
                    <w:top w:val="single" w:sz="6" w:space="0" w:color="BFBFBF"/>
                  </w:tcBorders>
                  <w:shd w:val="clear" w:color="auto" w:fill="F2F2F2" w:themeFill="background1" w:themeFillShade="F2"/>
                </w:tcPr>
                <w:p w14:paraId="208DC723" w14:textId="77777777" w:rsidR="00ED5F8E" w:rsidRPr="00DE3143" w:rsidRDefault="00ED5F8E" w:rsidP="000B6E9D">
                  <w:pPr>
                    <w:pStyle w:val="TableUnitsRow"/>
                    <w:spacing w:before="80"/>
                    <w:ind w:right="28"/>
                    <w:jc w:val="left"/>
                    <w:rPr>
                      <w:b/>
                      <w:bCs/>
                    </w:rPr>
                  </w:pPr>
                  <w:r>
                    <w:rPr>
                      <w:b/>
                      <w:bCs/>
                    </w:rPr>
                    <w:t>Quality management</w:t>
                  </w:r>
                </w:p>
              </w:tc>
            </w:tr>
            <w:tr w:rsidR="00ED5F8E" w14:paraId="5263DD0A" w14:textId="77777777" w:rsidTr="005928D1">
              <w:tc>
                <w:tcPr>
                  <w:tcW w:w="915" w:type="pct"/>
                </w:tcPr>
                <w:p w14:paraId="50F4B920" w14:textId="77777777" w:rsidR="00ED5F8E" w:rsidRDefault="00ED5F8E" w:rsidP="005928D1">
                  <w:pPr>
                    <w:pStyle w:val="TableBodyText"/>
                    <w:spacing w:before="80"/>
                    <w:ind w:left="113"/>
                    <w:jc w:val="left"/>
                  </w:pPr>
                  <w:r>
                    <w:t>Contracted RTOs</w:t>
                  </w:r>
                </w:p>
              </w:tc>
              <w:tc>
                <w:tcPr>
                  <w:tcW w:w="4085" w:type="pct"/>
                </w:tcPr>
                <w:p w14:paraId="576ED811" w14:textId="77777777" w:rsidR="00ED5F8E" w:rsidRDefault="00ED5F8E" w:rsidP="005928D1">
                  <w:pPr>
                    <w:pStyle w:val="TableBodyText"/>
                    <w:spacing w:before="80"/>
                    <w:jc w:val="left"/>
                  </w:pPr>
                  <w:r>
                    <w:t xml:space="preserve">173 active </w:t>
                  </w:r>
                  <w:r w:rsidRPr="00600DE9">
                    <w:t>Funded Activities Agreements</w:t>
                  </w:r>
                  <w:r>
                    <w:t xml:space="preserve"> for delivery of Subsidised Training List courses</w:t>
                  </w:r>
                </w:p>
              </w:tc>
            </w:tr>
            <w:tr w:rsidR="00ED5F8E" w14:paraId="79FF9F0A" w14:textId="77777777" w:rsidTr="005928D1">
              <w:tc>
                <w:tcPr>
                  <w:tcW w:w="915" w:type="pct"/>
                </w:tcPr>
                <w:p w14:paraId="5C23B2CE" w14:textId="77777777" w:rsidR="00ED5F8E" w:rsidRDefault="00ED5F8E" w:rsidP="005928D1">
                  <w:pPr>
                    <w:pStyle w:val="TableBodyText"/>
                    <w:spacing w:before="80"/>
                    <w:ind w:left="113"/>
                    <w:jc w:val="left"/>
                  </w:pPr>
                  <w:r>
                    <w:t>Quality framework</w:t>
                  </w:r>
                </w:p>
              </w:tc>
              <w:tc>
                <w:tcPr>
                  <w:tcW w:w="4085" w:type="pct"/>
                </w:tcPr>
                <w:p w14:paraId="608F716F" w14:textId="77777777" w:rsidR="00ED5F8E" w:rsidRDefault="00ED5F8E" w:rsidP="005928D1">
                  <w:pPr>
                    <w:pStyle w:val="TableBodyText"/>
                    <w:spacing w:before="80"/>
                    <w:jc w:val="left"/>
                  </w:pPr>
                  <w:r>
                    <w:t>..</w:t>
                  </w:r>
                </w:p>
              </w:tc>
            </w:tr>
            <w:tr w:rsidR="00ED5F8E" w14:paraId="2402F45F" w14:textId="77777777" w:rsidTr="005928D1">
              <w:tc>
                <w:tcPr>
                  <w:tcW w:w="915" w:type="pct"/>
                </w:tcPr>
                <w:p w14:paraId="5E853C2A" w14:textId="77777777" w:rsidR="00ED5F8E" w:rsidRDefault="00ED5F8E" w:rsidP="005928D1">
                  <w:pPr>
                    <w:pStyle w:val="TableBodyText"/>
                    <w:spacing w:before="80"/>
                    <w:ind w:left="113"/>
                    <w:jc w:val="left"/>
                  </w:pPr>
                  <w:r>
                    <w:t>RTO eligibility criteria</w:t>
                  </w:r>
                </w:p>
              </w:tc>
              <w:tc>
                <w:tcPr>
                  <w:tcW w:w="4085" w:type="pct"/>
                </w:tcPr>
                <w:p w14:paraId="38620913" w14:textId="77777777" w:rsidR="00ED5F8E" w:rsidRDefault="00ED5F8E" w:rsidP="005928D1">
                  <w:pPr>
                    <w:pStyle w:val="TableBodyText"/>
                    <w:spacing w:before="80"/>
                    <w:jc w:val="left"/>
                  </w:pPr>
                  <w:r>
                    <w:t>Organisational structure and financial viability</w:t>
                  </w:r>
                </w:p>
              </w:tc>
            </w:tr>
            <w:tr w:rsidR="00ED5F8E" w14:paraId="60F8692F" w14:textId="77777777" w:rsidTr="005928D1">
              <w:tc>
                <w:tcPr>
                  <w:tcW w:w="915" w:type="pct"/>
                </w:tcPr>
                <w:p w14:paraId="2065AB84" w14:textId="77777777" w:rsidR="00ED5F8E" w:rsidRDefault="00ED5F8E" w:rsidP="005928D1">
                  <w:pPr>
                    <w:pStyle w:val="TableBodyText"/>
                    <w:spacing w:before="80"/>
                    <w:ind w:left="113"/>
                    <w:jc w:val="left"/>
                  </w:pPr>
                  <w:r>
                    <w:t>Statement of expectations</w:t>
                  </w:r>
                </w:p>
              </w:tc>
              <w:tc>
                <w:tcPr>
                  <w:tcW w:w="4085" w:type="pct"/>
                </w:tcPr>
                <w:p w14:paraId="7771B9F8" w14:textId="77777777" w:rsidR="00ED5F8E" w:rsidRDefault="00ED5F8E" w:rsidP="005928D1">
                  <w:pPr>
                    <w:pStyle w:val="TableBodyText"/>
                    <w:spacing w:before="80"/>
                    <w:jc w:val="left"/>
                  </w:pPr>
                  <w:r>
                    <w:t>..</w:t>
                  </w:r>
                </w:p>
              </w:tc>
            </w:tr>
            <w:tr w:rsidR="00ED5F8E" w14:paraId="02BE3CBF" w14:textId="77777777" w:rsidTr="005928D1">
              <w:tc>
                <w:tcPr>
                  <w:tcW w:w="915" w:type="pct"/>
                </w:tcPr>
                <w:p w14:paraId="34E82749" w14:textId="77777777" w:rsidR="00ED5F8E" w:rsidRDefault="00ED5F8E" w:rsidP="005928D1">
                  <w:pPr>
                    <w:pStyle w:val="TableBodyText"/>
                    <w:spacing w:before="80"/>
                    <w:ind w:left="113"/>
                    <w:jc w:val="left"/>
                  </w:pPr>
                  <w:r>
                    <w:t>Performance monitoring</w:t>
                  </w:r>
                </w:p>
              </w:tc>
              <w:tc>
                <w:tcPr>
                  <w:tcW w:w="4085" w:type="pct"/>
                </w:tcPr>
                <w:p w14:paraId="4937F4FC" w14:textId="77777777" w:rsidR="00ED5F8E" w:rsidRDefault="00ED5F8E" w:rsidP="005928D1">
                  <w:pPr>
                    <w:pStyle w:val="TableBodyText"/>
                    <w:spacing w:before="80"/>
                    <w:jc w:val="left"/>
                  </w:pPr>
                  <w:r>
                    <w:t>Information not provided</w:t>
                  </w:r>
                </w:p>
              </w:tc>
            </w:tr>
            <w:tr w:rsidR="00ED5F8E" w14:paraId="431784F7" w14:textId="77777777" w:rsidTr="005928D1">
              <w:tc>
                <w:tcPr>
                  <w:tcW w:w="915" w:type="pct"/>
                </w:tcPr>
                <w:p w14:paraId="572D0CA7" w14:textId="77777777" w:rsidR="00ED5F8E" w:rsidRDefault="00ED5F8E" w:rsidP="005928D1">
                  <w:pPr>
                    <w:pStyle w:val="TableBodyText"/>
                    <w:spacing w:before="80"/>
                    <w:ind w:left="113"/>
                    <w:jc w:val="left"/>
                  </w:pPr>
                  <w:r>
                    <w:t>Sanctions for breach</w:t>
                  </w:r>
                </w:p>
              </w:tc>
              <w:tc>
                <w:tcPr>
                  <w:tcW w:w="4085" w:type="pct"/>
                </w:tcPr>
                <w:p w14:paraId="764B5562" w14:textId="77777777" w:rsidR="00ED5F8E" w:rsidRDefault="00ED5F8E" w:rsidP="005928D1">
                  <w:pPr>
                    <w:pStyle w:val="TableBodyText"/>
                    <w:spacing w:before="80"/>
                    <w:jc w:val="left"/>
                  </w:pPr>
                  <w:r>
                    <w:t>South Australia refers quality issues to ASQA</w:t>
                  </w:r>
                </w:p>
              </w:tc>
            </w:tr>
            <w:tr w:rsidR="00ED5F8E" w14:paraId="75BAE979" w14:textId="77777777" w:rsidTr="005928D1">
              <w:tc>
                <w:tcPr>
                  <w:tcW w:w="915" w:type="pct"/>
                  <w:tcBorders>
                    <w:bottom w:val="single" w:sz="6" w:space="0" w:color="BFBFBF"/>
                  </w:tcBorders>
                  <w:shd w:val="clear" w:color="auto" w:fill="auto"/>
                </w:tcPr>
                <w:p w14:paraId="7854D503" w14:textId="77777777" w:rsidR="00ED5F8E" w:rsidRDefault="00ED5F8E" w:rsidP="005928D1">
                  <w:pPr>
                    <w:pStyle w:val="TableBodyText"/>
                    <w:spacing w:before="80"/>
                    <w:ind w:left="113"/>
                    <w:jc w:val="left"/>
                  </w:pPr>
                  <w:r>
                    <w:t>Regulator</w:t>
                  </w:r>
                </w:p>
              </w:tc>
              <w:tc>
                <w:tcPr>
                  <w:tcW w:w="4085" w:type="pct"/>
                  <w:tcBorders>
                    <w:bottom w:val="single" w:sz="6" w:space="0" w:color="BFBFBF"/>
                  </w:tcBorders>
                  <w:shd w:val="clear" w:color="auto" w:fill="auto"/>
                </w:tcPr>
                <w:p w14:paraId="697CD9C2" w14:textId="77777777" w:rsidR="00ED5F8E" w:rsidRDefault="00ED5F8E" w:rsidP="005928D1">
                  <w:pPr>
                    <w:pStyle w:val="TableBodyText"/>
                    <w:spacing w:before="80"/>
                    <w:jc w:val="left"/>
                  </w:pPr>
                  <w:r>
                    <w:t>ASQA</w:t>
                  </w:r>
                </w:p>
              </w:tc>
            </w:tr>
          </w:tbl>
          <w:p w14:paraId="1E9BCCC8" w14:textId="77777777" w:rsidR="00ED5F8E" w:rsidRDefault="00ED5F8E" w:rsidP="005928D1">
            <w:pPr>
              <w:pStyle w:val="Box"/>
            </w:pPr>
          </w:p>
        </w:tc>
      </w:tr>
      <w:tr w:rsidR="00ED5F8E" w14:paraId="09837A65" w14:textId="77777777" w:rsidTr="005928D1">
        <w:tc>
          <w:tcPr>
            <w:tcW w:w="5000" w:type="pct"/>
            <w:tcBorders>
              <w:top w:val="nil"/>
              <w:left w:val="nil"/>
              <w:bottom w:val="nil"/>
              <w:right w:val="nil"/>
            </w:tcBorders>
            <w:shd w:val="clear" w:color="auto" w:fill="auto"/>
          </w:tcPr>
          <w:p w14:paraId="136AF69C" w14:textId="1CD0B25F" w:rsidR="00ED5F8E" w:rsidRDefault="006301F2" w:rsidP="005928D1">
            <w:pPr>
              <w:pStyle w:val="Note"/>
            </w:pPr>
            <w:r>
              <w:t>.. n</w:t>
            </w:r>
            <w:r w:rsidR="00ED5F8E">
              <w:t>ot applicable.</w:t>
            </w:r>
          </w:p>
        </w:tc>
      </w:tr>
      <w:tr w:rsidR="00ED5F8E" w14:paraId="23EABAAF" w14:textId="77777777" w:rsidTr="005928D1">
        <w:tc>
          <w:tcPr>
            <w:tcW w:w="5000" w:type="pct"/>
            <w:tcBorders>
              <w:top w:val="nil"/>
              <w:left w:val="nil"/>
              <w:bottom w:val="single" w:sz="6" w:space="0" w:color="78A22F"/>
              <w:right w:val="nil"/>
            </w:tcBorders>
            <w:shd w:val="clear" w:color="auto" w:fill="auto"/>
          </w:tcPr>
          <w:p w14:paraId="13FB1F41" w14:textId="77777777" w:rsidR="00ED5F8E" w:rsidRDefault="00ED5F8E" w:rsidP="005928D1">
            <w:pPr>
              <w:pStyle w:val="Box"/>
              <w:spacing w:before="0" w:line="120" w:lineRule="exact"/>
            </w:pPr>
          </w:p>
        </w:tc>
      </w:tr>
      <w:tr w:rsidR="00ED5F8E" w:rsidRPr="00626D32" w14:paraId="086E5451" w14:textId="77777777" w:rsidTr="005928D1">
        <w:tc>
          <w:tcPr>
            <w:tcW w:w="5000" w:type="pct"/>
            <w:tcBorders>
              <w:top w:val="single" w:sz="6" w:space="0" w:color="78A22F"/>
              <w:left w:val="nil"/>
              <w:bottom w:val="nil"/>
              <w:right w:val="nil"/>
            </w:tcBorders>
          </w:tcPr>
          <w:p w14:paraId="7F089CA5" w14:textId="77777777" w:rsidR="00ED5F8E" w:rsidRPr="00626D32" w:rsidRDefault="00ED5F8E" w:rsidP="005928D1">
            <w:pPr>
              <w:pStyle w:val="BoxSpaceBelow"/>
            </w:pPr>
          </w:p>
        </w:tc>
      </w:tr>
    </w:tbl>
    <w:p w14:paraId="0BA549F9" w14:textId="77777777" w:rsidR="00ED5F8E" w:rsidRDefault="00ED5F8E" w:rsidP="005928D1">
      <w:r>
        <w:br w:type="page"/>
      </w:r>
    </w:p>
    <w:p w14:paraId="5F137ED1" w14:textId="77777777" w:rsidR="00ED5F8E" w:rsidRDefault="00ED5F8E" w:rsidP="005928D1">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design element: contains a nested table with data/information."/>
      </w:tblPr>
      <w:tblGrid>
        <w:gridCol w:w="8789"/>
      </w:tblGrid>
      <w:tr w:rsidR="00ED5F8E" w14:paraId="1672AC4A" w14:textId="77777777" w:rsidTr="005928D1">
        <w:trPr>
          <w:tblHeader/>
        </w:trPr>
        <w:tc>
          <w:tcPr>
            <w:tcW w:w="5000" w:type="pct"/>
            <w:tcBorders>
              <w:top w:val="single" w:sz="6" w:space="0" w:color="78A22F"/>
              <w:left w:val="nil"/>
              <w:bottom w:val="nil"/>
              <w:right w:val="nil"/>
            </w:tcBorders>
            <w:shd w:val="clear" w:color="auto" w:fill="auto"/>
          </w:tcPr>
          <w:p w14:paraId="09F4FBF5" w14:textId="3899C66D" w:rsidR="00ED5F8E" w:rsidRPr="00784A05" w:rsidRDefault="00ED5F8E" w:rsidP="005928D1">
            <w:pPr>
              <w:pStyle w:val="TableTitle"/>
            </w:pPr>
            <w:r>
              <w:rPr>
                <w:b w:val="0"/>
              </w:rPr>
              <w:t>Table D.</w:t>
            </w:r>
            <w:r>
              <w:rPr>
                <w:b w:val="0"/>
                <w:noProof/>
              </w:rPr>
              <w:t>5</w:t>
            </w:r>
            <w:r>
              <w:tab/>
              <w:t>Western Australia</w:t>
            </w:r>
            <w:r w:rsidRPr="00BF7564">
              <w:rPr>
                <w:rStyle w:val="NoteLabel"/>
                <w:b/>
              </w:rPr>
              <w:t>a</w:t>
            </w:r>
          </w:p>
        </w:tc>
      </w:tr>
      <w:tr w:rsidR="00ED5F8E" w14:paraId="3C98438D" w14:textId="77777777" w:rsidTr="005928D1">
        <w:tc>
          <w:tcPr>
            <w:tcW w:w="5000" w:type="pct"/>
            <w:tcBorders>
              <w:top w:val="nil"/>
              <w:left w:val="nil"/>
              <w:bottom w:val="nil"/>
              <w:right w:val="nil"/>
            </w:tcBorders>
            <w:shd w:val="clear" w:color="auto" w:fill="auto"/>
          </w:tcPr>
          <w:tbl>
            <w:tblPr>
              <w:tblW w:w="5000" w:type="pct"/>
              <w:tblCellMar>
                <w:left w:w="0" w:type="dxa"/>
                <w:right w:w="0" w:type="dxa"/>
              </w:tblCellMar>
              <w:tblLook w:val="0000" w:firstRow="0" w:lastRow="0" w:firstColumn="0" w:lastColumn="0" w:noHBand="0" w:noVBand="0"/>
            </w:tblPr>
            <w:tblGrid>
              <w:gridCol w:w="1556"/>
              <w:gridCol w:w="6949"/>
            </w:tblGrid>
            <w:tr w:rsidR="00ED5F8E" w14:paraId="4E85F5E5" w14:textId="77777777" w:rsidTr="005928D1">
              <w:tc>
                <w:tcPr>
                  <w:tcW w:w="915" w:type="pct"/>
                  <w:tcBorders>
                    <w:top w:val="single" w:sz="6" w:space="0" w:color="BFBFBF"/>
                    <w:bottom w:val="single" w:sz="6" w:space="0" w:color="BFBFBF"/>
                  </w:tcBorders>
                  <w:shd w:val="clear" w:color="auto" w:fill="auto"/>
                </w:tcPr>
                <w:p w14:paraId="484854E5" w14:textId="77777777" w:rsidR="00ED5F8E" w:rsidRDefault="00ED5F8E" w:rsidP="005928D1">
                  <w:pPr>
                    <w:pStyle w:val="TableColumnHeading"/>
                    <w:jc w:val="left"/>
                  </w:pPr>
                  <w:r>
                    <w:t>Setting</w:t>
                  </w:r>
                </w:p>
              </w:tc>
              <w:tc>
                <w:tcPr>
                  <w:tcW w:w="4085" w:type="pct"/>
                  <w:tcBorders>
                    <w:top w:val="single" w:sz="6" w:space="0" w:color="BFBFBF"/>
                    <w:bottom w:val="single" w:sz="6" w:space="0" w:color="BFBFBF"/>
                  </w:tcBorders>
                  <w:shd w:val="clear" w:color="auto" w:fill="auto"/>
                </w:tcPr>
                <w:p w14:paraId="19EDB002" w14:textId="77777777" w:rsidR="00ED5F8E" w:rsidRDefault="00ED5F8E" w:rsidP="005928D1">
                  <w:pPr>
                    <w:pStyle w:val="TableColumnHeading"/>
                    <w:ind w:right="28"/>
                    <w:jc w:val="left"/>
                  </w:pPr>
                  <w:r>
                    <w:t>Description</w:t>
                  </w:r>
                </w:p>
              </w:tc>
            </w:tr>
            <w:tr w:rsidR="00ED5F8E" w14:paraId="5707F964" w14:textId="77777777" w:rsidTr="000B6E9D">
              <w:tc>
                <w:tcPr>
                  <w:tcW w:w="5000" w:type="pct"/>
                  <w:gridSpan w:val="2"/>
                  <w:tcBorders>
                    <w:top w:val="single" w:sz="6" w:space="0" w:color="BFBFBF"/>
                  </w:tcBorders>
                  <w:shd w:val="clear" w:color="auto" w:fill="F2F2F2" w:themeFill="background1" w:themeFillShade="F2"/>
                </w:tcPr>
                <w:p w14:paraId="043742BD" w14:textId="77777777" w:rsidR="00ED5F8E" w:rsidRPr="00DE3143" w:rsidRDefault="00ED5F8E" w:rsidP="000B6E9D">
                  <w:pPr>
                    <w:pStyle w:val="TableUnitsRow"/>
                    <w:spacing w:before="80"/>
                    <w:ind w:right="28"/>
                    <w:jc w:val="left"/>
                    <w:rPr>
                      <w:b/>
                      <w:bCs/>
                    </w:rPr>
                  </w:pPr>
                  <w:r w:rsidRPr="00DE3143">
                    <w:rPr>
                      <w:b/>
                      <w:bCs/>
                    </w:rPr>
                    <w:t>Price, student fee and subsidy settings</w:t>
                  </w:r>
                </w:p>
              </w:tc>
            </w:tr>
            <w:tr w:rsidR="00ED5F8E" w14:paraId="61756208" w14:textId="77777777" w:rsidTr="005928D1">
              <w:tc>
                <w:tcPr>
                  <w:tcW w:w="915" w:type="pct"/>
                </w:tcPr>
                <w:p w14:paraId="67F75C06" w14:textId="77777777" w:rsidR="00ED5F8E" w:rsidRDefault="00ED5F8E" w:rsidP="005928D1">
                  <w:pPr>
                    <w:pStyle w:val="TableBodyText"/>
                    <w:spacing w:before="80"/>
                    <w:ind w:left="113"/>
                    <w:jc w:val="left"/>
                  </w:pPr>
                  <w:r>
                    <w:t>Price</w:t>
                  </w:r>
                </w:p>
              </w:tc>
              <w:tc>
                <w:tcPr>
                  <w:tcW w:w="4085" w:type="pct"/>
                </w:tcPr>
                <w:p w14:paraId="17924533" w14:textId="57BCD531" w:rsidR="00ED5F8E" w:rsidRDefault="00ED5F8E" w:rsidP="005928D1">
                  <w:pPr>
                    <w:pStyle w:val="TableBodyText"/>
                    <w:spacing w:before="80"/>
                    <w:ind w:right="28"/>
                    <w:jc w:val="left"/>
                  </w:pPr>
                  <w:r>
                    <w:t xml:space="preserve">Regulated price equal to the estimated cost of the </w:t>
                  </w:r>
                  <w:r w:rsidR="00E902F4">
                    <w:t>course</w:t>
                  </w:r>
                </w:p>
              </w:tc>
            </w:tr>
            <w:tr w:rsidR="00ED5F8E" w14:paraId="3EA03233" w14:textId="77777777" w:rsidTr="005928D1">
              <w:tc>
                <w:tcPr>
                  <w:tcW w:w="915" w:type="pct"/>
                </w:tcPr>
                <w:p w14:paraId="6F3EC90F" w14:textId="77777777" w:rsidR="00ED5F8E" w:rsidRDefault="00ED5F8E" w:rsidP="005928D1">
                  <w:pPr>
                    <w:pStyle w:val="TableBodyText"/>
                    <w:spacing w:before="80"/>
                    <w:ind w:left="113"/>
                    <w:jc w:val="left"/>
                  </w:pPr>
                  <w:r>
                    <w:t>Student fee</w:t>
                  </w:r>
                </w:p>
              </w:tc>
              <w:tc>
                <w:tcPr>
                  <w:tcW w:w="4085" w:type="pct"/>
                </w:tcPr>
                <w:p w14:paraId="56B443D4" w14:textId="77777777" w:rsidR="00ED5F8E" w:rsidRDefault="00ED5F8E" w:rsidP="005928D1">
                  <w:pPr>
                    <w:pStyle w:val="TableBodyText"/>
                    <w:jc w:val="left"/>
                  </w:pPr>
                  <w:r w:rsidRPr="00B55AE0">
                    <w:rPr>
                      <w:u w:val="single"/>
                    </w:rPr>
                    <w:t>Student fee rates ($</w:t>
                  </w:r>
                  <w:r>
                    <w:rPr>
                      <w:u w:val="single"/>
                    </w:rPr>
                    <w:t xml:space="preserve"> per </w:t>
                  </w:r>
                  <w:r w:rsidRPr="00B55AE0">
                    <w:rPr>
                      <w:u w:val="single"/>
                    </w:rPr>
                    <w:t>hour)</w:t>
                  </w:r>
                  <w:r w:rsidRPr="00530D43">
                    <w:t xml:space="preserve">: </w:t>
                  </w:r>
                  <w:r>
                    <w:t>AQF 5/6 ($5.79), Priority Certificate I</w:t>
                  </w:r>
                  <w:r>
                    <w:noBreakHyphen/>
                    <w:t>IV ($3.25), General Certificate I</w:t>
                  </w:r>
                  <w:r>
                    <w:noBreakHyphen/>
                    <w:t>IV ($4.88) and Foundation ($0.21)</w:t>
                  </w:r>
                </w:p>
                <w:p w14:paraId="5C9AEDC3" w14:textId="4A38F3FE" w:rsidR="00ED5F8E" w:rsidRDefault="00ED5F8E" w:rsidP="005928D1">
                  <w:pPr>
                    <w:pStyle w:val="TableBodyText"/>
                    <w:jc w:val="left"/>
                  </w:pPr>
                  <w:r w:rsidRPr="00346058">
                    <w:t>RTOs may charge an additional resource fee on top.</w:t>
                  </w:r>
                  <w:r>
                    <w:t xml:space="preserve"> </w:t>
                  </w:r>
                  <w:r w:rsidRPr="00346058">
                    <w:t xml:space="preserve">There is a maximum student fee of $7860 for </w:t>
                  </w:r>
                  <w:r w:rsidR="007426A0">
                    <w:t>D</w:t>
                  </w:r>
                  <w:r w:rsidRPr="00346058">
                    <w:t xml:space="preserve">iplomas and </w:t>
                  </w:r>
                  <w:r w:rsidR="007426A0">
                    <w:t>A</w:t>
                  </w:r>
                  <w:r w:rsidRPr="00346058">
                    <w:t xml:space="preserve">dvanced </w:t>
                  </w:r>
                  <w:r w:rsidR="007426A0">
                    <w:t>D</w:t>
                  </w:r>
                  <w:r w:rsidRPr="00346058">
                    <w:t>iplomas.</w:t>
                  </w:r>
                  <w:r>
                    <w:t xml:space="preserve"> </w:t>
                  </w:r>
                  <w:r w:rsidRPr="00346058">
                    <w:t>There is a maximum student fee of $1200 for targeted fee relief qual</w:t>
                  </w:r>
                  <w:r>
                    <w:t>ifications</w:t>
                  </w:r>
                </w:p>
              </w:tc>
            </w:tr>
            <w:tr w:rsidR="00ED5F8E" w14:paraId="10142ADC" w14:textId="77777777" w:rsidTr="005928D1">
              <w:tc>
                <w:tcPr>
                  <w:tcW w:w="915" w:type="pct"/>
                </w:tcPr>
                <w:p w14:paraId="22B298A2" w14:textId="77777777" w:rsidR="00ED5F8E" w:rsidRDefault="00ED5F8E" w:rsidP="005928D1">
                  <w:pPr>
                    <w:pStyle w:val="TableBodyText"/>
                    <w:spacing w:before="80"/>
                    <w:ind w:left="113"/>
                    <w:jc w:val="left"/>
                  </w:pPr>
                  <w:r>
                    <w:t>Government subsidy</w:t>
                  </w:r>
                </w:p>
              </w:tc>
              <w:tc>
                <w:tcPr>
                  <w:tcW w:w="4085" w:type="pct"/>
                </w:tcPr>
                <w:p w14:paraId="38964AFB" w14:textId="0855A990" w:rsidR="00ED5F8E" w:rsidRDefault="00ED5F8E" w:rsidP="005928D1">
                  <w:pPr>
                    <w:pStyle w:val="TableBodyText"/>
                    <w:spacing w:before="80"/>
                    <w:jc w:val="left"/>
                  </w:pPr>
                  <w:r>
                    <w:t xml:space="preserve">Subsidies are the difference between the fixed student fee and the estimated cost of the </w:t>
                  </w:r>
                  <w:r w:rsidR="00E902F4">
                    <w:t>course</w:t>
                  </w:r>
                </w:p>
                <w:p w14:paraId="78C747A3" w14:textId="77777777" w:rsidR="00ED5F8E" w:rsidRDefault="00ED5F8E" w:rsidP="005928D1">
                  <w:pPr>
                    <w:pStyle w:val="TableBodyText"/>
                    <w:spacing w:before="80"/>
                    <w:ind w:right="28"/>
                    <w:contextualSpacing/>
                    <w:jc w:val="left"/>
                  </w:pPr>
                  <w:r>
                    <w:t>Subsidies range from about 99% for Foundation Skills courses and 70 % for Diplomas and above</w:t>
                  </w:r>
                </w:p>
              </w:tc>
            </w:tr>
            <w:tr w:rsidR="00ED5F8E" w14:paraId="20658E61" w14:textId="77777777" w:rsidTr="005928D1">
              <w:tc>
                <w:tcPr>
                  <w:tcW w:w="915" w:type="pct"/>
                </w:tcPr>
                <w:p w14:paraId="70BCEA19" w14:textId="77777777" w:rsidR="00ED5F8E" w:rsidRDefault="00ED5F8E" w:rsidP="005928D1">
                  <w:pPr>
                    <w:pStyle w:val="TableBodyText"/>
                    <w:spacing w:before="80"/>
                    <w:ind w:left="113"/>
                    <w:jc w:val="left"/>
                  </w:pPr>
                  <w:r>
                    <w:t>Fee concession</w:t>
                  </w:r>
                </w:p>
              </w:tc>
              <w:tc>
                <w:tcPr>
                  <w:tcW w:w="4085" w:type="pct"/>
                </w:tcPr>
                <w:p w14:paraId="1A6DB96B" w14:textId="77777777" w:rsidR="00ED5F8E" w:rsidRDefault="00ED5F8E" w:rsidP="005928D1">
                  <w:pPr>
                    <w:pStyle w:val="TableBodyText"/>
                    <w:spacing w:before="80"/>
                    <w:ind w:left="0" w:right="51"/>
                    <w:jc w:val="left"/>
                  </w:pPr>
                  <w:r w:rsidRPr="00B55AE0">
                    <w:rPr>
                      <w:u w:val="single"/>
                    </w:rPr>
                    <w:t>Concession rates ($</w:t>
                  </w:r>
                  <w:r>
                    <w:rPr>
                      <w:u w:val="single"/>
                    </w:rPr>
                    <w:t xml:space="preserve"> per </w:t>
                  </w:r>
                  <w:r w:rsidRPr="00B55AE0">
                    <w:rPr>
                      <w:u w:val="single"/>
                    </w:rPr>
                    <w:t>hour)</w:t>
                  </w:r>
                  <w:r w:rsidRPr="00530D43">
                    <w:t xml:space="preserve">: </w:t>
                  </w:r>
                  <w:r>
                    <w:t>AQF 5/6 ($1.74), Priority Certificate I</w:t>
                  </w:r>
                  <w:r>
                    <w:noBreakHyphen/>
                    <w:t>IV ($0.97), General Certificate I</w:t>
                  </w:r>
                  <w:r>
                    <w:noBreakHyphen/>
                    <w:t>IV ($1.47) and Foundation ($0.21)</w:t>
                  </w:r>
                </w:p>
                <w:p w14:paraId="7E6F0CEB" w14:textId="77777777" w:rsidR="00ED5F8E" w:rsidRPr="00BA49D0" w:rsidRDefault="00ED5F8E" w:rsidP="005928D1">
                  <w:pPr>
                    <w:pStyle w:val="TableBodyText"/>
                    <w:spacing w:before="80"/>
                    <w:ind w:left="2" w:right="53"/>
                    <w:jc w:val="left"/>
                    <w:rPr>
                      <w:u w:val="single"/>
                    </w:rPr>
                  </w:pPr>
                  <w:r w:rsidRPr="00F84BB6">
                    <w:rPr>
                      <w:u w:val="single"/>
                    </w:rPr>
                    <w:t>Eligible</w:t>
                  </w:r>
                  <w:r w:rsidRPr="00530D43">
                    <w:t>:</w:t>
                  </w:r>
                </w:p>
                <w:p w14:paraId="054F856A" w14:textId="77777777" w:rsidR="00ED5F8E" w:rsidRPr="00346058" w:rsidRDefault="00ED5F8E" w:rsidP="005928D1">
                  <w:pPr>
                    <w:pStyle w:val="TableBullet"/>
                    <w:contextualSpacing/>
                  </w:pPr>
                  <w:r w:rsidRPr="00346058">
                    <w:t xml:space="preserve">Persons and dependants holding </w:t>
                  </w:r>
                  <w:r>
                    <w:t>a P</w:t>
                  </w:r>
                  <w:r w:rsidRPr="00346058">
                    <w:t xml:space="preserve">ensioner </w:t>
                  </w:r>
                  <w:r>
                    <w:t>C</w:t>
                  </w:r>
                  <w:r w:rsidRPr="00346058">
                    <w:t xml:space="preserve">oncession </w:t>
                  </w:r>
                  <w:r>
                    <w:t>C</w:t>
                  </w:r>
                  <w:r w:rsidRPr="00346058">
                    <w:t xml:space="preserve">ard, </w:t>
                  </w:r>
                  <w:r>
                    <w:t>H</w:t>
                  </w:r>
                  <w:r w:rsidRPr="00346058">
                    <w:t>ealth Benefits Card issued by D</w:t>
                  </w:r>
                  <w:r>
                    <w:t xml:space="preserve">epartment of </w:t>
                  </w:r>
                  <w:r w:rsidRPr="00346058">
                    <w:t>V</w:t>
                  </w:r>
                  <w:r>
                    <w:t xml:space="preserve">eteran </w:t>
                  </w:r>
                  <w:r w:rsidRPr="00346058">
                    <w:t>A</w:t>
                  </w:r>
                  <w:r>
                    <w:t>ffairs</w:t>
                  </w:r>
                  <w:r w:rsidRPr="00346058">
                    <w:t xml:space="preserve"> or Health Care Card</w:t>
                  </w:r>
                </w:p>
                <w:p w14:paraId="56BDF8AA" w14:textId="77777777" w:rsidR="00ED5F8E" w:rsidRPr="00346058" w:rsidRDefault="00ED5F8E" w:rsidP="005928D1">
                  <w:pPr>
                    <w:pStyle w:val="TableBullet"/>
                    <w:contextualSpacing/>
                  </w:pPr>
                  <w:r w:rsidRPr="00346058">
                    <w:t>Persons and dependants in receipt of AUSTUDY, ABSTUDY or Youth Allowance</w:t>
                  </w:r>
                </w:p>
                <w:p w14:paraId="50F984B2" w14:textId="77777777" w:rsidR="00ED5F8E" w:rsidRPr="00346058" w:rsidRDefault="00ED5F8E" w:rsidP="005928D1">
                  <w:pPr>
                    <w:pStyle w:val="TableBullet"/>
                    <w:contextualSpacing/>
                  </w:pPr>
                  <w:r w:rsidRPr="00346058">
                    <w:t>Persons and dependants who are inmates of custodial institution</w:t>
                  </w:r>
                </w:p>
                <w:p w14:paraId="0F6492EF" w14:textId="77777777" w:rsidR="00ED5F8E" w:rsidRDefault="00ED5F8E" w:rsidP="005928D1">
                  <w:pPr>
                    <w:pStyle w:val="TableBullet"/>
                    <w:contextualSpacing/>
                  </w:pPr>
                  <w:r w:rsidRPr="00346058">
                    <w:t>Secondary school</w:t>
                  </w:r>
                  <w:r>
                    <w:noBreakHyphen/>
                  </w:r>
                  <w:r w:rsidRPr="00346058">
                    <w:t>aged not enrolled at school</w:t>
                  </w:r>
                </w:p>
              </w:tc>
            </w:tr>
            <w:tr w:rsidR="00ED5F8E" w14:paraId="38187B75" w14:textId="77777777" w:rsidTr="005928D1">
              <w:tc>
                <w:tcPr>
                  <w:tcW w:w="915" w:type="pct"/>
                </w:tcPr>
                <w:p w14:paraId="7313D183" w14:textId="77777777" w:rsidR="00ED5F8E" w:rsidRDefault="00ED5F8E" w:rsidP="005928D1">
                  <w:pPr>
                    <w:pStyle w:val="TableBodyText"/>
                    <w:spacing w:before="80"/>
                    <w:ind w:left="113"/>
                    <w:jc w:val="left"/>
                  </w:pPr>
                  <w:r>
                    <w:t>Funding cap</w:t>
                  </w:r>
                </w:p>
              </w:tc>
              <w:tc>
                <w:tcPr>
                  <w:tcW w:w="4085" w:type="pct"/>
                </w:tcPr>
                <w:p w14:paraId="5A598A38" w14:textId="1D6C982F" w:rsidR="00ED5F8E" w:rsidRDefault="00ED5F8E" w:rsidP="005928D1">
                  <w:pPr>
                    <w:pStyle w:val="TableBodyText"/>
                    <w:spacing w:before="80"/>
                    <w:ind w:right="28"/>
                    <w:jc w:val="left"/>
                  </w:pPr>
                  <w:r w:rsidRPr="00097C80">
                    <w:t xml:space="preserve">Uncapped for some </w:t>
                  </w:r>
                  <w:r w:rsidR="00E902F4">
                    <w:t>courses</w:t>
                  </w:r>
                  <w:r w:rsidRPr="00097C80">
                    <w:t xml:space="preserve"> and capped for others</w:t>
                  </w:r>
                </w:p>
              </w:tc>
            </w:tr>
            <w:tr w:rsidR="00ED5F8E" w14:paraId="5A2A54FA" w14:textId="77777777" w:rsidTr="000B6E9D">
              <w:tc>
                <w:tcPr>
                  <w:tcW w:w="5000" w:type="pct"/>
                  <w:gridSpan w:val="2"/>
                  <w:shd w:val="clear" w:color="auto" w:fill="F2F2F2" w:themeFill="background1" w:themeFillShade="F2"/>
                </w:tcPr>
                <w:p w14:paraId="1E450DAC" w14:textId="77777777" w:rsidR="00ED5F8E" w:rsidRPr="00DE3143" w:rsidRDefault="00ED5F8E" w:rsidP="005928D1">
                  <w:pPr>
                    <w:pStyle w:val="TableBodyText"/>
                    <w:spacing w:before="80"/>
                    <w:ind w:right="28"/>
                    <w:jc w:val="left"/>
                    <w:rPr>
                      <w:b/>
                      <w:bCs/>
                    </w:rPr>
                  </w:pPr>
                  <w:r w:rsidRPr="00DE3143">
                    <w:rPr>
                      <w:b/>
                      <w:bCs/>
                    </w:rPr>
                    <w:t>Estimated costs</w:t>
                  </w:r>
                </w:p>
              </w:tc>
            </w:tr>
            <w:tr w:rsidR="00ED5F8E" w14:paraId="72E8A675" w14:textId="77777777" w:rsidTr="005928D1">
              <w:tc>
                <w:tcPr>
                  <w:tcW w:w="915" w:type="pct"/>
                </w:tcPr>
                <w:p w14:paraId="250ADE54" w14:textId="7AAAD6F3" w:rsidR="00ED5F8E" w:rsidRPr="00A578F9" w:rsidRDefault="00E902F4" w:rsidP="005928D1">
                  <w:pPr>
                    <w:pStyle w:val="TableBodyText"/>
                    <w:spacing w:before="80"/>
                    <w:ind w:left="113"/>
                    <w:jc w:val="left"/>
                  </w:pPr>
                  <w:r>
                    <w:t>Course</w:t>
                  </w:r>
                  <w:r w:rsidR="00ED5F8E" w:rsidRPr="00A578F9">
                    <w:t xml:space="preserve"> cost estimate</w:t>
                  </w:r>
                </w:p>
              </w:tc>
              <w:tc>
                <w:tcPr>
                  <w:tcW w:w="4085" w:type="pct"/>
                </w:tcPr>
                <w:p w14:paraId="2CFFF863" w14:textId="49BB9441" w:rsidR="00ED5F8E" w:rsidRPr="00A578F9" w:rsidRDefault="00ED5F8E" w:rsidP="005928D1">
                  <w:pPr>
                    <w:pStyle w:val="TableBodyText"/>
                    <w:spacing w:before="80"/>
                    <w:jc w:val="left"/>
                  </w:pPr>
                  <w:r>
                    <w:t xml:space="preserve">Cost per </w:t>
                  </w:r>
                  <w:r w:rsidR="00E902F4">
                    <w:t>course</w:t>
                  </w:r>
                  <w:r>
                    <w:t xml:space="preserve"> = </w:t>
                  </w:r>
                  <w:r w:rsidRPr="00F40790">
                    <w:t xml:space="preserve">nominal hours × </w:t>
                  </w:r>
                  <w:r>
                    <w:t xml:space="preserve">Field of Education </w:t>
                  </w:r>
                  <w:r w:rsidRPr="00F40790">
                    <w:t>rate</w:t>
                  </w:r>
                  <w:r>
                    <w:t xml:space="preserve"> per hour + fixed cost</w:t>
                  </w:r>
                </w:p>
              </w:tc>
            </w:tr>
            <w:tr w:rsidR="00ED5F8E" w14:paraId="0BF78844" w14:textId="77777777" w:rsidTr="005928D1">
              <w:tc>
                <w:tcPr>
                  <w:tcW w:w="915" w:type="pct"/>
                </w:tcPr>
                <w:p w14:paraId="6246D50E" w14:textId="77777777" w:rsidR="00ED5F8E" w:rsidRPr="00A578F9" w:rsidRDefault="00ED5F8E" w:rsidP="005928D1">
                  <w:pPr>
                    <w:pStyle w:val="TableBodyText"/>
                    <w:spacing w:before="80"/>
                    <w:ind w:left="113"/>
                    <w:jc w:val="left"/>
                  </w:pPr>
                  <w:r w:rsidRPr="00A578F9">
                    <w:t>Hours</w:t>
                  </w:r>
                </w:p>
              </w:tc>
              <w:tc>
                <w:tcPr>
                  <w:tcW w:w="4085" w:type="pct"/>
                </w:tcPr>
                <w:p w14:paraId="52687258" w14:textId="77777777" w:rsidR="00ED5F8E" w:rsidRPr="00A578F9" w:rsidRDefault="00ED5F8E" w:rsidP="005928D1">
                  <w:pPr>
                    <w:pStyle w:val="TableBodyText"/>
                    <w:spacing w:before="80"/>
                    <w:jc w:val="left"/>
                  </w:pPr>
                  <w:r>
                    <w:t>Western Australia nominal hours guide</w:t>
                  </w:r>
                </w:p>
              </w:tc>
            </w:tr>
            <w:tr w:rsidR="00ED5F8E" w14:paraId="107ABE00" w14:textId="77777777" w:rsidTr="005928D1">
              <w:tc>
                <w:tcPr>
                  <w:tcW w:w="915" w:type="pct"/>
                  <w:shd w:val="clear" w:color="auto" w:fill="auto"/>
                </w:tcPr>
                <w:p w14:paraId="32335A91" w14:textId="77777777" w:rsidR="00ED5F8E" w:rsidRPr="00A578F9" w:rsidRDefault="00ED5F8E" w:rsidP="005928D1">
                  <w:pPr>
                    <w:pStyle w:val="TableBodyText"/>
                    <w:spacing w:before="80"/>
                    <w:ind w:left="113"/>
                    <w:jc w:val="left"/>
                  </w:pPr>
                  <w:r w:rsidRPr="00A578F9">
                    <w:t>Base rate</w:t>
                  </w:r>
                </w:p>
              </w:tc>
              <w:tc>
                <w:tcPr>
                  <w:tcW w:w="4085" w:type="pct"/>
                  <w:shd w:val="clear" w:color="auto" w:fill="auto"/>
                </w:tcPr>
                <w:p w14:paraId="7726398D" w14:textId="77777777" w:rsidR="00ED5F8E" w:rsidRPr="00A578F9" w:rsidRDefault="00ED5F8E" w:rsidP="005928D1">
                  <w:pPr>
                    <w:pStyle w:val="TableBodyText"/>
                    <w:spacing w:before="80"/>
                    <w:jc w:val="left"/>
                  </w:pPr>
                  <w:r>
                    <w:t>Base rates are calculated by Field of Education and assigned to a Unit of Competency</w:t>
                  </w:r>
                </w:p>
              </w:tc>
            </w:tr>
            <w:tr w:rsidR="00ED5F8E" w14:paraId="3307DB85" w14:textId="77777777" w:rsidTr="005928D1">
              <w:tc>
                <w:tcPr>
                  <w:tcW w:w="915" w:type="pct"/>
                  <w:shd w:val="clear" w:color="auto" w:fill="auto"/>
                </w:tcPr>
                <w:p w14:paraId="4FD7CF81" w14:textId="77777777" w:rsidR="00ED5F8E" w:rsidRPr="00A578F9" w:rsidRDefault="00ED5F8E" w:rsidP="005928D1">
                  <w:pPr>
                    <w:pStyle w:val="TableBodyText"/>
                    <w:spacing w:before="80"/>
                    <w:ind w:left="113"/>
                    <w:jc w:val="left"/>
                  </w:pPr>
                  <w:r w:rsidRPr="00A578F9">
                    <w:t>Cost data</w:t>
                  </w:r>
                </w:p>
              </w:tc>
              <w:tc>
                <w:tcPr>
                  <w:tcW w:w="4085" w:type="pct"/>
                  <w:shd w:val="clear" w:color="auto" w:fill="auto"/>
                </w:tcPr>
                <w:p w14:paraId="254068F9" w14:textId="77777777" w:rsidR="00ED5F8E" w:rsidRPr="00A578F9" w:rsidRDefault="00ED5F8E" w:rsidP="005928D1">
                  <w:pPr>
                    <w:pStyle w:val="TableBodyText"/>
                    <w:spacing w:before="80"/>
                    <w:jc w:val="left"/>
                  </w:pPr>
                  <w:r>
                    <w:t>TAFE data and 2017 private RTO data</w:t>
                  </w:r>
                </w:p>
              </w:tc>
            </w:tr>
            <w:tr w:rsidR="00ED5F8E" w14:paraId="64A51971" w14:textId="77777777" w:rsidTr="005928D1">
              <w:tc>
                <w:tcPr>
                  <w:tcW w:w="915" w:type="pct"/>
                  <w:shd w:val="clear" w:color="auto" w:fill="auto"/>
                </w:tcPr>
                <w:p w14:paraId="4F7D4698" w14:textId="77777777" w:rsidR="00ED5F8E" w:rsidRPr="00A578F9" w:rsidRDefault="00ED5F8E" w:rsidP="005928D1">
                  <w:pPr>
                    <w:pStyle w:val="TableBodyText"/>
                    <w:spacing w:before="80"/>
                    <w:ind w:left="113"/>
                    <w:jc w:val="left"/>
                  </w:pPr>
                  <w:r w:rsidRPr="00A578F9">
                    <w:t>Location loading</w:t>
                  </w:r>
                </w:p>
              </w:tc>
              <w:tc>
                <w:tcPr>
                  <w:tcW w:w="4085" w:type="pct"/>
                  <w:shd w:val="clear" w:color="auto" w:fill="auto"/>
                </w:tcPr>
                <w:p w14:paraId="140A27CA" w14:textId="77777777" w:rsidR="00ED5F8E" w:rsidRPr="00A578F9" w:rsidRDefault="00ED5F8E" w:rsidP="005928D1">
                  <w:pPr>
                    <w:pStyle w:val="TableBodyText"/>
                    <w:spacing w:before="80"/>
                    <w:jc w:val="left"/>
                    <w:rPr>
                      <w:highlight w:val="yellow"/>
                    </w:rPr>
                  </w:pPr>
                  <w:r>
                    <w:t>Gascoyne (70%), Esperance (50%), Great Southern (30%), Kimberley (115%), Mid</w:t>
                  </w:r>
                  <w:r>
                    <w:noBreakHyphen/>
                    <w:t>West (30%), Peel (10%), Pilbara (105%), South West (10%) and Wheatbelt (30%)</w:t>
                  </w:r>
                </w:p>
              </w:tc>
            </w:tr>
            <w:tr w:rsidR="00ED5F8E" w14:paraId="654F42B6" w14:textId="77777777" w:rsidTr="005928D1">
              <w:tc>
                <w:tcPr>
                  <w:tcW w:w="915" w:type="pct"/>
                  <w:tcBorders>
                    <w:bottom w:val="single" w:sz="6" w:space="0" w:color="BFBFBF"/>
                  </w:tcBorders>
                  <w:shd w:val="clear" w:color="auto" w:fill="auto"/>
                </w:tcPr>
                <w:p w14:paraId="2CCDF292" w14:textId="77777777" w:rsidR="00ED5F8E" w:rsidRPr="00A578F9" w:rsidRDefault="00ED5F8E" w:rsidP="005928D1">
                  <w:pPr>
                    <w:pStyle w:val="TableBodyText"/>
                    <w:spacing w:before="80"/>
                    <w:ind w:left="113"/>
                    <w:jc w:val="left"/>
                  </w:pPr>
                  <w:r w:rsidRPr="00A578F9">
                    <w:t>Equity loading</w:t>
                  </w:r>
                </w:p>
              </w:tc>
              <w:tc>
                <w:tcPr>
                  <w:tcW w:w="4085" w:type="pct"/>
                  <w:tcBorders>
                    <w:bottom w:val="single" w:sz="6" w:space="0" w:color="BFBFBF"/>
                  </w:tcBorders>
                  <w:shd w:val="clear" w:color="auto" w:fill="auto"/>
                </w:tcPr>
                <w:p w14:paraId="73DFA1CE" w14:textId="77777777" w:rsidR="00ED5F8E" w:rsidRPr="00A578F9" w:rsidRDefault="00ED5F8E" w:rsidP="005928D1">
                  <w:pPr>
                    <w:pStyle w:val="TableBodyText"/>
                    <w:spacing w:before="80"/>
                    <w:jc w:val="left"/>
                  </w:pPr>
                  <w:r>
                    <w:t>40% for private RTOs delivering to identified equity groups, and additional funding for TAFEs to support ATSI and students with disability</w:t>
                  </w:r>
                </w:p>
              </w:tc>
            </w:tr>
          </w:tbl>
          <w:p w14:paraId="2CBF2918" w14:textId="77777777" w:rsidR="00ED5F8E" w:rsidRDefault="00ED5F8E" w:rsidP="005928D1">
            <w:pPr>
              <w:pStyle w:val="Box"/>
            </w:pPr>
          </w:p>
        </w:tc>
      </w:tr>
      <w:tr w:rsidR="00ED5F8E" w14:paraId="7D566E57" w14:textId="77777777" w:rsidTr="005928D1">
        <w:tc>
          <w:tcPr>
            <w:tcW w:w="5000" w:type="pct"/>
            <w:tcBorders>
              <w:top w:val="nil"/>
              <w:left w:val="nil"/>
              <w:bottom w:val="nil"/>
              <w:right w:val="nil"/>
            </w:tcBorders>
            <w:shd w:val="clear" w:color="auto" w:fill="auto"/>
          </w:tcPr>
          <w:p w14:paraId="38645D27" w14:textId="77777777" w:rsidR="00ED5F8E" w:rsidRPr="003137A8" w:rsidRDefault="00ED5F8E" w:rsidP="005928D1">
            <w:pPr>
              <w:pStyle w:val="TableBodyText"/>
              <w:spacing w:before="40" w:after="18"/>
              <w:ind w:left="0" w:right="51"/>
              <w:jc w:val="left"/>
              <w:rPr>
                <w:rFonts w:cs="Arial"/>
              </w:rPr>
            </w:pPr>
            <w:r>
              <w:rPr>
                <w:rStyle w:val="NoteLabel"/>
              </w:rPr>
              <w:t>a</w:t>
            </w:r>
            <w:r w:rsidRPr="008C054D">
              <w:t xml:space="preserve"> </w:t>
            </w:r>
            <w:r>
              <w:t>Settings vary</w:t>
            </w:r>
            <w:r w:rsidRPr="00BD6BE2">
              <w:rPr>
                <w:rFonts w:cs="Arial"/>
              </w:rPr>
              <w:t xml:space="preserve"> depending on multiple factors</w:t>
            </w:r>
            <w:r>
              <w:rPr>
                <w:rFonts w:cs="Arial"/>
              </w:rPr>
              <w:t>,</w:t>
            </w:r>
            <w:r w:rsidRPr="00BD6BE2">
              <w:rPr>
                <w:rFonts w:cs="Arial"/>
              </w:rPr>
              <w:t xml:space="preserve"> which can be different between TAFE and private RTOs</w:t>
            </w:r>
            <w:r>
              <w:rPr>
                <w:rFonts w:cs="Arial"/>
              </w:rPr>
              <w:t>. The information presented is for private RTOs.</w:t>
            </w:r>
          </w:p>
        </w:tc>
      </w:tr>
      <w:tr w:rsidR="00ED5F8E" w14:paraId="1B8DB400" w14:textId="77777777" w:rsidTr="005928D1">
        <w:tc>
          <w:tcPr>
            <w:tcW w:w="5000" w:type="pct"/>
            <w:tcBorders>
              <w:top w:val="nil"/>
              <w:left w:val="nil"/>
              <w:bottom w:val="nil"/>
              <w:right w:val="nil"/>
            </w:tcBorders>
            <w:shd w:val="clear" w:color="auto" w:fill="auto"/>
          </w:tcPr>
          <w:p w14:paraId="77D40340" w14:textId="77777777" w:rsidR="00ED5F8E" w:rsidRPr="00DE3143" w:rsidRDefault="00ED5F8E" w:rsidP="005928D1">
            <w:pPr>
              <w:pStyle w:val="Continued"/>
              <w:rPr>
                <w:b/>
                <w:bCs/>
                <w:i/>
              </w:rPr>
            </w:pPr>
            <w:r w:rsidRPr="00DE3143">
              <w:rPr>
                <w:rStyle w:val="NoteLabel"/>
                <w:b w:val="0"/>
                <w:bCs/>
              </w:rPr>
              <w:t>(continued next page)</w:t>
            </w:r>
          </w:p>
        </w:tc>
      </w:tr>
      <w:tr w:rsidR="00ED5F8E" w14:paraId="5EC7A5BB" w14:textId="77777777" w:rsidTr="005928D1">
        <w:tc>
          <w:tcPr>
            <w:tcW w:w="5000" w:type="pct"/>
            <w:tcBorders>
              <w:top w:val="nil"/>
              <w:left w:val="nil"/>
              <w:bottom w:val="single" w:sz="6" w:space="0" w:color="78A22F"/>
              <w:right w:val="nil"/>
            </w:tcBorders>
            <w:shd w:val="clear" w:color="auto" w:fill="auto"/>
          </w:tcPr>
          <w:p w14:paraId="263F2052" w14:textId="77777777" w:rsidR="00ED5F8E" w:rsidRDefault="00ED5F8E" w:rsidP="005928D1">
            <w:pPr>
              <w:pStyle w:val="Box"/>
              <w:spacing w:before="0" w:line="120" w:lineRule="exact"/>
            </w:pPr>
          </w:p>
        </w:tc>
      </w:tr>
      <w:tr w:rsidR="00ED5F8E" w:rsidRPr="000863A5" w14:paraId="767AF8E8" w14:textId="77777777" w:rsidTr="005928D1">
        <w:tc>
          <w:tcPr>
            <w:tcW w:w="5000" w:type="pct"/>
            <w:tcBorders>
              <w:top w:val="single" w:sz="6" w:space="0" w:color="78A22F"/>
              <w:left w:val="nil"/>
              <w:bottom w:val="nil"/>
              <w:right w:val="nil"/>
            </w:tcBorders>
          </w:tcPr>
          <w:p w14:paraId="2C2DDCC3" w14:textId="77777777" w:rsidR="00ED5F8E" w:rsidRPr="00626D32" w:rsidRDefault="00ED5F8E" w:rsidP="005928D1">
            <w:pPr>
              <w:pStyle w:val="BoxSpaceBelow"/>
            </w:pPr>
          </w:p>
        </w:tc>
      </w:tr>
    </w:tbl>
    <w:p w14:paraId="66ABD4D7" w14:textId="77777777" w:rsidR="00ED5F8E" w:rsidRDefault="00ED5F8E" w:rsidP="005928D1">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Pr>
      <w:tblGrid>
        <w:gridCol w:w="8789"/>
      </w:tblGrid>
      <w:tr w:rsidR="00ED5F8E" w:rsidRPr="00784A05" w14:paraId="5104E541" w14:textId="77777777" w:rsidTr="005928D1">
        <w:trPr>
          <w:tblHeader/>
        </w:trPr>
        <w:tc>
          <w:tcPr>
            <w:tcW w:w="5000" w:type="pct"/>
            <w:tcBorders>
              <w:top w:val="single" w:sz="6" w:space="0" w:color="78A22F"/>
              <w:left w:val="nil"/>
              <w:bottom w:val="nil"/>
              <w:right w:val="nil"/>
            </w:tcBorders>
            <w:shd w:val="clear" w:color="auto" w:fill="auto"/>
          </w:tcPr>
          <w:p w14:paraId="69111FFC" w14:textId="52D655FA" w:rsidR="00ED5F8E" w:rsidRPr="00784A05" w:rsidRDefault="00ED5F8E" w:rsidP="005928D1">
            <w:pPr>
              <w:pStyle w:val="TableTitle"/>
            </w:pPr>
            <w:r>
              <w:rPr>
                <w:b w:val="0"/>
              </w:rPr>
              <w:t>Table D.5</w:t>
            </w:r>
            <w:r>
              <w:tab/>
            </w:r>
            <w:r w:rsidRPr="009D549F">
              <w:rPr>
                <w:b w:val="0"/>
                <w:sz w:val="18"/>
                <w:szCs w:val="18"/>
              </w:rPr>
              <w:t>(continued)</w:t>
            </w:r>
          </w:p>
        </w:tc>
      </w:tr>
      <w:tr w:rsidR="00ED5F8E" w14:paraId="48D52771" w14:textId="77777777" w:rsidTr="005928D1">
        <w:tc>
          <w:tcPr>
            <w:tcW w:w="5000" w:type="pct"/>
            <w:tcBorders>
              <w:top w:val="nil"/>
              <w:left w:val="nil"/>
              <w:bottom w:val="nil"/>
              <w:right w:val="nil"/>
            </w:tcBorders>
            <w:shd w:val="clear" w:color="auto" w:fill="auto"/>
          </w:tcPr>
          <w:tbl>
            <w:tblPr>
              <w:tblW w:w="5000" w:type="pct"/>
              <w:tblCellMar>
                <w:left w:w="0" w:type="dxa"/>
                <w:right w:w="0" w:type="dxa"/>
              </w:tblCellMar>
              <w:tblLook w:val="0000" w:firstRow="0" w:lastRow="0" w:firstColumn="0" w:lastColumn="0" w:noHBand="0" w:noVBand="0"/>
            </w:tblPr>
            <w:tblGrid>
              <w:gridCol w:w="1557"/>
              <w:gridCol w:w="3473"/>
              <w:gridCol w:w="3475"/>
            </w:tblGrid>
            <w:tr w:rsidR="00ED5F8E" w14:paraId="268C52B7" w14:textId="77777777" w:rsidTr="005928D1">
              <w:tc>
                <w:tcPr>
                  <w:tcW w:w="915" w:type="pct"/>
                  <w:tcBorders>
                    <w:top w:val="single" w:sz="6" w:space="0" w:color="BFBFBF"/>
                    <w:bottom w:val="single" w:sz="6" w:space="0" w:color="BFBFBF"/>
                  </w:tcBorders>
                  <w:shd w:val="clear" w:color="auto" w:fill="auto"/>
                </w:tcPr>
                <w:p w14:paraId="43DBDF3B" w14:textId="77777777" w:rsidR="00ED5F8E" w:rsidRDefault="00ED5F8E" w:rsidP="005928D1">
                  <w:pPr>
                    <w:pStyle w:val="TableColumnHeading"/>
                    <w:jc w:val="left"/>
                  </w:pPr>
                  <w:r>
                    <w:t>Setting</w:t>
                  </w:r>
                </w:p>
              </w:tc>
              <w:tc>
                <w:tcPr>
                  <w:tcW w:w="4085" w:type="pct"/>
                  <w:gridSpan w:val="2"/>
                  <w:tcBorders>
                    <w:top w:val="single" w:sz="6" w:space="0" w:color="BFBFBF"/>
                    <w:bottom w:val="single" w:sz="6" w:space="0" w:color="BFBFBF"/>
                  </w:tcBorders>
                  <w:shd w:val="clear" w:color="auto" w:fill="auto"/>
                </w:tcPr>
                <w:p w14:paraId="650FB47F" w14:textId="77777777" w:rsidR="00ED5F8E" w:rsidRDefault="00ED5F8E" w:rsidP="005928D1">
                  <w:pPr>
                    <w:pStyle w:val="TableColumnHeading"/>
                    <w:ind w:right="28"/>
                    <w:jc w:val="left"/>
                  </w:pPr>
                  <w:r>
                    <w:t>Description</w:t>
                  </w:r>
                </w:p>
              </w:tc>
            </w:tr>
            <w:tr w:rsidR="00ED5F8E" w14:paraId="7BE96193" w14:textId="77777777" w:rsidTr="000B6E9D">
              <w:tc>
                <w:tcPr>
                  <w:tcW w:w="5000" w:type="pct"/>
                  <w:gridSpan w:val="3"/>
                  <w:tcBorders>
                    <w:top w:val="single" w:sz="6" w:space="0" w:color="BFBFBF"/>
                  </w:tcBorders>
                  <w:shd w:val="clear" w:color="auto" w:fill="F2F2F2" w:themeFill="background1" w:themeFillShade="F2"/>
                </w:tcPr>
                <w:p w14:paraId="704E0381" w14:textId="77777777" w:rsidR="00ED5F8E" w:rsidRPr="00DE3143" w:rsidRDefault="00ED5F8E" w:rsidP="000B6E9D">
                  <w:pPr>
                    <w:pStyle w:val="TableUnitsRow"/>
                    <w:spacing w:before="80"/>
                    <w:ind w:right="28"/>
                    <w:jc w:val="left"/>
                    <w:rPr>
                      <w:b/>
                      <w:bCs/>
                    </w:rPr>
                  </w:pPr>
                  <w:r>
                    <w:rPr>
                      <w:b/>
                      <w:bCs/>
                    </w:rPr>
                    <w:t>Quality management</w:t>
                  </w:r>
                </w:p>
              </w:tc>
            </w:tr>
            <w:tr w:rsidR="00ED5F8E" w14:paraId="1CBA0D4F" w14:textId="77777777" w:rsidTr="005928D1">
              <w:tc>
                <w:tcPr>
                  <w:tcW w:w="915" w:type="pct"/>
                </w:tcPr>
                <w:p w14:paraId="43512C07" w14:textId="77777777" w:rsidR="00ED5F8E" w:rsidRDefault="00ED5F8E" w:rsidP="005928D1">
                  <w:pPr>
                    <w:pStyle w:val="TableBodyText"/>
                    <w:spacing w:before="60"/>
                    <w:ind w:left="113"/>
                    <w:jc w:val="left"/>
                  </w:pPr>
                  <w:r>
                    <w:t>Contracted RTOs</w:t>
                  </w:r>
                </w:p>
              </w:tc>
              <w:tc>
                <w:tcPr>
                  <w:tcW w:w="4085" w:type="pct"/>
                  <w:gridSpan w:val="2"/>
                </w:tcPr>
                <w:p w14:paraId="1C12EA7A" w14:textId="77777777" w:rsidR="00ED5F8E" w:rsidRDefault="00ED5F8E" w:rsidP="005928D1">
                  <w:pPr>
                    <w:pStyle w:val="TableBodyText"/>
                    <w:spacing w:before="60"/>
                    <w:jc w:val="left"/>
                  </w:pPr>
                  <w:r>
                    <w:t>150</w:t>
                  </w:r>
                </w:p>
              </w:tc>
            </w:tr>
            <w:tr w:rsidR="00ED5F8E" w14:paraId="5E30C639" w14:textId="77777777" w:rsidTr="005928D1">
              <w:tc>
                <w:tcPr>
                  <w:tcW w:w="915" w:type="pct"/>
                </w:tcPr>
                <w:p w14:paraId="289D5203" w14:textId="77777777" w:rsidR="00ED5F8E" w:rsidRDefault="00ED5F8E" w:rsidP="005928D1">
                  <w:pPr>
                    <w:pStyle w:val="TableBodyText"/>
                    <w:spacing w:before="60"/>
                    <w:ind w:left="113"/>
                    <w:jc w:val="left"/>
                  </w:pPr>
                  <w:r>
                    <w:t>Quality framework</w:t>
                  </w:r>
                </w:p>
              </w:tc>
              <w:tc>
                <w:tcPr>
                  <w:tcW w:w="2042" w:type="pct"/>
                </w:tcPr>
                <w:p w14:paraId="36600D6A" w14:textId="77777777" w:rsidR="00ED5F8E" w:rsidRDefault="00ED5F8E" w:rsidP="005928D1">
                  <w:pPr>
                    <w:pStyle w:val="TableBullet"/>
                    <w:spacing w:before="60"/>
                  </w:pPr>
                  <w:r>
                    <w:t>Planning context</w:t>
                  </w:r>
                </w:p>
                <w:p w14:paraId="1DEF6A8F" w14:textId="77777777" w:rsidR="00ED5F8E" w:rsidRDefault="00ED5F8E" w:rsidP="005928D1">
                  <w:pPr>
                    <w:pStyle w:val="TableBullet"/>
                    <w:spacing w:before="60"/>
                  </w:pPr>
                  <w:r>
                    <w:t>Supplier eligibility</w:t>
                  </w:r>
                </w:p>
                <w:p w14:paraId="04D7BBA1" w14:textId="77777777" w:rsidR="00ED5F8E" w:rsidRDefault="00ED5F8E" w:rsidP="005928D1">
                  <w:pPr>
                    <w:pStyle w:val="TableBullet"/>
                    <w:spacing w:before="60"/>
                  </w:pPr>
                  <w:r>
                    <w:t>Contract management and compliance</w:t>
                  </w:r>
                </w:p>
              </w:tc>
              <w:tc>
                <w:tcPr>
                  <w:tcW w:w="2043" w:type="pct"/>
                </w:tcPr>
                <w:p w14:paraId="6345D47F" w14:textId="77777777" w:rsidR="00ED5F8E" w:rsidRDefault="00ED5F8E" w:rsidP="005928D1">
                  <w:pPr>
                    <w:pStyle w:val="TableBullet"/>
                    <w:spacing w:before="60"/>
                  </w:pPr>
                  <w:r>
                    <w:t>Consumer information and support</w:t>
                  </w:r>
                </w:p>
                <w:p w14:paraId="08F5F125" w14:textId="77777777" w:rsidR="00ED5F8E" w:rsidRDefault="00ED5F8E" w:rsidP="005928D1">
                  <w:pPr>
                    <w:pStyle w:val="TableBullet"/>
                    <w:spacing w:before="60"/>
                  </w:pPr>
                  <w:r>
                    <w:t>Financial viability assessments</w:t>
                  </w:r>
                </w:p>
              </w:tc>
            </w:tr>
            <w:tr w:rsidR="00ED5F8E" w14:paraId="72B71686" w14:textId="77777777" w:rsidTr="005928D1">
              <w:tc>
                <w:tcPr>
                  <w:tcW w:w="915" w:type="pct"/>
                </w:tcPr>
                <w:p w14:paraId="103151E0" w14:textId="77777777" w:rsidR="00ED5F8E" w:rsidRDefault="00ED5F8E" w:rsidP="005928D1">
                  <w:pPr>
                    <w:pStyle w:val="TableBodyText"/>
                    <w:spacing w:before="60"/>
                    <w:ind w:left="113"/>
                    <w:jc w:val="left"/>
                  </w:pPr>
                  <w:r>
                    <w:t>RTO eligibility criteria</w:t>
                  </w:r>
                </w:p>
              </w:tc>
              <w:tc>
                <w:tcPr>
                  <w:tcW w:w="4085" w:type="pct"/>
                  <w:gridSpan w:val="2"/>
                </w:tcPr>
                <w:p w14:paraId="4F1EB7B2" w14:textId="77777777" w:rsidR="00ED5F8E" w:rsidRDefault="00ED5F8E" w:rsidP="005928D1">
                  <w:pPr>
                    <w:pStyle w:val="TableBullet"/>
                    <w:spacing w:before="60"/>
                  </w:pPr>
                  <w:r>
                    <w:t>Registered to deliver training by ASQA, TAC or VRQA</w:t>
                  </w:r>
                </w:p>
                <w:p w14:paraId="6879FFC7" w14:textId="77777777" w:rsidR="00ED5F8E" w:rsidRDefault="00ED5F8E" w:rsidP="005928D1">
                  <w:pPr>
                    <w:pStyle w:val="TableBullet"/>
                    <w:spacing w:before="60"/>
                  </w:pPr>
                  <w:r>
                    <w:t>Submitted a Total VET Activity (TVA) report to NCVER for the previous one/two calendar years</w:t>
                  </w:r>
                </w:p>
                <w:p w14:paraId="2B566683" w14:textId="77777777" w:rsidR="00ED5F8E" w:rsidRDefault="00ED5F8E" w:rsidP="005928D1">
                  <w:pPr>
                    <w:pStyle w:val="TableBullet"/>
                    <w:spacing w:before="60"/>
                  </w:pPr>
                  <w:r>
                    <w:t>Must give permission for the state training authority, the regulator and NCVER to release RTO data</w:t>
                  </w:r>
                </w:p>
                <w:p w14:paraId="2CA774AD" w14:textId="77777777" w:rsidR="00ED5F8E" w:rsidRDefault="00ED5F8E" w:rsidP="005928D1">
                  <w:pPr>
                    <w:pStyle w:val="TableBullet"/>
                    <w:spacing w:before="60"/>
                  </w:pPr>
                  <w:r>
                    <w:t>The service provider must have current scope with the relevant regulator for the qualification</w:t>
                  </w:r>
                </w:p>
                <w:p w14:paraId="2F33D675" w14:textId="77777777" w:rsidR="00ED5F8E" w:rsidRDefault="00ED5F8E" w:rsidP="005928D1">
                  <w:pPr>
                    <w:pStyle w:val="TableBullet"/>
                    <w:spacing w:before="60"/>
                  </w:pPr>
                  <w:r>
                    <w:t>The requested qualification(s) must be listed on the Corporation’s current payment table</w:t>
                  </w:r>
                </w:p>
              </w:tc>
            </w:tr>
            <w:tr w:rsidR="00ED5F8E" w14:paraId="3D8372B4" w14:textId="77777777" w:rsidTr="005928D1">
              <w:tc>
                <w:tcPr>
                  <w:tcW w:w="915" w:type="pct"/>
                </w:tcPr>
                <w:p w14:paraId="74E81294" w14:textId="77777777" w:rsidR="00ED5F8E" w:rsidRDefault="00ED5F8E" w:rsidP="005928D1">
                  <w:pPr>
                    <w:pStyle w:val="TableBodyText"/>
                    <w:spacing w:before="60"/>
                    <w:ind w:left="113"/>
                    <w:jc w:val="left"/>
                  </w:pPr>
                  <w:r>
                    <w:t>Statement of expectations</w:t>
                  </w:r>
                </w:p>
              </w:tc>
              <w:tc>
                <w:tcPr>
                  <w:tcW w:w="4085" w:type="pct"/>
                  <w:gridSpan w:val="2"/>
                </w:tcPr>
                <w:p w14:paraId="061DBA5F" w14:textId="77777777" w:rsidR="00ED5F8E" w:rsidRDefault="00ED5F8E" w:rsidP="005928D1">
                  <w:pPr>
                    <w:pStyle w:val="TableBodyText"/>
                    <w:spacing w:before="60"/>
                    <w:jc w:val="left"/>
                  </w:pPr>
                  <w:r>
                    <w:t>..</w:t>
                  </w:r>
                </w:p>
              </w:tc>
            </w:tr>
            <w:tr w:rsidR="00ED5F8E" w14:paraId="09F459A6" w14:textId="77777777" w:rsidTr="005928D1">
              <w:tc>
                <w:tcPr>
                  <w:tcW w:w="915" w:type="pct"/>
                </w:tcPr>
                <w:p w14:paraId="76D432F6" w14:textId="77777777" w:rsidR="00ED5F8E" w:rsidRDefault="00ED5F8E" w:rsidP="005928D1">
                  <w:pPr>
                    <w:pStyle w:val="TableBodyText"/>
                    <w:spacing w:before="60"/>
                    <w:ind w:left="113"/>
                    <w:jc w:val="left"/>
                  </w:pPr>
                  <w:r>
                    <w:t>Performance monitoring</w:t>
                  </w:r>
                </w:p>
              </w:tc>
              <w:tc>
                <w:tcPr>
                  <w:tcW w:w="2042" w:type="pct"/>
                </w:tcPr>
                <w:p w14:paraId="45B403D3" w14:textId="77777777" w:rsidR="00ED5F8E" w:rsidRDefault="00ED5F8E" w:rsidP="005928D1">
                  <w:pPr>
                    <w:pStyle w:val="TableBullet"/>
                    <w:spacing w:before="60"/>
                  </w:pPr>
                  <w:r>
                    <w:t>RTOs are assessed against key risk indicators and assigned a risk score</w:t>
                  </w:r>
                </w:p>
                <w:p w14:paraId="26038441" w14:textId="77777777" w:rsidR="00ED5F8E" w:rsidRDefault="00ED5F8E" w:rsidP="005928D1">
                  <w:pPr>
                    <w:pStyle w:val="TableBullet"/>
                    <w:spacing w:before="60"/>
                  </w:pPr>
                  <w:r>
                    <w:t>amount of funding</w:t>
                  </w:r>
                </w:p>
                <w:p w14:paraId="6FF579D7" w14:textId="77777777" w:rsidR="00ED5F8E" w:rsidRDefault="00ED5F8E" w:rsidP="005928D1">
                  <w:pPr>
                    <w:pStyle w:val="TableBullet"/>
                    <w:spacing w:before="60"/>
                  </w:pPr>
                  <w:r>
                    <w:t>student growth levels</w:t>
                  </w:r>
                </w:p>
                <w:p w14:paraId="37503134" w14:textId="77777777" w:rsidR="00ED5F8E" w:rsidRDefault="00ED5F8E" w:rsidP="005928D1">
                  <w:pPr>
                    <w:pStyle w:val="TableBullet"/>
                    <w:spacing w:before="60"/>
                  </w:pPr>
                  <w:r>
                    <w:t>compliance with contract including regulatory performance, timeliness and accuracy of data lodgement and training completion rates</w:t>
                  </w:r>
                </w:p>
              </w:tc>
              <w:tc>
                <w:tcPr>
                  <w:tcW w:w="2043" w:type="pct"/>
                </w:tcPr>
                <w:p w14:paraId="1A7C7AB9" w14:textId="77777777" w:rsidR="00ED5F8E" w:rsidRDefault="00ED5F8E" w:rsidP="005928D1">
                  <w:pPr>
                    <w:pStyle w:val="TableBullet"/>
                    <w:spacing w:before="60"/>
                  </w:pPr>
                  <w:r>
                    <w:t>contractual arrangements</w:t>
                  </w:r>
                </w:p>
                <w:p w14:paraId="347CD516" w14:textId="77777777" w:rsidR="00ED5F8E" w:rsidRDefault="00ED5F8E" w:rsidP="005928D1">
                  <w:pPr>
                    <w:pStyle w:val="TableBullet"/>
                    <w:spacing w:before="60"/>
                  </w:pPr>
                  <w:r>
                    <w:t>audit findings including student, employer and other feedback</w:t>
                  </w:r>
                </w:p>
                <w:p w14:paraId="34078A94" w14:textId="77777777" w:rsidR="00ED5F8E" w:rsidRDefault="00ED5F8E" w:rsidP="005928D1">
                  <w:pPr>
                    <w:pStyle w:val="TableBullet"/>
                    <w:spacing w:before="60"/>
                  </w:pPr>
                  <w:r>
                    <w:t>training packages and qualifications with identified risk</w:t>
                  </w:r>
                </w:p>
                <w:p w14:paraId="205C2496" w14:textId="77777777" w:rsidR="00ED5F8E" w:rsidRDefault="00ED5F8E" w:rsidP="005928D1">
                  <w:pPr>
                    <w:pStyle w:val="TableBullet"/>
                    <w:spacing w:before="60"/>
                  </w:pPr>
                  <w:r>
                    <w:t>complaints</w:t>
                  </w:r>
                </w:p>
              </w:tc>
            </w:tr>
            <w:tr w:rsidR="00ED5F8E" w14:paraId="579DD119" w14:textId="77777777" w:rsidTr="005928D1">
              <w:tc>
                <w:tcPr>
                  <w:tcW w:w="915" w:type="pct"/>
                </w:tcPr>
                <w:p w14:paraId="7E1FEFE5" w14:textId="77777777" w:rsidR="00ED5F8E" w:rsidRDefault="00ED5F8E" w:rsidP="005928D1">
                  <w:pPr>
                    <w:pStyle w:val="TableBodyText"/>
                    <w:spacing w:before="60"/>
                    <w:ind w:left="113"/>
                    <w:jc w:val="left"/>
                  </w:pPr>
                  <w:r>
                    <w:t>Sanctions for breach</w:t>
                  </w:r>
                </w:p>
              </w:tc>
              <w:tc>
                <w:tcPr>
                  <w:tcW w:w="2042" w:type="pct"/>
                </w:tcPr>
                <w:p w14:paraId="2A43260B" w14:textId="77777777" w:rsidR="00ED5F8E" w:rsidRDefault="00ED5F8E" w:rsidP="005928D1">
                  <w:pPr>
                    <w:pStyle w:val="TableBullet"/>
                    <w:spacing w:before="60"/>
                  </w:pPr>
                  <w:r>
                    <w:t>withhold service payment to the RTO</w:t>
                  </w:r>
                </w:p>
                <w:p w14:paraId="6D174597" w14:textId="77777777" w:rsidR="00ED5F8E" w:rsidRDefault="00ED5F8E" w:rsidP="005928D1">
                  <w:pPr>
                    <w:pStyle w:val="TableBullet"/>
                    <w:spacing w:before="60"/>
                  </w:pPr>
                  <w:r>
                    <w:t>place the RTO on an action plan</w:t>
                  </w:r>
                </w:p>
                <w:p w14:paraId="30D5AAA4" w14:textId="77777777" w:rsidR="00ED5F8E" w:rsidRDefault="00ED5F8E" w:rsidP="005928D1">
                  <w:pPr>
                    <w:pStyle w:val="TableBullet"/>
                    <w:spacing w:before="60"/>
                  </w:pPr>
                  <w:r>
                    <w:t>restrict or change number of places allocated to the RTO</w:t>
                  </w:r>
                </w:p>
                <w:p w14:paraId="100027ED" w14:textId="77777777" w:rsidR="00ED5F8E" w:rsidRDefault="00ED5F8E" w:rsidP="005928D1">
                  <w:pPr>
                    <w:pStyle w:val="TableBullet"/>
                    <w:spacing w:before="60"/>
                  </w:pPr>
                  <w:r>
                    <w:t>amend or remove the RTO’s eligible delivery from designated preferred provider panels</w:t>
                  </w:r>
                </w:p>
              </w:tc>
              <w:tc>
                <w:tcPr>
                  <w:tcW w:w="2043" w:type="pct"/>
                </w:tcPr>
                <w:p w14:paraId="71087A79" w14:textId="77777777" w:rsidR="00ED5F8E" w:rsidRDefault="00ED5F8E" w:rsidP="005928D1">
                  <w:pPr>
                    <w:pStyle w:val="TableBullet"/>
                    <w:spacing w:before="60"/>
                  </w:pPr>
                  <w:r>
                    <w:t>suspend variations in all or some programs</w:t>
                  </w:r>
                </w:p>
                <w:p w14:paraId="6D4F69D1" w14:textId="77777777" w:rsidR="00ED5F8E" w:rsidRDefault="00ED5F8E" w:rsidP="005928D1">
                  <w:pPr>
                    <w:pStyle w:val="TableBullet"/>
                    <w:spacing w:before="60"/>
                  </w:pPr>
                  <w:r>
                    <w:t>not offer a contract extension</w:t>
                  </w:r>
                </w:p>
                <w:p w14:paraId="1A9B6C7E" w14:textId="77777777" w:rsidR="00ED5F8E" w:rsidRDefault="00ED5F8E" w:rsidP="005928D1">
                  <w:pPr>
                    <w:pStyle w:val="TableBullet"/>
                    <w:spacing w:before="60"/>
                  </w:pPr>
                  <w:r>
                    <w:t>terminate the contract of the RTO</w:t>
                  </w:r>
                </w:p>
              </w:tc>
            </w:tr>
            <w:tr w:rsidR="00ED5F8E" w14:paraId="48E3B172" w14:textId="77777777" w:rsidTr="005928D1">
              <w:tc>
                <w:tcPr>
                  <w:tcW w:w="915" w:type="pct"/>
                  <w:tcBorders>
                    <w:bottom w:val="single" w:sz="6" w:space="0" w:color="BFBFBF"/>
                  </w:tcBorders>
                  <w:shd w:val="clear" w:color="auto" w:fill="auto"/>
                </w:tcPr>
                <w:p w14:paraId="5C6B962E" w14:textId="77777777" w:rsidR="00ED5F8E" w:rsidRDefault="00ED5F8E" w:rsidP="005928D1">
                  <w:pPr>
                    <w:pStyle w:val="TableBodyText"/>
                    <w:spacing w:before="60"/>
                    <w:ind w:left="113"/>
                    <w:jc w:val="left"/>
                  </w:pPr>
                  <w:r>
                    <w:t>Regulator</w:t>
                  </w:r>
                </w:p>
              </w:tc>
              <w:tc>
                <w:tcPr>
                  <w:tcW w:w="4085" w:type="pct"/>
                  <w:gridSpan w:val="2"/>
                  <w:tcBorders>
                    <w:bottom w:val="single" w:sz="6" w:space="0" w:color="BFBFBF"/>
                  </w:tcBorders>
                  <w:shd w:val="clear" w:color="auto" w:fill="auto"/>
                </w:tcPr>
                <w:p w14:paraId="266D4458" w14:textId="77777777" w:rsidR="00ED5F8E" w:rsidRDefault="00ED5F8E" w:rsidP="005928D1">
                  <w:pPr>
                    <w:pStyle w:val="TableBodyText"/>
                    <w:spacing w:before="60"/>
                    <w:jc w:val="left"/>
                  </w:pPr>
                  <w:r>
                    <w:t>TAC</w:t>
                  </w:r>
                </w:p>
              </w:tc>
            </w:tr>
          </w:tbl>
          <w:p w14:paraId="621B3535" w14:textId="77777777" w:rsidR="00ED5F8E" w:rsidRDefault="00ED5F8E" w:rsidP="005928D1">
            <w:pPr>
              <w:pStyle w:val="Box"/>
            </w:pPr>
          </w:p>
        </w:tc>
      </w:tr>
      <w:tr w:rsidR="00ED5F8E" w14:paraId="0755BDD0" w14:textId="77777777" w:rsidTr="005928D1">
        <w:tc>
          <w:tcPr>
            <w:tcW w:w="5000" w:type="pct"/>
            <w:tcBorders>
              <w:top w:val="nil"/>
              <w:left w:val="nil"/>
              <w:bottom w:val="nil"/>
              <w:right w:val="nil"/>
            </w:tcBorders>
            <w:shd w:val="clear" w:color="auto" w:fill="auto"/>
          </w:tcPr>
          <w:p w14:paraId="3456F730" w14:textId="741A57D2" w:rsidR="00ED5F8E" w:rsidRDefault="006301F2" w:rsidP="005928D1">
            <w:pPr>
              <w:pStyle w:val="Note"/>
            </w:pPr>
            <w:r>
              <w:t>.. n</w:t>
            </w:r>
            <w:r w:rsidR="00ED5F8E">
              <w:t>ot applicable.</w:t>
            </w:r>
          </w:p>
        </w:tc>
      </w:tr>
      <w:tr w:rsidR="00ED5F8E" w14:paraId="1073E7FA" w14:textId="77777777" w:rsidTr="005928D1">
        <w:tc>
          <w:tcPr>
            <w:tcW w:w="5000" w:type="pct"/>
            <w:tcBorders>
              <w:top w:val="nil"/>
              <w:left w:val="nil"/>
              <w:bottom w:val="single" w:sz="6" w:space="0" w:color="78A22F"/>
              <w:right w:val="nil"/>
            </w:tcBorders>
            <w:shd w:val="clear" w:color="auto" w:fill="auto"/>
          </w:tcPr>
          <w:p w14:paraId="7F5F9213" w14:textId="77777777" w:rsidR="00ED5F8E" w:rsidRDefault="00ED5F8E" w:rsidP="005928D1">
            <w:pPr>
              <w:pStyle w:val="Box"/>
              <w:spacing w:before="0" w:line="120" w:lineRule="exact"/>
            </w:pPr>
          </w:p>
        </w:tc>
      </w:tr>
      <w:tr w:rsidR="00ED5F8E" w:rsidRPr="00626D32" w14:paraId="4782AEF7" w14:textId="77777777" w:rsidTr="005928D1">
        <w:tc>
          <w:tcPr>
            <w:tcW w:w="5000" w:type="pct"/>
            <w:tcBorders>
              <w:top w:val="single" w:sz="6" w:space="0" w:color="78A22F"/>
              <w:left w:val="nil"/>
              <w:bottom w:val="nil"/>
              <w:right w:val="nil"/>
            </w:tcBorders>
          </w:tcPr>
          <w:p w14:paraId="49972C13" w14:textId="77777777" w:rsidR="00ED5F8E" w:rsidRPr="00626D32" w:rsidRDefault="00ED5F8E" w:rsidP="005928D1">
            <w:pPr>
              <w:pStyle w:val="BoxSpaceBelow"/>
            </w:pPr>
          </w:p>
        </w:tc>
      </w:tr>
    </w:tbl>
    <w:p w14:paraId="7B7F204E" w14:textId="77777777" w:rsidR="00ED5F8E" w:rsidRDefault="00ED5F8E" w:rsidP="005928D1">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design element: contains a nested table with data/information."/>
      </w:tblPr>
      <w:tblGrid>
        <w:gridCol w:w="8789"/>
      </w:tblGrid>
      <w:tr w:rsidR="00ED5F8E" w14:paraId="4CBE05EB" w14:textId="77777777" w:rsidTr="005928D1">
        <w:trPr>
          <w:tblHeader/>
        </w:trPr>
        <w:tc>
          <w:tcPr>
            <w:tcW w:w="5000" w:type="pct"/>
            <w:tcBorders>
              <w:top w:val="single" w:sz="6" w:space="0" w:color="78A22F"/>
              <w:left w:val="nil"/>
              <w:bottom w:val="nil"/>
              <w:right w:val="nil"/>
            </w:tcBorders>
            <w:shd w:val="clear" w:color="auto" w:fill="auto"/>
          </w:tcPr>
          <w:p w14:paraId="570743B9" w14:textId="6C7CCF78" w:rsidR="00ED5F8E" w:rsidRPr="00784A05" w:rsidRDefault="00ED5F8E" w:rsidP="005928D1">
            <w:pPr>
              <w:pStyle w:val="TableTitle"/>
            </w:pPr>
            <w:r>
              <w:rPr>
                <w:b w:val="0"/>
              </w:rPr>
              <w:t>Table D.</w:t>
            </w:r>
            <w:r>
              <w:rPr>
                <w:b w:val="0"/>
                <w:noProof/>
              </w:rPr>
              <w:t>6</w:t>
            </w:r>
            <w:r>
              <w:tab/>
              <w:t>Tasmania</w:t>
            </w:r>
          </w:p>
        </w:tc>
      </w:tr>
      <w:tr w:rsidR="00ED5F8E" w14:paraId="770CB801" w14:textId="77777777" w:rsidTr="005928D1">
        <w:tc>
          <w:tcPr>
            <w:tcW w:w="5000" w:type="pct"/>
            <w:tcBorders>
              <w:top w:val="nil"/>
              <w:left w:val="nil"/>
              <w:bottom w:val="nil"/>
              <w:right w:val="nil"/>
            </w:tcBorders>
            <w:shd w:val="clear" w:color="auto" w:fill="auto"/>
          </w:tcPr>
          <w:tbl>
            <w:tblPr>
              <w:tblW w:w="5000" w:type="pct"/>
              <w:tblCellMar>
                <w:left w:w="0" w:type="dxa"/>
                <w:right w:w="0" w:type="dxa"/>
              </w:tblCellMar>
              <w:tblLook w:val="0000" w:firstRow="0" w:lastRow="0" w:firstColumn="0" w:lastColumn="0" w:noHBand="0" w:noVBand="0"/>
            </w:tblPr>
            <w:tblGrid>
              <w:gridCol w:w="1556"/>
              <w:gridCol w:w="6949"/>
            </w:tblGrid>
            <w:tr w:rsidR="00ED5F8E" w14:paraId="7784B943" w14:textId="77777777" w:rsidTr="005928D1">
              <w:tc>
                <w:tcPr>
                  <w:tcW w:w="915" w:type="pct"/>
                  <w:tcBorders>
                    <w:top w:val="single" w:sz="6" w:space="0" w:color="BFBFBF"/>
                    <w:bottom w:val="single" w:sz="6" w:space="0" w:color="BFBFBF"/>
                  </w:tcBorders>
                  <w:shd w:val="clear" w:color="auto" w:fill="auto"/>
                </w:tcPr>
                <w:p w14:paraId="30F5EFEC" w14:textId="77777777" w:rsidR="00ED5F8E" w:rsidRDefault="00ED5F8E" w:rsidP="005928D1">
                  <w:pPr>
                    <w:pStyle w:val="TableColumnHeading"/>
                    <w:jc w:val="left"/>
                  </w:pPr>
                  <w:r>
                    <w:t>Setting</w:t>
                  </w:r>
                </w:p>
              </w:tc>
              <w:tc>
                <w:tcPr>
                  <w:tcW w:w="4085" w:type="pct"/>
                  <w:tcBorders>
                    <w:top w:val="single" w:sz="6" w:space="0" w:color="BFBFBF"/>
                    <w:bottom w:val="single" w:sz="6" w:space="0" w:color="BFBFBF"/>
                  </w:tcBorders>
                  <w:shd w:val="clear" w:color="auto" w:fill="auto"/>
                </w:tcPr>
                <w:p w14:paraId="66020B9F" w14:textId="77777777" w:rsidR="00ED5F8E" w:rsidRDefault="00ED5F8E" w:rsidP="005928D1">
                  <w:pPr>
                    <w:pStyle w:val="TableColumnHeading"/>
                    <w:ind w:right="28"/>
                    <w:jc w:val="left"/>
                  </w:pPr>
                  <w:r>
                    <w:t>Description</w:t>
                  </w:r>
                </w:p>
              </w:tc>
            </w:tr>
            <w:tr w:rsidR="00ED5F8E" w14:paraId="35CFAB63" w14:textId="77777777" w:rsidTr="000B6E9D">
              <w:tc>
                <w:tcPr>
                  <w:tcW w:w="5000" w:type="pct"/>
                  <w:gridSpan w:val="2"/>
                  <w:tcBorders>
                    <w:top w:val="single" w:sz="6" w:space="0" w:color="BFBFBF"/>
                  </w:tcBorders>
                  <w:shd w:val="clear" w:color="auto" w:fill="F2F2F2" w:themeFill="background1" w:themeFillShade="F2"/>
                </w:tcPr>
                <w:p w14:paraId="39C42BC3" w14:textId="77777777" w:rsidR="00ED5F8E" w:rsidRDefault="00ED5F8E" w:rsidP="000B6E9D">
                  <w:pPr>
                    <w:pStyle w:val="TableUnitsRow"/>
                    <w:spacing w:before="80"/>
                    <w:jc w:val="left"/>
                  </w:pPr>
                  <w:r w:rsidRPr="00DE3143">
                    <w:rPr>
                      <w:b/>
                      <w:bCs/>
                    </w:rPr>
                    <w:t>Price, student fee and subsidy settings</w:t>
                  </w:r>
                </w:p>
              </w:tc>
            </w:tr>
            <w:tr w:rsidR="00ED5F8E" w14:paraId="2B6B530B" w14:textId="77777777" w:rsidTr="005928D1">
              <w:tc>
                <w:tcPr>
                  <w:tcW w:w="915" w:type="pct"/>
                </w:tcPr>
                <w:p w14:paraId="7AEEBCBE" w14:textId="77777777" w:rsidR="00ED5F8E" w:rsidRDefault="00ED5F8E" w:rsidP="005928D1">
                  <w:pPr>
                    <w:pStyle w:val="TableBodyText"/>
                    <w:spacing w:before="80"/>
                    <w:ind w:left="113"/>
                    <w:jc w:val="left"/>
                  </w:pPr>
                  <w:r>
                    <w:t>Price</w:t>
                  </w:r>
                </w:p>
              </w:tc>
              <w:tc>
                <w:tcPr>
                  <w:tcW w:w="4085" w:type="pct"/>
                </w:tcPr>
                <w:p w14:paraId="33CBC5AD" w14:textId="77777777" w:rsidR="00ED5F8E" w:rsidRDefault="00ED5F8E" w:rsidP="005928D1">
                  <w:pPr>
                    <w:pStyle w:val="TableBodyText"/>
                    <w:spacing w:before="80"/>
                    <w:jc w:val="left"/>
                  </w:pPr>
                  <w:r>
                    <w:t>Deregulated but subsidies set a price floor</w:t>
                  </w:r>
                </w:p>
              </w:tc>
            </w:tr>
            <w:tr w:rsidR="00ED5F8E" w14:paraId="455C0577" w14:textId="77777777" w:rsidTr="005928D1">
              <w:tc>
                <w:tcPr>
                  <w:tcW w:w="915" w:type="pct"/>
                </w:tcPr>
                <w:p w14:paraId="4F5D94A0" w14:textId="77777777" w:rsidR="00ED5F8E" w:rsidRDefault="00ED5F8E" w:rsidP="005928D1">
                  <w:pPr>
                    <w:pStyle w:val="TableBodyText"/>
                    <w:spacing w:before="80"/>
                    <w:ind w:left="113"/>
                    <w:jc w:val="left"/>
                  </w:pPr>
                  <w:r>
                    <w:t>Student fee</w:t>
                  </w:r>
                </w:p>
              </w:tc>
              <w:tc>
                <w:tcPr>
                  <w:tcW w:w="4085" w:type="pct"/>
                </w:tcPr>
                <w:p w14:paraId="541BB0D7" w14:textId="77777777" w:rsidR="00ED5F8E" w:rsidRDefault="00ED5F8E" w:rsidP="005928D1">
                  <w:pPr>
                    <w:pStyle w:val="TableBodyText"/>
                    <w:spacing w:before="80"/>
                    <w:jc w:val="left"/>
                  </w:pPr>
                  <w:r>
                    <w:t>Deregulated — RTOs can charge any fee greater than zero</w:t>
                  </w:r>
                </w:p>
              </w:tc>
            </w:tr>
            <w:tr w:rsidR="00ED5F8E" w14:paraId="6401CD9C" w14:textId="77777777" w:rsidTr="005928D1">
              <w:tc>
                <w:tcPr>
                  <w:tcW w:w="915" w:type="pct"/>
                </w:tcPr>
                <w:p w14:paraId="764A8C81" w14:textId="77777777" w:rsidR="00ED5F8E" w:rsidRDefault="00ED5F8E" w:rsidP="005928D1">
                  <w:pPr>
                    <w:pStyle w:val="TableBodyText"/>
                    <w:spacing w:before="80"/>
                    <w:ind w:left="113"/>
                    <w:jc w:val="left"/>
                  </w:pPr>
                  <w:r>
                    <w:t>Government subsidy</w:t>
                  </w:r>
                </w:p>
              </w:tc>
              <w:tc>
                <w:tcPr>
                  <w:tcW w:w="4085" w:type="pct"/>
                </w:tcPr>
                <w:p w14:paraId="24FD2EBF" w14:textId="77777777" w:rsidR="00ED5F8E" w:rsidRDefault="00ED5F8E" w:rsidP="005928D1">
                  <w:pPr>
                    <w:pStyle w:val="TableBodyText"/>
                    <w:spacing w:before="80"/>
                    <w:jc w:val="left"/>
                  </w:pPr>
                  <w:r>
                    <w:t>Subsidies are percentage of the estimated cost with higher level qualifications receiving less subsidy</w:t>
                  </w:r>
                </w:p>
                <w:p w14:paraId="1FF70EDC" w14:textId="77777777" w:rsidR="00ED5F8E" w:rsidRDefault="00ED5F8E" w:rsidP="005928D1">
                  <w:pPr>
                    <w:pStyle w:val="TableBodyText"/>
                    <w:spacing w:before="80"/>
                    <w:contextualSpacing/>
                    <w:jc w:val="left"/>
                  </w:pPr>
                  <w:r>
                    <w:t>Subsidies range from 95% for Certificate Is to 65% for Diplomas and above. Subsidies are distributed through grants</w:t>
                  </w:r>
                </w:p>
              </w:tc>
            </w:tr>
            <w:tr w:rsidR="00ED5F8E" w14:paraId="494B7305" w14:textId="77777777" w:rsidTr="005928D1">
              <w:tc>
                <w:tcPr>
                  <w:tcW w:w="915" w:type="pct"/>
                </w:tcPr>
                <w:p w14:paraId="3439C2A6" w14:textId="77777777" w:rsidR="00ED5F8E" w:rsidRDefault="00ED5F8E" w:rsidP="005928D1">
                  <w:pPr>
                    <w:pStyle w:val="TableBodyText"/>
                    <w:spacing w:before="80"/>
                    <w:ind w:left="113"/>
                    <w:jc w:val="left"/>
                  </w:pPr>
                  <w:r>
                    <w:t>Fee concession</w:t>
                  </w:r>
                </w:p>
              </w:tc>
              <w:tc>
                <w:tcPr>
                  <w:tcW w:w="4085" w:type="pct"/>
                </w:tcPr>
                <w:p w14:paraId="26ED2024" w14:textId="77777777" w:rsidR="00ED5F8E" w:rsidRDefault="00ED5F8E" w:rsidP="005928D1">
                  <w:pPr>
                    <w:pStyle w:val="TableBodyText"/>
                    <w:spacing w:before="80"/>
                    <w:jc w:val="left"/>
                  </w:pPr>
                  <w:r>
                    <w:t>Students in the following categories are exempt from paying fees.</w:t>
                  </w:r>
                </w:p>
                <w:p w14:paraId="71F6C3A4" w14:textId="77777777" w:rsidR="00ED5F8E" w:rsidRDefault="00ED5F8E" w:rsidP="005928D1">
                  <w:pPr>
                    <w:pStyle w:val="TableBullet"/>
                    <w:spacing w:before="80"/>
                    <w:contextualSpacing/>
                  </w:pPr>
                  <w:r w:rsidRPr="00297C59">
                    <w:t xml:space="preserve">People </w:t>
                  </w:r>
                  <w:r>
                    <w:t xml:space="preserve">or dependents of people </w:t>
                  </w:r>
                  <w:r w:rsidRPr="00297C59">
                    <w:t xml:space="preserve">in receipt of </w:t>
                  </w:r>
                  <w:r>
                    <w:t xml:space="preserve">certain </w:t>
                  </w:r>
                  <w:r w:rsidRPr="00297C59">
                    <w:t>benefits</w:t>
                  </w:r>
                </w:p>
                <w:p w14:paraId="22BC5E1F" w14:textId="77777777" w:rsidR="00ED5F8E" w:rsidRPr="00C37AA3" w:rsidRDefault="00ED5F8E" w:rsidP="005928D1">
                  <w:pPr>
                    <w:pStyle w:val="TableBullet"/>
                    <w:spacing w:before="80"/>
                    <w:contextualSpacing/>
                  </w:pPr>
                  <w:r w:rsidRPr="00C37AA3">
                    <w:t>People who are inmates of a custodial institution</w:t>
                  </w:r>
                </w:p>
                <w:p w14:paraId="2F738256" w14:textId="77777777" w:rsidR="00ED5F8E" w:rsidRDefault="00ED5F8E" w:rsidP="005928D1">
                  <w:pPr>
                    <w:pStyle w:val="TableBullet"/>
                    <w:spacing w:before="80"/>
                    <w:contextualSpacing/>
                  </w:pPr>
                  <w:r w:rsidRPr="00C37AA3">
                    <w:t>People enrolled in one of the fee</w:t>
                  </w:r>
                  <w:r>
                    <w:t>s</w:t>
                  </w:r>
                  <w:r>
                    <w:noBreakHyphen/>
                  </w:r>
                  <w:r w:rsidRPr="00C37AA3">
                    <w:t>exempt, publicly funded programs</w:t>
                  </w:r>
                </w:p>
                <w:p w14:paraId="7D5BE41F" w14:textId="77777777" w:rsidR="00ED5F8E" w:rsidRDefault="00ED5F8E" w:rsidP="005928D1">
                  <w:pPr>
                    <w:pStyle w:val="TableBullet"/>
                    <w:spacing w:before="80"/>
                    <w:contextualSpacing/>
                  </w:pPr>
                  <w:r w:rsidRPr="00AB31BF">
                    <w:t>People experiencing extreme financial hardship</w:t>
                  </w:r>
                </w:p>
              </w:tc>
            </w:tr>
            <w:tr w:rsidR="00ED5F8E" w14:paraId="3F440B61" w14:textId="77777777" w:rsidTr="005928D1">
              <w:tc>
                <w:tcPr>
                  <w:tcW w:w="915" w:type="pct"/>
                </w:tcPr>
                <w:p w14:paraId="6E886719" w14:textId="77777777" w:rsidR="00ED5F8E" w:rsidRDefault="00ED5F8E" w:rsidP="005928D1">
                  <w:pPr>
                    <w:pStyle w:val="TableBodyText"/>
                    <w:spacing w:before="80"/>
                    <w:ind w:left="113"/>
                    <w:jc w:val="left"/>
                  </w:pPr>
                  <w:r>
                    <w:t>Funding cap</w:t>
                  </w:r>
                </w:p>
              </w:tc>
              <w:tc>
                <w:tcPr>
                  <w:tcW w:w="4085" w:type="pct"/>
                </w:tcPr>
                <w:p w14:paraId="01E81396" w14:textId="77777777" w:rsidR="00ED5F8E" w:rsidRDefault="00ED5F8E" w:rsidP="005928D1">
                  <w:pPr>
                    <w:pStyle w:val="TableBodyText"/>
                    <w:spacing w:before="80"/>
                    <w:jc w:val="left"/>
                  </w:pPr>
                  <w:r>
                    <w:t>Information not provided</w:t>
                  </w:r>
                </w:p>
              </w:tc>
            </w:tr>
            <w:tr w:rsidR="00ED5F8E" w14:paraId="1F974098" w14:textId="77777777" w:rsidTr="000B6E9D">
              <w:tc>
                <w:tcPr>
                  <w:tcW w:w="5000" w:type="pct"/>
                  <w:gridSpan w:val="2"/>
                  <w:shd w:val="clear" w:color="auto" w:fill="F2F2F2" w:themeFill="background1" w:themeFillShade="F2"/>
                </w:tcPr>
                <w:p w14:paraId="30755053" w14:textId="77777777" w:rsidR="00ED5F8E" w:rsidRDefault="00ED5F8E" w:rsidP="005928D1">
                  <w:pPr>
                    <w:pStyle w:val="TableBodyText"/>
                    <w:spacing w:before="80"/>
                    <w:jc w:val="left"/>
                  </w:pPr>
                  <w:r w:rsidRPr="00DE3143">
                    <w:rPr>
                      <w:b/>
                      <w:bCs/>
                    </w:rPr>
                    <w:t>Estimated costs</w:t>
                  </w:r>
                </w:p>
              </w:tc>
            </w:tr>
            <w:tr w:rsidR="00ED5F8E" w14:paraId="17DCC70E" w14:textId="77777777" w:rsidTr="005928D1">
              <w:tc>
                <w:tcPr>
                  <w:tcW w:w="915" w:type="pct"/>
                </w:tcPr>
                <w:p w14:paraId="0895C2CA" w14:textId="021F458C" w:rsidR="00ED5F8E" w:rsidRPr="00A07DD0" w:rsidRDefault="00741E73" w:rsidP="005928D1">
                  <w:pPr>
                    <w:pStyle w:val="TableBodyText"/>
                    <w:spacing w:before="80"/>
                    <w:ind w:left="113"/>
                    <w:contextualSpacing/>
                    <w:jc w:val="left"/>
                  </w:pPr>
                  <w:r>
                    <w:t>Course</w:t>
                  </w:r>
                  <w:r w:rsidR="00ED5F8E" w:rsidRPr="00A07DD0">
                    <w:t xml:space="preserve"> cost estimate</w:t>
                  </w:r>
                </w:p>
              </w:tc>
              <w:tc>
                <w:tcPr>
                  <w:tcW w:w="4085" w:type="pct"/>
                </w:tcPr>
                <w:p w14:paraId="745E825E" w14:textId="5971C4E9" w:rsidR="00ED5F8E" w:rsidRPr="00A07DD0" w:rsidRDefault="00ED5F8E" w:rsidP="005928D1">
                  <w:pPr>
                    <w:pStyle w:val="TableBodyText"/>
                    <w:spacing w:before="80"/>
                    <w:jc w:val="left"/>
                  </w:pPr>
                  <w:r w:rsidRPr="00A07DD0">
                    <w:t xml:space="preserve">Cost per </w:t>
                  </w:r>
                  <w:r w:rsidR="00741E73">
                    <w:t>course</w:t>
                  </w:r>
                  <w:r w:rsidRPr="00A07DD0">
                    <w:t xml:space="preserve"> = nominal hours × base rate × F</w:t>
                  </w:r>
                  <w:r>
                    <w:t xml:space="preserve">ield </w:t>
                  </w:r>
                  <w:r w:rsidRPr="00A07DD0">
                    <w:t>o</w:t>
                  </w:r>
                  <w:r>
                    <w:t xml:space="preserve">f </w:t>
                  </w:r>
                  <w:r w:rsidRPr="00A07DD0">
                    <w:t>E</w:t>
                  </w:r>
                  <w:r>
                    <w:t>ducation</w:t>
                  </w:r>
                  <w:r w:rsidRPr="00A07DD0">
                    <w:t xml:space="preserve"> weight</w:t>
                  </w:r>
                </w:p>
                <w:p w14:paraId="68BC38D2" w14:textId="77777777" w:rsidR="00ED5F8E" w:rsidRPr="00A07DD0" w:rsidRDefault="00ED5F8E" w:rsidP="005928D1">
                  <w:pPr>
                    <w:pStyle w:val="TableBodyText"/>
                    <w:spacing w:before="80"/>
                    <w:jc w:val="left"/>
                  </w:pPr>
                  <w:r w:rsidRPr="00A07DD0">
                    <w:t>No explicit fixed cost calculation</w:t>
                  </w:r>
                </w:p>
              </w:tc>
            </w:tr>
            <w:tr w:rsidR="00ED5F8E" w14:paraId="70AA4483" w14:textId="77777777" w:rsidTr="005928D1">
              <w:tc>
                <w:tcPr>
                  <w:tcW w:w="915" w:type="pct"/>
                </w:tcPr>
                <w:p w14:paraId="0BCD13BE" w14:textId="77777777" w:rsidR="00ED5F8E" w:rsidRPr="00A07DD0" w:rsidRDefault="00ED5F8E" w:rsidP="005928D1">
                  <w:pPr>
                    <w:pStyle w:val="TableBodyText"/>
                    <w:spacing w:before="80"/>
                    <w:ind w:left="113"/>
                    <w:contextualSpacing/>
                    <w:jc w:val="left"/>
                  </w:pPr>
                  <w:r w:rsidRPr="00A07DD0">
                    <w:t>Hours</w:t>
                  </w:r>
                </w:p>
              </w:tc>
              <w:tc>
                <w:tcPr>
                  <w:tcW w:w="4085" w:type="pct"/>
                </w:tcPr>
                <w:p w14:paraId="557B2794" w14:textId="77777777" w:rsidR="00ED5F8E" w:rsidRPr="00A07DD0" w:rsidRDefault="00ED5F8E" w:rsidP="005928D1">
                  <w:pPr>
                    <w:pStyle w:val="TableBodyText"/>
                    <w:spacing w:before="80"/>
                    <w:jc w:val="left"/>
                  </w:pPr>
                  <w:r w:rsidRPr="00A07DD0">
                    <w:t xml:space="preserve">Victorian purchasing guide </w:t>
                  </w:r>
                  <w:r>
                    <w:t xml:space="preserve">nominal </w:t>
                  </w:r>
                  <w:r w:rsidRPr="00A07DD0">
                    <w:t>hours</w:t>
                  </w:r>
                </w:p>
              </w:tc>
            </w:tr>
            <w:tr w:rsidR="00ED5F8E" w14:paraId="5CF37752" w14:textId="77777777" w:rsidTr="005928D1">
              <w:tc>
                <w:tcPr>
                  <w:tcW w:w="915" w:type="pct"/>
                </w:tcPr>
                <w:p w14:paraId="4F133712" w14:textId="77777777" w:rsidR="00ED5F8E" w:rsidRPr="00A07DD0" w:rsidRDefault="00ED5F8E" w:rsidP="005928D1">
                  <w:pPr>
                    <w:pStyle w:val="TableBodyText"/>
                    <w:spacing w:before="80"/>
                    <w:ind w:left="113"/>
                    <w:contextualSpacing/>
                    <w:jc w:val="left"/>
                  </w:pPr>
                  <w:r w:rsidRPr="00A07DD0">
                    <w:t>Base rate</w:t>
                  </w:r>
                </w:p>
              </w:tc>
              <w:tc>
                <w:tcPr>
                  <w:tcW w:w="4085" w:type="pct"/>
                </w:tcPr>
                <w:p w14:paraId="2F349385" w14:textId="0803A79E" w:rsidR="00ED5F8E" w:rsidRPr="00A07DD0" w:rsidRDefault="00ED5F8E" w:rsidP="005928D1">
                  <w:pPr>
                    <w:pStyle w:val="TableBodyText"/>
                    <w:spacing w:before="80"/>
                    <w:jc w:val="left"/>
                  </w:pPr>
                  <w:r w:rsidRPr="00A07DD0">
                    <w:t xml:space="preserve">A single base rate ($7), which is the average cost per hour across all </w:t>
                  </w:r>
                  <w:r w:rsidR="005D4980">
                    <w:t>courses</w:t>
                  </w:r>
                  <w:r w:rsidRPr="00A07DD0">
                    <w:t xml:space="preserve"> (the rate was calculated by an independent third party)</w:t>
                  </w:r>
                </w:p>
                <w:p w14:paraId="0F0C10F6" w14:textId="77777777" w:rsidR="00ED5F8E" w:rsidRPr="00A07DD0" w:rsidRDefault="00ED5F8E" w:rsidP="005928D1">
                  <w:pPr>
                    <w:pStyle w:val="TableBodyText"/>
                    <w:spacing w:before="80"/>
                    <w:jc w:val="left"/>
                  </w:pPr>
                  <w:r w:rsidRPr="00A07DD0">
                    <w:t>It applies one of 12 F</w:t>
                  </w:r>
                  <w:r>
                    <w:t xml:space="preserve">ield </w:t>
                  </w:r>
                  <w:r w:rsidRPr="00A07DD0">
                    <w:t>o</w:t>
                  </w:r>
                  <w:r>
                    <w:t xml:space="preserve">f </w:t>
                  </w:r>
                  <w:r w:rsidRPr="00A07DD0">
                    <w:t>E</w:t>
                  </w:r>
                  <w:r>
                    <w:t>ducation</w:t>
                  </w:r>
                  <w:r w:rsidRPr="00A07DD0">
                    <w:t xml:space="preserve"> weightings ranging from 0.86 to 1.24 to determine the hourly base rates per F</w:t>
                  </w:r>
                  <w:r>
                    <w:t xml:space="preserve">ield </w:t>
                  </w:r>
                  <w:r w:rsidRPr="00A07DD0">
                    <w:t>o</w:t>
                  </w:r>
                  <w:r>
                    <w:t xml:space="preserve">f </w:t>
                  </w:r>
                  <w:r w:rsidRPr="00A07DD0">
                    <w:t>E</w:t>
                  </w:r>
                  <w:r>
                    <w:t>ducation</w:t>
                  </w:r>
                </w:p>
              </w:tc>
            </w:tr>
            <w:tr w:rsidR="00ED5F8E" w14:paraId="7A79C0BD" w14:textId="77777777" w:rsidTr="005928D1">
              <w:tc>
                <w:tcPr>
                  <w:tcW w:w="915" w:type="pct"/>
                </w:tcPr>
                <w:p w14:paraId="03356959" w14:textId="77777777" w:rsidR="00ED5F8E" w:rsidRPr="00A07DD0" w:rsidRDefault="00ED5F8E" w:rsidP="005928D1">
                  <w:pPr>
                    <w:pStyle w:val="TableBodyText"/>
                    <w:spacing w:before="80"/>
                    <w:ind w:left="113"/>
                    <w:contextualSpacing/>
                    <w:jc w:val="left"/>
                  </w:pPr>
                  <w:r w:rsidRPr="00A07DD0">
                    <w:t>Cost data</w:t>
                  </w:r>
                </w:p>
              </w:tc>
              <w:tc>
                <w:tcPr>
                  <w:tcW w:w="4085" w:type="pct"/>
                </w:tcPr>
                <w:p w14:paraId="331725AB" w14:textId="19ABB450" w:rsidR="00ED5F8E" w:rsidRPr="00A07DD0" w:rsidRDefault="00ED5F8E" w:rsidP="005928D1">
                  <w:pPr>
                    <w:pStyle w:val="TableBodyText"/>
                    <w:spacing w:before="80"/>
                    <w:jc w:val="left"/>
                  </w:pPr>
                  <w:r w:rsidRPr="00A07DD0">
                    <w:t xml:space="preserve">The average cost per </w:t>
                  </w:r>
                  <w:r>
                    <w:t xml:space="preserve">hour </w:t>
                  </w:r>
                  <w:r w:rsidRPr="00A07DD0">
                    <w:t xml:space="preserve">is based on 2018 benchmarking across all </w:t>
                  </w:r>
                  <w:r w:rsidR="005D4980">
                    <w:t>courses</w:t>
                  </w:r>
                </w:p>
                <w:p w14:paraId="1A0CDCA7" w14:textId="77777777" w:rsidR="00ED5F8E" w:rsidRPr="00A07DD0" w:rsidRDefault="00ED5F8E" w:rsidP="005928D1">
                  <w:pPr>
                    <w:pStyle w:val="TableBodyText"/>
                    <w:spacing w:before="80"/>
                    <w:jc w:val="left"/>
                  </w:pPr>
                  <w:r w:rsidRPr="00A07DD0">
                    <w:t>The F</w:t>
                  </w:r>
                  <w:r>
                    <w:t xml:space="preserve">ield </w:t>
                  </w:r>
                  <w:r w:rsidRPr="00A07DD0">
                    <w:t>o</w:t>
                  </w:r>
                  <w:r>
                    <w:t xml:space="preserve">f </w:t>
                  </w:r>
                  <w:r w:rsidRPr="00A07DD0">
                    <w:t>E</w:t>
                  </w:r>
                  <w:r>
                    <w:t>ducation</w:t>
                  </w:r>
                  <w:r w:rsidRPr="00A07DD0">
                    <w:t xml:space="preserve"> weightings were calculated by NCVER in 2011 from 2005</w:t>
                  </w:r>
                  <w:r>
                    <w:t>–</w:t>
                  </w:r>
                  <w:r w:rsidRPr="00A07DD0">
                    <w:t>09 data</w:t>
                  </w:r>
                </w:p>
              </w:tc>
            </w:tr>
            <w:tr w:rsidR="00ED5F8E" w14:paraId="03AF7A2E" w14:textId="77777777" w:rsidTr="005928D1">
              <w:tc>
                <w:tcPr>
                  <w:tcW w:w="915" w:type="pct"/>
                  <w:shd w:val="clear" w:color="auto" w:fill="auto"/>
                </w:tcPr>
                <w:p w14:paraId="2BE41D34" w14:textId="77777777" w:rsidR="00ED5F8E" w:rsidRPr="00A07DD0" w:rsidRDefault="00ED5F8E" w:rsidP="005928D1">
                  <w:pPr>
                    <w:pStyle w:val="TableBodyText"/>
                    <w:spacing w:before="80"/>
                    <w:ind w:left="113"/>
                    <w:contextualSpacing/>
                    <w:jc w:val="left"/>
                  </w:pPr>
                  <w:r w:rsidRPr="00A07DD0">
                    <w:t>Location loading</w:t>
                  </w:r>
                </w:p>
              </w:tc>
              <w:tc>
                <w:tcPr>
                  <w:tcW w:w="4085" w:type="pct"/>
                  <w:shd w:val="clear" w:color="auto" w:fill="auto"/>
                </w:tcPr>
                <w:p w14:paraId="6941282F" w14:textId="77777777" w:rsidR="00ED5F8E" w:rsidRPr="00A07DD0" w:rsidRDefault="00ED5F8E" w:rsidP="005928D1">
                  <w:pPr>
                    <w:pStyle w:val="TableBodyText"/>
                    <w:spacing w:before="80"/>
                    <w:jc w:val="left"/>
                  </w:pPr>
                  <w:r w:rsidRPr="00A07DD0">
                    <w:t xml:space="preserve">Although </w:t>
                  </w:r>
                  <w:r>
                    <w:t xml:space="preserve">there are no explicit location </w:t>
                  </w:r>
                  <w:r w:rsidRPr="00A07DD0">
                    <w:t>loadings</w:t>
                  </w:r>
                  <w:r>
                    <w:t>,</w:t>
                  </w:r>
                  <w:r w:rsidRPr="00A07DD0">
                    <w:t xml:space="preserve"> </w:t>
                  </w:r>
                  <w:r>
                    <w:t xml:space="preserve">the </w:t>
                  </w:r>
                  <w:r w:rsidRPr="00A07DD0">
                    <w:t xml:space="preserve">subsidy </w:t>
                  </w:r>
                  <w:r>
                    <w:t xml:space="preserve">is </w:t>
                  </w:r>
                  <w:r w:rsidRPr="00A07DD0">
                    <w:t xml:space="preserve">adjusted if </w:t>
                  </w:r>
                  <w:r>
                    <w:t xml:space="preserve">it is </w:t>
                  </w:r>
                  <w:r w:rsidRPr="00A07DD0">
                    <w:t xml:space="preserve">not sufficient </w:t>
                  </w:r>
                  <w:r>
                    <w:t>to cover costs</w:t>
                  </w:r>
                </w:p>
              </w:tc>
            </w:tr>
            <w:tr w:rsidR="00ED5F8E" w14:paraId="7A52A035" w14:textId="77777777" w:rsidTr="005928D1">
              <w:tc>
                <w:tcPr>
                  <w:tcW w:w="915" w:type="pct"/>
                  <w:tcBorders>
                    <w:bottom w:val="single" w:sz="6" w:space="0" w:color="BFBFBF"/>
                  </w:tcBorders>
                  <w:shd w:val="clear" w:color="auto" w:fill="auto"/>
                </w:tcPr>
                <w:p w14:paraId="7DEEE7C9" w14:textId="77777777" w:rsidR="00ED5F8E" w:rsidRPr="00A07DD0" w:rsidRDefault="00ED5F8E" w:rsidP="005928D1">
                  <w:pPr>
                    <w:pStyle w:val="TableBodyText"/>
                    <w:spacing w:before="80"/>
                    <w:ind w:left="113"/>
                    <w:contextualSpacing/>
                    <w:jc w:val="left"/>
                  </w:pPr>
                  <w:r w:rsidRPr="00A07DD0">
                    <w:t>Equity loading</w:t>
                  </w:r>
                </w:p>
              </w:tc>
              <w:tc>
                <w:tcPr>
                  <w:tcW w:w="4085" w:type="pct"/>
                  <w:tcBorders>
                    <w:bottom w:val="single" w:sz="6" w:space="0" w:color="BFBFBF"/>
                  </w:tcBorders>
                  <w:shd w:val="clear" w:color="auto" w:fill="auto"/>
                </w:tcPr>
                <w:p w14:paraId="513F093F" w14:textId="77777777" w:rsidR="00ED5F8E" w:rsidRPr="00A07DD0" w:rsidRDefault="00ED5F8E" w:rsidP="005928D1">
                  <w:pPr>
                    <w:pStyle w:val="TableBodyText"/>
                    <w:spacing w:before="80"/>
                    <w:jc w:val="left"/>
                  </w:pPr>
                  <w:r w:rsidRPr="00A07DD0">
                    <w:t xml:space="preserve">Although </w:t>
                  </w:r>
                  <w:r>
                    <w:t xml:space="preserve">there are no explicit </w:t>
                  </w:r>
                  <w:r w:rsidRPr="00A07DD0">
                    <w:t>loadings</w:t>
                  </w:r>
                  <w:r>
                    <w:t xml:space="preserve"> for students facing disadvantage</w:t>
                  </w:r>
                  <w:r w:rsidRPr="00A07DD0">
                    <w:t xml:space="preserve">, </w:t>
                  </w:r>
                  <w:r>
                    <w:t xml:space="preserve">the </w:t>
                  </w:r>
                  <w:r w:rsidRPr="00A07DD0">
                    <w:t xml:space="preserve">subsidy </w:t>
                  </w:r>
                  <w:r>
                    <w:t xml:space="preserve">is </w:t>
                  </w:r>
                  <w:r w:rsidRPr="00A07DD0">
                    <w:t xml:space="preserve">adjusted if </w:t>
                  </w:r>
                  <w:r>
                    <w:t xml:space="preserve">it is </w:t>
                  </w:r>
                  <w:r w:rsidRPr="00A07DD0">
                    <w:t xml:space="preserve">not sufficient </w:t>
                  </w:r>
                  <w:r>
                    <w:t xml:space="preserve">to cover costs </w:t>
                  </w:r>
                  <w:r w:rsidRPr="00A07DD0">
                    <w:t>(</w:t>
                  </w:r>
                  <w:r>
                    <w:t>for delivery to students facing</w:t>
                  </w:r>
                  <w:r w:rsidRPr="00A07DD0">
                    <w:t xml:space="preserve"> disadvantage)</w:t>
                  </w:r>
                </w:p>
              </w:tc>
            </w:tr>
          </w:tbl>
          <w:p w14:paraId="4ED907CA" w14:textId="77777777" w:rsidR="00ED5F8E" w:rsidRDefault="00ED5F8E" w:rsidP="005928D1">
            <w:pPr>
              <w:pStyle w:val="Box"/>
            </w:pPr>
          </w:p>
        </w:tc>
      </w:tr>
      <w:tr w:rsidR="00ED5F8E" w14:paraId="089564AA" w14:textId="77777777" w:rsidTr="005928D1">
        <w:tc>
          <w:tcPr>
            <w:tcW w:w="5000" w:type="pct"/>
            <w:tcBorders>
              <w:top w:val="nil"/>
              <w:left w:val="nil"/>
              <w:bottom w:val="nil"/>
              <w:right w:val="nil"/>
            </w:tcBorders>
            <w:shd w:val="clear" w:color="auto" w:fill="auto"/>
          </w:tcPr>
          <w:p w14:paraId="3DFC0695" w14:textId="77777777" w:rsidR="00ED5F8E" w:rsidRDefault="00ED5F8E" w:rsidP="005928D1">
            <w:pPr>
              <w:pStyle w:val="Continued"/>
            </w:pPr>
            <w:r>
              <w:t>(continued next page)</w:t>
            </w:r>
          </w:p>
        </w:tc>
      </w:tr>
      <w:tr w:rsidR="00ED5F8E" w14:paraId="45EFD5E9" w14:textId="77777777" w:rsidTr="005928D1">
        <w:tc>
          <w:tcPr>
            <w:tcW w:w="5000" w:type="pct"/>
            <w:tcBorders>
              <w:top w:val="nil"/>
              <w:left w:val="nil"/>
              <w:bottom w:val="single" w:sz="6" w:space="0" w:color="78A22F"/>
              <w:right w:val="nil"/>
            </w:tcBorders>
            <w:shd w:val="clear" w:color="auto" w:fill="auto"/>
          </w:tcPr>
          <w:p w14:paraId="66437BC3" w14:textId="77777777" w:rsidR="00ED5F8E" w:rsidRDefault="00ED5F8E" w:rsidP="005928D1">
            <w:pPr>
              <w:pStyle w:val="Box"/>
              <w:spacing w:before="0" w:line="120" w:lineRule="exact"/>
            </w:pPr>
          </w:p>
        </w:tc>
      </w:tr>
      <w:tr w:rsidR="00ED5F8E" w:rsidRPr="000863A5" w14:paraId="7626C2F8" w14:textId="77777777" w:rsidTr="005928D1">
        <w:tc>
          <w:tcPr>
            <w:tcW w:w="5000" w:type="pct"/>
            <w:tcBorders>
              <w:top w:val="single" w:sz="6" w:space="0" w:color="78A22F"/>
              <w:left w:val="nil"/>
              <w:bottom w:val="nil"/>
              <w:right w:val="nil"/>
            </w:tcBorders>
          </w:tcPr>
          <w:p w14:paraId="1CEE1EF8" w14:textId="77777777" w:rsidR="00ED5F8E" w:rsidRPr="00626D32" w:rsidRDefault="00ED5F8E" w:rsidP="005928D1">
            <w:pPr>
              <w:pStyle w:val="BoxSpaceBelow"/>
            </w:pPr>
          </w:p>
        </w:tc>
      </w:tr>
    </w:tbl>
    <w:p w14:paraId="48128ABF" w14:textId="77777777" w:rsidR="00ED5F8E" w:rsidRDefault="00ED5F8E" w:rsidP="005928D1">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design element: contains a nested table with data/information."/>
      </w:tblPr>
      <w:tblGrid>
        <w:gridCol w:w="8789"/>
      </w:tblGrid>
      <w:tr w:rsidR="00ED5F8E" w14:paraId="5CB25B92" w14:textId="77777777" w:rsidTr="005928D1">
        <w:trPr>
          <w:tblHeader/>
        </w:trPr>
        <w:tc>
          <w:tcPr>
            <w:tcW w:w="5000" w:type="pct"/>
            <w:tcBorders>
              <w:top w:val="single" w:sz="6" w:space="0" w:color="78A22F"/>
              <w:left w:val="nil"/>
              <w:bottom w:val="nil"/>
              <w:right w:val="nil"/>
            </w:tcBorders>
            <w:shd w:val="clear" w:color="auto" w:fill="auto"/>
          </w:tcPr>
          <w:p w14:paraId="0A619589" w14:textId="603DAED5" w:rsidR="00ED5F8E" w:rsidRPr="00784A05" w:rsidRDefault="00ED5F8E" w:rsidP="005928D1">
            <w:pPr>
              <w:pStyle w:val="TableTitle"/>
            </w:pPr>
            <w:r>
              <w:rPr>
                <w:b w:val="0"/>
              </w:rPr>
              <w:t>Table D.6</w:t>
            </w:r>
            <w:r>
              <w:tab/>
            </w:r>
            <w:r w:rsidRPr="009D549F">
              <w:rPr>
                <w:b w:val="0"/>
                <w:sz w:val="18"/>
                <w:szCs w:val="18"/>
              </w:rPr>
              <w:t>(continued)</w:t>
            </w:r>
          </w:p>
        </w:tc>
      </w:tr>
      <w:tr w:rsidR="00ED5F8E" w14:paraId="2C201CF9" w14:textId="77777777" w:rsidTr="005928D1">
        <w:tc>
          <w:tcPr>
            <w:tcW w:w="5000" w:type="pct"/>
            <w:tcBorders>
              <w:top w:val="nil"/>
              <w:left w:val="nil"/>
              <w:bottom w:val="nil"/>
              <w:right w:val="nil"/>
            </w:tcBorders>
            <w:shd w:val="clear" w:color="auto" w:fill="auto"/>
          </w:tcPr>
          <w:tbl>
            <w:tblPr>
              <w:tblW w:w="5000" w:type="pct"/>
              <w:tblCellMar>
                <w:left w:w="0" w:type="dxa"/>
                <w:right w:w="0" w:type="dxa"/>
              </w:tblCellMar>
              <w:tblLook w:val="0000" w:firstRow="0" w:lastRow="0" w:firstColumn="0" w:lastColumn="0" w:noHBand="0" w:noVBand="0"/>
            </w:tblPr>
            <w:tblGrid>
              <w:gridCol w:w="1555"/>
              <w:gridCol w:w="6950"/>
            </w:tblGrid>
            <w:tr w:rsidR="00ED5F8E" w14:paraId="5BF86F01" w14:textId="77777777" w:rsidTr="00713CBB">
              <w:tc>
                <w:tcPr>
                  <w:tcW w:w="914" w:type="pct"/>
                  <w:tcBorders>
                    <w:top w:val="single" w:sz="6" w:space="0" w:color="BFBFBF"/>
                    <w:bottom w:val="single" w:sz="6" w:space="0" w:color="BFBFBF"/>
                  </w:tcBorders>
                  <w:shd w:val="clear" w:color="auto" w:fill="auto"/>
                </w:tcPr>
                <w:p w14:paraId="416FCFB9" w14:textId="77777777" w:rsidR="00ED5F8E" w:rsidRDefault="00ED5F8E" w:rsidP="005928D1">
                  <w:pPr>
                    <w:pStyle w:val="TableColumnHeading"/>
                    <w:jc w:val="left"/>
                  </w:pPr>
                  <w:r>
                    <w:t>Setting</w:t>
                  </w:r>
                </w:p>
              </w:tc>
              <w:tc>
                <w:tcPr>
                  <w:tcW w:w="4086" w:type="pct"/>
                  <w:tcBorders>
                    <w:top w:val="single" w:sz="6" w:space="0" w:color="BFBFBF"/>
                    <w:bottom w:val="single" w:sz="6" w:space="0" w:color="BFBFBF"/>
                  </w:tcBorders>
                  <w:shd w:val="clear" w:color="auto" w:fill="auto"/>
                </w:tcPr>
                <w:p w14:paraId="7980C452" w14:textId="77777777" w:rsidR="00ED5F8E" w:rsidRDefault="00ED5F8E" w:rsidP="005928D1">
                  <w:pPr>
                    <w:pStyle w:val="TableColumnHeading"/>
                    <w:ind w:right="28"/>
                    <w:jc w:val="left"/>
                  </w:pPr>
                  <w:r>
                    <w:t>Description</w:t>
                  </w:r>
                </w:p>
              </w:tc>
            </w:tr>
            <w:tr w:rsidR="00ED5F8E" w14:paraId="5076250A" w14:textId="77777777" w:rsidTr="00713CBB">
              <w:tc>
                <w:tcPr>
                  <w:tcW w:w="5000" w:type="pct"/>
                  <w:gridSpan w:val="2"/>
                  <w:tcBorders>
                    <w:top w:val="single" w:sz="6" w:space="0" w:color="BFBFBF"/>
                  </w:tcBorders>
                  <w:shd w:val="clear" w:color="auto" w:fill="F2F2F2" w:themeFill="background1" w:themeFillShade="F2"/>
                </w:tcPr>
                <w:p w14:paraId="64C764E2" w14:textId="77777777" w:rsidR="00ED5F8E" w:rsidRPr="00200853" w:rsidRDefault="00ED5F8E" w:rsidP="000B6E9D">
                  <w:pPr>
                    <w:pStyle w:val="TableUnitsRow"/>
                    <w:spacing w:before="80"/>
                    <w:jc w:val="left"/>
                    <w:rPr>
                      <w:b/>
                      <w:bCs/>
                    </w:rPr>
                  </w:pPr>
                  <w:r w:rsidRPr="00200853">
                    <w:rPr>
                      <w:b/>
                      <w:bCs/>
                    </w:rPr>
                    <w:t>Quality Management</w:t>
                  </w:r>
                </w:p>
              </w:tc>
            </w:tr>
            <w:tr w:rsidR="00ED5F8E" w14:paraId="164FB33D" w14:textId="77777777" w:rsidTr="00713CBB">
              <w:tc>
                <w:tcPr>
                  <w:tcW w:w="914" w:type="pct"/>
                </w:tcPr>
                <w:p w14:paraId="5F77E2E6" w14:textId="77777777" w:rsidR="00ED5F8E" w:rsidRDefault="00ED5F8E" w:rsidP="005928D1">
                  <w:pPr>
                    <w:pStyle w:val="TableBodyText"/>
                    <w:spacing w:before="80"/>
                    <w:ind w:left="113"/>
                    <w:jc w:val="left"/>
                  </w:pPr>
                  <w:r w:rsidRPr="009C719C">
                    <w:t>Contracted RTOs</w:t>
                  </w:r>
                </w:p>
              </w:tc>
              <w:tc>
                <w:tcPr>
                  <w:tcW w:w="4086" w:type="pct"/>
                </w:tcPr>
                <w:p w14:paraId="15486B79" w14:textId="77777777" w:rsidR="00ED5F8E" w:rsidRDefault="00ED5F8E" w:rsidP="005928D1">
                  <w:pPr>
                    <w:pStyle w:val="TableBodyText"/>
                    <w:spacing w:before="80"/>
                    <w:ind w:right="28"/>
                    <w:jc w:val="left"/>
                  </w:pPr>
                  <w:r w:rsidRPr="009C719C">
                    <w:t>128</w:t>
                  </w:r>
                </w:p>
              </w:tc>
            </w:tr>
            <w:tr w:rsidR="00ED5F8E" w14:paraId="416A7686" w14:textId="77777777" w:rsidTr="00713CBB">
              <w:tc>
                <w:tcPr>
                  <w:tcW w:w="914" w:type="pct"/>
                </w:tcPr>
                <w:p w14:paraId="0A9BDA12" w14:textId="77777777" w:rsidR="00ED5F8E" w:rsidRDefault="00ED5F8E" w:rsidP="005928D1">
                  <w:pPr>
                    <w:pStyle w:val="TableBodyText"/>
                    <w:spacing w:before="80"/>
                    <w:ind w:left="113"/>
                    <w:jc w:val="left"/>
                  </w:pPr>
                  <w:r w:rsidRPr="009C719C">
                    <w:t>Quality framework</w:t>
                  </w:r>
                </w:p>
              </w:tc>
              <w:tc>
                <w:tcPr>
                  <w:tcW w:w="4086" w:type="pct"/>
                </w:tcPr>
                <w:p w14:paraId="18098CC7" w14:textId="77777777" w:rsidR="00ED5F8E" w:rsidRDefault="00ED5F8E" w:rsidP="005928D1">
                  <w:pPr>
                    <w:pStyle w:val="TableBodyText"/>
                    <w:spacing w:before="80"/>
                    <w:ind w:right="28"/>
                    <w:jc w:val="left"/>
                  </w:pPr>
                  <w:r>
                    <w:t>..</w:t>
                  </w:r>
                </w:p>
              </w:tc>
            </w:tr>
            <w:tr w:rsidR="00ED5F8E" w14:paraId="73738F44" w14:textId="77777777" w:rsidTr="00713CBB">
              <w:tc>
                <w:tcPr>
                  <w:tcW w:w="914" w:type="pct"/>
                </w:tcPr>
                <w:p w14:paraId="2C51D06B" w14:textId="77777777" w:rsidR="00ED5F8E" w:rsidRDefault="00ED5F8E" w:rsidP="005928D1">
                  <w:pPr>
                    <w:pStyle w:val="TableBodyText"/>
                    <w:spacing w:before="80"/>
                    <w:ind w:left="113"/>
                    <w:jc w:val="left"/>
                  </w:pPr>
                  <w:r>
                    <w:t>RTO e</w:t>
                  </w:r>
                  <w:r w:rsidRPr="009C719C">
                    <w:t>ligibility criteria</w:t>
                  </w:r>
                </w:p>
              </w:tc>
              <w:tc>
                <w:tcPr>
                  <w:tcW w:w="4086" w:type="pct"/>
                </w:tcPr>
                <w:p w14:paraId="59B55543" w14:textId="77777777" w:rsidR="00ED5F8E" w:rsidRDefault="00ED5F8E" w:rsidP="005928D1">
                  <w:pPr>
                    <w:pStyle w:val="TableBullet"/>
                    <w:spacing w:before="80"/>
                    <w:contextualSpacing/>
                  </w:pPr>
                  <w:r>
                    <w:t>Registered as an RTO</w:t>
                  </w:r>
                </w:p>
                <w:p w14:paraId="1C94D49E" w14:textId="77777777" w:rsidR="00ED5F8E" w:rsidRDefault="00ED5F8E" w:rsidP="005928D1">
                  <w:pPr>
                    <w:pStyle w:val="TableBullet"/>
                    <w:spacing w:before="80"/>
                    <w:contextualSpacing/>
                  </w:pPr>
                  <w:r>
                    <w:t>D</w:t>
                  </w:r>
                  <w:r w:rsidRPr="009C719C">
                    <w:t>oes not have any outstanding compliance issues identified by ASQA or current or intended ASQA restrictions</w:t>
                  </w:r>
                </w:p>
                <w:p w14:paraId="14AD6CBF" w14:textId="77777777" w:rsidR="00ED5F8E" w:rsidRDefault="00ED5F8E" w:rsidP="005928D1">
                  <w:pPr>
                    <w:pStyle w:val="TableBullet"/>
                    <w:spacing w:before="80"/>
                    <w:contextualSpacing/>
                  </w:pPr>
                  <w:r>
                    <w:t>P</w:t>
                  </w:r>
                  <w:r w:rsidRPr="009C719C">
                    <w:t>rovide evidence of established relationships with Tasmanian industry, employers or enterprises</w:t>
                  </w:r>
                </w:p>
                <w:p w14:paraId="5C318977" w14:textId="77777777" w:rsidR="00ED5F8E" w:rsidRDefault="00ED5F8E" w:rsidP="005928D1">
                  <w:pPr>
                    <w:pStyle w:val="TableBullet"/>
                    <w:spacing w:before="80"/>
                    <w:contextualSpacing/>
                  </w:pPr>
                  <w:r>
                    <w:t>H</w:t>
                  </w:r>
                  <w:r w:rsidRPr="009C719C">
                    <w:t>ave evidence of Fee</w:t>
                  </w:r>
                  <w:r>
                    <w:noBreakHyphen/>
                  </w:r>
                  <w:r w:rsidRPr="009C719C">
                    <w:t>for</w:t>
                  </w:r>
                  <w:r>
                    <w:noBreakHyphen/>
                  </w:r>
                  <w:r w:rsidRPr="009C719C">
                    <w:t>Service delivery in Tasmania</w:t>
                  </w:r>
                </w:p>
              </w:tc>
            </w:tr>
            <w:tr w:rsidR="00ED5F8E" w14:paraId="7A2B296C" w14:textId="77777777" w:rsidTr="00713CBB">
              <w:tc>
                <w:tcPr>
                  <w:tcW w:w="914" w:type="pct"/>
                </w:tcPr>
                <w:p w14:paraId="334C1944" w14:textId="77777777" w:rsidR="00ED5F8E" w:rsidRDefault="00ED5F8E" w:rsidP="005928D1">
                  <w:pPr>
                    <w:pStyle w:val="TableBodyText"/>
                    <w:spacing w:before="80"/>
                    <w:ind w:left="113"/>
                    <w:jc w:val="left"/>
                  </w:pPr>
                  <w:r>
                    <w:t>Performance monitoring</w:t>
                  </w:r>
                </w:p>
              </w:tc>
              <w:tc>
                <w:tcPr>
                  <w:tcW w:w="4086" w:type="pct"/>
                </w:tcPr>
                <w:p w14:paraId="09721F65" w14:textId="77777777" w:rsidR="00ED5F8E" w:rsidRDefault="00ED5F8E" w:rsidP="005928D1">
                  <w:pPr>
                    <w:pStyle w:val="TableBodyText"/>
                    <w:spacing w:before="80"/>
                    <w:ind w:right="28"/>
                    <w:jc w:val="left"/>
                  </w:pPr>
                  <w:r w:rsidRPr="00C54777">
                    <w:t>Skills Tasmania has the right to conduct any type of audit of the RTO and any organisation in a sub</w:t>
                  </w:r>
                  <w:r>
                    <w:noBreakHyphen/>
                  </w:r>
                  <w:r w:rsidRPr="00C54777">
                    <w:t>contracting arrangement with the RTO for the purpose of ensuring compliance with the terms and conditions of this agreement or any preceding or subsequent agreement</w:t>
                  </w:r>
                </w:p>
              </w:tc>
            </w:tr>
            <w:tr w:rsidR="00ED5F8E" w14:paraId="3A74BAF4" w14:textId="77777777" w:rsidTr="00713CBB">
              <w:tc>
                <w:tcPr>
                  <w:tcW w:w="914" w:type="pct"/>
                </w:tcPr>
                <w:p w14:paraId="64E11C3A" w14:textId="77777777" w:rsidR="00ED5F8E" w:rsidRDefault="00ED5F8E" w:rsidP="005928D1">
                  <w:pPr>
                    <w:pStyle w:val="TableBodyText"/>
                    <w:spacing w:before="80"/>
                    <w:ind w:left="113"/>
                    <w:jc w:val="left"/>
                  </w:pPr>
                  <w:r>
                    <w:t>Sanctions for breach</w:t>
                  </w:r>
                </w:p>
              </w:tc>
              <w:tc>
                <w:tcPr>
                  <w:tcW w:w="4086" w:type="pct"/>
                </w:tcPr>
                <w:p w14:paraId="2B04D0FC" w14:textId="77777777" w:rsidR="00ED5F8E" w:rsidRPr="00347F92" w:rsidRDefault="00ED5F8E" w:rsidP="005928D1">
                  <w:pPr>
                    <w:pStyle w:val="TableBullet"/>
                    <w:spacing w:before="80"/>
                    <w:contextualSpacing/>
                  </w:pPr>
                  <w:r w:rsidRPr="00347F92">
                    <w:t>No payments will be made under existing contracts</w:t>
                  </w:r>
                </w:p>
                <w:p w14:paraId="72D22D4F" w14:textId="77777777" w:rsidR="00ED5F8E" w:rsidRPr="00347F92" w:rsidRDefault="00ED5F8E" w:rsidP="005928D1">
                  <w:pPr>
                    <w:pStyle w:val="TableBullet"/>
                    <w:spacing w:before="80"/>
                    <w:contextualSpacing/>
                  </w:pPr>
                  <w:r w:rsidRPr="00347F92">
                    <w:t>No new contracts will be issued</w:t>
                  </w:r>
                </w:p>
                <w:p w14:paraId="042120C5" w14:textId="77777777" w:rsidR="00ED5F8E" w:rsidRPr="00347F92" w:rsidRDefault="00ED5F8E" w:rsidP="005928D1">
                  <w:pPr>
                    <w:pStyle w:val="TableBullet"/>
                    <w:spacing w:before="80"/>
                    <w:contextualSpacing/>
                  </w:pPr>
                  <w:r w:rsidRPr="00347F92">
                    <w:t>No payments for new commencements will be made</w:t>
                  </w:r>
                </w:p>
                <w:p w14:paraId="05F2DCCB" w14:textId="77777777" w:rsidR="00ED5F8E" w:rsidRPr="00347F92" w:rsidRDefault="00ED5F8E" w:rsidP="005928D1">
                  <w:pPr>
                    <w:pStyle w:val="TableBullet"/>
                    <w:spacing w:before="80"/>
                    <w:contextualSpacing/>
                  </w:pPr>
                  <w:r w:rsidRPr="00347F92">
                    <w:t>In the case of User Choice, no new Training Contracts nominating the RTO will be approved</w:t>
                  </w:r>
                </w:p>
                <w:p w14:paraId="510D0633" w14:textId="77777777" w:rsidR="00ED5F8E" w:rsidRPr="00347F92" w:rsidRDefault="00ED5F8E" w:rsidP="005928D1">
                  <w:pPr>
                    <w:pStyle w:val="TableBullet"/>
                    <w:spacing w:before="80"/>
                    <w:contextualSpacing/>
                  </w:pPr>
                  <w:r w:rsidRPr="00347F92">
                    <w:t>A RTO’s Endorsed RTO status will be reviewed</w:t>
                  </w:r>
                </w:p>
                <w:p w14:paraId="7BB3C40A" w14:textId="77777777" w:rsidR="00ED5F8E" w:rsidRDefault="00ED5F8E" w:rsidP="005928D1">
                  <w:pPr>
                    <w:pStyle w:val="TableBullet"/>
                    <w:spacing w:before="80"/>
                    <w:contextualSpacing/>
                  </w:pPr>
                  <w:r w:rsidRPr="00347F92">
                    <w:t>Skills Tasmania may terminate funding agreements</w:t>
                  </w:r>
                </w:p>
              </w:tc>
            </w:tr>
            <w:tr w:rsidR="00ED5F8E" w14:paraId="7E3485D2" w14:textId="77777777" w:rsidTr="00713CBB">
              <w:tc>
                <w:tcPr>
                  <w:tcW w:w="914" w:type="pct"/>
                  <w:tcBorders>
                    <w:bottom w:val="single" w:sz="6" w:space="0" w:color="BFBFBF"/>
                  </w:tcBorders>
                  <w:shd w:val="clear" w:color="auto" w:fill="auto"/>
                </w:tcPr>
                <w:p w14:paraId="2B34FE48" w14:textId="77777777" w:rsidR="00ED5F8E" w:rsidRDefault="00ED5F8E" w:rsidP="005928D1">
                  <w:pPr>
                    <w:pStyle w:val="TableBodyText"/>
                    <w:spacing w:before="80"/>
                    <w:ind w:left="113"/>
                    <w:jc w:val="left"/>
                  </w:pPr>
                  <w:r>
                    <w:t>Regulator</w:t>
                  </w:r>
                </w:p>
              </w:tc>
              <w:tc>
                <w:tcPr>
                  <w:tcW w:w="4086" w:type="pct"/>
                  <w:tcBorders>
                    <w:bottom w:val="single" w:sz="6" w:space="0" w:color="BFBFBF"/>
                  </w:tcBorders>
                  <w:shd w:val="clear" w:color="auto" w:fill="auto"/>
                </w:tcPr>
                <w:p w14:paraId="2B0BC941" w14:textId="77777777" w:rsidR="00ED5F8E" w:rsidRDefault="00ED5F8E" w:rsidP="005928D1">
                  <w:pPr>
                    <w:pStyle w:val="TableBodyText"/>
                    <w:spacing w:before="80"/>
                    <w:ind w:right="28"/>
                    <w:jc w:val="left"/>
                  </w:pPr>
                  <w:r>
                    <w:t>ASQA</w:t>
                  </w:r>
                </w:p>
              </w:tc>
            </w:tr>
          </w:tbl>
          <w:p w14:paraId="3FFEC6DF" w14:textId="77777777" w:rsidR="00ED5F8E" w:rsidRDefault="00ED5F8E" w:rsidP="005928D1">
            <w:pPr>
              <w:pStyle w:val="Box"/>
            </w:pPr>
          </w:p>
        </w:tc>
      </w:tr>
      <w:tr w:rsidR="00ED5F8E" w14:paraId="2AFCA3F7" w14:textId="77777777" w:rsidTr="005928D1">
        <w:tc>
          <w:tcPr>
            <w:tcW w:w="5000" w:type="pct"/>
            <w:tcBorders>
              <w:top w:val="nil"/>
              <w:left w:val="nil"/>
              <w:bottom w:val="nil"/>
              <w:right w:val="nil"/>
            </w:tcBorders>
            <w:shd w:val="clear" w:color="auto" w:fill="auto"/>
          </w:tcPr>
          <w:p w14:paraId="67044CA1" w14:textId="48F1C2BE" w:rsidR="00ED5F8E" w:rsidRDefault="006301F2" w:rsidP="005928D1">
            <w:pPr>
              <w:pStyle w:val="Note"/>
            </w:pPr>
            <w:r>
              <w:t>.. n</w:t>
            </w:r>
            <w:r w:rsidR="00ED5F8E">
              <w:t>ot applicable.</w:t>
            </w:r>
          </w:p>
        </w:tc>
      </w:tr>
      <w:tr w:rsidR="00ED5F8E" w14:paraId="43DDE0EE" w14:textId="77777777" w:rsidTr="005928D1">
        <w:tc>
          <w:tcPr>
            <w:tcW w:w="5000" w:type="pct"/>
            <w:tcBorders>
              <w:top w:val="nil"/>
              <w:left w:val="nil"/>
              <w:bottom w:val="single" w:sz="6" w:space="0" w:color="78A22F"/>
              <w:right w:val="nil"/>
            </w:tcBorders>
            <w:shd w:val="clear" w:color="auto" w:fill="auto"/>
          </w:tcPr>
          <w:p w14:paraId="392B0EA7" w14:textId="77777777" w:rsidR="00ED5F8E" w:rsidRDefault="00ED5F8E" w:rsidP="005928D1">
            <w:pPr>
              <w:pStyle w:val="Box"/>
              <w:spacing w:before="0" w:line="120" w:lineRule="exact"/>
            </w:pPr>
          </w:p>
        </w:tc>
      </w:tr>
      <w:tr w:rsidR="00ED5F8E" w:rsidRPr="000863A5" w14:paraId="63DFF26E" w14:textId="77777777" w:rsidTr="005928D1">
        <w:tc>
          <w:tcPr>
            <w:tcW w:w="5000" w:type="pct"/>
            <w:tcBorders>
              <w:top w:val="single" w:sz="6" w:space="0" w:color="78A22F"/>
              <w:left w:val="nil"/>
              <w:bottom w:val="nil"/>
              <w:right w:val="nil"/>
            </w:tcBorders>
          </w:tcPr>
          <w:p w14:paraId="320AD025" w14:textId="77777777" w:rsidR="00ED5F8E" w:rsidRPr="00626D32" w:rsidRDefault="00ED5F8E" w:rsidP="005928D1">
            <w:pPr>
              <w:pStyle w:val="BoxSpaceBelow"/>
            </w:pPr>
          </w:p>
        </w:tc>
      </w:tr>
    </w:tbl>
    <w:p w14:paraId="216461BF" w14:textId="77777777" w:rsidR="00ED5F8E" w:rsidRDefault="00ED5F8E" w:rsidP="005928D1">
      <w:r>
        <w:br w:type="page"/>
      </w:r>
    </w:p>
    <w:p w14:paraId="23069290" w14:textId="77777777" w:rsidR="00ED5F8E" w:rsidRDefault="00ED5F8E" w:rsidP="005928D1">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design element: contains a nested table with data/information."/>
      </w:tblPr>
      <w:tblGrid>
        <w:gridCol w:w="8789"/>
      </w:tblGrid>
      <w:tr w:rsidR="00ED5F8E" w14:paraId="56FB8E75" w14:textId="77777777" w:rsidTr="005928D1">
        <w:trPr>
          <w:tblHeader/>
        </w:trPr>
        <w:tc>
          <w:tcPr>
            <w:tcW w:w="5000" w:type="pct"/>
            <w:tcBorders>
              <w:top w:val="single" w:sz="6" w:space="0" w:color="78A22F"/>
              <w:left w:val="nil"/>
              <w:bottom w:val="nil"/>
              <w:right w:val="nil"/>
            </w:tcBorders>
            <w:shd w:val="clear" w:color="auto" w:fill="auto"/>
          </w:tcPr>
          <w:p w14:paraId="4E315E4D" w14:textId="6B4452BA" w:rsidR="00ED5F8E" w:rsidRPr="00784A05" w:rsidRDefault="00ED5F8E" w:rsidP="005928D1">
            <w:pPr>
              <w:pStyle w:val="TableTitle"/>
            </w:pPr>
            <w:r>
              <w:rPr>
                <w:b w:val="0"/>
              </w:rPr>
              <w:t>Table D.</w:t>
            </w:r>
            <w:r>
              <w:rPr>
                <w:b w:val="0"/>
                <w:noProof/>
              </w:rPr>
              <w:t>7</w:t>
            </w:r>
            <w:r>
              <w:tab/>
              <w:t>Northern Territory</w:t>
            </w:r>
          </w:p>
        </w:tc>
      </w:tr>
      <w:tr w:rsidR="00ED5F8E" w14:paraId="22F1E5C5" w14:textId="77777777" w:rsidTr="005928D1">
        <w:tc>
          <w:tcPr>
            <w:tcW w:w="5000" w:type="pct"/>
            <w:tcBorders>
              <w:top w:val="nil"/>
              <w:left w:val="nil"/>
              <w:bottom w:val="nil"/>
              <w:right w:val="nil"/>
            </w:tcBorders>
            <w:shd w:val="clear" w:color="auto" w:fill="auto"/>
          </w:tcPr>
          <w:tbl>
            <w:tblPr>
              <w:tblW w:w="5000" w:type="pct"/>
              <w:tblCellMar>
                <w:left w:w="0" w:type="dxa"/>
                <w:right w:w="0" w:type="dxa"/>
              </w:tblCellMar>
              <w:tblLook w:val="0000" w:firstRow="0" w:lastRow="0" w:firstColumn="0" w:lastColumn="0" w:noHBand="0" w:noVBand="0"/>
            </w:tblPr>
            <w:tblGrid>
              <w:gridCol w:w="1556"/>
              <w:gridCol w:w="6949"/>
            </w:tblGrid>
            <w:tr w:rsidR="00ED5F8E" w14:paraId="2FACD93C" w14:textId="77777777" w:rsidTr="005928D1">
              <w:tc>
                <w:tcPr>
                  <w:tcW w:w="915" w:type="pct"/>
                  <w:tcBorders>
                    <w:top w:val="single" w:sz="6" w:space="0" w:color="BFBFBF"/>
                    <w:bottom w:val="single" w:sz="6" w:space="0" w:color="BFBFBF"/>
                  </w:tcBorders>
                  <w:shd w:val="clear" w:color="auto" w:fill="auto"/>
                </w:tcPr>
                <w:p w14:paraId="0B94FA38" w14:textId="77777777" w:rsidR="00ED5F8E" w:rsidRDefault="00ED5F8E" w:rsidP="005928D1">
                  <w:pPr>
                    <w:pStyle w:val="TableColumnHeading"/>
                    <w:jc w:val="left"/>
                  </w:pPr>
                  <w:r>
                    <w:t>Setting</w:t>
                  </w:r>
                </w:p>
              </w:tc>
              <w:tc>
                <w:tcPr>
                  <w:tcW w:w="4085" w:type="pct"/>
                  <w:tcBorders>
                    <w:top w:val="single" w:sz="6" w:space="0" w:color="BFBFBF"/>
                    <w:bottom w:val="single" w:sz="6" w:space="0" w:color="BFBFBF"/>
                  </w:tcBorders>
                  <w:shd w:val="clear" w:color="auto" w:fill="auto"/>
                </w:tcPr>
                <w:p w14:paraId="6D4FF668" w14:textId="77777777" w:rsidR="00ED5F8E" w:rsidRDefault="00ED5F8E" w:rsidP="005928D1">
                  <w:pPr>
                    <w:pStyle w:val="TableColumnHeading"/>
                    <w:ind w:right="28"/>
                    <w:jc w:val="left"/>
                  </w:pPr>
                  <w:r>
                    <w:t>Description</w:t>
                  </w:r>
                </w:p>
              </w:tc>
            </w:tr>
            <w:tr w:rsidR="00ED5F8E" w14:paraId="21993E83" w14:textId="77777777" w:rsidTr="000B6E9D">
              <w:tc>
                <w:tcPr>
                  <w:tcW w:w="5000" w:type="pct"/>
                  <w:gridSpan w:val="2"/>
                  <w:tcBorders>
                    <w:top w:val="single" w:sz="6" w:space="0" w:color="BFBFBF"/>
                  </w:tcBorders>
                  <w:shd w:val="clear" w:color="auto" w:fill="F2F2F2" w:themeFill="background1" w:themeFillShade="F2"/>
                </w:tcPr>
                <w:p w14:paraId="1516AA8A" w14:textId="77777777" w:rsidR="00ED5F8E" w:rsidRDefault="00ED5F8E" w:rsidP="000B6E9D">
                  <w:pPr>
                    <w:pStyle w:val="TableUnitsRow"/>
                    <w:spacing w:before="80"/>
                    <w:jc w:val="left"/>
                  </w:pPr>
                  <w:r w:rsidRPr="00DE3143">
                    <w:rPr>
                      <w:b/>
                      <w:bCs/>
                    </w:rPr>
                    <w:t>Price, student fee and subsidy settings</w:t>
                  </w:r>
                </w:p>
              </w:tc>
            </w:tr>
            <w:tr w:rsidR="00ED5F8E" w14:paraId="6B954670" w14:textId="77777777" w:rsidTr="005928D1">
              <w:tc>
                <w:tcPr>
                  <w:tcW w:w="915" w:type="pct"/>
                </w:tcPr>
                <w:p w14:paraId="0EFFDAEB" w14:textId="77777777" w:rsidR="00ED5F8E" w:rsidRDefault="00ED5F8E" w:rsidP="005928D1">
                  <w:pPr>
                    <w:pStyle w:val="TableBodyText"/>
                    <w:spacing w:before="80"/>
                    <w:ind w:left="113"/>
                    <w:jc w:val="left"/>
                  </w:pPr>
                  <w:r>
                    <w:t>Price</w:t>
                  </w:r>
                </w:p>
              </w:tc>
              <w:tc>
                <w:tcPr>
                  <w:tcW w:w="4085" w:type="pct"/>
                </w:tcPr>
                <w:p w14:paraId="087E2D1C" w14:textId="77777777" w:rsidR="00ED5F8E" w:rsidRDefault="00ED5F8E" w:rsidP="005928D1">
                  <w:pPr>
                    <w:pStyle w:val="TableBodyText"/>
                    <w:spacing w:before="80"/>
                    <w:jc w:val="left"/>
                  </w:pPr>
                  <w:r>
                    <w:t>Deregulated but subsidies set a price floor</w:t>
                  </w:r>
                </w:p>
              </w:tc>
            </w:tr>
            <w:tr w:rsidR="00ED5F8E" w14:paraId="47059061" w14:textId="77777777" w:rsidTr="005928D1">
              <w:tc>
                <w:tcPr>
                  <w:tcW w:w="915" w:type="pct"/>
                </w:tcPr>
                <w:p w14:paraId="58BC2A87" w14:textId="77777777" w:rsidR="00ED5F8E" w:rsidRDefault="00ED5F8E" w:rsidP="005928D1">
                  <w:pPr>
                    <w:pStyle w:val="TableBodyText"/>
                    <w:spacing w:before="80"/>
                    <w:ind w:left="113"/>
                    <w:jc w:val="left"/>
                  </w:pPr>
                  <w:r>
                    <w:t>Student fee</w:t>
                  </w:r>
                </w:p>
              </w:tc>
              <w:tc>
                <w:tcPr>
                  <w:tcW w:w="4085" w:type="pct"/>
                </w:tcPr>
                <w:p w14:paraId="45B84FFD" w14:textId="77777777" w:rsidR="00ED5F8E" w:rsidRDefault="00ED5F8E" w:rsidP="005928D1">
                  <w:pPr>
                    <w:pStyle w:val="TableBodyText"/>
                    <w:spacing w:before="80"/>
                    <w:jc w:val="left"/>
                  </w:pPr>
                  <w:r>
                    <w:t>Deregulated — RTOs can charge any fee greater than zero. However, any fee will be to cover excess costs as the NT Government subsidises the entire estimated cost of training</w:t>
                  </w:r>
                </w:p>
                <w:p w14:paraId="4AE179AC" w14:textId="77777777" w:rsidR="00ED5F8E" w:rsidRDefault="00ED5F8E" w:rsidP="005928D1">
                  <w:pPr>
                    <w:pStyle w:val="TableBodyText"/>
                    <w:spacing w:before="80"/>
                    <w:jc w:val="left"/>
                  </w:pPr>
                  <w:r>
                    <w:t>Charles Darwin University (CDU) charges $3.40 per nominal hour for all subsidised training</w:t>
                  </w:r>
                </w:p>
              </w:tc>
            </w:tr>
            <w:tr w:rsidR="00ED5F8E" w14:paraId="33AE50D7" w14:textId="77777777" w:rsidTr="005928D1">
              <w:tc>
                <w:tcPr>
                  <w:tcW w:w="915" w:type="pct"/>
                </w:tcPr>
                <w:p w14:paraId="3B80AB5C" w14:textId="77777777" w:rsidR="00ED5F8E" w:rsidRDefault="00ED5F8E" w:rsidP="005928D1">
                  <w:pPr>
                    <w:pStyle w:val="TableBodyText"/>
                    <w:spacing w:before="80"/>
                    <w:ind w:left="113"/>
                    <w:jc w:val="left"/>
                  </w:pPr>
                  <w:r>
                    <w:t>Government subsidy</w:t>
                  </w:r>
                </w:p>
              </w:tc>
              <w:tc>
                <w:tcPr>
                  <w:tcW w:w="4085" w:type="pct"/>
                </w:tcPr>
                <w:p w14:paraId="523AC542" w14:textId="77777777" w:rsidR="00ED5F8E" w:rsidRDefault="00ED5F8E" w:rsidP="005928D1">
                  <w:pPr>
                    <w:pStyle w:val="TableBodyText"/>
                    <w:spacing w:before="80"/>
                    <w:jc w:val="left"/>
                  </w:pPr>
                  <w:r>
                    <w:t>Subsidies cover the entire estimated cost of training</w:t>
                  </w:r>
                </w:p>
              </w:tc>
            </w:tr>
            <w:tr w:rsidR="00ED5F8E" w14:paraId="21778329" w14:textId="77777777" w:rsidTr="005928D1">
              <w:tc>
                <w:tcPr>
                  <w:tcW w:w="915" w:type="pct"/>
                </w:tcPr>
                <w:p w14:paraId="4160161B" w14:textId="77777777" w:rsidR="00ED5F8E" w:rsidRDefault="00ED5F8E" w:rsidP="005928D1">
                  <w:pPr>
                    <w:pStyle w:val="TableBodyText"/>
                    <w:spacing w:before="80"/>
                    <w:ind w:left="113"/>
                    <w:jc w:val="left"/>
                  </w:pPr>
                  <w:r>
                    <w:t>Fee concession</w:t>
                  </w:r>
                </w:p>
              </w:tc>
              <w:tc>
                <w:tcPr>
                  <w:tcW w:w="4085" w:type="pct"/>
                </w:tcPr>
                <w:p w14:paraId="1E3CE706" w14:textId="77777777" w:rsidR="00ED5F8E" w:rsidRDefault="00ED5F8E" w:rsidP="005928D1">
                  <w:pPr>
                    <w:pStyle w:val="TableBodyText"/>
                    <w:spacing w:before="80"/>
                    <w:jc w:val="left"/>
                  </w:pPr>
                  <w:r>
                    <w:t>..</w:t>
                  </w:r>
                </w:p>
              </w:tc>
            </w:tr>
            <w:tr w:rsidR="00ED5F8E" w14:paraId="51A7CED4" w14:textId="77777777" w:rsidTr="005928D1">
              <w:tc>
                <w:tcPr>
                  <w:tcW w:w="915" w:type="pct"/>
                </w:tcPr>
                <w:p w14:paraId="00EF754B" w14:textId="77777777" w:rsidR="00ED5F8E" w:rsidRDefault="00ED5F8E" w:rsidP="005928D1">
                  <w:pPr>
                    <w:pStyle w:val="TableBodyText"/>
                    <w:spacing w:before="80"/>
                    <w:ind w:left="113"/>
                    <w:jc w:val="left"/>
                  </w:pPr>
                  <w:r>
                    <w:t>Funding cap</w:t>
                  </w:r>
                </w:p>
              </w:tc>
              <w:tc>
                <w:tcPr>
                  <w:tcW w:w="4085" w:type="pct"/>
                </w:tcPr>
                <w:p w14:paraId="7D7376F7" w14:textId="77777777" w:rsidR="00ED5F8E" w:rsidRDefault="00ED5F8E" w:rsidP="005928D1">
                  <w:pPr>
                    <w:pStyle w:val="TableBodyText"/>
                    <w:spacing w:before="80"/>
                    <w:jc w:val="left"/>
                  </w:pPr>
                  <w:r>
                    <w:t>RTOs can train as many people as they want within the contracted hours</w:t>
                  </w:r>
                </w:p>
              </w:tc>
            </w:tr>
            <w:tr w:rsidR="00ED5F8E" w14:paraId="4A5A967E" w14:textId="77777777" w:rsidTr="000B6E9D">
              <w:tc>
                <w:tcPr>
                  <w:tcW w:w="5000" w:type="pct"/>
                  <w:gridSpan w:val="2"/>
                  <w:shd w:val="clear" w:color="auto" w:fill="F2F2F2" w:themeFill="background1" w:themeFillShade="F2"/>
                </w:tcPr>
                <w:p w14:paraId="2DB66C04" w14:textId="77777777" w:rsidR="00ED5F8E" w:rsidRDefault="00ED5F8E" w:rsidP="005928D1">
                  <w:pPr>
                    <w:pStyle w:val="TableBodyText"/>
                    <w:spacing w:before="80"/>
                    <w:jc w:val="left"/>
                  </w:pPr>
                  <w:r w:rsidRPr="00DE3143">
                    <w:rPr>
                      <w:b/>
                      <w:bCs/>
                    </w:rPr>
                    <w:t>Estimated costs</w:t>
                  </w:r>
                </w:p>
              </w:tc>
            </w:tr>
            <w:tr w:rsidR="00ED5F8E" w14:paraId="55CE20CA" w14:textId="77777777" w:rsidTr="005928D1">
              <w:tc>
                <w:tcPr>
                  <w:tcW w:w="915" w:type="pct"/>
                </w:tcPr>
                <w:p w14:paraId="104C2CBA" w14:textId="3D4D8136" w:rsidR="00ED5F8E" w:rsidRPr="00A07DD0" w:rsidRDefault="00E17FE2" w:rsidP="005928D1">
                  <w:pPr>
                    <w:pStyle w:val="TableBodyText"/>
                    <w:spacing w:before="80"/>
                    <w:ind w:left="113"/>
                    <w:contextualSpacing/>
                    <w:jc w:val="left"/>
                  </w:pPr>
                  <w:r>
                    <w:t>Course</w:t>
                  </w:r>
                  <w:r w:rsidR="00ED5F8E" w:rsidRPr="00A07DD0">
                    <w:t xml:space="preserve"> cost estimate</w:t>
                  </w:r>
                </w:p>
              </w:tc>
              <w:tc>
                <w:tcPr>
                  <w:tcW w:w="4085" w:type="pct"/>
                </w:tcPr>
                <w:p w14:paraId="555CA3F3" w14:textId="49611B28" w:rsidR="00ED5F8E" w:rsidRDefault="00ED5F8E" w:rsidP="005928D1">
                  <w:pPr>
                    <w:pStyle w:val="TableBodyText"/>
                    <w:spacing w:before="80"/>
                    <w:jc w:val="left"/>
                  </w:pPr>
                  <w:r>
                    <w:t xml:space="preserve">Cost per </w:t>
                  </w:r>
                  <w:r w:rsidR="00E17FE2">
                    <w:t>course</w:t>
                  </w:r>
                  <w:r>
                    <w:t xml:space="preserve"> = </w:t>
                  </w:r>
                  <w:r w:rsidRPr="00F40790">
                    <w:t xml:space="preserve">nominal hours × </w:t>
                  </w:r>
                  <w:r>
                    <w:t xml:space="preserve">industry </w:t>
                  </w:r>
                  <w:r w:rsidRPr="00F40790">
                    <w:t>rate</w:t>
                  </w:r>
                  <w:r>
                    <w:t xml:space="preserve"> per </w:t>
                  </w:r>
                  <w:r w:rsidRPr="00F40790">
                    <w:t>h</w:t>
                  </w:r>
                  <w:r>
                    <w:t>ou</w:t>
                  </w:r>
                  <w:r w:rsidRPr="00F40790">
                    <w:t>r</w:t>
                  </w:r>
                </w:p>
                <w:p w14:paraId="5E0A8CF3" w14:textId="77777777" w:rsidR="00ED5F8E" w:rsidRPr="00A07DD0" w:rsidRDefault="00ED5F8E" w:rsidP="005928D1">
                  <w:pPr>
                    <w:pStyle w:val="TableBodyText"/>
                    <w:spacing w:before="80"/>
                    <w:jc w:val="left"/>
                  </w:pPr>
                  <w:r>
                    <w:t>No explicit fixed cost calculation</w:t>
                  </w:r>
                </w:p>
              </w:tc>
            </w:tr>
            <w:tr w:rsidR="00ED5F8E" w14:paraId="0AB41E04" w14:textId="77777777" w:rsidTr="005928D1">
              <w:tc>
                <w:tcPr>
                  <w:tcW w:w="915" w:type="pct"/>
                </w:tcPr>
                <w:p w14:paraId="5FCCCF68" w14:textId="77777777" w:rsidR="00ED5F8E" w:rsidRPr="00A07DD0" w:rsidRDefault="00ED5F8E" w:rsidP="005928D1">
                  <w:pPr>
                    <w:pStyle w:val="TableBodyText"/>
                    <w:spacing w:before="80"/>
                    <w:ind w:left="113"/>
                    <w:contextualSpacing/>
                    <w:jc w:val="left"/>
                  </w:pPr>
                  <w:r w:rsidRPr="00A07DD0">
                    <w:t>Hours</w:t>
                  </w:r>
                </w:p>
              </w:tc>
              <w:tc>
                <w:tcPr>
                  <w:tcW w:w="4085" w:type="pct"/>
                </w:tcPr>
                <w:p w14:paraId="4F3DA372" w14:textId="77777777" w:rsidR="00ED5F8E" w:rsidRPr="00A07DD0" w:rsidRDefault="00ED5F8E" w:rsidP="005928D1">
                  <w:pPr>
                    <w:pStyle w:val="TableBodyText"/>
                    <w:spacing w:before="80"/>
                    <w:jc w:val="left"/>
                  </w:pPr>
                  <w:r>
                    <w:t>Victorian purchasing guide nominal hours</w:t>
                  </w:r>
                </w:p>
              </w:tc>
            </w:tr>
            <w:tr w:rsidR="00ED5F8E" w14:paraId="004F262E" w14:textId="77777777" w:rsidTr="005928D1">
              <w:tc>
                <w:tcPr>
                  <w:tcW w:w="915" w:type="pct"/>
                </w:tcPr>
                <w:p w14:paraId="3AF02B83" w14:textId="77777777" w:rsidR="00ED5F8E" w:rsidRPr="00A07DD0" w:rsidRDefault="00ED5F8E" w:rsidP="005928D1">
                  <w:pPr>
                    <w:pStyle w:val="TableBodyText"/>
                    <w:spacing w:before="80"/>
                    <w:ind w:left="113"/>
                    <w:contextualSpacing/>
                    <w:jc w:val="left"/>
                  </w:pPr>
                  <w:r w:rsidRPr="00A07DD0">
                    <w:t>Base rate</w:t>
                  </w:r>
                </w:p>
              </w:tc>
              <w:tc>
                <w:tcPr>
                  <w:tcW w:w="4085" w:type="pct"/>
                </w:tcPr>
                <w:p w14:paraId="2AC212F0" w14:textId="77777777" w:rsidR="00ED5F8E" w:rsidRDefault="00ED5F8E" w:rsidP="005928D1">
                  <w:pPr>
                    <w:pStyle w:val="TableBodyText"/>
                    <w:spacing w:before="80"/>
                    <w:jc w:val="left"/>
                  </w:pPr>
                  <w:r>
                    <w:t>For private providers, the base rate is the annual hours curriculum (AHC) rate split in to 20 industries</w:t>
                  </w:r>
                </w:p>
                <w:p w14:paraId="725D4C90" w14:textId="77777777" w:rsidR="00ED5F8E" w:rsidRPr="00A07DD0" w:rsidRDefault="00ED5F8E" w:rsidP="005928D1">
                  <w:pPr>
                    <w:pStyle w:val="TableBodyText"/>
                    <w:spacing w:before="80"/>
                    <w:jc w:val="left"/>
                  </w:pPr>
                  <w:r>
                    <w:t>For CDU there are 3 rates</w:t>
                  </w:r>
                </w:p>
              </w:tc>
            </w:tr>
            <w:tr w:rsidR="00ED5F8E" w14:paraId="098F8A7A" w14:textId="77777777" w:rsidTr="005928D1">
              <w:tc>
                <w:tcPr>
                  <w:tcW w:w="915" w:type="pct"/>
                </w:tcPr>
                <w:p w14:paraId="77785B8B" w14:textId="77777777" w:rsidR="00ED5F8E" w:rsidRPr="00A07DD0" w:rsidRDefault="00ED5F8E" w:rsidP="005928D1">
                  <w:pPr>
                    <w:pStyle w:val="TableBodyText"/>
                    <w:spacing w:before="80"/>
                    <w:ind w:left="113"/>
                    <w:contextualSpacing/>
                    <w:jc w:val="left"/>
                  </w:pPr>
                  <w:r w:rsidRPr="00A07DD0">
                    <w:t>Cost data</w:t>
                  </w:r>
                </w:p>
              </w:tc>
              <w:tc>
                <w:tcPr>
                  <w:tcW w:w="4085" w:type="pct"/>
                </w:tcPr>
                <w:p w14:paraId="5F5CE379" w14:textId="77777777" w:rsidR="00ED5F8E" w:rsidRPr="00A07DD0" w:rsidRDefault="00ED5F8E" w:rsidP="005928D1">
                  <w:pPr>
                    <w:pStyle w:val="TableBodyText"/>
                    <w:spacing w:before="80"/>
                    <w:jc w:val="left"/>
                  </w:pPr>
                  <w:r>
                    <w:t>Cost data that annual hours curriculum rates are derived from n</w:t>
                  </w:r>
                  <w:r w:rsidRPr="00793381">
                    <w:t>ot provided</w:t>
                  </w:r>
                </w:p>
              </w:tc>
            </w:tr>
            <w:tr w:rsidR="00ED5F8E" w14:paraId="5800D9A8" w14:textId="77777777" w:rsidTr="005928D1">
              <w:tc>
                <w:tcPr>
                  <w:tcW w:w="915" w:type="pct"/>
                  <w:shd w:val="clear" w:color="auto" w:fill="auto"/>
                </w:tcPr>
                <w:p w14:paraId="62C024EA" w14:textId="77777777" w:rsidR="00ED5F8E" w:rsidRPr="00A07DD0" w:rsidRDefault="00ED5F8E" w:rsidP="005928D1">
                  <w:pPr>
                    <w:pStyle w:val="TableBodyText"/>
                    <w:spacing w:before="80"/>
                    <w:ind w:left="113"/>
                    <w:contextualSpacing/>
                    <w:jc w:val="left"/>
                  </w:pPr>
                  <w:r w:rsidRPr="00A07DD0">
                    <w:t>Location loading</w:t>
                  </w:r>
                </w:p>
              </w:tc>
              <w:tc>
                <w:tcPr>
                  <w:tcW w:w="4085" w:type="pct"/>
                  <w:shd w:val="clear" w:color="auto" w:fill="auto"/>
                </w:tcPr>
                <w:p w14:paraId="00550080" w14:textId="77777777" w:rsidR="00ED5F8E" w:rsidRPr="00A07DD0" w:rsidRDefault="00ED5F8E" w:rsidP="005928D1">
                  <w:pPr>
                    <w:pStyle w:val="TableBodyText"/>
                    <w:spacing w:before="80"/>
                    <w:jc w:val="left"/>
                  </w:pPr>
                  <w:r>
                    <w:t>Remote 1 (regional) (15%) and remote 2 (70%)</w:t>
                  </w:r>
                </w:p>
              </w:tc>
            </w:tr>
            <w:tr w:rsidR="00ED5F8E" w14:paraId="4BDC1625" w14:textId="77777777" w:rsidTr="005928D1">
              <w:tc>
                <w:tcPr>
                  <w:tcW w:w="915" w:type="pct"/>
                  <w:tcBorders>
                    <w:bottom w:val="single" w:sz="6" w:space="0" w:color="BFBFBF"/>
                  </w:tcBorders>
                  <w:shd w:val="clear" w:color="auto" w:fill="auto"/>
                </w:tcPr>
                <w:p w14:paraId="33AAF3DA" w14:textId="77777777" w:rsidR="00ED5F8E" w:rsidRPr="00A07DD0" w:rsidRDefault="00ED5F8E" w:rsidP="005928D1">
                  <w:pPr>
                    <w:pStyle w:val="TableBodyText"/>
                    <w:spacing w:before="80"/>
                    <w:ind w:left="113"/>
                    <w:contextualSpacing/>
                    <w:jc w:val="left"/>
                  </w:pPr>
                  <w:r w:rsidRPr="00A07DD0">
                    <w:t>Equity loading</w:t>
                  </w:r>
                </w:p>
              </w:tc>
              <w:tc>
                <w:tcPr>
                  <w:tcW w:w="4085" w:type="pct"/>
                  <w:tcBorders>
                    <w:bottom w:val="single" w:sz="6" w:space="0" w:color="BFBFBF"/>
                  </w:tcBorders>
                  <w:shd w:val="clear" w:color="auto" w:fill="auto"/>
                </w:tcPr>
                <w:p w14:paraId="4059B0B0" w14:textId="77777777" w:rsidR="00ED5F8E" w:rsidRPr="00A07DD0" w:rsidRDefault="00ED5F8E" w:rsidP="005928D1">
                  <w:pPr>
                    <w:pStyle w:val="TableBodyText"/>
                    <w:spacing w:before="80"/>
                    <w:jc w:val="left"/>
                  </w:pPr>
                  <w:r>
                    <w:t>..</w:t>
                  </w:r>
                </w:p>
              </w:tc>
            </w:tr>
          </w:tbl>
          <w:p w14:paraId="554A6AD9" w14:textId="77777777" w:rsidR="00ED5F8E" w:rsidRDefault="00ED5F8E" w:rsidP="005928D1">
            <w:pPr>
              <w:pStyle w:val="Box"/>
            </w:pPr>
          </w:p>
        </w:tc>
      </w:tr>
      <w:tr w:rsidR="00ED5F8E" w14:paraId="1FA5107D" w14:textId="77777777" w:rsidTr="005928D1">
        <w:tc>
          <w:tcPr>
            <w:tcW w:w="5000" w:type="pct"/>
            <w:tcBorders>
              <w:top w:val="nil"/>
              <w:left w:val="nil"/>
              <w:bottom w:val="nil"/>
              <w:right w:val="nil"/>
            </w:tcBorders>
            <w:shd w:val="clear" w:color="auto" w:fill="auto"/>
          </w:tcPr>
          <w:p w14:paraId="35086F5D" w14:textId="77777777" w:rsidR="00ED5F8E" w:rsidRDefault="00ED5F8E" w:rsidP="005928D1">
            <w:pPr>
              <w:pStyle w:val="Continued"/>
            </w:pPr>
            <w:r>
              <w:t>(continued next page)</w:t>
            </w:r>
          </w:p>
        </w:tc>
      </w:tr>
      <w:tr w:rsidR="00ED5F8E" w14:paraId="476B2436" w14:textId="77777777" w:rsidTr="005928D1">
        <w:tc>
          <w:tcPr>
            <w:tcW w:w="5000" w:type="pct"/>
            <w:tcBorders>
              <w:top w:val="nil"/>
              <w:left w:val="nil"/>
              <w:bottom w:val="single" w:sz="6" w:space="0" w:color="78A22F"/>
              <w:right w:val="nil"/>
            </w:tcBorders>
            <w:shd w:val="clear" w:color="auto" w:fill="auto"/>
          </w:tcPr>
          <w:p w14:paraId="1A764CC0" w14:textId="77777777" w:rsidR="00ED5F8E" w:rsidRDefault="00ED5F8E" w:rsidP="005928D1">
            <w:pPr>
              <w:pStyle w:val="Box"/>
              <w:spacing w:before="0" w:line="120" w:lineRule="exact"/>
            </w:pPr>
          </w:p>
        </w:tc>
      </w:tr>
      <w:tr w:rsidR="00ED5F8E" w:rsidRPr="000863A5" w14:paraId="16DCC38C" w14:textId="77777777" w:rsidTr="005928D1">
        <w:tc>
          <w:tcPr>
            <w:tcW w:w="5000" w:type="pct"/>
            <w:tcBorders>
              <w:top w:val="single" w:sz="6" w:space="0" w:color="78A22F"/>
              <w:left w:val="nil"/>
              <w:bottom w:val="nil"/>
              <w:right w:val="nil"/>
            </w:tcBorders>
          </w:tcPr>
          <w:p w14:paraId="745909E0" w14:textId="77777777" w:rsidR="00ED5F8E" w:rsidRPr="00626D32" w:rsidRDefault="00ED5F8E" w:rsidP="005928D1">
            <w:pPr>
              <w:pStyle w:val="BoxSpaceBelow"/>
            </w:pPr>
          </w:p>
        </w:tc>
      </w:tr>
    </w:tbl>
    <w:p w14:paraId="2E469E5D" w14:textId="77777777" w:rsidR="00ED5F8E" w:rsidRDefault="00ED5F8E" w:rsidP="005928D1">
      <w:r>
        <w:br w:type="page"/>
      </w:r>
    </w:p>
    <w:p w14:paraId="66361AB8" w14:textId="77777777" w:rsidR="00ED5F8E" w:rsidRDefault="00ED5F8E" w:rsidP="005928D1">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design element: contains a nested table with data/information."/>
      </w:tblPr>
      <w:tblGrid>
        <w:gridCol w:w="8789"/>
      </w:tblGrid>
      <w:tr w:rsidR="00ED5F8E" w14:paraId="112BAA02" w14:textId="77777777" w:rsidTr="005928D1">
        <w:trPr>
          <w:tblHeader/>
        </w:trPr>
        <w:tc>
          <w:tcPr>
            <w:tcW w:w="5000" w:type="pct"/>
            <w:tcBorders>
              <w:top w:val="single" w:sz="6" w:space="0" w:color="78A22F"/>
              <w:left w:val="nil"/>
              <w:bottom w:val="nil"/>
              <w:right w:val="nil"/>
            </w:tcBorders>
            <w:shd w:val="clear" w:color="auto" w:fill="auto"/>
          </w:tcPr>
          <w:p w14:paraId="44ABE2E1" w14:textId="22CB9DBB" w:rsidR="00ED5F8E" w:rsidRPr="00784A05" w:rsidRDefault="00ED5F8E" w:rsidP="005928D1">
            <w:pPr>
              <w:pStyle w:val="TableTitle"/>
            </w:pPr>
            <w:r>
              <w:rPr>
                <w:b w:val="0"/>
              </w:rPr>
              <w:t>Table D.7</w:t>
            </w:r>
            <w:r>
              <w:tab/>
            </w:r>
            <w:r w:rsidRPr="009D549F">
              <w:rPr>
                <w:b w:val="0"/>
                <w:sz w:val="18"/>
                <w:szCs w:val="18"/>
              </w:rPr>
              <w:t>(continued)</w:t>
            </w:r>
          </w:p>
        </w:tc>
      </w:tr>
      <w:tr w:rsidR="00ED5F8E" w14:paraId="71CE2790" w14:textId="77777777" w:rsidTr="005928D1">
        <w:tc>
          <w:tcPr>
            <w:tcW w:w="5000" w:type="pct"/>
            <w:tcBorders>
              <w:top w:val="nil"/>
              <w:left w:val="nil"/>
              <w:bottom w:val="nil"/>
              <w:right w:val="nil"/>
            </w:tcBorders>
            <w:shd w:val="clear" w:color="auto" w:fill="auto"/>
          </w:tcPr>
          <w:tbl>
            <w:tblPr>
              <w:tblW w:w="5000" w:type="pct"/>
              <w:tblCellMar>
                <w:left w:w="0" w:type="dxa"/>
                <w:right w:w="0" w:type="dxa"/>
              </w:tblCellMar>
              <w:tblLook w:val="0000" w:firstRow="0" w:lastRow="0" w:firstColumn="0" w:lastColumn="0" w:noHBand="0" w:noVBand="0"/>
            </w:tblPr>
            <w:tblGrid>
              <w:gridCol w:w="1556"/>
              <w:gridCol w:w="6949"/>
            </w:tblGrid>
            <w:tr w:rsidR="00ED5F8E" w14:paraId="5FCCA13B" w14:textId="77777777" w:rsidTr="005928D1">
              <w:tc>
                <w:tcPr>
                  <w:tcW w:w="915" w:type="pct"/>
                  <w:tcBorders>
                    <w:top w:val="single" w:sz="6" w:space="0" w:color="BFBFBF"/>
                    <w:bottom w:val="single" w:sz="6" w:space="0" w:color="BFBFBF"/>
                  </w:tcBorders>
                  <w:shd w:val="clear" w:color="auto" w:fill="auto"/>
                </w:tcPr>
                <w:p w14:paraId="5325C127" w14:textId="77777777" w:rsidR="00ED5F8E" w:rsidRDefault="00ED5F8E" w:rsidP="005928D1">
                  <w:pPr>
                    <w:pStyle w:val="TableColumnHeading"/>
                    <w:jc w:val="left"/>
                  </w:pPr>
                  <w:r>
                    <w:t>Setting</w:t>
                  </w:r>
                </w:p>
              </w:tc>
              <w:tc>
                <w:tcPr>
                  <w:tcW w:w="4085" w:type="pct"/>
                  <w:tcBorders>
                    <w:top w:val="single" w:sz="6" w:space="0" w:color="BFBFBF"/>
                    <w:bottom w:val="single" w:sz="6" w:space="0" w:color="BFBFBF"/>
                  </w:tcBorders>
                  <w:shd w:val="clear" w:color="auto" w:fill="auto"/>
                </w:tcPr>
                <w:p w14:paraId="6A6FD85F" w14:textId="77777777" w:rsidR="00ED5F8E" w:rsidRDefault="00ED5F8E" w:rsidP="005928D1">
                  <w:pPr>
                    <w:pStyle w:val="TableColumnHeading"/>
                    <w:ind w:right="28"/>
                    <w:jc w:val="left"/>
                  </w:pPr>
                  <w:r>
                    <w:t>Description</w:t>
                  </w:r>
                </w:p>
              </w:tc>
            </w:tr>
            <w:tr w:rsidR="00ED5F8E" w14:paraId="16FEFFFD" w14:textId="77777777" w:rsidTr="000B6E9D">
              <w:tc>
                <w:tcPr>
                  <w:tcW w:w="5000" w:type="pct"/>
                  <w:gridSpan w:val="2"/>
                  <w:tcBorders>
                    <w:top w:val="single" w:sz="6" w:space="0" w:color="BFBFBF"/>
                  </w:tcBorders>
                  <w:shd w:val="clear" w:color="auto" w:fill="F2F2F2" w:themeFill="background1" w:themeFillShade="F2"/>
                </w:tcPr>
                <w:p w14:paraId="485243C7" w14:textId="77777777" w:rsidR="00ED5F8E" w:rsidRPr="00DE3143" w:rsidRDefault="00ED5F8E" w:rsidP="000B6E9D">
                  <w:pPr>
                    <w:pStyle w:val="TableUnitsRow"/>
                    <w:spacing w:before="80"/>
                    <w:ind w:right="28"/>
                    <w:jc w:val="left"/>
                    <w:rPr>
                      <w:b/>
                      <w:bCs/>
                    </w:rPr>
                  </w:pPr>
                  <w:r w:rsidRPr="00A07DD0">
                    <w:rPr>
                      <w:b/>
                      <w:bCs/>
                    </w:rPr>
                    <w:t>Quality management</w:t>
                  </w:r>
                </w:p>
              </w:tc>
            </w:tr>
            <w:tr w:rsidR="00ED5F8E" w14:paraId="261BB2C0" w14:textId="77777777" w:rsidTr="005928D1">
              <w:tc>
                <w:tcPr>
                  <w:tcW w:w="915" w:type="pct"/>
                </w:tcPr>
                <w:p w14:paraId="4FAF4674" w14:textId="77777777" w:rsidR="00ED5F8E" w:rsidRDefault="00ED5F8E" w:rsidP="005928D1">
                  <w:pPr>
                    <w:pStyle w:val="TableBodyText"/>
                    <w:spacing w:before="80"/>
                    <w:ind w:left="113"/>
                    <w:jc w:val="left"/>
                  </w:pPr>
                  <w:r>
                    <w:t>Contracted RTOs</w:t>
                  </w:r>
                </w:p>
              </w:tc>
              <w:tc>
                <w:tcPr>
                  <w:tcW w:w="4085" w:type="pct"/>
                </w:tcPr>
                <w:p w14:paraId="122EBD2A" w14:textId="77777777" w:rsidR="00ED5F8E" w:rsidRDefault="00ED5F8E" w:rsidP="005928D1">
                  <w:pPr>
                    <w:pStyle w:val="TableUnitsRow"/>
                    <w:spacing w:before="80"/>
                    <w:ind w:right="28"/>
                    <w:jc w:val="left"/>
                  </w:pPr>
                  <w:r>
                    <w:t>74</w:t>
                  </w:r>
                </w:p>
              </w:tc>
            </w:tr>
            <w:tr w:rsidR="00ED5F8E" w14:paraId="24887015" w14:textId="77777777" w:rsidTr="005928D1">
              <w:tc>
                <w:tcPr>
                  <w:tcW w:w="915" w:type="pct"/>
                </w:tcPr>
                <w:p w14:paraId="0FA535F6" w14:textId="77777777" w:rsidR="00ED5F8E" w:rsidRDefault="00ED5F8E" w:rsidP="005928D1">
                  <w:pPr>
                    <w:pStyle w:val="TableBodyText"/>
                    <w:spacing w:before="80"/>
                    <w:ind w:left="113"/>
                    <w:jc w:val="left"/>
                  </w:pPr>
                  <w:r>
                    <w:t>Quality framework</w:t>
                  </w:r>
                </w:p>
              </w:tc>
              <w:tc>
                <w:tcPr>
                  <w:tcW w:w="4085" w:type="pct"/>
                </w:tcPr>
                <w:p w14:paraId="5013D969" w14:textId="77777777" w:rsidR="00ED5F8E" w:rsidRDefault="00ED5F8E" w:rsidP="005928D1">
                  <w:pPr>
                    <w:pStyle w:val="TableBodyText"/>
                    <w:spacing w:before="80"/>
                    <w:jc w:val="left"/>
                  </w:pPr>
                  <w:r>
                    <w:t>The Department of Trade, Business and Innovation Grants Framework (the framework) is to provide guidance on the development and management of grants and grant programs within the Department of Trade, Business and Innovation</w:t>
                  </w:r>
                </w:p>
              </w:tc>
            </w:tr>
            <w:tr w:rsidR="00ED5F8E" w14:paraId="7E65804F" w14:textId="77777777" w:rsidTr="005928D1">
              <w:tc>
                <w:tcPr>
                  <w:tcW w:w="915" w:type="pct"/>
                </w:tcPr>
                <w:p w14:paraId="21408E6D" w14:textId="77777777" w:rsidR="00ED5F8E" w:rsidRDefault="00ED5F8E" w:rsidP="005928D1">
                  <w:pPr>
                    <w:pStyle w:val="TableBodyText"/>
                    <w:spacing w:before="80"/>
                    <w:ind w:left="113"/>
                    <w:jc w:val="left"/>
                  </w:pPr>
                  <w:r>
                    <w:t>RTO eligibility criteria</w:t>
                  </w:r>
                </w:p>
              </w:tc>
              <w:tc>
                <w:tcPr>
                  <w:tcW w:w="4085" w:type="pct"/>
                </w:tcPr>
                <w:p w14:paraId="44A4B94C" w14:textId="77777777" w:rsidR="00ED5F8E" w:rsidRDefault="00ED5F8E" w:rsidP="005928D1">
                  <w:pPr>
                    <w:pStyle w:val="TableBodyText"/>
                    <w:spacing w:before="80"/>
                    <w:jc w:val="left"/>
                  </w:pPr>
                  <w:r>
                    <w:t>Information not provided</w:t>
                  </w:r>
                </w:p>
              </w:tc>
            </w:tr>
            <w:tr w:rsidR="00ED5F8E" w14:paraId="2A84253B" w14:textId="77777777" w:rsidTr="005928D1">
              <w:tc>
                <w:tcPr>
                  <w:tcW w:w="915" w:type="pct"/>
                </w:tcPr>
                <w:p w14:paraId="16F83F87" w14:textId="77777777" w:rsidR="00ED5F8E" w:rsidRDefault="00ED5F8E" w:rsidP="005928D1">
                  <w:pPr>
                    <w:pStyle w:val="TableBodyText"/>
                    <w:spacing w:before="80"/>
                    <w:ind w:left="113"/>
                    <w:jc w:val="left"/>
                  </w:pPr>
                  <w:r>
                    <w:t>Statement of expectations</w:t>
                  </w:r>
                </w:p>
              </w:tc>
              <w:tc>
                <w:tcPr>
                  <w:tcW w:w="4085" w:type="pct"/>
                </w:tcPr>
                <w:p w14:paraId="4CA9D604" w14:textId="77777777" w:rsidR="00ED5F8E" w:rsidRDefault="00ED5F8E" w:rsidP="005928D1">
                  <w:pPr>
                    <w:pStyle w:val="TableBodyText"/>
                    <w:spacing w:before="80"/>
                    <w:jc w:val="left"/>
                  </w:pPr>
                  <w:r>
                    <w:t>Expectations set out in each Vocational Education and Training program, Training contract and Funding Agreement</w:t>
                  </w:r>
                </w:p>
              </w:tc>
            </w:tr>
            <w:tr w:rsidR="00ED5F8E" w14:paraId="58DC8393" w14:textId="77777777" w:rsidTr="005928D1">
              <w:trPr>
                <w:trHeight w:val="1330"/>
              </w:trPr>
              <w:tc>
                <w:tcPr>
                  <w:tcW w:w="915" w:type="pct"/>
                </w:tcPr>
                <w:p w14:paraId="2A9510BE" w14:textId="77777777" w:rsidR="00ED5F8E" w:rsidRDefault="00ED5F8E" w:rsidP="005928D1">
                  <w:pPr>
                    <w:pStyle w:val="TableBodyText"/>
                    <w:spacing w:before="80"/>
                    <w:ind w:left="113"/>
                    <w:jc w:val="left"/>
                  </w:pPr>
                  <w:r>
                    <w:t>Performance monitoring</w:t>
                  </w:r>
                </w:p>
              </w:tc>
              <w:tc>
                <w:tcPr>
                  <w:tcW w:w="4085" w:type="pct"/>
                </w:tcPr>
                <w:p w14:paraId="33B0075D" w14:textId="77777777" w:rsidR="00ED5F8E" w:rsidRDefault="00ED5F8E" w:rsidP="005928D1">
                  <w:pPr>
                    <w:pStyle w:val="TableBodyText"/>
                    <w:spacing w:before="80"/>
                    <w:jc w:val="left"/>
                  </w:pPr>
                  <w:r>
                    <w:t>The RTO must participate in audits and collect any data required, including:</w:t>
                  </w:r>
                </w:p>
                <w:p w14:paraId="0317596C" w14:textId="77777777" w:rsidR="00ED5F8E" w:rsidRDefault="00ED5F8E" w:rsidP="005928D1">
                  <w:pPr>
                    <w:pStyle w:val="TableBullet"/>
                  </w:pPr>
                  <w:r>
                    <w:t>Department audits of the RTO’s financial activities including, audits of the expenditure and use of the Grant Funds</w:t>
                  </w:r>
                </w:p>
                <w:p w14:paraId="31CE4785" w14:textId="77777777" w:rsidR="00ED5F8E" w:rsidRDefault="00ED5F8E" w:rsidP="005928D1">
                  <w:pPr>
                    <w:pStyle w:val="TableBullet"/>
                  </w:pPr>
                  <w:r>
                    <w:t>NCVER and Department audits of non</w:t>
                  </w:r>
                  <w:r>
                    <w:noBreakHyphen/>
                    <w:t>financial activities using NCVER’s non</w:t>
                  </w:r>
                  <w:r>
                    <w:noBreakHyphen/>
                    <w:t>financial audit guidelines</w:t>
                  </w:r>
                </w:p>
                <w:p w14:paraId="519A9781" w14:textId="77777777" w:rsidR="00ED5F8E" w:rsidRDefault="00ED5F8E" w:rsidP="005928D1">
                  <w:pPr>
                    <w:pStyle w:val="TableBullet"/>
                  </w:pPr>
                  <w:r>
                    <w:t>Audits against the National VET Framework undertaken by ASQA</w:t>
                  </w:r>
                </w:p>
                <w:p w14:paraId="32B306B5" w14:textId="77777777" w:rsidR="00ED5F8E" w:rsidRDefault="00ED5F8E" w:rsidP="005928D1">
                  <w:pPr>
                    <w:pStyle w:val="TableBullet"/>
                  </w:pPr>
                  <w:r>
                    <w:t>The financial data collection and associated audits</w:t>
                  </w:r>
                </w:p>
                <w:p w14:paraId="1915153D" w14:textId="076330B7" w:rsidR="00ED5F8E" w:rsidRDefault="00ED5F8E" w:rsidP="005928D1">
                  <w:pPr>
                    <w:pStyle w:val="TableBullet"/>
                  </w:pPr>
                  <w:r>
                    <w:t xml:space="preserve">Collection of data that </w:t>
                  </w:r>
                  <w:r w:rsidR="00031D0B">
                    <w:t>are</w:t>
                  </w:r>
                  <w:r>
                    <w:t xml:space="preserve"> associated with infrastructure utilisation such as use of buildings and plant specifically associated with VET delivery</w:t>
                  </w:r>
                </w:p>
              </w:tc>
            </w:tr>
            <w:tr w:rsidR="00ED5F8E" w14:paraId="567734CB" w14:textId="77777777" w:rsidTr="005928D1">
              <w:tc>
                <w:tcPr>
                  <w:tcW w:w="915" w:type="pct"/>
                </w:tcPr>
                <w:p w14:paraId="1EB08402" w14:textId="77777777" w:rsidR="00ED5F8E" w:rsidRDefault="00ED5F8E" w:rsidP="005928D1">
                  <w:pPr>
                    <w:pStyle w:val="TableBodyText"/>
                    <w:spacing w:before="80"/>
                    <w:ind w:left="113"/>
                    <w:jc w:val="left"/>
                  </w:pPr>
                  <w:r>
                    <w:t>Sanctions for breach</w:t>
                  </w:r>
                </w:p>
              </w:tc>
              <w:tc>
                <w:tcPr>
                  <w:tcW w:w="4085" w:type="pct"/>
                </w:tcPr>
                <w:p w14:paraId="74C4FFE3" w14:textId="77777777" w:rsidR="00ED5F8E" w:rsidRDefault="00ED5F8E" w:rsidP="005928D1">
                  <w:pPr>
                    <w:pStyle w:val="TableBullet"/>
                  </w:pPr>
                  <w:r>
                    <w:t>Suspend or withhold any payment of the Grant Funds or under any other funding or training contract that the Department has with the RTO</w:t>
                  </w:r>
                </w:p>
                <w:p w14:paraId="4499AC63" w14:textId="77777777" w:rsidR="00ED5F8E" w:rsidRDefault="00ED5F8E" w:rsidP="005928D1">
                  <w:pPr>
                    <w:pStyle w:val="TableBullet"/>
                  </w:pPr>
                  <w:r>
                    <w:t>Terminate the contract</w:t>
                  </w:r>
                </w:p>
              </w:tc>
            </w:tr>
            <w:tr w:rsidR="00ED5F8E" w14:paraId="6F499EF4" w14:textId="77777777" w:rsidTr="005928D1">
              <w:tc>
                <w:tcPr>
                  <w:tcW w:w="915" w:type="pct"/>
                  <w:tcBorders>
                    <w:bottom w:val="single" w:sz="6" w:space="0" w:color="BFBFBF"/>
                  </w:tcBorders>
                  <w:shd w:val="clear" w:color="auto" w:fill="auto"/>
                </w:tcPr>
                <w:p w14:paraId="36313FFD" w14:textId="77777777" w:rsidR="00ED5F8E" w:rsidRDefault="00ED5F8E" w:rsidP="005928D1">
                  <w:pPr>
                    <w:pStyle w:val="TableBodyText"/>
                    <w:spacing w:before="80"/>
                    <w:ind w:left="113"/>
                    <w:jc w:val="left"/>
                  </w:pPr>
                  <w:r>
                    <w:t>Regulator</w:t>
                  </w:r>
                </w:p>
              </w:tc>
              <w:tc>
                <w:tcPr>
                  <w:tcW w:w="4085" w:type="pct"/>
                  <w:tcBorders>
                    <w:bottom w:val="single" w:sz="6" w:space="0" w:color="BFBFBF"/>
                  </w:tcBorders>
                  <w:shd w:val="clear" w:color="auto" w:fill="auto"/>
                </w:tcPr>
                <w:p w14:paraId="1A70AA80" w14:textId="77777777" w:rsidR="00ED5F8E" w:rsidRDefault="00ED5F8E" w:rsidP="005928D1">
                  <w:pPr>
                    <w:pStyle w:val="TableBodyText"/>
                    <w:spacing w:before="80"/>
                    <w:jc w:val="left"/>
                  </w:pPr>
                  <w:r>
                    <w:t>ASQA</w:t>
                  </w:r>
                </w:p>
              </w:tc>
            </w:tr>
          </w:tbl>
          <w:p w14:paraId="7663E827" w14:textId="77777777" w:rsidR="00ED5F8E" w:rsidRDefault="00ED5F8E" w:rsidP="005928D1">
            <w:pPr>
              <w:pStyle w:val="Box"/>
            </w:pPr>
          </w:p>
        </w:tc>
      </w:tr>
      <w:tr w:rsidR="00ED5F8E" w14:paraId="3ADDAFEA" w14:textId="77777777" w:rsidTr="005928D1">
        <w:tc>
          <w:tcPr>
            <w:tcW w:w="5000" w:type="pct"/>
            <w:tcBorders>
              <w:top w:val="nil"/>
              <w:left w:val="nil"/>
              <w:bottom w:val="nil"/>
              <w:right w:val="nil"/>
            </w:tcBorders>
            <w:shd w:val="clear" w:color="auto" w:fill="auto"/>
          </w:tcPr>
          <w:p w14:paraId="0CD0A1D9" w14:textId="699853E7" w:rsidR="00ED5F8E" w:rsidRDefault="006301F2" w:rsidP="005928D1">
            <w:pPr>
              <w:pStyle w:val="Note"/>
            </w:pPr>
            <w:r>
              <w:t>.. n</w:t>
            </w:r>
            <w:r w:rsidR="00ED5F8E">
              <w:t>ot applicable.</w:t>
            </w:r>
          </w:p>
        </w:tc>
      </w:tr>
      <w:tr w:rsidR="00ED5F8E" w14:paraId="09E672C7" w14:textId="77777777" w:rsidTr="005928D1">
        <w:tc>
          <w:tcPr>
            <w:tcW w:w="5000" w:type="pct"/>
            <w:tcBorders>
              <w:top w:val="nil"/>
              <w:left w:val="nil"/>
              <w:bottom w:val="single" w:sz="6" w:space="0" w:color="78A22F"/>
              <w:right w:val="nil"/>
            </w:tcBorders>
            <w:shd w:val="clear" w:color="auto" w:fill="auto"/>
          </w:tcPr>
          <w:p w14:paraId="65B272AE" w14:textId="77777777" w:rsidR="00ED5F8E" w:rsidRDefault="00ED5F8E" w:rsidP="005928D1">
            <w:pPr>
              <w:pStyle w:val="Box"/>
              <w:spacing w:before="0" w:line="120" w:lineRule="exact"/>
            </w:pPr>
          </w:p>
        </w:tc>
      </w:tr>
      <w:tr w:rsidR="00ED5F8E" w:rsidRPr="000863A5" w14:paraId="3F6B8AA0" w14:textId="77777777" w:rsidTr="005928D1">
        <w:tc>
          <w:tcPr>
            <w:tcW w:w="5000" w:type="pct"/>
            <w:tcBorders>
              <w:top w:val="single" w:sz="6" w:space="0" w:color="78A22F"/>
              <w:left w:val="nil"/>
              <w:bottom w:val="nil"/>
              <w:right w:val="nil"/>
            </w:tcBorders>
          </w:tcPr>
          <w:p w14:paraId="68CDEF8B" w14:textId="77777777" w:rsidR="00ED5F8E" w:rsidRPr="00626D32" w:rsidRDefault="00ED5F8E" w:rsidP="005928D1">
            <w:pPr>
              <w:pStyle w:val="BoxSpaceBelow"/>
            </w:pPr>
          </w:p>
        </w:tc>
      </w:tr>
    </w:tbl>
    <w:p w14:paraId="1BB201E1" w14:textId="77777777" w:rsidR="00ED5F8E" w:rsidRDefault="00ED5F8E" w:rsidP="005928D1">
      <w:r>
        <w:br w:type="page"/>
      </w:r>
    </w:p>
    <w:p w14:paraId="16FEE1D8" w14:textId="77777777" w:rsidR="00ED5F8E" w:rsidRDefault="00ED5F8E" w:rsidP="005928D1">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design element: contains a nested table with data/information."/>
      </w:tblPr>
      <w:tblGrid>
        <w:gridCol w:w="8789"/>
      </w:tblGrid>
      <w:tr w:rsidR="00ED5F8E" w14:paraId="43CAD1AA" w14:textId="77777777" w:rsidTr="005928D1">
        <w:trPr>
          <w:tblHeader/>
        </w:trPr>
        <w:tc>
          <w:tcPr>
            <w:tcW w:w="5000" w:type="pct"/>
            <w:tcBorders>
              <w:top w:val="single" w:sz="6" w:space="0" w:color="78A22F"/>
              <w:left w:val="nil"/>
              <w:bottom w:val="nil"/>
              <w:right w:val="nil"/>
            </w:tcBorders>
            <w:shd w:val="clear" w:color="auto" w:fill="auto"/>
          </w:tcPr>
          <w:p w14:paraId="4B2ACB6C" w14:textId="11E18171" w:rsidR="00ED5F8E" w:rsidRPr="00784A05" w:rsidRDefault="00ED5F8E" w:rsidP="005928D1">
            <w:pPr>
              <w:pStyle w:val="TableTitle"/>
            </w:pPr>
            <w:r>
              <w:rPr>
                <w:b w:val="0"/>
              </w:rPr>
              <w:t>Table D.</w:t>
            </w:r>
            <w:r>
              <w:rPr>
                <w:b w:val="0"/>
                <w:noProof/>
              </w:rPr>
              <w:t>8</w:t>
            </w:r>
            <w:r>
              <w:tab/>
              <w:t>Australian Capital Territory</w:t>
            </w:r>
          </w:p>
        </w:tc>
      </w:tr>
      <w:tr w:rsidR="00ED5F8E" w14:paraId="31E0C4E1" w14:textId="77777777" w:rsidTr="005928D1">
        <w:tc>
          <w:tcPr>
            <w:tcW w:w="5000" w:type="pct"/>
            <w:tcBorders>
              <w:top w:val="nil"/>
              <w:left w:val="nil"/>
              <w:bottom w:val="nil"/>
              <w:right w:val="nil"/>
            </w:tcBorders>
            <w:shd w:val="clear" w:color="auto" w:fill="auto"/>
          </w:tcPr>
          <w:tbl>
            <w:tblPr>
              <w:tblW w:w="5000" w:type="pct"/>
              <w:tblCellMar>
                <w:left w:w="0" w:type="dxa"/>
                <w:right w:w="0" w:type="dxa"/>
              </w:tblCellMar>
              <w:tblLook w:val="0000" w:firstRow="0" w:lastRow="0" w:firstColumn="0" w:lastColumn="0" w:noHBand="0" w:noVBand="0"/>
            </w:tblPr>
            <w:tblGrid>
              <w:gridCol w:w="2008"/>
              <w:gridCol w:w="6497"/>
            </w:tblGrid>
            <w:tr w:rsidR="00ED5F8E" w14:paraId="074315EE" w14:textId="77777777" w:rsidTr="005928D1">
              <w:tc>
                <w:tcPr>
                  <w:tcW w:w="915" w:type="pct"/>
                  <w:tcBorders>
                    <w:top w:val="single" w:sz="6" w:space="0" w:color="BFBFBF"/>
                    <w:bottom w:val="single" w:sz="6" w:space="0" w:color="BFBFBF"/>
                  </w:tcBorders>
                  <w:shd w:val="clear" w:color="auto" w:fill="auto"/>
                </w:tcPr>
                <w:p w14:paraId="56DA4205" w14:textId="77777777" w:rsidR="00ED5F8E" w:rsidRDefault="00ED5F8E" w:rsidP="005928D1">
                  <w:pPr>
                    <w:pStyle w:val="TableColumnHeading"/>
                    <w:jc w:val="left"/>
                  </w:pPr>
                  <w:r>
                    <w:t>Setting</w:t>
                  </w:r>
                </w:p>
              </w:tc>
              <w:tc>
                <w:tcPr>
                  <w:tcW w:w="4085" w:type="pct"/>
                  <w:tcBorders>
                    <w:top w:val="single" w:sz="6" w:space="0" w:color="BFBFBF"/>
                    <w:bottom w:val="single" w:sz="6" w:space="0" w:color="BFBFBF"/>
                  </w:tcBorders>
                  <w:shd w:val="clear" w:color="auto" w:fill="auto"/>
                </w:tcPr>
                <w:p w14:paraId="0E239CCD" w14:textId="77777777" w:rsidR="00ED5F8E" w:rsidRDefault="00ED5F8E" w:rsidP="005928D1">
                  <w:pPr>
                    <w:pStyle w:val="TableColumnHeading"/>
                    <w:ind w:right="28"/>
                    <w:jc w:val="left"/>
                  </w:pPr>
                  <w:r>
                    <w:t>Description</w:t>
                  </w:r>
                </w:p>
              </w:tc>
            </w:tr>
            <w:tr w:rsidR="00ED5F8E" w14:paraId="0E10969F" w14:textId="77777777" w:rsidTr="000B6E9D">
              <w:tc>
                <w:tcPr>
                  <w:tcW w:w="5000" w:type="pct"/>
                  <w:gridSpan w:val="2"/>
                  <w:tcBorders>
                    <w:top w:val="single" w:sz="6" w:space="0" w:color="BFBFBF"/>
                  </w:tcBorders>
                  <w:shd w:val="clear" w:color="auto" w:fill="F2F2F2" w:themeFill="background1" w:themeFillShade="F2"/>
                </w:tcPr>
                <w:p w14:paraId="33ACFA71" w14:textId="77777777" w:rsidR="00ED5F8E" w:rsidRPr="00DE3143" w:rsidRDefault="00ED5F8E" w:rsidP="000B6E9D">
                  <w:pPr>
                    <w:pStyle w:val="TableUnitsRow"/>
                    <w:spacing w:before="80"/>
                    <w:ind w:right="28"/>
                    <w:jc w:val="left"/>
                    <w:rPr>
                      <w:b/>
                      <w:bCs/>
                    </w:rPr>
                  </w:pPr>
                  <w:r w:rsidRPr="00DE3143">
                    <w:rPr>
                      <w:b/>
                      <w:bCs/>
                    </w:rPr>
                    <w:t>Price, student fee and subsidy settings</w:t>
                  </w:r>
                </w:p>
              </w:tc>
            </w:tr>
            <w:tr w:rsidR="00ED5F8E" w14:paraId="3370867F" w14:textId="77777777" w:rsidTr="005928D1">
              <w:tc>
                <w:tcPr>
                  <w:tcW w:w="915" w:type="pct"/>
                </w:tcPr>
                <w:p w14:paraId="2D6F15DF" w14:textId="77777777" w:rsidR="00ED5F8E" w:rsidRDefault="00ED5F8E" w:rsidP="005928D1">
                  <w:pPr>
                    <w:pStyle w:val="TableBodyText"/>
                    <w:spacing w:before="80"/>
                    <w:ind w:left="113"/>
                    <w:jc w:val="left"/>
                  </w:pPr>
                  <w:r>
                    <w:t>Price</w:t>
                  </w:r>
                </w:p>
              </w:tc>
              <w:tc>
                <w:tcPr>
                  <w:tcW w:w="4085" w:type="pct"/>
                </w:tcPr>
                <w:p w14:paraId="19A6EA20" w14:textId="77777777" w:rsidR="00ED5F8E" w:rsidRDefault="00ED5F8E" w:rsidP="005928D1">
                  <w:pPr>
                    <w:pStyle w:val="TableUnitsRow"/>
                    <w:ind w:right="28"/>
                    <w:jc w:val="left"/>
                  </w:pPr>
                  <w:r>
                    <w:t>Partially deregulated — subsidy plus the minimum student fee sets a price floor</w:t>
                  </w:r>
                </w:p>
              </w:tc>
            </w:tr>
            <w:tr w:rsidR="00ED5F8E" w14:paraId="4A209FC8" w14:textId="77777777" w:rsidTr="005928D1">
              <w:tc>
                <w:tcPr>
                  <w:tcW w:w="915" w:type="pct"/>
                </w:tcPr>
                <w:p w14:paraId="7EE48ACD" w14:textId="77777777" w:rsidR="00ED5F8E" w:rsidRDefault="00ED5F8E" w:rsidP="005928D1">
                  <w:pPr>
                    <w:pStyle w:val="TableBodyText"/>
                    <w:spacing w:before="80"/>
                    <w:ind w:left="113"/>
                    <w:jc w:val="left"/>
                  </w:pPr>
                  <w:r>
                    <w:t>Student fee</w:t>
                  </w:r>
                </w:p>
              </w:tc>
              <w:tc>
                <w:tcPr>
                  <w:tcW w:w="4085" w:type="pct"/>
                </w:tcPr>
                <w:p w14:paraId="20ADE46B" w14:textId="77777777" w:rsidR="00ED5F8E" w:rsidRDefault="00ED5F8E" w:rsidP="005928D1">
                  <w:pPr>
                    <w:pStyle w:val="TableBodyText"/>
                    <w:spacing w:before="40" w:after="18"/>
                    <w:ind w:left="0" w:right="51"/>
                    <w:jc w:val="left"/>
                  </w:pPr>
                  <w:r>
                    <w:t>Partially deregulated — RTOs can charge a student fee that is above the published minimum and below the unpublished maximum fee</w:t>
                  </w:r>
                </w:p>
              </w:tc>
            </w:tr>
            <w:tr w:rsidR="00ED5F8E" w14:paraId="06591F1D" w14:textId="77777777" w:rsidTr="005928D1">
              <w:tc>
                <w:tcPr>
                  <w:tcW w:w="915" w:type="pct"/>
                </w:tcPr>
                <w:p w14:paraId="609E9D5C" w14:textId="77777777" w:rsidR="00ED5F8E" w:rsidRDefault="00ED5F8E" w:rsidP="005928D1">
                  <w:pPr>
                    <w:pStyle w:val="TableBodyText"/>
                    <w:spacing w:before="80"/>
                    <w:ind w:left="113"/>
                    <w:jc w:val="left"/>
                  </w:pPr>
                  <w:r>
                    <w:t>Government subsidy</w:t>
                  </w:r>
                </w:p>
              </w:tc>
              <w:tc>
                <w:tcPr>
                  <w:tcW w:w="4085" w:type="pct"/>
                </w:tcPr>
                <w:p w14:paraId="4007CD3B" w14:textId="75781AB7" w:rsidR="00ED5F8E" w:rsidRDefault="00ED5F8E" w:rsidP="005928D1">
                  <w:pPr>
                    <w:pStyle w:val="TableBodyText"/>
                    <w:spacing w:before="40" w:after="18"/>
                    <w:ind w:left="2" w:right="53"/>
                    <w:jc w:val="left"/>
                  </w:pPr>
                  <w:r>
                    <w:t xml:space="preserve">Subsidy amounts are calculated as a percentage of the estimated </w:t>
                  </w:r>
                  <w:r w:rsidRPr="00C871EA">
                    <w:t>cost</w:t>
                  </w:r>
                  <w:r>
                    <w:t xml:space="preserve">. This percentage varies according to various factors that determine </w:t>
                  </w:r>
                  <w:r w:rsidR="00E17FE2">
                    <w:t>course</w:t>
                  </w:r>
                  <w:r>
                    <w:t xml:space="preserve"> priority. There are three subsidy rates for the Skilled Capital program: Band A = 72%; Band B = 50%; Band C = 40% of the estimated </w:t>
                  </w:r>
                  <w:r w:rsidRPr="00C871EA">
                    <w:t>cost</w:t>
                  </w:r>
                </w:p>
              </w:tc>
            </w:tr>
            <w:tr w:rsidR="00ED5F8E" w14:paraId="582B3211" w14:textId="77777777" w:rsidTr="005928D1">
              <w:tc>
                <w:tcPr>
                  <w:tcW w:w="915" w:type="pct"/>
                </w:tcPr>
                <w:p w14:paraId="240B4460" w14:textId="77777777" w:rsidR="00ED5F8E" w:rsidRDefault="00ED5F8E" w:rsidP="005928D1">
                  <w:pPr>
                    <w:pStyle w:val="TableBodyText"/>
                    <w:spacing w:before="80"/>
                    <w:ind w:left="113"/>
                    <w:jc w:val="left"/>
                  </w:pPr>
                  <w:r>
                    <w:t>Fee concession/exemption</w:t>
                  </w:r>
                </w:p>
              </w:tc>
              <w:tc>
                <w:tcPr>
                  <w:tcW w:w="4085" w:type="pct"/>
                </w:tcPr>
                <w:p w14:paraId="5F4ACA20" w14:textId="77777777" w:rsidR="00ED5F8E" w:rsidRDefault="00ED5F8E" w:rsidP="005928D1">
                  <w:pPr>
                    <w:pStyle w:val="TableBodyText"/>
                    <w:spacing w:before="40" w:after="18"/>
                    <w:ind w:left="0" w:right="51"/>
                    <w:jc w:val="left"/>
                  </w:pPr>
                  <w:r>
                    <w:t>Students with a health care card or pensioner card are entitled to a fee concession. Students who can demonstrate genuine financial hardship may also be eligible for additional fee concessions or fee waivers. Student concessions are applied for on behalf of students by RTOs</w:t>
                  </w:r>
                </w:p>
                <w:p w14:paraId="533910C1" w14:textId="77777777" w:rsidR="00ED5F8E" w:rsidRPr="00A90883" w:rsidRDefault="00ED5F8E" w:rsidP="005928D1">
                  <w:pPr>
                    <w:pStyle w:val="TableBodyText"/>
                    <w:spacing w:before="40" w:after="18"/>
                    <w:ind w:left="2" w:right="53"/>
                    <w:jc w:val="left"/>
                    <w:rPr>
                      <w:u w:val="single"/>
                    </w:rPr>
                  </w:pPr>
                  <w:r w:rsidRPr="00A90883">
                    <w:rPr>
                      <w:u w:val="single"/>
                    </w:rPr>
                    <w:t>Eligibi</w:t>
                  </w:r>
                  <w:r>
                    <w:rPr>
                      <w:u w:val="single"/>
                    </w:rPr>
                    <w:t>lity</w:t>
                  </w:r>
                  <w:r w:rsidRPr="002E111D">
                    <w:t>:</w:t>
                  </w:r>
                </w:p>
                <w:p w14:paraId="4F44A1DE" w14:textId="77777777" w:rsidR="00ED5F8E" w:rsidRDefault="00ED5F8E" w:rsidP="005928D1">
                  <w:pPr>
                    <w:pStyle w:val="TableBullet"/>
                    <w:spacing w:before="40"/>
                  </w:pPr>
                  <w:r>
                    <w:t>Student has Health Care Card or Pension Card</w:t>
                  </w:r>
                </w:p>
                <w:p w14:paraId="17028EC1" w14:textId="77777777" w:rsidR="00ED5F8E" w:rsidRDefault="00ED5F8E" w:rsidP="005928D1">
                  <w:pPr>
                    <w:pStyle w:val="TableBullet"/>
                    <w:spacing w:before="80"/>
                    <w:contextualSpacing/>
                  </w:pPr>
                  <w:r>
                    <w:t>Student can prove genuine hardship</w:t>
                  </w:r>
                </w:p>
              </w:tc>
            </w:tr>
            <w:tr w:rsidR="00ED5F8E" w14:paraId="75558604" w14:textId="77777777" w:rsidTr="005928D1">
              <w:tc>
                <w:tcPr>
                  <w:tcW w:w="915" w:type="pct"/>
                </w:tcPr>
                <w:p w14:paraId="0C2C999C" w14:textId="77777777" w:rsidR="00ED5F8E" w:rsidRDefault="00ED5F8E" w:rsidP="005928D1">
                  <w:pPr>
                    <w:pStyle w:val="TableBodyText"/>
                    <w:spacing w:before="80"/>
                    <w:ind w:left="113"/>
                    <w:jc w:val="left"/>
                  </w:pPr>
                  <w:r>
                    <w:t>Funding cap</w:t>
                  </w:r>
                </w:p>
              </w:tc>
              <w:tc>
                <w:tcPr>
                  <w:tcW w:w="4085" w:type="pct"/>
                </w:tcPr>
                <w:p w14:paraId="260DAA93" w14:textId="77777777" w:rsidR="00ED5F8E" w:rsidRDefault="00ED5F8E" w:rsidP="005928D1">
                  <w:pPr>
                    <w:pStyle w:val="TableBodyText"/>
                    <w:spacing w:before="80"/>
                    <w:ind w:right="28"/>
                    <w:jc w:val="left"/>
                  </w:pPr>
                  <w:r>
                    <w:t>Skilled Capital has capped places for each qualification funded. Places are released in batches at the beginning and middle of each year</w:t>
                  </w:r>
                </w:p>
              </w:tc>
            </w:tr>
            <w:tr w:rsidR="00ED5F8E" w14:paraId="31932D32" w14:textId="77777777" w:rsidTr="000B6E9D">
              <w:tc>
                <w:tcPr>
                  <w:tcW w:w="5000" w:type="pct"/>
                  <w:gridSpan w:val="2"/>
                  <w:shd w:val="clear" w:color="auto" w:fill="F2F2F2" w:themeFill="background1" w:themeFillShade="F2"/>
                </w:tcPr>
                <w:p w14:paraId="6D0345A1" w14:textId="77777777" w:rsidR="00ED5F8E" w:rsidRPr="00DE3143" w:rsidRDefault="00ED5F8E" w:rsidP="005928D1">
                  <w:pPr>
                    <w:pStyle w:val="TableBodyText"/>
                    <w:spacing w:before="80"/>
                    <w:ind w:right="28"/>
                    <w:jc w:val="left"/>
                    <w:rPr>
                      <w:b/>
                      <w:bCs/>
                    </w:rPr>
                  </w:pPr>
                  <w:r w:rsidRPr="00DE3143">
                    <w:rPr>
                      <w:b/>
                      <w:bCs/>
                    </w:rPr>
                    <w:t>Estimated costs</w:t>
                  </w:r>
                </w:p>
              </w:tc>
            </w:tr>
            <w:tr w:rsidR="00ED5F8E" w14:paraId="6EBDAD01" w14:textId="77777777" w:rsidTr="005928D1">
              <w:tc>
                <w:tcPr>
                  <w:tcW w:w="915" w:type="pct"/>
                </w:tcPr>
                <w:p w14:paraId="7639ACCE" w14:textId="18C19B04" w:rsidR="00ED5F8E" w:rsidRDefault="00E17FE2" w:rsidP="005928D1">
                  <w:pPr>
                    <w:pStyle w:val="TableBodyText"/>
                    <w:spacing w:before="80"/>
                    <w:ind w:left="113"/>
                    <w:jc w:val="left"/>
                  </w:pPr>
                  <w:r>
                    <w:t>Course</w:t>
                  </w:r>
                  <w:r w:rsidR="00ED5F8E">
                    <w:t xml:space="preserve"> cost estimate</w:t>
                  </w:r>
                </w:p>
              </w:tc>
              <w:tc>
                <w:tcPr>
                  <w:tcW w:w="4085" w:type="pct"/>
                </w:tcPr>
                <w:p w14:paraId="1DA74C48" w14:textId="14EFFBC9" w:rsidR="00ED5F8E" w:rsidRDefault="00ED5F8E" w:rsidP="005928D1">
                  <w:pPr>
                    <w:pStyle w:val="TableBodyText"/>
                    <w:spacing w:before="40"/>
                    <w:ind w:right="28"/>
                    <w:jc w:val="left"/>
                  </w:pPr>
                  <w:r>
                    <w:t xml:space="preserve">Cost per </w:t>
                  </w:r>
                  <w:r w:rsidR="00E17FE2">
                    <w:t>course</w:t>
                  </w:r>
                  <w:r>
                    <w:t xml:space="preserve"> = nominal </w:t>
                  </w:r>
                  <w:r w:rsidRPr="00F40790">
                    <w:t>hours</w:t>
                  </w:r>
                  <w:r>
                    <w:t xml:space="preserve"> </w:t>
                  </w:r>
                  <w:r w:rsidRPr="00F40790">
                    <w:t xml:space="preserve">× </w:t>
                  </w:r>
                  <w:r>
                    <w:t xml:space="preserve">cost </w:t>
                  </w:r>
                  <w:r w:rsidRPr="00F40790">
                    <w:t>per</w:t>
                  </w:r>
                  <w:r>
                    <w:t xml:space="preserve"> </w:t>
                  </w:r>
                  <w:r w:rsidRPr="00F40790">
                    <w:t>hour</w:t>
                  </w:r>
                </w:p>
                <w:p w14:paraId="362619EF" w14:textId="617C8D99" w:rsidR="00ED5F8E" w:rsidRDefault="00ED5F8E" w:rsidP="005928D1">
                  <w:pPr>
                    <w:pStyle w:val="TableBodyText"/>
                    <w:spacing w:before="80"/>
                    <w:ind w:right="28"/>
                    <w:jc w:val="left"/>
                  </w:pPr>
                  <w:r>
                    <w:t xml:space="preserve">There is no explicit fixed cost used in the calculation of </w:t>
                  </w:r>
                  <w:r w:rsidR="0006398A">
                    <w:t>course</w:t>
                  </w:r>
                  <w:r>
                    <w:t xml:space="preserve"> cost</w:t>
                  </w:r>
                </w:p>
              </w:tc>
            </w:tr>
            <w:tr w:rsidR="00ED5F8E" w14:paraId="7985A760" w14:textId="77777777" w:rsidTr="005928D1">
              <w:tc>
                <w:tcPr>
                  <w:tcW w:w="915" w:type="pct"/>
                </w:tcPr>
                <w:p w14:paraId="7DA2EEA1" w14:textId="77777777" w:rsidR="00ED5F8E" w:rsidRDefault="00ED5F8E" w:rsidP="005928D1">
                  <w:pPr>
                    <w:pStyle w:val="TableBodyText"/>
                    <w:spacing w:before="80"/>
                    <w:ind w:left="113"/>
                    <w:jc w:val="left"/>
                  </w:pPr>
                  <w:r>
                    <w:t>Hours</w:t>
                  </w:r>
                </w:p>
              </w:tc>
              <w:tc>
                <w:tcPr>
                  <w:tcW w:w="4085" w:type="pct"/>
                </w:tcPr>
                <w:p w14:paraId="6EA98CA6" w14:textId="18F8A43F" w:rsidR="00ED5F8E" w:rsidRDefault="00ED5F8E" w:rsidP="005928D1">
                  <w:pPr>
                    <w:pStyle w:val="TableBodyText"/>
                    <w:spacing w:before="80"/>
                    <w:ind w:right="28"/>
                    <w:jc w:val="left"/>
                  </w:pPr>
                  <w:r>
                    <w:t xml:space="preserve">ACT applies the estimated duration to deliver each </w:t>
                  </w:r>
                  <w:r w:rsidR="0006398A">
                    <w:t>course</w:t>
                  </w:r>
                  <w:r>
                    <w:t xml:space="preserve"> (the nominal </w:t>
                  </w:r>
                  <w:r w:rsidRPr="00CD4269">
                    <w:t>hours</w:t>
                  </w:r>
                  <w:r>
                    <w:t>) from the Victorian Purchasing Guides</w:t>
                  </w:r>
                </w:p>
              </w:tc>
            </w:tr>
            <w:tr w:rsidR="00ED5F8E" w14:paraId="746E6AB8" w14:textId="77777777" w:rsidTr="005928D1">
              <w:tc>
                <w:tcPr>
                  <w:tcW w:w="915" w:type="pct"/>
                  <w:shd w:val="clear" w:color="auto" w:fill="auto"/>
                </w:tcPr>
                <w:p w14:paraId="1772FD72" w14:textId="77777777" w:rsidR="00ED5F8E" w:rsidRDefault="00ED5F8E" w:rsidP="005928D1">
                  <w:pPr>
                    <w:pStyle w:val="TableBodyText"/>
                    <w:spacing w:before="80"/>
                    <w:ind w:left="113"/>
                    <w:jc w:val="left"/>
                  </w:pPr>
                  <w:r>
                    <w:t>Base rate</w:t>
                  </w:r>
                </w:p>
              </w:tc>
              <w:tc>
                <w:tcPr>
                  <w:tcW w:w="4085" w:type="pct"/>
                  <w:shd w:val="clear" w:color="auto" w:fill="auto"/>
                </w:tcPr>
                <w:p w14:paraId="3171C3B9" w14:textId="475DA3D5" w:rsidR="00ED5F8E" w:rsidRDefault="00ED5F8E" w:rsidP="005928D1">
                  <w:pPr>
                    <w:pStyle w:val="TableBodyText"/>
                    <w:spacing w:before="80"/>
                    <w:ind w:right="28"/>
                    <w:jc w:val="left"/>
                  </w:pPr>
                  <w:r>
                    <w:t>Estimated cost</w:t>
                  </w:r>
                  <w:r>
                    <w:noBreakHyphen/>
                    <w:t>per</w:t>
                  </w:r>
                  <w:r>
                    <w:noBreakHyphen/>
                    <w:t xml:space="preserve">hour to deliver training varies according to the field of education (FoE) for each </w:t>
                  </w:r>
                  <w:r w:rsidR="0006398A">
                    <w:t>course</w:t>
                  </w:r>
                  <w:r>
                    <w:t>. Hourly rates, specific to the ACT, have been determined for each Field of Education</w:t>
                  </w:r>
                </w:p>
              </w:tc>
            </w:tr>
            <w:tr w:rsidR="00ED5F8E" w14:paraId="74C45F87" w14:textId="77777777" w:rsidTr="005928D1">
              <w:tc>
                <w:tcPr>
                  <w:tcW w:w="915" w:type="pct"/>
                  <w:shd w:val="clear" w:color="auto" w:fill="auto"/>
                </w:tcPr>
                <w:p w14:paraId="4B00FEDE" w14:textId="77777777" w:rsidR="00ED5F8E" w:rsidRDefault="00ED5F8E" w:rsidP="005928D1">
                  <w:pPr>
                    <w:pStyle w:val="TableBodyText"/>
                    <w:spacing w:before="80"/>
                    <w:ind w:left="113"/>
                    <w:jc w:val="left"/>
                  </w:pPr>
                  <w:r>
                    <w:t>Cost data</w:t>
                  </w:r>
                </w:p>
              </w:tc>
              <w:tc>
                <w:tcPr>
                  <w:tcW w:w="4085" w:type="pct"/>
                  <w:shd w:val="clear" w:color="auto" w:fill="auto"/>
                </w:tcPr>
                <w:p w14:paraId="003E6564" w14:textId="77777777" w:rsidR="00ED5F8E" w:rsidRDefault="00ED5F8E" w:rsidP="005928D1">
                  <w:pPr>
                    <w:pStyle w:val="TableBodyText"/>
                    <w:spacing w:before="40"/>
                    <w:ind w:right="28"/>
                    <w:jc w:val="left"/>
                  </w:pPr>
                  <w:r>
                    <w:t>The ACT Field of Education cost per hour is based on cost per hour data for the Canberra Institute of Technology, ACT private RTOs and NSW’s IPART</w:t>
                  </w:r>
                </w:p>
              </w:tc>
            </w:tr>
            <w:tr w:rsidR="00ED5F8E" w14:paraId="45878337" w14:textId="77777777" w:rsidTr="005928D1">
              <w:tc>
                <w:tcPr>
                  <w:tcW w:w="915" w:type="pct"/>
                  <w:shd w:val="clear" w:color="auto" w:fill="auto"/>
                </w:tcPr>
                <w:p w14:paraId="2C91B2B6" w14:textId="77777777" w:rsidR="00ED5F8E" w:rsidRDefault="00ED5F8E" w:rsidP="005928D1">
                  <w:pPr>
                    <w:pStyle w:val="TableBodyText"/>
                    <w:spacing w:before="80"/>
                    <w:ind w:left="113"/>
                    <w:jc w:val="left"/>
                  </w:pPr>
                  <w:r>
                    <w:t>Location loading</w:t>
                  </w:r>
                </w:p>
              </w:tc>
              <w:tc>
                <w:tcPr>
                  <w:tcW w:w="4085" w:type="pct"/>
                  <w:shd w:val="clear" w:color="auto" w:fill="auto"/>
                </w:tcPr>
                <w:p w14:paraId="6C81AAEF" w14:textId="77777777" w:rsidR="00ED5F8E" w:rsidRPr="009A0155" w:rsidRDefault="00ED5F8E" w:rsidP="005928D1">
                  <w:pPr>
                    <w:pStyle w:val="TableBodyText"/>
                    <w:spacing w:before="80"/>
                    <w:ind w:right="28"/>
                    <w:jc w:val="left"/>
                    <w:rPr>
                      <w:highlight w:val="yellow"/>
                      <w:lang w:eastAsia="en-US"/>
                    </w:rPr>
                  </w:pPr>
                  <w:r>
                    <w:t>..</w:t>
                  </w:r>
                </w:p>
              </w:tc>
            </w:tr>
            <w:tr w:rsidR="00ED5F8E" w14:paraId="678F781A" w14:textId="77777777" w:rsidTr="005928D1">
              <w:tc>
                <w:tcPr>
                  <w:tcW w:w="915" w:type="pct"/>
                  <w:tcBorders>
                    <w:bottom w:val="single" w:sz="6" w:space="0" w:color="BFBFBF"/>
                  </w:tcBorders>
                  <w:shd w:val="clear" w:color="auto" w:fill="auto"/>
                </w:tcPr>
                <w:p w14:paraId="7AC1C080" w14:textId="77777777" w:rsidR="00ED5F8E" w:rsidRDefault="00ED5F8E" w:rsidP="005928D1">
                  <w:pPr>
                    <w:pStyle w:val="TableBodyText"/>
                    <w:spacing w:before="80"/>
                    <w:ind w:left="113"/>
                    <w:jc w:val="left"/>
                  </w:pPr>
                  <w:r>
                    <w:t>Equity loading</w:t>
                  </w:r>
                </w:p>
              </w:tc>
              <w:tc>
                <w:tcPr>
                  <w:tcW w:w="4085" w:type="pct"/>
                  <w:tcBorders>
                    <w:bottom w:val="single" w:sz="6" w:space="0" w:color="BFBFBF"/>
                  </w:tcBorders>
                  <w:shd w:val="clear" w:color="auto" w:fill="auto"/>
                </w:tcPr>
                <w:p w14:paraId="7602E170" w14:textId="37BC3B02" w:rsidR="00ED5F8E" w:rsidRDefault="00ED5F8E" w:rsidP="005928D1">
                  <w:pPr>
                    <w:pStyle w:val="TableBodyText"/>
                    <w:jc w:val="left"/>
                  </w:pPr>
                  <w:r>
                    <w:t xml:space="preserve">$500 loading for ATSI and/or students with a disability. Additional loadings are available for </w:t>
                  </w:r>
                  <w:r w:rsidR="00695B1D">
                    <w:t>y</w:t>
                  </w:r>
                  <w:r>
                    <w:t xml:space="preserve">outh at </w:t>
                  </w:r>
                  <w:r w:rsidR="00695B1D">
                    <w:t>risk and long</w:t>
                  </w:r>
                  <w:r w:rsidR="00695B1D">
                    <w:noBreakHyphen/>
                    <w:t>term u</w:t>
                  </w:r>
                  <w:r>
                    <w:t>nemployed for wraparound services or work experience coordination</w:t>
                  </w:r>
                </w:p>
              </w:tc>
            </w:tr>
          </w:tbl>
          <w:p w14:paraId="05FF6560" w14:textId="77777777" w:rsidR="00ED5F8E" w:rsidRDefault="00ED5F8E" w:rsidP="005928D1">
            <w:pPr>
              <w:pStyle w:val="Box"/>
            </w:pPr>
          </w:p>
        </w:tc>
      </w:tr>
      <w:tr w:rsidR="00ED5F8E" w14:paraId="3990DE26" w14:textId="77777777" w:rsidTr="005928D1">
        <w:tc>
          <w:tcPr>
            <w:tcW w:w="5000" w:type="pct"/>
            <w:tcBorders>
              <w:top w:val="nil"/>
              <w:left w:val="nil"/>
              <w:bottom w:val="nil"/>
              <w:right w:val="nil"/>
            </w:tcBorders>
            <w:shd w:val="clear" w:color="auto" w:fill="auto"/>
          </w:tcPr>
          <w:p w14:paraId="16EDBDA3" w14:textId="77777777" w:rsidR="00ED5F8E" w:rsidRPr="00DE3143" w:rsidRDefault="00ED5F8E" w:rsidP="005928D1">
            <w:pPr>
              <w:pStyle w:val="Continued"/>
              <w:rPr>
                <w:b/>
                <w:bCs/>
                <w:i/>
              </w:rPr>
            </w:pPr>
            <w:r w:rsidRPr="00DE3143">
              <w:rPr>
                <w:rStyle w:val="NoteLabel"/>
                <w:b w:val="0"/>
                <w:bCs/>
              </w:rPr>
              <w:t>(continued next page)</w:t>
            </w:r>
          </w:p>
        </w:tc>
      </w:tr>
      <w:tr w:rsidR="00ED5F8E" w14:paraId="769081FF" w14:textId="77777777" w:rsidTr="005928D1">
        <w:tc>
          <w:tcPr>
            <w:tcW w:w="5000" w:type="pct"/>
            <w:tcBorders>
              <w:top w:val="nil"/>
              <w:left w:val="nil"/>
              <w:bottom w:val="single" w:sz="6" w:space="0" w:color="78A22F"/>
              <w:right w:val="nil"/>
            </w:tcBorders>
            <w:shd w:val="clear" w:color="auto" w:fill="auto"/>
          </w:tcPr>
          <w:p w14:paraId="05A719AC" w14:textId="77777777" w:rsidR="00ED5F8E" w:rsidRDefault="00ED5F8E" w:rsidP="005928D1">
            <w:pPr>
              <w:pStyle w:val="Box"/>
              <w:spacing w:before="0" w:line="120" w:lineRule="exact"/>
            </w:pPr>
          </w:p>
        </w:tc>
      </w:tr>
      <w:tr w:rsidR="00ED5F8E" w:rsidRPr="000863A5" w14:paraId="18D4DB04" w14:textId="77777777" w:rsidTr="005928D1">
        <w:tc>
          <w:tcPr>
            <w:tcW w:w="5000" w:type="pct"/>
            <w:tcBorders>
              <w:top w:val="single" w:sz="6" w:space="0" w:color="78A22F"/>
              <w:left w:val="nil"/>
              <w:bottom w:val="nil"/>
              <w:right w:val="nil"/>
            </w:tcBorders>
          </w:tcPr>
          <w:p w14:paraId="20D7FB6A" w14:textId="77777777" w:rsidR="00ED5F8E" w:rsidRPr="00626D32" w:rsidRDefault="00ED5F8E" w:rsidP="005928D1">
            <w:pPr>
              <w:pStyle w:val="BoxSpaceBelow"/>
            </w:pPr>
          </w:p>
        </w:tc>
      </w:tr>
    </w:tbl>
    <w:p w14:paraId="38E2E333" w14:textId="77777777" w:rsidR="00ED5F8E" w:rsidRDefault="00ED5F8E" w:rsidP="005928D1">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design element: contains a nested table with data/information."/>
      </w:tblPr>
      <w:tblGrid>
        <w:gridCol w:w="8789"/>
      </w:tblGrid>
      <w:tr w:rsidR="00ED5F8E" w14:paraId="01921024" w14:textId="77777777" w:rsidTr="005928D1">
        <w:trPr>
          <w:tblHeader/>
        </w:trPr>
        <w:tc>
          <w:tcPr>
            <w:tcW w:w="5000" w:type="pct"/>
            <w:tcBorders>
              <w:top w:val="single" w:sz="6" w:space="0" w:color="78A22F"/>
              <w:left w:val="nil"/>
              <w:bottom w:val="nil"/>
              <w:right w:val="nil"/>
            </w:tcBorders>
            <w:shd w:val="clear" w:color="auto" w:fill="auto"/>
          </w:tcPr>
          <w:p w14:paraId="7332DE96" w14:textId="313922B5" w:rsidR="00ED5F8E" w:rsidRPr="00784A05" w:rsidRDefault="00ED5F8E" w:rsidP="005928D1">
            <w:pPr>
              <w:pStyle w:val="TableTitle"/>
            </w:pPr>
            <w:r>
              <w:rPr>
                <w:b w:val="0"/>
              </w:rPr>
              <w:t>Table D.8</w:t>
            </w:r>
            <w:r>
              <w:tab/>
            </w:r>
            <w:r w:rsidRPr="009D549F">
              <w:rPr>
                <w:b w:val="0"/>
                <w:sz w:val="18"/>
                <w:szCs w:val="18"/>
              </w:rPr>
              <w:t>(continued)</w:t>
            </w:r>
          </w:p>
        </w:tc>
      </w:tr>
      <w:tr w:rsidR="00ED5F8E" w14:paraId="3237077E" w14:textId="77777777" w:rsidTr="005928D1">
        <w:tc>
          <w:tcPr>
            <w:tcW w:w="5000" w:type="pct"/>
            <w:tcBorders>
              <w:top w:val="nil"/>
              <w:left w:val="nil"/>
              <w:bottom w:val="nil"/>
              <w:right w:val="nil"/>
            </w:tcBorders>
            <w:shd w:val="clear" w:color="auto" w:fill="auto"/>
          </w:tcPr>
          <w:tbl>
            <w:tblPr>
              <w:tblW w:w="5000" w:type="pct"/>
              <w:tblCellMar>
                <w:left w:w="0" w:type="dxa"/>
                <w:right w:w="0" w:type="dxa"/>
              </w:tblCellMar>
              <w:tblLook w:val="0000" w:firstRow="0" w:lastRow="0" w:firstColumn="0" w:lastColumn="0" w:noHBand="0" w:noVBand="0"/>
            </w:tblPr>
            <w:tblGrid>
              <w:gridCol w:w="1556"/>
              <w:gridCol w:w="6949"/>
            </w:tblGrid>
            <w:tr w:rsidR="00ED5F8E" w14:paraId="55F49182" w14:textId="77777777" w:rsidTr="005928D1">
              <w:tc>
                <w:tcPr>
                  <w:tcW w:w="915" w:type="pct"/>
                  <w:tcBorders>
                    <w:top w:val="single" w:sz="6" w:space="0" w:color="BFBFBF"/>
                    <w:bottom w:val="single" w:sz="6" w:space="0" w:color="BFBFBF"/>
                  </w:tcBorders>
                  <w:shd w:val="clear" w:color="auto" w:fill="auto"/>
                </w:tcPr>
                <w:p w14:paraId="5B81DB11" w14:textId="77777777" w:rsidR="00ED5F8E" w:rsidRDefault="00ED5F8E" w:rsidP="005928D1">
                  <w:pPr>
                    <w:pStyle w:val="TableColumnHeading"/>
                    <w:jc w:val="left"/>
                  </w:pPr>
                  <w:r>
                    <w:t>Setting</w:t>
                  </w:r>
                </w:p>
              </w:tc>
              <w:tc>
                <w:tcPr>
                  <w:tcW w:w="4085" w:type="pct"/>
                  <w:tcBorders>
                    <w:top w:val="single" w:sz="6" w:space="0" w:color="BFBFBF"/>
                    <w:bottom w:val="single" w:sz="6" w:space="0" w:color="BFBFBF"/>
                  </w:tcBorders>
                  <w:shd w:val="clear" w:color="auto" w:fill="auto"/>
                </w:tcPr>
                <w:p w14:paraId="1FBDF88A" w14:textId="77777777" w:rsidR="00ED5F8E" w:rsidRDefault="00ED5F8E" w:rsidP="005928D1">
                  <w:pPr>
                    <w:pStyle w:val="TableColumnHeading"/>
                    <w:ind w:right="28"/>
                    <w:jc w:val="left"/>
                  </w:pPr>
                  <w:r>
                    <w:t>Description</w:t>
                  </w:r>
                </w:p>
              </w:tc>
            </w:tr>
            <w:tr w:rsidR="00ED5F8E" w14:paraId="01B2277C" w14:textId="77777777" w:rsidTr="000B6E9D">
              <w:tc>
                <w:tcPr>
                  <w:tcW w:w="5000" w:type="pct"/>
                  <w:gridSpan w:val="2"/>
                  <w:tcBorders>
                    <w:top w:val="single" w:sz="6" w:space="0" w:color="BFBFBF"/>
                  </w:tcBorders>
                  <w:shd w:val="clear" w:color="auto" w:fill="F2F2F2" w:themeFill="background1" w:themeFillShade="F2"/>
                </w:tcPr>
                <w:p w14:paraId="227F1E17" w14:textId="77777777" w:rsidR="00ED5F8E" w:rsidRPr="00DE3143" w:rsidRDefault="00ED5F8E" w:rsidP="000B6E9D">
                  <w:pPr>
                    <w:pStyle w:val="TableUnitsRow"/>
                    <w:spacing w:before="80"/>
                    <w:ind w:right="28"/>
                    <w:jc w:val="left"/>
                    <w:rPr>
                      <w:b/>
                      <w:bCs/>
                    </w:rPr>
                  </w:pPr>
                  <w:r w:rsidRPr="00A07DD0">
                    <w:rPr>
                      <w:b/>
                      <w:bCs/>
                    </w:rPr>
                    <w:t>Quality management</w:t>
                  </w:r>
                </w:p>
              </w:tc>
            </w:tr>
            <w:tr w:rsidR="00ED5F8E" w14:paraId="75749095" w14:textId="77777777" w:rsidTr="005928D1">
              <w:tc>
                <w:tcPr>
                  <w:tcW w:w="915" w:type="pct"/>
                </w:tcPr>
                <w:p w14:paraId="2AA16C55" w14:textId="77777777" w:rsidR="00ED5F8E" w:rsidRDefault="00ED5F8E" w:rsidP="005928D1">
                  <w:pPr>
                    <w:pStyle w:val="TableBodyText"/>
                    <w:spacing w:before="80"/>
                    <w:ind w:left="113"/>
                    <w:jc w:val="left"/>
                  </w:pPr>
                  <w:r>
                    <w:t>Contracted RTOs</w:t>
                  </w:r>
                </w:p>
              </w:tc>
              <w:tc>
                <w:tcPr>
                  <w:tcW w:w="4085" w:type="pct"/>
                </w:tcPr>
                <w:p w14:paraId="0DC5B9C6" w14:textId="77777777" w:rsidR="00ED5F8E" w:rsidRDefault="00ED5F8E" w:rsidP="005928D1">
                  <w:pPr>
                    <w:pStyle w:val="TableUnitsRow"/>
                    <w:spacing w:before="80"/>
                    <w:ind w:right="28"/>
                    <w:jc w:val="left"/>
                  </w:pPr>
                  <w:r>
                    <w:t>82 RTOs with a Training Initiative Funding Agreement (TIFA)</w:t>
                  </w:r>
                </w:p>
              </w:tc>
            </w:tr>
            <w:tr w:rsidR="00ED5F8E" w14:paraId="585095E4" w14:textId="77777777" w:rsidTr="005928D1">
              <w:tc>
                <w:tcPr>
                  <w:tcW w:w="915" w:type="pct"/>
                </w:tcPr>
                <w:p w14:paraId="13DB920D" w14:textId="77777777" w:rsidR="00ED5F8E" w:rsidRDefault="00ED5F8E" w:rsidP="005928D1">
                  <w:pPr>
                    <w:pStyle w:val="TableBodyText"/>
                    <w:spacing w:before="80"/>
                    <w:ind w:left="113"/>
                    <w:jc w:val="left"/>
                  </w:pPr>
                  <w:r>
                    <w:t>Quality framework</w:t>
                  </w:r>
                </w:p>
              </w:tc>
              <w:tc>
                <w:tcPr>
                  <w:tcW w:w="4085" w:type="pct"/>
                </w:tcPr>
                <w:p w14:paraId="697EC22E" w14:textId="77777777" w:rsidR="00ED5F8E" w:rsidRDefault="00ED5F8E" w:rsidP="005928D1">
                  <w:pPr>
                    <w:pStyle w:val="TableBullet"/>
                    <w:spacing w:before="80"/>
                    <w:contextualSpacing/>
                  </w:pPr>
                  <w:r>
                    <w:t>ACT Statement of Expectations</w:t>
                  </w:r>
                </w:p>
                <w:p w14:paraId="3EEC4729" w14:textId="77777777" w:rsidR="00ED5F8E" w:rsidRDefault="00ED5F8E" w:rsidP="005928D1">
                  <w:pPr>
                    <w:pStyle w:val="TableBullet"/>
                    <w:spacing w:before="80"/>
                    <w:contextualSpacing/>
                  </w:pPr>
                  <w:r>
                    <w:t>TIFA including application process and eligibility criteria</w:t>
                  </w:r>
                </w:p>
                <w:p w14:paraId="0972D1AE" w14:textId="77777777" w:rsidR="00ED5F8E" w:rsidRDefault="00ED5F8E" w:rsidP="005928D1">
                  <w:pPr>
                    <w:pStyle w:val="TableBullet"/>
                    <w:spacing w:before="80"/>
                    <w:contextualSpacing/>
                  </w:pPr>
                  <w:r>
                    <w:t>Audit Guide for Training Providers in the ACT including the compliance matrix and RTO Internal Review</w:t>
                  </w:r>
                </w:p>
                <w:p w14:paraId="14E2B543" w14:textId="77777777" w:rsidR="00ED5F8E" w:rsidRDefault="00ED5F8E" w:rsidP="005928D1">
                  <w:pPr>
                    <w:pStyle w:val="TableBullet"/>
                    <w:spacing w:before="80"/>
                    <w:contextualSpacing/>
                  </w:pPr>
                  <w:r>
                    <w:t>Compliance guides including ACT Standards Compliance Guides</w:t>
                  </w:r>
                </w:p>
              </w:tc>
            </w:tr>
            <w:tr w:rsidR="00ED5F8E" w14:paraId="1B1957AE" w14:textId="77777777" w:rsidTr="005928D1">
              <w:tc>
                <w:tcPr>
                  <w:tcW w:w="915" w:type="pct"/>
                </w:tcPr>
                <w:p w14:paraId="269341C4" w14:textId="77777777" w:rsidR="00ED5F8E" w:rsidRDefault="00ED5F8E" w:rsidP="005928D1">
                  <w:pPr>
                    <w:pStyle w:val="TableBodyText"/>
                    <w:spacing w:before="80"/>
                    <w:ind w:left="113"/>
                    <w:jc w:val="left"/>
                  </w:pPr>
                  <w:r>
                    <w:t>RTO eligibility criteria</w:t>
                  </w:r>
                </w:p>
              </w:tc>
              <w:tc>
                <w:tcPr>
                  <w:tcW w:w="4085" w:type="pct"/>
                </w:tcPr>
                <w:p w14:paraId="7A4ED24B" w14:textId="77777777" w:rsidR="00ED5F8E" w:rsidRDefault="00ED5F8E" w:rsidP="005928D1">
                  <w:pPr>
                    <w:pStyle w:val="TableBullet"/>
                    <w:spacing w:before="80"/>
                    <w:contextualSpacing/>
                  </w:pPr>
                  <w:r>
                    <w:t>hold a current registration with ASQA</w:t>
                  </w:r>
                </w:p>
                <w:p w14:paraId="3CE67C22" w14:textId="77777777" w:rsidR="00ED5F8E" w:rsidRDefault="00ED5F8E" w:rsidP="005928D1">
                  <w:pPr>
                    <w:pStyle w:val="TableBullet"/>
                    <w:spacing w:before="80"/>
                    <w:contextualSpacing/>
                  </w:pPr>
                  <w:r>
                    <w:t>hold all insurance cover necessary to carry out its business operations</w:t>
                  </w:r>
                </w:p>
                <w:p w14:paraId="71350BFA" w14:textId="77777777" w:rsidR="00ED5F8E" w:rsidRDefault="00ED5F8E" w:rsidP="005928D1">
                  <w:pPr>
                    <w:pStyle w:val="TableBullet"/>
                    <w:spacing w:before="80"/>
                    <w:contextualSpacing/>
                  </w:pPr>
                  <w:r>
                    <w:t>be able to report training delivery information using an AVETMISS compliant student management system</w:t>
                  </w:r>
                </w:p>
              </w:tc>
            </w:tr>
            <w:tr w:rsidR="00ED5F8E" w14:paraId="734AF616" w14:textId="77777777" w:rsidTr="005928D1">
              <w:tc>
                <w:tcPr>
                  <w:tcW w:w="915" w:type="pct"/>
                </w:tcPr>
                <w:p w14:paraId="36456A61" w14:textId="77777777" w:rsidR="00ED5F8E" w:rsidRDefault="00ED5F8E" w:rsidP="005928D1">
                  <w:pPr>
                    <w:pStyle w:val="TableBodyText"/>
                    <w:spacing w:before="80"/>
                    <w:ind w:left="113"/>
                    <w:jc w:val="left"/>
                  </w:pPr>
                  <w:r>
                    <w:t>Statement of expectations</w:t>
                  </w:r>
                </w:p>
              </w:tc>
              <w:tc>
                <w:tcPr>
                  <w:tcW w:w="4085" w:type="pct"/>
                </w:tcPr>
                <w:p w14:paraId="200EDF9C" w14:textId="77777777" w:rsidR="00ED5F8E" w:rsidRDefault="00ED5F8E" w:rsidP="005928D1">
                  <w:pPr>
                    <w:pStyle w:val="TableBullet"/>
                    <w:spacing w:before="80"/>
                    <w:contextualSpacing/>
                  </w:pPr>
                  <w:r>
                    <w:t>Co</w:t>
                  </w:r>
                  <w:r>
                    <w:noBreakHyphen/>
                    <w:t>operative</w:t>
                  </w:r>
                </w:p>
                <w:p w14:paraId="75A52B60" w14:textId="77777777" w:rsidR="00ED5F8E" w:rsidRDefault="00ED5F8E" w:rsidP="005928D1">
                  <w:pPr>
                    <w:pStyle w:val="TableBullet"/>
                    <w:spacing w:before="80"/>
                    <w:contextualSpacing/>
                  </w:pPr>
                  <w:r>
                    <w:t>Accountable</w:t>
                  </w:r>
                </w:p>
                <w:p w14:paraId="5C7DFB8F" w14:textId="77777777" w:rsidR="00ED5F8E" w:rsidRDefault="00ED5F8E" w:rsidP="005928D1">
                  <w:pPr>
                    <w:pStyle w:val="TableBullet"/>
                    <w:spacing w:before="80"/>
                    <w:contextualSpacing/>
                  </w:pPr>
                  <w:r>
                    <w:t>Responsive</w:t>
                  </w:r>
                </w:p>
                <w:p w14:paraId="68287630" w14:textId="77777777" w:rsidR="00ED5F8E" w:rsidRDefault="00ED5F8E" w:rsidP="005928D1">
                  <w:pPr>
                    <w:pStyle w:val="TableBullet"/>
                    <w:spacing w:before="80"/>
                    <w:contextualSpacing/>
                  </w:pPr>
                  <w:r>
                    <w:t>Ethical</w:t>
                  </w:r>
                </w:p>
              </w:tc>
            </w:tr>
            <w:tr w:rsidR="00ED5F8E" w14:paraId="11E310F1" w14:textId="77777777" w:rsidTr="005928D1">
              <w:trPr>
                <w:trHeight w:val="1330"/>
              </w:trPr>
              <w:tc>
                <w:tcPr>
                  <w:tcW w:w="915" w:type="pct"/>
                </w:tcPr>
                <w:p w14:paraId="1DCFA45A" w14:textId="77777777" w:rsidR="00ED5F8E" w:rsidRDefault="00ED5F8E" w:rsidP="005928D1">
                  <w:pPr>
                    <w:pStyle w:val="TableBodyText"/>
                    <w:spacing w:before="80"/>
                    <w:ind w:left="113"/>
                    <w:jc w:val="left"/>
                  </w:pPr>
                  <w:r>
                    <w:t>Performance monitoring</w:t>
                  </w:r>
                </w:p>
              </w:tc>
              <w:tc>
                <w:tcPr>
                  <w:tcW w:w="4085" w:type="pct"/>
                </w:tcPr>
                <w:p w14:paraId="41E0DC00" w14:textId="77777777" w:rsidR="00ED5F8E" w:rsidRPr="00786435" w:rsidRDefault="00ED5F8E" w:rsidP="005928D1">
                  <w:pPr>
                    <w:pStyle w:val="TableBodyText"/>
                    <w:jc w:val="left"/>
                    <w:rPr>
                      <w:lang w:eastAsia="en-US"/>
                    </w:rPr>
                  </w:pPr>
                  <w:r w:rsidRPr="00786435">
                    <w:rPr>
                      <w:lang w:eastAsia="en-US"/>
                    </w:rPr>
                    <w:t>The risk level of each RTO is assessed against a set of measurable risk indicators each calendar year. The two indicator categories are potential and known concerns</w:t>
                  </w:r>
                </w:p>
                <w:p w14:paraId="6A64B487" w14:textId="77777777" w:rsidR="00ED5F8E" w:rsidRPr="00786435" w:rsidRDefault="00ED5F8E" w:rsidP="005928D1">
                  <w:pPr>
                    <w:pStyle w:val="TableBullet"/>
                    <w:spacing w:before="80"/>
                    <w:contextualSpacing/>
                    <w:rPr>
                      <w:lang w:eastAsia="en-US"/>
                    </w:rPr>
                  </w:pPr>
                  <w:r w:rsidRPr="00786435">
                    <w:rPr>
                      <w:lang w:eastAsia="en-US"/>
                    </w:rPr>
                    <w:t>Potential concerns include but are not restricted to amount of funding</w:t>
                  </w:r>
                  <w:r>
                    <w:rPr>
                      <w:lang w:eastAsia="en-US"/>
                    </w:rPr>
                    <w:t>;</w:t>
                  </w:r>
                  <w:r w:rsidRPr="00786435">
                    <w:rPr>
                      <w:lang w:eastAsia="en-US"/>
                    </w:rPr>
                    <w:t xml:space="preserve"> student activity</w:t>
                  </w:r>
                  <w:r>
                    <w:rPr>
                      <w:lang w:eastAsia="en-US"/>
                    </w:rPr>
                    <w:t>;</w:t>
                  </w:r>
                  <w:r w:rsidRPr="00786435">
                    <w:rPr>
                      <w:lang w:eastAsia="en-US"/>
                    </w:rPr>
                    <w:t xml:space="preserve"> number of qualifications</w:t>
                  </w:r>
                  <w:r>
                    <w:rPr>
                      <w:lang w:eastAsia="en-US"/>
                    </w:rPr>
                    <w:t>;</w:t>
                  </w:r>
                  <w:r w:rsidRPr="00786435">
                    <w:rPr>
                      <w:lang w:eastAsia="en-US"/>
                    </w:rPr>
                    <w:t xml:space="preserve"> past audit results</w:t>
                  </w:r>
                  <w:r>
                    <w:rPr>
                      <w:lang w:eastAsia="en-US"/>
                    </w:rPr>
                    <w:t>;</w:t>
                  </w:r>
                  <w:r w:rsidRPr="00786435">
                    <w:rPr>
                      <w:lang w:eastAsia="en-US"/>
                    </w:rPr>
                    <w:t xml:space="preserve"> turnover in personnel</w:t>
                  </w:r>
                  <w:r>
                    <w:rPr>
                      <w:lang w:eastAsia="en-US"/>
                    </w:rPr>
                    <w:t>;</w:t>
                  </w:r>
                  <w:r w:rsidRPr="00786435">
                    <w:rPr>
                      <w:lang w:eastAsia="en-US"/>
                    </w:rPr>
                    <w:t xml:space="preserve"> and completion rates</w:t>
                  </w:r>
                </w:p>
                <w:p w14:paraId="346E98A7" w14:textId="77777777" w:rsidR="00ED5F8E" w:rsidRDefault="00ED5F8E" w:rsidP="005928D1">
                  <w:pPr>
                    <w:pStyle w:val="TableBullet"/>
                    <w:spacing w:before="80"/>
                    <w:contextualSpacing/>
                  </w:pPr>
                  <w:r w:rsidRPr="00786435">
                    <w:rPr>
                      <w:lang w:eastAsia="en-US"/>
                    </w:rPr>
                    <w:t>Known concerns include</w:t>
                  </w:r>
                  <w:r>
                    <w:rPr>
                      <w:lang w:eastAsia="en-US"/>
                    </w:rPr>
                    <w:t xml:space="preserve"> but</w:t>
                  </w:r>
                  <w:r w:rsidRPr="00786435">
                    <w:rPr>
                      <w:lang w:eastAsia="en-US"/>
                    </w:rPr>
                    <w:t xml:space="preserve"> are not restricted to poor RTO behaviour</w:t>
                  </w:r>
                  <w:r>
                    <w:rPr>
                      <w:lang w:eastAsia="en-US"/>
                    </w:rPr>
                    <w:t>;</w:t>
                  </w:r>
                  <w:r w:rsidRPr="00786435">
                    <w:rPr>
                      <w:lang w:eastAsia="en-US"/>
                    </w:rPr>
                    <w:t xml:space="preserve"> complaints about RTO; incorrect payment claims; and ASQA notice of non</w:t>
                  </w:r>
                  <w:r>
                    <w:rPr>
                      <w:lang w:eastAsia="en-US"/>
                    </w:rPr>
                    <w:noBreakHyphen/>
                  </w:r>
                  <w:r w:rsidRPr="00786435">
                    <w:rPr>
                      <w:lang w:eastAsia="en-US"/>
                    </w:rPr>
                    <w:t>compliance for RTO</w:t>
                  </w:r>
                </w:p>
              </w:tc>
            </w:tr>
            <w:tr w:rsidR="00ED5F8E" w14:paraId="5F5C9E7E" w14:textId="77777777" w:rsidTr="005928D1">
              <w:tc>
                <w:tcPr>
                  <w:tcW w:w="915" w:type="pct"/>
                </w:tcPr>
                <w:p w14:paraId="4F0DB1F6" w14:textId="77777777" w:rsidR="00ED5F8E" w:rsidRDefault="00ED5F8E" w:rsidP="005928D1">
                  <w:pPr>
                    <w:pStyle w:val="TableBodyText"/>
                    <w:spacing w:before="80"/>
                    <w:ind w:left="113"/>
                    <w:jc w:val="left"/>
                  </w:pPr>
                  <w:r>
                    <w:t>Sanctions for breach</w:t>
                  </w:r>
                </w:p>
              </w:tc>
              <w:tc>
                <w:tcPr>
                  <w:tcW w:w="4085" w:type="pct"/>
                </w:tcPr>
                <w:p w14:paraId="5B70FDFC" w14:textId="77777777" w:rsidR="00ED5F8E" w:rsidRPr="00786435" w:rsidRDefault="00ED5F8E" w:rsidP="005928D1">
                  <w:pPr>
                    <w:pStyle w:val="TableBullet"/>
                    <w:numPr>
                      <w:ilvl w:val="0"/>
                      <w:numId w:val="0"/>
                    </w:numPr>
                    <w:tabs>
                      <w:tab w:val="left" w:pos="720"/>
                    </w:tabs>
                    <w:spacing w:before="80"/>
                    <w:ind w:left="170" w:hanging="170"/>
                    <w:rPr>
                      <w:lang w:eastAsia="en-US"/>
                    </w:rPr>
                  </w:pPr>
                  <w:r w:rsidRPr="00786435">
                    <w:rPr>
                      <w:lang w:eastAsia="en-US"/>
                    </w:rPr>
                    <w:t>Actions are taken in response to systems and process or student file non</w:t>
                  </w:r>
                  <w:r>
                    <w:rPr>
                      <w:lang w:eastAsia="en-US"/>
                    </w:rPr>
                    <w:noBreakHyphen/>
                  </w:r>
                  <w:r w:rsidRPr="00786435">
                    <w:rPr>
                      <w:lang w:eastAsia="en-US"/>
                    </w:rPr>
                    <w:t>compliances identified:</w:t>
                  </w:r>
                </w:p>
                <w:p w14:paraId="18CCA1AA" w14:textId="77777777" w:rsidR="00ED5F8E" w:rsidRPr="00786435" w:rsidRDefault="00ED5F8E" w:rsidP="005928D1">
                  <w:pPr>
                    <w:pStyle w:val="TableBullet"/>
                    <w:keepLines w:val="0"/>
                    <w:spacing w:before="80"/>
                    <w:contextualSpacing/>
                    <w:rPr>
                      <w:lang w:eastAsia="en-US"/>
                    </w:rPr>
                  </w:pPr>
                  <w:r w:rsidRPr="00786435">
                    <w:rPr>
                      <w:lang w:eastAsia="en-US"/>
                    </w:rPr>
                    <w:t>deducting an amount from the funding</w:t>
                  </w:r>
                </w:p>
                <w:p w14:paraId="7D62A68F" w14:textId="77777777" w:rsidR="00ED5F8E" w:rsidRPr="00786435" w:rsidRDefault="00ED5F8E" w:rsidP="005928D1">
                  <w:pPr>
                    <w:pStyle w:val="TableBullet"/>
                    <w:keepLines w:val="0"/>
                    <w:spacing w:before="80"/>
                    <w:contextualSpacing/>
                    <w:rPr>
                      <w:lang w:eastAsia="en-US"/>
                    </w:rPr>
                  </w:pPr>
                  <w:r w:rsidRPr="00786435">
                    <w:rPr>
                      <w:lang w:eastAsia="en-US"/>
                    </w:rPr>
                    <w:t>deferring or withholding payments</w:t>
                  </w:r>
                </w:p>
                <w:p w14:paraId="4C9CB7CE" w14:textId="77777777" w:rsidR="00ED5F8E" w:rsidRPr="00786435" w:rsidRDefault="00ED5F8E" w:rsidP="005928D1">
                  <w:pPr>
                    <w:pStyle w:val="TableBullet"/>
                    <w:keepLines w:val="0"/>
                    <w:spacing w:before="80"/>
                    <w:contextualSpacing/>
                    <w:rPr>
                      <w:lang w:eastAsia="en-US"/>
                    </w:rPr>
                  </w:pPr>
                  <w:r w:rsidRPr="00786435">
                    <w:rPr>
                      <w:lang w:eastAsia="en-US"/>
                    </w:rPr>
                    <w:t>preventing or limiting access to further funding</w:t>
                  </w:r>
                </w:p>
                <w:p w14:paraId="33443D6B" w14:textId="77777777" w:rsidR="00ED5F8E" w:rsidRPr="00786435" w:rsidRDefault="00ED5F8E" w:rsidP="005928D1">
                  <w:pPr>
                    <w:pStyle w:val="TableBullet"/>
                    <w:keepLines w:val="0"/>
                    <w:spacing w:before="80"/>
                    <w:contextualSpacing/>
                  </w:pPr>
                  <w:r w:rsidRPr="00786435">
                    <w:rPr>
                      <w:lang w:eastAsia="en-US"/>
                    </w:rPr>
                    <w:t xml:space="preserve">removing, restricting or suspending the RTO’s </w:t>
                  </w:r>
                  <w:r>
                    <w:rPr>
                      <w:lang w:eastAsia="en-US"/>
                    </w:rPr>
                    <w:t>TIFA</w:t>
                  </w:r>
                </w:p>
                <w:p w14:paraId="5BF4F4B5" w14:textId="77777777" w:rsidR="00ED5F8E" w:rsidRDefault="00ED5F8E" w:rsidP="005928D1">
                  <w:pPr>
                    <w:pStyle w:val="TableBullet"/>
                    <w:spacing w:before="80"/>
                    <w:contextualSpacing/>
                  </w:pPr>
                  <w:r w:rsidRPr="00786435">
                    <w:t xml:space="preserve">applying conditions to the RTO’s </w:t>
                  </w:r>
                  <w:r>
                    <w:t>TIFA</w:t>
                  </w:r>
                </w:p>
              </w:tc>
            </w:tr>
            <w:tr w:rsidR="00ED5F8E" w14:paraId="39F6D214" w14:textId="77777777" w:rsidTr="005928D1">
              <w:tc>
                <w:tcPr>
                  <w:tcW w:w="915" w:type="pct"/>
                  <w:tcBorders>
                    <w:bottom w:val="single" w:sz="6" w:space="0" w:color="BFBFBF"/>
                  </w:tcBorders>
                  <w:shd w:val="clear" w:color="auto" w:fill="auto"/>
                </w:tcPr>
                <w:p w14:paraId="7F392056" w14:textId="77777777" w:rsidR="00ED5F8E" w:rsidRDefault="00ED5F8E" w:rsidP="005928D1">
                  <w:pPr>
                    <w:pStyle w:val="TableBodyText"/>
                    <w:spacing w:before="80"/>
                    <w:ind w:left="113"/>
                    <w:jc w:val="left"/>
                  </w:pPr>
                  <w:r>
                    <w:t>Regulator</w:t>
                  </w:r>
                </w:p>
              </w:tc>
              <w:tc>
                <w:tcPr>
                  <w:tcW w:w="4085" w:type="pct"/>
                  <w:tcBorders>
                    <w:bottom w:val="single" w:sz="6" w:space="0" w:color="BFBFBF"/>
                  </w:tcBorders>
                  <w:shd w:val="clear" w:color="auto" w:fill="auto"/>
                </w:tcPr>
                <w:p w14:paraId="4D9A77E8" w14:textId="77777777" w:rsidR="00ED5F8E" w:rsidRDefault="00ED5F8E" w:rsidP="005928D1">
                  <w:pPr>
                    <w:pStyle w:val="TableBodyText"/>
                    <w:spacing w:before="80"/>
                    <w:jc w:val="left"/>
                  </w:pPr>
                  <w:r>
                    <w:t>ASQA</w:t>
                  </w:r>
                </w:p>
              </w:tc>
            </w:tr>
          </w:tbl>
          <w:p w14:paraId="4CE61817" w14:textId="77777777" w:rsidR="00ED5F8E" w:rsidRDefault="00ED5F8E" w:rsidP="005928D1">
            <w:pPr>
              <w:pStyle w:val="Box"/>
            </w:pPr>
          </w:p>
        </w:tc>
      </w:tr>
      <w:tr w:rsidR="00ED5F8E" w14:paraId="7087F551" w14:textId="77777777" w:rsidTr="005928D1">
        <w:tc>
          <w:tcPr>
            <w:tcW w:w="5000" w:type="pct"/>
            <w:tcBorders>
              <w:top w:val="nil"/>
              <w:left w:val="nil"/>
              <w:bottom w:val="nil"/>
              <w:right w:val="nil"/>
            </w:tcBorders>
            <w:shd w:val="clear" w:color="auto" w:fill="auto"/>
          </w:tcPr>
          <w:p w14:paraId="04273E26" w14:textId="6A416B9A" w:rsidR="00ED5F8E" w:rsidRDefault="006301F2" w:rsidP="005928D1">
            <w:pPr>
              <w:pStyle w:val="Note"/>
            </w:pPr>
            <w:r>
              <w:t>.. n</w:t>
            </w:r>
            <w:r w:rsidR="00ED5F8E">
              <w:t>ot applicable.</w:t>
            </w:r>
          </w:p>
        </w:tc>
      </w:tr>
      <w:tr w:rsidR="00ED5F8E" w14:paraId="34D3DDC1" w14:textId="77777777" w:rsidTr="005928D1">
        <w:tc>
          <w:tcPr>
            <w:tcW w:w="5000" w:type="pct"/>
            <w:tcBorders>
              <w:top w:val="nil"/>
              <w:left w:val="nil"/>
              <w:bottom w:val="single" w:sz="6" w:space="0" w:color="78A22F"/>
              <w:right w:val="nil"/>
            </w:tcBorders>
            <w:shd w:val="clear" w:color="auto" w:fill="auto"/>
          </w:tcPr>
          <w:p w14:paraId="2ADB2980" w14:textId="77777777" w:rsidR="00ED5F8E" w:rsidRDefault="00ED5F8E" w:rsidP="005928D1">
            <w:pPr>
              <w:pStyle w:val="Box"/>
              <w:spacing w:before="0" w:line="120" w:lineRule="exact"/>
            </w:pPr>
          </w:p>
        </w:tc>
      </w:tr>
      <w:tr w:rsidR="00ED5F8E" w:rsidRPr="000863A5" w14:paraId="742617EC" w14:textId="77777777" w:rsidTr="005928D1">
        <w:tc>
          <w:tcPr>
            <w:tcW w:w="5000" w:type="pct"/>
            <w:tcBorders>
              <w:top w:val="single" w:sz="6" w:space="0" w:color="78A22F"/>
              <w:left w:val="nil"/>
              <w:bottom w:val="nil"/>
              <w:right w:val="nil"/>
            </w:tcBorders>
          </w:tcPr>
          <w:p w14:paraId="3EEF0F2D" w14:textId="77777777" w:rsidR="00ED5F8E" w:rsidRPr="00626D32" w:rsidRDefault="00ED5F8E" w:rsidP="005928D1">
            <w:pPr>
              <w:pStyle w:val="BoxSpaceBelow"/>
            </w:pPr>
          </w:p>
        </w:tc>
      </w:tr>
    </w:tbl>
    <w:p w14:paraId="0B950D90" w14:textId="77777777" w:rsidR="00ED5F8E" w:rsidRPr="002F1148" w:rsidRDefault="00ED5F8E" w:rsidP="005928D1">
      <w:pPr>
        <w:pStyle w:val="BoxSpaceAbove"/>
      </w:pPr>
    </w:p>
    <w:p w14:paraId="703616AA" w14:textId="77777777" w:rsidR="00ED5F8E" w:rsidRDefault="00ED5F8E" w:rsidP="00ED5F8E">
      <w:pPr>
        <w:sectPr w:rsidR="00ED5F8E" w:rsidSect="00ED5F8E">
          <w:headerReference w:type="even" r:id="rId162"/>
          <w:headerReference w:type="default" r:id="rId163"/>
          <w:footerReference w:type="even" r:id="rId164"/>
          <w:footerReference w:type="default" r:id="rId165"/>
          <w:type w:val="oddPage"/>
          <w:pgSz w:w="11907" w:h="16840" w:code="9"/>
          <w:pgMar w:top="1985" w:right="1304" w:bottom="1247" w:left="1814" w:header="1701" w:footer="397" w:gutter="0"/>
          <w:pgNumType w:chapSep="period"/>
          <w:cols w:space="720"/>
          <w:docGrid w:linePitch="326"/>
        </w:sectPr>
      </w:pPr>
    </w:p>
    <w:p w14:paraId="6610714A" w14:textId="77777777" w:rsidR="00ED5F8E" w:rsidRDefault="00ED5F8E" w:rsidP="00F82F7B">
      <w:pPr>
        <w:pStyle w:val="Heading1"/>
      </w:pPr>
      <w:bookmarkStart w:id="123" w:name="_Toc41645069"/>
      <w:r>
        <w:t>E</w:t>
      </w:r>
      <w:r>
        <w:tab/>
        <w:t>Higher education policy settings</w:t>
      </w:r>
      <w:bookmarkEnd w:id="123"/>
    </w:p>
    <w:p w14:paraId="1FD715B4" w14:textId="77777777" w:rsidR="00ED5F8E" w:rsidRDefault="00ED5F8E" w:rsidP="005928D1">
      <w:pPr>
        <w:pStyle w:val="BodyText"/>
      </w:pPr>
      <w:r>
        <w:t xml:space="preserve">To inform policy options considered in the interim report, this appendix outlines higher education policy settings — in particular, the funding and loan arrangements in higher education. It also outlines the prices and subsidies of various levels of qualification, across a sample of providers, relating to three occupations — nurse, child educator and carer, and building designer. This is intended to highlight some of the differences between the VET and higher education sectors. </w:t>
      </w:r>
    </w:p>
    <w:p w14:paraId="19684A7F" w14:textId="6DAD105F" w:rsidR="00ED5F8E" w:rsidRDefault="00ED5F8E" w:rsidP="005928D1">
      <w:pPr>
        <w:pStyle w:val="Heading2"/>
      </w:pPr>
      <w:bookmarkStart w:id="124" w:name="_Toc41645070"/>
      <w:r>
        <w:t>E.</w:t>
      </w:r>
      <w:r>
        <w:rPr>
          <w:noProof/>
        </w:rPr>
        <w:t>1</w:t>
      </w:r>
      <w:r>
        <w:tab/>
      </w:r>
      <w:r w:rsidRPr="003261A1">
        <w:t>Higher education policy settings</w:t>
      </w:r>
      <w:bookmarkEnd w:id="124"/>
    </w:p>
    <w:p w14:paraId="50FEB524" w14:textId="77777777" w:rsidR="00ED5F8E" w:rsidRPr="00713E17" w:rsidRDefault="00ED5F8E" w:rsidP="005928D1">
      <w:pPr>
        <w:pStyle w:val="Heading3"/>
        <w:spacing w:before="280"/>
      </w:pPr>
      <w:r w:rsidRPr="00713E17">
        <w:t>How are universities funded?</w:t>
      </w:r>
    </w:p>
    <w:p w14:paraId="5677F919" w14:textId="24E7AA56" w:rsidR="00ED5F8E" w:rsidRDefault="00ED5F8E" w:rsidP="005928D1">
      <w:pPr>
        <w:pStyle w:val="BodyText"/>
      </w:pPr>
      <w:r w:rsidRPr="00E02326">
        <w:t xml:space="preserve">Since 1989, higher education in Australia has been jointly funded by </w:t>
      </w:r>
      <w:r>
        <w:t xml:space="preserve">student </w:t>
      </w:r>
      <w:r w:rsidRPr="00E02326">
        <w:t xml:space="preserve">tuition fees and </w:t>
      </w:r>
      <w:r>
        <w:t xml:space="preserve">grants from </w:t>
      </w:r>
      <w:r w:rsidRPr="00E02326">
        <w:t xml:space="preserve">the Australian </w:t>
      </w:r>
      <w:r>
        <w:t>G</w:t>
      </w:r>
      <w:r w:rsidRPr="00E02326">
        <w:t>overnment</w:t>
      </w:r>
      <w:r>
        <w:t>. Government f</w:t>
      </w:r>
      <w:r w:rsidRPr="00E02326">
        <w:t xml:space="preserve">unding is provided under the </w:t>
      </w:r>
      <w:r w:rsidRPr="00EE646A">
        <w:rPr>
          <w:i/>
          <w:iCs/>
        </w:rPr>
        <w:t>Higher Education Support Act 2003</w:t>
      </w:r>
      <w:r w:rsidRPr="00E02326">
        <w:t xml:space="preserve"> </w:t>
      </w:r>
      <w:r w:rsidRPr="00EE646A">
        <w:rPr>
          <w:i/>
          <w:iCs/>
        </w:rPr>
        <w:t>(HESA)</w:t>
      </w:r>
      <w:r>
        <w:t xml:space="preserve"> (Cwlth),</w:t>
      </w:r>
      <w:r w:rsidRPr="00E02326">
        <w:t xml:space="preserve"> through the</w:t>
      </w:r>
      <w:r>
        <w:t xml:space="preserve"> </w:t>
      </w:r>
      <w:r w:rsidRPr="00E02326">
        <w:t>Commonwealth Grant Scheme (CGS)</w:t>
      </w:r>
      <w:r>
        <w:t xml:space="preserve"> </w:t>
      </w:r>
      <w:r w:rsidR="00E85FF0" w:rsidRPr="00E85FF0">
        <w:rPr>
          <w:szCs w:val="24"/>
        </w:rPr>
        <w:t>(DESE 2016a)</w:t>
      </w:r>
      <w:r w:rsidRPr="00E02326">
        <w:t>.</w:t>
      </w:r>
      <w:r>
        <w:t xml:space="preserve"> The Higher Education Loan Programme (HELP) — which enables students to take out a loan to pay tuition fees — and a number of other grants (box E.1) are also funded under the HESA. </w:t>
      </w:r>
    </w:p>
    <w:p w14:paraId="539C17D0" w14:textId="77777777" w:rsidR="00ED5F8E" w:rsidRDefault="00ED5F8E" w:rsidP="005928D1">
      <w:pPr>
        <w:pStyle w:val="BodyText"/>
      </w:pPr>
      <w:r w:rsidRPr="001C3EF2">
        <w:t>The HESA is the primary vehicle for Australian Government financial support for higher education and certain VET. It outlines a number of aspects including: the eligibility requirements for access to Australian Government funding and HELP; a list of approved higher education providers, and their administrative and reporting obligations; the Australian Government contributions provided under the CGS; the maximum student contributions that universities can charge; and the conditions under which students can take out a HELP</w:t>
      </w:r>
      <w:r>
        <w:t xml:space="preserve"> loan</w:t>
      </w:r>
      <w:r w:rsidRPr="001C3EF2">
        <w:t>. These are discussed in more detail below.</w:t>
      </w:r>
      <w:r>
        <w:t xml:space="preserve"> </w:t>
      </w:r>
    </w:p>
    <w:p w14:paraId="264A5756" w14:textId="77777777" w:rsidR="00ED5F8E" w:rsidRDefault="00ED5F8E" w:rsidP="005928D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ED5F8E" w14:paraId="1FF73BFA" w14:textId="77777777" w:rsidTr="005928D1">
        <w:trPr>
          <w:tblHeader/>
        </w:trPr>
        <w:tc>
          <w:tcPr>
            <w:tcW w:w="5000" w:type="pct"/>
            <w:tcBorders>
              <w:top w:val="single" w:sz="6" w:space="0" w:color="78A22F"/>
              <w:left w:val="nil"/>
              <w:bottom w:val="nil"/>
              <w:right w:val="nil"/>
            </w:tcBorders>
            <w:shd w:val="clear" w:color="auto" w:fill="F2F2F2"/>
          </w:tcPr>
          <w:p w14:paraId="0D0550BE" w14:textId="12034323" w:rsidR="00ED5F8E" w:rsidRDefault="00ED5F8E" w:rsidP="005928D1">
            <w:pPr>
              <w:pStyle w:val="BoxTitle"/>
            </w:pPr>
            <w:r>
              <w:rPr>
                <w:b w:val="0"/>
              </w:rPr>
              <w:t>Box E.</w:t>
            </w:r>
            <w:r>
              <w:rPr>
                <w:b w:val="0"/>
                <w:noProof/>
              </w:rPr>
              <w:t>1</w:t>
            </w:r>
            <w:r>
              <w:tab/>
              <w:t>Other Australian Government grants available to higher education providers</w:t>
            </w:r>
          </w:p>
        </w:tc>
      </w:tr>
      <w:tr w:rsidR="00ED5F8E" w14:paraId="144047DA" w14:textId="77777777" w:rsidTr="005928D1">
        <w:tc>
          <w:tcPr>
            <w:tcW w:w="5000" w:type="pct"/>
            <w:tcBorders>
              <w:top w:val="nil"/>
              <w:left w:val="nil"/>
              <w:bottom w:val="nil"/>
              <w:right w:val="nil"/>
            </w:tcBorders>
            <w:shd w:val="clear" w:color="auto" w:fill="F2F2F2"/>
          </w:tcPr>
          <w:p w14:paraId="6AC4AD13" w14:textId="77777777" w:rsidR="00ED5F8E" w:rsidRPr="00FB225C" w:rsidRDefault="00ED5F8E" w:rsidP="005928D1">
            <w:pPr>
              <w:pStyle w:val="Box"/>
            </w:pPr>
            <w:r w:rsidRPr="00A67CF8">
              <w:t>Through the</w:t>
            </w:r>
            <w:r>
              <w:rPr>
                <w:i/>
                <w:iCs/>
              </w:rPr>
              <w:t xml:space="preserve"> </w:t>
            </w:r>
            <w:r w:rsidRPr="00DC7581">
              <w:rPr>
                <w:i/>
                <w:iCs/>
              </w:rPr>
              <w:t>Higher Education Support Act 2003</w:t>
            </w:r>
            <w:r>
              <w:t xml:space="preserve"> (HESA) (Cwlth)</w:t>
            </w:r>
            <w:r w:rsidRPr="00A67CF8">
              <w:t>, the Australian Government makes o</w:t>
            </w:r>
            <w:r w:rsidRPr="00DC7581">
              <w:t xml:space="preserve">ther grants available to higher education providers. These </w:t>
            </w:r>
            <w:r w:rsidRPr="00FB225C">
              <w:t>include</w:t>
            </w:r>
            <w:r>
              <w:t xml:space="preserve"> the</w:t>
            </w:r>
            <w:r w:rsidRPr="00FB225C">
              <w:t>:</w:t>
            </w:r>
          </w:p>
          <w:p w14:paraId="1630A824" w14:textId="77777777" w:rsidR="00ED5F8E" w:rsidRPr="00FB225C" w:rsidRDefault="00ED5F8E" w:rsidP="005928D1">
            <w:pPr>
              <w:pStyle w:val="BoxListBullet"/>
            </w:pPr>
            <w:r w:rsidRPr="008E2370">
              <w:rPr>
                <w:rStyle w:val="Strong"/>
              </w:rPr>
              <w:t>Disability Support Program</w:t>
            </w:r>
            <w:r w:rsidRPr="00FB225C">
              <w:rPr>
                <w:rStyle w:val="Strong"/>
              </w:rPr>
              <w:t xml:space="preserve"> </w:t>
            </w:r>
            <w:r w:rsidRPr="00FB225C">
              <w:t>— funding to eligible higher education providers with the aim of improving access for students with disabilities</w:t>
            </w:r>
          </w:p>
          <w:p w14:paraId="63AF38AE" w14:textId="77777777" w:rsidR="00ED5F8E" w:rsidRPr="00FB225C" w:rsidRDefault="00ED5F8E" w:rsidP="005928D1">
            <w:pPr>
              <w:pStyle w:val="BoxListBullet"/>
            </w:pPr>
            <w:r w:rsidRPr="00885E99">
              <w:rPr>
                <w:rStyle w:val="Strong"/>
              </w:rPr>
              <w:t>Indigenous Support Program</w:t>
            </w:r>
            <w:r w:rsidRPr="00FB225C">
              <w:rPr>
                <w:rStyle w:val="Strong"/>
              </w:rPr>
              <w:t xml:space="preserve"> </w:t>
            </w:r>
            <w:r w:rsidRPr="00FB225C">
              <w:t>— grants to higher education providers that aim to assist providers in meeting the needs of their Aboriginal and Torres Strait Islander students</w:t>
            </w:r>
          </w:p>
          <w:p w14:paraId="541E4F9D" w14:textId="77777777" w:rsidR="00ED5F8E" w:rsidRPr="00FB225C" w:rsidRDefault="00ED5F8E" w:rsidP="005928D1">
            <w:pPr>
              <w:pStyle w:val="BoxListBullet"/>
            </w:pPr>
            <w:r w:rsidRPr="00B3678D">
              <w:rPr>
                <w:rStyle w:val="Strong"/>
              </w:rPr>
              <w:t>Structural Adjustment Fund</w:t>
            </w:r>
            <w:r w:rsidRPr="00FB225C">
              <w:t xml:space="preserve"> — funding to assist universities to operate more competitively in the demand</w:t>
            </w:r>
            <w:r>
              <w:t>-</w:t>
            </w:r>
            <w:r w:rsidRPr="00FB225C">
              <w:t>driven funding environment</w:t>
            </w:r>
          </w:p>
          <w:p w14:paraId="29E12329" w14:textId="77777777" w:rsidR="00ED5F8E" w:rsidRPr="00F21734" w:rsidRDefault="00ED5F8E" w:rsidP="005928D1">
            <w:pPr>
              <w:pStyle w:val="BoxListBullet"/>
              <w:rPr>
                <w:spacing w:val="-2"/>
              </w:rPr>
            </w:pPr>
            <w:r w:rsidRPr="00B3678D">
              <w:rPr>
                <w:rStyle w:val="Strong"/>
              </w:rPr>
              <w:t>Higher Education Participation and Partnership Program</w:t>
            </w:r>
            <w:r w:rsidRPr="00F21734">
              <w:rPr>
                <w:rStyle w:val="Strong"/>
                <w:b w:val="0"/>
              </w:rPr>
              <w:t xml:space="preserve"> — </w:t>
            </w:r>
            <w:r w:rsidRPr="00F21734">
              <w:rPr>
                <w:rStyle w:val="Strong"/>
                <w:b w:val="0"/>
                <w:spacing w:val="-2"/>
              </w:rPr>
              <w:t>aims to</w:t>
            </w:r>
            <w:r w:rsidRPr="00F21734">
              <w:rPr>
                <w:rStyle w:val="Strong"/>
                <w:spacing w:val="-2"/>
              </w:rPr>
              <w:t xml:space="preserve"> </w:t>
            </w:r>
            <w:r w:rsidRPr="00F21734">
              <w:rPr>
                <w:spacing w:val="-2"/>
              </w:rPr>
              <w:t>support universities’ efforts to increase participation of people who are from low socio</w:t>
            </w:r>
            <w:r w:rsidRPr="00F21734">
              <w:rPr>
                <w:spacing w:val="-2"/>
              </w:rPr>
              <w:noBreakHyphen/>
              <w:t>economic status backgrounds</w:t>
            </w:r>
          </w:p>
          <w:p w14:paraId="3D0EAFAA" w14:textId="630ED028" w:rsidR="00ED5F8E" w:rsidRPr="00FB225C" w:rsidRDefault="00ED5F8E" w:rsidP="005928D1">
            <w:pPr>
              <w:pStyle w:val="BoxListBullet"/>
            </w:pPr>
            <w:r w:rsidRPr="00B3678D">
              <w:rPr>
                <w:rStyle w:val="Strong"/>
              </w:rPr>
              <w:t>Superannuation Program</w:t>
            </w:r>
            <w:r w:rsidRPr="00FB225C">
              <w:t xml:space="preserve"> — aims to provide supplementary funding to eligible higher education providers to cover certain superannuation expenses for staff</w:t>
            </w:r>
          </w:p>
          <w:p w14:paraId="7775E971" w14:textId="77777777" w:rsidR="00ED5F8E" w:rsidRPr="00DC7581" w:rsidRDefault="00ED5F8E" w:rsidP="005928D1">
            <w:pPr>
              <w:pStyle w:val="BoxListBullet"/>
            </w:pPr>
            <w:r w:rsidRPr="00BB64FB">
              <w:rPr>
                <w:rStyle w:val="Strong"/>
              </w:rPr>
              <w:t>Australian Maths and Science Partnerships Program</w:t>
            </w:r>
            <w:r w:rsidRPr="00F21734">
              <w:rPr>
                <w:rStyle w:val="Strong"/>
                <w:b w:val="0"/>
              </w:rPr>
              <w:t xml:space="preserve"> — aims </w:t>
            </w:r>
            <w:r w:rsidRPr="00F21734">
              <w:t>to</w:t>
            </w:r>
            <w:r w:rsidRPr="00FB225C">
              <w:t xml:space="preserve"> improve student engagement in maths and science courses at</w:t>
            </w:r>
            <w:r w:rsidRPr="00DC7581">
              <w:t xml:space="preserve"> university and schools, through innovative partnerships between universities, schools, and other relevant organisations.</w:t>
            </w:r>
          </w:p>
          <w:p w14:paraId="01898858" w14:textId="77777777" w:rsidR="00ED5F8E" w:rsidRDefault="00ED5F8E" w:rsidP="005928D1">
            <w:pPr>
              <w:pStyle w:val="Box"/>
            </w:pPr>
            <w:r w:rsidRPr="00C43EF8">
              <w:t>Determinations</w:t>
            </w:r>
            <w:r>
              <w:t xml:space="preserve"> </w:t>
            </w:r>
            <w:r w:rsidRPr="00DC7581">
              <w:t>are made each year confirming the grant amounts paid to each higher education provider under HESA.</w:t>
            </w:r>
          </w:p>
        </w:tc>
      </w:tr>
      <w:tr w:rsidR="00ED5F8E" w14:paraId="0ADD2423" w14:textId="77777777" w:rsidTr="005928D1">
        <w:tc>
          <w:tcPr>
            <w:tcW w:w="5000" w:type="pct"/>
            <w:tcBorders>
              <w:top w:val="nil"/>
              <w:left w:val="nil"/>
              <w:bottom w:val="nil"/>
              <w:right w:val="nil"/>
            </w:tcBorders>
            <w:shd w:val="clear" w:color="auto" w:fill="F2F2F2"/>
          </w:tcPr>
          <w:p w14:paraId="01112C4D" w14:textId="330A4C8D" w:rsidR="00ED5F8E" w:rsidRDefault="00ED5F8E" w:rsidP="005928D1">
            <w:pPr>
              <w:pStyle w:val="BoxSource"/>
            </w:pPr>
            <w:r>
              <w:rPr>
                <w:i/>
              </w:rPr>
              <w:t>Source</w:t>
            </w:r>
            <w:r w:rsidRPr="00167F06">
              <w:t xml:space="preserve">: </w:t>
            </w:r>
            <w:r>
              <w:t xml:space="preserve">DESE </w:t>
            </w:r>
            <w:r w:rsidRPr="00BF4F37">
              <w:rPr>
                <w:rFonts w:cs="Arial"/>
              </w:rPr>
              <w:t>(2018b)</w:t>
            </w:r>
            <w:r>
              <w:t>.</w:t>
            </w:r>
          </w:p>
        </w:tc>
      </w:tr>
      <w:tr w:rsidR="00ED5F8E" w14:paraId="3F7CECC6" w14:textId="77777777" w:rsidTr="005928D1">
        <w:tc>
          <w:tcPr>
            <w:tcW w:w="5000" w:type="pct"/>
            <w:tcBorders>
              <w:top w:val="nil"/>
              <w:left w:val="nil"/>
              <w:bottom w:val="single" w:sz="6" w:space="0" w:color="78A22F"/>
              <w:right w:val="nil"/>
            </w:tcBorders>
            <w:shd w:val="clear" w:color="auto" w:fill="F2F2F2"/>
          </w:tcPr>
          <w:p w14:paraId="60BFF73E" w14:textId="77777777" w:rsidR="00ED5F8E" w:rsidRDefault="00ED5F8E" w:rsidP="005928D1">
            <w:pPr>
              <w:pStyle w:val="Box"/>
              <w:spacing w:before="0" w:line="120" w:lineRule="exact"/>
            </w:pPr>
          </w:p>
        </w:tc>
      </w:tr>
      <w:tr w:rsidR="00ED5F8E" w:rsidRPr="000863A5" w14:paraId="7266A052" w14:textId="77777777" w:rsidTr="005928D1">
        <w:tc>
          <w:tcPr>
            <w:tcW w:w="5000" w:type="pct"/>
            <w:tcBorders>
              <w:top w:val="single" w:sz="6" w:space="0" w:color="78A22F"/>
              <w:left w:val="nil"/>
              <w:bottom w:val="nil"/>
              <w:right w:val="nil"/>
            </w:tcBorders>
          </w:tcPr>
          <w:p w14:paraId="36944D4F" w14:textId="77777777" w:rsidR="00ED5F8E" w:rsidRPr="00626D32" w:rsidRDefault="00ED5F8E" w:rsidP="005928D1">
            <w:pPr>
              <w:pStyle w:val="BoxSpaceBelow"/>
            </w:pPr>
          </w:p>
        </w:tc>
      </w:tr>
    </w:tbl>
    <w:p w14:paraId="662154B6" w14:textId="77777777" w:rsidR="00ED5F8E" w:rsidRDefault="00ED5F8E" w:rsidP="005928D1">
      <w:pPr>
        <w:pStyle w:val="Heading4"/>
      </w:pPr>
      <w:r>
        <w:t>Government contributions — the Commonwealth Grant Scheme</w:t>
      </w:r>
    </w:p>
    <w:p w14:paraId="27BBABC0" w14:textId="08F3ADAD" w:rsidR="00ED5F8E" w:rsidRPr="002A26DF" w:rsidRDefault="00ED5F8E" w:rsidP="005928D1">
      <w:pPr>
        <w:pStyle w:val="BodyText"/>
      </w:pPr>
      <w:r>
        <w:t>O</w:t>
      </w:r>
      <w:r w:rsidRPr="00430BE4">
        <w:t>nly public universities and some non</w:t>
      </w:r>
      <w:r>
        <w:noBreakHyphen/>
      </w:r>
      <w:r w:rsidRPr="00430BE4">
        <w:t xml:space="preserve">university higher education providers approved by the Australian Government </w:t>
      </w:r>
      <w:r>
        <w:t xml:space="preserve">are eligible </w:t>
      </w:r>
      <w:r w:rsidRPr="00430BE4">
        <w:t xml:space="preserve">to </w:t>
      </w:r>
      <w:r>
        <w:t xml:space="preserve">receive funding through the CGS </w:t>
      </w:r>
      <w:r w:rsidRPr="00A307DB">
        <w:rPr>
          <w:szCs w:val="24"/>
        </w:rPr>
        <w:t>(DESE 2018a)</w:t>
      </w:r>
      <w:r>
        <w:t>. Students who receive funding through the CGS are enrolled in a Commonwealth</w:t>
      </w:r>
      <w:r>
        <w:noBreakHyphen/>
        <w:t>supported place (CSP)</w:t>
      </w:r>
      <w:r w:rsidRPr="00430BE4">
        <w:t xml:space="preserve">. A student must meet the citizenship and residency requirements to access </w:t>
      </w:r>
      <w:r>
        <w:t>government support through a</w:t>
      </w:r>
      <w:r w:rsidRPr="00430BE4">
        <w:t xml:space="preserve"> CSP</w:t>
      </w:r>
      <w:r>
        <w:t xml:space="preserve">. </w:t>
      </w:r>
    </w:p>
    <w:p w14:paraId="65B8B239" w14:textId="079C616C" w:rsidR="00ED5F8E" w:rsidRDefault="00ED5F8E" w:rsidP="005928D1">
      <w:pPr>
        <w:pStyle w:val="BodyText"/>
      </w:pPr>
      <w:r w:rsidRPr="002A26DF">
        <w:t>Each higher education provider that receives CGS funding enter</w:t>
      </w:r>
      <w:r>
        <w:t>s</w:t>
      </w:r>
      <w:r w:rsidRPr="002A26DF">
        <w:t xml:space="preserve"> into a funding agreement with the </w:t>
      </w:r>
      <w:r>
        <w:t>Australian Government</w:t>
      </w:r>
      <w:r w:rsidRPr="002A26DF">
        <w:t>.</w:t>
      </w:r>
      <w:r>
        <w:t xml:space="preserve"> The agreement outlines, among other things, the amount of funding provided by the Australian Government to the higher education provider for a specific period(s), the number of CSPs for medical courses,</w:t>
      </w:r>
      <w:r w:rsidRPr="00F162EF">
        <w:rPr>
          <w:rStyle w:val="FootnoteReference"/>
        </w:rPr>
        <w:footnoteReference w:id="56"/>
      </w:r>
      <w:r>
        <w:t xml:space="preserve"> any loadings the higher education provider might receive, and the conditions to which the CGS is subject to that are additional to the conditions that apply under the HESA </w:t>
      </w:r>
      <w:r w:rsidRPr="00A307DB">
        <w:rPr>
          <w:szCs w:val="24"/>
        </w:rPr>
        <w:t>(DESE 2018a)</w:t>
      </w:r>
      <w:r>
        <w:t xml:space="preserve">. </w:t>
      </w:r>
    </w:p>
    <w:p w14:paraId="799A2DDD" w14:textId="77777777" w:rsidR="00ED5F8E" w:rsidRDefault="00ED5F8E" w:rsidP="005928D1">
      <w:pPr>
        <w:pStyle w:val="BodyText"/>
      </w:pPr>
      <w:r>
        <w:t xml:space="preserve">The CGS provides subsidies for tuition costs for students enrolled in a CSP across a wide range of discipline areas and qualification levels. In 2020, there were eight funding clusters (table E.1). The funding rate per cluster varies by field of education. Australian Government contributions per annual equivalent full time student load (EFTSL) in 2020 varied from a minimum of $2198 (law, accounting, administration, economics, commerce) to a maximum of $24 014 (dentistry, medicine, veterinary science, agriculture). </w:t>
      </w:r>
    </w:p>
    <w:p w14:paraId="2ADE6C7A" w14:textId="77777777" w:rsidR="00ED5F8E" w:rsidRDefault="00ED5F8E" w:rsidP="005928D1">
      <w:pPr>
        <w:pStyle w:val="BoxSpaceAbove"/>
      </w:pPr>
    </w:p>
    <w:tbl>
      <w:tblPr>
        <w:tblW w:w="5000" w:type="pct"/>
        <w:tblBorders>
          <w:top w:val="single" w:sz="6" w:space="0" w:color="auto"/>
          <w:left w:val="single" w:sz="6" w:space="0" w:color="auto"/>
          <w:bottom w:val="single" w:sz="6" w:space="0" w:color="auto"/>
          <w:right w:val="single" w:sz="6" w:space="0" w:color="auto"/>
        </w:tblBorders>
        <w:tblLayout w:type="fixed"/>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ED5F8E" w14:paraId="018BD918" w14:textId="77777777" w:rsidTr="00F86DD9">
        <w:trPr>
          <w:tblHeader/>
        </w:trPr>
        <w:tc>
          <w:tcPr>
            <w:tcW w:w="5000" w:type="pct"/>
            <w:tcBorders>
              <w:top w:val="single" w:sz="6" w:space="0" w:color="78A22F"/>
              <w:left w:val="nil"/>
              <w:bottom w:val="nil"/>
              <w:right w:val="nil"/>
            </w:tcBorders>
            <w:shd w:val="clear" w:color="auto" w:fill="auto"/>
          </w:tcPr>
          <w:p w14:paraId="31F43B18" w14:textId="3E0192DB" w:rsidR="00ED5F8E" w:rsidRPr="00784A05" w:rsidRDefault="00ED5F8E" w:rsidP="005928D1">
            <w:pPr>
              <w:pStyle w:val="TableTitle"/>
            </w:pPr>
            <w:r>
              <w:rPr>
                <w:b w:val="0"/>
              </w:rPr>
              <w:t>Table E.</w:t>
            </w:r>
            <w:r>
              <w:rPr>
                <w:b w:val="0"/>
                <w:noProof/>
              </w:rPr>
              <w:t>1</w:t>
            </w:r>
            <w:r>
              <w:tab/>
              <w:t>Higher education funding clusters and student contributions, 2020</w:t>
            </w:r>
          </w:p>
        </w:tc>
      </w:tr>
      <w:tr w:rsidR="00ED5F8E" w14:paraId="663A955B" w14:textId="77777777" w:rsidTr="00F86DD9">
        <w:tc>
          <w:tcPr>
            <w:tcW w:w="5000" w:type="pct"/>
            <w:tcBorders>
              <w:top w:val="nil"/>
              <w:left w:val="nil"/>
              <w:bottom w:val="nil"/>
              <w:right w:val="nil"/>
            </w:tcBorders>
            <w:shd w:val="clear" w:color="auto" w:fill="auto"/>
          </w:tcPr>
          <w:tbl>
            <w:tblPr>
              <w:tblW w:w="8511" w:type="dxa"/>
              <w:tblLayout w:type="fixed"/>
              <w:tblCellMar>
                <w:top w:w="28" w:type="dxa"/>
                <w:left w:w="0" w:type="dxa"/>
                <w:right w:w="0" w:type="dxa"/>
              </w:tblCellMar>
              <w:tblLook w:val="0000" w:firstRow="0" w:lastRow="0" w:firstColumn="0" w:lastColumn="0" w:noHBand="0" w:noVBand="0"/>
            </w:tblPr>
            <w:tblGrid>
              <w:gridCol w:w="771"/>
              <w:gridCol w:w="2581"/>
              <w:gridCol w:w="1328"/>
              <w:gridCol w:w="1277"/>
              <w:gridCol w:w="1277"/>
              <w:gridCol w:w="1277"/>
            </w:tblGrid>
            <w:tr w:rsidR="00ED5F8E" w14:paraId="2E5B09A7" w14:textId="77777777" w:rsidTr="00F86DD9">
              <w:trPr>
                <w:tblHeader/>
              </w:trPr>
              <w:tc>
                <w:tcPr>
                  <w:tcW w:w="453" w:type="pct"/>
                  <w:tcBorders>
                    <w:top w:val="single" w:sz="6" w:space="0" w:color="BFBFBF"/>
                    <w:bottom w:val="single" w:sz="6" w:space="0" w:color="BFBFBF"/>
                  </w:tcBorders>
                  <w:shd w:val="clear" w:color="auto" w:fill="auto"/>
                  <w:tcMar>
                    <w:top w:w="28" w:type="dxa"/>
                  </w:tcMar>
                </w:tcPr>
                <w:p w14:paraId="6D142B3C" w14:textId="77777777" w:rsidR="00ED5F8E" w:rsidRDefault="00ED5F8E" w:rsidP="005928D1">
                  <w:pPr>
                    <w:pStyle w:val="TableColumnHeading"/>
                    <w:jc w:val="left"/>
                  </w:pPr>
                  <w:r>
                    <w:t>Funding cluster</w:t>
                  </w:r>
                </w:p>
              </w:tc>
              <w:tc>
                <w:tcPr>
                  <w:tcW w:w="1516" w:type="pct"/>
                  <w:tcBorders>
                    <w:top w:val="single" w:sz="6" w:space="0" w:color="BFBFBF"/>
                    <w:bottom w:val="single" w:sz="6" w:space="0" w:color="BFBFBF"/>
                  </w:tcBorders>
                </w:tcPr>
                <w:p w14:paraId="39CB7B82" w14:textId="77777777" w:rsidR="00ED5F8E" w:rsidRDefault="00ED5F8E" w:rsidP="005928D1">
                  <w:pPr>
                    <w:pStyle w:val="TableColumnHeading"/>
                    <w:jc w:val="left"/>
                  </w:pPr>
                  <w:r>
                    <w:t>Field of education</w:t>
                  </w:r>
                </w:p>
              </w:tc>
              <w:tc>
                <w:tcPr>
                  <w:tcW w:w="780" w:type="pct"/>
                  <w:tcBorders>
                    <w:top w:val="single" w:sz="6" w:space="0" w:color="BFBFBF"/>
                    <w:bottom w:val="single" w:sz="6" w:space="0" w:color="BFBFBF"/>
                  </w:tcBorders>
                  <w:shd w:val="clear" w:color="auto" w:fill="auto"/>
                  <w:tcMar>
                    <w:top w:w="28" w:type="dxa"/>
                  </w:tcMar>
                </w:tcPr>
                <w:p w14:paraId="4E4E0005" w14:textId="77777777" w:rsidR="00ED5F8E" w:rsidRDefault="00ED5F8E" w:rsidP="005928D1">
                  <w:pPr>
                    <w:pStyle w:val="TableColumnHeading"/>
                  </w:pPr>
                  <w:r>
                    <w:t>Maximum student contribution amount</w:t>
                  </w:r>
                </w:p>
              </w:tc>
              <w:tc>
                <w:tcPr>
                  <w:tcW w:w="750" w:type="pct"/>
                  <w:tcBorders>
                    <w:top w:val="single" w:sz="6" w:space="0" w:color="BFBFBF"/>
                    <w:bottom w:val="single" w:sz="6" w:space="0" w:color="BFBFBF"/>
                  </w:tcBorders>
                  <w:shd w:val="clear" w:color="auto" w:fill="auto"/>
                  <w:tcMar>
                    <w:top w:w="28" w:type="dxa"/>
                  </w:tcMar>
                </w:tcPr>
                <w:p w14:paraId="216398D5" w14:textId="77777777" w:rsidR="00ED5F8E" w:rsidRDefault="00ED5F8E" w:rsidP="005928D1">
                  <w:pPr>
                    <w:pStyle w:val="TableColumnHeading"/>
                    <w:ind w:right="28"/>
                  </w:pPr>
                  <w:r>
                    <w:t>Commonwealth contribution amount</w:t>
                  </w:r>
                </w:p>
              </w:tc>
              <w:tc>
                <w:tcPr>
                  <w:tcW w:w="750" w:type="pct"/>
                  <w:tcBorders>
                    <w:top w:val="single" w:sz="6" w:space="0" w:color="BFBFBF"/>
                    <w:bottom w:val="single" w:sz="6" w:space="0" w:color="BFBFBF"/>
                  </w:tcBorders>
                </w:tcPr>
                <w:p w14:paraId="04EAF521" w14:textId="77777777" w:rsidR="00ED5F8E" w:rsidRDefault="00ED5F8E" w:rsidP="005928D1">
                  <w:pPr>
                    <w:pStyle w:val="TableColumnHeading"/>
                    <w:ind w:right="28"/>
                  </w:pPr>
                  <w:r>
                    <w:t>Total resources per CSP place</w:t>
                  </w:r>
                </w:p>
              </w:tc>
              <w:tc>
                <w:tcPr>
                  <w:tcW w:w="750" w:type="pct"/>
                  <w:tcBorders>
                    <w:top w:val="single" w:sz="6" w:space="0" w:color="BFBFBF"/>
                    <w:bottom w:val="single" w:sz="6" w:space="0" w:color="BFBFBF"/>
                  </w:tcBorders>
                </w:tcPr>
                <w:p w14:paraId="44CAACFC" w14:textId="77777777" w:rsidR="00ED5F8E" w:rsidRDefault="00ED5F8E" w:rsidP="005928D1">
                  <w:pPr>
                    <w:pStyle w:val="TableColumnHeading"/>
                    <w:ind w:right="28"/>
                  </w:pPr>
                  <w:r>
                    <w:t xml:space="preserve">Public/private split </w:t>
                  </w:r>
                </w:p>
              </w:tc>
            </w:tr>
            <w:tr w:rsidR="00ED5F8E" w14:paraId="4483CD0B" w14:textId="77777777" w:rsidTr="00F86DD9">
              <w:trPr>
                <w:tblHeader/>
              </w:trPr>
              <w:tc>
                <w:tcPr>
                  <w:tcW w:w="453" w:type="pct"/>
                  <w:tcBorders>
                    <w:top w:val="single" w:sz="6" w:space="0" w:color="BFBFBF"/>
                  </w:tcBorders>
                  <w:shd w:val="clear" w:color="auto" w:fill="auto"/>
                  <w:tcMar>
                    <w:top w:w="28" w:type="dxa"/>
                  </w:tcMar>
                </w:tcPr>
                <w:p w14:paraId="758E17CB" w14:textId="77777777" w:rsidR="00ED5F8E" w:rsidRDefault="00ED5F8E" w:rsidP="005928D1">
                  <w:pPr>
                    <w:pStyle w:val="TableColumnHeading"/>
                    <w:jc w:val="left"/>
                  </w:pPr>
                </w:p>
              </w:tc>
              <w:tc>
                <w:tcPr>
                  <w:tcW w:w="1516" w:type="pct"/>
                  <w:tcBorders>
                    <w:top w:val="single" w:sz="6" w:space="0" w:color="BFBFBF"/>
                  </w:tcBorders>
                </w:tcPr>
                <w:p w14:paraId="6733B590" w14:textId="77777777" w:rsidR="00ED5F8E" w:rsidRDefault="00ED5F8E" w:rsidP="005928D1">
                  <w:pPr>
                    <w:pStyle w:val="TableColumnHeading"/>
                    <w:jc w:val="left"/>
                  </w:pPr>
                </w:p>
              </w:tc>
              <w:tc>
                <w:tcPr>
                  <w:tcW w:w="780" w:type="pct"/>
                  <w:tcBorders>
                    <w:top w:val="single" w:sz="6" w:space="0" w:color="BFBFBF"/>
                    <w:bottom w:val="single" w:sz="6" w:space="0" w:color="BFBFBF"/>
                  </w:tcBorders>
                  <w:shd w:val="clear" w:color="auto" w:fill="auto"/>
                  <w:tcMar>
                    <w:top w:w="28" w:type="dxa"/>
                  </w:tcMar>
                </w:tcPr>
                <w:p w14:paraId="45C94807" w14:textId="77777777" w:rsidR="00ED5F8E" w:rsidRDefault="00ED5F8E" w:rsidP="005928D1">
                  <w:pPr>
                    <w:pStyle w:val="TableColumnHeading"/>
                  </w:pPr>
                  <w:r>
                    <w:t>$</w:t>
                  </w:r>
                </w:p>
              </w:tc>
              <w:tc>
                <w:tcPr>
                  <w:tcW w:w="750" w:type="pct"/>
                  <w:tcBorders>
                    <w:top w:val="single" w:sz="6" w:space="0" w:color="BFBFBF"/>
                    <w:bottom w:val="single" w:sz="6" w:space="0" w:color="BFBFBF"/>
                  </w:tcBorders>
                  <w:shd w:val="clear" w:color="auto" w:fill="auto"/>
                  <w:tcMar>
                    <w:top w:w="28" w:type="dxa"/>
                  </w:tcMar>
                </w:tcPr>
                <w:p w14:paraId="55DD11E7" w14:textId="77777777" w:rsidR="00ED5F8E" w:rsidRDefault="00ED5F8E" w:rsidP="005928D1">
                  <w:pPr>
                    <w:pStyle w:val="TableColumnHeading"/>
                    <w:ind w:right="28"/>
                  </w:pPr>
                  <w:r>
                    <w:t>$</w:t>
                  </w:r>
                </w:p>
              </w:tc>
              <w:tc>
                <w:tcPr>
                  <w:tcW w:w="750" w:type="pct"/>
                  <w:tcBorders>
                    <w:top w:val="single" w:sz="6" w:space="0" w:color="BFBFBF"/>
                    <w:bottom w:val="single" w:sz="6" w:space="0" w:color="BFBFBF"/>
                  </w:tcBorders>
                </w:tcPr>
                <w:p w14:paraId="1D04B133" w14:textId="77777777" w:rsidR="00ED5F8E" w:rsidRDefault="00ED5F8E" w:rsidP="005928D1">
                  <w:pPr>
                    <w:pStyle w:val="TableColumnHeading"/>
                    <w:ind w:right="28"/>
                  </w:pPr>
                  <w:r>
                    <w:t>$</w:t>
                  </w:r>
                </w:p>
              </w:tc>
              <w:tc>
                <w:tcPr>
                  <w:tcW w:w="750" w:type="pct"/>
                  <w:tcBorders>
                    <w:top w:val="single" w:sz="6" w:space="0" w:color="BFBFBF"/>
                    <w:bottom w:val="single" w:sz="6" w:space="0" w:color="BFBFBF"/>
                  </w:tcBorders>
                </w:tcPr>
                <w:p w14:paraId="580EA2AE" w14:textId="77777777" w:rsidR="00ED5F8E" w:rsidRDefault="00ED5F8E" w:rsidP="005928D1">
                  <w:pPr>
                    <w:pStyle w:val="TableColumnHeading"/>
                    <w:ind w:right="28"/>
                  </w:pPr>
                  <w:r>
                    <w:t>ratio</w:t>
                  </w:r>
                </w:p>
              </w:tc>
            </w:tr>
            <w:tr w:rsidR="00ED5F8E" w14:paraId="33928E52" w14:textId="77777777" w:rsidTr="00F86DD9">
              <w:tc>
                <w:tcPr>
                  <w:tcW w:w="453" w:type="pct"/>
                </w:tcPr>
                <w:p w14:paraId="0F5E050D" w14:textId="77777777" w:rsidR="00ED5F8E" w:rsidRDefault="00ED5F8E" w:rsidP="00F86DD9">
                  <w:pPr>
                    <w:pStyle w:val="TableUnitsRow"/>
                    <w:jc w:val="left"/>
                  </w:pPr>
                  <w:r>
                    <w:t>1</w:t>
                  </w:r>
                </w:p>
              </w:tc>
              <w:tc>
                <w:tcPr>
                  <w:tcW w:w="1516" w:type="pct"/>
                </w:tcPr>
                <w:p w14:paraId="24F48656" w14:textId="77777777" w:rsidR="00ED5F8E" w:rsidRDefault="00ED5F8E" w:rsidP="00F86DD9">
                  <w:pPr>
                    <w:pStyle w:val="TableUnitsRow"/>
                    <w:jc w:val="left"/>
                  </w:pPr>
                  <w:r>
                    <w:t>Law, accounting, administration, economics, commerce</w:t>
                  </w:r>
                </w:p>
              </w:tc>
              <w:tc>
                <w:tcPr>
                  <w:tcW w:w="780" w:type="pct"/>
                  <w:tcBorders>
                    <w:top w:val="single" w:sz="6" w:space="0" w:color="BFBFBF"/>
                  </w:tcBorders>
                </w:tcPr>
                <w:p w14:paraId="53D25713" w14:textId="77777777" w:rsidR="00ED5F8E" w:rsidRDefault="00ED5F8E" w:rsidP="00F86DD9">
                  <w:pPr>
                    <w:pStyle w:val="TableUnitsRow"/>
                  </w:pPr>
                  <w:r>
                    <w:t>11 155</w:t>
                  </w:r>
                </w:p>
              </w:tc>
              <w:tc>
                <w:tcPr>
                  <w:tcW w:w="750" w:type="pct"/>
                  <w:tcBorders>
                    <w:top w:val="single" w:sz="6" w:space="0" w:color="BFBFBF"/>
                  </w:tcBorders>
                </w:tcPr>
                <w:p w14:paraId="476358D5" w14:textId="77777777" w:rsidR="00ED5F8E" w:rsidRDefault="00ED5F8E" w:rsidP="00F86DD9">
                  <w:pPr>
                    <w:pStyle w:val="TableUnitsRow"/>
                    <w:ind w:right="28"/>
                  </w:pPr>
                  <w:r>
                    <w:t>2 198</w:t>
                  </w:r>
                </w:p>
              </w:tc>
              <w:tc>
                <w:tcPr>
                  <w:tcW w:w="750" w:type="pct"/>
                  <w:tcBorders>
                    <w:top w:val="single" w:sz="6" w:space="0" w:color="BFBFBF"/>
                  </w:tcBorders>
                </w:tcPr>
                <w:p w14:paraId="4953B08E" w14:textId="77777777" w:rsidR="00ED5F8E" w:rsidRDefault="00ED5F8E" w:rsidP="00F86DD9">
                  <w:pPr>
                    <w:pStyle w:val="TableUnitsRow"/>
                    <w:ind w:right="28"/>
                  </w:pPr>
                  <w:r>
                    <w:t>13 353</w:t>
                  </w:r>
                </w:p>
              </w:tc>
              <w:tc>
                <w:tcPr>
                  <w:tcW w:w="750" w:type="pct"/>
                  <w:tcBorders>
                    <w:top w:val="single" w:sz="6" w:space="0" w:color="BFBFBF"/>
                  </w:tcBorders>
                </w:tcPr>
                <w:p w14:paraId="2AA914E0" w14:textId="77777777" w:rsidR="00ED5F8E" w:rsidRDefault="00ED5F8E" w:rsidP="00F86DD9">
                  <w:pPr>
                    <w:pStyle w:val="TableUnitsRow"/>
                    <w:ind w:right="28"/>
                  </w:pPr>
                  <w:r>
                    <w:t>16:84</w:t>
                  </w:r>
                </w:p>
              </w:tc>
            </w:tr>
            <w:tr w:rsidR="00ED5F8E" w14:paraId="0BA8FCAE" w14:textId="77777777" w:rsidTr="00F86DD9">
              <w:tc>
                <w:tcPr>
                  <w:tcW w:w="453" w:type="pct"/>
                  <w:shd w:val="clear" w:color="auto" w:fill="F2F2F2" w:themeFill="background1" w:themeFillShade="F2"/>
                </w:tcPr>
                <w:p w14:paraId="186ABB6E" w14:textId="77777777" w:rsidR="00ED5F8E" w:rsidRDefault="00ED5F8E" w:rsidP="00F86DD9">
                  <w:pPr>
                    <w:pStyle w:val="TableBodyText"/>
                    <w:jc w:val="left"/>
                  </w:pPr>
                  <w:r>
                    <w:t>2</w:t>
                  </w:r>
                </w:p>
              </w:tc>
              <w:tc>
                <w:tcPr>
                  <w:tcW w:w="1516" w:type="pct"/>
                  <w:shd w:val="clear" w:color="auto" w:fill="F2F2F2" w:themeFill="background1" w:themeFillShade="F2"/>
                </w:tcPr>
                <w:p w14:paraId="51A5240E" w14:textId="77777777" w:rsidR="00ED5F8E" w:rsidRDefault="00ED5F8E" w:rsidP="00F86DD9">
                  <w:pPr>
                    <w:pStyle w:val="TableBodyText"/>
                    <w:jc w:val="left"/>
                  </w:pPr>
                  <w:r>
                    <w:t>Humanities</w:t>
                  </w:r>
                </w:p>
              </w:tc>
              <w:tc>
                <w:tcPr>
                  <w:tcW w:w="780" w:type="pct"/>
                  <w:shd w:val="clear" w:color="auto" w:fill="F2F2F2" w:themeFill="background1" w:themeFillShade="F2"/>
                </w:tcPr>
                <w:p w14:paraId="476516A9" w14:textId="77777777" w:rsidR="00ED5F8E" w:rsidRDefault="00ED5F8E" w:rsidP="00F86DD9">
                  <w:pPr>
                    <w:pStyle w:val="TableBodyText"/>
                  </w:pPr>
                  <w:r>
                    <w:t>6 684</w:t>
                  </w:r>
                </w:p>
              </w:tc>
              <w:tc>
                <w:tcPr>
                  <w:tcW w:w="750" w:type="pct"/>
                  <w:shd w:val="clear" w:color="auto" w:fill="F2F2F2" w:themeFill="background1" w:themeFillShade="F2"/>
                </w:tcPr>
                <w:p w14:paraId="0C23289D" w14:textId="77777777" w:rsidR="00ED5F8E" w:rsidRDefault="00ED5F8E" w:rsidP="00F86DD9">
                  <w:pPr>
                    <w:pStyle w:val="TableBodyText"/>
                    <w:ind w:right="28"/>
                  </w:pPr>
                  <w:r>
                    <w:t>6 116</w:t>
                  </w:r>
                </w:p>
              </w:tc>
              <w:tc>
                <w:tcPr>
                  <w:tcW w:w="750" w:type="pct"/>
                  <w:shd w:val="clear" w:color="auto" w:fill="F2F2F2" w:themeFill="background1" w:themeFillShade="F2"/>
                </w:tcPr>
                <w:p w14:paraId="3BD9D2FF" w14:textId="77777777" w:rsidR="00ED5F8E" w:rsidRDefault="00ED5F8E" w:rsidP="00F86DD9">
                  <w:pPr>
                    <w:pStyle w:val="TableBodyText"/>
                    <w:ind w:right="28"/>
                  </w:pPr>
                  <w:r>
                    <w:t>12 800</w:t>
                  </w:r>
                </w:p>
              </w:tc>
              <w:tc>
                <w:tcPr>
                  <w:tcW w:w="750" w:type="pct"/>
                  <w:shd w:val="clear" w:color="auto" w:fill="F2F2F2" w:themeFill="background1" w:themeFillShade="F2"/>
                </w:tcPr>
                <w:p w14:paraId="2E8050D0" w14:textId="77777777" w:rsidR="00ED5F8E" w:rsidRDefault="00ED5F8E" w:rsidP="00F86DD9">
                  <w:pPr>
                    <w:pStyle w:val="TableBodyText"/>
                    <w:ind w:right="28"/>
                  </w:pPr>
                  <w:r>
                    <w:t>48:52</w:t>
                  </w:r>
                </w:p>
              </w:tc>
            </w:tr>
            <w:tr w:rsidR="00ED5F8E" w14:paraId="37E52BD3" w14:textId="77777777" w:rsidTr="00F86DD9">
              <w:trPr>
                <w:trHeight w:val="225"/>
              </w:trPr>
              <w:tc>
                <w:tcPr>
                  <w:tcW w:w="453" w:type="pct"/>
                  <w:vMerge w:val="restart"/>
                </w:tcPr>
                <w:p w14:paraId="6CF24CC4" w14:textId="77777777" w:rsidR="00ED5F8E" w:rsidRDefault="00ED5F8E" w:rsidP="00F86DD9">
                  <w:pPr>
                    <w:pStyle w:val="TableBodyText"/>
                    <w:jc w:val="left"/>
                  </w:pPr>
                  <w:r>
                    <w:t>3</w:t>
                  </w:r>
                </w:p>
              </w:tc>
              <w:tc>
                <w:tcPr>
                  <w:tcW w:w="1516" w:type="pct"/>
                </w:tcPr>
                <w:p w14:paraId="2677E5D4" w14:textId="77777777" w:rsidR="00ED5F8E" w:rsidRDefault="00ED5F8E" w:rsidP="00F86DD9">
                  <w:pPr>
                    <w:pStyle w:val="TableBodyText"/>
                    <w:jc w:val="left"/>
                  </w:pPr>
                  <w:r>
                    <w:t>Mathematics, statistics, computing, built environment or other health</w:t>
                  </w:r>
                </w:p>
              </w:tc>
              <w:tc>
                <w:tcPr>
                  <w:tcW w:w="780" w:type="pct"/>
                </w:tcPr>
                <w:p w14:paraId="60B8BBC6" w14:textId="77777777" w:rsidR="00ED5F8E" w:rsidRDefault="00ED5F8E" w:rsidP="00F86DD9">
                  <w:pPr>
                    <w:pStyle w:val="TableBodyText"/>
                  </w:pPr>
                  <w:r>
                    <w:t>9 527</w:t>
                  </w:r>
                </w:p>
              </w:tc>
              <w:tc>
                <w:tcPr>
                  <w:tcW w:w="750" w:type="pct"/>
                  <w:vMerge w:val="restart"/>
                </w:tcPr>
                <w:p w14:paraId="2A0878E4" w14:textId="77777777" w:rsidR="00ED5F8E" w:rsidRDefault="00ED5F8E" w:rsidP="00F86DD9">
                  <w:pPr>
                    <w:pStyle w:val="TableBodyText"/>
                    <w:ind w:right="28"/>
                  </w:pPr>
                </w:p>
                <w:p w14:paraId="22129421" w14:textId="77777777" w:rsidR="00ED5F8E" w:rsidRDefault="00ED5F8E" w:rsidP="00F86DD9">
                  <w:pPr>
                    <w:pStyle w:val="TableBodyText"/>
                    <w:ind w:right="28"/>
                  </w:pPr>
                  <w:r>
                    <w:t>10 821</w:t>
                  </w:r>
                </w:p>
              </w:tc>
              <w:tc>
                <w:tcPr>
                  <w:tcW w:w="750" w:type="pct"/>
                </w:tcPr>
                <w:p w14:paraId="3DC96C89" w14:textId="77777777" w:rsidR="00ED5F8E" w:rsidRDefault="00ED5F8E" w:rsidP="00F86DD9">
                  <w:pPr>
                    <w:pStyle w:val="TableBodyText"/>
                    <w:ind w:right="28"/>
                  </w:pPr>
                  <w:r>
                    <w:t>20 348</w:t>
                  </w:r>
                </w:p>
              </w:tc>
              <w:tc>
                <w:tcPr>
                  <w:tcW w:w="750" w:type="pct"/>
                </w:tcPr>
                <w:p w14:paraId="7355A699" w14:textId="77777777" w:rsidR="00ED5F8E" w:rsidRDefault="00ED5F8E" w:rsidP="00F86DD9">
                  <w:pPr>
                    <w:pStyle w:val="TableBodyText"/>
                    <w:ind w:right="28"/>
                  </w:pPr>
                  <w:r>
                    <w:t>53:47</w:t>
                  </w:r>
                </w:p>
              </w:tc>
            </w:tr>
            <w:tr w:rsidR="00ED5F8E" w14:paraId="52116A52" w14:textId="77777777" w:rsidTr="00F86DD9">
              <w:trPr>
                <w:trHeight w:val="225"/>
              </w:trPr>
              <w:tc>
                <w:tcPr>
                  <w:tcW w:w="453" w:type="pct"/>
                  <w:vMerge/>
                </w:tcPr>
                <w:p w14:paraId="6DCF1B63" w14:textId="77777777" w:rsidR="00ED5F8E" w:rsidRDefault="00ED5F8E" w:rsidP="00F86DD9">
                  <w:pPr>
                    <w:pStyle w:val="TableBodyText"/>
                    <w:jc w:val="left"/>
                  </w:pPr>
                </w:p>
              </w:tc>
              <w:tc>
                <w:tcPr>
                  <w:tcW w:w="1516" w:type="pct"/>
                </w:tcPr>
                <w:p w14:paraId="3D5A87B9" w14:textId="77777777" w:rsidR="00ED5F8E" w:rsidRDefault="00ED5F8E" w:rsidP="00F86DD9">
                  <w:pPr>
                    <w:pStyle w:val="TableBodyText"/>
                    <w:jc w:val="left"/>
                  </w:pPr>
                  <w:r>
                    <w:t>Behavioural science</w:t>
                  </w:r>
                  <w:r w:rsidRPr="001F3614">
                    <w:rPr>
                      <w:rStyle w:val="NoteLabel"/>
                    </w:rPr>
                    <w:t>a</w:t>
                  </w:r>
                  <w:r>
                    <w:t xml:space="preserve"> or social studies</w:t>
                  </w:r>
                </w:p>
              </w:tc>
              <w:tc>
                <w:tcPr>
                  <w:tcW w:w="780" w:type="pct"/>
                </w:tcPr>
                <w:p w14:paraId="55158744" w14:textId="77777777" w:rsidR="00ED5F8E" w:rsidRDefault="00ED5F8E" w:rsidP="00F86DD9">
                  <w:pPr>
                    <w:pStyle w:val="TableBodyText"/>
                  </w:pPr>
                  <w:r>
                    <w:t>6 684</w:t>
                  </w:r>
                </w:p>
              </w:tc>
              <w:tc>
                <w:tcPr>
                  <w:tcW w:w="750" w:type="pct"/>
                  <w:vMerge/>
                </w:tcPr>
                <w:p w14:paraId="35F32B59" w14:textId="77777777" w:rsidR="00ED5F8E" w:rsidRDefault="00ED5F8E" w:rsidP="00F86DD9">
                  <w:pPr>
                    <w:pStyle w:val="TableBodyText"/>
                    <w:ind w:right="28"/>
                  </w:pPr>
                </w:p>
              </w:tc>
              <w:tc>
                <w:tcPr>
                  <w:tcW w:w="750" w:type="pct"/>
                </w:tcPr>
                <w:p w14:paraId="4CD2C189" w14:textId="77777777" w:rsidR="00ED5F8E" w:rsidRDefault="00ED5F8E" w:rsidP="00F86DD9">
                  <w:pPr>
                    <w:pStyle w:val="TableBodyText"/>
                    <w:ind w:right="28"/>
                  </w:pPr>
                  <w:r>
                    <w:t>17 505</w:t>
                  </w:r>
                </w:p>
              </w:tc>
              <w:tc>
                <w:tcPr>
                  <w:tcW w:w="750" w:type="pct"/>
                </w:tcPr>
                <w:p w14:paraId="4C577431" w14:textId="77777777" w:rsidR="00ED5F8E" w:rsidRDefault="00ED5F8E" w:rsidP="00F86DD9">
                  <w:pPr>
                    <w:pStyle w:val="TableBodyText"/>
                    <w:ind w:right="28"/>
                  </w:pPr>
                  <w:r>
                    <w:t>62:38</w:t>
                  </w:r>
                </w:p>
              </w:tc>
            </w:tr>
            <w:tr w:rsidR="00ED5F8E" w14:paraId="63158AC7" w14:textId="77777777" w:rsidTr="00F86DD9">
              <w:tc>
                <w:tcPr>
                  <w:tcW w:w="453" w:type="pct"/>
                  <w:shd w:val="clear" w:color="auto" w:fill="F2F2F2" w:themeFill="background1" w:themeFillShade="F2"/>
                </w:tcPr>
                <w:p w14:paraId="0128A28F" w14:textId="77777777" w:rsidR="00ED5F8E" w:rsidRDefault="00ED5F8E" w:rsidP="00F86DD9">
                  <w:pPr>
                    <w:pStyle w:val="TableBodyText"/>
                    <w:jc w:val="left"/>
                  </w:pPr>
                  <w:r>
                    <w:t>4</w:t>
                  </w:r>
                </w:p>
              </w:tc>
              <w:tc>
                <w:tcPr>
                  <w:tcW w:w="1516" w:type="pct"/>
                  <w:shd w:val="clear" w:color="auto" w:fill="F2F2F2" w:themeFill="background1" w:themeFillShade="F2"/>
                </w:tcPr>
                <w:p w14:paraId="0EF10877" w14:textId="77777777" w:rsidR="00ED5F8E" w:rsidRDefault="00ED5F8E" w:rsidP="00F86DD9">
                  <w:pPr>
                    <w:pStyle w:val="TableBodyText"/>
                    <w:jc w:val="left"/>
                  </w:pPr>
                  <w:r>
                    <w:t>Education</w:t>
                  </w:r>
                </w:p>
              </w:tc>
              <w:tc>
                <w:tcPr>
                  <w:tcW w:w="780" w:type="pct"/>
                  <w:shd w:val="clear" w:color="auto" w:fill="F2F2F2" w:themeFill="background1" w:themeFillShade="F2"/>
                </w:tcPr>
                <w:p w14:paraId="4FDE7FC4" w14:textId="77777777" w:rsidR="00ED5F8E" w:rsidRDefault="00ED5F8E" w:rsidP="00F86DD9">
                  <w:pPr>
                    <w:pStyle w:val="TableBodyText"/>
                  </w:pPr>
                  <w:r>
                    <w:t>6 684</w:t>
                  </w:r>
                </w:p>
              </w:tc>
              <w:tc>
                <w:tcPr>
                  <w:tcW w:w="750" w:type="pct"/>
                  <w:shd w:val="clear" w:color="auto" w:fill="F2F2F2" w:themeFill="background1" w:themeFillShade="F2"/>
                </w:tcPr>
                <w:p w14:paraId="25D872EF" w14:textId="77777777" w:rsidR="00ED5F8E" w:rsidRDefault="00ED5F8E" w:rsidP="00F86DD9">
                  <w:pPr>
                    <w:pStyle w:val="TableBodyText"/>
                    <w:ind w:right="28"/>
                  </w:pPr>
                  <w:r>
                    <w:t>11 260</w:t>
                  </w:r>
                </w:p>
              </w:tc>
              <w:tc>
                <w:tcPr>
                  <w:tcW w:w="750" w:type="pct"/>
                  <w:shd w:val="clear" w:color="auto" w:fill="F2F2F2" w:themeFill="background1" w:themeFillShade="F2"/>
                </w:tcPr>
                <w:p w14:paraId="7BBE0C31" w14:textId="77777777" w:rsidR="00ED5F8E" w:rsidRDefault="00ED5F8E" w:rsidP="00F86DD9">
                  <w:pPr>
                    <w:pStyle w:val="TableBodyText"/>
                    <w:ind w:right="28"/>
                  </w:pPr>
                  <w:r>
                    <w:t>17 944</w:t>
                  </w:r>
                </w:p>
              </w:tc>
              <w:tc>
                <w:tcPr>
                  <w:tcW w:w="750" w:type="pct"/>
                  <w:shd w:val="clear" w:color="auto" w:fill="F2F2F2" w:themeFill="background1" w:themeFillShade="F2"/>
                </w:tcPr>
                <w:p w14:paraId="44E6BE0B" w14:textId="77777777" w:rsidR="00ED5F8E" w:rsidRDefault="00ED5F8E" w:rsidP="00F86DD9">
                  <w:pPr>
                    <w:pStyle w:val="TableBodyText"/>
                    <w:ind w:right="28"/>
                  </w:pPr>
                  <w:r>
                    <w:t>63:37</w:t>
                  </w:r>
                </w:p>
              </w:tc>
            </w:tr>
            <w:tr w:rsidR="00ED5F8E" w14:paraId="2E1B6D68" w14:textId="77777777" w:rsidTr="00F86DD9">
              <w:trPr>
                <w:trHeight w:val="120"/>
              </w:trPr>
              <w:tc>
                <w:tcPr>
                  <w:tcW w:w="453" w:type="pct"/>
                  <w:vMerge w:val="restart"/>
                </w:tcPr>
                <w:p w14:paraId="4C79EBE1" w14:textId="77777777" w:rsidR="00ED5F8E" w:rsidRDefault="00ED5F8E" w:rsidP="00F86DD9">
                  <w:pPr>
                    <w:pStyle w:val="TableBodyText"/>
                    <w:jc w:val="left"/>
                  </w:pPr>
                  <w:r>
                    <w:t>5</w:t>
                  </w:r>
                </w:p>
              </w:tc>
              <w:tc>
                <w:tcPr>
                  <w:tcW w:w="1516" w:type="pct"/>
                </w:tcPr>
                <w:p w14:paraId="7C5AECAD" w14:textId="77777777" w:rsidR="00ED5F8E" w:rsidRDefault="00ED5F8E" w:rsidP="00F86DD9">
                  <w:pPr>
                    <w:pStyle w:val="TableBodyText"/>
                    <w:jc w:val="left"/>
                  </w:pPr>
                  <w:r>
                    <w:t>Clinical psychology, foreign languages, visual and performing arts</w:t>
                  </w:r>
                </w:p>
              </w:tc>
              <w:tc>
                <w:tcPr>
                  <w:tcW w:w="780" w:type="pct"/>
                </w:tcPr>
                <w:p w14:paraId="4736B62A" w14:textId="77777777" w:rsidR="00ED5F8E" w:rsidRDefault="00ED5F8E" w:rsidP="00F86DD9">
                  <w:pPr>
                    <w:pStyle w:val="TableBodyText"/>
                  </w:pPr>
                  <w:r>
                    <w:t>6 684</w:t>
                  </w:r>
                </w:p>
              </w:tc>
              <w:tc>
                <w:tcPr>
                  <w:tcW w:w="750" w:type="pct"/>
                  <w:vMerge w:val="restart"/>
                </w:tcPr>
                <w:p w14:paraId="18F732EA" w14:textId="77777777" w:rsidR="00ED5F8E" w:rsidRDefault="00ED5F8E" w:rsidP="00F86DD9">
                  <w:pPr>
                    <w:pStyle w:val="TableBodyText"/>
                    <w:ind w:right="28"/>
                  </w:pPr>
                </w:p>
                <w:p w14:paraId="5E6903B0" w14:textId="77777777" w:rsidR="00ED5F8E" w:rsidRDefault="00ED5F8E" w:rsidP="00F86DD9">
                  <w:pPr>
                    <w:pStyle w:val="TableBodyText"/>
                    <w:ind w:right="28"/>
                  </w:pPr>
                  <w:r>
                    <w:t>13 308</w:t>
                  </w:r>
                </w:p>
              </w:tc>
              <w:tc>
                <w:tcPr>
                  <w:tcW w:w="750" w:type="pct"/>
                </w:tcPr>
                <w:p w14:paraId="7DBF581E" w14:textId="77777777" w:rsidR="00ED5F8E" w:rsidRDefault="00ED5F8E" w:rsidP="00F86DD9">
                  <w:pPr>
                    <w:pStyle w:val="TableBodyText"/>
                    <w:ind w:right="28"/>
                  </w:pPr>
                  <w:r>
                    <w:t>19 992</w:t>
                  </w:r>
                </w:p>
              </w:tc>
              <w:tc>
                <w:tcPr>
                  <w:tcW w:w="750" w:type="pct"/>
                </w:tcPr>
                <w:p w14:paraId="30A4674B" w14:textId="77777777" w:rsidR="00ED5F8E" w:rsidRDefault="00ED5F8E" w:rsidP="00F86DD9">
                  <w:pPr>
                    <w:pStyle w:val="TableBodyText"/>
                    <w:ind w:right="28"/>
                  </w:pPr>
                  <w:r>
                    <w:t>67:33</w:t>
                  </w:r>
                </w:p>
              </w:tc>
            </w:tr>
            <w:tr w:rsidR="00ED5F8E" w14:paraId="3BA3C5E6" w14:textId="77777777" w:rsidTr="00F86DD9">
              <w:trPr>
                <w:trHeight w:val="120"/>
              </w:trPr>
              <w:tc>
                <w:tcPr>
                  <w:tcW w:w="453" w:type="pct"/>
                  <w:vMerge/>
                </w:tcPr>
                <w:p w14:paraId="6D40FB5B" w14:textId="77777777" w:rsidR="00ED5F8E" w:rsidRDefault="00ED5F8E" w:rsidP="00F86DD9">
                  <w:pPr>
                    <w:pStyle w:val="TableBodyText"/>
                    <w:jc w:val="left"/>
                  </w:pPr>
                </w:p>
              </w:tc>
              <w:tc>
                <w:tcPr>
                  <w:tcW w:w="1516" w:type="pct"/>
                </w:tcPr>
                <w:p w14:paraId="70F7C452" w14:textId="77777777" w:rsidR="00ED5F8E" w:rsidRDefault="00ED5F8E" w:rsidP="00F86DD9">
                  <w:pPr>
                    <w:pStyle w:val="TableBodyText"/>
                    <w:jc w:val="left"/>
                  </w:pPr>
                  <w:r>
                    <w:t>Allied health</w:t>
                  </w:r>
                </w:p>
              </w:tc>
              <w:tc>
                <w:tcPr>
                  <w:tcW w:w="780" w:type="pct"/>
                </w:tcPr>
                <w:p w14:paraId="6C337E24" w14:textId="77777777" w:rsidR="00ED5F8E" w:rsidRDefault="00ED5F8E" w:rsidP="00F86DD9">
                  <w:pPr>
                    <w:pStyle w:val="TableBodyText"/>
                  </w:pPr>
                  <w:r>
                    <w:t>9 527</w:t>
                  </w:r>
                </w:p>
              </w:tc>
              <w:tc>
                <w:tcPr>
                  <w:tcW w:w="750" w:type="pct"/>
                  <w:vMerge/>
                </w:tcPr>
                <w:p w14:paraId="0E7B0AC4" w14:textId="77777777" w:rsidR="00ED5F8E" w:rsidRDefault="00ED5F8E" w:rsidP="00F86DD9">
                  <w:pPr>
                    <w:pStyle w:val="TableBodyText"/>
                    <w:ind w:right="28"/>
                  </w:pPr>
                </w:p>
              </w:tc>
              <w:tc>
                <w:tcPr>
                  <w:tcW w:w="750" w:type="pct"/>
                </w:tcPr>
                <w:p w14:paraId="2158B308" w14:textId="77777777" w:rsidR="00ED5F8E" w:rsidRDefault="00ED5F8E" w:rsidP="00F86DD9">
                  <w:pPr>
                    <w:pStyle w:val="TableBodyText"/>
                    <w:ind w:right="28"/>
                  </w:pPr>
                  <w:r>
                    <w:t>22 835</w:t>
                  </w:r>
                </w:p>
              </w:tc>
              <w:tc>
                <w:tcPr>
                  <w:tcW w:w="750" w:type="pct"/>
                </w:tcPr>
                <w:p w14:paraId="62D90BBA" w14:textId="77777777" w:rsidR="00ED5F8E" w:rsidRDefault="00ED5F8E" w:rsidP="00F86DD9">
                  <w:pPr>
                    <w:pStyle w:val="TableBodyText"/>
                    <w:ind w:right="28"/>
                  </w:pPr>
                  <w:r>
                    <w:t>58:42</w:t>
                  </w:r>
                </w:p>
              </w:tc>
            </w:tr>
            <w:tr w:rsidR="00ED5F8E" w14:paraId="10D20AEC" w14:textId="77777777" w:rsidTr="00F86DD9">
              <w:tc>
                <w:tcPr>
                  <w:tcW w:w="453" w:type="pct"/>
                  <w:shd w:val="clear" w:color="auto" w:fill="F2F2F2" w:themeFill="background1" w:themeFillShade="F2"/>
                </w:tcPr>
                <w:p w14:paraId="14EBCE8A" w14:textId="77777777" w:rsidR="00ED5F8E" w:rsidRDefault="00ED5F8E" w:rsidP="00F86DD9">
                  <w:pPr>
                    <w:pStyle w:val="TableBodyText"/>
                    <w:jc w:val="left"/>
                  </w:pPr>
                  <w:r>
                    <w:t>6</w:t>
                  </w:r>
                </w:p>
              </w:tc>
              <w:tc>
                <w:tcPr>
                  <w:tcW w:w="1516" w:type="pct"/>
                  <w:shd w:val="clear" w:color="auto" w:fill="F2F2F2" w:themeFill="background1" w:themeFillShade="F2"/>
                </w:tcPr>
                <w:p w14:paraId="355F50A3" w14:textId="77777777" w:rsidR="00ED5F8E" w:rsidRDefault="00ED5F8E" w:rsidP="00F86DD9">
                  <w:pPr>
                    <w:pStyle w:val="TableBodyText"/>
                    <w:jc w:val="left"/>
                  </w:pPr>
                  <w:r>
                    <w:t>Nursing</w:t>
                  </w:r>
                </w:p>
              </w:tc>
              <w:tc>
                <w:tcPr>
                  <w:tcW w:w="780" w:type="pct"/>
                  <w:shd w:val="clear" w:color="auto" w:fill="F2F2F2" w:themeFill="background1" w:themeFillShade="F2"/>
                </w:tcPr>
                <w:p w14:paraId="24A54227" w14:textId="77777777" w:rsidR="00ED5F8E" w:rsidRDefault="00ED5F8E" w:rsidP="00F86DD9">
                  <w:pPr>
                    <w:pStyle w:val="TableBodyText"/>
                  </w:pPr>
                  <w:r>
                    <w:t>6 684</w:t>
                  </w:r>
                </w:p>
              </w:tc>
              <w:tc>
                <w:tcPr>
                  <w:tcW w:w="750" w:type="pct"/>
                  <w:shd w:val="clear" w:color="auto" w:fill="F2F2F2" w:themeFill="background1" w:themeFillShade="F2"/>
                </w:tcPr>
                <w:p w14:paraId="72E789D6" w14:textId="77777777" w:rsidR="00ED5F8E" w:rsidRDefault="00ED5F8E" w:rsidP="00F86DD9">
                  <w:pPr>
                    <w:pStyle w:val="TableBodyText"/>
                    <w:ind w:right="28"/>
                  </w:pPr>
                  <w:r>
                    <w:t>14 858</w:t>
                  </w:r>
                </w:p>
              </w:tc>
              <w:tc>
                <w:tcPr>
                  <w:tcW w:w="750" w:type="pct"/>
                  <w:shd w:val="clear" w:color="auto" w:fill="F2F2F2" w:themeFill="background1" w:themeFillShade="F2"/>
                </w:tcPr>
                <w:p w14:paraId="379FD55F" w14:textId="77777777" w:rsidR="00ED5F8E" w:rsidRDefault="00ED5F8E" w:rsidP="00F86DD9">
                  <w:pPr>
                    <w:pStyle w:val="TableBodyText"/>
                    <w:ind w:right="28"/>
                  </w:pPr>
                  <w:r>
                    <w:t>21 542</w:t>
                  </w:r>
                </w:p>
              </w:tc>
              <w:tc>
                <w:tcPr>
                  <w:tcW w:w="750" w:type="pct"/>
                  <w:shd w:val="clear" w:color="auto" w:fill="F2F2F2" w:themeFill="background1" w:themeFillShade="F2"/>
                </w:tcPr>
                <w:p w14:paraId="09C97675" w14:textId="77777777" w:rsidR="00ED5F8E" w:rsidRDefault="00ED5F8E" w:rsidP="00F86DD9">
                  <w:pPr>
                    <w:pStyle w:val="TableBodyText"/>
                    <w:ind w:right="28"/>
                  </w:pPr>
                  <w:r>
                    <w:t>69:31</w:t>
                  </w:r>
                </w:p>
              </w:tc>
            </w:tr>
            <w:tr w:rsidR="00ED5F8E" w14:paraId="5264DE52" w14:textId="77777777" w:rsidTr="00F86DD9">
              <w:tc>
                <w:tcPr>
                  <w:tcW w:w="453" w:type="pct"/>
                </w:tcPr>
                <w:p w14:paraId="64F9BDD9" w14:textId="77777777" w:rsidR="00ED5F8E" w:rsidRDefault="00ED5F8E" w:rsidP="00F86DD9">
                  <w:pPr>
                    <w:pStyle w:val="TableBodyText"/>
                    <w:jc w:val="left"/>
                  </w:pPr>
                  <w:r>
                    <w:t>7</w:t>
                  </w:r>
                </w:p>
              </w:tc>
              <w:tc>
                <w:tcPr>
                  <w:tcW w:w="1516" w:type="pct"/>
                </w:tcPr>
                <w:p w14:paraId="5BF51DEC" w14:textId="77777777" w:rsidR="00ED5F8E" w:rsidRDefault="00ED5F8E" w:rsidP="00F86DD9">
                  <w:pPr>
                    <w:pStyle w:val="TableBodyText"/>
                    <w:jc w:val="left"/>
                  </w:pPr>
                  <w:r>
                    <w:t>Engineering, science, surveying</w:t>
                  </w:r>
                </w:p>
              </w:tc>
              <w:tc>
                <w:tcPr>
                  <w:tcW w:w="780" w:type="pct"/>
                </w:tcPr>
                <w:p w14:paraId="6589DCBF" w14:textId="77777777" w:rsidR="00ED5F8E" w:rsidRDefault="00ED5F8E" w:rsidP="00F86DD9">
                  <w:pPr>
                    <w:pStyle w:val="TableBodyText"/>
                  </w:pPr>
                  <w:r>
                    <w:t>9 527</w:t>
                  </w:r>
                </w:p>
              </w:tc>
              <w:tc>
                <w:tcPr>
                  <w:tcW w:w="750" w:type="pct"/>
                </w:tcPr>
                <w:p w14:paraId="74E66872" w14:textId="77777777" w:rsidR="00ED5F8E" w:rsidRDefault="00ED5F8E" w:rsidP="00F86DD9">
                  <w:pPr>
                    <w:pStyle w:val="TableBodyText"/>
                    <w:ind w:right="28"/>
                  </w:pPr>
                  <w:r>
                    <w:t>18 920</w:t>
                  </w:r>
                </w:p>
              </w:tc>
              <w:tc>
                <w:tcPr>
                  <w:tcW w:w="750" w:type="pct"/>
                </w:tcPr>
                <w:p w14:paraId="4641CE2E" w14:textId="77777777" w:rsidR="00ED5F8E" w:rsidRDefault="00ED5F8E" w:rsidP="00F86DD9">
                  <w:pPr>
                    <w:pStyle w:val="TableBodyText"/>
                    <w:ind w:right="28"/>
                  </w:pPr>
                  <w:r>
                    <w:t>28 447</w:t>
                  </w:r>
                </w:p>
              </w:tc>
              <w:tc>
                <w:tcPr>
                  <w:tcW w:w="750" w:type="pct"/>
                </w:tcPr>
                <w:p w14:paraId="658FA2C9" w14:textId="77777777" w:rsidR="00ED5F8E" w:rsidRDefault="00ED5F8E" w:rsidP="00F86DD9">
                  <w:pPr>
                    <w:pStyle w:val="TableBodyText"/>
                    <w:ind w:right="28"/>
                  </w:pPr>
                  <w:r>
                    <w:t>67:33</w:t>
                  </w:r>
                </w:p>
              </w:tc>
            </w:tr>
            <w:tr w:rsidR="00ED5F8E" w14:paraId="46409E22" w14:textId="77777777" w:rsidTr="00F86DD9">
              <w:trPr>
                <w:trHeight w:val="120"/>
              </w:trPr>
              <w:tc>
                <w:tcPr>
                  <w:tcW w:w="453" w:type="pct"/>
                  <w:vMerge w:val="restart"/>
                  <w:shd w:val="clear" w:color="auto" w:fill="F2F2F2" w:themeFill="background1" w:themeFillShade="F2"/>
                </w:tcPr>
                <w:p w14:paraId="02B1DFD0" w14:textId="77777777" w:rsidR="00ED5F8E" w:rsidRDefault="00ED5F8E" w:rsidP="00F86DD9">
                  <w:pPr>
                    <w:pStyle w:val="TableBodyText"/>
                    <w:jc w:val="left"/>
                  </w:pPr>
                  <w:r>
                    <w:t>8</w:t>
                  </w:r>
                </w:p>
              </w:tc>
              <w:tc>
                <w:tcPr>
                  <w:tcW w:w="1516" w:type="pct"/>
                  <w:shd w:val="clear" w:color="auto" w:fill="F2F2F2" w:themeFill="background1" w:themeFillShade="F2"/>
                </w:tcPr>
                <w:p w14:paraId="7CE3D0E0" w14:textId="77777777" w:rsidR="00ED5F8E" w:rsidRDefault="00ED5F8E" w:rsidP="00F86DD9">
                  <w:pPr>
                    <w:pStyle w:val="TableBodyText"/>
                    <w:jc w:val="left"/>
                  </w:pPr>
                  <w:r>
                    <w:t>Dentistry, medicine, veterinary science</w:t>
                  </w:r>
                </w:p>
              </w:tc>
              <w:tc>
                <w:tcPr>
                  <w:tcW w:w="780" w:type="pct"/>
                  <w:shd w:val="clear" w:color="auto" w:fill="F2F2F2" w:themeFill="background1" w:themeFillShade="F2"/>
                </w:tcPr>
                <w:p w14:paraId="4AD128EC" w14:textId="77777777" w:rsidR="00ED5F8E" w:rsidRDefault="00ED5F8E" w:rsidP="00F86DD9">
                  <w:pPr>
                    <w:pStyle w:val="TableBodyText"/>
                  </w:pPr>
                  <w:r>
                    <w:t>11 155</w:t>
                  </w:r>
                </w:p>
              </w:tc>
              <w:tc>
                <w:tcPr>
                  <w:tcW w:w="750" w:type="pct"/>
                  <w:vMerge w:val="restart"/>
                  <w:shd w:val="clear" w:color="auto" w:fill="F2F2F2" w:themeFill="background1" w:themeFillShade="F2"/>
                </w:tcPr>
                <w:p w14:paraId="551BC6C4" w14:textId="77777777" w:rsidR="00ED5F8E" w:rsidRDefault="00ED5F8E" w:rsidP="00F86DD9">
                  <w:pPr>
                    <w:pStyle w:val="TableBodyText"/>
                    <w:ind w:right="28"/>
                  </w:pPr>
                </w:p>
                <w:p w14:paraId="25A52FA9" w14:textId="77777777" w:rsidR="00ED5F8E" w:rsidRDefault="00ED5F8E" w:rsidP="00F86DD9">
                  <w:pPr>
                    <w:pStyle w:val="TableBodyText"/>
                    <w:ind w:right="28"/>
                  </w:pPr>
                  <w:r>
                    <w:t>24 014</w:t>
                  </w:r>
                </w:p>
              </w:tc>
              <w:tc>
                <w:tcPr>
                  <w:tcW w:w="750" w:type="pct"/>
                  <w:shd w:val="clear" w:color="auto" w:fill="F2F2F2" w:themeFill="background1" w:themeFillShade="F2"/>
                </w:tcPr>
                <w:p w14:paraId="4D2233CC" w14:textId="77777777" w:rsidR="00ED5F8E" w:rsidRDefault="00ED5F8E" w:rsidP="00F86DD9">
                  <w:pPr>
                    <w:pStyle w:val="TableBodyText"/>
                    <w:ind w:right="28"/>
                  </w:pPr>
                  <w:r>
                    <w:t>35 169</w:t>
                  </w:r>
                </w:p>
              </w:tc>
              <w:tc>
                <w:tcPr>
                  <w:tcW w:w="750" w:type="pct"/>
                  <w:shd w:val="clear" w:color="auto" w:fill="F2F2F2" w:themeFill="background1" w:themeFillShade="F2"/>
                </w:tcPr>
                <w:p w14:paraId="3429E4F0" w14:textId="77777777" w:rsidR="00ED5F8E" w:rsidRDefault="00ED5F8E" w:rsidP="00F86DD9">
                  <w:pPr>
                    <w:pStyle w:val="TableBodyText"/>
                    <w:ind w:right="28"/>
                  </w:pPr>
                  <w:r>
                    <w:t>68:32</w:t>
                  </w:r>
                </w:p>
              </w:tc>
            </w:tr>
            <w:tr w:rsidR="00ED5F8E" w14:paraId="3908BB0E" w14:textId="77777777" w:rsidTr="00F86DD9">
              <w:trPr>
                <w:trHeight w:val="120"/>
              </w:trPr>
              <w:tc>
                <w:tcPr>
                  <w:tcW w:w="453" w:type="pct"/>
                  <w:vMerge/>
                  <w:tcBorders>
                    <w:bottom w:val="single" w:sz="6" w:space="0" w:color="BFBFBF"/>
                  </w:tcBorders>
                  <w:shd w:val="clear" w:color="auto" w:fill="F2F2F2" w:themeFill="background1" w:themeFillShade="F2"/>
                </w:tcPr>
                <w:p w14:paraId="37FF5B1D" w14:textId="77777777" w:rsidR="00ED5F8E" w:rsidRDefault="00ED5F8E" w:rsidP="00F86DD9">
                  <w:pPr>
                    <w:pStyle w:val="TableBodyText"/>
                    <w:jc w:val="left"/>
                  </w:pPr>
                </w:p>
              </w:tc>
              <w:tc>
                <w:tcPr>
                  <w:tcW w:w="1516" w:type="pct"/>
                  <w:tcBorders>
                    <w:bottom w:val="single" w:sz="6" w:space="0" w:color="BFBFBF"/>
                  </w:tcBorders>
                  <w:shd w:val="clear" w:color="auto" w:fill="F2F2F2" w:themeFill="background1" w:themeFillShade="F2"/>
                </w:tcPr>
                <w:p w14:paraId="5A573C6D" w14:textId="77777777" w:rsidR="00ED5F8E" w:rsidRDefault="00ED5F8E" w:rsidP="00F86DD9">
                  <w:pPr>
                    <w:pStyle w:val="TableBodyText"/>
                    <w:jc w:val="left"/>
                  </w:pPr>
                  <w:r>
                    <w:t>Agriculture</w:t>
                  </w:r>
                  <w:r w:rsidRPr="00A65399">
                    <w:rPr>
                      <w:rStyle w:val="NoteLabel"/>
                    </w:rPr>
                    <w:t>b</w:t>
                  </w:r>
                </w:p>
              </w:tc>
              <w:tc>
                <w:tcPr>
                  <w:tcW w:w="780" w:type="pct"/>
                  <w:tcBorders>
                    <w:bottom w:val="single" w:sz="6" w:space="0" w:color="BFBFBF"/>
                  </w:tcBorders>
                  <w:shd w:val="clear" w:color="auto" w:fill="F2F2F2" w:themeFill="background1" w:themeFillShade="F2"/>
                </w:tcPr>
                <w:p w14:paraId="5FB61A15" w14:textId="77777777" w:rsidR="00ED5F8E" w:rsidRDefault="00ED5F8E" w:rsidP="00F86DD9">
                  <w:pPr>
                    <w:pStyle w:val="TableBodyText"/>
                  </w:pPr>
                  <w:r>
                    <w:t>9 527</w:t>
                  </w:r>
                </w:p>
              </w:tc>
              <w:tc>
                <w:tcPr>
                  <w:tcW w:w="750" w:type="pct"/>
                  <w:vMerge/>
                  <w:tcBorders>
                    <w:bottom w:val="single" w:sz="6" w:space="0" w:color="BFBFBF"/>
                  </w:tcBorders>
                  <w:shd w:val="clear" w:color="auto" w:fill="F2F2F2" w:themeFill="background1" w:themeFillShade="F2"/>
                </w:tcPr>
                <w:p w14:paraId="68137477" w14:textId="77777777" w:rsidR="00ED5F8E" w:rsidRDefault="00ED5F8E" w:rsidP="00F86DD9">
                  <w:pPr>
                    <w:pStyle w:val="TableBodyText"/>
                    <w:ind w:right="28"/>
                  </w:pPr>
                </w:p>
              </w:tc>
              <w:tc>
                <w:tcPr>
                  <w:tcW w:w="750" w:type="pct"/>
                  <w:tcBorders>
                    <w:bottom w:val="single" w:sz="6" w:space="0" w:color="BFBFBF"/>
                  </w:tcBorders>
                  <w:shd w:val="clear" w:color="auto" w:fill="F2F2F2" w:themeFill="background1" w:themeFillShade="F2"/>
                </w:tcPr>
                <w:p w14:paraId="4D67D518" w14:textId="77777777" w:rsidR="00ED5F8E" w:rsidRDefault="00ED5F8E" w:rsidP="00F86DD9">
                  <w:pPr>
                    <w:pStyle w:val="TableBodyText"/>
                    <w:ind w:right="28"/>
                  </w:pPr>
                  <w:r>
                    <w:t>33 541</w:t>
                  </w:r>
                </w:p>
              </w:tc>
              <w:tc>
                <w:tcPr>
                  <w:tcW w:w="750" w:type="pct"/>
                  <w:tcBorders>
                    <w:bottom w:val="single" w:sz="6" w:space="0" w:color="BFBFBF"/>
                  </w:tcBorders>
                  <w:shd w:val="clear" w:color="auto" w:fill="F2F2F2" w:themeFill="background1" w:themeFillShade="F2"/>
                </w:tcPr>
                <w:p w14:paraId="2366C7B9" w14:textId="77777777" w:rsidR="00ED5F8E" w:rsidRDefault="00ED5F8E" w:rsidP="00F86DD9">
                  <w:pPr>
                    <w:pStyle w:val="TableBodyText"/>
                    <w:ind w:right="28"/>
                  </w:pPr>
                  <w:r>
                    <w:t>72:28</w:t>
                  </w:r>
                </w:p>
              </w:tc>
            </w:tr>
          </w:tbl>
          <w:p w14:paraId="1EFCE06E" w14:textId="77777777" w:rsidR="00ED5F8E" w:rsidRDefault="00ED5F8E" w:rsidP="005928D1">
            <w:pPr>
              <w:pStyle w:val="Box"/>
            </w:pPr>
          </w:p>
        </w:tc>
      </w:tr>
      <w:tr w:rsidR="00ED5F8E" w14:paraId="11FF892D" w14:textId="77777777" w:rsidTr="00F86DD9">
        <w:tc>
          <w:tcPr>
            <w:tcW w:w="5000" w:type="pct"/>
            <w:tcBorders>
              <w:top w:val="nil"/>
              <w:left w:val="nil"/>
              <w:bottom w:val="nil"/>
              <w:right w:val="nil"/>
            </w:tcBorders>
            <w:shd w:val="clear" w:color="auto" w:fill="auto"/>
          </w:tcPr>
          <w:p w14:paraId="7080A324" w14:textId="77777777" w:rsidR="00ED5F8E" w:rsidRDefault="00ED5F8E" w:rsidP="005928D1">
            <w:pPr>
              <w:pStyle w:val="Note"/>
              <w:rPr>
                <w:i/>
              </w:rPr>
            </w:pPr>
            <w:r w:rsidRPr="008E77FE">
              <w:rPr>
                <w:rStyle w:val="NoteLabel"/>
              </w:rPr>
              <w:t>a</w:t>
            </w:r>
            <w:r>
              <w:t xml:space="preserve"> Excludes clinical psychology. </w:t>
            </w:r>
            <w:r>
              <w:rPr>
                <w:rStyle w:val="NoteLabel"/>
              </w:rPr>
              <w:t>b</w:t>
            </w:r>
            <w:r>
              <w:t xml:space="preserve"> Pathology included under Agriculture.</w:t>
            </w:r>
          </w:p>
        </w:tc>
      </w:tr>
      <w:tr w:rsidR="00ED5F8E" w14:paraId="577BEF49" w14:textId="77777777" w:rsidTr="00F86DD9">
        <w:tc>
          <w:tcPr>
            <w:tcW w:w="5000" w:type="pct"/>
            <w:tcBorders>
              <w:top w:val="nil"/>
              <w:left w:val="nil"/>
              <w:bottom w:val="nil"/>
              <w:right w:val="nil"/>
            </w:tcBorders>
            <w:shd w:val="clear" w:color="auto" w:fill="auto"/>
          </w:tcPr>
          <w:p w14:paraId="133E48CF" w14:textId="6AD7A6A6" w:rsidR="00ED5F8E" w:rsidRDefault="00ED5F8E" w:rsidP="005928D1">
            <w:pPr>
              <w:pStyle w:val="Source"/>
            </w:pPr>
            <w:r>
              <w:rPr>
                <w:i/>
              </w:rPr>
              <w:t>Source</w:t>
            </w:r>
            <w:r w:rsidRPr="00167F06">
              <w:t xml:space="preserve">: </w:t>
            </w:r>
            <w:r>
              <w:t xml:space="preserve">DESE </w:t>
            </w:r>
            <w:r w:rsidR="00E85FF0" w:rsidRPr="00E85FF0">
              <w:rPr>
                <w:rFonts w:cs="Arial"/>
              </w:rPr>
              <w:t>(2019c)</w:t>
            </w:r>
            <w:r>
              <w:t>.</w:t>
            </w:r>
          </w:p>
        </w:tc>
      </w:tr>
      <w:tr w:rsidR="00ED5F8E" w14:paraId="7CAD5662" w14:textId="77777777" w:rsidTr="00F86DD9">
        <w:tc>
          <w:tcPr>
            <w:tcW w:w="5000" w:type="pct"/>
            <w:tcBorders>
              <w:top w:val="nil"/>
              <w:left w:val="nil"/>
              <w:bottom w:val="single" w:sz="6" w:space="0" w:color="78A22F"/>
              <w:right w:val="nil"/>
            </w:tcBorders>
            <w:shd w:val="clear" w:color="auto" w:fill="auto"/>
          </w:tcPr>
          <w:p w14:paraId="4897A54D" w14:textId="77777777" w:rsidR="00ED5F8E" w:rsidRDefault="00ED5F8E" w:rsidP="005928D1">
            <w:pPr>
              <w:pStyle w:val="Box"/>
              <w:spacing w:before="0" w:line="120" w:lineRule="exact"/>
            </w:pPr>
          </w:p>
        </w:tc>
      </w:tr>
      <w:tr w:rsidR="00ED5F8E" w:rsidRPr="000863A5" w14:paraId="148063F8" w14:textId="77777777" w:rsidTr="00F86DD9">
        <w:tc>
          <w:tcPr>
            <w:tcW w:w="5000" w:type="pct"/>
            <w:tcBorders>
              <w:top w:val="single" w:sz="6" w:space="0" w:color="78A22F"/>
              <w:left w:val="nil"/>
              <w:bottom w:val="nil"/>
              <w:right w:val="nil"/>
            </w:tcBorders>
          </w:tcPr>
          <w:p w14:paraId="20D7DE85" w14:textId="77777777" w:rsidR="00ED5F8E" w:rsidRPr="00626D32" w:rsidRDefault="00ED5F8E" w:rsidP="005928D1">
            <w:pPr>
              <w:pStyle w:val="BoxSpaceBelow"/>
            </w:pPr>
          </w:p>
        </w:tc>
      </w:tr>
    </w:tbl>
    <w:p w14:paraId="1C87D7CB" w14:textId="01624B00" w:rsidR="00ED5F8E" w:rsidRDefault="00ED5F8E" w:rsidP="005928D1">
      <w:pPr>
        <w:pStyle w:val="BodyText"/>
      </w:pPr>
      <w:r w:rsidRPr="00A7526C">
        <w:t>Regional universities also receive a ‘regional’ loading of between 5</w:t>
      </w:r>
      <w:r>
        <w:t> </w:t>
      </w:r>
      <w:r w:rsidRPr="00A7526C">
        <w:t>and 20</w:t>
      </w:r>
      <w:r>
        <w:t> </w:t>
      </w:r>
      <w:r w:rsidRPr="00A7526C">
        <w:t>per</w:t>
      </w:r>
      <w:r>
        <w:t> </w:t>
      </w:r>
      <w:r w:rsidRPr="00A7526C">
        <w:t xml:space="preserve">cent on their total CGS funding (depending on their remoteness), in acknowledgment of the higher cost of education delivery in most regional areas </w:t>
      </w:r>
      <w:r w:rsidR="00E85FF0" w:rsidRPr="00E85FF0">
        <w:rPr>
          <w:szCs w:val="24"/>
        </w:rPr>
        <w:t>(DOE 2014)</w:t>
      </w:r>
      <w:r w:rsidRPr="00A7526C">
        <w:t>.</w:t>
      </w:r>
      <w:r w:rsidRPr="00F162EF">
        <w:rPr>
          <w:rStyle w:val="FootnoteReference"/>
        </w:rPr>
        <w:footnoteReference w:id="57"/>
      </w:r>
    </w:p>
    <w:p w14:paraId="226E5127" w14:textId="435FC565" w:rsidR="00F21734" w:rsidRDefault="00ED5F8E" w:rsidP="005928D1">
      <w:pPr>
        <w:pStyle w:val="BodyText"/>
      </w:pPr>
      <w:r>
        <w:t xml:space="preserve">Government subsidies for each CSP are loosely based on the cost of delivering courses across disciplines </w:t>
      </w:r>
      <w:r w:rsidRPr="00B3351D">
        <w:rPr>
          <w:szCs w:val="24"/>
        </w:rPr>
        <w:t>(Lomax-Smith, Watson and Webster 2011; Norton and Cakitaki 2016)</w:t>
      </w:r>
      <w:r>
        <w:t xml:space="preserve">. For example, disciplines with high costs of delivery due to high equipment costs (such as medicine and dentistry) have higher total resourcing rates and government subsidies relative to disciplines where the cost of delivery is low (the ‘chalk and talk’ disciplines), such as commerce and law. </w:t>
      </w:r>
    </w:p>
    <w:p w14:paraId="4C24952C" w14:textId="77777777" w:rsidR="00F21734" w:rsidRDefault="00F21734">
      <w:pPr>
        <w:rPr>
          <w:szCs w:val="20"/>
        </w:rPr>
      </w:pPr>
      <w:r>
        <w:br w:type="page"/>
      </w:r>
    </w:p>
    <w:p w14:paraId="7D2C06CD" w14:textId="26A0BE4F" w:rsidR="00ED5F8E" w:rsidRDefault="00ED5F8E" w:rsidP="005928D1">
      <w:pPr>
        <w:pStyle w:val="BodyText"/>
      </w:pPr>
      <w:r>
        <w:t>While t</w:t>
      </w:r>
      <w:r w:rsidRPr="00430BE4">
        <w:t xml:space="preserve">he majority of CSPs are offered in </w:t>
      </w:r>
      <w:r>
        <w:t>bachelor</w:t>
      </w:r>
      <w:r>
        <w:noBreakHyphen/>
        <w:t>level</w:t>
      </w:r>
      <w:r w:rsidRPr="00430BE4">
        <w:t xml:space="preserve"> courses, the CGS also provides for a</w:t>
      </w:r>
      <w:r>
        <w:t>n agreed</w:t>
      </w:r>
      <w:r w:rsidRPr="00430BE4">
        <w:t xml:space="preserve"> number of CSPs </w:t>
      </w:r>
      <w:r>
        <w:t>in approved</w:t>
      </w:r>
      <w:r w:rsidRPr="00430BE4">
        <w:t xml:space="preserve"> </w:t>
      </w:r>
      <w:r>
        <w:t>enabling,</w:t>
      </w:r>
      <w:r w:rsidRPr="00F162EF">
        <w:rPr>
          <w:rStyle w:val="FootnoteReference"/>
        </w:rPr>
        <w:footnoteReference w:id="58"/>
      </w:r>
      <w:r>
        <w:t xml:space="preserve"> s</w:t>
      </w:r>
      <w:r w:rsidRPr="00430BE4">
        <w:t>ub</w:t>
      </w:r>
      <w:r>
        <w:noBreakHyphen/>
      </w:r>
      <w:r w:rsidRPr="00430BE4">
        <w:t xml:space="preserve">bachelor </w:t>
      </w:r>
      <w:r>
        <w:t>(</w:t>
      </w:r>
      <w:r w:rsidR="00780494">
        <w:t>A</w:t>
      </w:r>
      <w:r>
        <w:t xml:space="preserve">ssociate </w:t>
      </w:r>
      <w:r w:rsidR="00780494">
        <w:t>D</w:t>
      </w:r>
      <w:r>
        <w:t xml:space="preserve">egree and </w:t>
      </w:r>
      <w:r w:rsidR="00780494">
        <w:t>D</w:t>
      </w:r>
      <w:r>
        <w:t xml:space="preserve">iploma) </w:t>
      </w:r>
      <w:r w:rsidRPr="00430BE4">
        <w:t>and</w:t>
      </w:r>
      <w:r>
        <w:t xml:space="preserve"> non</w:t>
      </w:r>
      <w:r>
        <w:noBreakHyphen/>
        <w:t>research</w:t>
      </w:r>
      <w:r w:rsidRPr="00430BE4">
        <w:t xml:space="preserve"> postgraduate level</w:t>
      </w:r>
      <w:r>
        <w:t xml:space="preserve"> courses. The agreed number is </w:t>
      </w:r>
      <w:r w:rsidRPr="00430BE4">
        <w:t>specified in each provider’s CGS funding agreement</w:t>
      </w:r>
      <w:r>
        <w:t xml:space="preserve"> </w:t>
      </w:r>
      <w:r w:rsidRPr="000508DA">
        <w:rPr>
          <w:szCs w:val="24"/>
        </w:rPr>
        <w:t>(DESE 2018a)</w:t>
      </w:r>
      <w:r w:rsidRPr="00430BE4">
        <w:t>.</w:t>
      </w:r>
    </w:p>
    <w:p w14:paraId="1D0DEB2C" w14:textId="77777777" w:rsidR="00ED5F8E" w:rsidRDefault="00ED5F8E" w:rsidP="005928D1">
      <w:pPr>
        <w:pStyle w:val="BodyText"/>
        <w:rPr>
          <w:rStyle w:val="BodyTextChar"/>
        </w:rPr>
      </w:pPr>
      <w:r>
        <w:t xml:space="preserve">Relative to the funding models in the VET sector, the higher education funding model </w:t>
      </w:r>
      <w:r>
        <w:rPr>
          <w:rStyle w:val="BodyTextChar"/>
        </w:rPr>
        <w:t>is</w:t>
      </w:r>
      <w:r w:rsidRPr="008C51A8">
        <w:rPr>
          <w:rStyle w:val="BodyTextChar"/>
        </w:rPr>
        <w:t xml:space="preserve"> simple</w:t>
      </w:r>
      <w:r>
        <w:rPr>
          <w:rStyle w:val="BodyTextChar"/>
        </w:rPr>
        <w:t>.</w:t>
      </w:r>
      <w:r w:rsidRPr="008C51A8">
        <w:rPr>
          <w:rStyle w:val="BodyTextChar"/>
        </w:rPr>
        <w:t xml:space="preserve"> </w:t>
      </w:r>
      <w:r>
        <w:rPr>
          <w:rStyle w:val="BodyTextChar"/>
        </w:rPr>
        <w:t>H</w:t>
      </w:r>
      <w:r w:rsidRPr="008C51A8">
        <w:rPr>
          <w:rStyle w:val="BodyTextChar"/>
        </w:rPr>
        <w:t>owever</w:t>
      </w:r>
      <w:r>
        <w:rPr>
          <w:rStyle w:val="BodyTextChar"/>
        </w:rPr>
        <w:t>,</w:t>
      </w:r>
      <w:r w:rsidRPr="008C51A8">
        <w:rPr>
          <w:rStyle w:val="BodyTextChar"/>
        </w:rPr>
        <w:t xml:space="preserve"> many have criticised </w:t>
      </w:r>
      <w:r>
        <w:rPr>
          <w:rStyle w:val="BodyTextChar"/>
        </w:rPr>
        <w:t xml:space="preserve">the model as too simple and lacking clear policy </w:t>
      </w:r>
      <w:r w:rsidRPr="008C51A8">
        <w:rPr>
          <w:rStyle w:val="BodyTextChar"/>
        </w:rPr>
        <w:t>principles</w:t>
      </w:r>
      <w:r>
        <w:rPr>
          <w:rStyle w:val="BodyTextChar"/>
        </w:rPr>
        <w:t xml:space="preserve">. </w:t>
      </w:r>
    </w:p>
    <w:p w14:paraId="3A03C4D6" w14:textId="11FE80D3" w:rsidR="00ED5F8E" w:rsidRDefault="00ED5F8E" w:rsidP="005928D1">
      <w:pPr>
        <w:pStyle w:val="ListBullet"/>
      </w:pPr>
      <w:r>
        <w:t xml:space="preserve">The funding approach in higher education (including the use of funding clusters and the differentiation of funding by discipline) is largely based on the Relative Funding Model (RFM) developed and adopted in the late 1980s </w:t>
      </w:r>
      <w:r w:rsidRPr="002853D2">
        <w:rPr>
          <w:szCs w:val="24"/>
        </w:rPr>
        <w:t>(Norton and Cakitaki 2016)</w:t>
      </w:r>
      <w:r>
        <w:t xml:space="preserve">. It is argued that higher education funding policies reflect the sector’s history and political compromises rather than consistent policy principles </w:t>
      </w:r>
      <w:r w:rsidR="00E85FF0" w:rsidRPr="00E85FF0">
        <w:rPr>
          <w:szCs w:val="24"/>
        </w:rPr>
        <w:t>(Bradley et al. 2008b; Lomax-Smith, Watson and Webster 2011; Norton and Cakitaki 2016)</w:t>
      </w:r>
    </w:p>
    <w:p w14:paraId="3DA31504" w14:textId="44AD23B9" w:rsidR="00ED5F8E" w:rsidRDefault="00ED5F8E" w:rsidP="005928D1">
      <w:pPr>
        <w:pStyle w:val="ListBullet"/>
      </w:pPr>
      <w:r>
        <w:t>The funding cluster amounts are not based on up</w:t>
      </w:r>
      <w:r>
        <w:noBreakHyphen/>
        <w:t>to</w:t>
      </w:r>
      <w:r>
        <w:noBreakHyphen/>
        <w:t xml:space="preserve">date estimates of the costs of delivery </w:t>
      </w:r>
      <w:r w:rsidRPr="00505280">
        <w:rPr>
          <w:szCs w:val="24"/>
        </w:rPr>
        <w:t>(G8 Universities 2011; Lomax-Smith, Watson and Webster 2011; Norton and Cakitaki 2016)</w:t>
      </w:r>
      <w:r>
        <w:t>. Further, the resourcing amounts assume that the cost of delivery is the same for all qualification levels (enabling, sub</w:t>
      </w:r>
      <w:r>
        <w:noBreakHyphen/>
        <w:t>bachelor, bachelor and postgraduate) within a specific discipline. Evidence, however, suggests that postgraduate qualifications have higher costs of delivery (due to smaller class sizes), relative to bachelor</w:t>
      </w:r>
      <w:r>
        <w:noBreakHyphen/>
        <w:t xml:space="preserve">level qualifications </w:t>
      </w:r>
      <w:r w:rsidRPr="002048E6">
        <w:rPr>
          <w:szCs w:val="24"/>
        </w:rPr>
        <w:t>(Lomax-Smith, Watson and Webster 2011)</w:t>
      </w:r>
    </w:p>
    <w:p w14:paraId="346A1B09" w14:textId="66E6EEC7" w:rsidR="00ED5F8E" w:rsidRDefault="00ED5F8E" w:rsidP="005928D1">
      <w:pPr>
        <w:pStyle w:val="ListBullet"/>
        <w:rPr>
          <w:rStyle w:val="BodyTextChar"/>
        </w:rPr>
      </w:pPr>
      <w:r>
        <w:t>The funding approach leads to cross</w:t>
      </w:r>
      <w:r>
        <w:noBreakHyphen/>
        <w:t xml:space="preserve">subsidisation </w:t>
      </w:r>
      <w:r w:rsidR="00E85FF0" w:rsidRPr="00E85FF0">
        <w:rPr>
          <w:szCs w:val="24"/>
        </w:rPr>
        <w:t>(Bradley et al. 2008b; Lomax-Smith, Watson and Webster 2011; Norton and Cakitaki 2016; PC 2017d)</w:t>
      </w:r>
      <w:r>
        <w:t>. Universities have autonomy in how they spend resources provided for students enrolled in CSPs. This autonomy, as well as the disparity between government subsidies provided and actual cost of delivery, have led to universities using some funds provided for teaching purposes to fund research. Cross subsidisation can create incentive structures that undermine labour market outcomes of students (for example, driven by oversupply of graduates in some discipline areas) and teaching quality, and represent a less transparent and accountable means of providing public funding for research.</w:t>
      </w:r>
    </w:p>
    <w:p w14:paraId="659C0747" w14:textId="77777777" w:rsidR="00ED5F8E" w:rsidRPr="000D6B45" w:rsidRDefault="00ED5F8E" w:rsidP="005928D1">
      <w:pPr>
        <w:pStyle w:val="Heading5"/>
      </w:pPr>
      <w:r>
        <w:t>The introduction of performance</w:t>
      </w:r>
      <w:r>
        <w:noBreakHyphen/>
        <w:t xml:space="preserve">based funding </w:t>
      </w:r>
    </w:p>
    <w:p w14:paraId="2DD014EC" w14:textId="2F3AF734" w:rsidR="00ED5F8E" w:rsidRDefault="00ED5F8E" w:rsidP="005928D1">
      <w:pPr>
        <w:pStyle w:val="BodyText"/>
      </w:pPr>
      <w:r w:rsidRPr="00D051F8">
        <w:t xml:space="preserve">Until 2012, the </w:t>
      </w:r>
      <w:r>
        <w:t>Australian</w:t>
      </w:r>
      <w:r w:rsidRPr="00D051F8">
        <w:t xml:space="preserve"> </w:t>
      </w:r>
      <w:r>
        <w:t>G</w:t>
      </w:r>
      <w:r w:rsidRPr="00D051F8">
        <w:t>overnment had a</w:t>
      </w:r>
      <w:r>
        <w:t xml:space="preserve"> supply</w:t>
      </w:r>
      <w:r>
        <w:noBreakHyphen/>
        <w:t>driven,</w:t>
      </w:r>
      <w:r w:rsidRPr="00CF3A16">
        <w:t xml:space="preserve"> </w:t>
      </w:r>
      <w:r>
        <w:t>block</w:t>
      </w:r>
      <w:r>
        <w:noBreakHyphen/>
        <w:t xml:space="preserve">grant </w:t>
      </w:r>
      <w:r w:rsidRPr="00D051F8">
        <w:t>system</w:t>
      </w:r>
      <w:r>
        <w:t xml:space="preserve"> in place. Under that system, the Australian G</w:t>
      </w:r>
      <w:r w:rsidRPr="00D051F8">
        <w:t xml:space="preserve">overnment would decide on a block amount of funding </w:t>
      </w:r>
      <w:r>
        <w:t xml:space="preserve">to be </w:t>
      </w:r>
      <w:r w:rsidRPr="00D051F8">
        <w:t>provide</w:t>
      </w:r>
      <w:r>
        <w:t>d</w:t>
      </w:r>
      <w:r w:rsidRPr="00D051F8">
        <w:t xml:space="preserve"> to universities and </w:t>
      </w:r>
      <w:r>
        <w:t>on the number of CSPs</w:t>
      </w:r>
      <w:r w:rsidRPr="00D051F8">
        <w:t xml:space="preserve"> the universities would have to deliver.</w:t>
      </w:r>
      <w:r>
        <w:t xml:space="preserve"> </w:t>
      </w:r>
      <w:r w:rsidRPr="00D051F8">
        <w:t>The government then</w:t>
      </w:r>
      <w:r>
        <w:t xml:space="preserve"> </w:t>
      </w:r>
      <w:r w:rsidRPr="00AD2BF2">
        <w:t>divided the places and available funding between universities</w:t>
      </w:r>
      <w:r w:rsidRPr="00D051F8">
        <w:t xml:space="preserve">, </w:t>
      </w:r>
      <w:r>
        <w:t xml:space="preserve">with universities then selecting </w:t>
      </w:r>
      <w:r w:rsidRPr="00D051F8">
        <w:t>students based on the availability of places</w:t>
      </w:r>
      <w:r>
        <w:t xml:space="preserve"> </w:t>
      </w:r>
      <w:r w:rsidRPr="0073477A">
        <w:rPr>
          <w:szCs w:val="24"/>
        </w:rPr>
        <w:t>(Norton 2019)</w:t>
      </w:r>
      <w:r w:rsidRPr="00D051F8">
        <w:t>.</w:t>
      </w:r>
    </w:p>
    <w:p w14:paraId="22BF6B51" w14:textId="77777777" w:rsidR="00ED5F8E" w:rsidRDefault="00ED5F8E" w:rsidP="005928D1">
      <w:pPr>
        <w:pStyle w:val="BodyText"/>
      </w:pPr>
      <w:r w:rsidRPr="00BF2C51">
        <w:t>Under the demand</w:t>
      </w:r>
      <w:r>
        <w:noBreakHyphen/>
      </w:r>
      <w:r w:rsidRPr="00BF2C51">
        <w:t xml:space="preserve">driven system (which operated from 2012 to 2017), </w:t>
      </w:r>
      <w:r w:rsidRPr="00CA7F58">
        <w:t xml:space="preserve">the number of government funded </w:t>
      </w:r>
      <w:r>
        <w:t>CSPs</w:t>
      </w:r>
      <w:r w:rsidRPr="00CA7F58">
        <w:t xml:space="preserve"> for Australian undergraduates was based on the number of undergraduates enrolling in courses. </w:t>
      </w:r>
      <w:r>
        <w:t>Fundamentally,</w:t>
      </w:r>
      <w:r w:rsidRPr="00CA7F58">
        <w:t xml:space="preserve"> every student who enrolled </w:t>
      </w:r>
      <w:r>
        <w:t xml:space="preserve">in a bachelor course (excluding medicine) </w:t>
      </w:r>
      <w:r w:rsidRPr="00CA7F58">
        <w:t xml:space="preserve">could get a funded place </w:t>
      </w:r>
      <w:r>
        <w:t xml:space="preserve">if they could find a university to accept them, </w:t>
      </w:r>
      <w:r w:rsidRPr="00CA7F58">
        <w:t>and there was no limit or cap</w:t>
      </w:r>
      <w:r>
        <w:t>.</w:t>
      </w:r>
    </w:p>
    <w:p w14:paraId="2484C424" w14:textId="132E96C8" w:rsidR="00ED5F8E" w:rsidRPr="00BF2C51" w:rsidRDefault="00ED5F8E" w:rsidP="005928D1">
      <w:pPr>
        <w:pStyle w:val="BodyText"/>
      </w:pPr>
      <w:r>
        <w:t xml:space="preserve">In 2018, </w:t>
      </w:r>
      <w:r w:rsidRPr="00BF2C51">
        <w:t xml:space="preserve">new arrangements were introduced </w:t>
      </w:r>
      <w:r>
        <w:t xml:space="preserve">that capped the number of CSPs in 2018 and 2019 to 2017 levels </w:t>
      </w:r>
      <w:r w:rsidR="00E85FF0" w:rsidRPr="00E85FF0">
        <w:rPr>
          <w:szCs w:val="24"/>
        </w:rPr>
        <w:t>(DESE 2019g)</w:t>
      </w:r>
      <w:r>
        <w:t>. This meant that the amount of funding that a university received through the CGS in 2018 and 2019</w:t>
      </w:r>
      <w:r w:rsidRPr="00BF2C51">
        <w:t xml:space="preserve"> </w:t>
      </w:r>
      <w:r>
        <w:t>was</w:t>
      </w:r>
      <w:r w:rsidRPr="00BF2C51">
        <w:t xml:space="preserve"> equal to </w:t>
      </w:r>
      <w:r>
        <w:t xml:space="preserve">the </w:t>
      </w:r>
      <w:r w:rsidRPr="00BF2C51">
        <w:t xml:space="preserve">funding </w:t>
      </w:r>
      <w:r>
        <w:t xml:space="preserve">received </w:t>
      </w:r>
      <w:r w:rsidRPr="00BF2C51">
        <w:t xml:space="preserve">based on its 2017 enrolments. </w:t>
      </w:r>
      <w:r>
        <w:t>Therefore, i</w:t>
      </w:r>
      <w:r w:rsidRPr="00BF2C51">
        <w:t xml:space="preserve">f a university chose to enrol additional students </w:t>
      </w:r>
      <w:r>
        <w:t>(</w:t>
      </w:r>
      <w:r w:rsidRPr="00BF2C51">
        <w:t xml:space="preserve">beyond those supported by </w:t>
      </w:r>
      <w:r>
        <w:t>its 2017 level)</w:t>
      </w:r>
      <w:r w:rsidRPr="00BF2C51">
        <w:t xml:space="preserve">, it </w:t>
      </w:r>
      <w:r>
        <w:t xml:space="preserve">did not receive CGS funding for those students (and </w:t>
      </w:r>
      <w:r w:rsidRPr="00BF2C51">
        <w:t>receive</w:t>
      </w:r>
      <w:r>
        <w:t>d</w:t>
      </w:r>
      <w:r w:rsidRPr="00BF2C51">
        <w:t xml:space="preserve"> </w:t>
      </w:r>
      <w:r>
        <w:t xml:space="preserve">only </w:t>
      </w:r>
      <w:r w:rsidRPr="00BF2C51">
        <w:t xml:space="preserve">the student contribution for </w:t>
      </w:r>
      <w:r>
        <w:t>those</w:t>
      </w:r>
      <w:r w:rsidRPr="00BF2C51">
        <w:t xml:space="preserve"> enrolments</w:t>
      </w:r>
      <w:r>
        <w:t>)</w:t>
      </w:r>
      <w:r w:rsidRPr="00BF2C51">
        <w:t xml:space="preserve">. </w:t>
      </w:r>
      <w:r>
        <w:t xml:space="preserve">These new arrangements aimed to curb higher education spending, after large increases between 2012 and 2017. </w:t>
      </w:r>
    </w:p>
    <w:p w14:paraId="14655805" w14:textId="2E084022" w:rsidR="00ED5F8E" w:rsidRDefault="00ED5F8E" w:rsidP="005928D1">
      <w:pPr>
        <w:pStyle w:val="BodyText"/>
      </w:pPr>
      <w:r w:rsidRPr="00BF2C51">
        <w:t xml:space="preserve">From 2020, </w:t>
      </w:r>
      <w:r>
        <w:t>the amount universities receive from the Commonwealth to support the delivery of bachelor</w:t>
      </w:r>
      <w:r>
        <w:noBreakHyphen/>
        <w:t>level qualifications</w:t>
      </w:r>
      <w:r w:rsidRPr="00BF2C51">
        <w:t xml:space="preserve"> </w:t>
      </w:r>
      <w:r>
        <w:t>is to increase</w:t>
      </w:r>
      <w:r w:rsidRPr="00BF2C51">
        <w:t xml:space="preserve"> in line with the population growth rate of 18–64 year olds (1.36 per cent in 2020), subject to performance targets being met under the P</w:t>
      </w:r>
      <w:r>
        <w:t xml:space="preserve">erformance </w:t>
      </w:r>
      <w:r w:rsidRPr="00BF2C51">
        <w:t>B</w:t>
      </w:r>
      <w:r>
        <w:t xml:space="preserve">ased </w:t>
      </w:r>
      <w:r w:rsidRPr="00BF2C51">
        <w:t>F</w:t>
      </w:r>
      <w:r>
        <w:t xml:space="preserve">unding </w:t>
      </w:r>
      <w:r w:rsidRPr="00BF2C51">
        <w:t>scheme</w:t>
      </w:r>
      <w:r>
        <w:t xml:space="preserve"> </w:t>
      </w:r>
      <w:r w:rsidR="00E85FF0" w:rsidRPr="00E85FF0">
        <w:rPr>
          <w:szCs w:val="24"/>
        </w:rPr>
        <w:t>(DESE 2019g)</w:t>
      </w:r>
      <w:r w:rsidRPr="00BF2C51">
        <w:t xml:space="preserve">. If a university </w:t>
      </w:r>
      <w:r>
        <w:t>meets</w:t>
      </w:r>
      <w:r w:rsidRPr="00BF2C51">
        <w:t xml:space="preserve"> their full performance requirements, this additional funding (based on the national population growth rate of 18–64 year olds in 2020) </w:t>
      </w:r>
      <w:r>
        <w:t>will</w:t>
      </w:r>
      <w:r w:rsidRPr="00BF2C51">
        <w:t xml:space="preserve"> be added to a university’s </w:t>
      </w:r>
      <w:r>
        <w:t>block grant</w:t>
      </w:r>
      <w:r w:rsidRPr="00BF2C51">
        <w:t>.</w:t>
      </w:r>
      <w:r>
        <w:t xml:space="preserve"> Performance targets focus on four key measures: </w:t>
      </w:r>
    </w:p>
    <w:p w14:paraId="0EEE8179" w14:textId="77777777" w:rsidR="00ED5F8E" w:rsidRDefault="00ED5F8E" w:rsidP="005928D1">
      <w:pPr>
        <w:pStyle w:val="ListBullet"/>
      </w:pPr>
      <w:r>
        <w:t>graduate employment outcomes — measured by the overall graduate employment rates</w:t>
      </w:r>
    </w:p>
    <w:p w14:paraId="6EE9C7A3" w14:textId="77777777" w:rsidR="00ED5F8E" w:rsidRDefault="00ED5F8E" w:rsidP="005928D1">
      <w:pPr>
        <w:pStyle w:val="ListBullet"/>
      </w:pPr>
      <w:r>
        <w:t xml:space="preserve">student experience — measured by student satisfaction with </w:t>
      </w:r>
      <w:r>
        <w:rPr>
          <w:rFonts w:cs="Source Sans Pro Light"/>
          <w:color w:val="000000"/>
        </w:rPr>
        <w:t xml:space="preserve">teaching quality </w:t>
      </w:r>
    </w:p>
    <w:p w14:paraId="199C9966" w14:textId="77777777" w:rsidR="00ED5F8E" w:rsidRDefault="00ED5F8E" w:rsidP="005928D1">
      <w:pPr>
        <w:pStyle w:val="ListBullet"/>
      </w:pPr>
      <w:r>
        <w:t>student success — measured by the adjusted attrition rate</w:t>
      </w:r>
    </w:p>
    <w:p w14:paraId="27B5A829" w14:textId="7B576CC2" w:rsidR="00ED5F8E" w:rsidRDefault="00ED5F8E" w:rsidP="005928D1">
      <w:pPr>
        <w:pStyle w:val="ListBullet"/>
      </w:pPr>
      <w:r w:rsidRPr="002C20CF">
        <w:t xml:space="preserve">equity group participation </w:t>
      </w:r>
      <w:r>
        <w:t>— measured by an equally weighted participation rate of</w:t>
      </w:r>
      <w:r w:rsidRPr="002C20CF">
        <w:t xml:space="preserve"> Indigenous, low socio</w:t>
      </w:r>
      <w:r>
        <w:noBreakHyphen/>
      </w:r>
      <w:r w:rsidRPr="002C20CF">
        <w:t>economic status and regional students</w:t>
      </w:r>
      <w:r>
        <w:t xml:space="preserve"> </w:t>
      </w:r>
      <w:r w:rsidRPr="00DE0BA8">
        <w:rPr>
          <w:szCs w:val="24"/>
        </w:rPr>
        <w:t>(Wellings et al. 2019)</w:t>
      </w:r>
      <w:r w:rsidRPr="002C20CF">
        <w:t xml:space="preserve">. </w:t>
      </w:r>
    </w:p>
    <w:p w14:paraId="7F00F905" w14:textId="77777777" w:rsidR="00ED5F8E" w:rsidRDefault="00ED5F8E" w:rsidP="005928D1">
      <w:pPr>
        <w:pStyle w:val="BodyText"/>
      </w:pPr>
      <w:r w:rsidRPr="002C20CF">
        <w:t>Performance</w:t>
      </w:r>
      <w:r w:rsidRPr="002C20CF">
        <w:noBreakHyphen/>
        <w:t>based funding is intended to ensure</w:t>
      </w:r>
      <w:r>
        <w:t xml:space="preserve"> that</w:t>
      </w:r>
      <w:r w:rsidRPr="002C20CF">
        <w:t xml:space="preserve"> universities focus on the quality of their teaching and student support</w:t>
      </w:r>
      <w:r>
        <w:t>, in order</w:t>
      </w:r>
      <w:r w:rsidRPr="002C20CF">
        <w:t xml:space="preserve"> to achieve the best possible graduate outcomes.</w:t>
      </w:r>
    </w:p>
    <w:p w14:paraId="635E23A2" w14:textId="77777777" w:rsidR="00ED5F8E" w:rsidRDefault="00ED5F8E" w:rsidP="005928D1">
      <w:pPr>
        <w:pStyle w:val="Heading4"/>
      </w:pPr>
      <w:r>
        <w:t>Student contributions</w:t>
      </w:r>
    </w:p>
    <w:p w14:paraId="2D89F091" w14:textId="0807A269" w:rsidR="00ED5F8E" w:rsidRDefault="00ED5F8E" w:rsidP="005928D1">
      <w:pPr>
        <w:pStyle w:val="BodyText"/>
      </w:pPr>
      <w:r>
        <w:t xml:space="preserve">The Australian Government sets maximum student contribution fees in accordance with the annual EFTSL. The fees are based on the estimated future private benefits that a student can generally expect to gain from their degree within a discipline </w:t>
      </w:r>
      <w:r w:rsidRPr="00DE0BA8">
        <w:rPr>
          <w:szCs w:val="24"/>
        </w:rPr>
        <w:t>(Lomax-Smith, Watson and Webster 2011)</w:t>
      </w:r>
      <w:r>
        <w:t xml:space="preserve">. For example, disciplines with higher expected private benefits — such as law, commerce, medicine and dentistry — have higher student contributions. </w:t>
      </w:r>
    </w:p>
    <w:p w14:paraId="1FDEC80A" w14:textId="4715418E" w:rsidR="00ED5F8E" w:rsidRDefault="00ED5F8E" w:rsidP="005928D1">
      <w:pPr>
        <w:pStyle w:val="BodyText"/>
      </w:pPr>
      <w:r>
        <w:t xml:space="preserve">There are three ‘bands’ for student contributions — in 2020 the maximum student contribution was $11 155 (table E.1). Universities can set the student charge below the maximum but, in practice, all charge the maximum rate </w:t>
      </w:r>
      <w:r w:rsidRPr="00EC01AE">
        <w:rPr>
          <w:szCs w:val="24"/>
        </w:rPr>
        <w:t>(Lomax-Smith, Watson and Webster 2011; Norton and Cherastidtham 2015)</w:t>
      </w:r>
      <w:r>
        <w:t>. The maximum band amounts are indexed to the Consumer Price Index (CPI). Students can pay the student contribution directly to their university or borrow it through HELP, in which case the Australian Government pays the university on the student’s behalf.</w:t>
      </w:r>
    </w:p>
    <w:p w14:paraId="40ACE78C" w14:textId="0EC2DFA1" w:rsidR="00ED5F8E" w:rsidRPr="007E6BC4" w:rsidRDefault="00ED5F8E" w:rsidP="005928D1">
      <w:pPr>
        <w:pStyle w:val="BodyText"/>
      </w:pPr>
      <w:r w:rsidRPr="007E6BC4">
        <w:t xml:space="preserve">The Australian Government does not </w:t>
      </w:r>
      <w:r>
        <w:t>regulate</w:t>
      </w:r>
      <w:r w:rsidRPr="007E6BC4">
        <w:t xml:space="preserve"> </w:t>
      </w:r>
      <w:r>
        <w:t xml:space="preserve">the </w:t>
      </w:r>
      <w:r w:rsidRPr="007E6BC4">
        <w:t xml:space="preserve">maximum fees for domestic students </w:t>
      </w:r>
      <w:r>
        <w:t>who</w:t>
      </w:r>
      <w:r w:rsidRPr="007E6BC4">
        <w:t xml:space="preserve"> are not subsidised </w:t>
      </w:r>
      <w:r>
        <w:t>through</w:t>
      </w:r>
      <w:r w:rsidRPr="007E6BC4">
        <w:t xml:space="preserve"> CSPs</w:t>
      </w:r>
      <w:r>
        <w:t xml:space="preserve"> — that is, full</w:t>
      </w:r>
      <w:r>
        <w:noBreakHyphen/>
        <w:t>fee</w:t>
      </w:r>
      <w:r>
        <w:noBreakHyphen/>
        <w:t xml:space="preserve">paying students — or </w:t>
      </w:r>
      <w:r w:rsidRPr="007E6BC4">
        <w:t xml:space="preserve">fees for international students. </w:t>
      </w:r>
      <w:r>
        <w:t>P</w:t>
      </w:r>
      <w:r w:rsidRPr="007E6BC4">
        <w:t>rovider</w:t>
      </w:r>
      <w:r>
        <w:t>s have</w:t>
      </w:r>
      <w:r w:rsidRPr="007E6BC4">
        <w:t xml:space="preserve"> discretion to determine the level of tuition fees </w:t>
      </w:r>
      <w:r>
        <w:t>they</w:t>
      </w:r>
      <w:r w:rsidRPr="007E6BC4">
        <w:t xml:space="preserve"> charge for </w:t>
      </w:r>
      <w:r>
        <w:t xml:space="preserve">these students as long as the fees are not lower </w:t>
      </w:r>
      <w:r w:rsidRPr="007E6BC4">
        <w:t xml:space="preserve">than </w:t>
      </w:r>
      <w:r>
        <w:t>for Commonwealth</w:t>
      </w:r>
      <w:r>
        <w:noBreakHyphen/>
        <w:t>supported</w:t>
      </w:r>
      <w:r w:rsidRPr="007E6BC4">
        <w:t xml:space="preserve"> students</w:t>
      </w:r>
      <w:r>
        <w:t xml:space="preserve"> </w:t>
      </w:r>
      <w:r w:rsidR="00E85FF0" w:rsidRPr="00E85FF0">
        <w:rPr>
          <w:szCs w:val="24"/>
        </w:rPr>
        <w:t>(DOE 2015)</w:t>
      </w:r>
      <w:r w:rsidRPr="007E6BC4">
        <w:t>.</w:t>
      </w:r>
    </w:p>
    <w:p w14:paraId="443BBD60" w14:textId="2E5F0513" w:rsidR="00ED5F8E" w:rsidRPr="007128B4" w:rsidRDefault="00ED5F8E" w:rsidP="005928D1">
      <w:pPr>
        <w:pStyle w:val="BodyText"/>
      </w:pPr>
      <w:r>
        <w:t>There is considerable variation in the proportion of total resources provided by the Australian Government and student contributions through CSPs across the disciplines (table E.1). For example, students studying commerce or law courses — which generally have a low cost of delivery but high expected private benefits — contribute approximately 84 per cent of total resources, compared to approximately 28 per cent for agriculture courses, which cost more to deliver but have lower expected private benefits. The 2011 Lomax</w:t>
      </w:r>
      <w:r>
        <w:noBreakHyphen/>
        <w:t>Smith review of higher education funding argued that there was no clear rationale for the large share of public funding for some disciplines and the wide diversity in the public</w:t>
      </w:r>
      <w:r>
        <w:noBreakHyphen/>
        <w:t xml:space="preserve">private share of funding between fields </w:t>
      </w:r>
      <w:r w:rsidRPr="00DE0BA8">
        <w:rPr>
          <w:szCs w:val="24"/>
        </w:rPr>
        <w:t>(Lomax-Smith, Watson and Webster 2011)</w:t>
      </w:r>
      <w:r>
        <w:t xml:space="preserve">. </w:t>
      </w:r>
    </w:p>
    <w:p w14:paraId="42DCEBB5" w14:textId="77777777" w:rsidR="00ED5F8E" w:rsidRDefault="00ED5F8E" w:rsidP="005928D1">
      <w:pPr>
        <w:pStyle w:val="Heading5"/>
      </w:pPr>
      <w:r>
        <w:t xml:space="preserve">Higher Education Loan Programs in higher education </w:t>
      </w:r>
    </w:p>
    <w:p w14:paraId="304B64CF" w14:textId="77777777" w:rsidR="00ED5F8E" w:rsidRDefault="00ED5F8E" w:rsidP="005928D1">
      <w:pPr>
        <w:pStyle w:val="BodyText"/>
      </w:pPr>
      <w:r>
        <w:t>The Australian Government provides different forms of HELP to domestic students studying at approved higher education providers in Australia, including HECS</w:t>
      </w:r>
      <w:r>
        <w:noBreakHyphen/>
        <w:t>HELP and FEE</w:t>
      </w:r>
      <w:r>
        <w:noBreakHyphen/>
        <w:t>HELP.</w:t>
      </w:r>
    </w:p>
    <w:p w14:paraId="57671BCF" w14:textId="24EF5216" w:rsidR="00ED5F8E" w:rsidRDefault="00ED5F8E" w:rsidP="005928D1">
      <w:pPr>
        <w:pStyle w:val="ListBullet"/>
      </w:pPr>
      <w:r>
        <w:t>HECS</w:t>
      </w:r>
      <w:r>
        <w:noBreakHyphen/>
        <w:t xml:space="preserve">HELP is available to students in a CSP </w:t>
      </w:r>
      <w:r w:rsidRPr="00EA2B09">
        <w:rPr>
          <w:szCs w:val="24"/>
        </w:rPr>
        <w:t>(Australian Government 2018b)</w:t>
      </w:r>
      <w:r>
        <w:t>. There is no loan application fee for using HECS</w:t>
      </w:r>
      <w:r>
        <w:noBreakHyphen/>
        <w:t xml:space="preserve">HELP. </w:t>
      </w:r>
    </w:p>
    <w:p w14:paraId="29A2C066" w14:textId="47C715BF" w:rsidR="00ED5F8E" w:rsidRDefault="00ED5F8E" w:rsidP="005928D1">
      <w:pPr>
        <w:pStyle w:val="ListBullet"/>
      </w:pPr>
      <w:r>
        <w:t>FEE</w:t>
      </w:r>
      <w:r>
        <w:noBreakHyphen/>
        <w:t>HELP is available for domestic full</w:t>
      </w:r>
      <w:r>
        <w:noBreakHyphen/>
        <w:t>fee paying students to pay all or part of their tuition fees at eligible higher education providers.</w:t>
      </w:r>
      <w:r w:rsidRPr="00F162EF">
        <w:rPr>
          <w:rStyle w:val="FootnoteReference"/>
        </w:rPr>
        <w:footnoteReference w:id="59"/>
      </w:r>
      <w:r>
        <w:t xml:space="preserve"> </w:t>
      </w:r>
      <w:r w:rsidRPr="00EE201E">
        <w:t>F</w:t>
      </w:r>
      <w:r>
        <w:t>EE</w:t>
      </w:r>
      <w:r>
        <w:noBreakHyphen/>
        <w:t>HELP is</w:t>
      </w:r>
      <w:r w:rsidRPr="00EE201E">
        <w:t xml:space="preserve"> </w:t>
      </w:r>
      <w:r>
        <w:t>also generally available for</w:t>
      </w:r>
      <w:r w:rsidRPr="00EE201E">
        <w:t xml:space="preserve"> postgraduate courses at universities, and in both undergraduate and postgraduate courses offered by private </w:t>
      </w:r>
      <w:r>
        <w:t xml:space="preserve">higher education </w:t>
      </w:r>
      <w:r w:rsidRPr="00EE201E">
        <w:t>providers</w:t>
      </w:r>
      <w:r>
        <w:t xml:space="preserve"> </w:t>
      </w:r>
      <w:r w:rsidRPr="00EA2B09">
        <w:rPr>
          <w:szCs w:val="24"/>
        </w:rPr>
        <w:t>(Australian Government 2018a)</w:t>
      </w:r>
      <w:r w:rsidRPr="00EE201E">
        <w:t>. A loan fee of 25</w:t>
      </w:r>
      <w:r>
        <w:t> </w:t>
      </w:r>
      <w:r w:rsidRPr="00EE201E">
        <w:t>per</w:t>
      </w:r>
      <w:r>
        <w:t> </w:t>
      </w:r>
      <w:r w:rsidRPr="00EE201E">
        <w:t>cent of the tuition fee for each unit applies</w:t>
      </w:r>
      <w:r>
        <w:t xml:space="preserve"> for FEE</w:t>
      </w:r>
      <w:r>
        <w:noBreakHyphen/>
        <w:t xml:space="preserve">HELP loans for undergraduate courses (unless enrolled at some selected private universities or through Open Universities Australia) </w:t>
      </w:r>
      <w:r w:rsidRPr="00EA2B09">
        <w:rPr>
          <w:szCs w:val="24"/>
        </w:rPr>
        <w:t>(Australian Government 2018a)</w:t>
      </w:r>
      <w:r>
        <w:t>.</w:t>
      </w:r>
      <w:r w:rsidRPr="00F162EF">
        <w:rPr>
          <w:rStyle w:val="FootnoteReference"/>
        </w:rPr>
        <w:footnoteReference w:id="60"/>
      </w:r>
    </w:p>
    <w:p w14:paraId="63BBC79E" w14:textId="657B5150" w:rsidR="00ED5F8E" w:rsidRDefault="00ED5F8E" w:rsidP="005928D1">
      <w:pPr>
        <w:pStyle w:val="BodyText"/>
      </w:pPr>
      <w:r>
        <w:t>Students using a HELP make contributions once they are in the workforce earning annual income above a certain threshold. In 2019</w:t>
      </w:r>
      <w:r>
        <w:noBreakHyphen/>
        <w:t xml:space="preserve">20, the repayment threshold was a gross income of $45 881. The repayment rate was 1 per cent of gross income, increasing to a maximum of 10 per cent for gross incomes above $134 573 </w:t>
      </w:r>
      <w:r w:rsidR="00E85FF0" w:rsidRPr="00E85FF0">
        <w:rPr>
          <w:szCs w:val="24"/>
        </w:rPr>
        <w:t>(Australian Government 2020e)</w:t>
      </w:r>
      <w:r>
        <w:t>. The repayment thresholds are indexed to the CPI.</w:t>
      </w:r>
    </w:p>
    <w:p w14:paraId="35E5EBF0" w14:textId="5401D7C1" w:rsidR="00ED5F8E" w:rsidRDefault="00ED5F8E" w:rsidP="005928D1">
      <w:pPr>
        <w:pStyle w:val="BodyText"/>
      </w:pPr>
      <w:r>
        <w:t>In January 2020, a combined HELP loan limit was introduced that applied to borrowing for all tuition-related HELPs — HECS</w:t>
      </w:r>
      <w:r>
        <w:noBreakHyphen/>
        <w:t>HELP, FEE</w:t>
      </w:r>
      <w:r>
        <w:noBreakHyphen/>
        <w:t xml:space="preserve">HELP and VET Student Loans (VSL) </w:t>
      </w:r>
      <w:r w:rsidR="00E85FF0" w:rsidRPr="00E85FF0">
        <w:rPr>
          <w:szCs w:val="24"/>
        </w:rPr>
        <w:t>(Australian Government 2020d)</w:t>
      </w:r>
      <w:r>
        <w:t xml:space="preserve">. Under these arrangements, a person’s HELP balance is renewable. If a student reaches the limit, they can make repayments to reduce their HELP debt and access HELP until they reach the limit again. In 2020 the limit was $106 319 for most students and $152 700 for students studying medicine, dentistry and veterinary sciences </w:t>
      </w:r>
      <w:r w:rsidR="00E85FF0" w:rsidRPr="00E85FF0">
        <w:rPr>
          <w:szCs w:val="24"/>
        </w:rPr>
        <w:t>(Australian Government 2020d)</w:t>
      </w:r>
      <w:r>
        <w:t>.</w:t>
      </w:r>
    </w:p>
    <w:p w14:paraId="50993379" w14:textId="77777777" w:rsidR="00ED5F8E" w:rsidRDefault="00ED5F8E" w:rsidP="005928D1">
      <w:pPr>
        <w:pStyle w:val="Heading3"/>
      </w:pPr>
      <w:r>
        <w:t>How are universities regulated?</w:t>
      </w:r>
    </w:p>
    <w:p w14:paraId="20588845" w14:textId="77777777" w:rsidR="00ED5F8E" w:rsidRDefault="00ED5F8E" w:rsidP="005928D1">
      <w:pPr>
        <w:pStyle w:val="BodyText"/>
      </w:pPr>
      <w:r>
        <w:t>The HESA provides the legislative framework for the higher education sector. T</w:t>
      </w:r>
      <w:r w:rsidRPr="008C7B5A">
        <w:t>he Tertiary Education Quality and Standards Agency (TEQSA) oversees registration</w:t>
      </w:r>
      <w:r>
        <w:t>, performance and quality</w:t>
      </w:r>
      <w:r w:rsidRPr="008C7B5A">
        <w:t xml:space="preserve"> of all providers as Australia’s national higher education regulator. </w:t>
      </w:r>
    </w:p>
    <w:p w14:paraId="7F707456" w14:textId="3258FA2B" w:rsidR="00ED5F8E" w:rsidRDefault="00ED5F8E" w:rsidP="005928D1">
      <w:pPr>
        <w:pStyle w:val="BodyText"/>
      </w:pPr>
      <w:r w:rsidRPr="002A234F">
        <w:t xml:space="preserve">TEQSA </w:t>
      </w:r>
      <w:r>
        <w:t xml:space="preserve">was established </w:t>
      </w:r>
      <w:r w:rsidRPr="002A234F">
        <w:t xml:space="preserve">in </w:t>
      </w:r>
      <w:r w:rsidRPr="00532693">
        <w:t xml:space="preserve">2012 </w:t>
      </w:r>
      <w:r>
        <w:t>— th</w:t>
      </w:r>
      <w:r w:rsidR="003E22CE">
        <w:t>r</w:t>
      </w:r>
      <w:r>
        <w:t xml:space="preserve">ough the </w:t>
      </w:r>
      <w:r w:rsidRPr="00532693">
        <w:rPr>
          <w:i/>
          <w:iCs/>
        </w:rPr>
        <w:t>Tertiary Education Quality and Standards Agency Act 2011</w:t>
      </w:r>
      <w:r>
        <w:t xml:space="preserve"> (Cwlth) — and replaced State</w:t>
      </w:r>
      <w:r>
        <w:noBreakHyphen/>
        <w:t xml:space="preserve"> and Territory</w:t>
      </w:r>
      <w:r>
        <w:noBreakHyphen/>
        <w:t>based regulation. TEQSA was established</w:t>
      </w:r>
      <w:r w:rsidRPr="00532693">
        <w:t xml:space="preserve"> in response to the</w:t>
      </w:r>
      <w:r>
        <w:t xml:space="preserve"> recommendations of the 2008 review of higher education (Bradley Review), which noted w</w:t>
      </w:r>
      <w:r w:rsidRPr="002A234F">
        <w:t xml:space="preserve">eaknesses in </w:t>
      </w:r>
      <w:r>
        <w:t xml:space="preserve">the existing jurisdictional system of </w:t>
      </w:r>
      <w:r w:rsidRPr="002A234F">
        <w:t xml:space="preserve">regulation </w:t>
      </w:r>
      <w:r w:rsidR="00E85FF0" w:rsidRPr="00E85FF0">
        <w:rPr>
          <w:szCs w:val="24"/>
        </w:rPr>
        <w:t>(Bradley et al. 2008b)</w:t>
      </w:r>
      <w:r w:rsidRPr="002A234F">
        <w:t>.</w:t>
      </w:r>
    </w:p>
    <w:p w14:paraId="182C0D11" w14:textId="5D05242B" w:rsidR="00ED5F8E" w:rsidRPr="005062D0" w:rsidRDefault="00ED5F8E" w:rsidP="005928D1">
      <w:pPr>
        <w:pStyle w:val="BodyText"/>
      </w:pPr>
      <w:r>
        <w:t>The performance and quality of higher education providers is evaluated using t</w:t>
      </w:r>
      <w:r w:rsidRPr="005062D0">
        <w:t>he</w:t>
      </w:r>
      <w:r>
        <w:t xml:space="preserve"> </w:t>
      </w:r>
      <w:r w:rsidRPr="009D103D">
        <w:t>Higher Education Standards Framework (Threshold Standards) 2015</w:t>
      </w:r>
      <w:r>
        <w:rPr>
          <w:rStyle w:val="Emphasis"/>
        </w:rPr>
        <w:t xml:space="preserve">. </w:t>
      </w:r>
      <w:r>
        <w:rPr>
          <w:rStyle w:val="Emphasis"/>
          <w:i w:val="0"/>
        </w:rPr>
        <w:t xml:space="preserve">This framework </w:t>
      </w:r>
      <w:r>
        <w:t xml:space="preserve">sets out </w:t>
      </w:r>
      <w:r w:rsidRPr="005062D0">
        <w:t xml:space="preserve">the minimum level of achievement that a provider must meet (and maintain) </w:t>
      </w:r>
      <w:r>
        <w:t xml:space="preserve">in order </w:t>
      </w:r>
      <w:r w:rsidRPr="005062D0">
        <w:t>to be registered to deliver higher education courses of study</w:t>
      </w:r>
      <w:r>
        <w:t xml:space="preserve"> </w:t>
      </w:r>
      <w:r w:rsidRPr="00064AB9">
        <w:rPr>
          <w:szCs w:val="24"/>
        </w:rPr>
        <w:t>(TEQSA 2017)</w:t>
      </w:r>
      <w:r>
        <w:t>. Unlike registered training organisations in VET, u</w:t>
      </w:r>
      <w:r w:rsidRPr="00E034B7">
        <w:t>niversities</w:t>
      </w:r>
      <w:r w:rsidRPr="00F162EF">
        <w:rPr>
          <w:rStyle w:val="FootnoteReference"/>
        </w:rPr>
        <w:footnoteReference w:id="61"/>
      </w:r>
      <w:r>
        <w:t xml:space="preserve"> </w:t>
      </w:r>
      <w:r w:rsidRPr="00E034B7">
        <w:t>have the power to self</w:t>
      </w:r>
      <w:r>
        <w:noBreakHyphen/>
      </w:r>
      <w:r w:rsidRPr="00E034B7">
        <w:t xml:space="preserve">accredit their courses, </w:t>
      </w:r>
      <w:r>
        <w:t xml:space="preserve">and </w:t>
      </w:r>
      <w:r w:rsidRPr="00E034B7">
        <w:t xml:space="preserve">to approve their own courses through academic boards or similar bodies. However, they must do so in accordance with the Higher Education Standards Framework. A small number of </w:t>
      </w:r>
      <w:r>
        <w:t>non</w:t>
      </w:r>
      <w:r>
        <w:noBreakHyphen/>
        <w:t xml:space="preserve">university higher education providers </w:t>
      </w:r>
      <w:r w:rsidRPr="00E034B7">
        <w:t>can self</w:t>
      </w:r>
      <w:r>
        <w:noBreakHyphen/>
      </w:r>
      <w:r w:rsidRPr="00E034B7">
        <w:t>accredit their courses, but most have their courses approved by TEQSA.</w:t>
      </w:r>
    </w:p>
    <w:p w14:paraId="6CFE0889" w14:textId="661B63EA" w:rsidR="00ED5F8E" w:rsidRDefault="00ED5F8E" w:rsidP="005928D1">
      <w:pPr>
        <w:pStyle w:val="Heading2"/>
      </w:pPr>
      <w:bookmarkStart w:id="125" w:name="_Toc41645071"/>
      <w:r>
        <w:t>E.</w:t>
      </w:r>
      <w:r>
        <w:rPr>
          <w:noProof/>
        </w:rPr>
        <w:t>2</w:t>
      </w:r>
      <w:r>
        <w:tab/>
        <w:t>Case studies — nurse, child educator and carer, building designer</w:t>
      </w:r>
      <w:bookmarkEnd w:id="125"/>
    </w:p>
    <w:p w14:paraId="689A54EC" w14:textId="56FDE9B0" w:rsidR="00ED5F8E" w:rsidRDefault="00ED5F8E" w:rsidP="005928D1">
      <w:pPr>
        <w:pStyle w:val="BodyText"/>
      </w:pPr>
      <w:r>
        <w:t>Tables E.2–E.4 outline fee</w:t>
      </w:r>
      <w:r>
        <w:noBreakHyphen/>
        <w:t>for</w:t>
      </w:r>
      <w:r>
        <w:noBreakHyphen/>
        <w:t xml:space="preserve">service and subsidised prices, and subsidies relating to </w:t>
      </w:r>
      <w:r w:rsidR="0006398A">
        <w:t>courses</w:t>
      </w:r>
      <w:r>
        <w:t xml:space="preserve"> for three occupations — nurse, child educator and carer, and building designer — across the VET and higher education sectors. </w:t>
      </w:r>
    </w:p>
    <w:p w14:paraId="03B8C3F8" w14:textId="77777777" w:rsidR="00ED5F8E" w:rsidRDefault="00ED5F8E" w:rsidP="005928D1">
      <w:pPr>
        <w:pStyle w:val="BodyText"/>
      </w:pPr>
      <w:r>
        <w:t>In general, the fee</w:t>
      </w:r>
      <w:r>
        <w:noBreakHyphen/>
        <w:t>for</w:t>
      </w:r>
      <w:r>
        <w:noBreakHyphen/>
        <w:t>service price (second column in tables E.2–E.4) is the cost to the student if the qualification is not subsidised by government or if the provider is not eligible to receive the subsidy. The subsidised price (fourth column</w:t>
      </w:r>
      <w:r w:rsidRPr="00811E3B">
        <w:t xml:space="preserve"> </w:t>
      </w:r>
      <w:r>
        <w:t>in tables E.2–E.4) is the cost to the student where the qualification is government subsidised, and both the student and provider are eligible to receive the subsidy. In the VET sector, with the exception of New South Wales and Western Australia, prices for government</w:t>
      </w:r>
      <w:r>
        <w:noBreakHyphen/>
        <w:t>subsidised qualifications are not controlled. In higher education, however, this is not the case — the price of government</w:t>
      </w:r>
      <w:r>
        <w:noBreakHyphen/>
        <w:t>subsidised qualifications is capped across Australia. In contrast, the fee</w:t>
      </w:r>
      <w:r>
        <w:noBreakHyphen/>
        <w:t>for</w:t>
      </w:r>
      <w:r>
        <w:noBreakHyphen/>
        <w:t>service market in higher education is not regulated.</w:t>
      </w:r>
      <w:r w:rsidRPr="007260AE">
        <w:t xml:space="preserve"> </w:t>
      </w:r>
      <w:r>
        <w:t>Overall, the price of each VET qualification and its subsidy differ significantly across jurisdictions.</w:t>
      </w:r>
    </w:p>
    <w:p w14:paraId="6242B997" w14:textId="784B44C4" w:rsidR="00ED5F8E" w:rsidRDefault="00ED5F8E" w:rsidP="005928D1">
      <w:pPr>
        <w:pStyle w:val="BodyText"/>
      </w:pPr>
      <w:r>
        <w:t xml:space="preserve">The upfront payment for each course (third and fifth column in tables E.2–E.4) refers to any gap between course costs and borrowing limits on Commonwealth loans. The </w:t>
      </w:r>
      <w:r w:rsidR="00780494">
        <w:t>D</w:t>
      </w:r>
      <w:r>
        <w:t>iploma</w:t>
      </w:r>
      <w:r>
        <w:noBreakHyphen/>
        <w:t>level qualifications listed are eligible for VSL, although different borrowing limits apply for each. In higher education, there are no borrowing limits for bachelor</w:t>
      </w:r>
      <w:r>
        <w:noBreakHyphen/>
        <w:t>level qualifications through HECS</w:t>
      </w:r>
      <w:r>
        <w:noBreakHyphen/>
        <w:t>HELP and FEE</w:t>
      </w:r>
      <w:r>
        <w:noBreakHyphen/>
        <w:t>HELP. As such, the limits on borrowing through VSL are a further source of variation in what students pay (upfront) for VET qualifications, which do not apply in higher education.</w:t>
      </w:r>
    </w:p>
    <w:p w14:paraId="34D6AE0C" w14:textId="77777777" w:rsidR="00ED5F8E" w:rsidRPr="00F86DD9" w:rsidRDefault="00ED5F8E" w:rsidP="005928D1">
      <w:pPr>
        <w:pStyle w:val="BodyText"/>
        <w:rPr>
          <w:spacing w:val="-2"/>
        </w:rPr>
      </w:pPr>
      <w:r w:rsidRPr="00F86DD9">
        <w:rPr>
          <w:spacing w:val="-2"/>
        </w:rPr>
        <w:t>The second</w:t>
      </w:r>
      <w:r w:rsidRPr="00F86DD9">
        <w:rPr>
          <w:spacing w:val="-2"/>
        </w:rPr>
        <w:noBreakHyphen/>
        <w:t>last column in each table shows the maximum subsidy amount applicable in that jurisdiction, for that particular course, and for that relevant institution (where data are available). These subsidy amounts also vary across jurisdictions with respect to VET courses.</w:t>
      </w:r>
    </w:p>
    <w:p w14:paraId="2ADFD42F" w14:textId="77777777" w:rsidR="00ED5F8E" w:rsidRDefault="00ED5F8E" w:rsidP="005928D1">
      <w:pPr>
        <w:pStyle w:val="BodyText"/>
      </w:pPr>
      <w:r>
        <w:t xml:space="preserve">The last column in each table shows </w:t>
      </w:r>
      <w:r w:rsidRPr="00A61190">
        <w:t>the difference between the fee</w:t>
      </w:r>
      <w:r>
        <w:noBreakHyphen/>
      </w:r>
      <w:r w:rsidRPr="00A61190">
        <w:t>for</w:t>
      </w:r>
      <w:r>
        <w:noBreakHyphen/>
      </w:r>
      <w:r w:rsidRPr="00A61190">
        <w:t xml:space="preserve">service and subsidised course cost. </w:t>
      </w:r>
      <w:r>
        <w:t>T</w:t>
      </w:r>
      <w:r w:rsidRPr="00A61190">
        <w:t>here are many instances where the difference between a full</w:t>
      </w:r>
      <w:r>
        <w:noBreakHyphen/>
      </w:r>
      <w:r w:rsidRPr="00A61190">
        <w:t xml:space="preserve">fee and </w:t>
      </w:r>
      <w:r>
        <w:t xml:space="preserve">a </w:t>
      </w:r>
      <w:r w:rsidRPr="00A61190">
        <w:t>subsidised course cost varies substantially to the subsidy amount, implying that a degree of cross</w:t>
      </w:r>
      <w:r>
        <w:noBreakHyphen/>
      </w:r>
      <w:r w:rsidRPr="00A61190">
        <w:t>subsidisation occurs</w:t>
      </w:r>
      <w:r>
        <w:t>.</w:t>
      </w:r>
    </w:p>
    <w:p w14:paraId="67DBD009" w14:textId="79561912" w:rsidR="00ED5F8E" w:rsidRDefault="00ED5F8E" w:rsidP="005928D1">
      <w:pPr>
        <w:pStyle w:val="BodyText"/>
      </w:pPr>
      <w:r>
        <w:t xml:space="preserve">It should be noted that, for some occupations (such as nursing, child educator, and carer), qualifications offered in VET and higher education lead to different occupational scope of practice. For example, a student who completes a Diploma of Nursing will be qualified as an enrolled nurse, while, a student who completes a Bachelor of Nursing will be qualified as a registered nurse. Although both are nurses, the scope of practice is very different. </w:t>
      </w:r>
      <w:r w:rsidRPr="005D305B">
        <w:t xml:space="preserve">A </w:t>
      </w:r>
      <w:r>
        <w:t>registered nurse</w:t>
      </w:r>
      <w:r w:rsidRPr="005D305B">
        <w:t xml:space="preserve"> works independently and in teams, is accountable and responsible for their actions and can delegate to </w:t>
      </w:r>
      <w:r>
        <w:t>enrolled nurses</w:t>
      </w:r>
      <w:r w:rsidRPr="005D305B">
        <w:t xml:space="preserve"> and other healthcare workers</w:t>
      </w:r>
      <w:r>
        <w:t xml:space="preserve"> </w:t>
      </w:r>
      <w:r w:rsidRPr="00874598">
        <w:rPr>
          <w:szCs w:val="24"/>
        </w:rPr>
        <w:t>(NMBA 2017b)</w:t>
      </w:r>
      <w:r w:rsidRPr="005D305B">
        <w:t xml:space="preserve">. An </w:t>
      </w:r>
      <w:r>
        <w:t>enrolled nurse</w:t>
      </w:r>
      <w:r w:rsidRPr="005D305B">
        <w:t xml:space="preserve"> is supervised by </w:t>
      </w:r>
      <w:r>
        <w:t>a registered nurse</w:t>
      </w:r>
      <w:r w:rsidRPr="005D305B">
        <w:t xml:space="preserve"> to provide nursing care but performs relatively less complex procedures</w:t>
      </w:r>
      <w:r>
        <w:t xml:space="preserve"> </w:t>
      </w:r>
      <w:r w:rsidRPr="00874598">
        <w:rPr>
          <w:szCs w:val="24"/>
        </w:rPr>
        <w:t>(NMBA 2017a)</w:t>
      </w:r>
      <w:r w:rsidRPr="005D305B">
        <w:t>. Both are governed by separate Standards for Practice as dictated by the Nursing and Midwifery Board (NMBA) and local policies and procedures.</w:t>
      </w:r>
    </w:p>
    <w:p w14:paraId="76C8D59D" w14:textId="77777777" w:rsidR="00ED5F8E" w:rsidRDefault="00ED5F8E" w:rsidP="005928D1">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ED5F8E" w14:paraId="4F3F2D1A" w14:textId="77777777" w:rsidTr="005928D1">
        <w:trPr>
          <w:tblHeader/>
        </w:trPr>
        <w:tc>
          <w:tcPr>
            <w:tcW w:w="5000" w:type="pct"/>
            <w:tcBorders>
              <w:top w:val="single" w:sz="6" w:space="0" w:color="78A22F"/>
              <w:left w:val="nil"/>
              <w:bottom w:val="nil"/>
              <w:right w:val="nil"/>
            </w:tcBorders>
            <w:shd w:val="clear" w:color="auto" w:fill="auto"/>
          </w:tcPr>
          <w:p w14:paraId="11B7DAE7" w14:textId="09B0BB9A" w:rsidR="00ED5F8E" w:rsidRDefault="00ED5F8E" w:rsidP="005928D1">
            <w:pPr>
              <w:pStyle w:val="TableTitle"/>
            </w:pPr>
            <w:r>
              <w:rPr>
                <w:b w:val="0"/>
              </w:rPr>
              <w:t>Table E.</w:t>
            </w:r>
            <w:r>
              <w:rPr>
                <w:b w:val="0"/>
                <w:noProof/>
              </w:rPr>
              <w:t>2</w:t>
            </w:r>
            <w:r>
              <w:tab/>
              <w:t>Pricing and subsidies for nursing qualifications</w:t>
            </w:r>
          </w:p>
          <w:p w14:paraId="555594ED" w14:textId="77777777" w:rsidR="00ED5F8E" w:rsidRPr="008C2C2C" w:rsidRDefault="00ED5F8E" w:rsidP="005928D1">
            <w:pPr>
              <w:pStyle w:val="Subtitle"/>
            </w:pPr>
            <w:r>
              <w:t>Dollars, 2020</w:t>
            </w:r>
          </w:p>
        </w:tc>
      </w:tr>
      <w:tr w:rsidR="00ED5F8E" w14:paraId="7C7B0DF5" w14:textId="77777777" w:rsidTr="005928D1">
        <w:tc>
          <w:tcPr>
            <w:tcW w:w="5000" w:type="pct"/>
            <w:tcBorders>
              <w:top w:val="nil"/>
              <w:left w:val="nil"/>
              <w:bottom w:val="nil"/>
              <w:right w:val="nil"/>
            </w:tcBorders>
            <w:shd w:val="clear" w:color="auto" w:fill="auto"/>
          </w:tcPr>
          <w:tbl>
            <w:tblPr>
              <w:tblW w:w="8525" w:type="dxa"/>
              <w:tblCellMar>
                <w:top w:w="28" w:type="dxa"/>
                <w:left w:w="0" w:type="dxa"/>
                <w:right w:w="0" w:type="dxa"/>
              </w:tblCellMar>
              <w:tblLook w:val="0000" w:firstRow="0" w:lastRow="0" w:firstColumn="0" w:lastColumn="0" w:noHBand="0" w:noVBand="0"/>
            </w:tblPr>
            <w:tblGrid>
              <w:gridCol w:w="2264"/>
              <w:gridCol w:w="851"/>
              <w:gridCol w:w="1134"/>
              <w:gridCol w:w="1275"/>
              <w:gridCol w:w="863"/>
              <w:gridCol w:w="881"/>
              <w:gridCol w:w="1257"/>
            </w:tblGrid>
            <w:tr w:rsidR="00ED5F8E" w14:paraId="39542FB3" w14:textId="77777777" w:rsidTr="00F86DD9">
              <w:trPr>
                <w:tblHeader/>
              </w:trPr>
              <w:tc>
                <w:tcPr>
                  <w:tcW w:w="1328" w:type="pct"/>
                  <w:tcBorders>
                    <w:top w:val="single" w:sz="6" w:space="0" w:color="BFBFBF"/>
                  </w:tcBorders>
                  <w:shd w:val="clear" w:color="auto" w:fill="auto"/>
                  <w:tcMar>
                    <w:top w:w="28" w:type="dxa"/>
                  </w:tcMar>
                </w:tcPr>
                <w:p w14:paraId="45B21297" w14:textId="77777777" w:rsidR="00ED5F8E" w:rsidRDefault="00ED5F8E" w:rsidP="005928D1">
                  <w:pPr>
                    <w:pStyle w:val="TableColumnHeading"/>
                    <w:jc w:val="left"/>
                  </w:pPr>
                </w:p>
              </w:tc>
              <w:tc>
                <w:tcPr>
                  <w:tcW w:w="1164" w:type="pct"/>
                  <w:gridSpan w:val="2"/>
                  <w:tcBorders>
                    <w:top w:val="single" w:sz="6" w:space="0" w:color="BFBFBF"/>
                    <w:bottom w:val="single" w:sz="6" w:space="0" w:color="BFBFBF"/>
                  </w:tcBorders>
                </w:tcPr>
                <w:p w14:paraId="5B800405" w14:textId="77777777" w:rsidR="00ED5F8E" w:rsidRDefault="00ED5F8E" w:rsidP="005928D1">
                  <w:pPr>
                    <w:pStyle w:val="TableColumnHeading"/>
                    <w:jc w:val="center"/>
                  </w:pPr>
                  <w:r>
                    <w:t>Fee</w:t>
                  </w:r>
                  <w:r>
                    <w:noBreakHyphen/>
                    <w:t>for</w:t>
                  </w:r>
                  <w:r>
                    <w:noBreakHyphen/>
                    <w:t>service</w:t>
                  </w:r>
                </w:p>
              </w:tc>
              <w:tc>
                <w:tcPr>
                  <w:tcW w:w="1254" w:type="pct"/>
                  <w:gridSpan w:val="2"/>
                  <w:tcBorders>
                    <w:top w:val="single" w:sz="6" w:space="0" w:color="BFBFBF"/>
                    <w:bottom w:val="single" w:sz="6" w:space="0" w:color="BFBFBF"/>
                  </w:tcBorders>
                </w:tcPr>
                <w:p w14:paraId="59271380" w14:textId="77777777" w:rsidR="00ED5F8E" w:rsidRDefault="00ED5F8E" w:rsidP="005928D1">
                  <w:pPr>
                    <w:pStyle w:val="TableColumnHeading"/>
                    <w:ind w:right="28"/>
                    <w:jc w:val="center"/>
                  </w:pPr>
                  <w:r>
                    <w:t>Subsidised</w:t>
                  </w:r>
                </w:p>
              </w:tc>
              <w:tc>
                <w:tcPr>
                  <w:tcW w:w="517" w:type="pct"/>
                  <w:vMerge w:val="restart"/>
                  <w:tcBorders>
                    <w:top w:val="single" w:sz="6" w:space="0" w:color="BFBFBF"/>
                  </w:tcBorders>
                </w:tcPr>
                <w:p w14:paraId="4B23ED9E" w14:textId="77777777" w:rsidR="00ED5F8E" w:rsidRDefault="00ED5F8E" w:rsidP="005928D1">
                  <w:pPr>
                    <w:pStyle w:val="TableColumnHeading"/>
                    <w:ind w:right="28"/>
                  </w:pPr>
                  <w:r>
                    <w:t>Maximum subsidy (cap) in 2020</w:t>
                  </w:r>
                </w:p>
              </w:tc>
              <w:tc>
                <w:tcPr>
                  <w:tcW w:w="737" w:type="pct"/>
                  <w:vMerge w:val="restart"/>
                  <w:tcBorders>
                    <w:top w:val="single" w:sz="6" w:space="0" w:color="BFBFBF"/>
                  </w:tcBorders>
                  <w:shd w:val="clear" w:color="auto" w:fill="auto"/>
                  <w:tcMar>
                    <w:top w:w="28" w:type="dxa"/>
                  </w:tcMar>
                </w:tcPr>
                <w:p w14:paraId="3C5F9141" w14:textId="4529585E" w:rsidR="00ED5F8E" w:rsidRPr="006652F5" w:rsidRDefault="00ED5F8E" w:rsidP="005928D1">
                  <w:pPr>
                    <w:pStyle w:val="TableColumnHeading"/>
                    <w:ind w:right="28"/>
                    <w:rPr>
                      <w:spacing w:val="-2"/>
                    </w:rPr>
                  </w:pPr>
                  <w:r w:rsidRPr="006652F5">
                    <w:rPr>
                      <w:spacing w:val="-2"/>
                    </w:rPr>
                    <w:t>Difference between fee</w:t>
                  </w:r>
                  <w:r w:rsidRPr="006652F5">
                    <w:rPr>
                      <w:spacing w:val="-2"/>
                    </w:rPr>
                    <w:noBreakHyphen/>
                    <w:t>for</w:t>
                  </w:r>
                  <w:r w:rsidRPr="006652F5">
                    <w:rPr>
                      <w:spacing w:val="-2"/>
                    </w:rPr>
                    <w:noBreakHyphen/>
                    <w:t>service and subsidised price</w:t>
                  </w:r>
                </w:p>
              </w:tc>
            </w:tr>
            <w:tr w:rsidR="00ED5F8E" w14:paraId="119B0B62" w14:textId="77777777" w:rsidTr="00F86DD9">
              <w:trPr>
                <w:tblHeader/>
              </w:trPr>
              <w:tc>
                <w:tcPr>
                  <w:tcW w:w="1328" w:type="pct"/>
                  <w:tcBorders>
                    <w:bottom w:val="single" w:sz="6" w:space="0" w:color="BFBFBF"/>
                  </w:tcBorders>
                  <w:shd w:val="clear" w:color="auto" w:fill="auto"/>
                  <w:tcMar>
                    <w:top w:w="28" w:type="dxa"/>
                  </w:tcMar>
                </w:tcPr>
                <w:p w14:paraId="6DB6ABA2" w14:textId="77777777" w:rsidR="00ED5F8E" w:rsidRDefault="00ED5F8E" w:rsidP="005928D1">
                  <w:pPr>
                    <w:pStyle w:val="TableColumnHeading"/>
                    <w:jc w:val="left"/>
                  </w:pPr>
                </w:p>
              </w:tc>
              <w:tc>
                <w:tcPr>
                  <w:tcW w:w="499" w:type="pct"/>
                  <w:tcBorders>
                    <w:top w:val="single" w:sz="6" w:space="0" w:color="BFBFBF"/>
                    <w:bottom w:val="single" w:sz="6" w:space="0" w:color="BFBFBF"/>
                  </w:tcBorders>
                </w:tcPr>
                <w:p w14:paraId="13E35C3E" w14:textId="77777777" w:rsidR="00ED5F8E" w:rsidRDefault="00ED5F8E" w:rsidP="005928D1">
                  <w:pPr>
                    <w:pStyle w:val="TableColumnHeading"/>
                  </w:pPr>
                  <w:r>
                    <w:t>Cost to students</w:t>
                  </w:r>
                </w:p>
              </w:tc>
              <w:tc>
                <w:tcPr>
                  <w:tcW w:w="665" w:type="pct"/>
                  <w:tcBorders>
                    <w:top w:val="single" w:sz="6" w:space="0" w:color="BFBFBF"/>
                    <w:bottom w:val="single" w:sz="6" w:space="0" w:color="BFBFBF"/>
                  </w:tcBorders>
                  <w:shd w:val="clear" w:color="auto" w:fill="auto"/>
                  <w:tcMar>
                    <w:top w:w="28" w:type="dxa"/>
                  </w:tcMar>
                </w:tcPr>
                <w:p w14:paraId="145669B4" w14:textId="77777777" w:rsidR="00ED5F8E" w:rsidRDefault="00ED5F8E" w:rsidP="005928D1">
                  <w:pPr>
                    <w:pStyle w:val="TableColumnHeading"/>
                  </w:pPr>
                  <w:r>
                    <w:t>Upfront payment (above VSL or HELP)</w:t>
                  </w:r>
                  <w:r>
                    <w:rPr>
                      <w:rStyle w:val="NoteLabel"/>
                      <w:i w:val="0"/>
                    </w:rPr>
                    <w:t>a</w:t>
                  </w:r>
                </w:p>
              </w:tc>
              <w:tc>
                <w:tcPr>
                  <w:tcW w:w="748" w:type="pct"/>
                  <w:tcBorders>
                    <w:top w:val="single" w:sz="6" w:space="0" w:color="BFBFBF"/>
                    <w:bottom w:val="single" w:sz="6" w:space="0" w:color="BFBFBF"/>
                  </w:tcBorders>
                </w:tcPr>
                <w:p w14:paraId="5221D430" w14:textId="77777777" w:rsidR="00ED5F8E" w:rsidRDefault="00ED5F8E" w:rsidP="005928D1">
                  <w:pPr>
                    <w:pStyle w:val="TableColumnHeading"/>
                    <w:ind w:right="28"/>
                  </w:pPr>
                  <w:r>
                    <w:t>Cost to students</w:t>
                  </w:r>
                </w:p>
              </w:tc>
              <w:tc>
                <w:tcPr>
                  <w:tcW w:w="506" w:type="pct"/>
                  <w:tcBorders>
                    <w:top w:val="single" w:sz="6" w:space="0" w:color="BFBFBF"/>
                    <w:bottom w:val="single" w:sz="6" w:space="0" w:color="BFBFBF"/>
                  </w:tcBorders>
                </w:tcPr>
                <w:p w14:paraId="76D61F4F" w14:textId="77777777" w:rsidR="00ED5F8E" w:rsidRDefault="00ED5F8E" w:rsidP="005928D1">
                  <w:pPr>
                    <w:pStyle w:val="TableColumnHeading"/>
                    <w:ind w:right="28"/>
                  </w:pPr>
                  <w:r>
                    <w:t>Upfront payment (above VSL or HELP)</w:t>
                  </w:r>
                </w:p>
              </w:tc>
              <w:tc>
                <w:tcPr>
                  <w:tcW w:w="517" w:type="pct"/>
                  <w:vMerge/>
                  <w:tcBorders>
                    <w:bottom w:val="single" w:sz="6" w:space="0" w:color="BFBFBF"/>
                  </w:tcBorders>
                </w:tcPr>
                <w:p w14:paraId="0F7C0CCB" w14:textId="77777777" w:rsidR="00ED5F8E" w:rsidRDefault="00ED5F8E" w:rsidP="005928D1">
                  <w:pPr>
                    <w:pStyle w:val="TableColumnHeading"/>
                    <w:ind w:right="28"/>
                  </w:pPr>
                </w:p>
              </w:tc>
              <w:tc>
                <w:tcPr>
                  <w:tcW w:w="737" w:type="pct"/>
                  <w:vMerge/>
                  <w:tcBorders>
                    <w:bottom w:val="single" w:sz="6" w:space="0" w:color="BFBFBF"/>
                  </w:tcBorders>
                  <w:shd w:val="clear" w:color="auto" w:fill="auto"/>
                  <w:tcMar>
                    <w:top w:w="28" w:type="dxa"/>
                  </w:tcMar>
                </w:tcPr>
                <w:p w14:paraId="25037B39" w14:textId="77777777" w:rsidR="00ED5F8E" w:rsidRDefault="00ED5F8E" w:rsidP="005928D1">
                  <w:pPr>
                    <w:pStyle w:val="TableColumnHeading"/>
                    <w:ind w:right="28"/>
                  </w:pPr>
                </w:p>
              </w:tc>
            </w:tr>
            <w:tr w:rsidR="00F86DD9" w14:paraId="392E5782" w14:textId="77777777" w:rsidTr="00F86DD9">
              <w:trPr>
                <w:tblHeader/>
              </w:trPr>
              <w:tc>
                <w:tcPr>
                  <w:tcW w:w="5000" w:type="pct"/>
                  <w:gridSpan w:val="7"/>
                  <w:shd w:val="clear" w:color="auto" w:fill="F2F2F2" w:themeFill="background1" w:themeFillShade="F2"/>
                  <w:tcMar>
                    <w:top w:w="28" w:type="dxa"/>
                  </w:tcMar>
                </w:tcPr>
                <w:p w14:paraId="63045B45" w14:textId="1683F9C1" w:rsidR="00F86DD9" w:rsidRPr="006045EB" w:rsidRDefault="00F86DD9" w:rsidP="00F86DD9">
                  <w:pPr>
                    <w:pStyle w:val="TableBodyText"/>
                    <w:spacing w:before="80"/>
                    <w:jc w:val="left"/>
                  </w:pPr>
                  <w:r w:rsidRPr="00A96749">
                    <w:rPr>
                      <w:b/>
                      <w:iCs/>
                    </w:rPr>
                    <w:t>HLT54</w:t>
                  </w:r>
                  <w:r>
                    <w:rPr>
                      <w:b/>
                      <w:iCs/>
                    </w:rPr>
                    <w:t> </w:t>
                  </w:r>
                  <w:r w:rsidRPr="00A96749">
                    <w:rPr>
                      <w:b/>
                      <w:iCs/>
                    </w:rPr>
                    <w:t xml:space="preserve">115 Diploma of Nursing </w:t>
                  </w:r>
                  <w:r w:rsidR="006652F5">
                    <w:rPr>
                      <w:b/>
                      <w:iCs/>
                    </w:rPr>
                    <w:br/>
                  </w:r>
                  <w:r w:rsidRPr="00A96749">
                    <w:rPr>
                      <w:b/>
                      <w:iCs/>
                    </w:rPr>
                    <w:t>(1.5 years)</w:t>
                  </w:r>
                  <w:r>
                    <w:rPr>
                      <w:rStyle w:val="NoteLabel"/>
                    </w:rPr>
                    <w:t>b</w:t>
                  </w:r>
                </w:p>
              </w:tc>
            </w:tr>
            <w:tr w:rsidR="00ED5F8E" w:rsidRPr="00532448" w14:paraId="340377A6" w14:textId="77777777" w:rsidTr="005928D1">
              <w:trPr>
                <w:tblHeader/>
              </w:trPr>
              <w:tc>
                <w:tcPr>
                  <w:tcW w:w="1328" w:type="pct"/>
                  <w:shd w:val="clear" w:color="auto" w:fill="auto"/>
                  <w:tcMar>
                    <w:top w:w="28" w:type="dxa"/>
                  </w:tcMar>
                </w:tcPr>
                <w:p w14:paraId="41DFF037" w14:textId="77777777" w:rsidR="00ED5F8E" w:rsidRPr="006045EB" w:rsidRDefault="00ED5F8E" w:rsidP="005928D1">
                  <w:pPr>
                    <w:pStyle w:val="TableBodyText"/>
                    <w:jc w:val="left"/>
                  </w:pPr>
                  <w:r w:rsidRPr="006045EB">
                    <w:t>TAFE NSW</w:t>
                  </w:r>
                </w:p>
              </w:tc>
              <w:tc>
                <w:tcPr>
                  <w:tcW w:w="499" w:type="pct"/>
                </w:tcPr>
                <w:p w14:paraId="470F4D97" w14:textId="77777777" w:rsidR="00ED5F8E" w:rsidRPr="006045EB" w:rsidRDefault="00ED5F8E" w:rsidP="005928D1">
                  <w:pPr>
                    <w:pStyle w:val="TableBodyText"/>
                  </w:pPr>
                  <w:r w:rsidRPr="006045EB">
                    <w:t>1</w:t>
                  </w:r>
                  <w:r>
                    <w:t>4 670</w:t>
                  </w:r>
                </w:p>
              </w:tc>
              <w:tc>
                <w:tcPr>
                  <w:tcW w:w="665" w:type="pct"/>
                  <w:shd w:val="clear" w:color="auto" w:fill="auto"/>
                  <w:tcMar>
                    <w:top w:w="28" w:type="dxa"/>
                  </w:tcMar>
                </w:tcPr>
                <w:p w14:paraId="31206B01" w14:textId="77777777" w:rsidR="00ED5F8E" w:rsidRPr="006045EB" w:rsidRDefault="00ED5F8E" w:rsidP="005928D1">
                  <w:pPr>
                    <w:pStyle w:val="TableBodyText"/>
                  </w:pPr>
                  <w:r w:rsidRPr="006045EB">
                    <w:t>0</w:t>
                  </w:r>
                </w:p>
              </w:tc>
              <w:tc>
                <w:tcPr>
                  <w:tcW w:w="748" w:type="pct"/>
                </w:tcPr>
                <w:p w14:paraId="43B5D456" w14:textId="77777777" w:rsidR="00ED5F8E" w:rsidRPr="006045EB" w:rsidRDefault="00ED5F8E" w:rsidP="005928D1">
                  <w:pPr>
                    <w:pStyle w:val="TableBodyText"/>
                  </w:pPr>
                  <w:r w:rsidRPr="006045EB">
                    <w:t>4</w:t>
                  </w:r>
                  <w:r>
                    <w:t> </w:t>
                  </w:r>
                  <w:r w:rsidRPr="006045EB">
                    <w:t>420</w:t>
                  </w:r>
                </w:p>
              </w:tc>
              <w:tc>
                <w:tcPr>
                  <w:tcW w:w="506" w:type="pct"/>
                </w:tcPr>
                <w:p w14:paraId="319FD251" w14:textId="77777777" w:rsidR="00ED5F8E" w:rsidRPr="006045EB" w:rsidRDefault="00ED5F8E" w:rsidP="005928D1">
                  <w:pPr>
                    <w:pStyle w:val="TableBodyText"/>
                  </w:pPr>
                  <w:r w:rsidRPr="006045EB">
                    <w:t>0</w:t>
                  </w:r>
                </w:p>
              </w:tc>
              <w:tc>
                <w:tcPr>
                  <w:tcW w:w="517" w:type="pct"/>
                </w:tcPr>
                <w:p w14:paraId="5B54368E" w14:textId="77777777" w:rsidR="00ED5F8E" w:rsidRPr="006045EB" w:rsidRDefault="00ED5F8E" w:rsidP="005928D1">
                  <w:pPr>
                    <w:pStyle w:val="TableBodyText"/>
                  </w:pPr>
                  <w:r w:rsidRPr="006045EB">
                    <w:t>10</w:t>
                  </w:r>
                  <w:r>
                    <w:t> </w:t>
                  </w:r>
                  <w:r w:rsidRPr="006045EB">
                    <w:t>250</w:t>
                  </w:r>
                </w:p>
              </w:tc>
              <w:tc>
                <w:tcPr>
                  <w:tcW w:w="737" w:type="pct"/>
                  <w:shd w:val="clear" w:color="auto" w:fill="auto"/>
                  <w:tcMar>
                    <w:top w:w="28" w:type="dxa"/>
                  </w:tcMar>
                </w:tcPr>
                <w:p w14:paraId="48BDCA37" w14:textId="77777777" w:rsidR="00ED5F8E" w:rsidRPr="006045EB" w:rsidRDefault="00ED5F8E" w:rsidP="005928D1">
                  <w:pPr>
                    <w:pStyle w:val="TableBodyText"/>
                  </w:pPr>
                  <w:r>
                    <w:t>10 250</w:t>
                  </w:r>
                </w:p>
              </w:tc>
            </w:tr>
            <w:tr w:rsidR="00ED5F8E" w:rsidRPr="00532448" w14:paraId="1F1DE982" w14:textId="77777777" w:rsidTr="005928D1">
              <w:trPr>
                <w:tblHeader/>
              </w:trPr>
              <w:tc>
                <w:tcPr>
                  <w:tcW w:w="1328" w:type="pct"/>
                  <w:shd w:val="clear" w:color="auto" w:fill="auto"/>
                  <w:tcMar>
                    <w:top w:w="28" w:type="dxa"/>
                  </w:tcMar>
                </w:tcPr>
                <w:p w14:paraId="0411E2B7" w14:textId="77777777" w:rsidR="00ED5F8E" w:rsidRPr="006045EB" w:rsidRDefault="00ED5F8E" w:rsidP="005928D1">
                  <w:pPr>
                    <w:pStyle w:val="TableBodyText"/>
                    <w:jc w:val="left"/>
                  </w:pPr>
                  <w:r w:rsidRPr="006045EB">
                    <w:t>Swinburne University (V</w:t>
                  </w:r>
                  <w:r>
                    <w:t>ic</w:t>
                  </w:r>
                  <w:r w:rsidRPr="006045EB">
                    <w:t>)</w:t>
                  </w:r>
                </w:p>
              </w:tc>
              <w:tc>
                <w:tcPr>
                  <w:tcW w:w="499" w:type="pct"/>
                </w:tcPr>
                <w:p w14:paraId="3D333DEE" w14:textId="77777777" w:rsidR="00ED5F8E" w:rsidRPr="006045EB" w:rsidRDefault="00ED5F8E" w:rsidP="005928D1">
                  <w:pPr>
                    <w:pStyle w:val="TableBodyText"/>
                  </w:pPr>
                  <w:r w:rsidRPr="006045EB">
                    <w:t>29</w:t>
                  </w:r>
                  <w:r>
                    <w:t> </w:t>
                  </w:r>
                  <w:r w:rsidRPr="006045EB">
                    <w:t>630</w:t>
                  </w:r>
                </w:p>
              </w:tc>
              <w:tc>
                <w:tcPr>
                  <w:tcW w:w="665" w:type="pct"/>
                  <w:shd w:val="clear" w:color="auto" w:fill="auto"/>
                  <w:tcMar>
                    <w:top w:w="28" w:type="dxa"/>
                  </w:tcMar>
                </w:tcPr>
                <w:p w14:paraId="71DB96D2" w14:textId="77777777" w:rsidR="00ED5F8E" w:rsidRPr="006045EB" w:rsidRDefault="00ED5F8E" w:rsidP="005928D1">
                  <w:pPr>
                    <w:pStyle w:val="TableBodyText"/>
                  </w:pPr>
                  <w:r w:rsidRPr="006045EB">
                    <w:t>13</w:t>
                  </w:r>
                  <w:r>
                    <w:t> </w:t>
                  </w:r>
                  <w:r w:rsidRPr="006045EB">
                    <w:t>837</w:t>
                  </w:r>
                </w:p>
              </w:tc>
              <w:tc>
                <w:tcPr>
                  <w:tcW w:w="748" w:type="pct"/>
                  <w:tcMar>
                    <w:top w:w="28" w:type="dxa"/>
                  </w:tcMar>
                  <w:vAlign w:val="bottom"/>
                </w:tcPr>
                <w:p w14:paraId="1035DB72" w14:textId="77777777" w:rsidR="00ED5F8E" w:rsidRPr="008D1432" w:rsidRDefault="00ED5F8E" w:rsidP="005928D1">
                  <w:pPr>
                    <w:pStyle w:val="TableBodyText"/>
                    <w:ind w:right="0"/>
                  </w:pPr>
                  <w:r w:rsidRPr="008D1432">
                    <w:t>0 or 15</w:t>
                  </w:r>
                  <w:r>
                    <w:t> </w:t>
                  </w:r>
                  <w:r w:rsidRPr="008D1432">
                    <w:t>780</w:t>
                  </w:r>
                  <w:r w:rsidRPr="008D1432">
                    <w:rPr>
                      <w:rStyle w:val="NoteLabel"/>
                    </w:rPr>
                    <w:t>c</w:t>
                  </w:r>
                </w:p>
              </w:tc>
              <w:tc>
                <w:tcPr>
                  <w:tcW w:w="506" w:type="pct"/>
                </w:tcPr>
                <w:p w14:paraId="7D306047" w14:textId="77777777" w:rsidR="00ED5F8E" w:rsidRPr="006045EB" w:rsidRDefault="00ED5F8E" w:rsidP="005928D1">
                  <w:pPr>
                    <w:pStyle w:val="TableBodyText"/>
                  </w:pPr>
                  <w:r w:rsidRPr="006045EB">
                    <w:t>0</w:t>
                  </w:r>
                </w:p>
              </w:tc>
              <w:tc>
                <w:tcPr>
                  <w:tcW w:w="517" w:type="pct"/>
                </w:tcPr>
                <w:p w14:paraId="43EA8904" w14:textId="77777777" w:rsidR="00ED5F8E" w:rsidRPr="006045EB" w:rsidRDefault="00ED5F8E" w:rsidP="005928D1">
                  <w:pPr>
                    <w:pStyle w:val="TableBodyText"/>
                  </w:pPr>
                  <w:r w:rsidRPr="006045EB">
                    <w:t>16</w:t>
                  </w:r>
                  <w:r>
                    <w:t> </w:t>
                  </w:r>
                  <w:r w:rsidRPr="006045EB">
                    <w:t>388</w:t>
                  </w:r>
                </w:p>
              </w:tc>
              <w:tc>
                <w:tcPr>
                  <w:tcW w:w="737" w:type="pct"/>
                  <w:shd w:val="clear" w:color="auto" w:fill="auto"/>
                  <w:tcMar>
                    <w:top w:w="28" w:type="dxa"/>
                  </w:tcMar>
                </w:tcPr>
                <w:p w14:paraId="179736CC" w14:textId="77777777" w:rsidR="00ED5F8E" w:rsidRPr="006045EB" w:rsidRDefault="00ED5F8E" w:rsidP="005928D1">
                  <w:pPr>
                    <w:pStyle w:val="TableBodyText"/>
                    <w:ind w:right="0"/>
                  </w:pPr>
                  <w:r w:rsidRPr="006045EB">
                    <w:t>13</w:t>
                  </w:r>
                  <w:r>
                    <w:t> </w:t>
                  </w:r>
                  <w:r w:rsidRPr="006045EB">
                    <w:t>850</w:t>
                  </w:r>
                  <w:r>
                    <w:rPr>
                      <w:rStyle w:val="NoteLabel"/>
                    </w:rPr>
                    <w:t>d</w:t>
                  </w:r>
                </w:p>
              </w:tc>
            </w:tr>
            <w:tr w:rsidR="00ED5F8E" w:rsidRPr="00532448" w14:paraId="0C470033" w14:textId="77777777" w:rsidTr="005928D1">
              <w:trPr>
                <w:tblHeader/>
              </w:trPr>
              <w:tc>
                <w:tcPr>
                  <w:tcW w:w="1328" w:type="pct"/>
                  <w:shd w:val="clear" w:color="auto" w:fill="auto"/>
                  <w:tcMar>
                    <w:top w:w="28" w:type="dxa"/>
                  </w:tcMar>
                </w:tcPr>
                <w:p w14:paraId="5993D8F2" w14:textId="77777777" w:rsidR="00ED5F8E" w:rsidRPr="006045EB" w:rsidRDefault="00ED5F8E" w:rsidP="005928D1">
                  <w:pPr>
                    <w:pStyle w:val="TableBodyText"/>
                    <w:jc w:val="left"/>
                  </w:pPr>
                  <w:r w:rsidRPr="006045EB">
                    <w:t>CQUniversity (Q</w:t>
                  </w:r>
                  <w:r>
                    <w:t>ld</w:t>
                  </w:r>
                  <w:r w:rsidRPr="006045EB">
                    <w:t>)</w:t>
                  </w:r>
                </w:p>
              </w:tc>
              <w:tc>
                <w:tcPr>
                  <w:tcW w:w="499" w:type="pct"/>
                </w:tcPr>
                <w:p w14:paraId="17F6A903" w14:textId="77777777" w:rsidR="00ED5F8E" w:rsidRPr="006045EB" w:rsidRDefault="00ED5F8E" w:rsidP="005928D1">
                  <w:pPr>
                    <w:pStyle w:val="TableBodyText"/>
                  </w:pPr>
                  <w:r w:rsidRPr="006045EB">
                    <w:t>21</w:t>
                  </w:r>
                  <w:r>
                    <w:t> </w:t>
                  </w:r>
                  <w:r w:rsidRPr="006045EB">
                    <w:t>100</w:t>
                  </w:r>
                </w:p>
              </w:tc>
              <w:tc>
                <w:tcPr>
                  <w:tcW w:w="665" w:type="pct"/>
                  <w:shd w:val="clear" w:color="auto" w:fill="auto"/>
                  <w:tcMar>
                    <w:top w:w="28" w:type="dxa"/>
                  </w:tcMar>
                </w:tcPr>
                <w:p w14:paraId="6CBE9D8C" w14:textId="77777777" w:rsidR="00ED5F8E" w:rsidRPr="006045EB" w:rsidRDefault="00ED5F8E" w:rsidP="005928D1">
                  <w:pPr>
                    <w:pStyle w:val="TableBodyText"/>
                  </w:pPr>
                  <w:r w:rsidRPr="006045EB">
                    <w:t>5</w:t>
                  </w:r>
                  <w:r>
                    <w:t> </w:t>
                  </w:r>
                  <w:r w:rsidRPr="006045EB">
                    <w:t>30</w:t>
                  </w:r>
                  <w:r>
                    <w:t>7</w:t>
                  </w:r>
                </w:p>
              </w:tc>
              <w:tc>
                <w:tcPr>
                  <w:tcW w:w="748" w:type="pct"/>
                </w:tcPr>
                <w:p w14:paraId="67AEEC4F" w14:textId="77777777" w:rsidR="00ED5F8E" w:rsidRPr="006045EB" w:rsidRDefault="00ED5F8E" w:rsidP="005928D1">
                  <w:pPr>
                    <w:pStyle w:val="TableBodyText"/>
                    <w:ind w:right="0"/>
                  </w:pPr>
                  <w:r w:rsidRPr="006045EB">
                    <w:t>13</w:t>
                  </w:r>
                  <w:r>
                    <w:t> </w:t>
                  </w:r>
                  <w:r w:rsidRPr="006045EB">
                    <w:t>375</w:t>
                  </w:r>
                  <w:r>
                    <w:rPr>
                      <w:rStyle w:val="NoteLabel"/>
                    </w:rPr>
                    <w:t>e</w:t>
                  </w:r>
                </w:p>
              </w:tc>
              <w:tc>
                <w:tcPr>
                  <w:tcW w:w="506" w:type="pct"/>
                </w:tcPr>
                <w:p w14:paraId="3CAC74A2" w14:textId="77777777" w:rsidR="00ED5F8E" w:rsidRPr="006045EB" w:rsidRDefault="00ED5F8E" w:rsidP="005928D1">
                  <w:pPr>
                    <w:pStyle w:val="TableBodyText"/>
                  </w:pPr>
                  <w:r w:rsidRPr="006045EB">
                    <w:t>0</w:t>
                  </w:r>
                </w:p>
              </w:tc>
              <w:tc>
                <w:tcPr>
                  <w:tcW w:w="517" w:type="pct"/>
                </w:tcPr>
                <w:p w14:paraId="3F032DD6" w14:textId="77777777" w:rsidR="00ED5F8E" w:rsidRPr="006045EB" w:rsidRDefault="00ED5F8E" w:rsidP="005928D1">
                  <w:pPr>
                    <w:pStyle w:val="TableBodyText"/>
                  </w:pPr>
                  <w:r w:rsidRPr="006045EB">
                    <w:t>8</w:t>
                  </w:r>
                  <w:r>
                    <w:t> </w:t>
                  </w:r>
                  <w:r w:rsidRPr="006045EB">
                    <w:t>386</w:t>
                  </w:r>
                </w:p>
              </w:tc>
              <w:tc>
                <w:tcPr>
                  <w:tcW w:w="737" w:type="pct"/>
                  <w:shd w:val="clear" w:color="auto" w:fill="auto"/>
                  <w:tcMar>
                    <w:top w:w="28" w:type="dxa"/>
                  </w:tcMar>
                </w:tcPr>
                <w:p w14:paraId="7802536A" w14:textId="77777777" w:rsidR="00ED5F8E" w:rsidRPr="006045EB" w:rsidRDefault="00ED5F8E" w:rsidP="005928D1">
                  <w:pPr>
                    <w:pStyle w:val="TableBodyText"/>
                  </w:pPr>
                  <w:r w:rsidRPr="006045EB">
                    <w:t>7</w:t>
                  </w:r>
                  <w:r>
                    <w:t> </w:t>
                  </w:r>
                  <w:r w:rsidRPr="006045EB">
                    <w:t>725</w:t>
                  </w:r>
                </w:p>
              </w:tc>
            </w:tr>
            <w:tr w:rsidR="00ED5F8E" w:rsidRPr="00532448" w14:paraId="6B196F8F" w14:textId="77777777" w:rsidTr="005928D1">
              <w:trPr>
                <w:tblHeader/>
              </w:trPr>
              <w:tc>
                <w:tcPr>
                  <w:tcW w:w="1328" w:type="pct"/>
                  <w:shd w:val="clear" w:color="auto" w:fill="auto"/>
                  <w:tcMar>
                    <w:top w:w="28" w:type="dxa"/>
                  </w:tcMar>
                </w:tcPr>
                <w:p w14:paraId="1ADF4D37" w14:textId="77777777" w:rsidR="00ED5F8E" w:rsidRPr="006045EB" w:rsidRDefault="00ED5F8E" w:rsidP="005928D1">
                  <w:pPr>
                    <w:pStyle w:val="TableBodyText"/>
                    <w:jc w:val="left"/>
                  </w:pPr>
                  <w:r w:rsidRPr="006045EB">
                    <w:t>Mater Education (Q</w:t>
                  </w:r>
                  <w:r>
                    <w:t>ld</w:t>
                  </w:r>
                  <w:r w:rsidRPr="006045EB">
                    <w:t>)</w:t>
                  </w:r>
                </w:p>
              </w:tc>
              <w:tc>
                <w:tcPr>
                  <w:tcW w:w="499" w:type="pct"/>
                </w:tcPr>
                <w:p w14:paraId="03A202A9" w14:textId="77777777" w:rsidR="00ED5F8E" w:rsidRPr="006045EB" w:rsidRDefault="00ED5F8E" w:rsidP="005928D1">
                  <w:pPr>
                    <w:pStyle w:val="TableBodyText"/>
                  </w:pPr>
                  <w:r w:rsidRPr="006045EB">
                    <w:t>22</w:t>
                  </w:r>
                  <w:r>
                    <w:t> </w:t>
                  </w:r>
                  <w:r w:rsidRPr="006045EB">
                    <w:t>800</w:t>
                  </w:r>
                </w:p>
              </w:tc>
              <w:tc>
                <w:tcPr>
                  <w:tcW w:w="665" w:type="pct"/>
                  <w:shd w:val="clear" w:color="auto" w:fill="auto"/>
                  <w:tcMar>
                    <w:top w:w="28" w:type="dxa"/>
                  </w:tcMar>
                </w:tcPr>
                <w:p w14:paraId="794CD266" w14:textId="77777777" w:rsidR="00ED5F8E" w:rsidRPr="006045EB" w:rsidRDefault="00ED5F8E" w:rsidP="005928D1">
                  <w:pPr>
                    <w:pStyle w:val="TableBodyText"/>
                  </w:pPr>
                  <w:r>
                    <w:t>7 007</w:t>
                  </w:r>
                </w:p>
              </w:tc>
              <w:tc>
                <w:tcPr>
                  <w:tcW w:w="748" w:type="pct"/>
                </w:tcPr>
                <w:p w14:paraId="13309E6D" w14:textId="77777777" w:rsidR="00ED5F8E" w:rsidRPr="006045EB" w:rsidRDefault="00ED5F8E" w:rsidP="005928D1">
                  <w:pPr>
                    <w:pStyle w:val="TableBodyText"/>
                  </w:pPr>
                  <w:r w:rsidRPr="006045EB">
                    <w:t>14</w:t>
                  </w:r>
                  <w:r>
                    <w:t> </w:t>
                  </w:r>
                  <w:r w:rsidRPr="006045EB">
                    <w:t>749</w:t>
                  </w:r>
                </w:p>
              </w:tc>
              <w:tc>
                <w:tcPr>
                  <w:tcW w:w="506" w:type="pct"/>
                </w:tcPr>
                <w:p w14:paraId="4B3A6961" w14:textId="77777777" w:rsidR="00ED5F8E" w:rsidRPr="006045EB" w:rsidRDefault="00ED5F8E" w:rsidP="005928D1">
                  <w:pPr>
                    <w:pStyle w:val="TableBodyText"/>
                  </w:pPr>
                  <w:r w:rsidRPr="006045EB">
                    <w:t>0</w:t>
                  </w:r>
                </w:p>
              </w:tc>
              <w:tc>
                <w:tcPr>
                  <w:tcW w:w="517" w:type="pct"/>
                </w:tcPr>
                <w:p w14:paraId="1AE98768" w14:textId="77777777" w:rsidR="00ED5F8E" w:rsidRPr="006045EB" w:rsidRDefault="00ED5F8E" w:rsidP="005928D1">
                  <w:pPr>
                    <w:pStyle w:val="TableBodyText"/>
                  </w:pPr>
                  <w:r w:rsidRPr="006045EB">
                    <w:t>8</w:t>
                  </w:r>
                  <w:r>
                    <w:t> </w:t>
                  </w:r>
                  <w:r w:rsidRPr="006045EB">
                    <w:t>386</w:t>
                  </w:r>
                </w:p>
              </w:tc>
              <w:tc>
                <w:tcPr>
                  <w:tcW w:w="737" w:type="pct"/>
                  <w:shd w:val="clear" w:color="auto" w:fill="auto"/>
                  <w:tcMar>
                    <w:top w:w="28" w:type="dxa"/>
                  </w:tcMar>
                </w:tcPr>
                <w:p w14:paraId="0BFC5A1B" w14:textId="77777777" w:rsidR="00ED5F8E" w:rsidRPr="006045EB" w:rsidRDefault="00ED5F8E" w:rsidP="005928D1">
                  <w:pPr>
                    <w:pStyle w:val="TableBodyText"/>
                  </w:pPr>
                  <w:r w:rsidRPr="006045EB">
                    <w:t>8</w:t>
                  </w:r>
                  <w:r>
                    <w:t> </w:t>
                  </w:r>
                  <w:r w:rsidRPr="006045EB">
                    <w:t>051</w:t>
                  </w:r>
                </w:p>
              </w:tc>
            </w:tr>
            <w:tr w:rsidR="00ED5F8E" w:rsidRPr="00532448" w14:paraId="44BDB624" w14:textId="77777777" w:rsidTr="005928D1">
              <w:trPr>
                <w:tblHeader/>
              </w:trPr>
              <w:tc>
                <w:tcPr>
                  <w:tcW w:w="1328" w:type="pct"/>
                  <w:shd w:val="clear" w:color="auto" w:fill="auto"/>
                  <w:tcMar>
                    <w:top w:w="28" w:type="dxa"/>
                  </w:tcMar>
                </w:tcPr>
                <w:p w14:paraId="49D9B22A" w14:textId="77777777" w:rsidR="00ED5F8E" w:rsidRPr="006045EB" w:rsidRDefault="00ED5F8E" w:rsidP="005928D1">
                  <w:pPr>
                    <w:pStyle w:val="TableBodyText"/>
                    <w:jc w:val="left"/>
                  </w:pPr>
                  <w:r w:rsidRPr="006045EB">
                    <w:t>TAFE SA</w:t>
                  </w:r>
                </w:p>
              </w:tc>
              <w:tc>
                <w:tcPr>
                  <w:tcW w:w="499" w:type="pct"/>
                </w:tcPr>
                <w:p w14:paraId="3F94E0C8" w14:textId="77777777" w:rsidR="00ED5F8E" w:rsidRPr="006045EB" w:rsidRDefault="00ED5F8E" w:rsidP="005928D1">
                  <w:pPr>
                    <w:pStyle w:val="TableBodyText"/>
                  </w:pPr>
                  <w:r w:rsidRPr="006045EB">
                    <w:t>28</w:t>
                  </w:r>
                  <w:r>
                    <w:t> </w:t>
                  </w:r>
                  <w:r w:rsidRPr="006045EB">
                    <w:t>933</w:t>
                  </w:r>
                </w:p>
              </w:tc>
              <w:tc>
                <w:tcPr>
                  <w:tcW w:w="665" w:type="pct"/>
                  <w:shd w:val="clear" w:color="auto" w:fill="auto"/>
                  <w:tcMar>
                    <w:top w:w="28" w:type="dxa"/>
                  </w:tcMar>
                </w:tcPr>
                <w:p w14:paraId="4D80253C" w14:textId="77777777" w:rsidR="00ED5F8E" w:rsidRPr="006045EB" w:rsidRDefault="00ED5F8E" w:rsidP="005928D1">
                  <w:pPr>
                    <w:pStyle w:val="TableBodyText"/>
                  </w:pPr>
                  <w:r w:rsidRPr="006045EB">
                    <w:t>13</w:t>
                  </w:r>
                  <w:r>
                    <w:t> </w:t>
                  </w:r>
                  <w:r w:rsidRPr="006045EB">
                    <w:t>140</w:t>
                  </w:r>
                </w:p>
              </w:tc>
              <w:tc>
                <w:tcPr>
                  <w:tcW w:w="748" w:type="pct"/>
                </w:tcPr>
                <w:p w14:paraId="48213AB3" w14:textId="77777777" w:rsidR="00ED5F8E" w:rsidRPr="006045EB" w:rsidRDefault="00ED5F8E" w:rsidP="005928D1">
                  <w:pPr>
                    <w:pStyle w:val="TableBodyText"/>
                  </w:pPr>
                  <w:r w:rsidRPr="006045EB">
                    <w:t>10</w:t>
                  </w:r>
                  <w:r>
                    <w:t> </w:t>
                  </w:r>
                  <w:r w:rsidRPr="006045EB">
                    <w:t>739</w:t>
                  </w:r>
                </w:p>
              </w:tc>
              <w:tc>
                <w:tcPr>
                  <w:tcW w:w="506" w:type="pct"/>
                </w:tcPr>
                <w:p w14:paraId="3DD5BEF1" w14:textId="77777777" w:rsidR="00ED5F8E" w:rsidRPr="006045EB" w:rsidRDefault="00ED5F8E" w:rsidP="005928D1">
                  <w:pPr>
                    <w:pStyle w:val="TableBodyText"/>
                  </w:pPr>
                  <w:r w:rsidRPr="006045EB">
                    <w:t>0</w:t>
                  </w:r>
                </w:p>
              </w:tc>
              <w:tc>
                <w:tcPr>
                  <w:tcW w:w="517" w:type="pct"/>
                </w:tcPr>
                <w:p w14:paraId="4C0AFC31" w14:textId="77777777" w:rsidR="00ED5F8E" w:rsidRPr="00E303D4" w:rsidRDefault="00ED5F8E" w:rsidP="005928D1">
                  <w:pPr>
                    <w:pStyle w:val="TableBodyText"/>
                    <w:rPr>
                      <w:b/>
                    </w:rPr>
                  </w:pPr>
                  <w:r w:rsidRPr="00E303D4">
                    <w:rPr>
                      <w:b/>
                    </w:rPr>
                    <w:t>na</w:t>
                  </w:r>
                </w:p>
              </w:tc>
              <w:tc>
                <w:tcPr>
                  <w:tcW w:w="737" w:type="pct"/>
                  <w:shd w:val="clear" w:color="auto" w:fill="auto"/>
                  <w:tcMar>
                    <w:top w:w="28" w:type="dxa"/>
                  </w:tcMar>
                </w:tcPr>
                <w:p w14:paraId="5C79B911" w14:textId="77777777" w:rsidR="00ED5F8E" w:rsidRPr="006045EB" w:rsidRDefault="00ED5F8E" w:rsidP="005928D1">
                  <w:pPr>
                    <w:pStyle w:val="TableBodyText"/>
                  </w:pPr>
                  <w:r w:rsidRPr="006045EB">
                    <w:t>18</w:t>
                  </w:r>
                  <w:r>
                    <w:t> </w:t>
                  </w:r>
                  <w:r w:rsidRPr="006045EB">
                    <w:t>194</w:t>
                  </w:r>
                </w:p>
              </w:tc>
            </w:tr>
            <w:tr w:rsidR="00ED5F8E" w:rsidRPr="00532448" w14:paraId="0863A15B" w14:textId="77777777" w:rsidTr="005928D1">
              <w:trPr>
                <w:tblHeader/>
              </w:trPr>
              <w:tc>
                <w:tcPr>
                  <w:tcW w:w="1328" w:type="pct"/>
                  <w:shd w:val="clear" w:color="auto" w:fill="auto"/>
                  <w:tcMar>
                    <w:top w:w="28" w:type="dxa"/>
                  </w:tcMar>
                </w:tcPr>
                <w:p w14:paraId="3D014B4F" w14:textId="77777777" w:rsidR="00ED5F8E" w:rsidRPr="006045EB" w:rsidRDefault="00ED5F8E" w:rsidP="005928D1">
                  <w:pPr>
                    <w:pStyle w:val="TableBodyText"/>
                    <w:jc w:val="left"/>
                  </w:pPr>
                  <w:r w:rsidRPr="006045EB">
                    <w:t>University of Notre Dame (WA)</w:t>
                  </w:r>
                </w:p>
              </w:tc>
              <w:tc>
                <w:tcPr>
                  <w:tcW w:w="499" w:type="pct"/>
                </w:tcPr>
                <w:p w14:paraId="75B2F36E" w14:textId="77777777" w:rsidR="00ED5F8E" w:rsidRPr="006045EB" w:rsidRDefault="00ED5F8E" w:rsidP="005928D1">
                  <w:pPr>
                    <w:pStyle w:val="TableBodyText"/>
                  </w:pPr>
                  <w:r w:rsidRPr="006045EB">
                    <w:t>16</w:t>
                  </w:r>
                  <w:r>
                    <w:t> </w:t>
                  </w:r>
                  <w:r w:rsidRPr="006045EB">
                    <w:t>500</w:t>
                  </w:r>
                </w:p>
              </w:tc>
              <w:tc>
                <w:tcPr>
                  <w:tcW w:w="665" w:type="pct"/>
                  <w:shd w:val="clear" w:color="auto" w:fill="auto"/>
                  <w:tcMar>
                    <w:top w:w="28" w:type="dxa"/>
                  </w:tcMar>
                </w:tcPr>
                <w:p w14:paraId="6D31CC14" w14:textId="77777777" w:rsidR="00ED5F8E" w:rsidRPr="006045EB" w:rsidRDefault="00ED5F8E" w:rsidP="005928D1">
                  <w:pPr>
                    <w:pStyle w:val="TableBodyText"/>
                  </w:pPr>
                  <w:r>
                    <w:t>707</w:t>
                  </w:r>
                </w:p>
              </w:tc>
              <w:tc>
                <w:tcPr>
                  <w:tcW w:w="748" w:type="pct"/>
                </w:tcPr>
                <w:p w14:paraId="2A6F04B1" w14:textId="77777777" w:rsidR="00ED5F8E" w:rsidRPr="006045EB" w:rsidRDefault="00ED5F8E" w:rsidP="005928D1">
                  <w:pPr>
                    <w:pStyle w:val="TableBodyText"/>
                  </w:pPr>
                  <w:r>
                    <w:t>8 685</w:t>
                  </w:r>
                </w:p>
              </w:tc>
              <w:tc>
                <w:tcPr>
                  <w:tcW w:w="506" w:type="pct"/>
                </w:tcPr>
                <w:p w14:paraId="0013C3A9" w14:textId="77777777" w:rsidR="00ED5F8E" w:rsidRPr="006045EB" w:rsidRDefault="00ED5F8E" w:rsidP="005928D1">
                  <w:pPr>
                    <w:pStyle w:val="TableBodyText"/>
                  </w:pPr>
                  <w:r w:rsidRPr="006045EB">
                    <w:t>0</w:t>
                  </w:r>
                </w:p>
              </w:tc>
              <w:tc>
                <w:tcPr>
                  <w:tcW w:w="517" w:type="pct"/>
                </w:tcPr>
                <w:p w14:paraId="1145D734" w14:textId="77777777" w:rsidR="00ED5F8E" w:rsidRPr="006045EB" w:rsidRDefault="00ED5F8E" w:rsidP="005928D1">
                  <w:pPr>
                    <w:pStyle w:val="TableBodyText"/>
                  </w:pPr>
                  <w:r w:rsidRPr="006045EB">
                    <w:t>12</w:t>
                  </w:r>
                  <w:r>
                    <w:t> </w:t>
                  </w:r>
                  <w:r w:rsidRPr="006045EB">
                    <w:t>103</w:t>
                  </w:r>
                </w:p>
              </w:tc>
              <w:tc>
                <w:tcPr>
                  <w:tcW w:w="737" w:type="pct"/>
                  <w:shd w:val="clear" w:color="auto" w:fill="auto"/>
                  <w:tcMar>
                    <w:top w:w="28" w:type="dxa"/>
                  </w:tcMar>
                </w:tcPr>
                <w:p w14:paraId="3F5DB132" w14:textId="77777777" w:rsidR="00ED5F8E" w:rsidRPr="006045EB" w:rsidRDefault="00ED5F8E" w:rsidP="005928D1">
                  <w:pPr>
                    <w:pStyle w:val="TableBodyText"/>
                  </w:pPr>
                  <w:r>
                    <w:t>7 815</w:t>
                  </w:r>
                </w:p>
              </w:tc>
            </w:tr>
            <w:tr w:rsidR="00ED5F8E" w:rsidRPr="00532448" w14:paraId="3638F716" w14:textId="77777777" w:rsidTr="005928D1">
              <w:trPr>
                <w:tblHeader/>
              </w:trPr>
              <w:tc>
                <w:tcPr>
                  <w:tcW w:w="1328" w:type="pct"/>
                  <w:shd w:val="clear" w:color="auto" w:fill="auto"/>
                  <w:tcMar>
                    <w:top w:w="28" w:type="dxa"/>
                  </w:tcMar>
                </w:tcPr>
                <w:p w14:paraId="7131C751" w14:textId="77777777" w:rsidR="00ED5F8E" w:rsidRPr="006045EB" w:rsidRDefault="00ED5F8E" w:rsidP="005928D1">
                  <w:pPr>
                    <w:pStyle w:val="TableBodyText"/>
                    <w:jc w:val="left"/>
                  </w:pPr>
                  <w:r w:rsidRPr="006045EB">
                    <w:t>TasTAFE</w:t>
                  </w:r>
                </w:p>
              </w:tc>
              <w:tc>
                <w:tcPr>
                  <w:tcW w:w="499" w:type="pct"/>
                </w:tcPr>
                <w:p w14:paraId="1DB87586" w14:textId="77777777" w:rsidR="00ED5F8E" w:rsidRPr="006045EB" w:rsidRDefault="00ED5F8E" w:rsidP="005928D1">
                  <w:pPr>
                    <w:pStyle w:val="TableBodyText"/>
                  </w:pPr>
                  <w:r w:rsidRPr="006045EB">
                    <w:t>19</w:t>
                  </w:r>
                  <w:r>
                    <w:t> </w:t>
                  </w:r>
                  <w:r w:rsidRPr="006045EB">
                    <w:t>450</w:t>
                  </w:r>
                </w:p>
              </w:tc>
              <w:tc>
                <w:tcPr>
                  <w:tcW w:w="665" w:type="pct"/>
                  <w:shd w:val="clear" w:color="auto" w:fill="auto"/>
                  <w:tcMar>
                    <w:top w:w="28" w:type="dxa"/>
                  </w:tcMar>
                </w:tcPr>
                <w:p w14:paraId="48815C56" w14:textId="77777777" w:rsidR="00ED5F8E" w:rsidRPr="006045EB" w:rsidRDefault="00ED5F8E" w:rsidP="005928D1">
                  <w:pPr>
                    <w:pStyle w:val="TableBodyText"/>
                  </w:pPr>
                  <w:r w:rsidRPr="006045EB">
                    <w:t>3</w:t>
                  </w:r>
                  <w:r>
                    <w:t> </w:t>
                  </w:r>
                  <w:r w:rsidRPr="006045EB">
                    <w:t>9</w:t>
                  </w:r>
                  <w:r>
                    <w:t>57</w:t>
                  </w:r>
                </w:p>
              </w:tc>
              <w:tc>
                <w:tcPr>
                  <w:tcW w:w="748" w:type="pct"/>
                </w:tcPr>
                <w:p w14:paraId="25C03419" w14:textId="77777777" w:rsidR="00ED5F8E" w:rsidRPr="006045EB" w:rsidRDefault="00ED5F8E" w:rsidP="005928D1">
                  <w:pPr>
                    <w:pStyle w:val="TableBodyText"/>
                  </w:pPr>
                  <w:r w:rsidRPr="006045EB">
                    <w:t>15</w:t>
                  </w:r>
                  <w:r>
                    <w:t> </w:t>
                  </w:r>
                  <w:r w:rsidRPr="006045EB">
                    <w:t>514</w:t>
                  </w:r>
                </w:p>
              </w:tc>
              <w:tc>
                <w:tcPr>
                  <w:tcW w:w="506" w:type="pct"/>
                </w:tcPr>
                <w:p w14:paraId="599B694A" w14:textId="77777777" w:rsidR="00ED5F8E" w:rsidRPr="006045EB" w:rsidRDefault="00ED5F8E" w:rsidP="005928D1">
                  <w:pPr>
                    <w:pStyle w:val="TableBodyText"/>
                  </w:pPr>
                  <w:r w:rsidRPr="006045EB">
                    <w:t>0</w:t>
                  </w:r>
                </w:p>
              </w:tc>
              <w:tc>
                <w:tcPr>
                  <w:tcW w:w="517" w:type="pct"/>
                </w:tcPr>
                <w:p w14:paraId="3A231D4A" w14:textId="77777777" w:rsidR="00ED5F8E" w:rsidRPr="00E303D4" w:rsidRDefault="00ED5F8E" w:rsidP="005928D1">
                  <w:pPr>
                    <w:pStyle w:val="TableBodyText"/>
                    <w:rPr>
                      <w:b/>
                    </w:rPr>
                  </w:pPr>
                  <w:r w:rsidRPr="00E303D4">
                    <w:rPr>
                      <w:b/>
                    </w:rPr>
                    <w:t>na</w:t>
                  </w:r>
                </w:p>
              </w:tc>
              <w:tc>
                <w:tcPr>
                  <w:tcW w:w="737" w:type="pct"/>
                  <w:shd w:val="clear" w:color="auto" w:fill="auto"/>
                  <w:tcMar>
                    <w:top w:w="28" w:type="dxa"/>
                  </w:tcMar>
                </w:tcPr>
                <w:p w14:paraId="70277ED0" w14:textId="77777777" w:rsidR="00ED5F8E" w:rsidRPr="006045EB" w:rsidRDefault="00ED5F8E" w:rsidP="005928D1">
                  <w:pPr>
                    <w:pStyle w:val="TableBodyText"/>
                  </w:pPr>
                  <w:r w:rsidRPr="006045EB">
                    <w:t>3</w:t>
                  </w:r>
                  <w:r>
                    <w:t> </w:t>
                  </w:r>
                  <w:r w:rsidRPr="006045EB">
                    <w:t>936</w:t>
                  </w:r>
                </w:p>
              </w:tc>
            </w:tr>
            <w:tr w:rsidR="00ED5F8E" w14:paraId="34DF462F" w14:textId="77777777" w:rsidTr="005928D1">
              <w:tc>
                <w:tcPr>
                  <w:tcW w:w="1328" w:type="pct"/>
                </w:tcPr>
                <w:p w14:paraId="426BD4D8" w14:textId="77777777" w:rsidR="00ED5F8E" w:rsidRPr="006045EB" w:rsidRDefault="00ED5F8E" w:rsidP="005928D1">
                  <w:pPr>
                    <w:pStyle w:val="TableBodyText"/>
                    <w:jc w:val="left"/>
                  </w:pPr>
                  <w:r w:rsidRPr="006045EB">
                    <w:t>Canberra Institute of Technology</w:t>
                  </w:r>
                  <w:r>
                    <w:rPr>
                      <w:rStyle w:val="NoteLabel"/>
                    </w:rPr>
                    <w:t>f</w:t>
                  </w:r>
                </w:p>
              </w:tc>
              <w:tc>
                <w:tcPr>
                  <w:tcW w:w="499" w:type="pct"/>
                </w:tcPr>
                <w:p w14:paraId="3DD131BE" w14:textId="77777777" w:rsidR="00ED5F8E" w:rsidRPr="006045EB" w:rsidRDefault="00ED5F8E" w:rsidP="005928D1">
                  <w:pPr>
                    <w:pStyle w:val="TableBodyText"/>
                  </w:pPr>
                  <w:r w:rsidRPr="006045EB">
                    <w:t>9</w:t>
                  </w:r>
                  <w:r>
                    <w:t> </w:t>
                  </w:r>
                  <w:r w:rsidRPr="006045EB">
                    <w:t>095</w:t>
                  </w:r>
                </w:p>
              </w:tc>
              <w:tc>
                <w:tcPr>
                  <w:tcW w:w="665" w:type="pct"/>
                </w:tcPr>
                <w:p w14:paraId="1D6E269C" w14:textId="77777777" w:rsidR="00ED5F8E" w:rsidRPr="006045EB" w:rsidRDefault="00ED5F8E" w:rsidP="005928D1">
                  <w:pPr>
                    <w:pStyle w:val="TableBodyText"/>
                  </w:pPr>
                  <w:r w:rsidRPr="006045EB">
                    <w:t>0</w:t>
                  </w:r>
                </w:p>
              </w:tc>
              <w:tc>
                <w:tcPr>
                  <w:tcW w:w="748" w:type="pct"/>
                </w:tcPr>
                <w:p w14:paraId="25CBE752" w14:textId="77777777" w:rsidR="00ED5F8E" w:rsidRPr="006045EB" w:rsidRDefault="00ED5F8E" w:rsidP="005928D1">
                  <w:pPr>
                    <w:pStyle w:val="TableBodyText"/>
                  </w:pPr>
                  <w:r w:rsidRPr="006045EB">
                    <w:t>..</w:t>
                  </w:r>
                </w:p>
              </w:tc>
              <w:tc>
                <w:tcPr>
                  <w:tcW w:w="506" w:type="pct"/>
                </w:tcPr>
                <w:p w14:paraId="1A75F48E" w14:textId="77777777" w:rsidR="00ED5F8E" w:rsidRPr="006045EB" w:rsidRDefault="00ED5F8E" w:rsidP="005928D1">
                  <w:pPr>
                    <w:pStyle w:val="TableBodyText"/>
                  </w:pPr>
                  <w:r w:rsidRPr="006045EB">
                    <w:t>..</w:t>
                  </w:r>
                </w:p>
              </w:tc>
              <w:tc>
                <w:tcPr>
                  <w:tcW w:w="517" w:type="pct"/>
                </w:tcPr>
                <w:p w14:paraId="3A33B52B" w14:textId="77777777" w:rsidR="00ED5F8E" w:rsidRPr="006045EB" w:rsidRDefault="00ED5F8E" w:rsidP="005928D1">
                  <w:pPr>
                    <w:pStyle w:val="TableBodyText"/>
                  </w:pPr>
                  <w:r w:rsidRPr="006045EB">
                    <w:t>..</w:t>
                  </w:r>
                </w:p>
              </w:tc>
              <w:tc>
                <w:tcPr>
                  <w:tcW w:w="737" w:type="pct"/>
                </w:tcPr>
                <w:p w14:paraId="6CB9F455" w14:textId="77777777" w:rsidR="00ED5F8E" w:rsidRPr="006045EB" w:rsidRDefault="00ED5F8E" w:rsidP="005928D1">
                  <w:pPr>
                    <w:pStyle w:val="TableBodyText"/>
                  </w:pPr>
                  <w:r w:rsidRPr="006045EB">
                    <w:t>..</w:t>
                  </w:r>
                </w:p>
              </w:tc>
            </w:tr>
            <w:tr w:rsidR="00F86DD9" w14:paraId="60E4BD65" w14:textId="77777777" w:rsidTr="00F86DD9">
              <w:tc>
                <w:tcPr>
                  <w:tcW w:w="5000" w:type="pct"/>
                  <w:gridSpan w:val="7"/>
                  <w:shd w:val="clear" w:color="auto" w:fill="F2F2F2" w:themeFill="background1" w:themeFillShade="F2"/>
                </w:tcPr>
                <w:p w14:paraId="544B1EAD" w14:textId="2C43DCBE" w:rsidR="00F86DD9" w:rsidRDefault="00F86DD9" w:rsidP="00F86DD9">
                  <w:pPr>
                    <w:pStyle w:val="TableBodyText"/>
                    <w:spacing w:before="80"/>
                    <w:jc w:val="left"/>
                  </w:pPr>
                  <w:r w:rsidRPr="00A96749">
                    <w:rPr>
                      <w:b/>
                    </w:rPr>
                    <w:t xml:space="preserve">Bachelor of Nursing </w:t>
                  </w:r>
                  <w:r w:rsidR="006652F5">
                    <w:rPr>
                      <w:b/>
                    </w:rPr>
                    <w:br/>
                  </w:r>
                  <w:r w:rsidRPr="00A96749">
                    <w:rPr>
                      <w:b/>
                    </w:rPr>
                    <w:t>(3 years)</w:t>
                  </w:r>
                </w:p>
              </w:tc>
            </w:tr>
            <w:tr w:rsidR="00ED5F8E" w14:paraId="4FF275EB" w14:textId="77777777" w:rsidTr="005928D1">
              <w:tc>
                <w:tcPr>
                  <w:tcW w:w="1328" w:type="pct"/>
                </w:tcPr>
                <w:p w14:paraId="4242B0C5" w14:textId="77777777" w:rsidR="00ED5F8E" w:rsidRPr="00151D6E" w:rsidRDefault="00ED5F8E" w:rsidP="005928D1">
                  <w:pPr>
                    <w:pStyle w:val="TableBodyText"/>
                    <w:jc w:val="left"/>
                  </w:pPr>
                  <w:r w:rsidRPr="00151D6E">
                    <w:t>Public universities</w:t>
                  </w:r>
                </w:p>
              </w:tc>
              <w:tc>
                <w:tcPr>
                  <w:tcW w:w="499" w:type="pct"/>
                </w:tcPr>
                <w:p w14:paraId="138450AF" w14:textId="77777777" w:rsidR="00ED5F8E" w:rsidRDefault="00ED5F8E" w:rsidP="005928D1">
                  <w:pPr>
                    <w:pStyle w:val="TableBodyText"/>
                  </w:pPr>
                  <w:r>
                    <w:t>Varies</w:t>
                  </w:r>
                </w:p>
              </w:tc>
              <w:tc>
                <w:tcPr>
                  <w:tcW w:w="665" w:type="pct"/>
                </w:tcPr>
                <w:p w14:paraId="5617F841" w14:textId="77777777" w:rsidR="00ED5F8E" w:rsidRDefault="00ED5F8E" w:rsidP="005928D1">
                  <w:pPr>
                    <w:pStyle w:val="TableBodyText"/>
                  </w:pPr>
                  <w:r>
                    <w:t>Varies</w:t>
                  </w:r>
                </w:p>
              </w:tc>
              <w:tc>
                <w:tcPr>
                  <w:tcW w:w="748" w:type="pct"/>
                </w:tcPr>
                <w:p w14:paraId="709BB5AB" w14:textId="77777777" w:rsidR="00ED5F8E" w:rsidRDefault="00ED5F8E" w:rsidP="005928D1">
                  <w:pPr>
                    <w:pStyle w:val="TableBodyText"/>
                  </w:pPr>
                  <w:r>
                    <w:t>20 052</w:t>
                  </w:r>
                </w:p>
              </w:tc>
              <w:tc>
                <w:tcPr>
                  <w:tcW w:w="506" w:type="pct"/>
                </w:tcPr>
                <w:p w14:paraId="20955C15" w14:textId="77777777" w:rsidR="00ED5F8E" w:rsidRDefault="00ED5F8E" w:rsidP="005928D1">
                  <w:pPr>
                    <w:pStyle w:val="TableBodyText"/>
                  </w:pPr>
                  <w:r>
                    <w:t>0</w:t>
                  </w:r>
                </w:p>
              </w:tc>
              <w:tc>
                <w:tcPr>
                  <w:tcW w:w="517" w:type="pct"/>
                </w:tcPr>
                <w:p w14:paraId="1CFA47F4" w14:textId="77777777" w:rsidR="00ED5F8E" w:rsidRDefault="00ED5F8E" w:rsidP="005928D1">
                  <w:pPr>
                    <w:pStyle w:val="TableBodyText"/>
                  </w:pPr>
                  <w:r>
                    <w:t>44 574</w:t>
                  </w:r>
                </w:p>
              </w:tc>
              <w:tc>
                <w:tcPr>
                  <w:tcW w:w="737" w:type="pct"/>
                </w:tcPr>
                <w:p w14:paraId="48A72991" w14:textId="77777777" w:rsidR="00ED5F8E" w:rsidRDefault="00ED5F8E" w:rsidP="005928D1">
                  <w:pPr>
                    <w:pStyle w:val="TableBodyText"/>
                  </w:pPr>
                  <w:r>
                    <w:t>..</w:t>
                  </w:r>
                </w:p>
              </w:tc>
            </w:tr>
            <w:tr w:rsidR="00ED5F8E" w14:paraId="758C5A03" w14:textId="77777777" w:rsidTr="005928D1">
              <w:tc>
                <w:tcPr>
                  <w:tcW w:w="1328" w:type="pct"/>
                  <w:tcBorders>
                    <w:bottom w:val="single" w:sz="4" w:space="0" w:color="D9D9D9" w:themeColor="background1" w:themeShade="D9"/>
                  </w:tcBorders>
                </w:tcPr>
                <w:p w14:paraId="23A294D6" w14:textId="77777777" w:rsidR="00ED5F8E" w:rsidRPr="00151D6E" w:rsidRDefault="00ED5F8E" w:rsidP="005928D1">
                  <w:pPr>
                    <w:pStyle w:val="TableBodyText"/>
                    <w:jc w:val="left"/>
                  </w:pPr>
                  <w:r w:rsidRPr="00151D6E">
                    <w:t>Private universities</w:t>
                  </w:r>
                  <w:r w:rsidRPr="00FF3720">
                    <w:rPr>
                      <w:rStyle w:val="NoteLabel"/>
                    </w:rPr>
                    <w:t>g</w:t>
                  </w:r>
                </w:p>
              </w:tc>
              <w:tc>
                <w:tcPr>
                  <w:tcW w:w="499" w:type="pct"/>
                  <w:tcBorders>
                    <w:bottom w:val="single" w:sz="4" w:space="0" w:color="D9D9D9" w:themeColor="background1" w:themeShade="D9"/>
                  </w:tcBorders>
                </w:tcPr>
                <w:p w14:paraId="2F348EC4" w14:textId="77777777" w:rsidR="00ED5F8E" w:rsidRDefault="00ED5F8E" w:rsidP="005928D1">
                  <w:pPr>
                    <w:pStyle w:val="TableBodyText"/>
                  </w:pPr>
                  <w:r>
                    <w:t>Varies</w:t>
                  </w:r>
                </w:p>
              </w:tc>
              <w:tc>
                <w:tcPr>
                  <w:tcW w:w="665" w:type="pct"/>
                  <w:tcBorders>
                    <w:bottom w:val="single" w:sz="4" w:space="0" w:color="D9D9D9" w:themeColor="background1" w:themeShade="D9"/>
                  </w:tcBorders>
                </w:tcPr>
                <w:p w14:paraId="0E55B173" w14:textId="77777777" w:rsidR="00ED5F8E" w:rsidRDefault="00ED5F8E" w:rsidP="005928D1">
                  <w:pPr>
                    <w:pStyle w:val="TableBodyText"/>
                  </w:pPr>
                  <w:r>
                    <w:t>Varies</w:t>
                  </w:r>
                </w:p>
              </w:tc>
              <w:tc>
                <w:tcPr>
                  <w:tcW w:w="748" w:type="pct"/>
                  <w:tcBorders>
                    <w:bottom w:val="single" w:sz="4" w:space="0" w:color="D9D9D9" w:themeColor="background1" w:themeShade="D9"/>
                  </w:tcBorders>
                </w:tcPr>
                <w:p w14:paraId="08853DC1" w14:textId="77777777" w:rsidR="00ED5F8E" w:rsidRDefault="00ED5F8E" w:rsidP="005928D1">
                  <w:pPr>
                    <w:pStyle w:val="TableBodyText"/>
                  </w:pPr>
                  <w:r>
                    <w:t>20 052</w:t>
                  </w:r>
                </w:p>
              </w:tc>
              <w:tc>
                <w:tcPr>
                  <w:tcW w:w="506" w:type="pct"/>
                  <w:tcBorders>
                    <w:bottom w:val="single" w:sz="4" w:space="0" w:color="D9D9D9" w:themeColor="background1" w:themeShade="D9"/>
                  </w:tcBorders>
                </w:tcPr>
                <w:p w14:paraId="7A9ED8B2" w14:textId="77777777" w:rsidR="00ED5F8E" w:rsidRDefault="00ED5F8E" w:rsidP="005928D1">
                  <w:pPr>
                    <w:pStyle w:val="TableBodyText"/>
                  </w:pPr>
                  <w:r>
                    <w:t>0</w:t>
                  </w:r>
                </w:p>
              </w:tc>
              <w:tc>
                <w:tcPr>
                  <w:tcW w:w="517" w:type="pct"/>
                  <w:tcBorders>
                    <w:bottom w:val="single" w:sz="4" w:space="0" w:color="D9D9D9" w:themeColor="background1" w:themeShade="D9"/>
                  </w:tcBorders>
                </w:tcPr>
                <w:p w14:paraId="3AEC1EB9" w14:textId="77777777" w:rsidR="00ED5F8E" w:rsidRDefault="00ED5F8E" w:rsidP="005928D1">
                  <w:pPr>
                    <w:pStyle w:val="TableBodyText"/>
                  </w:pPr>
                  <w:r>
                    <w:t>44 574</w:t>
                  </w:r>
                </w:p>
              </w:tc>
              <w:tc>
                <w:tcPr>
                  <w:tcW w:w="737" w:type="pct"/>
                  <w:tcBorders>
                    <w:bottom w:val="single" w:sz="4" w:space="0" w:color="D9D9D9" w:themeColor="background1" w:themeShade="D9"/>
                  </w:tcBorders>
                </w:tcPr>
                <w:p w14:paraId="0F637501" w14:textId="77777777" w:rsidR="00ED5F8E" w:rsidRDefault="00ED5F8E" w:rsidP="005928D1">
                  <w:pPr>
                    <w:pStyle w:val="TableBodyText"/>
                  </w:pPr>
                  <w:r>
                    <w:t>..</w:t>
                  </w:r>
                </w:p>
              </w:tc>
            </w:tr>
          </w:tbl>
          <w:p w14:paraId="24661D34" w14:textId="77777777" w:rsidR="00ED5F8E" w:rsidRDefault="00ED5F8E" w:rsidP="005928D1">
            <w:pPr>
              <w:pStyle w:val="Box"/>
            </w:pPr>
          </w:p>
        </w:tc>
      </w:tr>
      <w:tr w:rsidR="00ED5F8E" w14:paraId="24342235" w14:textId="77777777" w:rsidTr="005928D1">
        <w:tc>
          <w:tcPr>
            <w:tcW w:w="5000" w:type="pct"/>
            <w:tcBorders>
              <w:top w:val="nil"/>
              <w:left w:val="nil"/>
              <w:bottom w:val="nil"/>
              <w:right w:val="nil"/>
            </w:tcBorders>
            <w:shd w:val="clear" w:color="auto" w:fill="auto"/>
          </w:tcPr>
          <w:p w14:paraId="17D36771" w14:textId="4CF0356E" w:rsidR="00ED5F8E" w:rsidRDefault="00ED5F8E" w:rsidP="005928D1">
            <w:pPr>
              <w:pStyle w:val="Note"/>
              <w:rPr>
                <w:i/>
              </w:rPr>
            </w:pPr>
            <w:r w:rsidRPr="008E77FE">
              <w:rPr>
                <w:rStyle w:val="NoteLabel"/>
              </w:rPr>
              <w:t>a</w:t>
            </w:r>
            <w:r>
              <w:t xml:space="preserve"> A 20 per cent loan fee is applied on the VET Student Loan amount for enrolments that are not government funded. A 25 per cent loan fee is applied on FEE</w:t>
            </w:r>
            <w:r>
              <w:noBreakHyphen/>
              <w:t xml:space="preserve">HELP loan amount. </w:t>
            </w:r>
            <w:r>
              <w:rPr>
                <w:rStyle w:val="NoteLabel"/>
              </w:rPr>
              <w:t>b</w:t>
            </w:r>
            <w:r>
              <w:t xml:space="preserve"> VET Student Loan cap for the Diploma of Nursing is $15 973. </w:t>
            </w:r>
            <w:r>
              <w:rPr>
                <w:rStyle w:val="NoteLabel"/>
              </w:rPr>
              <w:t>c</w:t>
            </w:r>
            <w:r>
              <w:rPr>
                <w:bCs/>
              </w:rPr>
              <w:t xml:space="preserve"> The price for students eligible for FREE TAFE in Victoria is $0. For those eligible for Skills First it is $15 780. </w:t>
            </w:r>
            <w:r>
              <w:rPr>
                <w:rStyle w:val="NoteLabel"/>
              </w:rPr>
              <w:t xml:space="preserve">d </w:t>
            </w:r>
            <w:r>
              <w:rPr>
                <w:bCs/>
              </w:rPr>
              <w:t xml:space="preserve">Based on the Skills First subsidised price. </w:t>
            </w:r>
            <w:r>
              <w:rPr>
                <w:rStyle w:val="NoteLabel"/>
              </w:rPr>
              <w:t xml:space="preserve">e </w:t>
            </w:r>
            <w:r w:rsidRPr="00041934">
              <w:rPr>
                <w:bCs/>
              </w:rPr>
              <w:t>I</w:t>
            </w:r>
            <w:r>
              <w:t>ncludes a co</w:t>
            </w:r>
            <w:r>
              <w:noBreakHyphen/>
              <w:t xml:space="preserve">contribution fee of $480. </w:t>
            </w:r>
            <w:r w:rsidRPr="00FD3A11">
              <w:rPr>
                <w:rStyle w:val="NoteLabel"/>
              </w:rPr>
              <w:t>f</w:t>
            </w:r>
            <w:r>
              <w:rPr>
                <w:bCs/>
              </w:rPr>
              <w:t xml:space="preserve"> The Diploma of Nursing is not on the ACT Government’s list of subsidised courses for 2020. </w:t>
            </w:r>
            <w:r w:rsidRPr="00FD3A11">
              <w:rPr>
                <w:rStyle w:val="NoteLabel"/>
              </w:rPr>
              <w:t>g</w:t>
            </w:r>
            <w:r>
              <w:rPr>
                <w:rStyle w:val="NoteLabel"/>
              </w:rPr>
              <w:t> </w:t>
            </w:r>
            <w:r>
              <w:rPr>
                <w:bCs/>
              </w:rPr>
              <w:t xml:space="preserve">Only selected private universities are approved to offer subsidised enrolments in the Bachelor of Nursing. </w:t>
            </w:r>
            <w:r w:rsidRPr="008803CA">
              <w:rPr>
                <w:b/>
                <w:bCs/>
              </w:rPr>
              <w:t>.</w:t>
            </w:r>
            <w:r>
              <w:rPr>
                <w:b/>
                <w:bCs/>
              </w:rPr>
              <w:t>.</w:t>
            </w:r>
            <w:r>
              <w:t xml:space="preserve"> not applicable</w:t>
            </w:r>
            <w:r w:rsidR="006652F5">
              <w:t>.</w:t>
            </w:r>
            <w:r>
              <w:t xml:space="preserve"> </w:t>
            </w:r>
            <w:r w:rsidRPr="00DF39A9">
              <w:rPr>
                <w:b/>
                <w:bCs/>
              </w:rPr>
              <w:t>na</w:t>
            </w:r>
            <w:r>
              <w:t xml:space="preserve"> not available</w:t>
            </w:r>
            <w:r w:rsidR="006652F5">
              <w:t>.</w:t>
            </w:r>
          </w:p>
        </w:tc>
      </w:tr>
      <w:tr w:rsidR="00ED5F8E" w14:paraId="4F5300B1" w14:textId="77777777" w:rsidTr="005928D1">
        <w:tc>
          <w:tcPr>
            <w:tcW w:w="5000" w:type="pct"/>
            <w:tcBorders>
              <w:top w:val="nil"/>
              <w:left w:val="nil"/>
              <w:bottom w:val="nil"/>
              <w:right w:val="nil"/>
            </w:tcBorders>
            <w:shd w:val="clear" w:color="auto" w:fill="auto"/>
          </w:tcPr>
          <w:p w14:paraId="7F112204" w14:textId="77777777" w:rsidR="00ED5F8E" w:rsidRDefault="00ED5F8E" w:rsidP="005928D1">
            <w:pPr>
              <w:pStyle w:val="Source"/>
            </w:pPr>
            <w:r>
              <w:rPr>
                <w:i/>
              </w:rPr>
              <w:t>Source</w:t>
            </w:r>
            <w:r w:rsidRPr="00167F06">
              <w:t xml:space="preserve">: </w:t>
            </w:r>
            <w:r>
              <w:t>Commission analysis based on publicly available data accessed at the beginning of 2020.</w:t>
            </w:r>
          </w:p>
        </w:tc>
      </w:tr>
      <w:tr w:rsidR="00ED5F8E" w14:paraId="620FBCA0" w14:textId="77777777" w:rsidTr="005928D1">
        <w:tc>
          <w:tcPr>
            <w:tcW w:w="5000" w:type="pct"/>
            <w:tcBorders>
              <w:top w:val="nil"/>
              <w:left w:val="nil"/>
              <w:bottom w:val="single" w:sz="6" w:space="0" w:color="78A22F"/>
              <w:right w:val="nil"/>
            </w:tcBorders>
            <w:shd w:val="clear" w:color="auto" w:fill="auto"/>
          </w:tcPr>
          <w:p w14:paraId="3E4E6F47" w14:textId="77777777" w:rsidR="00ED5F8E" w:rsidRDefault="00ED5F8E" w:rsidP="005928D1">
            <w:pPr>
              <w:pStyle w:val="Box"/>
              <w:spacing w:before="0" w:line="120" w:lineRule="exact"/>
            </w:pPr>
          </w:p>
        </w:tc>
      </w:tr>
      <w:tr w:rsidR="00ED5F8E" w:rsidRPr="000863A5" w14:paraId="50B48543" w14:textId="77777777" w:rsidTr="005928D1">
        <w:tc>
          <w:tcPr>
            <w:tcW w:w="5000" w:type="pct"/>
            <w:tcBorders>
              <w:top w:val="single" w:sz="6" w:space="0" w:color="78A22F"/>
              <w:left w:val="nil"/>
              <w:bottom w:val="nil"/>
              <w:right w:val="nil"/>
            </w:tcBorders>
          </w:tcPr>
          <w:p w14:paraId="10C42B0E" w14:textId="77777777" w:rsidR="00ED5F8E" w:rsidRPr="00626D32" w:rsidRDefault="00ED5F8E" w:rsidP="005928D1">
            <w:pPr>
              <w:pStyle w:val="BoxSpaceBelow"/>
            </w:pPr>
          </w:p>
        </w:tc>
      </w:tr>
    </w:tbl>
    <w:p w14:paraId="386938A0" w14:textId="77777777" w:rsidR="00ED5F8E" w:rsidRDefault="00ED5F8E" w:rsidP="005928D1">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ED5F8E" w14:paraId="36679ED4" w14:textId="77777777" w:rsidTr="005928D1">
        <w:trPr>
          <w:tblHeader/>
        </w:trPr>
        <w:tc>
          <w:tcPr>
            <w:tcW w:w="5000" w:type="pct"/>
            <w:tcBorders>
              <w:top w:val="single" w:sz="6" w:space="0" w:color="78A22F"/>
              <w:left w:val="nil"/>
              <w:bottom w:val="nil"/>
              <w:right w:val="nil"/>
            </w:tcBorders>
            <w:shd w:val="clear" w:color="auto" w:fill="auto"/>
          </w:tcPr>
          <w:p w14:paraId="37AE316F" w14:textId="65DD0CF3" w:rsidR="00ED5F8E" w:rsidRDefault="00ED5F8E" w:rsidP="005928D1">
            <w:pPr>
              <w:pStyle w:val="TableTitle"/>
              <w:rPr>
                <w:rStyle w:val="NoteLabel"/>
                <w:b/>
                <w:bCs/>
              </w:rPr>
            </w:pPr>
            <w:r>
              <w:rPr>
                <w:b w:val="0"/>
              </w:rPr>
              <w:t>Table E.</w:t>
            </w:r>
            <w:r>
              <w:rPr>
                <w:b w:val="0"/>
                <w:noProof/>
              </w:rPr>
              <w:t>3</w:t>
            </w:r>
            <w:r>
              <w:tab/>
              <w:t>Pricing and subsidies for child educator and carer qualifications</w:t>
            </w:r>
            <w:r w:rsidRPr="006652F5">
              <w:rPr>
                <w:rStyle w:val="NoteLabel"/>
                <w:b/>
                <w:bCs/>
                <w:position w:val="10"/>
              </w:rPr>
              <w:t>a</w:t>
            </w:r>
          </w:p>
          <w:p w14:paraId="30AB4AF6" w14:textId="77777777" w:rsidR="00ED5F8E" w:rsidRPr="001509FF" w:rsidRDefault="00ED5F8E" w:rsidP="005928D1">
            <w:pPr>
              <w:pStyle w:val="Subtitle"/>
            </w:pPr>
            <w:r>
              <w:t>Dollars, 2020</w:t>
            </w:r>
          </w:p>
        </w:tc>
      </w:tr>
      <w:tr w:rsidR="00ED5F8E" w14:paraId="71015610" w14:textId="77777777" w:rsidTr="005928D1">
        <w:tc>
          <w:tcPr>
            <w:tcW w:w="5000" w:type="pct"/>
            <w:tcBorders>
              <w:top w:val="nil"/>
              <w:left w:val="nil"/>
              <w:bottom w:val="nil"/>
              <w:right w:val="nil"/>
            </w:tcBorders>
            <w:shd w:val="clear" w:color="auto" w:fill="auto"/>
          </w:tcPr>
          <w:tbl>
            <w:tblPr>
              <w:tblW w:w="8565" w:type="dxa"/>
              <w:tblCellMar>
                <w:top w:w="28" w:type="dxa"/>
                <w:left w:w="0" w:type="dxa"/>
                <w:right w:w="0" w:type="dxa"/>
              </w:tblCellMar>
              <w:tblLook w:val="0000" w:firstRow="0" w:lastRow="0" w:firstColumn="0" w:lastColumn="0" w:noHBand="0" w:noVBand="0"/>
            </w:tblPr>
            <w:tblGrid>
              <w:gridCol w:w="2667"/>
              <w:gridCol w:w="800"/>
              <w:gridCol w:w="1158"/>
              <w:gridCol w:w="916"/>
              <w:gridCol w:w="1024"/>
              <w:gridCol w:w="815"/>
              <w:gridCol w:w="1185"/>
            </w:tblGrid>
            <w:tr w:rsidR="00ED5F8E" w14:paraId="0C095A02" w14:textId="77777777" w:rsidTr="006652F5">
              <w:trPr>
                <w:tblHeader/>
              </w:trPr>
              <w:tc>
                <w:tcPr>
                  <w:tcW w:w="1557" w:type="pct"/>
                  <w:tcBorders>
                    <w:top w:val="single" w:sz="6" w:space="0" w:color="BFBFBF"/>
                  </w:tcBorders>
                  <w:shd w:val="clear" w:color="auto" w:fill="auto"/>
                  <w:tcMar>
                    <w:top w:w="28" w:type="dxa"/>
                  </w:tcMar>
                </w:tcPr>
                <w:p w14:paraId="4044EE3A" w14:textId="77777777" w:rsidR="00ED5F8E" w:rsidRDefault="00ED5F8E" w:rsidP="005928D1">
                  <w:pPr>
                    <w:pStyle w:val="TableColumnHeading"/>
                    <w:jc w:val="left"/>
                  </w:pPr>
                </w:p>
              </w:tc>
              <w:tc>
                <w:tcPr>
                  <w:tcW w:w="1143" w:type="pct"/>
                  <w:gridSpan w:val="2"/>
                  <w:tcBorders>
                    <w:top w:val="single" w:sz="6" w:space="0" w:color="BFBFBF"/>
                    <w:bottom w:val="single" w:sz="6" w:space="0" w:color="BFBFBF"/>
                  </w:tcBorders>
                </w:tcPr>
                <w:p w14:paraId="2F73FE4A" w14:textId="77777777" w:rsidR="00ED5F8E" w:rsidRDefault="00ED5F8E" w:rsidP="005928D1">
                  <w:pPr>
                    <w:pStyle w:val="TableColumnHeading"/>
                    <w:jc w:val="center"/>
                  </w:pPr>
                  <w:r>
                    <w:t>Fee</w:t>
                  </w:r>
                  <w:r>
                    <w:noBreakHyphen/>
                    <w:t>for</w:t>
                  </w:r>
                  <w:r>
                    <w:noBreakHyphen/>
                    <w:t>service</w:t>
                  </w:r>
                </w:p>
              </w:tc>
              <w:tc>
                <w:tcPr>
                  <w:tcW w:w="1133" w:type="pct"/>
                  <w:gridSpan w:val="2"/>
                  <w:tcBorders>
                    <w:top w:val="single" w:sz="6" w:space="0" w:color="BFBFBF"/>
                    <w:bottom w:val="single" w:sz="6" w:space="0" w:color="BFBFBF"/>
                  </w:tcBorders>
                </w:tcPr>
                <w:p w14:paraId="0FEF20D9" w14:textId="77777777" w:rsidR="00ED5F8E" w:rsidRDefault="00ED5F8E" w:rsidP="005928D1">
                  <w:pPr>
                    <w:pStyle w:val="TableColumnHeading"/>
                    <w:ind w:right="28"/>
                    <w:jc w:val="center"/>
                  </w:pPr>
                  <w:r>
                    <w:t>Subsidised</w:t>
                  </w:r>
                </w:p>
              </w:tc>
              <w:tc>
                <w:tcPr>
                  <w:tcW w:w="476" w:type="pct"/>
                  <w:vMerge w:val="restart"/>
                  <w:tcBorders>
                    <w:top w:val="single" w:sz="6" w:space="0" w:color="BFBFBF"/>
                  </w:tcBorders>
                </w:tcPr>
                <w:p w14:paraId="63CBCEA4" w14:textId="77777777" w:rsidR="00ED5F8E" w:rsidRDefault="00ED5F8E" w:rsidP="005928D1">
                  <w:pPr>
                    <w:pStyle w:val="TableColumnHeading"/>
                    <w:ind w:right="28"/>
                  </w:pPr>
                  <w:r>
                    <w:t>Maximum subsidy (cap) in 2020</w:t>
                  </w:r>
                </w:p>
              </w:tc>
              <w:tc>
                <w:tcPr>
                  <w:tcW w:w="692" w:type="pct"/>
                  <w:vMerge w:val="restart"/>
                  <w:tcBorders>
                    <w:top w:val="single" w:sz="6" w:space="0" w:color="BFBFBF"/>
                  </w:tcBorders>
                  <w:shd w:val="clear" w:color="auto" w:fill="auto"/>
                  <w:tcMar>
                    <w:top w:w="28" w:type="dxa"/>
                  </w:tcMar>
                </w:tcPr>
                <w:p w14:paraId="1CC3510E" w14:textId="77777777" w:rsidR="00ED5F8E" w:rsidRDefault="00ED5F8E" w:rsidP="005928D1">
                  <w:pPr>
                    <w:pStyle w:val="TableColumnHeading"/>
                    <w:ind w:right="28"/>
                  </w:pPr>
                  <w:r>
                    <w:t>Difference between fee</w:t>
                  </w:r>
                  <w:r>
                    <w:noBreakHyphen/>
                    <w:t>for</w:t>
                  </w:r>
                  <w:r>
                    <w:noBreakHyphen/>
                    <w:t>service and subsidised price</w:t>
                  </w:r>
                </w:p>
              </w:tc>
            </w:tr>
            <w:tr w:rsidR="00ED5F8E" w14:paraId="709FE62F" w14:textId="77777777" w:rsidTr="006652F5">
              <w:trPr>
                <w:tblHeader/>
              </w:trPr>
              <w:tc>
                <w:tcPr>
                  <w:tcW w:w="1557" w:type="pct"/>
                  <w:tcBorders>
                    <w:bottom w:val="single" w:sz="6" w:space="0" w:color="BFBFBF"/>
                  </w:tcBorders>
                  <w:shd w:val="clear" w:color="auto" w:fill="auto"/>
                  <w:tcMar>
                    <w:top w:w="28" w:type="dxa"/>
                  </w:tcMar>
                </w:tcPr>
                <w:p w14:paraId="5DCEC2FC" w14:textId="77777777" w:rsidR="00ED5F8E" w:rsidRDefault="00ED5F8E" w:rsidP="005928D1">
                  <w:pPr>
                    <w:pStyle w:val="TableColumnHeading"/>
                    <w:jc w:val="left"/>
                  </w:pPr>
                </w:p>
              </w:tc>
              <w:tc>
                <w:tcPr>
                  <w:tcW w:w="467" w:type="pct"/>
                  <w:tcBorders>
                    <w:top w:val="single" w:sz="6" w:space="0" w:color="BFBFBF"/>
                    <w:bottom w:val="single" w:sz="6" w:space="0" w:color="BFBFBF"/>
                  </w:tcBorders>
                </w:tcPr>
                <w:p w14:paraId="601B2998" w14:textId="77777777" w:rsidR="00ED5F8E" w:rsidRDefault="00ED5F8E" w:rsidP="005928D1">
                  <w:pPr>
                    <w:pStyle w:val="TableColumnHeading"/>
                  </w:pPr>
                  <w:r>
                    <w:t>Cost to students</w:t>
                  </w:r>
                </w:p>
              </w:tc>
              <w:tc>
                <w:tcPr>
                  <w:tcW w:w="676" w:type="pct"/>
                  <w:tcBorders>
                    <w:top w:val="single" w:sz="6" w:space="0" w:color="BFBFBF"/>
                    <w:bottom w:val="single" w:sz="6" w:space="0" w:color="BFBFBF"/>
                  </w:tcBorders>
                  <w:shd w:val="clear" w:color="auto" w:fill="auto"/>
                  <w:tcMar>
                    <w:top w:w="28" w:type="dxa"/>
                  </w:tcMar>
                </w:tcPr>
                <w:p w14:paraId="0D178337" w14:textId="77777777" w:rsidR="00ED5F8E" w:rsidRDefault="00ED5F8E" w:rsidP="005928D1">
                  <w:pPr>
                    <w:pStyle w:val="TableColumnHeading"/>
                  </w:pPr>
                  <w:r>
                    <w:t>Upfront payment (above VSL or HELP)</w:t>
                  </w:r>
                  <w:r>
                    <w:rPr>
                      <w:rStyle w:val="NoteLabel"/>
                      <w:i w:val="0"/>
                    </w:rPr>
                    <w:t>b</w:t>
                  </w:r>
                </w:p>
              </w:tc>
              <w:tc>
                <w:tcPr>
                  <w:tcW w:w="535" w:type="pct"/>
                  <w:tcBorders>
                    <w:top w:val="single" w:sz="6" w:space="0" w:color="BFBFBF"/>
                    <w:bottom w:val="single" w:sz="6" w:space="0" w:color="BFBFBF"/>
                  </w:tcBorders>
                </w:tcPr>
                <w:p w14:paraId="5A118409" w14:textId="77777777" w:rsidR="00ED5F8E" w:rsidRDefault="00ED5F8E" w:rsidP="005928D1">
                  <w:pPr>
                    <w:pStyle w:val="TableColumnHeading"/>
                    <w:ind w:right="28"/>
                  </w:pPr>
                  <w:r>
                    <w:t>Cost to students</w:t>
                  </w:r>
                </w:p>
              </w:tc>
              <w:tc>
                <w:tcPr>
                  <w:tcW w:w="598" w:type="pct"/>
                  <w:tcBorders>
                    <w:top w:val="single" w:sz="6" w:space="0" w:color="BFBFBF"/>
                    <w:bottom w:val="single" w:sz="6" w:space="0" w:color="BFBFBF"/>
                  </w:tcBorders>
                </w:tcPr>
                <w:p w14:paraId="6D0329CE" w14:textId="77777777" w:rsidR="00ED5F8E" w:rsidRDefault="00ED5F8E" w:rsidP="005928D1">
                  <w:pPr>
                    <w:pStyle w:val="TableColumnHeading"/>
                    <w:ind w:right="28"/>
                  </w:pPr>
                  <w:r>
                    <w:t>Upfront payment (above VSL or HELP)</w:t>
                  </w:r>
                </w:p>
              </w:tc>
              <w:tc>
                <w:tcPr>
                  <w:tcW w:w="476" w:type="pct"/>
                  <w:vMerge/>
                  <w:tcBorders>
                    <w:bottom w:val="single" w:sz="6" w:space="0" w:color="BFBFBF"/>
                  </w:tcBorders>
                </w:tcPr>
                <w:p w14:paraId="2D67AA31" w14:textId="77777777" w:rsidR="00ED5F8E" w:rsidRDefault="00ED5F8E" w:rsidP="005928D1">
                  <w:pPr>
                    <w:pStyle w:val="TableColumnHeading"/>
                    <w:ind w:right="28"/>
                  </w:pPr>
                </w:p>
              </w:tc>
              <w:tc>
                <w:tcPr>
                  <w:tcW w:w="692" w:type="pct"/>
                  <w:vMerge/>
                  <w:tcBorders>
                    <w:bottom w:val="single" w:sz="6" w:space="0" w:color="BFBFBF"/>
                  </w:tcBorders>
                  <w:shd w:val="clear" w:color="auto" w:fill="auto"/>
                  <w:tcMar>
                    <w:top w:w="28" w:type="dxa"/>
                  </w:tcMar>
                </w:tcPr>
                <w:p w14:paraId="7CF8D212" w14:textId="77777777" w:rsidR="00ED5F8E" w:rsidRDefault="00ED5F8E" w:rsidP="005928D1">
                  <w:pPr>
                    <w:pStyle w:val="TableColumnHeading"/>
                    <w:ind w:right="28"/>
                  </w:pPr>
                </w:p>
              </w:tc>
            </w:tr>
            <w:tr w:rsidR="006652F5" w14:paraId="6431F5AC" w14:textId="77777777" w:rsidTr="006652F5">
              <w:trPr>
                <w:tblHeader/>
              </w:trPr>
              <w:tc>
                <w:tcPr>
                  <w:tcW w:w="5000" w:type="pct"/>
                  <w:gridSpan w:val="7"/>
                  <w:shd w:val="clear" w:color="auto" w:fill="F2F2F2" w:themeFill="background1" w:themeFillShade="F2"/>
                  <w:tcMar>
                    <w:top w:w="28" w:type="dxa"/>
                  </w:tcMar>
                </w:tcPr>
                <w:p w14:paraId="263F4475" w14:textId="0C72E5C3" w:rsidR="006652F5" w:rsidRDefault="006652F5" w:rsidP="0007353D">
                  <w:pPr>
                    <w:pStyle w:val="TableBodyText"/>
                    <w:spacing w:before="120" w:after="2"/>
                    <w:jc w:val="left"/>
                  </w:pPr>
                  <w:r w:rsidRPr="00A96749">
                    <w:rPr>
                      <w:b/>
                      <w:iCs/>
                      <w:spacing w:val="-2"/>
                    </w:rPr>
                    <w:t>CHC30</w:t>
                  </w:r>
                  <w:r>
                    <w:rPr>
                      <w:b/>
                      <w:iCs/>
                      <w:spacing w:val="-2"/>
                    </w:rPr>
                    <w:t> </w:t>
                  </w:r>
                  <w:r w:rsidRPr="00A96749">
                    <w:rPr>
                      <w:b/>
                      <w:iCs/>
                      <w:spacing w:val="-2"/>
                    </w:rPr>
                    <w:t>113 Cert</w:t>
                  </w:r>
                  <w:r w:rsidR="0007353D">
                    <w:rPr>
                      <w:b/>
                      <w:iCs/>
                      <w:spacing w:val="-2"/>
                    </w:rPr>
                    <w:t>ificate</w:t>
                  </w:r>
                  <w:r>
                    <w:rPr>
                      <w:b/>
                      <w:iCs/>
                      <w:spacing w:val="-2"/>
                    </w:rPr>
                    <w:t> </w:t>
                  </w:r>
                  <w:r w:rsidRPr="00A96749">
                    <w:rPr>
                      <w:b/>
                      <w:iCs/>
                      <w:spacing w:val="-2"/>
                    </w:rPr>
                    <w:t xml:space="preserve">III in Early Childhood Education and Care </w:t>
                  </w:r>
                  <w:r>
                    <w:rPr>
                      <w:b/>
                      <w:iCs/>
                      <w:spacing w:val="-2"/>
                    </w:rPr>
                    <w:br/>
                  </w:r>
                  <w:r w:rsidRPr="00A96749">
                    <w:rPr>
                      <w:b/>
                      <w:iCs/>
                      <w:spacing w:val="-2"/>
                    </w:rPr>
                    <w:t>(1</w:t>
                  </w:r>
                  <w:r>
                    <w:rPr>
                      <w:b/>
                      <w:iCs/>
                      <w:spacing w:val="-2"/>
                    </w:rPr>
                    <w:t> </w:t>
                  </w:r>
                  <w:r w:rsidRPr="00A96749">
                    <w:rPr>
                      <w:b/>
                      <w:iCs/>
                      <w:spacing w:val="-2"/>
                    </w:rPr>
                    <w:t>year)</w:t>
                  </w:r>
                </w:p>
              </w:tc>
            </w:tr>
            <w:tr w:rsidR="00ED5F8E" w14:paraId="6CE53101" w14:textId="77777777" w:rsidTr="006652F5">
              <w:trPr>
                <w:tblHeader/>
              </w:trPr>
              <w:tc>
                <w:tcPr>
                  <w:tcW w:w="1557" w:type="pct"/>
                  <w:shd w:val="clear" w:color="auto" w:fill="auto"/>
                  <w:tcMar>
                    <w:top w:w="28" w:type="dxa"/>
                  </w:tcMar>
                </w:tcPr>
                <w:p w14:paraId="6BAAB806" w14:textId="1B8974B8" w:rsidR="00ED5F8E" w:rsidRPr="00DD6E68" w:rsidRDefault="00ED5F8E" w:rsidP="006652F5">
                  <w:pPr>
                    <w:pStyle w:val="TableBodyText"/>
                    <w:jc w:val="left"/>
                  </w:pPr>
                  <w:r w:rsidRPr="00DD6E68">
                    <w:t>TAFE NSW</w:t>
                  </w:r>
                </w:p>
              </w:tc>
              <w:tc>
                <w:tcPr>
                  <w:tcW w:w="467" w:type="pct"/>
                </w:tcPr>
                <w:p w14:paraId="0F62B7A4" w14:textId="77777777" w:rsidR="00ED5F8E" w:rsidRPr="00DD6E68" w:rsidRDefault="00ED5F8E" w:rsidP="006652F5">
                  <w:pPr>
                    <w:pStyle w:val="TableBodyText"/>
                  </w:pPr>
                  <w:r w:rsidRPr="00DD6E68">
                    <w:t>7</w:t>
                  </w:r>
                  <w:r>
                    <w:t> </w:t>
                  </w:r>
                  <w:r w:rsidRPr="00DD6E68">
                    <w:t>420</w:t>
                  </w:r>
                </w:p>
              </w:tc>
              <w:tc>
                <w:tcPr>
                  <w:tcW w:w="676" w:type="pct"/>
                  <w:shd w:val="clear" w:color="auto" w:fill="auto"/>
                  <w:tcMar>
                    <w:top w:w="28" w:type="dxa"/>
                  </w:tcMar>
                </w:tcPr>
                <w:p w14:paraId="592BD2FD" w14:textId="77777777" w:rsidR="00ED5F8E" w:rsidRPr="00DD6E68" w:rsidRDefault="00ED5F8E" w:rsidP="006652F5">
                  <w:pPr>
                    <w:pStyle w:val="TableBodyText"/>
                  </w:pPr>
                  <w:r w:rsidRPr="00DD6E68">
                    <w:t>7</w:t>
                  </w:r>
                  <w:r>
                    <w:t> </w:t>
                  </w:r>
                  <w:r w:rsidRPr="00DD6E68">
                    <w:t>420</w:t>
                  </w:r>
                </w:p>
              </w:tc>
              <w:tc>
                <w:tcPr>
                  <w:tcW w:w="535" w:type="pct"/>
                </w:tcPr>
                <w:p w14:paraId="014A0789" w14:textId="77777777" w:rsidR="00ED5F8E" w:rsidRPr="00DD6E68" w:rsidRDefault="00ED5F8E" w:rsidP="006652F5">
                  <w:pPr>
                    <w:pStyle w:val="TableBodyText"/>
                  </w:pPr>
                  <w:r w:rsidRPr="00DD6E68">
                    <w:t>1</w:t>
                  </w:r>
                  <w:r>
                    <w:t> 60</w:t>
                  </w:r>
                  <w:r w:rsidRPr="00DD6E68">
                    <w:t>0</w:t>
                  </w:r>
                </w:p>
              </w:tc>
              <w:tc>
                <w:tcPr>
                  <w:tcW w:w="598" w:type="pct"/>
                </w:tcPr>
                <w:p w14:paraId="100FBB29" w14:textId="77777777" w:rsidR="00ED5F8E" w:rsidRPr="00DD6E68" w:rsidRDefault="00ED5F8E" w:rsidP="006652F5">
                  <w:pPr>
                    <w:pStyle w:val="TableBodyText"/>
                  </w:pPr>
                  <w:r w:rsidRPr="00DD6E68">
                    <w:t>1</w:t>
                  </w:r>
                  <w:r>
                    <w:t> 60</w:t>
                  </w:r>
                  <w:r w:rsidRPr="00DD6E68">
                    <w:t>0</w:t>
                  </w:r>
                </w:p>
              </w:tc>
              <w:tc>
                <w:tcPr>
                  <w:tcW w:w="476" w:type="pct"/>
                </w:tcPr>
                <w:p w14:paraId="468BC3B3" w14:textId="77777777" w:rsidR="00ED5F8E" w:rsidRPr="00DD6E68" w:rsidRDefault="00ED5F8E" w:rsidP="006652F5">
                  <w:pPr>
                    <w:pStyle w:val="TableBodyText"/>
                  </w:pPr>
                  <w:r>
                    <w:t>5 000</w:t>
                  </w:r>
                </w:p>
              </w:tc>
              <w:tc>
                <w:tcPr>
                  <w:tcW w:w="692" w:type="pct"/>
                  <w:shd w:val="clear" w:color="auto" w:fill="auto"/>
                  <w:tcMar>
                    <w:top w:w="28" w:type="dxa"/>
                  </w:tcMar>
                </w:tcPr>
                <w:p w14:paraId="7ADF8B05" w14:textId="77777777" w:rsidR="00ED5F8E" w:rsidRPr="00DD6E68" w:rsidRDefault="00ED5F8E" w:rsidP="006652F5">
                  <w:pPr>
                    <w:pStyle w:val="TableBodyText"/>
                  </w:pPr>
                  <w:r>
                    <w:t>5 820</w:t>
                  </w:r>
                </w:p>
              </w:tc>
            </w:tr>
            <w:tr w:rsidR="00ED5F8E" w14:paraId="0A598288" w14:textId="77777777" w:rsidTr="006652F5">
              <w:trPr>
                <w:tblHeader/>
              </w:trPr>
              <w:tc>
                <w:tcPr>
                  <w:tcW w:w="1557" w:type="pct"/>
                  <w:shd w:val="clear" w:color="auto" w:fill="auto"/>
                  <w:tcMar>
                    <w:top w:w="28" w:type="dxa"/>
                  </w:tcMar>
                </w:tcPr>
                <w:p w14:paraId="2F95ECAC" w14:textId="6257A1E9" w:rsidR="00ED5F8E" w:rsidRPr="00DD6E68" w:rsidRDefault="00ED5F8E" w:rsidP="006652F5">
                  <w:pPr>
                    <w:pStyle w:val="TableBodyText"/>
                    <w:jc w:val="left"/>
                  </w:pPr>
                  <w:r w:rsidRPr="00DD6E68">
                    <w:t>Holmesglen TAFE (V</w:t>
                  </w:r>
                  <w:r>
                    <w:t>ic</w:t>
                  </w:r>
                  <w:r w:rsidRPr="00DD6E68">
                    <w:t>)</w:t>
                  </w:r>
                </w:p>
              </w:tc>
              <w:tc>
                <w:tcPr>
                  <w:tcW w:w="467" w:type="pct"/>
                </w:tcPr>
                <w:p w14:paraId="25A55F53" w14:textId="77777777" w:rsidR="00ED5F8E" w:rsidRPr="00DD6E68" w:rsidRDefault="00ED5F8E" w:rsidP="006652F5">
                  <w:pPr>
                    <w:pStyle w:val="TableBodyText"/>
                  </w:pPr>
                  <w:r w:rsidRPr="00DD6E68">
                    <w:t>5</w:t>
                  </w:r>
                  <w:r>
                    <w:t> </w:t>
                  </w:r>
                  <w:r w:rsidRPr="00DD6E68">
                    <w:t>920</w:t>
                  </w:r>
                </w:p>
              </w:tc>
              <w:tc>
                <w:tcPr>
                  <w:tcW w:w="676" w:type="pct"/>
                  <w:shd w:val="clear" w:color="auto" w:fill="auto"/>
                  <w:tcMar>
                    <w:top w:w="28" w:type="dxa"/>
                  </w:tcMar>
                </w:tcPr>
                <w:p w14:paraId="5446A8A6" w14:textId="77777777" w:rsidR="00ED5F8E" w:rsidRPr="00DD6E68" w:rsidRDefault="00ED5F8E" w:rsidP="006652F5">
                  <w:pPr>
                    <w:pStyle w:val="TableBodyText"/>
                  </w:pPr>
                  <w:r w:rsidRPr="00DD6E68">
                    <w:t>5</w:t>
                  </w:r>
                  <w:r>
                    <w:t> </w:t>
                  </w:r>
                  <w:r w:rsidRPr="00DD6E68">
                    <w:t>920</w:t>
                  </w:r>
                </w:p>
              </w:tc>
              <w:tc>
                <w:tcPr>
                  <w:tcW w:w="535" w:type="pct"/>
                </w:tcPr>
                <w:p w14:paraId="35C0DCAB" w14:textId="77777777" w:rsidR="00ED5F8E" w:rsidRPr="00DD6E68" w:rsidRDefault="00ED5F8E" w:rsidP="006652F5">
                  <w:pPr>
                    <w:pStyle w:val="TableBodyText"/>
                  </w:pPr>
                  <w:r>
                    <w:t xml:space="preserve">0 or </w:t>
                  </w:r>
                  <w:r w:rsidRPr="00DD6E68">
                    <w:t>3</w:t>
                  </w:r>
                  <w:r>
                    <w:t> </w:t>
                  </w:r>
                  <w:r w:rsidRPr="00DD6E68">
                    <w:t>089</w:t>
                  </w:r>
                </w:p>
              </w:tc>
              <w:tc>
                <w:tcPr>
                  <w:tcW w:w="598" w:type="pct"/>
                </w:tcPr>
                <w:p w14:paraId="42DE6955" w14:textId="77777777" w:rsidR="00ED5F8E" w:rsidRDefault="00ED5F8E" w:rsidP="006652F5">
                  <w:pPr>
                    <w:pStyle w:val="TableBodyText"/>
                  </w:pPr>
                  <w:r>
                    <w:t>0 or 3 089</w:t>
                  </w:r>
                </w:p>
              </w:tc>
              <w:tc>
                <w:tcPr>
                  <w:tcW w:w="476" w:type="pct"/>
                </w:tcPr>
                <w:p w14:paraId="697BBA38" w14:textId="77777777" w:rsidR="00ED5F8E" w:rsidRDefault="00ED5F8E" w:rsidP="006652F5">
                  <w:pPr>
                    <w:pStyle w:val="TableBodyText"/>
                  </w:pPr>
                  <w:r>
                    <w:t>6 216</w:t>
                  </w:r>
                </w:p>
              </w:tc>
              <w:tc>
                <w:tcPr>
                  <w:tcW w:w="692" w:type="pct"/>
                  <w:shd w:val="clear" w:color="auto" w:fill="auto"/>
                  <w:tcMar>
                    <w:top w:w="28" w:type="dxa"/>
                  </w:tcMar>
                </w:tcPr>
                <w:p w14:paraId="4AA3D61A" w14:textId="77777777" w:rsidR="00ED5F8E" w:rsidRPr="00DD6E68" w:rsidRDefault="00ED5F8E" w:rsidP="006652F5">
                  <w:pPr>
                    <w:pStyle w:val="TableBodyText"/>
                  </w:pPr>
                  <w:r>
                    <w:t>2 831</w:t>
                  </w:r>
                </w:p>
              </w:tc>
            </w:tr>
            <w:tr w:rsidR="00ED5F8E" w14:paraId="00CFFD30" w14:textId="77777777" w:rsidTr="006652F5">
              <w:trPr>
                <w:tblHeader/>
              </w:trPr>
              <w:tc>
                <w:tcPr>
                  <w:tcW w:w="1557" w:type="pct"/>
                  <w:shd w:val="clear" w:color="auto" w:fill="auto"/>
                  <w:tcMar>
                    <w:top w:w="28" w:type="dxa"/>
                  </w:tcMar>
                </w:tcPr>
                <w:p w14:paraId="26F16224" w14:textId="77777777" w:rsidR="00ED5F8E" w:rsidRPr="00DD6E68" w:rsidRDefault="00ED5F8E" w:rsidP="006652F5">
                  <w:pPr>
                    <w:pStyle w:val="TableBodyText"/>
                    <w:jc w:val="left"/>
                  </w:pPr>
                  <w:r w:rsidRPr="00923FEF">
                    <w:t>TAFE Queensland</w:t>
                  </w:r>
                </w:p>
              </w:tc>
              <w:tc>
                <w:tcPr>
                  <w:tcW w:w="467" w:type="pct"/>
                </w:tcPr>
                <w:p w14:paraId="154EC48A" w14:textId="77777777" w:rsidR="00ED5F8E" w:rsidRPr="00DD6E68" w:rsidRDefault="00ED5F8E" w:rsidP="006652F5">
                  <w:pPr>
                    <w:pStyle w:val="TableBodyText"/>
                  </w:pPr>
                  <w:r>
                    <w:t>4 205</w:t>
                  </w:r>
                </w:p>
              </w:tc>
              <w:tc>
                <w:tcPr>
                  <w:tcW w:w="676" w:type="pct"/>
                  <w:shd w:val="clear" w:color="auto" w:fill="auto"/>
                  <w:tcMar>
                    <w:top w:w="28" w:type="dxa"/>
                  </w:tcMar>
                </w:tcPr>
                <w:p w14:paraId="09D6A439" w14:textId="77777777" w:rsidR="00ED5F8E" w:rsidRPr="00DD6E68" w:rsidRDefault="00ED5F8E" w:rsidP="006652F5">
                  <w:pPr>
                    <w:pStyle w:val="TableBodyText"/>
                  </w:pPr>
                  <w:r>
                    <w:t>4 205</w:t>
                  </w:r>
                </w:p>
              </w:tc>
              <w:tc>
                <w:tcPr>
                  <w:tcW w:w="535" w:type="pct"/>
                </w:tcPr>
                <w:p w14:paraId="0A66DA21" w14:textId="77777777" w:rsidR="00ED5F8E" w:rsidRPr="00DD6E68" w:rsidRDefault="00ED5F8E" w:rsidP="006652F5">
                  <w:pPr>
                    <w:pStyle w:val="TableBodyText"/>
                  </w:pPr>
                  <w:r>
                    <w:t>880</w:t>
                  </w:r>
                </w:p>
              </w:tc>
              <w:tc>
                <w:tcPr>
                  <w:tcW w:w="598" w:type="pct"/>
                </w:tcPr>
                <w:p w14:paraId="26CAD90A" w14:textId="77777777" w:rsidR="00ED5F8E" w:rsidRDefault="00ED5F8E" w:rsidP="006652F5">
                  <w:pPr>
                    <w:pStyle w:val="TableBodyText"/>
                  </w:pPr>
                  <w:r>
                    <w:t>880</w:t>
                  </w:r>
                </w:p>
              </w:tc>
              <w:tc>
                <w:tcPr>
                  <w:tcW w:w="476" w:type="pct"/>
                </w:tcPr>
                <w:p w14:paraId="4EF51F30" w14:textId="77777777" w:rsidR="00ED5F8E" w:rsidRDefault="00ED5F8E" w:rsidP="006652F5">
                  <w:pPr>
                    <w:pStyle w:val="TableBodyText"/>
                  </w:pPr>
                  <w:r>
                    <w:t>3 328</w:t>
                  </w:r>
                </w:p>
              </w:tc>
              <w:tc>
                <w:tcPr>
                  <w:tcW w:w="692" w:type="pct"/>
                  <w:shd w:val="clear" w:color="auto" w:fill="auto"/>
                  <w:tcMar>
                    <w:top w:w="28" w:type="dxa"/>
                  </w:tcMar>
                </w:tcPr>
                <w:p w14:paraId="2CBA4403" w14:textId="77777777" w:rsidR="00ED5F8E" w:rsidRDefault="00ED5F8E" w:rsidP="006652F5">
                  <w:pPr>
                    <w:pStyle w:val="TableBodyText"/>
                  </w:pPr>
                  <w:r>
                    <w:t>3 325</w:t>
                  </w:r>
                </w:p>
              </w:tc>
            </w:tr>
            <w:tr w:rsidR="00ED5F8E" w14:paraId="195B44E7" w14:textId="77777777" w:rsidTr="006652F5">
              <w:trPr>
                <w:tblHeader/>
              </w:trPr>
              <w:tc>
                <w:tcPr>
                  <w:tcW w:w="1557" w:type="pct"/>
                  <w:shd w:val="clear" w:color="auto" w:fill="auto"/>
                  <w:tcMar>
                    <w:top w:w="28" w:type="dxa"/>
                  </w:tcMar>
                </w:tcPr>
                <w:p w14:paraId="4630C299" w14:textId="77777777" w:rsidR="00ED5F8E" w:rsidRPr="00DD6E68" w:rsidRDefault="00ED5F8E" w:rsidP="006652F5">
                  <w:pPr>
                    <w:pStyle w:val="TableBodyText"/>
                    <w:jc w:val="left"/>
                  </w:pPr>
                  <w:r>
                    <w:t>TAFE SA</w:t>
                  </w:r>
                </w:p>
              </w:tc>
              <w:tc>
                <w:tcPr>
                  <w:tcW w:w="467" w:type="pct"/>
                </w:tcPr>
                <w:p w14:paraId="57A64F35" w14:textId="77777777" w:rsidR="00ED5F8E" w:rsidRPr="00DD6E68" w:rsidRDefault="00ED5F8E" w:rsidP="006652F5">
                  <w:pPr>
                    <w:pStyle w:val="TableBodyText"/>
                  </w:pPr>
                  <w:r>
                    <w:t>3 892</w:t>
                  </w:r>
                </w:p>
              </w:tc>
              <w:tc>
                <w:tcPr>
                  <w:tcW w:w="676" w:type="pct"/>
                  <w:shd w:val="clear" w:color="auto" w:fill="auto"/>
                  <w:tcMar>
                    <w:top w:w="28" w:type="dxa"/>
                  </w:tcMar>
                </w:tcPr>
                <w:p w14:paraId="22399194" w14:textId="77777777" w:rsidR="00ED5F8E" w:rsidRPr="00DD6E68" w:rsidRDefault="00ED5F8E" w:rsidP="006652F5">
                  <w:pPr>
                    <w:pStyle w:val="TableBodyText"/>
                  </w:pPr>
                  <w:r>
                    <w:t>3 892</w:t>
                  </w:r>
                </w:p>
              </w:tc>
              <w:tc>
                <w:tcPr>
                  <w:tcW w:w="535" w:type="pct"/>
                </w:tcPr>
                <w:p w14:paraId="15928EC5" w14:textId="77777777" w:rsidR="00ED5F8E" w:rsidRPr="00DD6E68" w:rsidRDefault="00ED5F8E" w:rsidP="006652F5">
                  <w:pPr>
                    <w:pStyle w:val="TableBodyText"/>
                  </w:pPr>
                  <w:r>
                    <w:t>2 857</w:t>
                  </w:r>
                </w:p>
              </w:tc>
              <w:tc>
                <w:tcPr>
                  <w:tcW w:w="598" w:type="pct"/>
                </w:tcPr>
                <w:p w14:paraId="327BD14B" w14:textId="77777777" w:rsidR="00ED5F8E" w:rsidRDefault="00ED5F8E" w:rsidP="006652F5">
                  <w:pPr>
                    <w:pStyle w:val="TableBodyText"/>
                  </w:pPr>
                  <w:r>
                    <w:t>2 857</w:t>
                  </w:r>
                </w:p>
              </w:tc>
              <w:tc>
                <w:tcPr>
                  <w:tcW w:w="476" w:type="pct"/>
                </w:tcPr>
                <w:p w14:paraId="5318E6CA" w14:textId="77777777" w:rsidR="00ED5F8E" w:rsidRDefault="00ED5F8E" w:rsidP="006652F5">
                  <w:pPr>
                    <w:pStyle w:val="TableBodyText"/>
                    <w:ind w:right="0"/>
                  </w:pPr>
                  <w:r w:rsidRPr="004E124F">
                    <w:t>12</w:t>
                  </w:r>
                  <w:r>
                    <w:t> </w:t>
                  </w:r>
                  <w:r w:rsidRPr="004E124F">
                    <w:t>103</w:t>
                  </w:r>
                  <w:r>
                    <w:rPr>
                      <w:rStyle w:val="NoteLabel"/>
                    </w:rPr>
                    <w:t>c</w:t>
                  </w:r>
                </w:p>
              </w:tc>
              <w:tc>
                <w:tcPr>
                  <w:tcW w:w="692" w:type="pct"/>
                  <w:shd w:val="clear" w:color="auto" w:fill="auto"/>
                  <w:tcMar>
                    <w:top w:w="28" w:type="dxa"/>
                  </w:tcMar>
                </w:tcPr>
                <w:p w14:paraId="7D5AA43A" w14:textId="77777777" w:rsidR="00ED5F8E" w:rsidRDefault="00ED5F8E" w:rsidP="006652F5">
                  <w:pPr>
                    <w:pStyle w:val="TableBodyText"/>
                  </w:pPr>
                  <w:r>
                    <w:t>1 035</w:t>
                  </w:r>
                </w:p>
              </w:tc>
            </w:tr>
            <w:tr w:rsidR="00ED5F8E" w14:paraId="0E89424F" w14:textId="77777777" w:rsidTr="006652F5">
              <w:trPr>
                <w:tblHeader/>
              </w:trPr>
              <w:tc>
                <w:tcPr>
                  <w:tcW w:w="1557" w:type="pct"/>
                  <w:shd w:val="clear" w:color="auto" w:fill="auto"/>
                  <w:tcMar>
                    <w:top w:w="28" w:type="dxa"/>
                  </w:tcMar>
                </w:tcPr>
                <w:p w14:paraId="5D6F00E6" w14:textId="77777777" w:rsidR="00ED5F8E" w:rsidRPr="00DD6E68" w:rsidRDefault="00ED5F8E" w:rsidP="006652F5">
                  <w:pPr>
                    <w:pStyle w:val="TableBodyText"/>
                    <w:jc w:val="left"/>
                  </w:pPr>
                  <w:r>
                    <w:t>North Metropolitan TAFE (WA)</w:t>
                  </w:r>
                </w:p>
              </w:tc>
              <w:tc>
                <w:tcPr>
                  <w:tcW w:w="467" w:type="pct"/>
                </w:tcPr>
                <w:p w14:paraId="06824D20" w14:textId="77777777" w:rsidR="00ED5F8E" w:rsidRPr="00DD6E68" w:rsidRDefault="00ED5F8E" w:rsidP="006652F5">
                  <w:pPr>
                    <w:pStyle w:val="TableBodyText"/>
                  </w:pPr>
                  <w:r w:rsidRPr="00AF2203">
                    <w:rPr>
                      <w:b/>
                      <w:bCs/>
                    </w:rPr>
                    <w:t>na</w:t>
                  </w:r>
                </w:p>
              </w:tc>
              <w:tc>
                <w:tcPr>
                  <w:tcW w:w="676" w:type="pct"/>
                  <w:shd w:val="clear" w:color="auto" w:fill="auto"/>
                  <w:tcMar>
                    <w:top w:w="28" w:type="dxa"/>
                  </w:tcMar>
                </w:tcPr>
                <w:p w14:paraId="4FD588BC" w14:textId="77777777" w:rsidR="00ED5F8E" w:rsidRPr="00E303D4" w:rsidRDefault="00ED5F8E" w:rsidP="006652F5">
                  <w:pPr>
                    <w:pStyle w:val="TableBodyText"/>
                    <w:rPr>
                      <w:b/>
                    </w:rPr>
                  </w:pPr>
                  <w:r w:rsidRPr="00E303D4">
                    <w:rPr>
                      <w:b/>
                    </w:rPr>
                    <w:t>na</w:t>
                  </w:r>
                </w:p>
              </w:tc>
              <w:tc>
                <w:tcPr>
                  <w:tcW w:w="535" w:type="pct"/>
                </w:tcPr>
                <w:p w14:paraId="4DEB7268" w14:textId="77777777" w:rsidR="00ED5F8E" w:rsidRPr="00DD6E68" w:rsidRDefault="00ED5F8E" w:rsidP="006652F5">
                  <w:pPr>
                    <w:pStyle w:val="TableBodyText"/>
                  </w:pPr>
                  <w:r>
                    <w:t>2 356</w:t>
                  </w:r>
                </w:p>
              </w:tc>
              <w:tc>
                <w:tcPr>
                  <w:tcW w:w="598" w:type="pct"/>
                </w:tcPr>
                <w:p w14:paraId="5C90DF04" w14:textId="77777777" w:rsidR="00ED5F8E" w:rsidRDefault="00ED5F8E" w:rsidP="006652F5">
                  <w:pPr>
                    <w:pStyle w:val="TableBodyText"/>
                  </w:pPr>
                  <w:r>
                    <w:t>2 356</w:t>
                  </w:r>
                </w:p>
              </w:tc>
              <w:tc>
                <w:tcPr>
                  <w:tcW w:w="476" w:type="pct"/>
                </w:tcPr>
                <w:p w14:paraId="3CC8711F" w14:textId="77777777" w:rsidR="00ED5F8E" w:rsidRDefault="00ED5F8E" w:rsidP="006652F5">
                  <w:pPr>
                    <w:pStyle w:val="TableBodyText"/>
                    <w:ind w:right="0"/>
                  </w:pPr>
                  <w:r>
                    <w:t>6 262</w:t>
                  </w:r>
                  <w:r>
                    <w:rPr>
                      <w:rStyle w:val="NoteLabel"/>
                    </w:rPr>
                    <w:t>d</w:t>
                  </w:r>
                </w:p>
              </w:tc>
              <w:tc>
                <w:tcPr>
                  <w:tcW w:w="692" w:type="pct"/>
                  <w:shd w:val="clear" w:color="auto" w:fill="auto"/>
                  <w:tcMar>
                    <w:top w:w="28" w:type="dxa"/>
                  </w:tcMar>
                </w:tcPr>
                <w:p w14:paraId="70A895D7" w14:textId="77777777" w:rsidR="00ED5F8E" w:rsidRDefault="00ED5F8E" w:rsidP="006652F5">
                  <w:pPr>
                    <w:pStyle w:val="TableBodyText"/>
                  </w:pPr>
                  <w:r>
                    <w:t>..</w:t>
                  </w:r>
                </w:p>
              </w:tc>
            </w:tr>
            <w:tr w:rsidR="00ED5F8E" w14:paraId="5BD6033F" w14:textId="77777777" w:rsidTr="006652F5">
              <w:trPr>
                <w:tblHeader/>
              </w:trPr>
              <w:tc>
                <w:tcPr>
                  <w:tcW w:w="1557" w:type="pct"/>
                  <w:shd w:val="clear" w:color="auto" w:fill="auto"/>
                  <w:tcMar>
                    <w:top w:w="28" w:type="dxa"/>
                  </w:tcMar>
                </w:tcPr>
                <w:p w14:paraId="42C18513" w14:textId="77777777" w:rsidR="00ED5F8E" w:rsidRPr="00DD6E68" w:rsidRDefault="00ED5F8E" w:rsidP="006652F5">
                  <w:pPr>
                    <w:pStyle w:val="TableBodyText"/>
                    <w:jc w:val="left"/>
                  </w:pPr>
                  <w:r w:rsidRPr="00923FEF">
                    <w:t>Charles Darwin University (NT)</w:t>
                  </w:r>
                </w:p>
              </w:tc>
              <w:tc>
                <w:tcPr>
                  <w:tcW w:w="467" w:type="pct"/>
                </w:tcPr>
                <w:p w14:paraId="151B0278" w14:textId="77777777" w:rsidR="00ED5F8E" w:rsidRPr="00DD6E68" w:rsidRDefault="00ED5F8E" w:rsidP="006652F5">
                  <w:pPr>
                    <w:pStyle w:val="TableBodyText"/>
                  </w:pPr>
                  <w:r>
                    <w:t>15 946</w:t>
                  </w:r>
                </w:p>
              </w:tc>
              <w:tc>
                <w:tcPr>
                  <w:tcW w:w="676" w:type="pct"/>
                  <w:shd w:val="clear" w:color="auto" w:fill="auto"/>
                  <w:tcMar>
                    <w:top w:w="28" w:type="dxa"/>
                  </w:tcMar>
                </w:tcPr>
                <w:p w14:paraId="483A83E5" w14:textId="77777777" w:rsidR="00ED5F8E" w:rsidRPr="00DD6E68" w:rsidRDefault="00ED5F8E" w:rsidP="006652F5">
                  <w:pPr>
                    <w:pStyle w:val="TableBodyText"/>
                  </w:pPr>
                  <w:r>
                    <w:t>15 946</w:t>
                  </w:r>
                </w:p>
              </w:tc>
              <w:tc>
                <w:tcPr>
                  <w:tcW w:w="535" w:type="pct"/>
                </w:tcPr>
                <w:p w14:paraId="07E2BAEA" w14:textId="77777777" w:rsidR="00ED5F8E" w:rsidRPr="00DD6E68" w:rsidRDefault="00ED5F8E" w:rsidP="006652F5">
                  <w:pPr>
                    <w:pStyle w:val="TableBodyText"/>
                  </w:pPr>
                  <w:r>
                    <w:t>3 189</w:t>
                  </w:r>
                </w:p>
              </w:tc>
              <w:tc>
                <w:tcPr>
                  <w:tcW w:w="598" w:type="pct"/>
                </w:tcPr>
                <w:p w14:paraId="20296ADE" w14:textId="77777777" w:rsidR="00ED5F8E" w:rsidRDefault="00ED5F8E" w:rsidP="006652F5">
                  <w:pPr>
                    <w:pStyle w:val="TableBodyText"/>
                  </w:pPr>
                  <w:r>
                    <w:t>3 189</w:t>
                  </w:r>
                </w:p>
              </w:tc>
              <w:tc>
                <w:tcPr>
                  <w:tcW w:w="476" w:type="pct"/>
                </w:tcPr>
                <w:p w14:paraId="6FF5818A" w14:textId="77777777" w:rsidR="00ED5F8E" w:rsidRPr="00E303D4" w:rsidRDefault="00ED5F8E" w:rsidP="006652F5">
                  <w:pPr>
                    <w:pStyle w:val="TableBodyText"/>
                    <w:rPr>
                      <w:b/>
                    </w:rPr>
                  </w:pPr>
                  <w:r w:rsidRPr="00E303D4">
                    <w:rPr>
                      <w:b/>
                    </w:rPr>
                    <w:t>na</w:t>
                  </w:r>
                </w:p>
              </w:tc>
              <w:tc>
                <w:tcPr>
                  <w:tcW w:w="692" w:type="pct"/>
                  <w:shd w:val="clear" w:color="auto" w:fill="auto"/>
                  <w:tcMar>
                    <w:top w:w="28" w:type="dxa"/>
                  </w:tcMar>
                </w:tcPr>
                <w:p w14:paraId="3877827F" w14:textId="77777777" w:rsidR="00ED5F8E" w:rsidRDefault="00ED5F8E" w:rsidP="006652F5">
                  <w:pPr>
                    <w:pStyle w:val="TableBodyText"/>
                  </w:pPr>
                  <w:r>
                    <w:t>12 757</w:t>
                  </w:r>
                </w:p>
              </w:tc>
            </w:tr>
            <w:tr w:rsidR="00ED5F8E" w14:paraId="72C36391" w14:textId="77777777" w:rsidTr="006652F5">
              <w:trPr>
                <w:tblHeader/>
              </w:trPr>
              <w:tc>
                <w:tcPr>
                  <w:tcW w:w="1557" w:type="pct"/>
                  <w:shd w:val="clear" w:color="auto" w:fill="auto"/>
                  <w:tcMar>
                    <w:top w:w="28" w:type="dxa"/>
                  </w:tcMar>
                </w:tcPr>
                <w:p w14:paraId="3C47822C" w14:textId="77777777" w:rsidR="00ED5F8E" w:rsidRPr="00DD6E68" w:rsidRDefault="00ED5F8E" w:rsidP="006652F5">
                  <w:pPr>
                    <w:pStyle w:val="TableBodyText"/>
                    <w:jc w:val="left"/>
                  </w:pPr>
                  <w:r w:rsidRPr="00DD6E68">
                    <w:t>TasTAFE</w:t>
                  </w:r>
                </w:p>
              </w:tc>
              <w:tc>
                <w:tcPr>
                  <w:tcW w:w="467" w:type="pct"/>
                </w:tcPr>
                <w:p w14:paraId="1E59963F" w14:textId="77777777" w:rsidR="00ED5F8E" w:rsidRDefault="00ED5F8E" w:rsidP="006652F5">
                  <w:pPr>
                    <w:pStyle w:val="TableBodyText"/>
                  </w:pPr>
                  <w:r>
                    <w:t>8 971</w:t>
                  </w:r>
                </w:p>
              </w:tc>
              <w:tc>
                <w:tcPr>
                  <w:tcW w:w="676" w:type="pct"/>
                  <w:shd w:val="clear" w:color="auto" w:fill="auto"/>
                  <w:tcMar>
                    <w:top w:w="28" w:type="dxa"/>
                  </w:tcMar>
                </w:tcPr>
                <w:p w14:paraId="6DE5B491" w14:textId="77777777" w:rsidR="00ED5F8E" w:rsidRDefault="00ED5F8E" w:rsidP="006652F5">
                  <w:pPr>
                    <w:pStyle w:val="TableBodyText"/>
                  </w:pPr>
                  <w:r>
                    <w:t>8 971</w:t>
                  </w:r>
                </w:p>
              </w:tc>
              <w:tc>
                <w:tcPr>
                  <w:tcW w:w="535" w:type="pct"/>
                </w:tcPr>
                <w:p w14:paraId="204D1C08" w14:textId="77777777" w:rsidR="00ED5F8E" w:rsidRDefault="00ED5F8E" w:rsidP="006652F5">
                  <w:pPr>
                    <w:pStyle w:val="TableBodyText"/>
                  </w:pPr>
                  <w:r>
                    <w:t>1 826</w:t>
                  </w:r>
                </w:p>
              </w:tc>
              <w:tc>
                <w:tcPr>
                  <w:tcW w:w="598" w:type="pct"/>
                </w:tcPr>
                <w:p w14:paraId="49393466" w14:textId="77777777" w:rsidR="00ED5F8E" w:rsidRDefault="00ED5F8E" w:rsidP="006652F5">
                  <w:pPr>
                    <w:pStyle w:val="TableBodyText"/>
                  </w:pPr>
                  <w:r>
                    <w:t>1 826</w:t>
                  </w:r>
                </w:p>
              </w:tc>
              <w:tc>
                <w:tcPr>
                  <w:tcW w:w="476" w:type="pct"/>
                </w:tcPr>
                <w:p w14:paraId="329C1090" w14:textId="77777777" w:rsidR="00ED5F8E" w:rsidRDefault="00ED5F8E" w:rsidP="006652F5">
                  <w:pPr>
                    <w:pStyle w:val="TableBodyText"/>
                  </w:pPr>
                  <w:r>
                    <w:t>4 818</w:t>
                  </w:r>
                </w:p>
              </w:tc>
              <w:tc>
                <w:tcPr>
                  <w:tcW w:w="692" w:type="pct"/>
                  <w:shd w:val="clear" w:color="auto" w:fill="auto"/>
                  <w:tcMar>
                    <w:top w:w="28" w:type="dxa"/>
                  </w:tcMar>
                </w:tcPr>
                <w:p w14:paraId="2834202F" w14:textId="77777777" w:rsidR="00ED5F8E" w:rsidRDefault="00ED5F8E" w:rsidP="006652F5">
                  <w:pPr>
                    <w:pStyle w:val="TableBodyText"/>
                  </w:pPr>
                  <w:r>
                    <w:t>7 145</w:t>
                  </w:r>
                </w:p>
              </w:tc>
            </w:tr>
            <w:tr w:rsidR="00ED5F8E" w14:paraId="401A17B6" w14:textId="77777777" w:rsidTr="006652F5">
              <w:trPr>
                <w:tblHeader/>
              </w:trPr>
              <w:tc>
                <w:tcPr>
                  <w:tcW w:w="1557" w:type="pct"/>
                  <w:shd w:val="clear" w:color="auto" w:fill="auto"/>
                  <w:tcMar>
                    <w:top w:w="28" w:type="dxa"/>
                  </w:tcMar>
                </w:tcPr>
                <w:p w14:paraId="4CCFB03B" w14:textId="77777777" w:rsidR="00ED5F8E" w:rsidRDefault="00ED5F8E" w:rsidP="006652F5">
                  <w:pPr>
                    <w:pStyle w:val="TableBodyText"/>
                    <w:jc w:val="left"/>
                  </w:pPr>
                  <w:r>
                    <w:t>Canberra Institute of Technology</w:t>
                  </w:r>
                </w:p>
              </w:tc>
              <w:tc>
                <w:tcPr>
                  <w:tcW w:w="467" w:type="pct"/>
                </w:tcPr>
                <w:p w14:paraId="56A89954" w14:textId="77777777" w:rsidR="00ED5F8E" w:rsidRDefault="00ED5F8E" w:rsidP="006652F5">
                  <w:pPr>
                    <w:pStyle w:val="TableBodyText"/>
                  </w:pPr>
                  <w:r>
                    <w:t>2 074</w:t>
                  </w:r>
                </w:p>
              </w:tc>
              <w:tc>
                <w:tcPr>
                  <w:tcW w:w="676" w:type="pct"/>
                  <w:shd w:val="clear" w:color="auto" w:fill="auto"/>
                  <w:tcMar>
                    <w:top w:w="28" w:type="dxa"/>
                  </w:tcMar>
                </w:tcPr>
                <w:p w14:paraId="1D0F19D0" w14:textId="77777777" w:rsidR="00ED5F8E" w:rsidRDefault="00ED5F8E" w:rsidP="006652F5">
                  <w:pPr>
                    <w:pStyle w:val="TableBodyText"/>
                  </w:pPr>
                  <w:r>
                    <w:t>2 074</w:t>
                  </w:r>
                </w:p>
              </w:tc>
              <w:tc>
                <w:tcPr>
                  <w:tcW w:w="535" w:type="pct"/>
                </w:tcPr>
                <w:p w14:paraId="675E026C" w14:textId="77777777" w:rsidR="00ED5F8E" w:rsidRDefault="00ED5F8E" w:rsidP="006652F5">
                  <w:pPr>
                    <w:pStyle w:val="TableBodyText"/>
                  </w:pPr>
                  <w:r>
                    <w:t>..</w:t>
                  </w:r>
                </w:p>
              </w:tc>
              <w:tc>
                <w:tcPr>
                  <w:tcW w:w="598" w:type="pct"/>
                </w:tcPr>
                <w:p w14:paraId="1C8FDC7A" w14:textId="77777777" w:rsidR="00ED5F8E" w:rsidRDefault="00ED5F8E" w:rsidP="006652F5">
                  <w:pPr>
                    <w:pStyle w:val="TableBodyText"/>
                  </w:pPr>
                  <w:r>
                    <w:t>..</w:t>
                  </w:r>
                </w:p>
              </w:tc>
              <w:tc>
                <w:tcPr>
                  <w:tcW w:w="476" w:type="pct"/>
                </w:tcPr>
                <w:p w14:paraId="5609F5BB" w14:textId="77777777" w:rsidR="00ED5F8E" w:rsidRDefault="00ED5F8E" w:rsidP="006652F5">
                  <w:pPr>
                    <w:pStyle w:val="TableBodyText"/>
                  </w:pPr>
                  <w:r>
                    <w:t>..</w:t>
                  </w:r>
                </w:p>
              </w:tc>
              <w:tc>
                <w:tcPr>
                  <w:tcW w:w="692" w:type="pct"/>
                  <w:shd w:val="clear" w:color="auto" w:fill="auto"/>
                  <w:tcMar>
                    <w:top w:w="28" w:type="dxa"/>
                  </w:tcMar>
                </w:tcPr>
                <w:p w14:paraId="5724F6BA" w14:textId="77777777" w:rsidR="00ED5F8E" w:rsidRDefault="00ED5F8E" w:rsidP="006652F5">
                  <w:pPr>
                    <w:pStyle w:val="TableBodyText"/>
                  </w:pPr>
                  <w:r>
                    <w:t>..</w:t>
                  </w:r>
                </w:p>
              </w:tc>
            </w:tr>
            <w:tr w:rsidR="006652F5" w14:paraId="7E28ACA6" w14:textId="77777777" w:rsidTr="006652F5">
              <w:trPr>
                <w:tblHeader/>
              </w:trPr>
              <w:tc>
                <w:tcPr>
                  <w:tcW w:w="5000" w:type="pct"/>
                  <w:gridSpan w:val="7"/>
                  <w:shd w:val="clear" w:color="auto" w:fill="F2F2F2" w:themeFill="background1" w:themeFillShade="F2"/>
                  <w:tcMar>
                    <w:top w:w="28" w:type="dxa"/>
                  </w:tcMar>
                </w:tcPr>
                <w:p w14:paraId="5B0C33B6" w14:textId="21E3F2AB" w:rsidR="006652F5" w:rsidRDefault="006652F5" w:rsidP="006652F5">
                  <w:pPr>
                    <w:pStyle w:val="TableBodyText"/>
                    <w:spacing w:afterLines="24" w:after="57"/>
                    <w:jc w:val="left"/>
                  </w:pPr>
                  <w:r w:rsidRPr="00A96749">
                    <w:rPr>
                      <w:b/>
                      <w:iCs/>
                    </w:rPr>
                    <w:t>CHC50</w:t>
                  </w:r>
                  <w:r>
                    <w:rPr>
                      <w:b/>
                      <w:iCs/>
                    </w:rPr>
                    <w:t> </w:t>
                  </w:r>
                  <w:r w:rsidRPr="00A96749">
                    <w:rPr>
                      <w:b/>
                      <w:iCs/>
                    </w:rPr>
                    <w:t xml:space="preserve">113 Diploma of Early Childhood Education and Care </w:t>
                  </w:r>
                  <w:r>
                    <w:rPr>
                      <w:b/>
                      <w:iCs/>
                    </w:rPr>
                    <w:br/>
                  </w:r>
                  <w:r w:rsidRPr="00A96749">
                    <w:rPr>
                      <w:b/>
                      <w:iCs/>
                    </w:rPr>
                    <w:t>(1.5</w:t>
                  </w:r>
                  <w:r>
                    <w:rPr>
                      <w:b/>
                      <w:iCs/>
                    </w:rPr>
                    <w:t> </w:t>
                  </w:r>
                  <w:r w:rsidRPr="00A96749">
                    <w:rPr>
                      <w:b/>
                      <w:iCs/>
                    </w:rPr>
                    <w:t>years)</w:t>
                  </w:r>
                </w:p>
              </w:tc>
            </w:tr>
            <w:tr w:rsidR="00ED5F8E" w14:paraId="496C4FBA" w14:textId="77777777" w:rsidTr="006652F5">
              <w:tc>
                <w:tcPr>
                  <w:tcW w:w="1557" w:type="pct"/>
                </w:tcPr>
                <w:p w14:paraId="79744CD8" w14:textId="77777777" w:rsidR="00ED5F8E" w:rsidRDefault="00ED5F8E" w:rsidP="005928D1">
                  <w:pPr>
                    <w:pStyle w:val="TableBodyText"/>
                    <w:spacing w:afterLines="40" w:after="96"/>
                    <w:jc w:val="left"/>
                  </w:pPr>
                  <w:r>
                    <w:t>Australian Careers Business College (NSW)</w:t>
                  </w:r>
                </w:p>
              </w:tc>
              <w:tc>
                <w:tcPr>
                  <w:tcW w:w="467" w:type="pct"/>
                </w:tcPr>
                <w:p w14:paraId="7DB4F413" w14:textId="77777777" w:rsidR="00ED5F8E" w:rsidRDefault="00ED5F8E" w:rsidP="005928D1">
                  <w:pPr>
                    <w:pStyle w:val="TableBodyText"/>
                    <w:spacing w:afterLines="40" w:after="96"/>
                  </w:pPr>
                  <w:r>
                    <w:t>10 342</w:t>
                  </w:r>
                </w:p>
              </w:tc>
              <w:tc>
                <w:tcPr>
                  <w:tcW w:w="676" w:type="pct"/>
                </w:tcPr>
                <w:p w14:paraId="2204759D" w14:textId="77777777" w:rsidR="00ED5F8E" w:rsidRDefault="00ED5F8E" w:rsidP="005928D1">
                  <w:pPr>
                    <w:pStyle w:val="TableBodyText"/>
                    <w:spacing w:afterLines="40" w:after="96"/>
                  </w:pPr>
                  <w:r>
                    <w:t>0</w:t>
                  </w:r>
                </w:p>
              </w:tc>
              <w:tc>
                <w:tcPr>
                  <w:tcW w:w="535" w:type="pct"/>
                </w:tcPr>
                <w:p w14:paraId="2020D37D" w14:textId="77777777" w:rsidR="00ED5F8E" w:rsidRDefault="00ED5F8E" w:rsidP="005928D1">
                  <w:pPr>
                    <w:pStyle w:val="TableBodyText"/>
                    <w:spacing w:afterLines="40" w:after="96"/>
                  </w:pPr>
                  <w:r>
                    <w:t>4 420</w:t>
                  </w:r>
                </w:p>
              </w:tc>
              <w:tc>
                <w:tcPr>
                  <w:tcW w:w="598" w:type="pct"/>
                </w:tcPr>
                <w:p w14:paraId="265E38E1" w14:textId="77777777" w:rsidR="00ED5F8E" w:rsidRDefault="00ED5F8E" w:rsidP="005928D1">
                  <w:pPr>
                    <w:pStyle w:val="TableBodyText"/>
                    <w:spacing w:afterLines="40" w:after="96"/>
                  </w:pPr>
                  <w:r>
                    <w:t>0</w:t>
                  </w:r>
                </w:p>
              </w:tc>
              <w:tc>
                <w:tcPr>
                  <w:tcW w:w="476" w:type="pct"/>
                </w:tcPr>
                <w:p w14:paraId="07B8DABF" w14:textId="77777777" w:rsidR="00ED5F8E" w:rsidRDefault="00ED5F8E" w:rsidP="005928D1">
                  <w:pPr>
                    <w:pStyle w:val="TableBodyText"/>
                    <w:spacing w:afterLines="40" w:after="96"/>
                  </w:pPr>
                  <w:r>
                    <w:t>7 270</w:t>
                  </w:r>
                </w:p>
              </w:tc>
              <w:tc>
                <w:tcPr>
                  <w:tcW w:w="692" w:type="pct"/>
                </w:tcPr>
                <w:p w14:paraId="59AC7E0B" w14:textId="77777777" w:rsidR="00ED5F8E" w:rsidRDefault="00ED5F8E" w:rsidP="005928D1">
                  <w:pPr>
                    <w:pStyle w:val="TableBodyText"/>
                    <w:spacing w:afterLines="40" w:after="96"/>
                  </w:pPr>
                  <w:r>
                    <w:t>5 922</w:t>
                  </w:r>
                </w:p>
              </w:tc>
            </w:tr>
            <w:tr w:rsidR="00ED5F8E" w14:paraId="375E9D32" w14:textId="77777777" w:rsidTr="006652F5">
              <w:tc>
                <w:tcPr>
                  <w:tcW w:w="1557" w:type="pct"/>
                </w:tcPr>
                <w:p w14:paraId="5B3B6357" w14:textId="77777777" w:rsidR="00ED5F8E" w:rsidRDefault="00ED5F8E" w:rsidP="005928D1">
                  <w:pPr>
                    <w:pStyle w:val="TableBodyText"/>
                    <w:spacing w:afterLines="40" w:after="96"/>
                    <w:jc w:val="left"/>
                  </w:pPr>
                  <w:r>
                    <w:t>Holmesglen TAFE (Vic)</w:t>
                  </w:r>
                  <w:r>
                    <w:rPr>
                      <w:rStyle w:val="NoteLabel"/>
                    </w:rPr>
                    <w:t>e</w:t>
                  </w:r>
                </w:p>
              </w:tc>
              <w:tc>
                <w:tcPr>
                  <w:tcW w:w="467" w:type="pct"/>
                </w:tcPr>
                <w:p w14:paraId="105EF978" w14:textId="77777777" w:rsidR="00ED5F8E" w:rsidRDefault="00ED5F8E" w:rsidP="005928D1">
                  <w:pPr>
                    <w:pStyle w:val="TableBodyText"/>
                    <w:spacing w:afterLines="40" w:after="96"/>
                  </w:pPr>
                  <w:r>
                    <w:t>19 955</w:t>
                  </w:r>
                </w:p>
              </w:tc>
              <w:tc>
                <w:tcPr>
                  <w:tcW w:w="676" w:type="pct"/>
                </w:tcPr>
                <w:p w14:paraId="2695238C" w14:textId="77777777" w:rsidR="00ED5F8E" w:rsidRDefault="00ED5F8E" w:rsidP="005928D1">
                  <w:pPr>
                    <w:pStyle w:val="TableBodyText"/>
                    <w:spacing w:afterLines="40" w:after="96"/>
                  </w:pPr>
                  <w:r>
                    <w:t>9 427</w:t>
                  </w:r>
                </w:p>
              </w:tc>
              <w:tc>
                <w:tcPr>
                  <w:tcW w:w="535" w:type="pct"/>
                </w:tcPr>
                <w:p w14:paraId="4281791E" w14:textId="77777777" w:rsidR="00ED5F8E" w:rsidRDefault="00ED5F8E" w:rsidP="005928D1">
                  <w:pPr>
                    <w:pStyle w:val="TableBodyText"/>
                    <w:spacing w:afterLines="40" w:after="96"/>
                  </w:pPr>
                  <w:r>
                    <w:t>0 or 12 243</w:t>
                  </w:r>
                </w:p>
              </w:tc>
              <w:tc>
                <w:tcPr>
                  <w:tcW w:w="598" w:type="pct"/>
                </w:tcPr>
                <w:p w14:paraId="7C1043C5" w14:textId="77777777" w:rsidR="00ED5F8E" w:rsidRDefault="00ED5F8E" w:rsidP="005928D1">
                  <w:pPr>
                    <w:pStyle w:val="TableBodyText"/>
                    <w:spacing w:afterLines="40" w:after="96"/>
                  </w:pPr>
                  <w:r>
                    <w:t xml:space="preserve">0 or 1 715 </w:t>
                  </w:r>
                </w:p>
              </w:tc>
              <w:tc>
                <w:tcPr>
                  <w:tcW w:w="476" w:type="pct"/>
                </w:tcPr>
                <w:p w14:paraId="1704CE89" w14:textId="77777777" w:rsidR="00ED5F8E" w:rsidRDefault="00ED5F8E" w:rsidP="005928D1">
                  <w:pPr>
                    <w:pStyle w:val="TableBodyText"/>
                    <w:spacing w:afterLines="40" w:after="96"/>
                  </w:pPr>
                  <w:r>
                    <w:t>11 988</w:t>
                  </w:r>
                </w:p>
              </w:tc>
              <w:tc>
                <w:tcPr>
                  <w:tcW w:w="692" w:type="pct"/>
                </w:tcPr>
                <w:p w14:paraId="2E741BE3" w14:textId="77777777" w:rsidR="00ED5F8E" w:rsidRDefault="00ED5F8E" w:rsidP="005928D1">
                  <w:pPr>
                    <w:pStyle w:val="TableBodyText"/>
                    <w:spacing w:afterLines="40" w:after="96"/>
                  </w:pPr>
                  <w:r>
                    <w:t>7 712</w:t>
                  </w:r>
                </w:p>
              </w:tc>
            </w:tr>
            <w:tr w:rsidR="00ED5F8E" w14:paraId="658C4B2F" w14:textId="77777777" w:rsidTr="006652F5">
              <w:tc>
                <w:tcPr>
                  <w:tcW w:w="1557" w:type="pct"/>
                </w:tcPr>
                <w:p w14:paraId="43C156D0" w14:textId="77777777" w:rsidR="00ED5F8E" w:rsidRDefault="00ED5F8E" w:rsidP="005928D1">
                  <w:pPr>
                    <w:pStyle w:val="TableBodyText"/>
                    <w:spacing w:afterLines="40" w:after="96"/>
                    <w:jc w:val="left"/>
                  </w:pPr>
                  <w:r>
                    <w:t>TAFE Queensland</w:t>
                  </w:r>
                </w:p>
              </w:tc>
              <w:tc>
                <w:tcPr>
                  <w:tcW w:w="467" w:type="pct"/>
                </w:tcPr>
                <w:p w14:paraId="6B2C469F" w14:textId="77777777" w:rsidR="00ED5F8E" w:rsidRDefault="00ED5F8E" w:rsidP="005928D1">
                  <w:pPr>
                    <w:pStyle w:val="TableBodyText"/>
                    <w:spacing w:afterLines="40" w:after="96"/>
                  </w:pPr>
                  <w:r>
                    <w:t>9 270</w:t>
                  </w:r>
                </w:p>
              </w:tc>
              <w:tc>
                <w:tcPr>
                  <w:tcW w:w="676" w:type="pct"/>
                </w:tcPr>
                <w:p w14:paraId="1C9E3288" w14:textId="77777777" w:rsidR="00ED5F8E" w:rsidRDefault="00ED5F8E" w:rsidP="005928D1">
                  <w:pPr>
                    <w:pStyle w:val="TableBodyText"/>
                    <w:spacing w:afterLines="40" w:after="96"/>
                  </w:pPr>
                  <w:r>
                    <w:t>0</w:t>
                  </w:r>
                </w:p>
              </w:tc>
              <w:tc>
                <w:tcPr>
                  <w:tcW w:w="535" w:type="pct"/>
                </w:tcPr>
                <w:p w14:paraId="7C054D1D" w14:textId="77777777" w:rsidR="00ED5F8E" w:rsidRDefault="00ED5F8E" w:rsidP="005928D1">
                  <w:pPr>
                    <w:pStyle w:val="TableBodyText"/>
                    <w:spacing w:afterLines="40" w:after="96"/>
                  </w:pPr>
                  <w:r>
                    <w:t>2 970</w:t>
                  </w:r>
                </w:p>
              </w:tc>
              <w:tc>
                <w:tcPr>
                  <w:tcW w:w="598" w:type="pct"/>
                </w:tcPr>
                <w:p w14:paraId="726C5D33" w14:textId="77777777" w:rsidR="00ED5F8E" w:rsidRDefault="00ED5F8E" w:rsidP="005928D1">
                  <w:pPr>
                    <w:pStyle w:val="TableBodyText"/>
                    <w:spacing w:afterLines="40" w:after="96"/>
                  </w:pPr>
                  <w:r>
                    <w:t>0</w:t>
                  </w:r>
                </w:p>
              </w:tc>
              <w:tc>
                <w:tcPr>
                  <w:tcW w:w="476" w:type="pct"/>
                </w:tcPr>
                <w:p w14:paraId="42405D8C" w14:textId="77777777" w:rsidR="00ED5F8E" w:rsidRDefault="00ED5F8E" w:rsidP="005928D1">
                  <w:pPr>
                    <w:pStyle w:val="TableBodyText"/>
                    <w:spacing w:afterLines="40" w:after="96"/>
                  </w:pPr>
                  <w:r>
                    <w:t>6 286</w:t>
                  </w:r>
                </w:p>
              </w:tc>
              <w:tc>
                <w:tcPr>
                  <w:tcW w:w="692" w:type="pct"/>
                </w:tcPr>
                <w:p w14:paraId="3A518C9E" w14:textId="77777777" w:rsidR="00ED5F8E" w:rsidRDefault="00ED5F8E" w:rsidP="005928D1">
                  <w:pPr>
                    <w:pStyle w:val="TableBodyText"/>
                    <w:spacing w:afterLines="40" w:after="96"/>
                  </w:pPr>
                  <w:r>
                    <w:t>6 300</w:t>
                  </w:r>
                </w:p>
              </w:tc>
            </w:tr>
            <w:tr w:rsidR="00ED5F8E" w14:paraId="040FEA94" w14:textId="77777777" w:rsidTr="006652F5">
              <w:tc>
                <w:tcPr>
                  <w:tcW w:w="1557" w:type="pct"/>
                </w:tcPr>
                <w:p w14:paraId="522D3658" w14:textId="77777777" w:rsidR="00ED5F8E" w:rsidRDefault="00ED5F8E" w:rsidP="005928D1">
                  <w:pPr>
                    <w:pStyle w:val="TableBodyText"/>
                    <w:spacing w:afterLines="40" w:after="96"/>
                    <w:jc w:val="left"/>
                  </w:pPr>
                  <w:r>
                    <w:t>TAFE SA</w:t>
                  </w:r>
                </w:p>
              </w:tc>
              <w:tc>
                <w:tcPr>
                  <w:tcW w:w="467" w:type="pct"/>
                </w:tcPr>
                <w:p w14:paraId="2B8AB9DE" w14:textId="77777777" w:rsidR="00ED5F8E" w:rsidRDefault="00ED5F8E" w:rsidP="005928D1">
                  <w:pPr>
                    <w:pStyle w:val="TableBodyText"/>
                    <w:spacing w:afterLines="40" w:after="96"/>
                  </w:pPr>
                  <w:r>
                    <w:t>11 153</w:t>
                  </w:r>
                </w:p>
              </w:tc>
              <w:tc>
                <w:tcPr>
                  <w:tcW w:w="676" w:type="pct"/>
                </w:tcPr>
                <w:p w14:paraId="040942B5" w14:textId="77777777" w:rsidR="00ED5F8E" w:rsidRDefault="00ED5F8E" w:rsidP="005928D1">
                  <w:pPr>
                    <w:pStyle w:val="TableBodyText"/>
                    <w:spacing w:afterLines="40" w:after="96"/>
                  </w:pPr>
                  <w:r>
                    <w:t>625</w:t>
                  </w:r>
                </w:p>
              </w:tc>
              <w:tc>
                <w:tcPr>
                  <w:tcW w:w="535" w:type="pct"/>
                </w:tcPr>
                <w:p w14:paraId="7250D10C" w14:textId="77777777" w:rsidR="00ED5F8E" w:rsidRDefault="00ED5F8E" w:rsidP="005928D1">
                  <w:pPr>
                    <w:pStyle w:val="TableBodyText"/>
                    <w:spacing w:afterLines="40" w:after="96"/>
                  </w:pPr>
                  <w:r>
                    <w:t>8 218</w:t>
                  </w:r>
                </w:p>
              </w:tc>
              <w:tc>
                <w:tcPr>
                  <w:tcW w:w="598" w:type="pct"/>
                </w:tcPr>
                <w:p w14:paraId="2170BB83" w14:textId="77777777" w:rsidR="00ED5F8E" w:rsidRDefault="00ED5F8E" w:rsidP="005928D1">
                  <w:pPr>
                    <w:pStyle w:val="TableBodyText"/>
                    <w:spacing w:afterLines="40" w:after="96"/>
                  </w:pPr>
                  <w:r>
                    <w:t>0</w:t>
                  </w:r>
                </w:p>
              </w:tc>
              <w:tc>
                <w:tcPr>
                  <w:tcW w:w="476" w:type="pct"/>
                </w:tcPr>
                <w:p w14:paraId="7CD657B2" w14:textId="77777777" w:rsidR="00ED5F8E" w:rsidRDefault="00ED5F8E" w:rsidP="005928D1">
                  <w:pPr>
                    <w:pStyle w:val="TableBodyText"/>
                    <w:spacing w:afterLines="40" w:after="96"/>
                  </w:pPr>
                  <w:r>
                    <w:t>28 659</w:t>
                  </w:r>
                </w:p>
              </w:tc>
              <w:tc>
                <w:tcPr>
                  <w:tcW w:w="692" w:type="pct"/>
                </w:tcPr>
                <w:p w14:paraId="45EF2FF7" w14:textId="77777777" w:rsidR="00ED5F8E" w:rsidRDefault="00ED5F8E" w:rsidP="005928D1">
                  <w:pPr>
                    <w:pStyle w:val="TableBodyText"/>
                    <w:spacing w:afterLines="40" w:after="96"/>
                  </w:pPr>
                  <w:r>
                    <w:t>2 935</w:t>
                  </w:r>
                </w:p>
              </w:tc>
            </w:tr>
            <w:tr w:rsidR="00ED5F8E" w14:paraId="6B2CB353" w14:textId="77777777" w:rsidTr="006652F5">
              <w:tc>
                <w:tcPr>
                  <w:tcW w:w="1557" w:type="pct"/>
                </w:tcPr>
                <w:p w14:paraId="71A6ED0E" w14:textId="77777777" w:rsidR="00ED5F8E" w:rsidRPr="006652F5" w:rsidRDefault="00ED5F8E" w:rsidP="005928D1">
                  <w:pPr>
                    <w:pStyle w:val="TableBodyText"/>
                    <w:spacing w:afterLines="40" w:after="96"/>
                    <w:jc w:val="left"/>
                    <w:rPr>
                      <w:spacing w:val="-2"/>
                    </w:rPr>
                  </w:pPr>
                  <w:r w:rsidRPr="006652F5">
                    <w:rPr>
                      <w:spacing w:val="-2"/>
                    </w:rPr>
                    <w:t>Southern Cross International (SA)</w:t>
                  </w:r>
                </w:p>
              </w:tc>
              <w:tc>
                <w:tcPr>
                  <w:tcW w:w="467" w:type="pct"/>
                </w:tcPr>
                <w:p w14:paraId="2BE12241" w14:textId="77777777" w:rsidR="00ED5F8E" w:rsidRDefault="00ED5F8E" w:rsidP="005928D1">
                  <w:pPr>
                    <w:pStyle w:val="TableBodyText"/>
                    <w:spacing w:afterLines="40" w:after="96"/>
                  </w:pPr>
                  <w:r>
                    <w:t>16 000</w:t>
                  </w:r>
                </w:p>
              </w:tc>
              <w:tc>
                <w:tcPr>
                  <w:tcW w:w="676" w:type="pct"/>
                </w:tcPr>
                <w:p w14:paraId="76EBEE4D" w14:textId="77777777" w:rsidR="00ED5F8E" w:rsidRDefault="00ED5F8E" w:rsidP="005928D1">
                  <w:pPr>
                    <w:pStyle w:val="TableBodyText"/>
                    <w:spacing w:afterLines="40" w:after="96"/>
                  </w:pPr>
                  <w:r>
                    <w:t>5 472</w:t>
                  </w:r>
                </w:p>
              </w:tc>
              <w:tc>
                <w:tcPr>
                  <w:tcW w:w="535" w:type="pct"/>
                </w:tcPr>
                <w:p w14:paraId="5422063E" w14:textId="77777777" w:rsidR="00ED5F8E" w:rsidRDefault="00ED5F8E" w:rsidP="005928D1">
                  <w:pPr>
                    <w:pStyle w:val="TableBodyText"/>
                    <w:spacing w:afterLines="40" w:after="96"/>
                  </w:pPr>
                  <w:r>
                    <w:t>4 405</w:t>
                  </w:r>
                </w:p>
              </w:tc>
              <w:tc>
                <w:tcPr>
                  <w:tcW w:w="598" w:type="pct"/>
                </w:tcPr>
                <w:p w14:paraId="3856658B" w14:textId="77777777" w:rsidR="00ED5F8E" w:rsidRDefault="00ED5F8E" w:rsidP="005928D1">
                  <w:pPr>
                    <w:pStyle w:val="TableBodyText"/>
                    <w:spacing w:afterLines="40" w:after="96"/>
                  </w:pPr>
                  <w:r>
                    <w:t>0</w:t>
                  </w:r>
                </w:p>
              </w:tc>
              <w:tc>
                <w:tcPr>
                  <w:tcW w:w="476" w:type="pct"/>
                </w:tcPr>
                <w:p w14:paraId="65826A59" w14:textId="77777777" w:rsidR="00ED5F8E" w:rsidRDefault="00ED5F8E" w:rsidP="005928D1">
                  <w:pPr>
                    <w:pStyle w:val="TableBodyText"/>
                    <w:spacing w:afterLines="40" w:after="96"/>
                  </w:pPr>
                  <w:r>
                    <w:t>12 702</w:t>
                  </w:r>
                </w:p>
              </w:tc>
              <w:tc>
                <w:tcPr>
                  <w:tcW w:w="692" w:type="pct"/>
                </w:tcPr>
                <w:p w14:paraId="5736C4E7" w14:textId="77777777" w:rsidR="00ED5F8E" w:rsidRDefault="00ED5F8E" w:rsidP="005928D1">
                  <w:pPr>
                    <w:pStyle w:val="TableBodyText"/>
                    <w:spacing w:afterLines="40" w:after="96"/>
                  </w:pPr>
                  <w:r>
                    <w:t>11 595</w:t>
                  </w:r>
                </w:p>
              </w:tc>
            </w:tr>
            <w:tr w:rsidR="00ED5F8E" w14:paraId="523EC30A" w14:textId="77777777" w:rsidTr="006652F5">
              <w:tc>
                <w:tcPr>
                  <w:tcW w:w="1557" w:type="pct"/>
                </w:tcPr>
                <w:p w14:paraId="2CE85617" w14:textId="77777777" w:rsidR="00ED5F8E" w:rsidRDefault="00ED5F8E" w:rsidP="005928D1">
                  <w:pPr>
                    <w:pStyle w:val="TableBodyText"/>
                    <w:spacing w:afterLines="40" w:after="96"/>
                    <w:jc w:val="left"/>
                  </w:pPr>
                  <w:r>
                    <w:t xml:space="preserve">TasTAFE </w:t>
                  </w:r>
                </w:p>
              </w:tc>
              <w:tc>
                <w:tcPr>
                  <w:tcW w:w="467" w:type="pct"/>
                </w:tcPr>
                <w:p w14:paraId="683B6939" w14:textId="77777777" w:rsidR="00ED5F8E" w:rsidRDefault="00ED5F8E" w:rsidP="005928D1">
                  <w:pPr>
                    <w:pStyle w:val="TableBodyText"/>
                    <w:spacing w:afterLines="40" w:after="96"/>
                  </w:pPr>
                  <w:r>
                    <w:t>22 758</w:t>
                  </w:r>
                </w:p>
              </w:tc>
              <w:tc>
                <w:tcPr>
                  <w:tcW w:w="676" w:type="pct"/>
                </w:tcPr>
                <w:p w14:paraId="4A40AABD" w14:textId="77777777" w:rsidR="00ED5F8E" w:rsidRDefault="00ED5F8E" w:rsidP="005928D1">
                  <w:pPr>
                    <w:pStyle w:val="TableBodyText"/>
                    <w:spacing w:afterLines="40" w:after="96"/>
                  </w:pPr>
                  <w:r>
                    <w:t>12 230</w:t>
                  </w:r>
                </w:p>
              </w:tc>
              <w:tc>
                <w:tcPr>
                  <w:tcW w:w="535" w:type="pct"/>
                </w:tcPr>
                <w:p w14:paraId="2DE2F83E" w14:textId="77777777" w:rsidR="00ED5F8E" w:rsidRDefault="00ED5F8E" w:rsidP="005928D1">
                  <w:pPr>
                    <w:pStyle w:val="TableBodyText"/>
                    <w:spacing w:afterLines="40" w:after="96"/>
                  </w:pPr>
                  <w:r>
                    <w:t>8 000</w:t>
                  </w:r>
                </w:p>
              </w:tc>
              <w:tc>
                <w:tcPr>
                  <w:tcW w:w="598" w:type="pct"/>
                </w:tcPr>
                <w:p w14:paraId="775A255B" w14:textId="77777777" w:rsidR="00ED5F8E" w:rsidRDefault="00ED5F8E" w:rsidP="005928D1">
                  <w:pPr>
                    <w:pStyle w:val="TableBodyText"/>
                    <w:spacing w:afterLines="40" w:after="96"/>
                  </w:pPr>
                  <w:r>
                    <w:t>0</w:t>
                  </w:r>
                </w:p>
              </w:tc>
              <w:tc>
                <w:tcPr>
                  <w:tcW w:w="476" w:type="pct"/>
                </w:tcPr>
                <w:p w14:paraId="58581529" w14:textId="77777777" w:rsidR="00ED5F8E" w:rsidRDefault="00ED5F8E" w:rsidP="005928D1">
                  <w:pPr>
                    <w:pStyle w:val="TableBodyText"/>
                    <w:spacing w:afterLines="40" w:after="96"/>
                  </w:pPr>
                  <w:r>
                    <w:t>9 623</w:t>
                  </w:r>
                </w:p>
              </w:tc>
              <w:tc>
                <w:tcPr>
                  <w:tcW w:w="692" w:type="pct"/>
                </w:tcPr>
                <w:p w14:paraId="46309E89" w14:textId="77777777" w:rsidR="00ED5F8E" w:rsidRDefault="00ED5F8E" w:rsidP="005928D1">
                  <w:pPr>
                    <w:pStyle w:val="TableBodyText"/>
                    <w:spacing w:afterLines="40" w:after="96"/>
                  </w:pPr>
                  <w:r>
                    <w:t>14 758</w:t>
                  </w:r>
                </w:p>
              </w:tc>
            </w:tr>
            <w:tr w:rsidR="00ED5F8E" w14:paraId="21AC033D" w14:textId="77777777" w:rsidTr="006652F5">
              <w:tc>
                <w:tcPr>
                  <w:tcW w:w="1557" w:type="pct"/>
                </w:tcPr>
                <w:p w14:paraId="4CCD253B" w14:textId="77777777" w:rsidR="00ED5F8E" w:rsidRDefault="00ED5F8E" w:rsidP="005928D1">
                  <w:pPr>
                    <w:pStyle w:val="TableBodyText"/>
                    <w:spacing w:afterLines="40" w:after="96"/>
                    <w:jc w:val="left"/>
                  </w:pPr>
                  <w:r>
                    <w:t>North Metropolitan TAFE (WA)</w:t>
                  </w:r>
                </w:p>
              </w:tc>
              <w:tc>
                <w:tcPr>
                  <w:tcW w:w="467" w:type="pct"/>
                </w:tcPr>
                <w:p w14:paraId="751A3706" w14:textId="77777777" w:rsidR="00ED5F8E" w:rsidRDefault="00ED5F8E" w:rsidP="005928D1">
                  <w:pPr>
                    <w:pStyle w:val="TableBodyText"/>
                    <w:spacing w:afterLines="40" w:after="96"/>
                  </w:pPr>
                  <w:r w:rsidRPr="00AF2203">
                    <w:rPr>
                      <w:b/>
                      <w:bCs/>
                    </w:rPr>
                    <w:t>na</w:t>
                  </w:r>
                </w:p>
              </w:tc>
              <w:tc>
                <w:tcPr>
                  <w:tcW w:w="676" w:type="pct"/>
                </w:tcPr>
                <w:p w14:paraId="09BDE548" w14:textId="77777777" w:rsidR="00ED5F8E" w:rsidRPr="00E303D4" w:rsidRDefault="00ED5F8E" w:rsidP="005928D1">
                  <w:pPr>
                    <w:pStyle w:val="TableBodyText"/>
                    <w:spacing w:afterLines="40" w:after="96"/>
                    <w:rPr>
                      <w:b/>
                    </w:rPr>
                  </w:pPr>
                  <w:r w:rsidRPr="00E303D4">
                    <w:rPr>
                      <w:b/>
                    </w:rPr>
                    <w:t>na</w:t>
                  </w:r>
                </w:p>
              </w:tc>
              <w:tc>
                <w:tcPr>
                  <w:tcW w:w="535" w:type="pct"/>
                </w:tcPr>
                <w:p w14:paraId="5511B79F" w14:textId="77777777" w:rsidR="00ED5F8E" w:rsidRDefault="00ED5F8E" w:rsidP="005928D1">
                  <w:pPr>
                    <w:pStyle w:val="TableBodyText"/>
                    <w:spacing w:afterLines="40" w:after="96"/>
                  </w:pPr>
                  <w:r>
                    <w:t>10 454</w:t>
                  </w:r>
                </w:p>
              </w:tc>
              <w:tc>
                <w:tcPr>
                  <w:tcW w:w="598" w:type="pct"/>
                </w:tcPr>
                <w:p w14:paraId="23BE3F02" w14:textId="77777777" w:rsidR="00ED5F8E" w:rsidRDefault="00ED5F8E" w:rsidP="005928D1">
                  <w:pPr>
                    <w:pStyle w:val="TableBodyText"/>
                    <w:spacing w:afterLines="40" w:after="96"/>
                  </w:pPr>
                  <w:r>
                    <w:t>0</w:t>
                  </w:r>
                </w:p>
              </w:tc>
              <w:tc>
                <w:tcPr>
                  <w:tcW w:w="476" w:type="pct"/>
                </w:tcPr>
                <w:p w14:paraId="5483E6F3" w14:textId="77777777" w:rsidR="00ED5F8E" w:rsidRDefault="00ED5F8E" w:rsidP="005928D1">
                  <w:pPr>
                    <w:pStyle w:val="TableBodyText"/>
                    <w:spacing w:afterLines="40" w:after="96"/>
                  </w:pPr>
                  <w:r>
                    <w:t>9 018</w:t>
                  </w:r>
                </w:p>
              </w:tc>
              <w:tc>
                <w:tcPr>
                  <w:tcW w:w="692" w:type="pct"/>
                </w:tcPr>
                <w:p w14:paraId="633FCD18" w14:textId="77777777" w:rsidR="00ED5F8E" w:rsidRDefault="00ED5F8E" w:rsidP="005928D1">
                  <w:pPr>
                    <w:pStyle w:val="TableBodyText"/>
                    <w:spacing w:afterLines="40" w:after="96"/>
                  </w:pPr>
                  <w:r>
                    <w:t>..</w:t>
                  </w:r>
                </w:p>
              </w:tc>
            </w:tr>
            <w:tr w:rsidR="00ED5F8E" w14:paraId="724D3978" w14:textId="77777777" w:rsidTr="006652F5">
              <w:tc>
                <w:tcPr>
                  <w:tcW w:w="1557" w:type="pct"/>
                </w:tcPr>
                <w:p w14:paraId="5F04F5C1" w14:textId="77777777" w:rsidR="00ED5F8E" w:rsidRDefault="00ED5F8E" w:rsidP="005928D1">
                  <w:pPr>
                    <w:pStyle w:val="TableBodyText"/>
                    <w:spacing w:afterLines="40" w:after="96"/>
                    <w:jc w:val="left"/>
                  </w:pPr>
                  <w:r>
                    <w:t xml:space="preserve">Charles Darwin University </w:t>
                  </w:r>
                </w:p>
              </w:tc>
              <w:tc>
                <w:tcPr>
                  <w:tcW w:w="467" w:type="pct"/>
                </w:tcPr>
                <w:p w14:paraId="5C54C899" w14:textId="77777777" w:rsidR="00ED5F8E" w:rsidRDefault="00ED5F8E" w:rsidP="005928D1">
                  <w:pPr>
                    <w:pStyle w:val="TableBodyText"/>
                    <w:spacing w:afterLines="40" w:after="96"/>
                  </w:pPr>
                  <w:r>
                    <w:t>35 836</w:t>
                  </w:r>
                </w:p>
              </w:tc>
              <w:tc>
                <w:tcPr>
                  <w:tcW w:w="676" w:type="pct"/>
                </w:tcPr>
                <w:p w14:paraId="3BA08D78" w14:textId="77777777" w:rsidR="00ED5F8E" w:rsidRDefault="00ED5F8E" w:rsidP="005928D1">
                  <w:pPr>
                    <w:pStyle w:val="TableBodyText"/>
                    <w:spacing w:afterLines="40" w:after="96"/>
                  </w:pPr>
                  <w:r>
                    <w:t>25 308</w:t>
                  </w:r>
                </w:p>
              </w:tc>
              <w:tc>
                <w:tcPr>
                  <w:tcW w:w="535" w:type="pct"/>
                </w:tcPr>
                <w:p w14:paraId="1960000D" w14:textId="77777777" w:rsidR="00ED5F8E" w:rsidRDefault="00ED5F8E" w:rsidP="005928D1">
                  <w:pPr>
                    <w:pStyle w:val="TableBodyText"/>
                    <w:spacing w:afterLines="40" w:after="96"/>
                    <w:ind w:right="28"/>
                  </w:pPr>
                  <w:r>
                    <w:t>7 167</w:t>
                  </w:r>
                </w:p>
              </w:tc>
              <w:tc>
                <w:tcPr>
                  <w:tcW w:w="598" w:type="pct"/>
                </w:tcPr>
                <w:p w14:paraId="12EEA2D4" w14:textId="77777777" w:rsidR="00ED5F8E" w:rsidRDefault="00ED5F8E" w:rsidP="005928D1">
                  <w:pPr>
                    <w:pStyle w:val="TableBodyText"/>
                    <w:spacing w:afterLines="40" w:after="96"/>
                  </w:pPr>
                  <w:r>
                    <w:t>0</w:t>
                  </w:r>
                </w:p>
              </w:tc>
              <w:tc>
                <w:tcPr>
                  <w:tcW w:w="476" w:type="pct"/>
                </w:tcPr>
                <w:p w14:paraId="67E96A04" w14:textId="77777777" w:rsidR="00ED5F8E" w:rsidRPr="00E303D4" w:rsidRDefault="00ED5F8E" w:rsidP="005928D1">
                  <w:pPr>
                    <w:pStyle w:val="TableBodyText"/>
                    <w:spacing w:afterLines="40" w:after="96"/>
                    <w:rPr>
                      <w:b/>
                    </w:rPr>
                  </w:pPr>
                  <w:r w:rsidRPr="00E303D4">
                    <w:rPr>
                      <w:b/>
                    </w:rPr>
                    <w:t>na</w:t>
                  </w:r>
                </w:p>
              </w:tc>
              <w:tc>
                <w:tcPr>
                  <w:tcW w:w="692" w:type="pct"/>
                </w:tcPr>
                <w:p w14:paraId="009514D7" w14:textId="77777777" w:rsidR="00ED5F8E" w:rsidRDefault="00ED5F8E" w:rsidP="005928D1">
                  <w:pPr>
                    <w:pStyle w:val="TableBodyText"/>
                    <w:spacing w:afterLines="40" w:after="96"/>
                  </w:pPr>
                  <w:r>
                    <w:t>28 669</w:t>
                  </w:r>
                </w:p>
              </w:tc>
            </w:tr>
            <w:tr w:rsidR="006652F5" w14:paraId="20EA7E62" w14:textId="77777777" w:rsidTr="006652F5">
              <w:tc>
                <w:tcPr>
                  <w:tcW w:w="5000" w:type="pct"/>
                  <w:gridSpan w:val="7"/>
                  <w:shd w:val="clear" w:color="auto" w:fill="F2F2F2" w:themeFill="background1" w:themeFillShade="F2"/>
                </w:tcPr>
                <w:p w14:paraId="750D7911" w14:textId="2B8026AE" w:rsidR="006652F5" w:rsidRDefault="006652F5" w:rsidP="006652F5">
                  <w:pPr>
                    <w:pStyle w:val="TableBodyText"/>
                    <w:spacing w:afterLines="40" w:after="96"/>
                    <w:jc w:val="left"/>
                  </w:pPr>
                  <w:r w:rsidRPr="00A96749">
                    <w:rPr>
                      <w:b/>
                      <w:iCs/>
                    </w:rPr>
                    <w:t>Bachelor of Education (Early Childhood, 4</w:t>
                  </w:r>
                  <w:r>
                    <w:rPr>
                      <w:b/>
                      <w:iCs/>
                    </w:rPr>
                    <w:t> </w:t>
                  </w:r>
                  <w:r w:rsidRPr="00A96749">
                    <w:rPr>
                      <w:b/>
                      <w:iCs/>
                    </w:rPr>
                    <w:t>years)</w:t>
                  </w:r>
                </w:p>
              </w:tc>
            </w:tr>
            <w:tr w:rsidR="00ED5F8E" w14:paraId="2D90AE9D" w14:textId="77777777" w:rsidTr="006652F5">
              <w:tc>
                <w:tcPr>
                  <w:tcW w:w="1557" w:type="pct"/>
                </w:tcPr>
                <w:p w14:paraId="5EFF3D28" w14:textId="77777777" w:rsidR="00ED5F8E" w:rsidRPr="00151D6E" w:rsidRDefault="00ED5F8E" w:rsidP="005928D1">
                  <w:pPr>
                    <w:pStyle w:val="TableBodyText"/>
                    <w:spacing w:afterLines="40" w:after="96"/>
                    <w:jc w:val="left"/>
                  </w:pPr>
                  <w:r w:rsidRPr="00151D6E">
                    <w:t>Public universities</w:t>
                  </w:r>
                </w:p>
              </w:tc>
              <w:tc>
                <w:tcPr>
                  <w:tcW w:w="467" w:type="pct"/>
                </w:tcPr>
                <w:p w14:paraId="00DA1348" w14:textId="77777777" w:rsidR="00ED5F8E" w:rsidRDefault="00ED5F8E" w:rsidP="005928D1">
                  <w:pPr>
                    <w:pStyle w:val="TableBodyText"/>
                    <w:spacing w:afterLines="40" w:after="96"/>
                  </w:pPr>
                  <w:r>
                    <w:t>Varies</w:t>
                  </w:r>
                </w:p>
              </w:tc>
              <w:tc>
                <w:tcPr>
                  <w:tcW w:w="676" w:type="pct"/>
                </w:tcPr>
                <w:p w14:paraId="49226C46" w14:textId="77777777" w:rsidR="00ED5F8E" w:rsidRDefault="00ED5F8E" w:rsidP="005928D1">
                  <w:pPr>
                    <w:pStyle w:val="TableBodyText"/>
                    <w:spacing w:afterLines="40" w:after="96"/>
                  </w:pPr>
                  <w:r>
                    <w:t>Varies</w:t>
                  </w:r>
                </w:p>
              </w:tc>
              <w:tc>
                <w:tcPr>
                  <w:tcW w:w="535" w:type="pct"/>
                </w:tcPr>
                <w:p w14:paraId="48A09F55" w14:textId="77777777" w:rsidR="00ED5F8E" w:rsidRDefault="00ED5F8E" w:rsidP="005928D1">
                  <w:pPr>
                    <w:pStyle w:val="TableBodyText"/>
                    <w:spacing w:afterLines="40" w:after="96"/>
                    <w:ind w:right="28"/>
                  </w:pPr>
                  <w:r>
                    <w:t>26 776</w:t>
                  </w:r>
                </w:p>
              </w:tc>
              <w:tc>
                <w:tcPr>
                  <w:tcW w:w="598" w:type="pct"/>
                </w:tcPr>
                <w:p w14:paraId="550D6661" w14:textId="77777777" w:rsidR="00ED5F8E" w:rsidRDefault="00ED5F8E" w:rsidP="005928D1">
                  <w:pPr>
                    <w:pStyle w:val="TableBodyText"/>
                    <w:spacing w:afterLines="40" w:after="96"/>
                  </w:pPr>
                  <w:r>
                    <w:t>0</w:t>
                  </w:r>
                </w:p>
              </w:tc>
              <w:tc>
                <w:tcPr>
                  <w:tcW w:w="476" w:type="pct"/>
                </w:tcPr>
                <w:p w14:paraId="7E1D83A8" w14:textId="77777777" w:rsidR="00ED5F8E" w:rsidRDefault="00ED5F8E" w:rsidP="005928D1">
                  <w:pPr>
                    <w:pStyle w:val="TableBodyText"/>
                    <w:spacing w:afterLines="40" w:after="96"/>
                  </w:pPr>
                  <w:r>
                    <w:t>45 040</w:t>
                  </w:r>
                </w:p>
              </w:tc>
              <w:tc>
                <w:tcPr>
                  <w:tcW w:w="692" w:type="pct"/>
                </w:tcPr>
                <w:p w14:paraId="4D50BDDD" w14:textId="77777777" w:rsidR="00ED5F8E" w:rsidRDefault="00ED5F8E" w:rsidP="005928D1">
                  <w:pPr>
                    <w:pStyle w:val="TableBodyText"/>
                    <w:spacing w:afterLines="40" w:after="96"/>
                  </w:pPr>
                  <w:r>
                    <w:t>..</w:t>
                  </w:r>
                </w:p>
              </w:tc>
            </w:tr>
            <w:tr w:rsidR="00ED5F8E" w14:paraId="2364AD29" w14:textId="77777777" w:rsidTr="006652F5">
              <w:tc>
                <w:tcPr>
                  <w:tcW w:w="1557" w:type="pct"/>
                  <w:tcBorders>
                    <w:bottom w:val="single" w:sz="6" w:space="0" w:color="BFBFBF" w:themeColor="background1" w:themeShade="BF"/>
                  </w:tcBorders>
                </w:tcPr>
                <w:p w14:paraId="22878305" w14:textId="77777777" w:rsidR="00ED5F8E" w:rsidRPr="00151D6E" w:rsidRDefault="00ED5F8E" w:rsidP="005928D1">
                  <w:pPr>
                    <w:pStyle w:val="TableBodyText"/>
                    <w:spacing w:afterLines="40" w:after="96"/>
                    <w:jc w:val="left"/>
                  </w:pPr>
                  <w:r w:rsidRPr="00151D6E">
                    <w:t>Private universities</w:t>
                  </w:r>
                </w:p>
              </w:tc>
              <w:tc>
                <w:tcPr>
                  <w:tcW w:w="467" w:type="pct"/>
                  <w:tcBorders>
                    <w:bottom w:val="single" w:sz="6" w:space="0" w:color="BFBFBF" w:themeColor="background1" w:themeShade="BF"/>
                  </w:tcBorders>
                </w:tcPr>
                <w:p w14:paraId="43BA2351" w14:textId="77777777" w:rsidR="00ED5F8E" w:rsidRDefault="00ED5F8E" w:rsidP="005928D1">
                  <w:pPr>
                    <w:pStyle w:val="TableBodyText"/>
                    <w:spacing w:afterLines="40" w:after="96"/>
                  </w:pPr>
                  <w:r>
                    <w:t>Varies</w:t>
                  </w:r>
                </w:p>
              </w:tc>
              <w:tc>
                <w:tcPr>
                  <w:tcW w:w="676" w:type="pct"/>
                  <w:tcBorders>
                    <w:bottom w:val="single" w:sz="6" w:space="0" w:color="BFBFBF" w:themeColor="background1" w:themeShade="BF"/>
                  </w:tcBorders>
                </w:tcPr>
                <w:p w14:paraId="56E9C5B9" w14:textId="77777777" w:rsidR="00ED5F8E" w:rsidRDefault="00ED5F8E" w:rsidP="005928D1">
                  <w:pPr>
                    <w:pStyle w:val="TableBodyText"/>
                    <w:spacing w:afterLines="40" w:after="96"/>
                  </w:pPr>
                  <w:r>
                    <w:t>Varies</w:t>
                  </w:r>
                </w:p>
              </w:tc>
              <w:tc>
                <w:tcPr>
                  <w:tcW w:w="535" w:type="pct"/>
                  <w:tcBorders>
                    <w:bottom w:val="single" w:sz="6" w:space="0" w:color="BFBFBF" w:themeColor="background1" w:themeShade="BF"/>
                  </w:tcBorders>
                </w:tcPr>
                <w:p w14:paraId="6153283E" w14:textId="77777777" w:rsidR="00ED5F8E" w:rsidRDefault="00ED5F8E" w:rsidP="005928D1">
                  <w:pPr>
                    <w:pStyle w:val="TableBodyText"/>
                    <w:spacing w:afterLines="40" w:after="96"/>
                    <w:ind w:right="28"/>
                  </w:pPr>
                  <w:r>
                    <w:t>..</w:t>
                  </w:r>
                </w:p>
              </w:tc>
              <w:tc>
                <w:tcPr>
                  <w:tcW w:w="598" w:type="pct"/>
                  <w:tcBorders>
                    <w:bottom w:val="single" w:sz="6" w:space="0" w:color="BFBFBF" w:themeColor="background1" w:themeShade="BF"/>
                  </w:tcBorders>
                </w:tcPr>
                <w:p w14:paraId="4E3BAACA" w14:textId="77777777" w:rsidR="00ED5F8E" w:rsidRDefault="00ED5F8E" w:rsidP="005928D1">
                  <w:pPr>
                    <w:pStyle w:val="TableBodyText"/>
                    <w:spacing w:afterLines="40" w:after="96"/>
                  </w:pPr>
                  <w:r>
                    <w:t>..</w:t>
                  </w:r>
                </w:p>
              </w:tc>
              <w:tc>
                <w:tcPr>
                  <w:tcW w:w="476" w:type="pct"/>
                  <w:tcBorders>
                    <w:bottom w:val="single" w:sz="6" w:space="0" w:color="BFBFBF" w:themeColor="background1" w:themeShade="BF"/>
                  </w:tcBorders>
                </w:tcPr>
                <w:p w14:paraId="6213E02C" w14:textId="77777777" w:rsidR="00ED5F8E" w:rsidRDefault="00ED5F8E" w:rsidP="005928D1">
                  <w:pPr>
                    <w:pStyle w:val="TableBodyText"/>
                    <w:spacing w:afterLines="40" w:after="96"/>
                  </w:pPr>
                  <w:r>
                    <w:t>..</w:t>
                  </w:r>
                </w:p>
              </w:tc>
              <w:tc>
                <w:tcPr>
                  <w:tcW w:w="692" w:type="pct"/>
                  <w:tcBorders>
                    <w:bottom w:val="single" w:sz="6" w:space="0" w:color="BFBFBF" w:themeColor="background1" w:themeShade="BF"/>
                  </w:tcBorders>
                </w:tcPr>
                <w:p w14:paraId="2F8BDB31" w14:textId="77777777" w:rsidR="00ED5F8E" w:rsidRDefault="00ED5F8E" w:rsidP="005928D1">
                  <w:pPr>
                    <w:pStyle w:val="TableBodyText"/>
                    <w:spacing w:afterLines="40" w:after="96"/>
                  </w:pPr>
                  <w:r>
                    <w:t>..</w:t>
                  </w:r>
                </w:p>
              </w:tc>
            </w:tr>
          </w:tbl>
          <w:p w14:paraId="6853C6DF" w14:textId="77777777" w:rsidR="00ED5F8E" w:rsidRDefault="00ED5F8E" w:rsidP="005928D1">
            <w:pPr>
              <w:pStyle w:val="Box"/>
            </w:pPr>
          </w:p>
        </w:tc>
      </w:tr>
      <w:tr w:rsidR="00ED5F8E" w14:paraId="1A3CD4A7" w14:textId="77777777" w:rsidTr="005928D1">
        <w:tc>
          <w:tcPr>
            <w:tcW w:w="5000" w:type="pct"/>
            <w:tcBorders>
              <w:top w:val="nil"/>
              <w:left w:val="nil"/>
              <w:bottom w:val="nil"/>
              <w:right w:val="nil"/>
            </w:tcBorders>
            <w:shd w:val="clear" w:color="auto" w:fill="auto"/>
          </w:tcPr>
          <w:p w14:paraId="5B4FAA15" w14:textId="2FC78134" w:rsidR="00ED5F8E" w:rsidRDefault="00ED5F8E" w:rsidP="005928D1">
            <w:pPr>
              <w:pStyle w:val="Note"/>
              <w:spacing w:before="40"/>
              <w:rPr>
                <w:i/>
              </w:rPr>
            </w:pPr>
            <w:r w:rsidRPr="008E77FE">
              <w:rPr>
                <w:rStyle w:val="NoteLabel"/>
              </w:rPr>
              <w:t>a</w:t>
            </w:r>
            <w:r>
              <w:t xml:space="preserve"> VET Student Loan cap for Diploma of Childhood Education and Care is $10 528. Students enrolled in the Certificate III in Early Childhood Education and Care are not eligible for a VET Student Loan. </w:t>
            </w:r>
            <w:r>
              <w:rPr>
                <w:rStyle w:val="NoteLabel"/>
              </w:rPr>
              <w:t>b</w:t>
            </w:r>
            <w:r>
              <w:t xml:space="preserve"> A 20 per cent loan fee is applied on top of the loan amount. </w:t>
            </w:r>
            <w:r>
              <w:rPr>
                <w:rStyle w:val="NoteLabel"/>
              </w:rPr>
              <w:t xml:space="preserve">c </w:t>
            </w:r>
            <w:r>
              <w:rPr>
                <w:bCs/>
              </w:rPr>
              <w:t xml:space="preserve">Subsidy estimate is for TAFE SA and based on a sample of units of competency required to complete the qualification. Subsidy is lower for private RTOs. </w:t>
            </w:r>
            <w:r w:rsidRPr="000554F6">
              <w:rPr>
                <w:rStyle w:val="NoteLabel"/>
              </w:rPr>
              <w:t>d</w:t>
            </w:r>
            <w:r>
              <w:rPr>
                <w:bCs/>
              </w:rPr>
              <w:t xml:space="preserve"> Subsidy amount is for people eligible under the targeted priority program funding. There is also a smaller subsidy available through the equity program (which falls under the general industry training fee and subsidy schedule). </w:t>
            </w:r>
            <w:r w:rsidRPr="008F4D93">
              <w:rPr>
                <w:rStyle w:val="NoteLabel"/>
              </w:rPr>
              <w:t>e</w:t>
            </w:r>
            <w:r>
              <w:rPr>
                <w:bCs/>
              </w:rPr>
              <w:t xml:space="preserve"> The price for students eligible for FREE TAFE in Victoria is $0. For those eligible for Skills First it is $12 243. </w:t>
            </w:r>
            <w:r w:rsidRPr="00F21734">
              <w:rPr>
                <w:bCs/>
              </w:rPr>
              <w:t>..</w:t>
            </w:r>
            <w:r w:rsidR="006652F5" w:rsidRPr="00F21734">
              <w:t xml:space="preserve"> </w:t>
            </w:r>
            <w:r w:rsidR="006652F5">
              <w:t xml:space="preserve">not applicable. </w:t>
            </w:r>
            <w:r w:rsidRPr="00DF39A9">
              <w:rPr>
                <w:b/>
                <w:bCs/>
              </w:rPr>
              <w:t>na</w:t>
            </w:r>
            <w:r>
              <w:t xml:space="preserve"> not available</w:t>
            </w:r>
            <w:r w:rsidR="000C7D22">
              <w:t>.</w:t>
            </w:r>
          </w:p>
        </w:tc>
      </w:tr>
      <w:tr w:rsidR="00ED5F8E" w14:paraId="414FF01A" w14:textId="77777777" w:rsidTr="005928D1">
        <w:tc>
          <w:tcPr>
            <w:tcW w:w="5000" w:type="pct"/>
            <w:tcBorders>
              <w:top w:val="nil"/>
              <w:left w:val="nil"/>
              <w:bottom w:val="nil"/>
              <w:right w:val="nil"/>
            </w:tcBorders>
            <w:shd w:val="clear" w:color="auto" w:fill="auto"/>
          </w:tcPr>
          <w:p w14:paraId="2AB6C929" w14:textId="362158D5" w:rsidR="00ED5F8E" w:rsidRDefault="00ED5F8E" w:rsidP="005928D1">
            <w:pPr>
              <w:pStyle w:val="Source"/>
            </w:pPr>
            <w:r>
              <w:rPr>
                <w:i/>
              </w:rPr>
              <w:t>Source</w:t>
            </w:r>
            <w:r w:rsidRPr="00167F06">
              <w:t>:</w:t>
            </w:r>
            <w:r>
              <w:t xml:space="preserve"> Commission analysis based on publicly available data accessed at the beginning of 2020 and information provided by jurisdictions.</w:t>
            </w:r>
          </w:p>
        </w:tc>
      </w:tr>
      <w:tr w:rsidR="00ED5F8E" w14:paraId="499CE821" w14:textId="77777777" w:rsidTr="005928D1">
        <w:tc>
          <w:tcPr>
            <w:tcW w:w="5000" w:type="pct"/>
            <w:tcBorders>
              <w:top w:val="nil"/>
              <w:left w:val="nil"/>
              <w:bottom w:val="single" w:sz="6" w:space="0" w:color="78A22F"/>
              <w:right w:val="nil"/>
            </w:tcBorders>
            <w:shd w:val="clear" w:color="auto" w:fill="auto"/>
          </w:tcPr>
          <w:p w14:paraId="32BAF6DA" w14:textId="77777777" w:rsidR="00ED5F8E" w:rsidRDefault="00ED5F8E" w:rsidP="005928D1">
            <w:pPr>
              <w:pStyle w:val="Box"/>
              <w:spacing w:before="0" w:line="120" w:lineRule="exact"/>
            </w:pPr>
          </w:p>
        </w:tc>
      </w:tr>
      <w:tr w:rsidR="00ED5F8E" w:rsidRPr="000863A5" w14:paraId="510B9481" w14:textId="77777777" w:rsidTr="005928D1">
        <w:tc>
          <w:tcPr>
            <w:tcW w:w="5000" w:type="pct"/>
            <w:tcBorders>
              <w:top w:val="single" w:sz="6" w:space="0" w:color="78A22F"/>
              <w:left w:val="nil"/>
              <w:bottom w:val="nil"/>
              <w:right w:val="nil"/>
            </w:tcBorders>
          </w:tcPr>
          <w:p w14:paraId="23821926" w14:textId="77777777" w:rsidR="00ED5F8E" w:rsidRPr="00626D32" w:rsidRDefault="00ED5F8E" w:rsidP="005928D1">
            <w:pPr>
              <w:pStyle w:val="BoxSpaceBelow"/>
            </w:pPr>
          </w:p>
        </w:tc>
      </w:tr>
    </w:tbl>
    <w:p w14:paraId="444D0090" w14:textId="77777777" w:rsidR="00ED5F8E" w:rsidRPr="00052101" w:rsidRDefault="00ED5F8E" w:rsidP="005928D1">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ED5F8E" w14:paraId="25CC8EA1" w14:textId="77777777" w:rsidTr="005928D1">
        <w:trPr>
          <w:tblHeader/>
        </w:trPr>
        <w:tc>
          <w:tcPr>
            <w:tcW w:w="5000" w:type="pct"/>
            <w:tcBorders>
              <w:top w:val="single" w:sz="6" w:space="0" w:color="78A22F"/>
              <w:left w:val="nil"/>
              <w:bottom w:val="nil"/>
              <w:right w:val="nil"/>
            </w:tcBorders>
            <w:shd w:val="clear" w:color="auto" w:fill="auto"/>
          </w:tcPr>
          <w:p w14:paraId="591B7D23" w14:textId="34A5FD6B" w:rsidR="00ED5F8E" w:rsidRDefault="00ED5F8E" w:rsidP="005928D1">
            <w:pPr>
              <w:pStyle w:val="TableTitle"/>
              <w:rPr>
                <w:rStyle w:val="NoteLabel"/>
                <w:b/>
                <w:bCs/>
              </w:rPr>
            </w:pPr>
            <w:r>
              <w:rPr>
                <w:b w:val="0"/>
              </w:rPr>
              <w:t>Table E.</w:t>
            </w:r>
            <w:r>
              <w:rPr>
                <w:b w:val="0"/>
                <w:noProof/>
              </w:rPr>
              <w:t>4</w:t>
            </w:r>
            <w:r>
              <w:tab/>
              <w:t>Pricing and subsidies for building designer qualifications</w:t>
            </w:r>
            <w:r w:rsidRPr="00EF312F">
              <w:rPr>
                <w:rStyle w:val="NoteLabel"/>
                <w:b/>
                <w:bCs/>
              </w:rPr>
              <w:t>a</w:t>
            </w:r>
          </w:p>
          <w:p w14:paraId="0E9C85FA" w14:textId="77777777" w:rsidR="00ED5F8E" w:rsidRPr="001F6600" w:rsidRDefault="00ED5F8E" w:rsidP="005928D1">
            <w:pPr>
              <w:pStyle w:val="Subtitle"/>
              <w:rPr>
                <w:szCs w:val="20"/>
              </w:rPr>
            </w:pPr>
            <w:r w:rsidRPr="001F6600">
              <w:rPr>
                <w:szCs w:val="20"/>
              </w:rPr>
              <w:t>Dollars</w:t>
            </w:r>
            <w:r>
              <w:rPr>
                <w:szCs w:val="20"/>
              </w:rPr>
              <w:t>, 2020</w:t>
            </w:r>
          </w:p>
        </w:tc>
      </w:tr>
      <w:tr w:rsidR="00ED5F8E" w14:paraId="5A3FF86B" w14:textId="77777777" w:rsidTr="005928D1">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2563"/>
              <w:gridCol w:w="895"/>
              <w:gridCol w:w="1116"/>
              <w:gridCol w:w="799"/>
              <w:gridCol w:w="893"/>
              <w:gridCol w:w="912"/>
              <w:gridCol w:w="1327"/>
            </w:tblGrid>
            <w:tr w:rsidR="00FB484F" w14:paraId="058F04CE" w14:textId="77777777" w:rsidTr="00FB484F">
              <w:trPr>
                <w:tblHeader/>
              </w:trPr>
              <w:tc>
                <w:tcPr>
                  <w:tcW w:w="1507" w:type="pct"/>
                  <w:tcBorders>
                    <w:top w:val="single" w:sz="6" w:space="0" w:color="BFBFBF"/>
                  </w:tcBorders>
                  <w:shd w:val="clear" w:color="auto" w:fill="auto"/>
                  <w:tcMar>
                    <w:top w:w="28" w:type="dxa"/>
                  </w:tcMar>
                </w:tcPr>
                <w:p w14:paraId="338882EB" w14:textId="77777777" w:rsidR="00FB484F" w:rsidRDefault="00FB484F" w:rsidP="005928D1">
                  <w:pPr>
                    <w:pStyle w:val="TableColumnHeading"/>
                    <w:jc w:val="left"/>
                  </w:pPr>
                </w:p>
              </w:tc>
              <w:tc>
                <w:tcPr>
                  <w:tcW w:w="1182" w:type="pct"/>
                  <w:gridSpan w:val="2"/>
                  <w:tcBorders>
                    <w:top w:val="single" w:sz="6" w:space="0" w:color="BFBFBF"/>
                    <w:bottom w:val="single" w:sz="6" w:space="0" w:color="BFBFBF"/>
                  </w:tcBorders>
                </w:tcPr>
                <w:p w14:paraId="17132F57" w14:textId="77777777" w:rsidR="00FB484F" w:rsidRDefault="00FB484F" w:rsidP="005928D1">
                  <w:pPr>
                    <w:pStyle w:val="TableColumnHeading"/>
                    <w:jc w:val="center"/>
                  </w:pPr>
                  <w:r>
                    <w:t>Fee</w:t>
                  </w:r>
                  <w:r>
                    <w:noBreakHyphen/>
                    <w:t>for</w:t>
                  </w:r>
                  <w:r>
                    <w:noBreakHyphen/>
                    <w:t>service</w:t>
                  </w:r>
                </w:p>
              </w:tc>
              <w:tc>
                <w:tcPr>
                  <w:tcW w:w="995" w:type="pct"/>
                  <w:gridSpan w:val="2"/>
                  <w:tcBorders>
                    <w:top w:val="single" w:sz="6" w:space="0" w:color="BFBFBF"/>
                    <w:bottom w:val="single" w:sz="6" w:space="0" w:color="BFBFBF"/>
                  </w:tcBorders>
                </w:tcPr>
                <w:p w14:paraId="560BD866" w14:textId="77777777" w:rsidR="00FB484F" w:rsidRDefault="00FB484F" w:rsidP="005928D1">
                  <w:pPr>
                    <w:pStyle w:val="TableColumnHeading"/>
                    <w:ind w:right="28"/>
                    <w:jc w:val="center"/>
                  </w:pPr>
                  <w:r>
                    <w:t>Subsidised</w:t>
                  </w:r>
                </w:p>
              </w:tc>
              <w:tc>
                <w:tcPr>
                  <w:tcW w:w="536" w:type="pct"/>
                  <w:vMerge w:val="restart"/>
                  <w:tcBorders>
                    <w:top w:val="single" w:sz="6" w:space="0" w:color="BFBFBF"/>
                  </w:tcBorders>
                </w:tcPr>
                <w:p w14:paraId="1F7998F3" w14:textId="77777777" w:rsidR="00FB484F" w:rsidRDefault="00FB484F" w:rsidP="005928D1">
                  <w:pPr>
                    <w:pStyle w:val="TableColumnHeading"/>
                    <w:ind w:right="28"/>
                  </w:pPr>
                  <w:r>
                    <w:t>Maximum subsidy (cap) in 2020</w:t>
                  </w:r>
                </w:p>
              </w:tc>
              <w:tc>
                <w:tcPr>
                  <w:tcW w:w="780" w:type="pct"/>
                  <w:vMerge w:val="restart"/>
                  <w:tcBorders>
                    <w:top w:val="single" w:sz="6" w:space="0" w:color="BFBFBF"/>
                  </w:tcBorders>
                </w:tcPr>
                <w:p w14:paraId="16ED583B" w14:textId="77777777" w:rsidR="00FB484F" w:rsidRDefault="00FB484F" w:rsidP="005928D1">
                  <w:pPr>
                    <w:pStyle w:val="TableColumnHeading"/>
                    <w:ind w:right="28"/>
                  </w:pPr>
                  <w:r>
                    <w:t>Difference between fee</w:t>
                  </w:r>
                  <w:r>
                    <w:noBreakHyphen/>
                    <w:t>for</w:t>
                  </w:r>
                  <w:r>
                    <w:noBreakHyphen/>
                    <w:t>service and subsidised price</w:t>
                  </w:r>
                </w:p>
              </w:tc>
            </w:tr>
            <w:tr w:rsidR="00FB484F" w14:paraId="04090FE9" w14:textId="77777777" w:rsidTr="00FB484F">
              <w:trPr>
                <w:tblHeader/>
              </w:trPr>
              <w:tc>
                <w:tcPr>
                  <w:tcW w:w="1507" w:type="pct"/>
                  <w:tcBorders>
                    <w:bottom w:val="single" w:sz="6" w:space="0" w:color="BFBFBF"/>
                  </w:tcBorders>
                  <w:shd w:val="clear" w:color="auto" w:fill="auto"/>
                  <w:tcMar>
                    <w:top w:w="28" w:type="dxa"/>
                  </w:tcMar>
                </w:tcPr>
                <w:p w14:paraId="5AB8070F" w14:textId="77777777" w:rsidR="00FB484F" w:rsidRDefault="00FB484F" w:rsidP="005928D1">
                  <w:pPr>
                    <w:pStyle w:val="TableColumnHeading"/>
                    <w:jc w:val="left"/>
                  </w:pPr>
                </w:p>
              </w:tc>
              <w:tc>
                <w:tcPr>
                  <w:tcW w:w="526" w:type="pct"/>
                  <w:tcBorders>
                    <w:top w:val="single" w:sz="6" w:space="0" w:color="BFBFBF"/>
                    <w:bottom w:val="single" w:sz="6" w:space="0" w:color="BFBFBF"/>
                  </w:tcBorders>
                </w:tcPr>
                <w:p w14:paraId="60F3BB70" w14:textId="77777777" w:rsidR="00FB484F" w:rsidRDefault="00FB484F" w:rsidP="005928D1">
                  <w:pPr>
                    <w:pStyle w:val="TableColumnHeading"/>
                  </w:pPr>
                  <w:r>
                    <w:t>Cost to students</w:t>
                  </w:r>
                </w:p>
              </w:tc>
              <w:tc>
                <w:tcPr>
                  <w:tcW w:w="655" w:type="pct"/>
                  <w:tcBorders>
                    <w:top w:val="single" w:sz="6" w:space="0" w:color="BFBFBF"/>
                    <w:bottom w:val="single" w:sz="6" w:space="0" w:color="BFBFBF"/>
                  </w:tcBorders>
                  <w:shd w:val="clear" w:color="auto" w:fill="auto"/>
                  <w:tcMar>
                    <w:top w:w="28" w:type="dxa"/>
                  </w:tcMar>
                </w:tcPr>
                <w:p w14:paraId="016AB499" w14:textId="77777777" w:rsidR="00FB484F" w:rsidRDefault="00FB484F" w:rsidP="005928D1">
                  <w:pPr>
                    <w:pStyle w:val="TableColumnHeading"/>
                  </w:pPr>
                  <w:r>
                    <w:t>Upfront payment (above VSL or HELP)</w:t>
                  </w:r>
                  <w:r>
                    <w:rPr>
                      <w:rStyle w:val="NoteLabel"/>
                      <w:i w:val="0"/>
                    </w:rPr>
                    <w:t>b</w:t>
                  </w:r>
                </w:p>
              </w:tc>
              <w:tc>
                <w:tcPr>
                  <w:tcW w:w="470" w:type="pct"/>
                  <w:tcBorders>
                    <w:top w:val="single" w:sz="6" w:space="0" w:color="BFBFBF"/>
                    <w:bottom w:val="single" w:sz="6" w:space="0" w:color="BFBFBF"/>
                  </w:tcBorders>
                </w:tcPr>
                <w:p w14:paraId="759EFD30" w14:textId="77777777" w:rsidR="00FB484F" w:rsidRDefault="00FB484F" w:rsidP="005928D1">
                  <w:pPr>
                    <w:pStyle w:val="TableColumnHeading"/>
                    <w:ind w:right="28"/>
                  </w:pPr>
                  <w:r>
                    <w:t>Cost to students</w:t>
                  </w:r>
                </w:p>
              </w:tc>
              <w:tc>
                <w:tcPr>
                  <w:tcW w:w="525" w:type="pct"/>
                  <w:tcBorders>
                    <w:top w:val="single" w:sz="6" w:space="0" w:color="BFBFBF"/>
                    <w:bottom w:val="single" w:sz="6" w:space="0" w:color="BFBFBF"/>
                  </w:tcBorders>
                </w:tcPr>
                <w:p w14:paraId="6F640FB3" w14:textId="77777777" w:rsidR="00FB484F" w:rsidRDefault="00FB484F" w:rsidP="005928D1">
                  <w:pPr>
                    <w:pStyle w:val="TableColumnHeading"/>
                    <w:ind w:right="28"/>
                  </w:pPr>
                  <w:r>
                    <w:t>Upfront payment (above VSL or HELP)</w:t>
                  </w:r>
                </w:p>
              </w:tc>
              <w:tc>
                <w:tcPr>
                  <w:tcW w:w="536" w:type="pct"/>
                  <w:vMerge/>
                  <w:tcBorders>
                    <w:bottom w:val="single" w:sz="6" w:space="0" w:color="BFBFBF"/>
                  </w:tcBorders>
                </w:tcPr>
                <w:p w14:paraId="6CBB35BE" w14:textId="77777777" w:rsidR="00FB484F" w:rsidRDefault="00FB484F" w:rsidP="005928D1">
                  <w:pPr>
                    <w:pStyle w:val="TableColumnHeading"/>
                    <w:ind w:right="28"/>
                  </w:pPr>
                </w:p>
              </w:tc>
              <w:tc>
                <w:tcPr>
                  <w:tcW w:w="780" w:type="pct"/>
                  <w:vMerge/>
                  <w:tcBorders>
                    <w:bottom w:val="single" w:sz="6" w:space="0" w:color="BFBFBF"/>
                  </w:tcBorders>
                </w:tcPr>
                <w:p w14:paraId="6509B3A1" w14:textId="77777777" w:rsidR="00FB484F" w:rsidRDefault="00FB484F" w:rsidP="005928D1">
                  <w:pPr>
                    <w:pStyle w:val="TableColumnHeading"/>
                    <w:ind w:right="28"/>
                  </w:pPr>
                </w:p>
              </w:tc>
            </w:tr>
            <w:tr w:rsidR="00FB484F" w14:paraId="17B07F90" w14:textId="77777777" w:rsidTr="00FB484F">
              <w:trPr>
                <w:tblHeader/>
              </w:trPr>
              <w:tc>
                <w:tcPr>
                  <w:tcW w:w="5000" w:type="pct"/>
                  <w:gridSpan w:val="7"/>
                  <w:shd w:val="clear" w:color="auto" w:fill="F2F2F2" w:themeFill="background1" w:themeFillShade="F2"/>
                  <w:tcMar>
                    <w:top w:w="28" w:type="dxa"/>
                  </w:tcMar>
                </w:tcPr>
                <w:p w14:paraId="01CA22BE" w14:textId="7F8EDCE4" w:rsidR="00FB484F" w:rsidRDefault="00FB484F" w:rsidP="0007353D">
                  <w:pPr>
                    <w:pStyle w:val="TableBodyText"/>
                    <w:spacing w:before="80"/>
                    <w:jc w:val="left"/>
                  </w:pPr>
                  <w:r w:rsidRPr="00A96749">
                    <w:rPr>
                      <w:b/>
                      <w:iCs/>
                    </w:rPr>
                    <w:t>CPP40</w:t>
                  </w:r>
                  <w:r>
                    <w:rPr>
                      <w:b/>
                      <w:iCs/>
                    </w:rPr>
                    <w:t> </w:t>
                  </w:r>
                  <w:r w:rsidRPr="00A96749">
                    <w:rPr>
                      <w:b/>
                      <w:iCs/>
                    </w:rPr>
                    <w:t>115 Cert</w:t>
                  </w:r>
                  <w:r w:rsidR="0007353D">
                    <w:rPr>
                      <w:b/>
                      <w:iCs/>
                    </w:rPr>
                    <w:t>ifiate</w:t>
                  </w:r>
                  <w:r>
                    <w:rPr>
                      <w:b/>
                      <w:iCs/>
                    </w:rPr>
                    <w:t> </w:t>
                  </w:r>
                  <w:r w:rsidRPr="00A96749">
                    <w:rPr>
                      <w:b/>
                      <w:iCs/>
                    </w:rPr>
                    <w:t xml:space="preserve">IV in Building Design </w:t>
                  </w:r>
                  <w:r>
                    <w:rPr>
                      <w:b/>
                      <w:iCs/>
                    </w:rPr>
                    <w:noBreakHyphen/>
                  </w:r>
                  <w:r w:rsidRPr="00A96749">
                    <w:rPr>
                      <w:b/>
                      <w:iCs/>
                    </w:rPr>
                    <w:t xml:space="preserve"> Drafting </w:t>
                  </w:r>
                  <w:r>
                    <w:rPr>
                      <w:b/>
                      <w:iCs/>
                    </w:rPr>
                    <w:br/>
                  </w:r>
                  <w:r w:rsidRPr="00A96749">
                    <w:rPr>
                      <w:b/>
                      <w:iCs/>
                    </w:rPr>
                    <w:t>(1 year)</w:t>
                  </w:r>
                </w:p>
              </w:tc>
            </w:tr>
            <w:tr w:rsidR="00FB484F" w14:paraId="4EBF233E" w14:textId="77777777" w:rsidTr="00FB484F">
              <w:trPr>
                <w:tblHeader/>
              </w:trPr>
              <w:tc>
                <w:tcPr>
                  <w:tcW w:w="1507" w:type="pct"/>
                  <w:shd w:val="clear" w:color="auto" w:fill="auto"/>
                  <w:tcMar>
                    <w:top w:w="28" w:type="dxa"/>
                  </w:tcMar>
                </w:tcPr>
                <w:p w14:paraId="691A7C05" w14:textId="77777777" w:rsidR="00FB484F" w:rsidRPr="00082857" w:rsidRDefault="00FB484F" w:rsidP="005928D1">
                  <w:pPr>
                    <w:pStyle w:val="TableBodyText"/>
                    <w:jc w:val="left"/>
                  </w:pPr>
                  <w:r w:rsidRPr="00082857">
                    <w:t>Built Form Design Academy (NSW)</w:t>
                  </w:r>
                  <w:r w:rsidRPr="00063CCA">
                    <w:rPr>
                      <w:rStyle w:val="NoteLabel"/>
                    </w:rPr>
                    <w:t>c</w:t>
                  </w:r>
                </w:p>
              </w:tc>
              <w:tc>
                <w:tcPr>
                  <w:tcW w:w="526" w:type="pct"/>
                </w:tcPr>
                <w:p w14:paraId="3814BB4F" w14:textId="77777777" w:rsidR="00FB484F" w:rsidRPr="00082857" w:rsidRDefault="00FB484F" w:rsidP="005928D1">
                  <w:pPr>
                    <w:pStyle w:val="TableBodyText"/>
                  </w:pPr>
                  <w:r w:rsidRPr="00082857">
                    <w:t>6</w:t>
                  </w:r>
                  <w:r>
                    <w:t> </w:t>
                  </w:r>
                  <w:r w:rsidRPr="00082857">
                    <w:t>850</w:t>
                  </w:r>
                </w:p>
              </w:tc>
              <w:tc>
                <w:tcPr>
                  <w:tcW w:w="655" w:type="pct"/>
                  <w:shd w:val="clear" w:color="auto" w:fill="auto"/>
                  <w:tcMar>
                    <w:top w:w="28" w:type="dxa"/>
                  </w:tcMar>
                </w:tcPr>
                <w:p w14:paraId="0E62AA55" w14:textId="77777777" w:rsidR="00FB484F" w:rsidRPr="00082857" w:rsidRDefault="00FB484F" w:rsidP="005928D1">
                  <w:pPr>
                    <w:pStyle w:val="TableBodyText"/>
                  </w:pPr>
                  <w:r w:rsidRPr="00082857">
                    <w:t>6</w:t>
                  </w:r>
                  <w:r>
                    <w:t> </w:t>
                  </w:r>
                  <w:r w:rsidRPr="00082857">
                    <w:t>850</w:t>
                  </w:r>
                </w:p>
              </w:tc>
              <w:tc>
                <w:tcPr>
                  <w:tcW w:w="470" w:type="pct"/>
                </w:tcPr>
                <w:p w14:paraId="7A2D302E" w14:textId="77777777" w:rsidR="00FB484F" w:rsidRPr="00082857" w:rsidRDefault="00FB484F" w:rsidP="005928D1">
                  <w:pPr>
                    <w:pStyle w:val="TableBodyText"/>
                  </w:pPr>
                  <w:r>
                    <w:t>..</w:t>
                  </w:r>
                </w:p>
              </w:tc>
              <w:tc>
                <w:tcPr>
                  <w:tcW w:w="525" w:type="pct"/>
                </w:tcPr>
                <w:p w14:paraId="329E427B" w14:textId="77777777" w:rsidR="00FB484F" w:rsidRPr="00082857" w:rsidRDefault="00FB484F" w:rsidP="005928D1">
                  <w:pPr>
                    <w:pStyle w:val="TableBodyText"/>
                  </w:pPr>
                  <w:r w:rsidRPr="00082857">
                    <w:t>..</w:t>
                  </w:r>
                </w:p>
              </w:tc>
              <w:tc>
                <w:tcPr>
                  <w:tcW w:w="536" w:type="pct"/>
                </w:tcPr>
                <w:p w14:paraId="7C694691" w14:textId="77777777" w:rsidR="00FB484F" w:rsidRDefault="00FB484F" w:rsidP="005928D1">
                  <w:pPr>
                    <w:pStyle w:val="TableBodyText"/>
                  </w:pPr>
                  <w:r>
                    <w:t>9 670</w:t>
                  </w:r>
                </w:p>
              </w:tc>
              <w:tc>
                <w:tcPr>
                  <w:tcW w:w="780" w:type="pct"/>
                </w:tcPr>
                <w:p w14:paraId="6DC5195E" w14:textId="77777777" w:rsidR="00FB484F" w:rsidRDefault="00FB484F" w:rsidP="005928D1">
                  <w:pPr>
                    <w:pStyle w:val="TableBodyText"/>
                  </w:pPr>
                  <w:r>
                    <w:t>..</w:t>
                  </w:r>
                </w:p>
              </w:tc>
            </w:tr>
            <w:tr w:rsidR="00FB484F" w14:paraId="4B99AAAC" w14:textId="77777777" w:rsidTr="00FB484F">
              <w:trPr>
                <w:tblHeader/>
              </w:trPr>
              <w:tc>
                <w:tcPr>
                  <w:tcW w:w="1507" w:type="pct"/>
                  <w:shd w:val="clear" w:color="auto" w:fill="auto"/>
                  <w:tcMar>
                    <w:top w:w="28" w:type="dxa"/>
                  </w:tcMar>
                </w:tcPr>
                <w:p w14:paraId="15B7D5E5" w14:textId="77777777" w:rsidR="00FB484F" w:rsidRPr="00082857" w:rsidRDefault="00FB484F" w:rsidP="005928D1">
                  <w:pPr>
                    <w:pStyle w:val="TableBodyText"/>
                    <w:jc w:val="left"/>
                  </w:pPr>
                  <w:r w:rsidRPr="00082857">
                    <w:t>TAFE SA</w:t>
                  </w:r>
                </w:p>
              </w:tc>
              <w:tc>
                <w:tcPr>
                  <w:tcW w:w="526" w:type="pct"/>
                </w:tcPr>
                <w:p w14:paraId="489579E6" w14:textId="77777777" w:rsidR="00FB484F" w:rsidRPr="00082857" w:rsidRDefault="00FB484F" w:rsidP="005928D1">
                  <w:pPr>
                    <w:pStyle w:val="TableBodyText"/>
                  </w:pPr>
                  <w:r w:rsidRPr="00082857">
                    <w:t>18</w:t>
                  </w:r>
                  <w:r>
                    <w:t> </w:t>
                  </w:r>
                  <w:r w:rsidRPr="00082857">
                    <w:t>615</w:t>
                  </w:r>
                </w:p>
              </w:tc>
              <w:tc>
                <w:tcPr>
                  <w:tcW w:w="655" w:type="pct"/>
                  <w:shd w:val="clear" w:color="auto" w:fill="auto"/>
                  <w:tcMar>
                    <w:top w:w="28" w:type="dxa"/>
                  </w:tcMar>
                </w:tcPr>
                <w:p w14:paraId="29723FE0" w14:textId="77777777" w:rsidR="00FB484F" w:rsidRPr="00082857" w:rsidRDefault="00FB484F" w:rsidP="005928D1">
                  <w:pPr>
                    <w:pStyle w:val="TableBodyText"/>
                  </w:pPr>
                  <w:r w:rsidRPr="00082857">
                    <w:t>18</w:t>
                  </w:r>
                  <w:r>
                    <w:t> </w:t>
                  </w:r>
                  <w:r w:rsidRPr="00082857">
                    <w:t>615</w:t>
                  </w:r>
                </w:p>
              </w:tc>
              <w:tc>
                <w:tcPr>
                  <w:tcW w:w="470" w:type="pct"/>
                </w:tcPr>
                <w:p w14:paraId="1F094D9E" w14:textId="77777777" w:rsidR="00FB484F" w:rsidRPr="00082857" w:rsidRDefault="00FB484F" w:rsidP="005928D1">
                  <w:pPr>
                    <w:pStyle w:val="TableBodyText"/>
                  </w:pPr>
                  <w:r w:rsidRPr="00082857">
                    <w:t>3</w:t>
                  </w:r>
                  <w:r>
                    <w:t> </w:t>
                  </w:r>
                  <w:r w:rsidRPr="00082857">
                    <w:t>519</w:t>
                  </w:r>
                </w:p>
              </w:tc>
              <w:tc>
                <w:tcPr>
                  <w:tcW w:w="525" w:type="pct"/>
                </w:tcPr>
                <w:p w14:paraId="42F366B0" w14:textId="77777777" w:rsidR="00FB484F" w:rsidRPr="00082857" w:rsidRDefault="00FB484F" w:rsidP="005928D1">
                  <w:pPr>
                    <w:pStyle w:val="TableBodyText"/>
                  </w:pPr>
                  <w:r w:rsidRPr="00082857">
                    <w:t>3</w:t>
                  </w:r>
                  <w:r>
                    <w:t> </w:t>
                  </w:r>
                  <w:r w:rsidRPr="00082857">
                    <w:t>519</w:t>
                  </w:r>
                </w:p>
              </w:tc>
              <w:tc>
                <w:tcPr>
                  <w:tcW w:w="536" w:type="pct"/>
                </w:tcPr>
                <w:p w14:paraId="0EB741EF" w14:textId="77777777" w:rsidR="00FB484F" w:rsidRPr="00E303D4" w:rsidRDefault="00FB484F" w:rsidP="005928D1">
                  <w:pPr>
                    <w:pStyle w:val="TableBodyText"/>
                    <w:rPr>
                      <w:b/>
                    </w:rPr>
                  </w:pPr>
                  <w:r w:rsidRPr="00E303D4">
                    <w:rPr>
                      <w:b/>
                    </w:rPr>
                    <w:t>na</w:t>
                  </w:r>
                </w:p>
              </w:tc>
              <w:tc>
                <w:tcPr>
                  <w:tcW w:w="780" w:type="pct"/>
                </w:tcPr>
                <w:p w14:paraId="2769390E" w14:textId="77777777" w:rsidR="00FB484F" w:rsidRDefault="00FB484F" w:rsidP="005928D1">
                  <w:pPr>
                    <w:pStyle w:val="TableBodyText"/>
                  </w:pPr>
                  <w:r>
                    <w:t>15 096</w:t>
                  </w:r>
                </w:p>
              </w:tc>
            </w:tr>
            <w:tr w:rsidR="00FB484F" w14:paraId="6DB1C23F" w14:textId="77777777" w:rsidTr="00FB484F">
              <w:trPr>
                <w:tblHeader/>
              </w:trPr>
              <w:tc>
                <w:tcPr>
                  <w:tcW w:w="5000" w:type="pct"/>
                  <w:gridSpan w:val="7"/>
                  <w:shd w:val="clear" w:color="auto" w:fill="F2F2F2" w:themeFill="background1" w:themeFillShade="F2"/>
                  <w:tcMar>
                    <w:top w:w="28" w:type="dxa"/>
                  </w:tcMar>
                </w:tcPr>
                <w:p w14:paraId="4C74990E" w14:textId="6A0E1B76" w:rsidR="00FB484F" w:rsidRDefault="00FB484F" w:rsidP="006652F5">
                  <w:pPr>
                    <w:pStyle w:val="TableBodyText"/>
                    <w:jc w:val="left"/>
                  </w:pPr>
                  <w:r w:rsidRPr="00A96749">
                    <w:rPr>
                      <w:b/>
                      <w:iCs/>
                    </w:rPr>
                    <w:t>CPP50</w:t>
                  </w:r>
                  <w:r>
                    <w:rPr>
                      <w:b/>
                      <w:iCs/>
                    </w:rPr>
                    <w:t> </w:t>
                  </w:r>
                  <w:r w:rsidRPr="00A96749">
                    <w:rPr>
                      <w:b/>
                      <w:iCs/>
                    </w:rPr>
                    <w:t xml:space="preserve">911 Diploma of Building Design </w:t>
                  </w:r>
                  <w:r>
                    <w:rPr>
                      <w:b/>
                      <w:iCs/>
                    </w:rPr>
                    <w:br/>
                  </w:r>
                  <w:r w:rsidRPr="00A96749">
                    <w:rPr>
                      <w:b/>
                      <w:iCs/>
                    </w:rPr>
                    <w:t>(2 years)</w:t>
                  </w:r>
                </w:p>
              </w:tc>
            </w:tr>
            <w:tr w:rsidR="00FB484F" w14:paraId="091EBC6B" w14:textId="77777777" w:rsidTr="00FB484F">
              <w:trPr>
                <w:tblHeader/>
              </w:trPr>
              <w:tc>
                <w:tcPr>
                  <w:tcW w:w="1507" w:type="pct"/>
                  <w:shd w:val="clear" w:color="auto" w:fill="auto"/>
                  <w:tcMar>
                    <w:top w:w="28" w:type="dxa"/>
                  </w:tcMar>
                </w:tcPr>
                <w:p w14:paraId="5775DD27" w14:textId="77777777" w:rsidR="00FB484F" w:rsidRPr="0037378A" w:rsidRDefault="00FB484F" w:rsidP="005928D1">
                  <w:pPr>
                    <w:pStyle w:val="TableBodyText"/>
                    <w:jc w:val="left"/>
                  </w:pPr>
                  <w:r w:rsidRPr="0037378A">
                    <w:t>TAFE NSW</w:t>
                  </w:r>
                </w:p>
              </w:tc>
              <w:tc>
                <w:tcPr>
                  <w:tcW w:w="526" w:type="pct"/>
                </w:tcPr>
                <w:p w14:paraId="5FB1FB28" w14:textId="77777777" w:rsidR="00FB484F" w:rsidRPr="0037378A" w:rsidRDefault="00FB484F" w:rsidP="005928D1">
                  <w:pPr>
                    <w:pStyle w:val="TableBodyText"/>
                  </w:pPr>
                  <w:r>
                    <w:t>14 4</w:t>
                  </w:r>
                  <w:r w:rsidRPr="0037378A">
                    <w:t>00</w:t>
                  </w:r>
                </w:p>
              </w:tc>
              <w:tc>
                <w:tcPr>
                  <w:tcW w:w="655" w:type="pct"/>
                  <w:shd w:val="clear" w:color="auto" w:fill="auto"/>
                  <w:tcMar>
                    <w:top w:w="28" w:type="dxa"/>
                  </w:tcMar>
                </w:tcPr>
                <w:p w14:paraId="49FD0D24" w14:textId="77777777" w:rsidR="00FB484F" w:rsidRPr="0037378A" w:rsidRDefault="00FB484F" w:rsidP="005928D1">
                  <w:pPr>
                    <w:pStyle w:val="TableBodyText"/>
                  </w:pPr>
                  <w:r>
                    <w:t>3 872</w:t>
                  </w:r>
                </w:p>
              </w:tc>
              <w:tc>
                <w:tcPr>
                  <w:tcW w:w="470" w:type="pct"/>
                </w:tcPr>
                <w:p w14:paraId="0BEDEF3B" w14:textId="77777777" w:rsidR="00FB484F" w:rsidRPr="0037378A" w:rsidRDefault="00FB484F" w:rsidP="005928D1">
                  <w:pPr>
                    <w:pStyle w:val="TableBodyText"/>
                  </w:pPr>
                  <w:r w:rsidRPr="0037378A">
                    <w:t>3</w:t>
                  </w:r>
                  <w:r>
                    <w:t> </w:t>
                  </w:r>
                  <w:r w:rsidRPr="0037378A">
                    <w:t>600</w:t>
                  </w:r>
                </w:p>
              </w:tc>
              <w:tc>
                <w:tcPr>
                  <w:tcW w:w="525" w:type="pct"/>
                </w:tcPr>
                <w:p w14:paraId="41FF530C" w14:textId="77777777" w:rsidR="00FB484F" w:rsidRPr="0037378A" w:rsidRDefault="00FB484F" w:rsidP="005928D1">
                  <w:pPr>
                    <w:pStyle w:val="TableBodyText"/>
                  </w:pPr>
                  <w:r w:rsidRPr="0037378A">
                    <w:t>0</w:t>
                  </w:r>
                </w:p>
              </w:tc>
              <w:tc>
                <w:tcPr>
                  <w:tcW w:w="536" w:type="pct"/>
                </w:tcPr>
                <w:p w14:paraId="7B21B811" w14:textId="77777777" w:rsidR="00FB484F" w:rsidRPr="0037378A" w:rsidRDefault="00FB484F" w:rsidP="005928D1">
                  <w:pPr>
                    <w:pStyle w:val="TableBodyText"/>
                  </w:pPr>
                  <w:r w:rsidRPr="0037378A">
                    <w:t>10</w:t>
                  </w:r>
                  <w:r>
                    <w:t> </w:t>
                  </w:r>
                  <w:r w:rsidRPr="0037378A">
                    <w:t>800</w:t>
                  </w:r>
                </w:p>
              </w:tc>
              <w:tc>
                <w:tcPr>
                  <w:tcW w:w="780" w:type="pct"/>
                </w:tcPr>
                <w:p w14:paraId="579F53AB" w14:textId="77777777" w:rsidR="00FB484F" w:rsidRPr="0037378A" w:rsidRDefault="00FB484F" w:rsidP="005928D1">
                  <w:pPr>
                    <w:pStyle w:val="TableBodyText"/>
                  </w:pPr>
                  <w:r w:rsidRPr="0037378A">
                    <w:t>1</w:t>
                  </w:r>
                  <w:r>
                    <w:t>0 8</w:t>
                  </w:r>
                  <w:r w:rsidRPr="0037378A">
                    <w:t>00</w:t>
                  </w:r>
                </w:p>
              </w:tc>
            </w:tr>
            <w:tr w:rsidR="00FB484F" w14:paraId="176E32D3" w14:textId="77777777" w:rsidTr="00FB484F">
              <w:trPr>
                <w:tblHeader/>
              </w:trPr>
              <w:tc>
                <w:tcPr>
                  <w:tcW w:w="1507" w:type="pct"/>
                  <w:shd w:val="clear" w:color="auto" w:fill="auto"/>
                  <w:tcMar>
                    <w:top w:w="28" w:type="dxa"/>
                  </w:tcMar>
                </w:tcPr>
                <w:p w14:paraId="7B2F1C46" w14:textId="77777777" w:rsidR="00FB484F" w:rsidRPr="0037378A" w:rsidRDefault="00FB484F" w:rsidP="005928D1">
                  <w:pPr>
                    <w:pStyle w:val="TableBodyText"/>
                    <w:jc w:val="left"/>
                  </w:pPr>
                  <w:r w:rsidRPr="0037378A">
                    <w:t>TAFE SA</w:t>
                  </w:r>
                </w:p>
              </w:tc>
              <w:tc>
                <w:tcPr>
                  <w:tcW w:w="526" w:type="pct"/>
                </w:tcPr>
                <w:p w14:paraId="595CAD9A" w14:textId="77777777" w:rsidR="00FB484F" w:rsidRPr="0037378A" w:rsidRDefault="00FB484F" w:rsidP="005928D1">
                  <w:pPr>
                    <w:pStyle w:val="TableBodyText"/>
                  </w:pPr>
                  <w:r w:rsidRPr="0037378A">
                    <w:t>31</w:t>
                  </w:r>
                  <w:r>
                    <w:t> </w:t>
                  </w:r>
                  <w:r w:rsidRPr="0037378A">
                    <w:t>280</w:t>
                  </w:r>
                </w:p>
              </w:tc>
              <w:tc>
                <w:tcPr>
                  <w:tcW w:w="655" w:type="pct"/>
                  <w:shd w:val="clear" w:color="auto" w:fill="auto"/>
                  <w:tcMar>
                    <w:top w:w="28" w:type="dxa"/>
                  </w:tcMar>
                </w:tcPr>
                <w:p w14:paraId="537CD6AB" w14:textId="77777777" w:rsidR="00FB484F" w:rsidRPr="0037378A" w:rsidRDefault="00FB484F" w:rsidP="005928D1">
                  <w:pPr>
                    <w:pStyle w:val="TableBodyText"/>
                  </w:pPr>
                  <w:r w:rsidRPr="0037378A">
                    <w:t>20</w:t>
                  </w:r>
                  <w:r>
                    <w:t> </w:t>
                  </w:r>
                  <w:r w:rsidRPr="0037378A">
                    <w:t>742</w:t>
                  </w:r>
                </w:p>
              </w:tc>
              <w:tc>
                <w:tcPr>
                  <w:tcW w:w="470" w:type="pct"/>
                </w:tcPr>
                <w:p w14:paraId="77444345" w14:textId="77777777" w:rsidR="00FB484F" w:rsidRPr="0037378A" w:rsidRDefault="00FB484F" w:rsidP="005928D1">
                  <w:pPr>
                    <w:pStyle w:val="TableBodyText"/>
                  </w:pPr>
                  <w:r w:rsidRPr="0037378A">
                    <w:t>8</w:t>
                  </w:r>
                  <w:r>
                    <w:t> </w:t>
                  </w:r>
                  <w:r w:rsidRPr="0037378A">
                    <w:t>160</w:t>
                  </w:r>
                </w:p>
              </w:tc>
              <w:tc>
                <w:tcPr>
                  <w:tcW w:w="525" w:type="pct"/>
                </w:tcPr>
                <w:p w14:paraId="10D5B684" w14:textId="77777777" w:rsidR="00FB484F" w:rsidRPr="0037378A" w:rsidRDefault="00FB484F" w:rsidP="005928D1">
                  <w:pPr>
                    <w:pStyle w:val="TableBodyText"/>
                  </w:pPr>
                  <w:r w:rsidRPr="0037378A">
                    <w:t>0</w:t>
                  </w:r>
                </w:p>
              </w:tc>
              <w:tc>
                <w:tcPr>
                  <w:tcW w:w="536" w:type="pct"/>
                </w:tcPr>
                <w:p w14:paraId="71C79096" w14:textId="77777777" w:rsidR="00FB484F" w:rsidRPr="00E303D4" w:rsidRDefault="00FB484F" w:rsidP="005928D1">
                  <w:pPr>
                    <w:pStyle w:val="TableBodyText"/>
                    <w:rPr>
                      <w:b/>
                    </w:rPr>
                  </w:pPr>
                  <w:r w:rsidRPr="00E303D4">
                    <w:rPr>
                      <w:b/>
                    </w:rPr>
                    <w:t>na</w:t>
                  </w:r>
                </w:p>
              </w:tc>
              <w:tc>
                <w:tcPr>
                  <w:tcW w:w="780" w:type="pct"/>
                </w:tcPr>
                <w:p w14:paraId="1002B1E5" w14:textId="77777777" w:rsidR="00FB484F" w:rsidRPr="0037378A" w:rsidRDefault="00FB484F" w:rsidP="005928D1">
                  <w:pPr>
                    <w:pStyle w:val="TableBodyText"/>
                  </w:pPr>
                  <w:r w:rsidRPr="0037378A">
                    <w:t>23</w:t>
                  </w:r>
                  <w:r>
                    <w:t> </w:t>
                  </w:r>
                  <w:r w:rsidRPr="0037378A">
                    <w:t>120</w:t>
                  </w:r>
                </w:p>
              </w:tc>
            </w:tr>
            <w:tr w:rsidR="00FB484F" w14:paraId="218B5110" w14:textId="77777777" w:rsidTr="00FB484F">
              <w:trPr>
                <w:tblHeader/>
              </w:trPr>
              <w:tc>
                <w:tcPr>
                  <w:tcW w:w="1507" w:type="pct"/>
                  <w:shd w:val="clear" w:color="auto" w:fill="auto"/>
                  <w:tcMar>
                    <w:top w:w="28" w:type="dxa"/>
                  </w:tcMar>
                </w:tcPr>
                <w:p w14:paraId="79A08DF5" w14:textId="77777777" w:rsidR="00FB484F" w:rsidRPr="0037378A" w:rsidRDefault="00FB484F" w:rsidP="005928D1">
                  <w:pPr>
                    <w:pStyle w:val="TableBodyText"/>
                    <w:jc w:val="left"/>
                  </w:pPr>
                  <w:r w:rsidRPr="0037378A">
                    <w:t>TAFE Q</w:t>
                  </w:r>
                  <w:r>
                    <w:t>ueensland</w:t>
                  </w:r>
                </w:p>
              </w:tc>
              <w:tc>
                <w:tcPr>
                  <w:tcW w:w="526" w:type="pct"/>
                </w:tcPr>
                <w:p w14:paraId="1F72F0E2" w14:textId="77777777" w:rsidR="00FB484F" w:rsidRPr="0037378A" w:rsidRDefault="00FB484F" w:rsidP="005928D1">
                  <w:pPr>
                    <w:pStyle w:val="TableBodyText"/>
                  </w:pPr>
                  <w:r w:rsidRPr="0037378A">
                    <w:t>14</w:t>
                  </w:r>
                  <w:r>
                    <w:t> </w:t>
                  </w:r>
                  <w:r w:rsidRPr="0037378A">
                    <w:t>725</w:t>
                  </w:r>
                </w:p>
              </w:tc>
              <w:tc>
                <w:tcPr>
                  <w:tcW w:w="655" w:type="pct"/>
                  <w:shd w:val="clear" w:color="auto" w:fill="auto"/>
                  <w:tcMar>
                    <w:top w:w="28" w:type="dxa"/>
                  </w:tcMar>
                </w:tcPr>
                <w:p w14:paraId="178FD1C4" w14:textId="77777777" w:rsidR="00FB484F" w:rsidRPr="0037378A" w:rsidRDefault="00FB484F" w:rsidP="005928D1">
                  <w:pPr>
                    <w:pStyle w:val="TableBodyText"/>
                  </w:pPr>
                  <w:r w:rsidRPr="0037378A">
                    <w:t>4</w:t>
                  </w:r>
                  <w:r>
                    <w:t> </w:t>
                  </w:r>
                  <w:r w:rsidRPr="0037378A">
                    <w:t>197</w:t>
                  </w:r>
                </w:p>
              </w:tc>
              <w:tc>
                <w:tcPr>
                  <w:tcW w:w="470" w:type="pct"/>
                </w:tcPr>
                <w:p w14:paraId="036F0082" w14:textId="77777777" w:rsidR="00FB484F" w:rsidRPr="0037378A" w:rsidRDefault="00FB484F" w:rsidP="005928D1">
                  <w:pPr>
                    <w:pStyle w:val="TableBodyText"/>
                  </w:pPr>
                  <w:r w:rsidRPr="0037378A">
                    <w:t>10</w:t>
                  </w:r>
                  <w:r>
                    <w:t> </w:t>
                  </w:r>
                  <w:r w:rsidRPr="0037378A">
                    <w:t>455</w:t>
                  </w:r>
                </w:p>
              </w:tc>
              <w:tc>
                <w:tcPr>
                  <w:tcW w:w="525" w:type="pct"/>
                </w:tcPr>
                <w:p w14:paraId="54732676" w14:textId="77777777" w:rsidR="00FB484F" w:rsidRPr="0037378A" w:rsidRDefault="00FB484F" w:rsidP="005928D1">
                  <w:pPr>
                    <w:pStyle w:val="TableBodyText"/>
                  </w:pPr>
                  <w:r w:rsidRPr="0037378A">
                    <w:t>0</w:t>
                  </w:r>
                </w:p>
              </w:tc>
              <w:tc>
                <w:tcPr>
                  <w:tcW w:w="536" w:type="pct"/>
                </w:tcPr>
                <w:p w14:paraId="60974F49" w14:textId="77777777" w:rsidR="00FB484F" w:rsidRPr="0037378A" w:rsidRDefault="00FB484F" w:rsidP="005928D1">
                  <w:pPr>
                    <w:pStyle w:val="TableBodyText"/>
                  </w:pPr>
                  <w:r w:rsidRPr="0037378A">
                    <w:t>4</w:t>
                  </w:r>
                  <w:r>
                    <w:t> </w:t>
                  </w:r>
                  <w:r w:rsidRPr="0037378A">
                    <w:t>270</w:t>
                  </w:r>
                </w:p>
              </w:tc>
              <w:tc>
                <w:tcPr>
                  <w:tcW w:w="780" w:type="pct"/>
                </w:tcPr>
                <w:p w14:paraId="27C99C3B" w14:textId="77777777" w:rsidR="00FB484F" w:rsidRPr="0037378A" w:rsidRDefault="00FB484F" w:rsidP="005928D1">
                  <w:pPr>
                    <w:pStyle w:val="TableBodyText"/>
                  </w:pPr>
                  <w:r w:rsidRPr="0037378A">
                    <w:t>4</w:t>
                  </w:r>
                  <w:r>
                    <w:t> </w:t>
                  </w:r>
                  <w:r w:rsidRPr="0037378A">
                    <w:t>270</w:t>
                  </w:r>
                </w:p>
              </w:tc>
            </w:tr>
            <w:tr w:rsidR="00FB484F" w14:paraId="7AFCCA28" w14:textId="77777777" w:rsidTr="00FB484F">
              <w:tc>
                <w:tcPr>
                  <w:tcW w:w="1507" w:type="pct"/>
                </w:tcPr>
                <w:p w14:paraId="78B1A202" w14:textId="77777777" w:rsidR="00FB484F" w:rsidRPr="0037378A" w:rsidRDefault="00FB484F" w:rsidP="005928D1">
                  <w:pPr>
                    <w:pStyle w:val="TableBodyText"/>
                    <w:jc w:val="left"/>
                  </w:pPr>
                  <w:r w:rsidRPr="0037378A">
                    <w:t>Northmetropolitan TAFE (WA)</w:t>
                  </w:r>
                </w:p>
              </w:tc>
              <w:tc>
                <w:tcPr>
                  <w:tcW w:w="526" w:type="pct"/>
                </w:tcPr>
                <w:p w14:paraId="51A126B4" w14:textId="77777777" w:rsidR="00FB484F" w:rsidRPr="0037378A" w:rsidRDefault="00FB484F" w:rsidP="005928D1">
                  <w:pPr>
                    <w:pStyle w:val="TableBodyText"/>
                  </w:pPr>
                  <w:r w:rsidRPr="0037378A">
                    <w:t>6</w:t>
                  </w:r>
                  <w:r>
                    <w:t> </w:t>
                  </w:r>
                  <w:r w:rsidRPr="0037378A">
                    <w:t>380</w:t>
                  </w:r>
                </w:p>
              </w:tc>
              <w:tc>
                <w:tcPr>
                  <w:tcW w:w="655" w:type="pct"/>
                </w:tcPr>
                <w:p w14:paraId="2E56AA86" w14:textId="77777777" w:rsidR="00FB484F" w:rsidRPr="0037378A" w:rsidRDefault="00FB484F" w:rsidP="005928D1">
                  <w:pPr>
                    <w:pStyle w:val="TableBodyText"/>
                  </w:pPr>
                  <w:r w:rsidRPr="0037378A">
                    <w:t>0</w:t>
                  </w:r>
                </w:p>
              </w:tc>
              <w:tc>
                <w:tcPr>
                  <w:tcW w:w="470" w:type="pct"/>
                </w:tcPr>
                <w:p w14:paraId="4DD89612" w14:textId="77777777" w:rsidR="00FB484F" w:rsidRPr="0037378A" w:rsidRDefault="00FB484F" w:rsidP="005928D1">
                  <w:pPr>
                    <w:pStyle w:val="TableBodyText"/>
                  </w:pPr>
                  <w:r w:rsidRPr="0037378A">
                    <w:t>..</w:t>
                  </w:r>
                </w:p>
              </w:tc>
              <w:tc>
                <w:tcPr>
                  <w:tcW w:w="525" w:type="pct"/>
                </w:tcPr>
                <w:p w14:paraId="0901FDA5" w14:textId="77777777" w:rsidR="00FB484F" w:rsidRPr="0037378A" w:rsidRDefault="00FB484F" w:rsidP="005928D1">
                  <w:pPr>
                    <w:pStyle w:val="TableBodyText"/>
                  </w:pPr>
                  <w:r w:rsidRPr="0037378A">
                    <w:t>..</w:t>
                  </w:r>
                </w:p>
              </w:tc>
              <w:tc>
                <w:tcPr>
                  <w:tcW w:w="536" w:type="pct"/>
                </w:tcPr>
                <w:p w14:paraId="2C6C52E6" w14:textId="77777777" w:rsidR="00FB484F" w:rsidRPr="0037378A" w:rsidRDefault="00FB484F" w:rsidP="005928D1">
                  <w:pPr>
                    <w:pStyle w:val="TableBodyText"/>
                  </w:pPr>
                  <w:r>
                    <w:t>..</w:t>
                  </w:r>
                </w:p>
              </w:tc>
              <w:tc>
                <w:tcPr>
                  <w:tcW w:w="780" w:type="pct"/>
                </w:tcPr>
                <w:p w14:paraId="52B4FE9F" w14:textId="77777777" w:rsidR="00FB484F" w:rsidRPr="0037378A" w:rsidRDefault="00FB484F" w:rsidP="005928D1">
                  <w:pPr>
                    <w:pStyle w:val="TableBodyText"/>
                  </w:pPr>
                  <w:r w:rsidRPr="0037378A">
                    <w:t>..</w:t>
                  </w:r>
                </w:p>
              </w:tc>
            </w:tr>
            <w:tr w:rsidR="00FB484F" w14:paraId="10DFBDDD" w14:textId="77777777" w:rsidTr="00FB484F">
              <w:tc>
                <w:tcPr>
                  <w:tcW w:w="1507" w:type="pct"/>
                </w:tcPr>
                <w:p w14:paraId="4EE45EB6" w14:textId="77777777" w:rsidR="00FB484F" w:rsidRPr="0037378A" w:rsidRDefault="00FB484F" w:rsidP="005928D1">
                  <w:pPr>
                    <w:pStyle w:val="TableBodyText"/>
                    <w:jc w:val="left"/>
                  </w:pPr>
                  <w:r w:rsidRPr="0037378A">
                    <w:t>TasTAFE</w:t>
                  </w:r>
                </w:p>
              </w:tc>
              <w:tc>
                <w:tcPr>
                  <w:tcW w:w="526" w:type="pct"/>
                </w:tcPr>
                <w:p w14:paraId="2A124176" w14:textId="77777777" w:rsidR="00FB484F" w:rsidRPr="0037378A" w:rsidRDefault="00FB484F" w:rsidP="005928D1">
                  <w:pPr>
                    <w:pStyle w:val="TableBodyText"/>
                  </w:pPr>
                  <w:r w:rsidRPr="0037378A">
                    <w:t>16</w:t>
                  </w:r>
                  <w:r>
                    <w:t> </w:t>
                  </w:r>
                  <w:r w:rsidRPr="0037378A">
                    <w:t>417</w:t>
                  </w:r>
                </w:p>
              </w:tc>
              <w:tc>
                <w:tcPr>
                  <w:tcW w:w="655" w:type="pct"/>
                </w:tcPr>
                <w:p w14:paraId="19662170" w14:textId="77777777" w:rsidR="00FB484F" w:rsidRPr="0037378A" w:rsidRDefault="00FB484F" w:rsidP="005928D1">
                  <w:pPr>
                    <w:pStyle w:val="TableBodyText"/>
                  </w:pPr>
                  <w:r w:rsidRPr="0037378A">
                    <w:t>5</w:t>
                  </w:r>
                  <w:r>
                    <w:t> </w:t>
                  </w:r>
                  <w:r w:rsidRPr="0037378A">
                    <w:t>889</w:t>
                  </w:r>
                </w:p>
              </w:tc>
              <w:tc>
                <w:tcPr>
                  <w:tcW w:w="470" w:type="pct"/>
                </w:tcPr>
                <w:p w14:paraId="7E1D89CB" w14:textId="77777777" w:rsidR="00FB484F" w:rsidRPr="0037378A" w:rsidRDefault="00FB484F" w:rsidP="005928D1">
                  <w:pPr>
                    <w:pStyle w:val="TableBodyText"/>
                  </w:pPr>
                  <w:r w:rsidRPr="0037378A">
                    <w:t>10</w:t>
                  </w:r>
                  <w:r>
                    <w:t> </w:t>
                  </w:r>
                  <w:r w:rsidRPr="0037378A">
                    <w:t>34</w:t>
                  </w:r>
                  <w:r>
                    <w:t>2</w:t>
                  </w:r>
                </w:p>
              </w:tc>
              <w:tc>
                <w:tcPr>
                  <w:tcW w:w="525" w:type="pct"/>
                </w:tcPr>
                <w:p w14:paraId="4E3C3538" w14:textId="77777777" w:rsidR="00FB484F" w:rsidRPr="0037378A" w:rsidRDefault="00FB484F" w:rsidP="005928D1">
                  <w:pPr>
                    <w:pStyle w:val="TableBodyText"/>
                  </w:pPr>
                  <w:r w:rsidRPr="0037378A">
                    <w:t>0</w:t>
                  </w:r>
                </w:p>
              </w:tc>
              <w:tc>
                <w:tcPr>
                  <w:tcW w:w="536" w:type="pct"/>
                </w:tcPr>
                <w:p w14:paraId="76D28493" w14:textId="77777777" w:rsidR="00FB484F" w:rsidRPr="00E303D4" w:rsidRDefault="00FB484F" w:rsidP="005928D1">
                  <w:pPr>
                    <w:pStyle w:val="TableBodyText"/>
                    <w:rPr>
                      <w:b/>
                    </w:rPr>
                  </w:pPr>
                  <w:r w:rsidRPr="00E303D4">
                    <w:rPr>
                      <w:b/>
                    </w:rPr>
                    <w:t>na</w:t>
                  </w:r>
                </w:p>
              </w:tc>
              <w:tc>
                <w:tcPr>
                  <w:tcW w:w="780" w:type="pct"/>
                </w:tcPr>
                <w:p w14:paraId="0534F670" w14:textId="77777777" w:rsidR="00FB484F" w:rsidRPr="0037378A" w:rsidRDefault="00FB484F" w:rsidP="005928D1">
                  <w:pPr>
                    <w:pStyle w:val="TableBodyText"/>
                  </w:pPr>
                  <w:r w:rsidRPr="0037378A">
                    <w:t>6</w:t>
                  </w:r>
                  <w:r>
                    <w:t> </w:t>
                  </w:r>
                  <w:r w:rsidRPr="0037378A">
                    <w:t>07</w:t>
                  </w:r>
                  <w:r>
                    <w:t>5</w:t>
                  </w:r>
                </w:p>
              </w:tc>
            </w:tr>
            <w:tr w:rsidR="00FB484F" w14:paraId="52C6AFCE" w14:textId="77777777" w:rsidTr="00FB484F">
              <w:tc>
                <w:tcPr>
                  <w:tcW w:w="1507" w:type="pct"/>
                </w:tcPr>
                <w:p w14:paraId="7283736A" w14:textId="77777777" w:rsidR="00FB484F" w:rsidRPr="0037378A" w:rsidRDefault="00FB484F" w:rsidP="005928D1">
                  <w:pPr>
                    <w:pStyle w:val="TableBodyText"/>
                    <w:jc w:val="left"/>
                  </w:pPr>
                  <w:r w:rsidRPr="0037378A">
                    <w:t>Canberra Institute of Technology</w:t>
                  </w:r>
                  <w:r w:rsidRPr="00063CCA">
                    <w:rPr>
                      <w:rStyle w:val="NoteLabel"/>
                    </w:rPr>
                    <w:t>d</w:t>
                  </w:r>
                </w:p>
              </w:tc>
              <w:tc>
                <w:tcPr>
                  <w:tcW w:w="526" w:type="pct"/>
                </w:tcPr>
                <w:p w14:paraId="37EFA930" w14:textId="77777777" w:rsidR="00FB484F" w:rsidRPr="0037378A" w:rsidRDefault="00FB484F" w:rsidP="005928D1">
                  <w:pPr>
                    <w:pStyle w:val="TableBodyText"/>
                  </w:pPr>
                  <w:r w:rsidRPr="0037378A">
                    <w:t>4</w:t>
                  </w:r>
                  <w:r>
                    <w:t> </w:t>
                  </w:r>
                  <w:r w:rsidRPr="0037378A">
                    <w:t>031</w:t>
                  </w:r>
                </w:p>
              </w:tc>
              <w:tc>
                <w:tcPr>
                  <w:tcW w:w="655" w:type="pct"/>
                </w:tcPr>
                <w:p w14:paraId="003A5DB3" w14:textId="77777777" w:rsidR="00FB484F" w:rsidRPr="0037378A" w:rsidRDefault="00FB484F" w:rsidP="005928D1">
                  <w:pPr>
                    <w:pStyle w:val="TableBodyText"/>
                  </w:pPr>
                  <w:r w:rsidRPr="0037378A">
                    <w:t>0</w:t>
                  </w:r>
                </w:p>
              </w:tc>
              <w:tc>
                <w:tcPr>
                  <w:tcW w:w="470" w:type="pct"/>
                </w:tcPr>
                <w:p w14:paraId="5A294589" w14:textId="77777777" w:rsidR="00FB484F" w:rsidRPr="0037378A" w:rsidRDefault="00FB484F" w:rsidP="005928D1">
                  <w:pPr>
                    <w:pStyle w:val="TableBodyText"/>
                  </w:pPr>
                  <w:r w:rsidRPr="0037378A">
                    <w:t>..</w:t>
                  </w:r>
                </w:p>
              </w:tc>
              <w:tc>
                <w:tcPr>
                  <w:tcW w:w="525" w:type="pct"/>
                </w:tcPr>
                <w:p w14:paraId="7C5D8ABC" w14:textId="77777777" w:rsidR="00FB484F" w:rsidRPr="0037378A" w:rsidRDefault="00FB484F" w:rsidP="005928D1">
                  <w:pPr>
                    <w:pStyle w:val="TableBodyText"/>
                  </w:pPr>
                  <w:r w:rsidRPr="0037378A">
                    <w:t>..</w:t>
                  </w:r>
                </w:p>
              </w:tc>
              <w:tc>
                <w:tcPr>
                  <w:tcW w:w="536" w:type="pct"/>
                </w:tcPr>
                <w:p w14:paraId="2BA04117" w14:textId="77777777" w:rsidR="00FB484F" w:rsidRPr="0037378A" w:rsidRDefault="00FB484F" w:rsidP="005928D1">
                  <w:pPr>
                    <w:pStyle w:val="TableBodyText"/>
                  </w:pPr>
                  <w:r w:rsidRPr="0037378A">
                    <w:t>..</w:t>
                  </w:r>
                </w:p>
              </w:tc>
              <w:tc>
                <w:tcPr>
                  <w:tcW w:w="780" w:type="pct"/>
                </w:tcPr>
                <w:p w14:paraId="3DEDCD52" w14:textId="77777777" w:rsidR="00FB484F" w:rsidRPr="0037378A" w:rsidRDefault="00FB484F" w:rsidP="005928D1">
                  <w:pPr>
                    <w:pStyle w:val="TableBodyText"/>
                  </w:pPr>
                  <w:r w:rsidRPr="0037378A">
                    <w:t>..</w:t>
                  </w:r>
                </w:p>
              </w:tc>
            </w:tr>
            <w:tr w:rsidR="00FB484F" w14:paraId="5B65F38D" w14:textId="77777777" w:rsidTr="00FB484F">
              <w:tc>
                <w:tcPr>
                  <w:tcW w:w="5000" w:type="pct"/>
                  <w:gridSpan w:val="7"/>
                  <w:shd w:val="clear" w:color="auto" w:fill="F2F2F2" w:themeFill="background1" w:themeFillShade="F2"/>
                </w:tcPr>
                <w:p w14:paraId="1EFFC13D" w14:textId="379305F3" w:rsidR="00FB484F" w:rsidRDefault="00FB484F" w:rsidP="006652F5">
                  <w:pPr>
                    <w:pStyle w:val="TableBodyText"/>
                    <w:ind w:right="28"/>
                    <w:jc w:val="left"/>
                  </w:pPr>
                  <w:r w:rsidRPr="00A96749">
                    <w:rPr>
                      <w:b/>
                      <w:iCs/>
                    </w:rPr>
                    <w:t>Bachelor of Building Design</w:t>
                  </w:r>
                  <w:r>
                    <w:rPr>
                      <w:b/>
                      <w:iCs/>
                    </w:rPr>
                    <w:t xml:space="preserve"> </w:t>
                  </w:r>
                  <w:r>
                    <w:rPr>
                      <w:b/>
                      <w:iCs/>
                    </w:rPr>
                    <w:br/>
                  </w:r>
                  <w:r w:rsidRPr="00A96749">
                    <w:rPr>
                      <w:b/>
                      <w:iCs/>
                    </w:rPr>
                    <w:t>(3 years)</w:t>
                  </w:r>
                </w:p>
              </w:tc>
            </w:tr>
            <w:tr w:rsidR="00FB484F" w14:paraId="6FDFFB1E" w14:textId="77777777" w:rsidTr="00FB484F">
              <w:tc>
                <w:tcPr>
                  <w:tcW w:w="1507" w:type="pct"/>
                </w:tcPr>
                <w:p w14:paraId="713D5BD6" w14:textId="77777777" w:rsidR="00FB484F" w:rsidRPr="00151D6E" w:rsidRDefault="00FB484F" w:rsidP="005928D1">
                  <w:pPr>
                    <w:pStyle w:val="TableBodyText"/>
                    <w:jc w:val="left"/>
                  </w:pPr>
                  <w:r w:rsidRPr="00151D6E">
                    <w:t>Public universities</w:t>
                  </w:r>
                </w:p>
              </w:tc>
              <w:tc>
                <w:tcPr>
                  <w:tcW w:w="526" w:type="pct"/>
                </w:tcPr>
                <w:p w14:paraId="59F904FF" w14:textId="77777777" w:rsidR="00FB484F" w:rsidRDefault="00FB484F" w:rsidP="005928D1">
                  <w:pPr>
                    <w:pStyle w:val="TableBodyText"/>
                  </w:pPr>
                  <w:r>
                    <w:t>Varies</w:t>
                  </w:r>
                </w:p>
              </w:tc>
              <w:tc>
                <w:tcPr>
                  <w:tcW w:w="655" w:type="pct"/>
                </w:tcPr>
                <w:p w14:paraId="414185F9" w14:textId="77777777" w:rsidR="00FB484F" w:rsidRDefault="00FB484F" w:rsidP="005928D1">
                  <w:pPr>
                    <w:pStyle w:val="TableBodyText"/>
                  </w:pPr>
                  <w:r>
                    <w:t>Varies</w:t>
                  </w:r>
                </w:p>
              </w:tc>
              <w:tc>
                <w:tcPr>
                  <w:tcW w:w="470" w:type="pct"/>
                </w:tcPr>
                <w:p w14:paraId="09BD8B69" w14:textId="77777777" w:rsidR="00FB484F" w:rsidRDefault="00FB484F" w:rsidP="005928D1">
                  <w:pPr>
                    <w:pStyle w:val="TableBodyText"/>
                  </w:pPr>
                  <w:r>
                    <w:t>28 581</w:t>
                  </w:r>
                </w:p>
              </w:tc>
              <w:tc>
                <w:tcPr>
                  <w:tcW w:w="525" w:type="pct"/>
                </w:tcPr>
                <w:p w14:paraId="4799E87A" w14:textId="77777777" w:rsidR="00FB484F" w:rsidRDefault="00FB484F" w:rsidP="005928D1">
                  <w:pPr>
                    <w:pStyle w:val="TableBodyText"/>
                  </w:pPr>
                  <w:r>
                    <w:t>0</w:t>
                  </w:r>
                </w:p>
              </w:tc>
              <w:tc>
                <w:tcPr>
                  <w:tcW w:w="536" w:type="pct"/>
                </w:tcPr>
                <w:p w14:paraId="76786609" w14:textId="77777777" w:rsidR="00FB484F" w:rsidRDefault="00FB484F" w:rsidP="005928D1">
                  <w:pPr>
                    <w:pStyle w:val="TableBodyText"/>
                  </w:pPr>
                  <w:r>
                    <w:t>56 760</w:t>
                  </w:r>
                </w:p>
              </w:tc>
              <w:tc>
                <w:tcPr>
                  <w:tcW w:w="780" w:type="pct"/>
                </w:tcPr>
                <w:p w14:paraId="03EF5FAF" w14:textId="77777777" w:rsidR="00FB484F" w:rsidRDefault="00FB484F" w:rsidP="005928D1">
                  <w:pPr>
                    <w:pStyle w:val="TableBodyText"/>
                  </w:pPr>
                  <w:r>
                    <w:t>..</w:t>
                  </w:r>
                </w:p>
              </w:tc>
            </w:tr>
            <w:tr w:rsidR="00FB484F" w14:paraId="0D155A69" w14:textId="77777777" w:rsidTr="00FB484F">
              <w:trPr>
                <w:trHeight w:val="46"/>
              </w:trPr>
              <w:tc>
                <w:tcPr>
                  <w:tcW w:w="1507" w:type="pct"/>
                  <w:tcBorders>
                    <w:bottom w:val="single" w:sz="6" w:space="0" w:color="BFBFBF" w:themeColor="background1" w:themeShade="BF"/>
                  </w:tcBorders>
                </w:tcPr>
                <w:p w14:paraId="7EB19DC3" w14:textId="77777777" w:rsidR="00FB484F" w:rsidRPr="00151D6E" w:rsidRDefault="00FB484F" w:rsidP="005928D1">
                  <w:pPr>
                    <w:pStyle w:val="TableBodyText"/>
                    <w:jc w:val="left"/>
                  </w:pPr>
                  <w:r w:rsidRPr="00151D6E">
                    <w:t>Private universities</w:t>
                  </w:r>
                </w:p>
              </w:tc>
              <w:tc>
                <w:tcPr>
                  <w:tcW w:w="526" w:type="pct"/>
                  <w:tcBorders>
                    <w:bottom w:val="single" w:sz="6" w:space="0" w:color="BFBFBF" w:themeColor="background1" w:themeShade="BF"/>
                  </w:tcBorders>
                </w:tcPr>
                <w:p w14:paraId="7EFE4962" w14:textId="77777777" w:rsidR="00FB484F" w:rsidRDefault="00FB484F" w:rsidP="005928D1">
                  <w:pPr>
                    <w:pStyle w:val="TableBodyText"/>
                  </w:pPr>
                  <w:r>
                    <w:t>Varies</w:t>
                  </w:r>
                </w:p>
              </w:tc>
              <w:tc>
                <w:tcPr>
                  <w:tcW w:w="655" w:type="pct"/>
                  <w:tcBorders>
                    <w:bottom w:val="single" w:sz="6" w:space="0" w:color="BFBFBF" w:themeColor="background1" w:themeShade="BF"/>
                  </w:tcBorders>
                </w:tcPr>
                <w:p w14:paraId="7C522511" w14:textId="77777777" w:rsidR="00FB484F" w:rsidRDefault="00FB484F" w:rsidP="005928D1">
                  <w:pPr>
                    <w:pStyle w:val="TableBodyText"/>
                  </w:pPr>
                  <w:r>
                    <w:t>Varies</w:t>
                  </w:r>
                </w:p>
              </w:tc>
              <w:tc>
                <w:tcPr>
                  <w:tcW w:w="470" w:type="pct"/>
                  <w:tcBorders>
                    <w:bottom w:val="single" w:sz="6" w:space="0" w:color="BFBFBF" w:themeColor="background1" w:themeShade="BF"/>
                  </w:tcBorders>
                </w:tcPr>
                <w:p w14:paraId="7664EFBD" w14:textId="77777777" w:rsidR="00FB484F" w:rsidRDefault="00FB484F" w:rsidP="005928D1">
                  <w:pPr>
                    <w:pStyle w:val="TableBodyText"/>
                  </w:pPr>
                  <w:r>
                    <w:t>..</w:t>
                  </w:r>
                </w:p>
              </w:tc>
              <w:tc>
                <w:tcPr>
                  <w:tcW w:w="525" w:type="pct"/>
                  <w:tcBorders>
                    <w:bottom w:val="single" w:sz="6" w:space="0" w:color="BFBFBF" w:themeColor="background1" w:themeShade="BF"/>
                  </w:tcBorders>
                </w:tcPr>
                <w:p w14:paraId="194E1B86" w14:textId="77777777" w:rsidR="00FB484F" w:rsidRDefault="00FB484F" w:rsidP="005928D1">
                  <w:pPr>
                    <w:pStyle w:val="TableBodyText"/>
                  </w:pPr>
                  <w:r>
                    <w:t>..</w:t>
                  </w:r>
                </w:p>
              </w:tc>
              <w:tc>
                <w:tcPr>
                  <w:tcW w:w="536" w:type="pct"/>
                  <w:tcBorders>
                    <w:bottom w:val="single" w:sz="6" w:space="0" w:color="BFBFBF" w:themeColor="background1" w:themeShade="BF"/>
                  </w:tcBorders>
                </w:tcPr>
                <w:p w14:paraId="6482B2E1" w14:textId="77777777" w:rsidR="00FB484F" w:rsidRDefault="00FB484F" w:rsidP="005928D1">
                  <w:pPr>
                    <w:pStyle w:val="TableBodyText"/>
                  </w:pPr>
                  <w:r>
                    <w:t>..</w:t>
                  </w:r>
                </w:p>
              </w:tc>
              <w:tc>
                <w:tcPr>
                  <w:tcW w:w="780" w:type="pct"/>
                  <w:tcBorders>
                    <w:bottom w:val="single" w:sz="6" w:space="0" w:color="BFBFBF" w:themeColor="background1" w:themeShade="BF"/>
                  </w:tcBorders>
                </w:tcPr>
                <w:p w14:paraId="05153B5B" w14:textId="77777777" w:rsidR="00FB484F" w:rsidRDefault="00FB484F" w:rsidP="005928D1">
                  <w:pPr>
                    <w:pStyle w:val="TableBodyText"/>
                  </w:pPr>
                  <w:r>
                    <w:t>..</w:t>
                  </w:r>
                </w:p>
              </w:tc>
            </w:tr>
          </w:tbl>
          <w:p w14:paraId="073A14E3" w14:textId="77777777" w:rsidR="00ED5F8E" w:rsidRDefault="00ED5F8E" w:rsidP="005928D1">
            <w:pPr>
              <w:pStyle w:val="Box"/>
            </w:pPr>
          </w:p>
        </w:tc>
      </w:tr>
      <w:tr w:rsidR="00ED5F8E" w14:paraId="5DF3D93C" w14:textId="77777777" w:rsidTr="005928D1">
        <w:tc>
          <w:tcPr>
            <w:tcW w:w="5000" w:type="pct"/>
            <w:tcBorders>
              <w:top w:val="nil"/>
              <w:left w:val="nil"/>
              <w:bottom w:val="nil"/>
              <w:right w:val="nil"/>
            </w:tcBorders>
            <w:shd w:val="clear" w:color="auto" w:fill="auto"/>
          </w:tcPr>
          <w:p w14:paraId="632A044D" w14:textId="33769179" w:rsidR="00ED5F8E" w:rsidRDefault="00ED5F8E" w:rsidP="0007353D">
            <w:pPr>
              <w:pStyle w:val="Note"/>
              <w:rPr>
                <w:i/>
              </w:rPr>
            </w:pPr>
            <w:r w:rsidRPr="008E77FE">
              <w:rPr>
                <w:rStyle w:val="NoteLabel"/>
              </w:rPr>
              <w:t>a</w:t>
            </w:r>
            <w:r>
              <w:t xml:space="preserve"> VET Student Loan cap for a Diploma of Building Design is $10 528. Students enrolled in the Certificate IV in Building Design </w:t>
            </w:r>
            <w:r>
              <w:noBreakHyphen/>
              <w:t xml:space="preserve"> Drafting are not eligible for a VET Student Loan. Students enrolled in a Bachelor of Building Design are eligible for HECS</w:t>
            </w:r>
            <w:r>
              <w:noBreakHyphen/>
              <w:t>HELP and FEE</w:t>
            </w:r>
            <w:r>
              <w:noBreakHyphen/>
              <w:t xml:space="preserve">HELP. </w:t>
            </w:r>
            <w:r>
              <w:rPr>
                <w:rStyle w:val="NoteLabel"/>
              </w:rPr>
              <w:t>b</w:t>
            </w:r>
            <w:r>
              <w:t xml:space="preserve"> A 20 per cent loan fee is applied on top of the loan amount. </w:t>
            </w:r>
            <w:r w:rsidRPr="00DC5896">
              <w:rPr>
                <w:rStyle w:val="NoteLabel"/>
              </w:rPr>
              <w:t>c</w:t>
            </w:r>
            <w:r>
              <w:rPr>
                <w:rStyle w:val="NoteLabel"/>
              </w:rPr>
              <w:t xml:space="preserve"> </w:t>
            </w:r>
            <w:r w:rsidRPr="00547EFF">
              <w:t xml:space="preserve">Provider not </w:t>
            </w:r>
            <w:r>
              <w:t>eligible</w:t>
            </w:r>
            <w:r w:rsidRPr="00547EFF">
              <w:t xml:space="preserve"> to receive </w:t>
            </w:r>
            <w:r>
              <w:t xml:space="preserve">a </w:t>
            </w:r>
            <w:r w:rsidRPr="00547EFF">
              <w:t>subsidy.</w:t>
            </w:r>
            <w:r>
              <w:rPr>
                <w:bCs/>
              </w:rPr>
              <w:t xml:space="preserve"> The subsidy amount listed is for an eligible provider.</w:t>
            </w:r>
            <w:r w:rsidR="0007353D">
              <w:rPr>
                <w:bCs/>
              </w:rPr>
              <w:t xml:space="preserve"> </w:t>
            </w:r>
            <w:r>
              <w:rPr>
                <w:rStyle w:val="NoteLabel"/>
              </w:rPr>
              <w:t xml:space="preserve">d </w:t>
            </w:r>
            <w:r>
              <w:rPr>
                <w:bCs/>
              </w:rPr>
              <w:t>The Diploma of Building Design is not on the ACT Government’s list of subsidised courses for 2020</w:t>
            </w:r>
            <w:r w:rsidR="0007353D">
              <w:rPr>
                <w:bCs/>
              </w:rPr>
              <w:t>. ..</w:t>
            </w:r>
            <w:r>
              <w:t xml:space="preserve"> not applicable</w:t>
            </w:r>
            <w:r w:rsidR="0007353D">
              <w:t>.</w:t>
            </w:r>
            <w:r>
              <w:t xml:space="preserve"> </w:t>
            </w:r>
            <w:r w:rsidRPr="00DF39A9">
              <w:rPr>
                <w:b/>
                <w:bCs/>
              </w:rPr>
              <w:t>na</w:t>
            </w:r>
            <w:r>
              <w:t xml:space="preserve"> not available</w:t>
            </w:r>
            <w:r w:rsidR="0007353D">
              <w:t>.</w:t>
            </w:r>
          </w:p>
        </w:tc>
      </w:tr>
      <w:tr w:rsidR="00ED5F8E" w14:paraId="64076B1B" w14:textId="77777777" w:rsidTr="005928D1">
        <w:tc>
          <w:tcPr>
            <w:tcW w:w="5000" w:type="pct"/>
            <w:tcBorders>
              <w:top w:val="nil"/>
              <w:left w:val="nil"/>
              <w:bottom w:val="nil"/>
              <w:right w:val="nil"/>
            </w:tcBorders>
            <w:shd w:val="clear" w:color="auto" w:fill="auto"/>
          </w:tcPr>
          <w:p w14:paraId="6EE1B5C6" w14:textId="3859C649" w:rsidR="00ED5F8E" w:rsidRDefault="00ED5F8E" w:rsidP="005928D1">
            <w:pPr>
              <w:pStyle w:val="Source"/>
            </w:pPr>
            <w:r>
              <w:rPr>
                <w:i/>
              </w:rPr>
              <w:t>Source</w:t>
            </w:r>
            <w:r w:rsidRPr="00167F06">
              <w:t>:</w:t>
            </w:r>
            <w:r>
              <w:t xml:space="preserve"> Commission analysis based on publicly available data accessed at the beginning of 2020.</w:t>
            </w:r>
          </w:p>
        </w:tc>
      </w:tr>
      <w:tr w:rsidR="00ED5F8E" w14:paraId="502C2B85" w14:textId="77777777" w:rsidTr="005928D1">
        <w:tc>
          <w:tcPr>
            <w:tcW w:w="5000" w:type="pct"/>
            <w:tcBorders>
              <w:top w:val="nil"/>
              <w:left w:val="nil"/>
              <w:bottom w:val="single" w:sz="6" w:space="0" w:color="78A22F"/>
              <w:right w:val="nil"/>
            </w:tcBorders>
            <w:shd w:val="clear" w:color="auto" w:fill="auto"/>
          </w:tcPr>
          <w:p w14:paraId="0BA4E685" w14:textId="77777777" w:rsidR="00ED5F8E" w:rsidRDefault="00ED5F8E" w:rsidP="005928D1">
            <w:pPr>
              <w:pStyle w:val="Box"/>
              <w:spacing w:before="0" w:line="120" w:lineRule="exact"/>
            </w:pPr>
          </w:p>
        </w:tc>
      </w:tr>
      <w:tr w:rsidR="00ED5F8E" w:rsidRPr="000863A5" w14:paraId="79965E7D" w14:textId="77777777" w:rsidTr="005928D1">
        <w:tc>
          <w:tcPr>
            <w:tcW w:w="5000" w:type="pct"/>
            <w:tcBorders>
              <w:top w:val="single" w:sz="6" w:space="0" w:color="78A22F"/>
              <w:left w:val="nil"/>
              <w:bottom w:val="nil"/>
              <w:right w:val="nil"/>
            </w:tcBorders>
          </w:tcPr>
          <w:p w14:paraId="498E77CA" w14:textId="77777777" w:rsidR="00ED5F8E" w:rsidRPr="00626D32" w:rsidRDefault="00ED5F8E" w:rsidP="005928D1">
            <w:pPr>
              <w:pStyle w:val="BoxSpaceBelow"/>
            </w:pPr>
          </w:p>
        </w:tc>
      </w:tr>
    </w:tbl>
    <w:p w14:paraId="18B3E703" w14:textId="77777777" w:rsidR="00ED5F8E" w:rsidRDefault="00ED5F8E" w:rsidP="00120072">
      <w:pPr>
        <w:pStyle w:val="BodyText"/>
      </w:pPr>
    </w:p>
    <w:p w14:paraId="48B20C78" w14:textId="77777777" w:rsidR="00ED5F8E" w:rsidRDefault="00ED5F8E" w:rsidP="00ED5F8E">
      <w:pPr>
        <w:sectPr w:rsidR="00ED5F8E" w:rsidSect="00ED5F8E">
          <w:headerReference w:type="even" r:id="rId166"/>
          <w:headerReference w:type="default" r:id="rId167"/>
          <w:footerReference w:type="even" r:id="rId168"/>
          <w:footerReference w:type="default" r:id="rId169"/>
          <w:type w:val="oddPage"/>
          <w:pgSz w:w="11907" w:h="16840" w:code="9"/>
          <w:pgMar w:top="1985" w:right="1304" w:bottom="1247" w:left="1814" w:header="1701" w:footer="397" w:gutter="0"/>
          <w:pgNumType w:chapSep="period"/>
          <w:cols w:space="720"/>
          <w:docGrid w:linePitch="326"/>
        </w:sectPr>
      </w:pPr>
    </w:p>
    <w:p w14:paraId="71954224" w14:textId="77777777" w:rsidR="00ED5F8E" w:rsidRDefault="00ED5F8E" w:rsidP="00ED5F8E">
      <w:pPr>
        <w:pStyle w:val="Heading1"/>
      </w:pPr>
      <w:bookmarkStart w:id="126" w:name="_Toc41645072"/>
      <w:r>
        <w:t>References</w:t>
      </w:r>
      <w:bookmarkEnd w:id="126"/>
    </w:p>
    <w:p w14:paraId="4B14F9AF" w14:textId="09444BC3" w:rsidR="00E85FF0" w:rsidRPr="00E85FF0" w:rsidRDefault="00E85FF0" w:rsidP="00001FA7">
      <w:pPr>
        <w:pStyle w:val="Reference"/>
      </w:pPr>
      <w:r w:rsidRPr="00E85FF0">
        <w:t xml:space="preserve">ABC News 2005, ‘Minister rejects call for apprentice poaching levy’, </w:t>
      </w:r>
      <w:r w:rsidRPr="00E85FF0">
        <w:rPr>
          <w:i/>
          <w:iCs/>
        </w:rPr>
        <w:t>ABC News</w:t>
      </w:r>
      <w:r w:rsidRPr="00E85FF0">
        <w:t>, 30 November.</w:t>
      </w:r>
    </w:p>
    <w:p w14:paraId="7EBB845D" w14:textId="77777777" w:rsidR="00E85FF0" w:rsidRPr="00E85FF0" w:rsidRDefault="00E85FF0" w:rsidP="00001FA7">
      <w:pPr>
        <w:pStyle w:val="Reference"/>
      </w:pPr>
      <w:r w:rsidRPr="00E85FF0">
        <w:t xml:space="preserve">ABS (Australian Bureau of Statistics) 2012, </w:t>
      </w:r>
      <w:r w:rsidRPr="00E85FF0">
        <w:rPr>
          <w:i/>
          <w:iCs/>
        </w:rPr>
        <w:t>Learning and Work, Australia, 2010-11</w:t>
      </w:r>
      <w:r w:rsidRPr="00E85FF0">
        <w:t>, Cat. no. 4235.0.</w:t>
      </w:r>
    </w:p>
    <w:p w14:paraId="7AD1E329" w14:textId="798C3B6D" w:rsidR="00E85FF0" w:rsidRPr="00E85FF0" w:rsidRDefault="0062229D" w:rsidP="00001FA7">
      <w:pPr>
        <w:pStyle w:val="Reference"/>
      </w:pPr>
      <w:r>
        <w:t>—— </w:t>
      </w:r>
      <w:r w:rsidR="00E85FF0" w:rsidRPr="00E85FF0">
        <w:t xml:space="preserve">2016, </w:t>
      </w:r>
      <w:r w:rsidR="00E85FF0" w:rsidRPr="00E85FF0">
        <w:rPr>
          <w:i/>
          <w:iCs/>
        </w:rPr>
        <w:t>Qualifications and Work, Australia, 2015</w:t>
      </w:r>
      <w:r w:rsidR="00E85FF0" w:rsidRPr="00E85FF0">
        <w:t>, Cat. no. 4235.0.</w:t>
      </w:r>
    </w:p>
    <w:p w14:paraId="61049401" w14:textId="4E5596CE" w:rsidR="00E85FF0" w:rsidRPr="00E85FF0" w:rsidRDefault="0062229D" w:rsidP="00001FA7">
      <w:pPr>
        <w:pStyle w:val="Reference"/>
      </w:pPr>
      <w:r>
        <w:t>—— </w:t>
      </w:r>
      <w:r w:rsidR="00E85FF0" w:rsidRPr="00E85FF0">
        <w:t xml:space="preserve">2017, </w:t>
      </w:r>
      <w:r w:rsidR="00E85FF0" w:rsidRPr="00E85FF0">
        <w:rPr>
          <w:i/>
          <w:iCs/>
        </w:rPr>
        <w:t>Work-Related Training and Adult Learning, Australia, 2016-17</w:t>
      </w:r>
      <w:r w:rsidR="00E85FF0" w:rsidRPr="00E85FF0">
        <w:t>, Cat. no. 4234.0.</w:t>
      </w:r>
    </w:p>
    <w:p w14:paraId="07AECACD" w14:textId="11DC2170" w:rsidR="00E85FF0" w:rsidRPr="00E85FF0" w:rsidRDefault="0062229D" w:rsidP="00001FA7">
      <w:pPr>
        <w:pStyle w:val="Reference"/>
      </w:pPr>
      <w:r>
        <w:t>—— </w:t>
      </w:r>
      <w:r w:rsidR="00E85FF0" w:rsidRPr="00E85FF0">
        <w:t xml:space="preserve">2018, </w:t>
      </w:r>
      <w:r w:rsidR="00E85FF0" w:rsidRPr="00E85FF0">
        <w:rPr>
          <w:i/>
          <w:iCs/>
        </w:rPr>
        <w:t>The Australian Statistical Geography Standard (ASGS) Remoteness Structure</w:t>
      </w:r>
      <w:r w:rsidR="00E85FF0" w:rsidRPr="00E85FF0">
        <w:t>, https://www.abs.gov.au/websitedbs/D3310114.nsf/home/remoteness+structure (accessed 8 March 2020).</w:t>
      </w:r>
    </w:p>
    <w:p w14:paraId="57A6C52E" w14:textId="61F794EA" w:rsidR="00E85FF0" w:rsidRPr="00E85FF0" w:rsidRDefault="0062229D" w:rsidP="00001FA7">
      <w:pPr>
        <w:pStyle w:val="Reference"/>
      </w:pPr>
      <w:r>
        <w:t>—— </w:t>
      </w:r>
      <w:r w:rsidR="00E85FF0" w:rsidRPr="00E85FF0">
        <w:t xml:space="preserve">2019a, </w:t>
      </w:r>
      <w:r w:rsidR="00E85FF0" w:rsidRPr="00E85FF0">
        <w:rPr>
          <w:i/>
          <w:iCs/>
        </w:rPr>
        <w:t>Education and Work</w:t>
      </w:r>
      <w:r w:rsidR="00E85FF0" w:rsidRPr="00E85FF0">
        <w:t>, Cat. no. 6227.0, Canberra.</w:t>
      </w:r>
    </w:p>
    <w:p w14:paraId="33E76415" w14:textId="0859CB6A" w:rsidR="00E85FF0" w:rsidRPr="00E85FF0" w:rsidRDefault="0062229D" w:rsidP="00001FA7">
      <w:pPr>
        <w:pStyle w:val="Reference"/>
      </w:pPr>
      <w:r>
        <w:t>—— </w:t>
      </w:r>
      <w:r w:rsidR="00E85FF0" w:rsidRPr="00E85FF0">
        <w:t xml:space="preserve">2019b, </w:t>
      </w:r>
      <w:r w:rsidR="00E85FF0" w:rsidRPr="00E85FF0">
        <w:rPr>
          <w:i/>
          <w:iCs/>
        </w:rPr>
        <w:t>Employee Earnings and Hours, Australia</w:t>
      </w:r>
      <w:r w:rsidR="00E85FF0" w:rsidRPr="00E85FF0">
        <w:t>, Cat. no. 6306.0, Australian Government, Canberra.</w:t>
      </w:r>
    </w:p>
    <w:p w14:paraId="4EF74275" w14:textId="697DFB8A" w:rsidR="00E85FF0" w:rsidRPr="00E85FF0" w:rsidRDefault="0062229D" w:rsidP="00001FA7">
      <w:pPr>
        <w:pStyle w:val="Reference"/>
      </w:pPr>
      <w:r>
        <w:t>—— </w:t>
      </w:r>
      <w:r w:rsidR="00E85FF0" w:rsidRPr="00E85FF0">
        <w:t xml:space="preserve">2020, </w:t>
      </w:r>
      <w:r w:rsidR="00E85FF0" w:rsidRPr="00E85FF0">
        <w:rPr>
          <w:i/>
          <w:iCs/>
        </w:rPr>
        <w:t>Producer Price Indexes, Australia, Mar 2020 - Table 34</w:t>
      </w:r>
      <w:r w:rsidR="00E85FF0" w:rsidRPr="00E85FF0">
        <w:t>.</w:t>
      </w:r>
    </w:p>
    <w:p w14:paraId="7EBD719E" w14:textId="77777777" w:rsidR="00E85FF0" w:rsidRPr="00E85FF0" w:rsidRDefault="00E85FF0" w:rsidP="00001FA7">
      <w:pPr>
        <w:pStyle w:val="Reference"/>
      </w:pPr>
      <w:r w:rsidRPr="00E85FF0">
        <w:t xml:space="preserve">ACARA (Australian Curriculum, Assessment and Reporting Authority) 2020, </w:t>
      </w:r>
      <w:r w:rsidRPr="00E85FF0">
        <w:rPr>
          <w:i/>
          <w:iCs/>
        </w:rPr>
        <w:t>NAPLAN results - time series</w:t>
      </w:r>
      <w:r w:rsidRPr="00E85FF0">
        <w:t>.</w:t>
      </w:r>
    </w:p>
    <w:p w14:paraId="44BCC8E9" w14:textId="77777777" w:rsidR="00E85FF0" w:rsidRPr="00E85FF0" w:rsidRDefault="00E85FF0" w:rsidP="00001FA7">
      <w:pPr>
        <w:pStyle w:val="Reference"/>
      </w:pPr>
      <w:r w:rsidRPr="00E85FF0">
        <w:t xml:space="preserve">Access Economics 2004, </w:t>
      </w:r>
      <w:r w:rsidRPr="00E85FF0">
        <w:rPr>
          <w:i/>
          <w:iCs/>
        </w:rPr>
        <w:t>Future Demand for Vocational Education and Training</w:t>
      </w:r>
      <w:r w:rsidRPr="00E85FF0">
        <w:t>, Department of Education, Science and Training, Canberra.</w:t>
      </w:r>
    </w:p>
    <w:p w14:paraId="19747F12" w14:textId="77777777" w:rsidR="00E85FF0" w:rsidRPr="00E85FF0" w:rsidRDefault="00E85FF0" w:rsidP="00001FA7">
      <w:pPr>
        <w:pStyle w:val="Reference"/>
      </w:pPr>
      <w:r w:rsidRPr="00E85FF0">
        <w:t xml:space="preserve">ACCI, Ai Group and BCA (Australian Chamber of Commerce and Industry, Australian Industry Group and Business Council of Australia) 2017, </w:t>
      </w:r>
      <w:r w:rsidRPr="00E85FF0">
        <w:rPr>
          <w:i/>
          <w:iCs/>
        </w:rPr>
        <w:t>Coalition of business groups calls for decisive action to rescue Australia’s ailing apprenticeship system</w:t>
      </w:r>
      <w:r w:rsidRPr="00E85FF0">
        <w:t>, https://www.aigroup.com.au/policy-and-research/mediacentre/releases/Joint-Partnership_Apprentice-Reform-14March/ (accessed 11 March 2020).</w:t>
      </w:r>
    </w:p>
    <w:p w14:paraId="253B82A6" w14:textId="11FC460F" w:rsidR="00E85FF0" w:rsidRPr="00E85FF0" w:rsidRDefault="0062229D" w:rsidP="00001FA7">
      <w:pPr>
        <w:pStyle w:val="Reference"/>
      </w:pPr>
      <w:r>
        <w:t>—— </w:t>
      </w:r>
      <w:r w:rsidR="00E85FF0" w:rsidRPr="00E85FF0">
        <w:t xml:space="preserve">2019, </w:t>
      </w:r>
      <w:r w:rsidR="00E85FF0" w:rsidRPr="00E85FF0">
        <w:rPr>
          <w:i/>
          <w:iCs/>
        </w:rPr>
        <w:t>Input into Co-Design of National Skills Commission and Skills Organisations</w:t>
      </w:r>
      <w:r w:rsidR="00E85FF0" w:rsidRPr="00E85FF0">
        <w:t>.</w:t>
      </w:r>
    </w:p>
    <w:p w14:paraId="770FDB1D" w14:textId="77777777" w:rsidR="00E85FF0" w:rsidRPr="00E85FF0" w:rsidRDefault="00E85FF0" w:rsidP="00001FA7">
      <w:pPr>
        <w:pStyle w:val="Reference"/>
      </w:pPr>
      <w:r w:rsidRPr="00E85FF0">
        <w:t xml:space="preserve">ACIL Allen Consulting 2015a, </w:t>
      </w:r>
      <w:r w:rsidRPr="00E85FF0">
        <w:rPr>
          <w:i/>
          <w:iCs/>
        </w:rPr>
        <w:t>Evaluation of Skills for All: Review of the First Phase of Implementation</w:t>
      </w:r>
      <w:r w:rsidRPr="00E85FF0">
        <w:t>, Final Report to the South Australian Department of State Development, Melbourne.</w:t>
      </w:r>
    </w:p>
    <w:p w14:paraId="3655EC4F" w14:textId="2FB0DD93" w:rsidR="00E85FF0" w:rsidRPr="00E85FF0" w:rsidRDefault="0062229D" w:rsidP="00001FA7">
      <w:pPr>
        <w:pStyle w:val="Reference"/>
      </w:pPr>
      <w:r>
        <w:t>—— </w:t>
      </w:r>
      <w:r w:rsidR="00E85FF0" w:rsidRPr="00E85FF0">
        <w:t xml:space="preserve">2015b, </w:t>
      </w:r>
      <w:r w:rsidR="00E85FF0" w:rsidRPr="00E85FF0">
        <w:rPr>
          <w:i/>
          <w:iCs/>
        </w:rPr>
        <w:t>Review of the National Partnership Agreement on Skills Reform</w:t>
      </w:r>
      <w:r w:rsidR="00E85FF0" w:rsidRPr="00E85FF0">
        <w:t>, Final Report to the Commonwealth and States and Territories, Melbourne.</w:t>
      </w:r>
    </w:p>
    <w:p w14:paraId="19576772" w14:textId="77777777" w:rsidR="00E85FF0" w:rsidRPr="00E85FF0" w:rsidRDefault="00E85FF0" w:rsidP="00001FA7">
      <w:pPr>
        <w:pStyle w:val="Reference"/>
      </w:pPr>
      <w:r w:rsidRPr="00E85FF0">
        <w:t xml:space="preserve">ACT BCITFA (ACT Building and Construction Industry Training Fund Authority) 2018, </w:t>
      </w:r>
      <w:r w:rsidRPr="00E85FF0">
        <w:rPr>
          <w:i/>
          <w:iCs/>
        </w:rPr>
        <w:t>Training Plan 2019</w:t>
      </w:r>
      <w:r w:rsidRPr="00E85FF0">
        <w:t>, Canberra.</w:t>
      </w:r>
    </w:p>
    <w:p w14:paraId="49284499" w14:textId="77777777" w:rsidR="00E85FF0" w:rsidRPr="00E85FF0" w:rsidRDefault="00E85FF0" w:rsidP="00001FA7">
      <w:pPr>
        <w:pStyle w:val="Reference"/>
      </w:pPr>
      <w:r w:rsidRPr="00E85FF0">
        <w:t xml:space="preserve">Ai Group and Business Council of Australia 2016, </w:t>
      </w:r>
      <w:r w:rsidRPr="00E85FF0">
        <w:rPr>
          <w:i/>
          <w:iCs/>
        </w:rPr>
        <w:t>Submission to the VET Student Loans Bill 2016, VET Student Loans (Consequential Amendments and Transitional Provisions) Bill 2016, and VET Student Loans (Charges) Bill 2016</w:t>
      </w:r>
      <w:r w:rsidRPr="00E85FF0">
        <w:t>, submission 43.</w:t>
      </w:r>
    </w:p>
    <w:p w14:paraId="28DC86A9" w14:textId="77777777" w:rsidR="00E85FF0" w:rsidRPr="00E85FF0" w:rsidRDefault="00E85FF0" w:rsidP="00001FA7">
      <w:pPr>
        <w:pStyle w:val="Reference"/>
      </w:pPr>
      <w:r w:rsidRPr="00E85FF0">
        <w:t xml:space="preserve">Ai Group (Australian Industry Group) 2018, </w:t>
      </w:r>
      <w:r w:rsidRPr="00E85FF0">
        <w:rPr>
          <w:i/>
          <w:iCs/>
        </w:rPr>
        <w:t>Skilling: a National Imperative</w:t>
      </w:r>
      <w:r w:rsidRPr="00E85FF0">
        <w:t>.</w:t>
      </w:r>
    </w:p>
    <w:p w14:paraId="2F26DC82" w14:textId="5846048D" w:rsidR="00E85FF0" w:rsidRPr="00E85FF0" w:rsidRDefault="0062229D" w:rsidP="00001FA7">
      <w:pPr>
        <w:pStyle w:val="Reference"/>
      </w:pPr>
      <w:r>
        <w:t>—— </w:t>
      </w:r>
      <w:r w:rsidR="00E85FF0" w:rsidRPr="00E85FF0">
        <w:t xml:space="preserve">nd, </w:t>
      </w:r>
      <w:r w:rsidR="00E85FF0" w:rsidRPr="00E85FF0">
        <w:rPr>
          <w:i/>
          <w:iCs/>
        </w:rPr>
        <w:t>Review of the Australian Apprenticeships National Skills Needs List - submission</w:t>
      </w:r>
      <w:r w:rsidR="00E85FF0" w:rsidRPr="00E85FF0">
        <w:t>, https://docs.employment.gov.au/sites/default/files/submissions/47062/ai-group.pdf (accessed 7 May 2020).</w:t>
      </w:r>
    </w:p>
    <w:p w14:paraId="00E63C46" w14:textId="77777777" w:rsidR="00E85FF0" w:rsidRPr="00E85FF0" w:rsidRDefault="00E85FF0" w:rsidP="00001FA7">
      <w:pPr>
        <w:pStyle w:val="Reference"/>
      </w:pPr>
      <w:r w:rsidRPr="00E85FF0">
        <w:t xml:space="preserve">AISC (Australian Industry and Skills Committee) 2017, </w:t>
      </w:r>
      <w:r w:rsidRPr="00E85FF0">
        <w:rPr>
          <w:i/>
          <w:iCs/>
        </w:rPr>
        <w:t>Glossary</w:t>
      </w:r>
      <w:r w:rsidRPr="00E85FF0">
        <w:t>, https://aisc.net.au/content/glossary (accessed 8 May 2020).</w:t>
      </w:r>
    </w:p>
    <w:p w14:paraId="1BA30321" w14:textId="0306FB79" w:rsidR="00E85FF0" w:rsidRPr="00E85FF0" w:rsidRDefault="0062229D" w:rsidP="00001FA7">
      <w:pPr>
        <w:pStyle w:val="Reference"/>
      </w:pPr>
      <w:r>
        <w:t>—— </w:t>
      </w:r>
      <w:r w:rsidR="00E85FF0" w:rsidRPr="00E85FF0">
        <w:t xml:space="preserve">2020, </w:t>
      </w:r>
      <w:r w:rsidR="00E85FF0" w:rsidRPr="00E85FF0">
        <w:rPr>
          <w:i/>
          <w:iCs/>
        </w:rPr>
        <w:t>Streamlining the National Training System</w:t>
      </w:r>
      <w:r w:rsidR="00E85FF0" w:rsidRPr="00E85FF0">
        <w:t>, https://aisc.net.au/content/</w:t>
      </w:r>
      <w:r w:rsidR="006652F5">
        <w:br/>
      </w:r>
      <w:r w:rsidR="00E85FF0" w:rsidRPr="00E85FF0">
        <w:t>streamlining-national-training-system (accessed 9 April 2020).</w:t>
      </w:r>
    </w:p>
    <w:p w14:paraId="57BBB738" w14:textId="77777777" w:rsidR="00E85FF0" w:rsidRPr="00E85FF0" w:rsidRDefault="00E85FF0" w:rsidP="00001FA7">
      <w:pPr>
        <w:pStyle w:val="Reference"/>
      </w:pPr>
      <w:r w:rsidRPr="00E85FF0">
        <w:t xml:space="preserve">Allison, J., Gorringe, S. and Lacey, J. 2006, </w:t>
      </w:r>
      <w:r w:rsidRPr="00E85FF0">
        <w:rPr>
          <w:i/>
          <w:iCs/>
        </w:rPr>
        <w:t>Building Learning Communities: Partnerships, Social Capital and VET Performance</w:t>
      </w:r>
      <w:r w:rsidRPr="00E85FF0">
        <w:t>, National Centre for Vocational Education Research, Adelaide.</w:t>
      </w:r>
    </w:p>
    <w:p w14:paraId="5770C775" w14:textId="77777777" w:rsidR="00E85FF0" w:rsidRPr="00E85FF0" w:rsidRDefault="00E85FF0" w:rsidP="00001FA7">
      <w:pPr>
        <w:pStyle w:val="Reference"/>
      </w:pPr>
      <w:r w:rsidRPr="00E85FF0">
        <w:t xml:space="preserve">AlphaBeta 2019, </w:t>
      </w:r>
      <w:r w:rsidRPr="00E85FF0">
        <w:rPr>
          <w:i/>
          <w:iCs/>
        </w:rPr>
        <w:t>Future Skills: To adapt to the future of work, Australians will undertake a third more education and training and change what, when and how we learn</w:t>
      </w:r>
      <w:r w:rsidRPr="00E85FF0">
        <w:t>, Sydney.</w:t>
      </w:r>
    </w:p>
    <w:p w14:paraId="1CA0A913" w14:textId="77777777" w:rsidR="00E85FF0" w:rsidRPr="00E85FF0" w:rsidRDefault="00E85FF0" w:rsidP="00001FA7">
      <w:pPr>
        <w:pStyle w:val="Reference"/>
      </w:pPr>
      <w:r w:rsidRPr="00E85FF0">
        <w:t xml:space="preserve">ANAO (Australian National Audit Office) 2017, </w:t>
      </w:r>
      <w:r w:rsidRPr="00E85FF0">
        <w:rPr>
          <w:i/>
          <w:iCs/>
        </w:rPr>
        <w:t>Administration of the VET FEE-HELP Scheme</w:t>
      </w:r>
      <w:r w:rsidRPr="00E85FF0">
        <w:t>, Performance Audit, Report No. 31 2016-17, Canberra.</w:t>
      </w:r>
    </w:p>
    <w:p w14:paraId="5A830203" w14:textId="0E7C0624" w:rsidR="00E85FF0" w:rsidRPr="00E85FF0" w:rsidRDefault="0062229D" w:rsidP="00001FA7">
      <w:pPr>
        <w:pStyle w:val="Reference"/>
      </w:pPr>
      <w:r>
        <w:t>—— </w:t>
      </w:r>
      <w:r w:rsidR="00E85FF0" w:rsidRPr="00E85FF0">
        <w:t xml:space="preserve">2019, </w:t>
      </w:r>
      <w:r w:rsidR="00E85FF0" w:rsidRPr="00E85FF0">
        <w:rPr>
          <w:i/>
          <w:iCs/>
        </w:rPr>
        <w:t>Design and Implementation of the VET Student Loans Program</w:t>
      </w:r>
      <w:r w:rsidR="00E85FF0" w:rsidRPr="00E85FF0">
        <w:t>, Canberra.</w:t>
      </w:r>
    </w:p>
    <w:p w14:paraId="6EF10B32" w14:textId="77777777" w:rsidR="00E85FF0" w:rsidRPr="00E85FF0" w:rsidRDefault="00E85FF0" w:rsidP="00001FA7">
      <w:pPr>
        <w:pStyle w:val="Reference"/>
      </w:pPr>
      <w:r w:rsidRPr="00E85FF0">
        <w:t xml:space="preserve">AQF Council (Australian Qualifications Framework Council) 2013, </w:t>
      </w:r>
      <w:r w:rsidRPr="00E85FF0">
        <w:rPr>
          <w:i/>
          <w:iCs/>
        </w:rPr>
        <w:t>Australian Qualifications Framework</w:t>
      </w:r>
      <w:r w:rsidRPr="00E85FF0">
        <w:t>.</w:t>
      </w:r>
    </w:p>
    <w:p w14:paraId="304782C3" w14:textId="77777777" w:rsidR="00E85FF0" w:rsidRPr="00E85FF0" w:rsidRDefault="00E85FF0" w:rsidP="00001FA7">
      <w:pPr>
        <w:pStyle w:val="Reference"/>
      </w:pPr>
      <w:r w:rsidRPr="00E85FF0">
        <w:t xml:space="preserve">ASQA (Australian Skills Quality Authority) 2017, </w:t>
      </w:r>
      <w:r w:rsidRPr="00E85FF0">
        <w:rPr>
          <w:i/>
          <w:iCs/>
        </w:rPr>
        <w:t>A Review of Issues Relating to Unduly Short Training</w:t>
      </w:r>
      <w:r w:rsidRPr="00E85FF0">
        <w:t>, Melbourne.</w:t>
      </w:r>
    </w:p>
    <w:p w14:paraId="42704795" w14:textId="77777777" w:rsidR="00E85FF0" w:rsidRPr="00E85FF0" w:rsidRDefault="00E85FF0" w:rsidP="00001FA7">
      <w:pPr>
        <w:pStyle w:val="Reference"/>
      </w:pPr>
      <w:r w:rsidRPr="00E85FF0">
        <w:t xml:space="preserve">Australian Apprenticeship Pathways 2020, </w:t>
      </w:r>
      <w:r w:rsidRPr="00E85FF0">
        <w:rPr>
          <w:i/>
          <w:iCs/>
        </w:rPr>
        <w:t>Apprenticeships and Traineeships training - How Does It Work?</w:t>
      </w:r>
      <w:r w:rsidRPr="00E85FF0">
        <w:t>, https://www.aapathways.com.au/about/apprenticeship-traineeship-training (accessed 9 April 2020).</w:t>
      </w:r>
    </w:p>
    <w:p w14:paraId="687709AD" w14:textId="77777777" w:rsidR="00E85FF0" w:rsidRPr="00E85FF0" w:rsidRDefault="00E85FF0" w:rsidP="00001FA7">
      <w:pPr>
        <w:pStyle w:val="Reference"/>
      </w:pPr>
      <w:r w:rsidRPr="00E85FF0">
        <w:t xml:space="preserve">Australian Apprenticeships 2019, </w:t>
      </w:r>
      <w:r w:rsidRPr="00E85FF0">
        <w:rPr>
          <w:i/>
          <w:iCs/>
        </w:rPr>
        <w:t>Apprenticeship training: alternative delivery pilots</w:t>
      </w:r>
      <w:r w:rsidRPr="00E85FF0">
        <w:t>, https://www.australianapprenticeships.gov.au/programs (accessed 6 May 2020).</w:t>
      </w:r>
    </w:p>
    <w:p w14:paraId="39BB16ED" w14:textId="77777777" w:rsidR="00E85FF0" w:rsidRPr="00E85FF0" w:rsidRDefault="00E85FF0" w:rsidP="00001FA7">
      <w:pPr>
        <w:pStyle w:val="Reference"/>
      </w:pPr>
      <w:r w:rsidRPr="00E85FF0">
        <w:t xml:space="preserve">Australian Brick &amp; Block Training Foundation 2019, </w:t>
      </w:r>
      <w:r w:rsidRPr="00E85FF0">
        <w:rPr>
          <w:i/>
          <w:iCs/>
        </w:rPr>
        <w:t>Australian Brick &amp; Block Training Foundation</w:t>
      </w:r>
      <w:r w:rsidRPr="00E85FF0">
        <w:t>, https://australbricks.com.au/abbtf/ (accessed 21 April 2020).</w:t>
      </w:r>
    </w:p>
    <w:p w14:paraId="596B5D36" w14:textId="77777777" w:rsidR="00E85FF0" w:rsidRPr="00E85FF0" w:rsidRDefault="00E85FF0" w:rsidP="00001FA7">
      <w:pPr>
        <w:pStyle w:val="Reference"/>
      </w:pPr>
      <w:r w:rsidRPr="00E85FF0">
        <w:t xml:space="preserve">Australian Government 1996, </w:t>
      </w:r>
      <w:r w:rsidRPr="00E85FF0">
        <w:rPr>
          <w:i/>
          <w:iCs/>
        </w:rPr>
        <w:t>Commonwealth Competitive Neutrality Policy Statement</w:t>
      </w:r>
      <w:r w:rsidRPr="00E85FF0">
        <w:t>.</w:t>
      </w:r>
    </w:p>
    <w:p w14:paraId="06E3B5AA" w14:textId="5198D9D2" w:rsidR="00E85FF0" w:rsidRPr="00E85FF0" w:rsidRDefault="0062229D" w:rsidP="00001FA7">
      <w:pPr>
        <w:pStyle w:val="Reference"/>
      </w:pPr>
      <w:r>
        <w:t>—— </w:t>
      </w:r>
      <w:r w:rsidR="00E85FF0" w:rsidRPr="00E85FF0">
        <w:t xml:space="preserve">2017a, </w:t>
      </w:r>
      <w:r w:rsidR="00E85FF0" w:rsidRPr="00E85FF0">
        <w:rPr>
          <w:i/>
          <w:iCs/>
        </w:rPr>
        <w:t>Budget 2017-18, Budget Measures, Budget Paper No. 2 2017-8</w:t>
      </w:r>
      <w:r w:rsidR="00E85FF0" w:rsidRPr="00E85FF0">
        <w:t>.</w:t>
      </w:r>
    </w:p>
    <w:p w14:paraId="68BCF473" w14:textId="2CA4DD00" w:rsidR="00E85FF0" w:rsidRPr="00E85FF0" w:rsidRDefault="0062229D" w:rsidP="00001FA7">
      <w:pPr>
        <w:pStyle w:val="Reference"/>
      </w:pPr>
      <w:r>
        <w:t>—— </w:t>
      </w:r>
      <w:r w:rsidR="00E85FF0" w:rsidRPr="00E85FF0">
        <w:t xml:space="preserve">2017b, </w:t>
      </w:r>
      <w:r w:rsidR="00E85FF0" w:rsidRPr="00E85FF0">
        <w:rPr>
          <w:i/>
          <w:iCs/>
        </w:rPr>
        <w:t>Supporting retirees in retirement income planning</w:t>
      </w:r>
      <w:r w:rsidR="00E85FF0" w:rsidRPr="00E85FF0">
        <w:t>, Department of Prime Minister and Cabinet, Canberra.</w:t>
      </w:r>
    </w:p>
    <w:p w14:paraId="33FADABC" w14:textId="667170B7" w:rsidR="00E85FF0" w:rsidRPr="00CF6E65" w:rsidRDefault="0062229D" w:rsidP="00001FA7">
      <w:pPr>
        <w:pStyle w:val="Reference"/>
        <w:rPr>
          <w:spacing w:val="-6"/>
        </w:rPr>
      </w:pPr>
      <w:r w:rsidRPr="00CF6E65">
        <w:rPr>
          <w:spacing w:val="-6"/>
        </w:rPr>
        <w:t>—— </w:t>
      </w:r>
      <w:r w:rsidR="00E85FF0" w:rsidRPr="00CF6E65">
        <w:rPr>
          <w:spacing w:val="-6"/>
        </w:rPr>
        <w:t xml:space="preserve">2018a, </w:t>
      </w:r>
      <w:r w:rsidR="00E85FF0" w:rsidRPr="00CF6E65">
        <w:rPr>
          <w:i/>
          <w:iCs/>
          <w:spacing w:val="-6"/>
        </w:rPr>
        <w:t>FEE-HELP</w:t>
      </w:r>
      <w:r w:rsidR="00E85FF0" w:rsidRPr="00CF6E65">
        <w:rPr>
          <w:spacing w:val="-6"/>
        </w:rPr>
        <w:t>, https://studyassist.gov.au/help-loans/fee-help (accessed 22 April 2020).</w:t>
      </w:r>
    </w:p>
    <w:p w14:paraId="39A63AE9" w14:textId="42FC8676" w:rsidR="00E85FF0" w:rsidRPr="00CF6E65" w:rsidRDefault="0062229D" w:rsidP="00001FA7">
      <w:pPr>
        <w:pStyle w:val="Reference"/>
        <w:rPr>
          <w:spacing w:val="-6"/>
        </w:rPr>
      </w:pPr>
      <w:r w:rsidRPr="00CF6E65">
        <w:rPr>
          <w:spacing w:val="-6"/>
        </w:rPr>
        <w:t>—— </w:t>
      </w:r>
      <w:r w:rsidR="00E85FF0" w:rsidRPr="00CF6E65">
        <w:rPr>
          <w:spacing w:val="-6"/>
        </w:rPr>
        <w:t xml:space="preserve">2018b, </w:t>
      </w:r>
      <w:r w:rsidR="00E85FF0" w:rsidRPr="00CF6E65">
        <w:rPr>
          <w:i/>
          <w:iCs/>
          <w:spacing w:val="-6"/>
        </w:rPr>
        <w:t>HECS-HELP</w:t>
      </w:r>
      <w:r w:rsidR="00E85FF0" w:rsidRPr="00CF6E65">
        <w:rPr>
          <w:spacing w:val="-6"/>
        </w:rPr>
        <w:t>, https://studyassist.gov.au/help-loans/hecs-help (accessed 22 April 2020).</w:t>
      </w:r>
    </w:p>
    <w:p w14:paraId="392EC39A" w14:textId="1A1112F4" w:rsidR="00E85FF0" w:rsidRPr="00CF6E65" w:rsidRDefault="0062229D" w:rsidP="00001FA7">
      <w:pPr>
        <w:pStyle w:val="Reference"/>
        <w:rPr>
          <w:spacing w:val="-4"/>
        </w:rPr>
      </w:pPr>
      <w:r w:rsidRPr="00CF6E65">
        <w:rPr>
          <w:spacing w:val="-4"/>
        </w:rPr>
        <w:t>—— </w:t>
      </w:r>
      <w:r w:rsidR="00E85FF0" w:rsidRPr="00CF6E65">
        <w:rPr>
          <w:spacing w:val="-4"/>
        </w:rPr>
        <w:t xml:space="preserve">2019a, </w:t>
      </w:r>
      <w:r w:rsidR="00E85FF0" w:rsidRPr="00CF6E65">
        <w:rPr>
          <w:i/>
          <w:iCs/>
          <w:spacing w:val="-4"/>
        </w:rPr>
        <w:t>Simplified and Streamlined Incentives for Australians Apprenticeships - Fact Sheet</w:t>
      </w:r>
      <w:r w:rsidR="00E85FF0" w:rsidRPr="00CF6E65">
        <w:rPr>
          <w:spacing w:val="-4"/>
        </w:rPr>
        <w:t>.</w:t>
      </w:r>
    </w:p>
    <w:p w14:paraId="5212C54F" w14:textId="3AFCC98F" w:rsidR="00E85FF0" w:rsidRPr="00E85FF0" w:rsidRDefault="0062229D" w:rsidP="00001FA7">
      <w:pPr>
        <w:pStyle w:val="Reference"/>
      </w:pPr>
      <w:r>
        <w:t>—— </w:t>
      </w:r>
      <w:r w:rsidR="00E85FF0" w:rsidRPr="00E85FF0">
        <w:t xml:space="preserve">2019b, </w:t>
      </w:r>
      <w:r w:rsidR="00E85FF0" w:rsidRPr="00E85FF0">
        <w:rPr>
          <w:i/>
          <w:iCs/>
        </w:rPr>
        <w:t>Training.gov.au: A joint initiative of the Australian and State and Territory Governments</w:t>
      </w:r>
      <w:r w:rsidR="00E85FF0" w:rsidRPr="00E85FF0">
        <w:t>, https://training.gov.au (accessed 9 October 2019).</w:t>
      </w:r>
    </w:p>
    <w:p w14:paraId="352843C9" w14:textId="5D005A0D" w:rsidR="00E85FF0" w:rsidRPr="00E85FF0" w:rsidRDefault="0062229D" w:rsidP="00001FA7">
      <w:pPr>
        <w:pStyle w:val="Reference"/>
      </w:pPr>
      <w:r>
        <w:t>—— </w:t>
      </w:r>
      <w:r w:rsidR="00E85FF0" w:rsidRPr="00E85FF0">
        <w:t xml:space="preserve">2020a, </w:t>
      </w:r>
      <w:r w:rsidR="00E85FF0" w:rsidRPr="00E85FF0">
        <w:rPr>
          <w:i/>
          <w:iCs/>
        </w:rPr>
        <w:t>A Bill for an Act to provide for the appointment of a National Skills Commissioner, and for related purposes</w:t>
      </w:r>
      <w:r w:rsidR="00E85FF0" w:rsidRPr="00E85FF0">
        <w:t>, Canberra.</w:t>
      </w:r>
    </w:p>
    <w:p w14:paraId="64BD58EC" w14:textId="5ADA9DBA" w:rsidR="00E85FF0" w:rsidRPr="00E85FF0" w:rsidRDefault="0062229D" w:rsidP="00001FA7">
      <w:pPr>
        <w:pStyle w:val="Reference"/>
      </w:pPr>
      <w:r>
        <w:t>—— </w:t>
      </w:r>
      <w:r w:rsidR="00E85FF0" w:rsidRPr="00E85FF0">
        <w:t xml:space="preserve">2020b, </w:t>
      </w:r>
      <w:r w:rsidR="00E85FF0" w:rsidRPr="00E85FF0">
        <w:rPr>
          <w:i/>
          <w:iCs/>
        </w:rPr>
        <w:t>Australian Apprentice Wage Subsidy</w:t>
      </w:r>
      <w:r w:rsidR="00E85FF0" w:rsidRPr="00E85FF0">
        <w:t>, Fact sheet.</w:t>
      </w:r>
    </w:p>
    <w:p w14:paraId="4F094CF2" w14:textId="7249510D" w:rsidR="00E85FF0" w:rsidRPr="00E85FF0" w:rsidRDefault="0062229D" w:rsidP="00001FA7">
      <w:pPr>
        <w:pStyle w:val="Reference"/>
      </w:pPr>
      <w:r>
        <w:t>—— </w:t>
      </w:r>
      <w:r w:rsidR="00E85FF0" w:rsidRPr="00E85FF0">
        <w:t xml:space="preserve">2020c, </w:t>
      </w:r>
      <w:r w:rsidR="00E85FF0" w:rsidRPr="00E85FF0">
        <w:rPr>
          <w:i/>
          <w:iCs/>
        </w:rPr>
        <w:t>Budget 2019-20, Delivering Skills for Today and Tomorrow</w:t>
      </w:r>
      <w:r w:rsidR="00E85FF0" w:rsidRPr="00E85FF0">
        <w:t>, Fact Sheet.</w:t>
      </w:r>
    </w:p>
    <w:p w14:paraId="32D9B961" w14:textId="49A7D773" w:rsidR="00E85FF0" w:rsidRPr="006652F5" w:rsidRDefault="0062229D" w:rsidP="00001FA7">
      <w:pPr>
        <w:pStyle w:val="Reference"/>
        <w:rPr>
          <w:spacing w:val="-4"/>
        </w:rPr>
      </w:pPr>
      <w:r w:rsidRPr="006652F5">
        <w:rPr>
          <w:spacing w:val="-4"/>
        </w:rPr>
        <w:t>—— </w:t>
      </w:r>
      <w:r w:rsidR="00E85FF0" w:rsidRPr="006652F5">
        <w:rPr>
          <w:spacing w:val="-4"/>
        </w:rPr>
        <w:t xml:space="preserve">2020d, </w:t>
      </w:r>
      <w:r w:rsidR="00E85FF0" w:rsidRPr="006652F5">
        <w:rPr>
          <w:i/>
          <w:iCs/>
          <w:spacing w:val="-4"/>
        </w:rPr>
        <w:t>HELP loans</w:t>
      </w:r>
      <w:r w:rsidR="00E85FF0" w:rsidRPr="006652F5">
        <w:rPr>
          <w:spacing w:val="-4"/>
        </w:rPr>
        <w:t>, https://www.studyassist.gov.au/help-loans (accessed 21 April 2020).</w:t>
      </w:r>
    </w:p>
    <w:p w14:paraId="65A9936E" w14:textId="35485354" w:rsidR="00E85FF0" w:rsidRPr="00E85FF0" w:rsidRDefault="0062229D" w:rsidP="00001FA7">
      <w:pPr>
        <w:pStyle w:val="Reference"/>
      </w:pPr>
      <w:r>
        <w:t>—— </w:t>
      </w:r>
      <w:r w:rsidR="00E85FF0" w:rsidRPr="00E85FF0">
        <w:t xml:space="preserve">2020e, </w:t>
      </w:r>
      <w:r w:rsidR="00E85FF0" w:rsidRPr="00E85FF0">
        <w:rPr>
          <w:i/>
          <w:iCs/>
        </w:rPr>
        <w:t>Loan repayment</w:t>
      </w:r>
      <w:r w:rsidR="00E85FF0" w:rsidRPr="00E85FF0">
        <w:t>, https://studyassist.gov.au/paying-back-your-loan/loan-repayment (accessed 22 April 2020).</w:t>
      </w:r>
    </w:p>
    <w:p w14:paraId="3589D0F5" w14:textId="229C3133" w:rsidR="00E85FF0" w:rsidRPr="006652F5" w:rsidRDefault="0062229D" w:rsidP="00001FA7">
      <w:pPr>
        <w:pStyle w:val="Reference"/>
        <w:rPr>
          <w:spacing w:val="-4"/>
        </w:rPr>
      </w:pPr>
      <w:r w:rsidRPr="006652F5">
        <w:rPr>
          <w:spacing w:val="-4"/>
        </w:rPr>
        <w:t>—— </w:t>
      </w:r>
      <w:r w:rsidR="00E85FF0" w:rsidRPr="006652F5">
        <w:rPr>
          <w:spacing w:val="-4"/>
        </w:rPr>
        <w:t xml:space="preserve">nd, </w:t>
      </w:r>
      <w:r w:rsidR="00E85FF0" w:rsidRPr="006652F5">
        <w:rPr>
          <w:i/>
          <w:iCs/>
          <w:spacing w:val="-4"/>
        </w:rPr>
        <w:t>Australian Apprenticeships Incentives Program Summary</w:t>
      </w:r>
      <w:r w:rsidR="00E85FF0" w:rsidRPr="006652F5">
        <w:rPr>
          <w:spacing w:val="-4"/>
        </w:rPr>
        <w:t>, https://austapprent.govcms.gov.au/sites/default/files/2019-06/AAIP%20summary</w:t>
      </w:r>
      <w:r w:rsidR="006652F5">
        <w:rPr>
          <w:spacing w:val="-4"/>
        </w:rPr>
        <w:br/>
      </w:r>
      <w:r w:rsidR="00E85FF0" w:rsidRPr="006652F5">
        <w:rPr>
          <w:spacing w:val="-4"/>
        </w:rPr>
        <w:t>%20Final.pdf (accessed 12 March 2020).</w:t>
      </w:r>
    </w:p>
    <w:p w14:paraId="0322135C" w14:textId="77777777" w:rsidR="00E85FF0" w:rsidRPr="00E85FF0" w:rsidRDefault="00E85FF0" w:rsidP="00001FA7">
      <w:pPr>
        <w:pStyle w:val="Reference"/>
      </w:pPr>
      <w:r w:rsidRPr="00E85FF0">
        <w:t xml:space="preserve">Australian Treasury 2019, </w:t>
      </w:r>
      <w:r w:rsidRPr="00E85FF0">
        <w:rPr>
          <w:i/>
          <w:iCs/>
        </w:rPr>
        <w:t>Budget 2019-20 - Budget Measures, Budget Paper No. 2</w:t>
      </w:r>
      <w:r w:rsidRPr="00E85FF0">
        <w:t>.</w:t>
      </w:r>
    </w:p>
    <w:p w14:paraId="4D4D676B" w14:textId="77777777" w:rsidR="00E85FF0" w:rsidRPr="00E85FF0" w:rsidRDefault="00E85FF0" w:rsidP="00001FA7">
      <w:pPr>
        <w:pStyle w:val="Reference"/>
      </w:pPr>
      <w:r w:rsidRPr="00E85FF0">
        <w:t xml:space="preserve">BCG (Boston Consulting Group) 2015, </w:t>
      </w:r>
      <w:r w:rsidRPr="00E85FF0">
        <w:rPr>
          <w:i/>
          <w:iCs/>
        </w:rPr>
        <w:t>The NSW Vocational Education and Training market and TAFE NSW’s competitive position within it</w:t>
      </w:r>
      <w:r w:rsidRPr="00E85FF0">
        <w:t>, Report to TAFE NSW, Melbourne.</w:t>
      </w:r>
    </w:p>
    <w:p w14:paraId="2D855A27" w14:textId="77777777" w:rsidR="00E85FF0" w:rsidRPr="00E85FF0" w:rsidRDefault="00E85FF0" w:rsidP="00001FA7">
      <w:pPr>
        <w:pStyle w:val="Reference"/>
      </w:pPr>
      <w:r w:rsidRPr="00E85FF0">
        <w:t xml:space="preserve">Bednarz, A. 2014, </w:t>
      </w:r>
      <w:r w:rsidRPr="00E85FF0">
        <w:rPr>
          <w:i/>
          <w:iCs/>
        </w:rPr>
        <w:t>Understanding the Non-Completion of Apprentices</w:t>
      </w:r>
      <w:r w:rsidRPr="00E85FF0">
        <w:t>, National Centre for Vocational Education Research, Adelaide.</w:t>
      </w:r>
    </w:p>
    <w:p w14:paraId="6FE05252" w14:textId="77777777" w:rsidR="00E85FF0" w:rsidRPr="00E85FF0" w:rsidRDefault="00E85FF0" w:rsidP="00001FA7">
      <w:pPr>
        <w:pStyle w:val="Reference"/>
      </w:pPr>
      <w:r w:rsidRPr="00E85FF0">
        <w:t xml:space="preserve">Billett, S., Choy, S., Dymock, D., Henderson, A., Tyler, M. and Kelly, A. 2015, </w:t>
      </w:r>
      <w:r w:rsidRPr="00E85FF0">
        <w:rPr>
          <w:i/>
          <w:iCs/>
        </w:rPr>
        <w:t>Towards More Effective Continuing Education and Training for Australian Workers</w:t>
      </w:r>
      <w:r w:rsidRPr="00E85FF0">
        <w:t>, Research Report, National Center for Vocational Education and Research, Adelaide.</w:t>
      </w:r>
    </w:p>
    <w:p w14:paraId="0BC310EC" w14:textId="77777777" w:rsidR="00E85FF0" w:rsidRPr="00E85FF0" w:rsidRDefault="00E85FF0" w:rsidP="00001FA7">
      <w:pPr>
        <w:pStyle w:val="Reference"/>
      </w:pPr>
      <w:r w:rsidRPr="00E85FF0">
        <w:t xml:space="preserve">Bishop, J. 2019, ‘Education Choices and Labour Supply During the Mining Boom’, </w:t>
      </w:r>
      <w:r w:rsidRPr="00E85FF0">
        <w:rPr>
          <w:i/>
          <w:iCs/>
        </w:rPr>
        <w:t>Bulletin</w:t>
      </w:r>
      <w:r w:rsidRPr="00E85FF0">
        <w:t>, September Quarter, pp. 20–27.</w:t>
      </w:r>
    </w:p>
    <w:p w14:paraId="556CEE66" w14:textId="77777777" w:rsidR="00E85FF0" w:rsidRPr="00E85FF0" w:rsidRDefault="00E85FF0" w:rsidP="00001FA7">
      <w:pPr>
        <w:pStyle w:val="Reference"/>
      </w:pPr>
      <w:r w:rsidRPr="00E85FF0">
        <w:t xml:space="preserve">Bisson, R. and Stubley, W. 2017, </w:t>
      </w:r>
      <w:r w:rsidRPr="00E85FF0">
        <w:rPr>
          <w:i/>
          <w:iCs/>
        </w:rPr>
        <w:t>After the Atar: Understanding How Gen Z Transition into Further Education and Employment</w:t>
      </w:r>
      <w:r w:rsidRPr="00E85FF0">
        <w:t>, Year13, Sydney.</w:t>
      </w:r>
    </w:p>
    <w:p w14:paraId="4F028F87" w14:textId="77777777" w:rsidR="00E85FF0" w:rsidRPr="00E85FF0" w:rsidRDefault="00E85FF0" w:rsidP="00001FA7">
      <w:pPr>
        <w:pStyle w:val="Reference"/>
      </w:pPr>
      <w:r w:rsidRPr="00E85FF0">
        <w:t xml:space="preserve">Bond, A. 1999, </w:t>
      </w:r>
      <w:r w:rsidRPr="00E85FF0">
        <w:rPr>
          <w:i/>
          <w:iCs/>
        </w:rPr>
        <w:t>Promoting High Achievement and Low Attrition in Education and Training</w:t>
      </w:r>
      <w:r w:rsidRPr="00E85FF0">
        <w:t>, National Centre for Vocational Education Research, Adelaide.</w:t>
      </w:r>
    </w:p>
    <w:p w14:paraId="30490B08" w14:textId="77777777" w:rsidR="00E85FF0" w:rsidRPr="00E85FF0" w:rsidRDefault="00E85FF0" w:rsidP="00001FA7">
      <w:pPr>
        <w:pStyle w:val="Reference"/>
      </w:pPr>
      <w:r w:rsidRPr="00E85FF0">
        <w:t xml:space="preserve">Borland, J. and Coelli, M. 2017, </w:t>
      </w:r>
      <w:r w:rsidRPr="00E85FF0">
        <w:rPr>
          <w:i/>
          <w:iCs/>
        </w:rPr>
        <w:t>Are Robots Taking Our Jobs?</w:t>
      </w:r>
      <w:r w:rsidRPr="00E85FF0">
        <w:t>, Melbourne.</w:t>
      </w:r>
    </w:p>
    <w:p w14:paraId="7D38F557" w14:textId="77777777" w:rsidR="00E85FF0" w:rsidRPr="00E85FF0" w:rsidRDefault="00E85FF0" w:rsidP="00001FA7">
      <w:pPr>
        <w:pStyle w:val="Reference"/>
      </w:pPr>
      <w:r w:rsidRPr="00E85FF0">
        <w:t xml:space="preserve">Bowman, K. and McKenna, S. 2016a, </w:t>
      </w:r>
      <w:r w:rsidRPr="00E85FF0">
        <w:rPr>
          <w:i/>
          <w:iCs/>
        </w:rPr>
        <w:t>Jurisdictional approaches to student training and entitlements: commonalities and differences</w:t>
      </w:r>
      <w:r w:rsidRPr="00E85FF0">
        <w:t>, Research Report, National Centre for Vocational Education Research, Adelaide.</w:t>
      </w:r>
    </w:p>
    <w:p w14:paraId="0D28F6BB" w14:textId="594F021E" w:rsidR="00E85FF0" w:rsidRPr="00E85FF0" w:rsidRDefault="0062229D" w:rsidP="00001FA7">
      <w:pPr>
        <w:pStyle w:val="Reference"/>
      </w:pPr>
      <w:r>
        <w:t>—— and —— </w:t>
      </w:r>
      <w:r w:rsidR="00E85FF0" w:rsidRPr="00E85FF0">
        <w:t xml:space="preserve">2016b, </w:t>
      </w:r>
      <w:r w:rsidR="00E85FF0" w:rsidRPr="00E85FF0">
        <w:rPr>
          <w:i/>
          <w:iCs/>
        </w:rPr>
        <w:t>The development of Australia’s national training system: a dynamic tension between consistency and flexibility</w:t>
      </w:r>
      <w:r w:rsidR="00E85FF0" w:rsidRPr="00E85FF0">
        <w:t>, Occasional Paper, National Centre for Vocational Education Research, Adelaide.</w:t>
      </w:r>
    </w:p>
    <w:p w14:paraId="778E1B9A" w14:textId="77777777" w:rsidR="00E85FF0" w:rsidRPr="006652F5" w:rsidRDefault="00E85FF0" w:rsidP="00001FA7">
      <w:pPr>
        <w:pStyle w:val="Reference"/>
        <w:rPr>
          <w:spacing w:val="-2"/>
        </w:rPr>
      </w:pPr>
      <w:r w:rsidRPr="006652F5">
        <w:rPr>
          <w:spacing w:val="-2"/>
        </w:rPr>
        <w:t xml:space="preserve">Bradley, D., Noonan, P., Nugent, H. and Scales, B. 2008a, </w:t>
      </w:r>
      <w:r w:rsidRPr="006652F5">
        <w:rPr>
          <w:i/>
          <w:iCs/>
          <w:spacing w:val="-2"/>
        </w:rPr>
        <w:t>Review of Australian Higher Education</w:t>
      </w:r>
      <w:r w:rsidRPr="006652F5">
        <w:rPr>
          <w:spacing w:val="-2"/>
        </w:rPr>
        <w:t>, Final Report, Department of Education Employment and Workplace Relations.</w:t>
      </w:r>
    </w:p>
    <w:p w14:paraId="21C5E194" w14:textId="77777777" w:rsidR="00E85FF0" w:rsidRPr="00E85FF0" w:rsidRDefault="00E85FF0" w:rsidP="00001FA7">
      <w:pPr>
        <w:pStyle w:val="Reference"/>
      </w:pPr>
      <w:r w:rsidRPr="00E85FF0">
        <w:t xml:space="preserve">Bradley, D., Noonan, P., Nugent, H. and Scales, B. 2008b, </w:t>
      </w:r>
      <w:r w:rsidRPr="00E85FF0">
        <w:rPr>
          <w:i/>
          <w:iCs/>
        </w:rPr>
        <w:t>Review of Australian Higher Education: Final Report</w:t>
      </w:r>
      <w:r w:rsidRPr="00E85FF0">
        <w:t>, Canberra.</w:t>
      </w:r>
    </w:p>
    <w:p w14:paraId="3F6B9D58" w14:textId="77777777" w:rsidR="00E85FF0" w:rsidRPr="00E85FF0" w:rsidRDefault="00E85FF0" w:rsidP="00001FA7">
      <w:pPr>
        <w:pStyle w:val="Reference"/>
      </w:pPr>
      <w:r w:rsidRPr="00E85FF0">
        <w:t xml:space="preserve">Braithwaite, V. 2018, </w:t>
      </w:r>
      <w:r w:rsidRPr="00E85FF0">
        <w:rPr>
          <w:i/>
          <w:iCs/>
        </w:rPr>
        <w:t>All eyes on quality: Review of the National Vocational Education and Training Regulator Act 2011 Report</w:t>
      </w:r>
      <w:r w:rsidRPr="00E85FF0">
        <w:t>, Report to Assistant Minister for Vocatioinal Education and Skills, Australian Government, Canberra.</w:t>
      </w:r>
    </w:p>
    <w:p w14:paraId="1E8003C0" w14:textId="77777777" w:rsidR="00E85FF0" w:rsidRPr="006652F5" w:rsidRDefault="00E85FF0" w:rsidP="00001FA7">
      <w:pPr>
        <w:pStyle w:val="Reference"/>
        <w:rPr>
          <w:spacing w:val="-2"/>
          <w14:props3d w14:extrusionH="0" w14:contourW="0" w14:prstMaterial="matte"/>
        </w:rPr>
      </w:pPr>
      <w:r w:rsidRPr="006652F5">
        <w:rPr>
          <w:spacing w:val="-2"/>
          <w14:props3d w14:extrusionH="0" w14:contourW="0" w14:prstMaterial="matte"/>
        </w:rPr>
        <w:t xml:space="preserve">Brébion, C. 2020, </w:t>
      </w:r>
      <w:r w:rsidRPr="006652F5">
        <w:rPr>
          <w:i/>
          <w:iCs/>
          <w:spacing w:val="-2"/>
          <w14:props3d w14:extrusionH="0" w14:contourW="0" w14:prstMaterial="matte"/>
        </w:rPr>
        <w:t>The Unexpected Effect of Subsidies to Apprenticeship Contracts on Firms’ Training Behaviour</w:t>
      </w:r>
      <w:r w:rsidRPr="006652F5">
        <w:rPr>
          <w:spacing w:val="-2"/>
          <w14:props3d w14:extrusionH="0" w14:contourW="0" w14:prstMaterial="matte"/>
        </w:rPr>
        <w:t>, Laboratoire interdisciplinaire de recherches en sciences de l’action, p. 64.</w:t>
      </w:r>
    </w:p>
    <w:p w14:paraId="301C9ADE" w14:textId="3ACAB181" w:rsidR="00E85FF0" w:rsidRPr="00E85FF0" w:rsidRDefault="00E85FF0" w:rsidP="00001FA7">
      <w:pPr>
        <w:pStyle w:val="Reference"/>
      </w:pPr>
      <w:r w:rsidRPr="00E85FF0">
        <w:t xml:space="preserve">Brennan, M. 2019, ‘Future of Markets and </w:t>
      </w:r>
      <w:r w:rsidR="00E846BF">
        <w:t>TAFE’, speech to the TAFE Directors Australia (TDA) Convention in Brisbane, 4 September</w:t>
      </w:r>
      <w:r w:rsidRPr="00E85FF0">
        <w:t>.</w:t>
      </w:r>
    </w:p>
    <w:p w14:paraId="546E0061" w14:textId="77777777" w:rsidR="00E85FF0" w:rsidRPr="00E85FF0" w:rsidRDefault="00E85FF0" w:rsidP="00001FA7">
      <w:pPr>
        <w:pStyle w:val="Reference"/>
      </w:pPr>
      <w:r w:rsidRPr="00E85FF0">
        <w:t xml:space="preserve">Brown, J. 2017, </w:t>
      </w:r>
      <w:r w:rsidRPr="00E85FF0">
        <w:rPr>
          <w:i/>
          <w:iCs/>
        </w:rPr>
        <w:t>In Their Words: Student Choice in Training Markets - Victorian Examples</w:t>
      </w:r>
      <w:r w:rsidRPr="00E85FF0">
        <w:t>, Research Report, National Centre for Vocational Education Research, Adelaide.</w:t>
      </w:r>
    </w:p>
    <w:p w14:paraId="1B1158E4" w14:textId="77777777" w:rsidR="00E85FF0" w:rsidRPr="00E85FF0" w:rsidRDefault="00E85FF0" w:rsidP="00001FA7">
      <w:pPr>
        <w:pStyle w:val="Reference"/>
      </w:pPr>
      <w:r w:rsidRPr="00E85FF0">
        <w:t xml:space="preserve">Brown, N., te Riele, K., Shelley, B. and Woodroffe, J. 2020, </w:t>
      </w:r>
      <w:r w:rsidRPr="00E85FF0">
        <w:rPr>
          <w:i/>
          <w:iCs/>
        </w:rPr>
        <w:t>Learning at home during COVID-19: Effects on vulnerable young Australians</w:t>
      </w:r>
      <w:r w:rsidRPr="00E85FF0">
        <w:t>, Independent Rapid Response Report, Peter Underwood Centre for Educational Attainment, University of Tasmania.</w:t>
      </w:r>
    </w:p>
    <w:p w14:paraId="038BD988" w14:textId="77777777" w:rsidR="00E85FF0" w:rsidRPr="00E85FF0" w:rsidRDefault="00E85FF0" w:rsidP="00001FA7">
      <w:pPr>
        <w:pStyle w:val="Reference"/>
      </w:pPr>
      <w:r w:rsidRPr="00E85FF0">
        <w:t xml:space="preserve">Canavan, P. 2019, </w:t>
      </w:r>
      <w:r w:rsidRPr="00E85FF0">
        <w:rPr>
          <w:i/>
          <w:iCs/>
        </w:rPr>
        <w:t>Apprentice completion rates go from bad to worse</w:t>
      </w:r>
      <w:r w:rsidRPr="00E85FF0">
        <w:t>, 2 August, Ai Group.</w:t>
      </w:r>
    </w:p>
    <w:p w14:paraId="2724DA73" w14:textId="77777777" w:rsidR="00E85FF0" w:rsidRPr="00E85FF0" w:rsidRDefault="00E85FF0" w:rsidP="00001FA7">
      <w:pPr>
        <w:pStyle w:val="Reference"/>
      </w:pPr>
      <w:r w:rsidRPr="00E85FF0">
        <w:t xml:space="preserve">Cash, M. 2019, </w:t>
      </w:r>
      <w:r w:rsidRPr="00E85FF0">
        <w:rPr>
          <w:i/>
          <w:iCs/>
        </w:rPr>
        <w:t>National vocational education regulator to focus on training excellence</w:t>
      </w:r>
      <w:r w:rsidRPr="00E85FF0">
        <w:t>, Media Release, 30 October.</w:t>
      </w:r>
    </w:p>
    <w:p w14:paraId="4BDD2F6A" w14:textId="62D8FF8E" w:rsidR="00E85FF0" w:rsidRPr="00E85FF0" w:rsidRDefault="00E85FF0" w:rsidP="00001FA7">
      <w:pPr>
        <w:pStyle w:val="Reference"/>
      </w:pPr>
      <w:r w:rsidRPr="00E85FF0">
        <w:t xml:space="preserve">Cash, M. and Irons, S. 2020, </w:t>
      </w:r>
      <w:r w:rsidRPr="00E85FF0">
        <w:rPr>
          <w:i/>
          <w:iCs/>
        </w:rPr>
        <w:t>Timely ASQA Review will support pandemic recovery</w:t>
      </w:r>
      <w:r w:rsidRPr="00E85FF0">
        <w:t>, Media Release</w:t>
      </w:r>
      <w:r w:rsidR="00A8704C">
        <w:t>, 30 April</w:t>
      </w:r>
      <w:r w:rsidRPr="00E85FF0">
        <w:t>.</w:t>
      </w:r>
    </w:p>
    <w:p w14:paraId="7F70D3D7" w14:textId="77777777" w:rsidR="00E85FF0" w:rsidRPr="00E85FF0" w:rsidRDefault="00E85FF0" w:rsidP="00001FA7">
      <w:pPr>
        <w:pStyle w:val="Reference"/>
      </w:pPr>
      <w:r w:rsidRPr="00E85FF0">
        <w:t xml:space="preserve">CCIWA (Chamber of Commerce and Industry of Western Australia) 2019, </w:t>
      </w:r>
      <w:r w:rsidRPr="00E85FF0">
        <w:rPr>
          <w:i/>
          <w:iCs/>
        </w:rPr>
        <w:t>Review of the Australian Apprenticeships National Skills Needs List</w:t>
      </w:r>
      <w:r w:rsidRPr="00E85FF0">
        <w:t>, CCIWA Submission to the Methodology Issues Paper, Perth.</w:t>
      </w:r>
    </w:p>
    <w:p w14:paraId="267BD33F" w14:textId="6911255C" w:rsidR="00E85FF0" w:rsidRPr="00E85FF0" w:rsidRDefault="00E85FF0" w:rsidP="00001FA7">
      <w:pPr>
        <w:pStyle w:val="Reference"/>
      </w:pPr>
      <w:r w:rsidRPr="00E85FF0">
        <w:t xml:space="preserve">CFFR (Council on Federal Financial Relations) 2019, </w:t>
      </w:r>
      <w:r w:rsidRPr="00E85FF0">
        <w:rPr>
          <w:i/>
          <w:iCs/>
        </w:rPr>
        <w:t>National Partnerships - Skills and Workforce Development</w:t>
      </w:r>
      <w:r w:rsidRPr="00E85FF0">
        <w:t>, http://www.federalfinancialrelations.gov.au/content/npa/</w:t>
      </w:r>
      <w:r w:rsidR="00186A3B">
        <w:br/>
      </w:r>
      <w:r w:rsidRPr="00E85FF0">
        <w:t>skills.aspx (accessed 23 August 2019).</w:t>
      </w:r>
    </w:p>
    <w:p w14:paraId="7763E057" w14:textId="77777777" w:rsidR="00E85FF0" w:rsidRPr="00E85FF0" w:rsidRDefault="00E85FF0" w:rsidP="00001FA7">
      <w:pPr>
        <w:pStyle w:val="Reference"/>
      </w:pPr>
      <w:r w:rsidRPr="00E85FF0">
        <w:t xml:space="preserve">Chapman, B. 2006, ‘Income contingent loans for higher education: International reforms’, </w:t>
      </w:r>
      <w:r w:rsidRPr="00E85FF0">
        <w:rPr>
          <w:i/>
          <w:iCs/>
        </w:rPr>
        <w:t>Handbook of the Economics of Education</w:t>
      </w:r>
      <w:r w:rsidRPr="00E85FF0">
        <w:t>, vol. 2, pp. 1435–1503.</w:t>
      </w:r>
    </w:p>
    <w:p w14:paraId="4DA25C3F" w14:textId="77777777" w:rsidR="00E85FF0" w:rsidRPr="00E85FF0" w:rsidRDefault="00E85FF0" w:rsidP="00001FA7">
      <w:pPr>
        <w:pStyle w:val="Reference"/>
      </w:pPr>
      <w:r w:rsidRPr="00E85FF0">
        <w:t xml:space="preserve">—— and Lounkaew, K. 2015, ‘Measuring the value of externalities from higher education’, </w:t>
      </w:r>
      <w:r w:rsidRPr="00E85FF0">
        <w:rPr>
          <w:i/>
          <w:iCs/>
        </w:rPr>
        <w:t>Higher Education</w:t>
      </w:r>
      <w:r w:rsidRPr="00E85FF0">
        <w:t>, vol. 70, no. 5, pp. 767–785.</w:t>
      </w:r>
    </w:p>
    <w:p w14:paraId="68B9B36D" w14:textId="2B613C23" w:rsidR="00E85FF0" w:rsidRPr="00E85FF0" w:rsidRDefault="00E85FF0" w:rsidP="00001FA7">
      <w:pPr>
        <w:pStyle w:val="Reference"/>
      </w:pPr>
      <w:r w:rsidRPr="00E85FF0">
        <w:t xml:space="preserve">Chrysanthos, N. 2020, ‘Apprenticeships drop by two-thirds amid looming skills shortage’, </w:t>
      </w:r>
      <w:r w:rsidRPr="00E85FF0">
        <w:rPr>
          <w:i/>
          <w:iCs/>
        </w:rPr>
        <w:t>Sydney Morning Herald</w:t>
      </w:r>
      <w:r w:rsidR="00A27C4C" w:rsidRPr="00A27C4C">
        <w:rPr>
          <w:iCs/>
        </w:rPr>
        <w:t>, 4 May</w:t>
      </w:r>
      <w:r w:rsidRPr="00A27C4C">
        <w:t>.</w:t>
      </w:r>
    </w:p>
    <w:p w14:paraId="372554EF" w14:textId="77777777" w:rsidR="00E85FF0" w:rsidRPr="00E85FF0" w:rsidRDefault="00E85FF0" w:rsidP="00001FA7">
      <w:pPr>
        <w:pStyle w:val="Reference"/>
      </w:pPr>
      <w:r w:rsidRPr="00E85FF0">
        <w:t xml:space="preserve">CITF (Construction Industry Training Fund) 2020, </w:t>
      </w:r>
      <w:r w:rsidRPr="00E85FF0">
        <w:rPr>
          <w:i/>
          <w:iCs/>
        </w:rPr>
        <w:t>About the Levy</w:t>
      </w:r>
      <w:r w:rsidRPr="00E85FF0">
        <w:t>, https://citb.org.au/pay-a-levy/about-the-levy (accessed 21 April 2020).</w:t>
      </w:r>
    </w:p>
    <w:p w14:paraId="2E3823BA" w14:textId="77777777" w:rsidR="00E85FF0" w:rsidRPr="00E85FF0" w:rsidRDefault="00E85FF0" w:rsidP="00001FA7">
      <w:pPr>
        <w:pStyle w:val="Reference"/>
      </w:pPr>
      <w:r w:rsidRPr="00E85FF0">
        <w:t xml:space="preserve">Clarke, K. 2012, </w:t>
      </w:r>
      <w:r w:rsidRPr="00E85FF0">
        <w:rPr>
          <w:i/>
          <w:iCs/>
        </w:rPr>
        <w:t>Entry to vocations: the efficacy of VET in Schools</w:t>
      </w:r>
      <w:r w:rsidRPr="00E85FF0">
        <w:t>, National Centre for Vocational Education Research, Adelaide.</w:t>
      </w:r>
    </w:p>
    <w:p w14:paraId="3ABF5450" w14:textId="1E418E99" w:rsidR="00E85FF0" w:rsidRPr="00E85FF0" w:rsidRDefault="0062229D" w:rsidP="00001FA7">
      <w:pPr>
        <w:pStyle w:val="Reference"/>
      </w:pPr>
      <w:r>
        <w:t>—— </w:t>
      </w:r>
      <w:r w:rsidR="00E85FF0" w:rsidRPr="00E85FF0">
        <w:t xml:space="preserve">2015, ‘Australia needs to do more to arrest the decline in apprenticeships’, </w:t>
      </w:r>
      <w:r w:rsidR="00E85FF0" w:rsidRPr="00E85FF0">
        <w:rPr>
          <w:i/>
          <w:iCs/>
        </w:rPr>
        <w:t>The Conversation</w:t>
      </w:r>
      <w:r w:rsidR="00E85FF0" w:rsidRPr="00E85FF0">
        <w:t>, http://theconversation.com/australia-needs-to-do-more-to-arrest-the-decline-in-apprenticeships-47942 (accessed 22 May 2020).</w:t>
      </w:r>
    </w:p>
    <w:p w14:paraId="59124E50" w14:textId="77777777" w:rsidR="00E85FF0" w:rsidRPr="00E85FF0" w:rsidRDefault="00E85FF0" w:rsidP="00001FA7">
      <w:pPr>
        <w:pStyle w:val="Reference"/>
      </w:pPr>
      <w:r w:rsidRPr="00E85FF0">
        <w:t xml:space="preserve">COAG (Council of Australian Governments) 2008, </w:t>
      </w:r>
      <w:r w:rsidRPr="00E85FF0">
        <w:rPr>
          <w:i/>
          <w:iCs/>
        </w:rPr>
        <w:t>National Agreement for Skills and Workforce Development (fact sheet)</w:t>
      </w:r>
      <w:r w:rsidRPr="00E85FF0">
        <w:t>, Canberra.</w:t>
      </w:r>
    </w:p>
    <w:p w14:paraId="2E533751" w14:textId="6EBD2509" w:rsidR="00E85FF0" w:rsidRPr="00E85FF0" w:rsidRDefault="0062229D" w:rsidP="00001FA7">
      <w:pPr>
        <w:pStyle w:val="Reference"/>
      </w:pPr>
      <w:r>
        <w:t>—— </w:t>
      </w:r>
      <w:r w:rsidR="00E85FF0" w:rsidRPr="00E85FF0">
        <w:t xml:space="preserve">2009a, </w:t>
      </w:r>
      <w:r w:rsidR="00E85FF0" w:rsidRPr="00E85FF0">
        <w:rPr>
          <w:i/>
          <w:iCs/>
        </w:rPr>
        <w:t>Intergovernmental Agreement on Federal Financial Relations</w:t>
      </w:r>
      <w:r w:rsidR="00E85FF0" w:rsidRPr="00E85FF0">
        <w:t>, Canberra.</w:t>
      </w:r>
    </w:p>
    <w:p w14:paraId="497DF99D" w14:textId="3601D9B5" w:rsidR="00E85FF0" w:rsidRPr="00E85FF0" w:rsidRDefault="0062229D" w:rsidP="00001FA7">
      <w:pPr>
        <w:pStyle w:val="Reference"/>
      </w:pPr>
      <w:r>
        <w:t>—— </w:t>
      </w:r>
      <w:r w:rsidR="00E85FF0" w:rsidRPr="00E85FF0">
        <w:t xml:space="preserve">2009b, </w:t>
      </w:r>
      <w:r w:rsidR="00E85FF0" w:rsidRPr="00E85FF0">
        <w:rPr>
          <w:i/>
          <w:iCs/>
        </w:rPr>
        <w:t>National Agreement for Skills and Workforce Development 2009</w:t>
      </w:r>
      <w:r w:rsidR="00E85FF0" w:rsidRPr="00E85FF0">
        <w:t>, Canberra.</w:t>
      </w:r>
    </w:p>
    <w:p w14:paraId="00DDD80D" w14:textId="67B5D74F" w:rsidR="00E85FF0" w:rsidRPr="00E85FF0" w:rsidRDefault="0062229D" w:rsidP="00001FA7">
      <w:pPr>
        <w:pStyle w:val="Reference"/>
      </w:pPr>
      <w:r>
        <w:t>—— </w:t>
      </w:r>
      <w:r w:rsidR="00E85FF0" w:rsidRPr="00E85FF0">
        <w:t xml:space="preserve">2009c, </w:t>
      </w:r>
      <w:r w:rsidR="00E85FF0" w:rsidRPr="00E85FF0">
        <w:rPr>
          <w:i/>
          <w:iCs/>
        </w:rPr>
        <w:t>National Disability Agreement</w:t>
      </w:r>
      <w:r w:rsidR="00E85FF0" w:rsidRPr="00E85FF0">
        <w:t>, Canberra.</w:t>
      </w:r>
    </w:p>
    <w:p w14:paraId="59B6204C" w14:textId="5C59A5E6" w:rsidR="00E85FF0" w:rsidRPr="00E85FF0" w:rsidRDefault="0062229D" w:rsidP="00001FA7">
      <w:pPr>
        <w:pStyle w:val="Reference"/>
      </w:pPr>
      <w:r>
        <w:t>—— </w:t>
      </w:r>
      <w:r w:rsidR="00E85FF0" w:rsidRPr="00E85FF0">
        <w:t xml:space="preserve">2011, </w:t>
      </w:r>
      <w:r w:rsidR="00E85FF0" w:rsidRPr="00E85FF0">
        <w:rPr>
          <w:i/>
          <w:iCs/>
        </w:rPr>
        <w:t>COAG Meeting Communique, 13 February 2011</w:t>
      </w:r>
      <w:r w:rsidR="00E85FF0" w:rsidRPr="00E85FF0">
        <w:t>, https://www.coag.gov.au/</w:t>
      </w:r>
      <w:r w:rsidR="00CF6E65">
        <w:br/>
      </w:r>
      <w:r w:rsidR="00E85FF0" w:rsidRPr="00E85FF0">
        <w:t>meeting-outcomes/coag-meeting-communiqu%C3%A9-13-february-2011 (accessed 29 August 2019).</w:t>
      </w:r>
    </w:p>
    <w:p w14:paraId="3B01D894" w14:textId="763E45FD" w:rsidR="00E85FF0" w:rsidRPr="00E85FF0" w:rsidRDefault="0062229D" w:rsidP="00001FA7">
      <w:pPr>
        <w:pStyle w:val="Reference"/>
      </w:pPr>
      <w:r>
        <w:t>—— </w:t>
      </w:r>
      <w:r w:rsidR="00E85FF0" w:rsidRPr="00E85FF0">
        <w:t xml:space="preserve">2012a, </w:t>
      </w:r>
      <w:r w:rsidR="00E85FF0" w:rsidRPr="00E85FF0">
        <w:rPr>
          <w:i/>
          <w:iCs/>
        </w:rPr>
        <w:t>COAG Meeting Communique, 13 April 2012</w:t>
      </w:r>
      <w:r w:rsidR="00E85FF0" w:rsidRPr="00E85FF0">
        <w:t>, https://www.coag.gov.au/</w:t>
      </w:r>
      <w:r w:rsidR="00CF6E65">
        <w:br/>
      </w:r>
      <w:r w:rsidR="00E85FF0" w:rsidRPr="00E85FF0">
        <w:t>meeting-outcomes/coag-meeting-communiqu%C3%A9-13-april-2012 (accessed 22 August 2019).</w:t>
      </w:r>
    </w:p>
    <w:p w14:paraId="50DE8A52" w14:textId="35454B5A" w:rsidR="00E85FF0" w:rsidRPr="00E85FF0" w:rsidRDefault="0062229D" w:rsidP="00001FA7">
      <w:pPr>
        <w:pStyle w:val="Reference"/>
      </w:pPr>
      <w:r>
        <w:t>—— </w:t>
      </w:r>
      <w:r w:rsidR="00E85FF0" w:rsidRPr="00E85FF0">
        <w:t xml:space="preserve">2012b, </w:t>
      </w:r>
      <w:r w:rsidR="00E85FF0" w:rsidRPr="00E85FF0">
        <w:rPr>
          <w:i/>
          <w:iCs/>
        </w:rPr>
        <w:t>National Agreement for Skills and Workforce Development 2012</w:t>
      </w:r>
      <w:r w:rsidR="00E85FF0" w:rsidRPr="00E85FF0">
        <w:t>, Canberra.</w:t>
      </w:r>
    </w:p>
    <w:p w14:paraId="046D3C7E" w14:textId="38D58455" w:rsidR="00E85FF0" w:rsidRPr="00E85FF0" w:rsidRDefault="0062229D" w:rsidP="00001FA7">
      <w:pPr>
        <w:pStyle w:val="Reference"/>
      </w:pPr>
      <w:r>
        <w:t>—— </w:t>
      </w:r>
      <w:r w:rsidR="00E85FF0" w:rsidRPr="00E85FF0">
        <w:t xml:space="preserve">2012c, </w:t>
      </w:r>
      <w:r w:rsidR="00E85FF0" w:rsidRPr="00E85FF0">
        <w:rPr>
          <w:i/>
          <w:iCs/>
        </w:rPr>
        <w:t>National Partnership Agreement on Productivity Places Program</w:t>
      </w:r>
      <w:r w:rsidR="00E85FF0" w:rsidRPr="00E85FF0">
        <w:t>, Canberra.</w:t>
      </w:r>
    </w:p>
    <w:p w14:paraId="6DB652EF" w14:textId="268343BF" w:rsidR="00E85FF0" w:rsidRPr="00E85FF0" w:rsidRDefault="0062229D" w:rsidP="00001FA7">
      <w:pPr>
        <w:pStyle w:val="Reference"/>
      </w:pPr>
      <w:r>
        <w:t>—— </w:t>
      </w:r>
      <w:r w:rsidR="00E85FF0" w:rsidRPr="00E85FF0">
        <w:t xml:space="preserve">2012d, </w:t>
      </w:r>
      <w:r w:rsidR="00E85FF0" w:rsidRPr="00E85FF0">
        <w:rPr>
          <w:i/>
          <w:iCs/>
        </w:rPr>
        <w:t>National Partnership Agreement on Skills Reform</w:t>
      </w:r>
      <w:r w:rsidR="00E85FF0" w:rsidRPr="00E85FF0">
        <w:t>, Canberra.</w:t>
      </w:r>
    </w:p>
    <w:p w14:paraId="06989EA0" w14:textId="0640B747" w:rsidR="00E85FF0" w:rsidRPr="00E85FF0" w:rsidRDefault="0062229D" w:rsidP="00001FA7">
      <w:pPr>
        <w:pStyle w:val="Reference"/>
      </w:pPr>
      <w:r>
        <w:t>—— </w:t>
      </w:r>
      <w:r w:rsidR="00E85FF0" w:rsidRPr="00E85FF0">
        <w:t xml:space="preserve">2018, </w:t>
      </w:r>
      <w:r w:rsidR="00E85FF0" w:rsidRPr="00E85FF0">
        <w:rPr>
          <w:i/>
          <w:iCs/>
        </w:rPr>
        <w:t>National School Reform Agreement</w:t>
      </w:r>
      <w:r w:rsidR="00E85FF0" w:rsidRPr="00E85FF0">
        <w:t>, Canberra.</w:t>
      </w:r>
    </w:p>
    <w:p w14:paraId="280A2715" w14:textId="21A5DB68" w:rsidR="00E85FF0" w:rsidRPr="00E85FF0" w:rsidRDefault="00E85FF0" w:rsidP="00001FA7">
      <w:pPr>
        <w:pStyle w:val="Reference"/>
      </w:pPr>
      <w:r w:rsidRPr="00E85FF0">
        <w:t>——</w:t>
      </w:r>
      <w:r w:rsidR="0062229D">
        <w:t> </w:t>
      </w:r>
      <w:r w:rsidRPr="00E85FF0">
        <w:t xml:space="preserve">2019a, </w:t>
      </w:r>
      <w:r w:rsidRPr="00E85FF0">
        <w:rPr>
          <w:i/>
          <w:iCs/>
        </w:rPr>
        <w:t>COAG Meeting Communiqué, 9 August 2019: Vision for VET</w:t>
      </w:r>
      <w:r w:rsidRPr="00E85FF0">
        <w:t>, Canberra.</w:t>
      </w:r>
    </w:p>
    <w:p w14:paraId="288A2AFF" w14:textId="0A1AC85A" w:rsidR="00E85FF0" w:rsidRPr="00E85FF0" w:rsidRDefault="0062229D" w:rsidP="00001FA7">
      <w:pPr>
        <w:pStyle w:val="Reference"/>
      </w:pPr>
      <w:r>
        <w:t>—— </w:t>
      </w:r>
      <w:r w:rsidR="00E85FF0" w:rsidRPr="00E85FF0">
        <w:t xml:space="preserve">2019b, </w:t>
      </w:r>
      <w:r w:rsidR="00E85FF0" w:rsidRPr="00E85FF0">
        <w:rPr>
          <w:i/>
          <w:iCs/>
        </w:rPr>
        <w:t>National Partnership on the Skilling Australians Fund</w:t>
      </w:r>
      <w:r w:rsidR="00E85FF0" w:rsidRPr="00E85FF0">
        <w:t>, Canberra.</w:t>
      </w:r>
    </w:p>
    <w:p w14:paraId="57A02E5C" w14:textId="368EC36C" w:rsidR="00E85FF0" w:rsidRPr="00E85FF0" w:rsidRDefault="0062229D" w:rsidP="00001FA7">
      <w:pPr>
        <w:pStyle w:val="Reference"/>
      </w:pPr>
      <w:r>
        <w:t>—— </w:t>
      </w:r>
      <w:r w:rsidR="00E85FF0" w:rsidRPr="00E85FF0">
        <w:t xml:space="preserve">2019c, </w:t>
      </w:r>
      <w:r w:rsidR="00E85FF0" w:rsidRPr="00E85FF0">
        <w:rPr>
          <w:i/>
          <w:iCs/>
        </w:rPr>
        <w:t>Communique for the COAG Skills Council Meeting</w:t>
      </w:r>
      <w:r w:rsidR="00E85FF0" w:rsidRPr="00E85FF0">
        <w:t>, 22 November.</w:t>
      </w:r>
    </w:p>
    <w:p w14:paraId="371F6254" w14:textId="77777777" w:rsidR="00E85FF0" w:rsidRPr="00E85FF0" w:rsidRDefault="00E85FF0" w:rsidP="00001FA7">
      <w:pPr>
        <w:pStyle w:val="Reference"/>
      </w:pPr>
      <w:r w:rsidRPr="00E85FF0">
        <w:t xml:space="preserve">COAG Education Council 2019, </w:t>
      </w:r>
      <w:r w:rsidRPr="00E85FF0">
        <w:rPr>
          <w:i/>
          <w:iCs/>
        </w:rPr>
        <w:t>Supporting senior secondary students on a pathway to the future</w:t>
      </w:r>
      <w:r w:rsidRPr="00E85FF0">
        <w:t>.</w:t>
      </w:r>
    </w:p>
    <w:p w14:paraId="4A0C015D" w14:textId="77777777" w:rsidR="00E85FF0" w:rsidRPr="00E85FF0" w:rsidRDefault="00E85FF0" w:rsidP="00001FA7">
      <w:pPr>
        <w:pStyle w:val="Reference"/>
      </w:pPr>
      <w:r w:rsidRPr="00E85FF0">
        <w:t xml:space="preserve">Consumer Action (Consumer Action Law Centre) 2018, </w:t>
      </w:r>
      <w:r w:rsidRPr="00E85FF0">
        <w:rPr>
          <w:i/>
          <w:iCs/>
        </w:rPr>
        <w:t>Review of the National Vocational Education and Training Regulator Act 2011 - submission</w:t>
      </w:r>
      <w:r w:rsidRPr="00E85FF0">
        <w:t>.</w:t>
      </w:r>
    </w:p>
    <w:p w14:paraId="499D2640" w14:textId="77777777" w:rsidR="00E85FF0" w:rsidRPr="00E85FF0" w:rsidRDefault="00E85FF0" w:rsidP="00001FA7">
      <w:pPr>
        <w:pStyle w:val="Reference"/>
      </w:pPr>
      <w:r w:rsidRPr="00E85FF0">
        <w:t xml:space="preserve">Coulter, E. 2020, ‘From Hollywood to hospitals, these Tasmanian businesses are shifting focus during the coronavirus crisis’, </w:t>
      </w:r>
      <w:r w:rsidRPr="00E85FF0">
        <w:rPr>
          <w:i/>
          <w:iCs/>
        </w:rPr>
        <w:t>ABC News</w:t>
      </w:r>
      <w:r w:rsidRPr="00E85FF0">
        <w:t>, 11 April.</w:t>
      </w:r>
    </w:p>
    <w:p w14:paraId="2CD13A72" w14:textId="5EFD64CD" w:rsidR="00E85FF0" w:rsidRPr="00E85FF0" w:rsidRDefault="00E85FF0" w:rsidP="00001FA7">
      <w:pPr>
        <w:pStyle w:val="Reference"/>
      </w:pPr>
      <w:r w:rsidRPr="00E85FF0">
        <w:t xml:space="preserve">CRC (COAG Reform Council) 2009, </w:t>
      </w:r>
      <w:r w:rsidRPr="00E85FF0">
        <w:rPr>
          <w:i/>
          <w:iCs/>
        </w:rPr>
        <w:t xml:space="preserve">2009 COAG Reform Council Report: Report to the </w:t>
      </w:r>
      <w:r w:rsidR="00E340CC">
        <w:rPr>
          <w:i/>
          <w:iCs/>
        </w:rPr>
        <w:t>C</w:t>
      </w:r>
      <w:r w:rsidRPr="00E85FF0">
        <w:rPr>
          <w:i/>
          <w:iCs/>
        </w:rPr>
        <w:t xml:space="preserve">ouncil of Australian </w:t>
      </w:r>
      <w:r w:rsidR="00E340CC">
        <w:rPr>
          <w:i/>
          <w:iCs/>
        </w:rPr>
        <w:t>G</w:t>
      </w:r>
      <w:r w:rsidRPr="00E85FF0">
        <w:rPr>
          <w:i/>
          <w:iCs/>
        </w:rPr>
        <w:t>overnments on implementation of the national reform agenda</w:t>
      </w:r>
      <w:r w:rsidRPr="00E85FF0">
        <w:t>, Canberra.</w:t>
      </w:r>
    </w:p>
    <w:p w14:paraId="71BBEF0B" w14:textId="77777777" w:rsidR="00E85FF0" w:rsidRPr="00E85FF0" w:rsidRDefault="00E85FF0" w:rsidP="00001FA7">
      <w:pPr>
        <w:pStyle w:val="Reference"/>
      </w:pPr>
      <w:r w:rsidRPr="00E85FF0">
        <w:t xml:space="preserve">CSQ (Construction Skills Queensland) 2020, </w:t>
      </w:r>
      <w:r w:rsidRPr="00E85FF0">
        <w:rPr>
          <w:i/>
          <w:iCs/>
        </w:rPr>
        <w:t>About us</w:t>
      </w:r>
      <w:r w:rsidRPr="00E85FF0">
        <w:t>, https://www.csq.org.au/about-us/ (accessed 21 April 2020).</w:t>
      </w:r>
    </w:p>
    <w:p w14:paraId="51CE6BB6" w14:textId="77777777" w:rsidR="00E85FF0" w:rsidRPr="00E85FF0" w:rsidRDefault="00E85FF0" w:rsidP="00001FA7">
      <w:pPr>
        <w:pStyle w:val="Reference"/>
      </w:pPr>
      <w:r w:rsidRPr="00E85FF0">
        <w:t xml:space="preserve">Damgaard, M.T. and Nielsen, H. 2018, ‘Nudging in education’, </w:t>
      </w:r>
      <w:r w:rsidRPr="00E85FF0">
        <w:rPr>
          <w:i/>
          <w:iCs/>
        </w:rPr>
        <w:t>Economics of Education Review</w:t>
      </w:r>
      <w:r w:rsidRPr="00E85FF0">
        <w:t>, vol. 64, June, pp. 313–342.</w:t>
      </w:r>
    </w:p>
    <w:p w14:paraId="7707028D" w14:textId="77777777" w:rsidR="00E85FF0" w:rsidRPr="00E85FF0" w:rsidRDefault="00E85FF0" w:rsidP="00001FA7">
      <w:pPr>
        <w:pStyle w:val="Reference"/>
      </w:pPr>
      <w:r w:rsidRPr="00E85FF0">
        <w:t xml:space="preserve">Dar, A. and Whitehead, T. 2003, </w:t>
      </w:r>
      <w:r w:rsidRPr="00E85FF0">
        <w:rPr>
          <w:i/>
          <w:iCs/>
        </w:rPr>
        <w:t>Training levies: evidence from evaluations</w:t>
      </w:r>
      <w:r w:rsidRPr="00E85FF0">
        <w:t>, 6, World Bank Employment Policy Primer, The World Bank, Washington D.C, pp. 1–17.</w:t>
      </w:r>
    </w:p>
    <w:p w14:paraId="62F9C877" w14:textId="77777777" w:rsidR="00E85FF0" w:rsidRPr="00E85FF0" w:rsidRDefault="00E85FF0" w:rsidP="00001FA7">
      <w:pPr>
        <w:pStyle w:val="Reference"/>
      </w:pPr>
      <w:r w:rsidRPr="00E85FF0">
        <w:t xml:space="preserve">Dawkins, J.S. 1989, </w:t>
      </w:r>
      <w:r w:rsidRPr="00E85FF0">
        <w:rPr>
          <w:i/>
          <w:iCs/>
        </w:rPr>
        <w:t>Improving Australia’s training system</w:t>
      </w:r>
      <w:r w:rsidRPr="00E85FF0">
        <w:t>, Australian Government Publishing Service.</w:t>
      </w:r>
    </w:p>
    <w:p w14:paraId="238C7724" w14:textId="77777777" w:rsidR="00E85FF0" w:rsidRPr="00E85FF0" w:rsidRDefault="00E85FF0" w:rsidP="00001FA7">
      <w:pPr>
        <w:pStyle w:val="Reference"/>
      </w:pPr>
      <w:r w:rsidRPr="00E85FF0">
        <w:t xml:space="preserve">Dawkins, P., Hurley, P. and Noonan, P. 2019, </w:t>
      </w:r>
      <w:r w:rsidRPr="00E85FF0">
        <w:rPr>
          <w:i/>
          <w:iCs/>
        </w:rPr>
        <w:t>Rethinking and revitalising tertiary education in Australia</w:t>
      </w:r>
      <w:r w:rsidRPr="00E85FF0">
        <w:t>, Mitchell Institute, Victoria University.</w:t>
      </w:r>
    </w:p>
    <w:p w14:paraId="5EC367DC" w14:textId="77777777" w:rsidR="00E85FF0" w:rsidRPr="00E85FF0" w:rsidRDefault="00E85FF0" w:rsidP="00001FA7">
      <w:pPr>
        <w:pStyle w:val="Reference"/>
      </w:pPr>
      <w:r w:rsidRPr="00E85FF0">
        <w:t xml:space="preserve">DEECD (Vic) (Department of Education and Early Childhood Development (Victoria)) 2012, </w:t>
      </w:r>
      <w:r w:rsidRPr="00E85FF0">
        <w:rPr>
          <w:i/>
          <w:iCs/>
        </w:rPr>
        <w:t>Refocusing Vocational Training in Victoria</w:t>
      </w:r>
      <w:r w:rsidRPr="00E85FF0">
        <w:t>.</w:t>
      </w:r>
    </w:p>
    <w:p w14:paraId="09743D37" w14:textId="77777777" w:rsidR="00E85FF0" w:rsidRPr="00E85FF0" w:rsidRDefault="00E85FF0" w:rsidP="00001FA7">
      <w:pPr>
        <w:pStyle w:val="Reference"/>
      </w:pPr>
      <w:r w:rsidRPr="00E85FF0">
        <w:t xml:space="preserve">Deloitte (Deloitte Access Economics) 2012, </w:t>
      </w:r>
      <w:r w:rsidRPr="00E85FF0">
        <w:rPr>
          <w:i/>
          <w:iCs/>
        </w:rPr>
        <w:t>Econometric Analysis of the Australian Apprenticeships Incentives Program</w:t>
      </w:r>
      <w:r w:rsidRPr="00E85FF0">
        <w:t>, Report to the Department of Education Employment and Workplace Relations, Canberra.</w:t>
      </w:r>
    </w:p>
    <w:p w14:paraId="4B5D15BC" w14:textId="410065BD" w:rsidR="00E85FF0" w:rsidRPr="00E85FF0" w:rsidRDefault="0062229D" w:rsidP="00001FA7">
      <w:pPr>
        <w:pStyle w:val="Reference"/>
      </w:pPr>
      <w:r>
        <w:t>—— </w:t>
      </w:r>
      <w:r w:rsidR="00E85FF0" w:rsidRPr="00E85FF0">
        <w:t xml:space="preserve">2014, </w:t>
      </w:r>
      <w:r w:rsidR="00E85FF0" w:rsidRPr="00E85FF0">
        <w:rPr>
          <w:i/>
          <w:iCs/>
        </w:rPr>
        <w:t>Australian Apprenticeship Mentoring Package: Interim Evaluation</w:t>
      </w:r>
      <w:r w:rsidR="00E85FF0" w:rsidRPr="00E85FF0">
        <w:t>, Department of Industry, Canberra.</w:t>
      </w:r>
    </w:p>
    <w:p w14:paraId="4D17B453" w14:textId="6FD4ABE0" w:rsidR="00E85FF0" w:rsidRPr="00E85FF0" w:rsidRDefault="0062229D" w:rsidP="00001FA7">
      <w:pPr>
        <w:pStyle w:val="Reference"/>
      </w:pPr>
      <w:r>
        <w:t>—— </w:t>
      </w:r>
      <w:r w:rsidR="00E85FF0" w:rsidRPr="00E85FF0">
        <w:t xml:space="preserve">2016, </w:t>
      </w:r>
      <w:r w:rsidR="00E85FF0" w:rsidRPr="00E85FF0">
        <w:rPr>
          <w:i/>
          <w:iCs/>
        </w:rPr>
        <w:t>Estimating the Public and Private Benefits of Higher Education</w:t>
      </w:r>
      <w:r w:rsidR="00E85FF0" w:rsidRPr="00E85FF0">
        <w:t>, Department of Eudcation and Training, Canberra.</w:t>
      </w:r>
    </w:p>
    <w:p w14:paraId="216DA4A1" w14:textId="77777777" w:rsidR="00E85FF0" w:rsidRPr="00E85FF0" w:rsidRDefault="00E85FF0" w:rsidP="00001FA7">
      <w:pPr>
        <w:pStyle w:val="Reference"/>
      </w:pPr>
      <w:r w:rsidRPr="00E85FF0">
        <w:t xml:space="preserve">Deloitte Touche Tohmatsu 2015, </w:t>
      </w:r>
      <w:r w:rsidRPr="00E85FF0">
        <w:rPr>
          <w:i/>
          <w:iCs/>
        </w:rPr>
        <w:t>Review of quality assurance in Victoria’s VET system</w:t>
      </w:r>
      <w:r w:rsidRPr="00E85FF0">
        <w:t>, Melbourne.</w:t>
      </w:r>
    </w:p>
    <w:p w14:paraId="06516B1D" w14:textId="58F3E9DD" w:rsidR="00E85FF0" w:rsidRPr="00E85FF0" w:rsidRDefault="00E85FF0" w:rsidP="00001FA7">
      <w:pPr>
        <w:pStyle w:val="Reference"/>
      </w:pPr>
      <w:r w:rsidRPr="00E85FF0">
        <w:t xml:space="preserve">DESBT (Qld) (Department of Employment, Small Business and Training (Queensland)) 2020, </w:t>
      </w:r>
      <w:r w:rsidRPr="00E85FF0">
        <w:rPr>
          <w:i/>
          <w:iCs/>
        </w:rPr>
        <w:t>About apprenticeships and traineeships</w:t>
      </w:r>
      <w:r w:rsidRPr="00E85FF0">
        <w:t>, https://desbt.qld.gov.au/training/</w:t>
      </w:r>
      <w:r w:rsidR="00186A3B">
        <w:br/>
      </w:r>
      <w:r w:rsidRPr="00E85FF0">
        <w:t>apprentices/about (accessed 6 May 2020).</w:t>
      </w:r>
    </w:p>
    <w:p w14:paraId="7C86FAF8" w14:textId="3B989C64" w:rsidR="00E85FF0" w:rsidRPr="00E85FF0" w:rsidRDefault="0062229D" w:rsidP="00001FA7">
      <w:pPr>
        <w:pStyle w:val="Reference"/>
      </w:pPr>
      <w:r>
        <w:t>—— </w:t>
      </w:r>
      <w:r w:rsidR="00E85FF0" w:rsidRPr="00E85FF0">
        <w:t xml:space="preserve">2018, </w:t>
      </w:r>
      <w:r w:rsidR="00E85FF0" w:rsidRPr="00E85FF0">
        <w:rPr>
          <w:i/>
          <w:iCs/>
        </w:rPr>
        <w:t>2018-19 Annual VET Investment Plan</w:t>
      </w:r>
      <w:r w:rsidR="00E85FF0" w:rsidRPr="00E85FF0">
        <w:t>.</w:t>
      </w:r>
    </w:p>
    <w:p w14:paraId="6156E837" w14:textId="205FB6C0" w:rsidR="00E85FF0" w:rsidRPr="00E85FF0" w:rsidRDefault="0062229D" w:rsidP="00001FA7">
      <w:pPr>
        <w:pStyle w:val="Reference"/>
      </w:pPr>
      <w:r>
        <w:t>—— </w:t>
      </w:r>
      <w:r w:rsidR="00E85FF0" w:rsidRPr="00E85FF0">
        <w:t xml:space="preserve">2019a, </w:t>
      </w:r>
      <w:r w:rsidR="00E85FF0" w:rsidRPr="00E85FF0">
        <w:rPr>
          <w:i/>
          <w:iCs/>
        </w:rPr>
        <w:t>Australian Apprenticeship Support Network</w:t>
      </w:r>
      <w:r w:rsidR="00E85FF0" w:rsidRPr="00E85FF0">
        <w:t>, https://desbt.qld.gov.au/training/</w:t>
      </w:r>
      <w:r w:rsidR="00186A3B">
        <w:br/>
      </w:r>
      <w:r w:rsidR="00E85FF0" w:rsidRPr="00E85FF0">
        <w:t>apprentices/aasn (accessed 8 May 2020).</w:t>
      </w:r>
    </w:p>
    <w:p w14:paraId="5E176404" w14:textId="22EB2B09" w:rsidR="00E85FF0" w:rsidRPr="00E85FF0" w:rsidRDefault="0062229D" w:rsidP="00001FA7">
      <w:pPr>
        <w:pStyle w:val="Reference"/>
      </w:pPr>
      <w:r>
        <w:t>—— </w:t>
      </w:r>
      <w:r w:rsidR="00E85FF0" w:rsidRPr="00E85FF0">
        <w:t xml:space="preserve">2019b, </w:t>
      </w:r>
      <w:r w:rsidR="00E85FF0" w:rsidRPr="00E85FF0">
        <w:rPr>
          <w:i/>
          <w:iCs/>
        </w:rPr>
        <w:t>Pre-qualified supplier application guide for registered training organisations 2019-20</w:t>
      </w:r>
      <w:r w:rsidR="00E85FF0" w:rsidRPr="00E85FF0">
        <w:t>.</w:t>
      </w:r>
    </w:p>
    <w:p w14:paraId="4264C5B8" w14:textId="7B6F0952" w:rsidR="00E85FF0" w:rsidRPr="00E85FF0" w:rsidRDefault="0062229D" w:rsidP="00001FA7">
      <w:pPr>
        <w:pStyle w:val="Reference"/>
      </w:pPr>
      <w:r>
        <w:t>—— </w:t>
      </w:r>
      <w:r w:rsidR="00E85FF0" w:rsidRPr="00E85FF0">
        <w:t xml:space="preserve">2019c, </w:t>
      </w:r>
      <w:r w:rsidR="00E85FF0" w:rsidRPr="00E85FF0">
        <w:rPr>
          <w:i/>
          <w:iCs/>
        </w:rPr>
        <w:t>Priority skills list</w:t>
      </w:r>
      <w:r w:rsidR="00E85FF0" w:rsidRPr="00E85FF0">
        <w:t>.</w:t>
      </w:r>
    </w:p>
    <w:p w14:paraId="2F01FCA3" w14:textId="4574FD69" w:rsidR="00E85FF0" w:rsidRPr="00E85FF0" w:rsidRDefault="0062229D" w:rsidP="00001FA7">
      <w:pPr>
        <w:pStyle w:val="Reference"/>
      </w:pPr>
      <w:r>
        <w:t>—— </w:t>
      </w:r>
      <w:r w:rsidR="00E85FF0" w:rsidRPr="00E85FF0">
        <w:t xml:space="preserve">2019d, </w:t>
      </w:r>
      <w:r w:rsidR="00E85FF0" w:rsidRPr="00E85FF0">
        <w:rPr>
          <w:i/>
          <w:iCs/>
        </w:rPr>
        <w:t>Queensland Priority Skills List - Fact Sheet</w:t>
      </w:r>
      <w:r w:rsidR="00E85FF0" w:rsidRPr="00E85FF0">
        <w:t>.</w:t>
      </w:r>
    </w:p>
    <w:p w14:paraId="7A45B60E" w14:textId="77777777" w:rsidR="00E85FF0" w:rsidRPr="00E85FF0" w:rsidRDefault="00E85FF0" w:rsidP="00001FA7">
      <w:pPr>
        <w:pStyle w:val="Reference"/>
      </w:pPr>
      <w:r w:rsidRPr="00E85FF0">
        <w:t xml:space="preserve">DESE (Department of Education, Skills and Employment) 2016a, </w:t>
      </w:r>
      <w:r w:rsidRPr="00E85FF0">
        <w:rPr>
          <w:i/>
          <w:iCs/>
        </w:rPr>
        <w:t>Higher Education Support Act 2003 and Guidelines</w:t>
      </w:r>
      <w:r w:rsidRPr="00E85FF0">
        <w:t>, https://www.education.gov.au/higher-education-support-act-2003-and-guidelines (accessed 22 April 2020).</w:t>
      </w:r>
    </w:p>
    <w:p w14:paraId="5F6623CE" w14:textId="14603206" w:rsidR="00E85FF0" w:rsidRPr="00E85FF0" w:rsidRDefault="0062229D" w:rsidP="00001FA7">
      <w:pPr>
        <w:pStyle w:val="Reference"/>
      </w:pPr>
      <w:r>
        <w:t>—— </w:t>
      </w:r>
      <w:r w:rsidR="00E85FF0" w:rsidRPr="00E85FF0">
        <w:t xml:space="preserve">2016b, </w:t>
      </w:r>
      <w:r w:rsidR="00E85FF0" w:rsidRPr="00E85FF0">
        <w:rPr>
          <w:i/>
          <w:iCs/>
        </w:rPr>
        <w:t>VET FEE-HELP Statistics: Provider Tables, 2015</w:t>
      </w:r>
      <w:r w:rsidR="00E85FF0" w:rsidRPr="00E85FF0">
        <w:t>.</w:t>
      </w:r>
    </w:p>
    <w:p w14:paraId="6C788540" w14:textId="6C26E93A" w:rsidR="00E85FF0" w:rsidRPr="00E85FF0" w:rsidRDefault="0062229D" w:rsidP="00001FA7">
      <w:pPr>
        <w:pStyle w:val="Reference"/>
      </w:pPr>
      <w:r>
        <w:t>—— </w:t>
      </w:r>
      <w:r w:rsidR="00E85FF0" w:rsidRPr="00E85FF0">
        <w:t xml:space="preserve">2017, </w:t>
      </w:r>
      <w:r w:rsidR="00E85FF0" w:rsidRPr="00E85FF0">
        <w:rPr>
          <w:i/>
          <w:iCs/>
        </w:rPr>
        <w:t>VET FEE-HELP Statistics: Individual Provider Tables, 2016</w:t>
      </w:r>
      <w:r w:rsidR="00E85FF0" w:rsidRPr="00E85FF0">
        <w:t>.</w:t>
      </w:r>
    </w:p>
    <w:p w14:paraId="669CEC46" w14:textId="12F2BA12" w:rsidR="00E85FF0" w:rsidRPr="00E85FF0" w:rsidRDefault="0062229D" w:rsidP="00001FA7">
      <w:pPr>
        <w:pStyle w:val="Reference"/>
      </w:pPr>
      <w:r>
        <w:t>—— </w:t>
      </w:r>
      <w:r w:rsidR="00E85FF0" w:rsidRPr="00E85FF0">
        <w:t xml:space="preserve">2018a, </w:t>
      </w:r>
      <w:r w:rsidR="00E85FF0" w:rsidRPr="00E85FF0">
        <w:rPr>
          <w:i/>
          <w:iCs/>
        </w:rPr>
        <w:t>Commonwealth Grant Scheme (CGS)</w:t>
      </w:r>
      <w:r w:rsidR="00E85FF0" w:rsidRPr="00E85FF0">
        <w:t>, https://www.education.gov.au/</w:t>
      </w:r>
      <w:r w:rsidR="00186A3B">
        <w:br/>
      </w:r>
      <w:r w:rsidR="00E85FF0" w:rsidRPr="00E85FF0">
        <w:t>commonwealth-grant-scheme-cgs (accessed 11 March 2020).</w:t>
      </w:r>
    </w:p>
    <w:p w14:paraId="2D21155E" w14:textId="77FD1910" w:rsidR="00E85FF0" w:rsidRPr="00E85FF0" w:rsidRDefault="0062229D" w:rsidP="00001FA7">
      <w:pPr>
        <w:pStyle w:val="Reference"/>
      </w:pPr>
      <w:r>
        <w:t>—— </w:t>
      </w:r>
      <w:r w:rsidR="00E85FF0" w:rsidRPr="00E85FF0">
        <w:t xml:space="preserve">2018b, </w:t>
      </w:r>
      <w:r w:rsidR="00E85FF0" w:rsidRPr="00E85FF0">
        <w:rPr>
          <w:i/>
          <w:iCs/>
        </w:rPr>
        <w:t>Funding</w:t>
      </w:r>
      <w:r w:rsidR="00E85FF0" w:rsidRPr="00E85FF0">
        <w:t>, https://www.education.gov.au/funding (accessed 11 March 2020).</w:t>
      </w:r>
    </w:p>
    <w:p w14:paraId="693D8C1D" w14:textId="024C2A22" w:rsidR="00E85FF0" w:rsidRPr="00E85FF0" w:rsidRDefault="0062229D" w:rsidP="00001FA7">
      <w:pPr>
        <w:pStyle w:val="Reference"/>
      </w:pPr>
      <w:r>
        <w:t>—— </w:t>
      </w:r>
      <w:r w:rsidR="00E85FF0" w:rsidRPr="00E85FF0">
        <w:t xml:space="preserve">2018c, </w:t>
      </w:r>
      <w:r w:rsidR="00E85FF0" w:rsidRPr="00E85FF0">
        <w:rPr>
          <w:i/>
          <w:iCs/>
        </w:rPr>
        <w:t>Stonemason, ANZSCO 3311-12</w:t>
      </w:r>
      <w:r w:rsidR="00E85FF0" w:rsidRPr="00E85FF0">
        <w:t>, Canberra.</w:t>
      </w:r>
    </w:p>
    <w:p w14:paraId="793533FC" w14:textId="0A278A55" w:rsidR="00E85FF0" w:rsidRPr="00E85FF0" w:rsidRDefault="0062229D" w:rsidP="00001FA7">
      <w:pPr>
        <w:pStyle w:val="Reference"/>
      </w:pPr>
      <w:r>
        <w:t>—— </w:t>
      </w:r>
      <w:r w:rsidR="00E85FF0" w:rsidRPr="00E85FF0">
        <w:t xml:space="preserve">2018d, </w:t>
      </w:r>
      <w:r w:rsidR="00E85FF0" w:rsidRPr="00E85FF0">
        <w:rPr>
          <w:i/>
          <w:iCs/>
        </w:rPr>
        <w:t>Supporting apprentices and trainees</w:t>
      </w:r>
      <w:r w:rsidR="00E85FF0" w:rsidRPr="00E85FF0">
        <w:t>, fact sheet, Australian Government.</w:t>
      </w:r>
    </w:p>
    <w:p w14:paraId="091849A1" w14:textId="2520E682" w:rsidR="00E85FF0" w:rsidRPr="00E85FF0" w:rsidRDefault="0062229D" w:rsidP="00001FA7">
      <w:pPr>
        <w:pStyle w:val="Reference"/>
      </w:pPr>
      <w:r>
        <w:t>—— </w:t>
      </w:r>
      <w:r w:rsidR="00E85FF0" w:rsidRPr="00E85FF0">
        <w:t xml:space="preserve">2018e, </w:t>
      </w:r>
      <w:r w:rsidR="00E85FF0" w:rsidRPr="00E85FF0">
        <w:rPr>
          <w:i/>
          <w:iCs/>
        </w:rPr>
        <w:t>VSL Annual report Jan-Dec 2017 - Table 6 addendum</w:t>
      </w:r>
      <w:r w:rsidR="00E85FF0" w:rsidRPr="00E85FF0">
        <w:t>.</w:t>
      </w:r>
    </w:p>
    <w:p w14:paraId="03CD5B5E" w14:textId="29B45330" w:rsidR="00E85FF0" w:rsidRPr="00E85FF0" w:rsidRDefault="0062229D" w:rsidP="00001FA7">
      <w:pPr>
        <w:pStyle w:val="Reference"/>
      </w:pPr>
      <w:r>
        <w:t>—— </w:t>
      </w:r>
      <w:r w:rsidR="00E85FF0" w:rsidRPr="00E85FF0">
        <w:t xml:space="preserve">2019a, </w:t>
      </w:r>
      <w:r w:rsidR="00E85FF0" w:rsidRPr="00E85FF0">
        <w:rPr>
          <w:i/>
          <w:iCs/>
        </w:rPr>
        <w:t>2018 student summary tables</w:t>
      </w:r>
      <w:r w:rsidR="00E85FF0" w:rsidRPr="00E85FF0">
        <w:t>, Canberra.</w:t>
      </w:r>
    </w:p>
    <w:p w14:paraId="7836C943" w14:textId="668980D6" w:rsidR="00E85FF0" w:rsidRPr="00E85FF0" w:rsidRDefault="0062229D" w:rsidP="00001FA7">
      <w:pPr>
        <w:pStyle w:val="Reference"/>
      </w:pPr>
      <w:r>
        <w:t>—— </w:t>
      </w:r>
      <w:r w:rsidR="00E85FF0" w:rsidRPr="00E85FF0">
        <w:t xml:space="preserve">2019b, </w:t>
      </w:r>
      <w:r w:rsidR="00E85FF0" w:rsidRPr="00E85FF0">
        <w:rPr>
          <w:i/>
          <w:iCs/>
        </w:rPr>
        <w:t>Better understanding student journeys</w:t>
      </w:r>
      <w:r w:rsidR="00E85FF0" w:rsidRPr="00E85FF0">
        <w:t>, 25 July.</w:t>
      </w:r>
    </w:p>
    <w:p w14:paraId="68D3FE4E" w14:textId="6EE81D01" w:rsidR="00E85FF0" w:rsidRPr="00E85FF0" w:rsidRDefault="0062229D" w:rsidP="00001FA7">
      <w:pPr>
        <w:pStyle w:val="Reference"/>
      </w:pPr>
      <w:r>
        <w:t>—— </w:t>
      </w:r>
      <w:r w:rsidR="00E85FF0" w:rsidRPr="00E85FF0">
        <w:t xml:space="preserve">2019c, </w:t>
      </w:r>
      <w:r w:rsidR="00E85FF0" w:rsidRPr="00E85FF0">
        <w:rPr>
          <w:i/>
          <w:iCs/>
        </w:rPr>
        <w:t>Funding clusters and indexed rates</w:t>
      </w:r>
      <w:r w:rsidR="00E85FF0" w:rsidRPr="00E85FF0">
        <w:t>, https://www.education.gov.au/funding-clusters-and-indexed-rates (accessed 29 October 2019).</w:t>
      </w:r>
    </w:p>
    <w:p w14:paraId="27CFF6FD" w14:textId="425EE14C" w:rsidR="00E85FF0" w:rsidRPr="00E85FF0" w:rsidRDefault="0062229D" w:rsidP="00001FA7">
      <w:pPr>
        <w:pStyle w:val="Reference"/>
      </w:pPr>
      <w:r>
        <w:t>—— </w:t>
      </w:r>
      <w:r w:rsidR="00E85FF0" w:rsidRPr="00E85FF0">
        <w:t xml:space="preserve">2019d, </w:t>
      </w:r>
      <w:r w:rsidR="00E85FF0" w:rsidRPr="00E85FF0">
        <w:rPr>
          <w:i/>
          <w:iCs/>
        </w:rPr>
        <w:t>Historical list of skill shortages in Australia</w:t>
      </w:r>
      <w:r w:rsidR="00E85FF0" w:rsidRPr="00E85FF0">
        <w:t>, (Excel spreadsheet), Australian Government.</w:t>
      </w:r>
    </w:p>
    <w:p w14:paraId="70431D07" w14:textId="6C40BFC8" w:rsidR="00E85FF0" w:rsidRPr="00E85FF0" w:rsidRDefault="0062229D" w:rsidP="00001FA7">
      <w:pPr>
        <w:pStyle w:val="Reference"/>
      </w:pPr>
      <w:r>
        <w:t>—— </w:t>
      </w:r>
      <w:r w:rsidR="00E85FF0" w:rsidRPr="00E85FF0">
        <w:t xml:space="preserve">2019e, </w:t>
      </w:r>
      <w:r w:rsidR="00E85FF0" w:rsidRPr="00E85FF0">
        <w:rPr>
          <w:i/>
          <w:iCs/>
        </w:rPr>
        <w:t>International Student Data 2019</w:t>
      </w:r>
      <w:r w:rsidR="00E85FF0" w:rsidRPr="00E85FF0">
        <w:t>.</w:t>
      </w:r>
    </w:p>
    <w:p w14:paraId="59BD7C91" w14:textId="17E2D1AE" w:rsidR="00E85FF0" w:rsidRPr="00E85FF0" w:rsidRDefault="0062229D" w:rsidP="00001FA7">
      <w:pPr>
        <w:pStyle w:val="Reference"/>
      </w:pPr>
      <w:r>
        <w:t>—— </w:t>
      </w:r>
      <w:r w:rsidR="00E85FF0" w:rsidRPr="00E85FF0">
        <w:t xml:space="preserve">2019f, </w:t>
      </w:r>
      <w:r w:rsidR="00E85FF0" w:rsidRPr="00E85FF0">
        <w:rPr>
          <w:i/>
          <w:iCs/>
        </w:rPr>
        <w:t>National Career Education Strategy</w:t>
      </w:r>
      <w:r w:rsidR="00E85FF0" w:rsidRPr="00E85FF0">
        <w:t>, https://www.education.gov.au/national-career-education-strategy (accessed 1 March 2020).</w:t>
      </w:r>
    </w:p>
    <w:p w14:paraId="5560BD96" w14:textId="50A76A6B" w:rsidR="00E85FF0" w:rsidRPr="00E85FF0" w:rsidRDefault="0062229D" w:rsidP="00001FA7">
      <w:pPr>
        <w:pStyle w:val="Reference"/>
      </w:pPr>
      <w:r>
        <w:t>—— </w:t>
      </w:r>
      <w:r w:rsidR="00E85FF0" w:rsidRPr="00E85FF0">
        <w:t xml:space="preserve">2019g, </w:t>
      </w:r>
      <w:r w:rsidR="00E85FF0" w:rsidRPr="00E85FF0">
        <w:rPr>
          <w:i/>
          <w:iCs/>
        </w:rPr>
        <w:t>Performance-Based Funding for the Commonwealth Grant Scheme</w:t>
      </w:r>
      <w:r w:rsidR="00E85FF0" w:rsidRPr="00E85FF0">
        <w:t>, https://www.education.gov.au/performance-based-funding-commonwealth-grant-scheme-0 (accessed 22 April 2020).</w:t>
      </w:r>
    </w:p>
    <w:p w14:paraId="7B560771" w14:textId="1BFAC272" w:rsidR="00E85FF0" w:rsidRPr="00E85FF0" w:rsidRDefault="0062229D" w:rsidP="00001FA7">
      <w:pPr>
        <w:pStyle w:val="Reference"/>
      </w:pPr>
      <w:r>
        <w:t>—— </w:t>
      </w:r>
      <w:r w:rsidR="00E85FF0" w:rsidRPr="00E85FF0">
        <w:t xml:space="preserve">2019h, </w:t>
      </w:r>
      <w:r w:rsidR="00E85FF0" w:rsidRPr="00E85FF0">
        <w:rPr>
          <w:i/>
          <w:iCs/>
        </w:rPr>
        <w:t>Portfolio Budget Statements 2019-20 - Education and Training Portfolio</w:t>
      </w:r>
      <w:r w:rsidR="00E85FF0" w:rsidRPr="00E85FF0">
        <w:t>, p. 191.</w:t>
      </w:r>
    </w:p>
    <w:p w14:paraId="2E688618" w14:textId="3366E85B" w:rsidR="00E85FF0" w:rsidRPr="00E85FF0" w:rsidRDefault="0062229D" w:rsidP="00001FA7">
      <w:pPr>
        <w:pStyle w:val="Reference"/>
      </w:pPr>
      <w:r>
        <w:t>—— </w:t>
      </w:r>
      <w:r w:rsidR="00E85FF0" w:rsidRPr="00E85FF0">
        <w:t xml:space="preserve">2019i, </w:t>
      </w:r>
      <w:r w:rsidR="00E85FF0" w:rsidRPr="00E85FF0">
        <w:rPr>
          <w:i/>
          <w:iCs/>
        </w:rPr>
        <w:t>Selected Higher Education Statistics - 2018 Student Data</w:t>
      </w:r>
      <w:r w:rsidR="00E85FF0" w:rsidRPr="00E85FF0">
        <w:t>, Canberra.</w:t>
      </w:r>
    </w:p>
    <w:p w14:paraId="7AED0CEC" w14:textId="65EEEEDA" w:rsidR="00E85FF0" w:rsidRPr="00E85FF0" w:rsidRDefault="0062229D" w:rsidP="00001FA7">
      <w:pPr>
        <w:pStyle w:val="Reference"/>
      </w:pPr>
      <w:r>
        <w:t>—— </w:t>
      </w:r>
      <w:r w:rsidR="00E85FF0" w:rsidRPr="00E85FF0">
        <w:t xml:space="preserve">2019j, </w:t>
      </w:r>
      <w:r w:rsidR="00E85FF0" w:rsidRPr="00E85FF0">
        <w:rPr>
          <w:i/>
          <w:iCs/>
        </w:rPr>
        <w:t>Selected Higher Education Statistics – Student data - Award Course Completions Time Series</w:t>
      </w:r>
      <w:r w:rsidR="00E85FF0" w:rsidRPr="00E85FF0">
        <w:t>, https://app.powerbi.com/view?r=eyJrIjoiMjIwYzhk</w:t>
      </w:r>
      <w:r w:rsidR="00186A3B">
        <w:br/>
      </w:r>
      <w:r w:rsidR="00E85FF0" w:rsidRPr="00E85FF0">
        <w:t>MGYtMjgxNS00YTU1LWJhMDUtYzdlNjNmYmQ2MGZiIiwidCI6ImRkMGNmZDE1LTQ1NTgtNGIxMi04YmFkLWVhMjY5ODRmYzQxNyJ9 (accessed 10 July 2019).</w:t>
      </w:r>
    </w:p>
    <w:p w14:paraId="7315C180" w14:textId="5C33639C" w:rsidR="00E85FF0" w:rsidRPr="00E85FF0" w:rsidRDefault="0062229D" w:rsidP="00001FA7">
      <w:pPr>
        <w:pStyle w:val="Reference"/>
      </w:pPr>
      <w:r>
        <w:t>—— </w:t>
      </w:r>
      <w:r w:rsidR="00E85FF0" w:rsidRPr="00E85FF0">
        <w:t xml:space="preserve">2019k, </w:t>
      </w:r>
      <w:r w:rsidR="00E85FF0" w:rsidRPr="00E85FF0">
        <w:rPr>
          <w:i/>
          <w:iCs/>
        </w:rPr>
        <w:t>VSL Annual report Jan-Dec 2018 - Table 1 to Table 6 addendum</w:t>
      </w:r>
      <w:r w:rsidR="00E85FF0" w:rsidRPr="00E85FF0">
        <w:t>.</w:t>
      </w:r>
    </w:p>
    <w:p w14:paraId="24AD50CD" w14:textId="3BD847C1" w:rsidR="00E85FF0" w:rsidRPr="00E85FF0" w:rsidRDefault="0062229D" w:rsidP="00001FA7">
      <w:pPr>
        <w:pStyle w:val="Reference"/>
      </w:pPr>
      <w:r>
        <w:t>—— </w:t>
      </w:r>
      <w:r w:rsidR="00E85FF0" w:rsidRPr="00E85FF0">
        <w:t xml:space="preserve">2020a, </w:t>
      </w:r>
      <w:r w:rsidR="00E85FF0" w:rsidRPr="00E85FF0">
        <w:rPr>
          <w:i/>
          <w:iCs/>
        </w:rPr>
        <w:t>Delivering better careers information: Co-design the digital platform project with the Institute to streamline and strengthen careers development information</w:t>
      </w:r>
      <w:r w:rsidR="00E85FF0" w:rsidRPr="00E85FF0">
        <w:t>, https://www.nci.employment.gov.au/digitalplatform (accessed 8 May 2020).</w:t>
      </w:r>
    </w:p>
    <w:p w14:paraId="28018158" w14:textId="27095A39" w:rsidR="00E85FF0" w:rsidRPr="00E85FF0" w:rsidRDefault="0062229D" w:rsidP="00001FA7">
      <w:pPr>
        <w:pStyle w:val="Reference"/>
      </w:pPr>
      <w:r>
        <w:t>—— </w:t>
      </w:r>
      <w:r w:rsidR="00E85FF0" w:rsidRPr="00E85FF0">
        <w:t xml:space="preserve">2020b, </w:t>
      </w:r>
      <w:r w:rsidR="00E85FF0" w:rsidRPr="00E85FF0">
        <w:rPr>
          <w:i/>
          <w:iCs/>
        </w:rPr>
        <w:t>Delivering Skills for Today and Tomorrow</w:t>
      </w:r>
      <w:r w:rsidR="00E85FF0" w:rsidRPr="00E85FF0">
        <w:t>, https://www.employment.gov.au/</w:t>
      </w:r>
      <w:r w:rsidR="00186A3B">
        <w:br/>
      </w:r>
      <w:r w:rsidR="00E85FF0" w:rsidRPr="00E85FF0">
        <w:t>delivering-skills-today-and-tomorrow (accessed 3 April 2020).</w:t>
      </w:r>
    </w:p>
    <w:p w14:paraId="5CCBE1A3" w14:textId="2CD70876" w:rsidR="00E85FF0" w:rsidRPr="00E85FF0" w:rsidRDefault="0062229D" w:rsidP="00001FA7">
      <w:pPr>
        <w:pStyle w:val="Reference"/>
      </w:pPr>
      <w:r>
        <w:t>—— </w:t>
      </w:r>
      <w:r w:rsidR="00E85FF0" w:rsidRPr="00E85FF0">
        <w:t xml:space="preserve">2020c, </w:t>
      </w:r>
      <w:r w:rsidR="00E85FF0" w:rsidRPr="00E85FF0">
        <w:rPr>
          <w:i/>
          <w:iCs/>
        </w:rPr>
        <w:t>National individual occupational reports</w:t>
      </w:r>
      <w:r w:rsidR="00E85FF0" w:rsidRPr="00E85FF0">
        <w:t>, https://docs.employment.gov.au/</w:t>
      </w:r>
      <w:r w:rsidR="00186A3B">
        <w:br/>
      </w:r>
      <w:r w:rsidR="00E85FF0" w:rsidRPr="00E85FF0">
        <w:t>collections/national-individual-occupational-reports (accessed 10 April 2020).</w:t>
      </w:r>
    </w:p>
    <w:p w14:paraId="149C0DCC" w14:textId="00CB7CEE" w:rsidR="00E85FF0" w:rsidRPr="00E85FF0" w:rsidRDefault="0062229D" w:rsidP="00001FA7">
      <w:pPr>
        <w:pStyle w:val="Reference"/>
      </w:pPr>
      <w:r>
        <w:t>—— </w:t>
      </w:r>
      <w:r w:rsidR="00E85FF0" w:rsidRPr="00E85FF0">
        <w:t xml:space="preserve">2020d, </w:t>
      </w:r>
      <w:r w:rsidR="00E85FF0" w:rsidRPr="00E85FF0">
        <w:rPr>
          <w:i/>
          <w:iCs/>
        </w:rPr>
        <w:t>National Register on Vocational Education in Australia</w:t>
      </w:r>
      <w:r w:rsidR="00E85FF0" w:rsidRPr="00E85FF0">
        <w:t>.</w:t>
      </w:r>
    </w:p>
    <w:p w14:paraId="41CA0DF2" w14:textId="62EBC048" w:rsidR="00E85FF0" w:rsidRPr="00E85FF0" w:rsidRDefault="0062229D" w:rsidP="00001FA7">
      <w:pPr>
        <w:pStyle w:val="Reference"/>
      </w:pPr>
      <w:r>
        <w:t>—— </w:t>
      </w:r>
      <w:r w:rsidR="00E85FF0" w:rsidRPr="00E85FF0">
        <w:t xml:space="preserve">2020e, </w:t>
      </w:r>
      <w:r w:rsidR="00E85FF0" w:rsidRPr="00E85FF0">
        <w:rPr>
          <w:i/>
          <w:iCs/>
        </w:rPr>
        <w:t>Student debt cancelled by the department broken down by each provider</w:t>
      </w:r>
      <w:r w:rsidR="00E85FF0" w:rsidRPr="00E85FF0">
        <w:t>.</w:t>
      </w:r>
    </w:p>
    <w:p w14:paraId="7F85D7A6" w14:textId="5BB69812" w:rsidR="00E85FF0" w:rsidRPr="00E85FF0" w:rsidRDefault="0062229D" w:rsidP="00001FA7">
      <w:pPr>
        <w:pStyle w:val="Reference"/>
      </w:pPr>
      <w:r>
        <w:t>—— </w:t>
      </w:r>
      <w:r w:rsidR="00E85FF0" w:rsidRPr="00E85FF0">
        <w:t xml:space="preserve">2020f, </w:t>
      </w:r>
      <w:r w:rsidR="00E85FF0" w:rsidRPr="00E85FF0">
        <w:rPr>
          <w:i/>
          <w:iCs/>
        </w:rPr>
        <w:t>‘This is what we heard’: Skills Organisations co-design consultations</w:t>
      </w:r>
      <w:r w:rsidR="00E85FF0" w:rsidRPr="00E85FF0">
        <w:t>, https://docs.employment.gov.au/system/files/doc/other/so_this_is_what_we_heard_1.pdf (accessed 7 May 2020).</w:t>
      </w:r>
    </w:p>
    <w:p w14:paraId="4CAEFA3C" w14:textId="251FAB73" w:rsidR="00E85FF0" w:rsidRPr="00E85FF0" w:rsidRDefault="0062229D" w:rsidP="00001FA7">
      <w:pPr>
        <w:pStyle w:val="Reference"/>
      </w:pPr>
      <w:r>
        <w:t>—— </w:t>
      </w:r>
      <w:r w:rsidR="00E85FF0" w:rsidRPr="00E85FF0">
        <w:t xml:space="preserve">2020g, </w:t>
      </w:r>
      <w:r w:rsidR="00E85FF0" w:rsidRPr="00E85FF0">
        <w:rPr>
          <w:i/>
          <w:iCs/>
        </w:rPr>
        <w:t>VET Student Loans</w:t>
      </w:r>
      <w:r w:rsidR="00E85FF0" w:rsidRPr="00E85FF0">
        <w:t>, https://www.employment.gov.au/vet-student-loans (accessed 21 April 2020).</w:t>
      </w:r>
    </w:p>
    <w:p w14:paraId="6FC29E3F" w14:textId="77777777" w:rsidR="00E85FF0" w:rsidRPr="00E85FF0" w:rsidRDefault="00E85FF0" w:rsidP="00001FA7">
      <w:pPr>
        <w:pStyle w:val="Reference"/>
      </w:pPr>
      <w:r w:rsidRPr="00E85FF0">
        <w:t xml:space="preserve">DESSFB (Department of Employment, Skills, Small and Family Business) 2014a, </w:t>
      </w:r>
      <w:r w:rsidRPr="00E85FF0">
        <w:rPr>
          <w:i/>
          <w:iCs/>
        </w:rPr>
        <w:t>Preparing Secondary Students for Work</w:t>
      </w:r>
      <w:r w:rsidRPr="00E85FF0">
        <w:t>, Canberra.</w:t>
      </w:r>
    </w:p>
    <w:p w14:paraId="183DB78C" w14:textId="2B49D6CB" w:rsidR="00E85FF0" w:rsidRPr="00E85FF0" w:rsidRDefault="0062229D" w:rsidP="00001FA7">
      <w:pPr>
        <w:pStyle w:val="Reference"/>
      </w:pPr>
      <w:r>
        <w:t>—— </w:t>
      </w:r>
      <w:r w:rsidR="00E85FF0" w:rsidRPr="00E85FF0">
        <w:t xml:space="preserve">2014b, </w:t>
      </w:r>
      <w:r w:rsidR="00E85FF0" w:rsidRPr="00E85FF0">
        <w:rPr>
          <w:i/>
          <w:iCs/>
        </w:rPr>
        <w:t>What is VET delivered to secondary students?</w:t>
      </w:r>
      <w:r w:rsidR="00E85FF0" w:rsidRPr="00E85FF0">
        <w:t>, https://pssfw.myskills.gov.au/What-is-VET-delivered-to-secondary-students/ (accessed 9 January 2020).</w:t>
      </w:r>
    </w:p>
    <w:p w14:paraId="12B735A0" w14:textId="4E7BF9F7" w:rsidR="00E85FF0" w:rsidRPr="00E85FF0" w:rsidRDefault="0062229D" w:rsidP="00001FA7">
      <w:pPr>
        <w:pStyle w:val="Reference"/>
      </w:pPr>
      <w:r>
        <w:t>—— </w:t>
      </w:r>
      <w:r w:rsidR="00E85FF0" w:rsidRPr="00E85FF0">
        <w:t xml:space="preserve">2019a, </w:t>
      </w:r>
      <w:r w:rsidR="00E85FF0" w:rsidRPr="00E85FF0">
        <w:rPr>
          <w:i/>
          <w:iCs/>
        </w:rPr>
        <w:t>Co-designing the National Skills Commission</w:t>
      </w:r>
      <w:r w:rsidR="00E85FF0" w:rsidRPr="00E85FF0">
        <w:t>, Discussion Paper, p. 14.</w:t>
      </w:r>
    </w:p>
    <w:p w14:paraId="199104B5" w14:textId="5419BE1A" w:rsidR="00E85FF0" w:rsidRPr="00E85FF0" w:rsidRDefault="0062229D" w:rsidP="00001FA7">
      <w:pPr>
        <w:pStyle w:val="Reference"/>
      </w:pPr>
      <w:r>
        <w:t>—— </w:t>
      </w:r>
      <w:r w:rsidR="00E85FF0" w:rsidRPr="00E85FF0">
        <w:t xml:space="preserve">2019b, </w:t>
      </w:r>
      <w:r w:rsidR="00E85FF0" w:rsidRPr="00E85FF0">
        <w:rPr>
          <w:i/>
          <w:iCs/>
        </w:rPr>
        <w:t>National Careers Institute Consultations and Co-design Background Paper</w:t>
      </w:r>
      <w:r w:rsidR="00E85FF0" w:rsidRPr="00E85FF0">
        <w:t>.</w:t>
      </w:r>
    </w:p>
    <w:p w14:paraId="6B6E5577" w14:textId="683F1832" w:rsidR="00E85FF0" w:rsidRPr="00E85FF0" w:rsidRDefault="0062229D" w:rsidP="00001FA7">
      <w:pPr>
        <w:pStyle w:val="Reference"/>
      </w:pPr>
      <w:r>
        <w:t>—— </w:t>
      </w:r>
      <w:r w:rsidR="00E85FF0" w:rsidRPr="00E85FF0">
        <w:t xml:space="preserve">2019c, </w:t>
      </w:r>
      <w:r w:rsidR="00E85FF0" w:rsidRPr="00E85FF0">
        <w:rPr>
          <w:i/>
          <w:iCs/>
        </w:rPr>
        <w:t>Provision of support services in the Northern Territory through the Australian Apprenticeship Support Network: Closed ATM View - RFT PRN 183377</w:t>
      </w:r>
      <w:r w:rsidR="00E85FF0" w:rsidRPr="00E85FF0">
        <w:t>, https://www.tenders.gov.au/Atm/ShowClosed/86a35c56-60b6-48b6-8f6a-5c1cde939801?PreviewMode=False (accessed 8 May 2020).</w:t>
      </w:r>
    </w:p>
    <w:p w14:paraId="02D19B8A" w14:textId="64FE650F" w:rsidR="00E85FF0" w:rsidRPr="00E85FF0" w:rsidRDefault="0062229D" w:rsidP="00001FA7">
      <w:pPr>
        <w:pStyle w:val="Reference"/>
      </w:pPr>
      <w:r>
        <w:t>—— </w:t>
      </w:r>
      <w:r w:rsidR="00E85FF0" w:rsidRPr="00E85FF0">
        <w:t xml:space="preserve">2019d, </w:t>
      </w:r>
      <w:r w:rsidR="00E85FF0" w:rsidRPr="00E85FF0">
        <w:rPr>
          <w:i/>
          <w:iCs/>
        </w:rPr>
        <w:t>Ratings Summary - Labour Market Analysis of Skilled Occupations</w:t>
      </w:r>
      <w:r w:rsidR="00E85FF0" w:rsidRPr="00E85FF0">
        <w:t>, Canberra.</w:t>
      </w:r>
    </w:p>
    <w:p w14:paraId="3E48A06D" w14:textId="169B09E5" w:rsidR="00E85FF0" w:rsidRPr="00E85FF0" w:rsidRDefault="0062229D" w:rsidP="00001FA7">
      <w:pPr>
        <w:pStyle w:val="Reference"/>
      </w:pPr>
      <w:r>
        <w:t>—— </w:t>
      </w:r>
      <w:r w:rsidR="00E85FF0" w:rsidRPr="00E85FF0">
        <w:t xml:space="preserve">2019e, </w:t>
      </w:r>
      <w:r w:rsidR="00E85FF0" w:rsidRPr="00E85FF0">
        <w:rPr>
          <w:i/>
          <w:iCs/>
        </w:rPr>
        <w:t>Review of the Australian Apprenticeships National Skills Needs List: Issues Paper</w:t>
      </w:r>
      <w:r w:rsidR="00E85FF0" w:rsidRPr="00E85FF0">
        <w:t>, Canberra.</w:t>
      </w:r>
    </w:p>
    <w:p w14:paraId="033F3E49" w14:textId="3D5E18A0" w:rsidR="00E85FF0" w:rsidRPr="00E85FF0" w:rsidRDefault="0062229D" w:rsidP="00001FA7">
      <w:pPr>
        <w:pStyle w:val="Reference"/>
      </w:pPr>
      <w:r>
        <w:t>—— </w:t>
      </w:r>
      <w:r w:rsidR="00E85FF0" w:rsidRPr="00E85FF0">
        <w:t xml:space="preserve">2020a, </w:t>
      </w:r>
      <w:r w:rsidR="00E85FF0" w:rsidRPr="00E85FF0">
        <w:rPr>
          <w:i/>
          <w:iCs/>
        </w:rPr>
        <w:t>National Careers Institute</w:t>
      </w:r>
      <w:r w:rsidR="00E85FF0" w:rsidRPr="00E85FF0">
        <w:t>, https://www.employment.gov.au/NCI (accessed 8 January 2020).</w:t>
      </w:r>
    </w:p>
    <w:p w14:paraId="2C4521FB" w14:textId="34503330" w:rsidR="00E85FF0" w:rsidRPr="00E85FF0" w:rsidRDefault="0062229D" w:rsidP="00001FA7">
      <w:pPr>
        <w:pStyle w:val="Reference"/>
      </w:pPr>
      <w:r>
        <w:t>—— </w:t>
      </w:r>
      <w:r w:rsidR="00E85FF0" w:rsidRPr="00E85FF0">
        <w:t xml:space="preserve">2020b, </w:t>
      </w:r>
      <w:r w:rsidR="00E85FF0" w:rsidRPr="00E85FF0">
        <w:rPr>
          <w:i/>
          <w:iCs/>
        </w:rPr>
        <w:t>Skills Organisations</w:t>
      </w:r>
      <w:r w:rsidR="00E85FF0" w:rsidRPr="00E85FF0">
        <w:t>, https://www.employment.gov.au/SO (accessed 16 January 2020).</w:t>
      </w:r>
    </w:p>
    <w:p w14:paraId="73355B25" w14:textId="0E1D5655" w:rsidR="00E85FF0" w:rsidRPr="00E85FF0" w:rsidRDefault="0062229D" w:rsidP="00001FA7">
      <w:pPr>
        <w:pStyle w:val="Reference"/>
      </w:pPr>
      <w:r>
        <w:t>—— </w:t>
      </w:r>
      <w:r w:rsidR="00E85FF0" w:rsidRPr="00E85FF0">
        <w:t xml:space="preserve">nd, </w:t>
      </w:r>
      <w:r w:rsidR="00E85FF0" w:rsidRPr="00E85FF0">
        <w:rPr>
          <w:i/>
          <w:iCs/>
        </w:rPr>
        <w:t>Training packages</w:t>
      </w:r>
      <w:r w:rsidR="00E85FF0" w:rsidRPr="00E85FF0">
        <w:t>, https://www.employment.gov.au/training-packages (accessed 11 October 2019).</w:t>
      </w:r>
    </w:p>
    <w:p w14:paraId="60F69DCA" w14:textId="77777777" w:rsidR="00E85FF0" w:rsidRPr="00E85FF0" w:rsidRDefault="00E85FF0" w:rsidP="00001FA7">
      <w:pPr>
        <w:pStyle w:val="Reference"/>
      </w:pPr>
      <w:r w:rsidRPr="00E85FF0">
        <w:t xml:space="preserve">DET (Department of Education and Training) 2012, </w:t>
      </w:r>
      <w:r w:rsidRPr="00E85FF0">
        <w:rPr>
          <w:i/>
          <w:iCs/>
        </w:rPr>
        <w:t>National Foundation Skills Strategy for Adults</w:t>
      </w:r>
      <w:r w:rsidRPr="00E85FF0">
        <w:t>, September.</w:t>
      </w:r>
    </w:p>
    <w:p w14:paraId="70103841" w14:textId="327273E1" w:rsidR="00E85FF0" w:rsidRPr="00E85FF0" w:rsidRDefault="0062229D" w:rsidP="00001FA7">
      <w:pPr>
        <w:pStyle w:val="Reference"/>
      </w:pPr>
      <w:r>
        <w:t>—— </w:t>
      </w:r>
      <w:r w:rsidR="00E85FF0" w:rsidRPr="00E85FF0">
        <w:t xml:space="preserve">2015, </w:t>
      </w:r>
      <w:r w:rsidR="00E85FF0" w:rsidRPr="00E85FF0">
        <w:rPr>
          <w:i/>
          <w:iCs/>
        </w:rPr>
        <w:t>New Arrangements for Training Product Development for Australian Industry</w:t>
      </w:r>
      <w:r w:rsidR="00E85FF0" w:rsidRPr="00E85FF0">
        <w:t>.</w:t>
      </w:r>
    </w:p>
    <w:p w14:paraId="394B08B4" w14:textId="7C46CCEA" w:rsidR="00E85FF0" w:rsidRPr="00E85FF0" w:rsidRDefault="0062229D" w:rsidP="00001FA7">
      <w:pPr>
        <w:pStyle w:val="Reference"/>
      </w:pPr>
      <w:r>
        <w:t>—— </w:t>
      </w:r>
      <w:r w:rsidR="00E85FF0" w:rsidRPr="00E85FF0">
        <w:t xml:space="preserve">2016, </w:t>
      </w:r>
      <w:r w:rsidR="00E85FF0" w:rsidRPr="00E85FF0">
        <w:rPr>
          <w:i/>
          <w:iCs/>
        </w:rPr>
        <w:t>VET FEE-HELP Redesign - Regulatory Impact Statement</w:t>
      </w:r>
      <w:r w:rsidR="00E85FF0" w:rsidRPr="00E85FF0">
        <w:t>, Canberra.</w:t>
      </w:r>
    </w:p>
    <w:p w14:paraId="0E99BB3C" w14:textId="6F90E30E" w:rsidR="00E85FF0" w:rsidRPr="00E85FF0" w:rsidRDefault="0062229D" w:rsidP="00001FA7">
      <w:pPr>
        <w:pStyle w:val="Reference"/>
      </w:pPr>
      <w:r>
        <w:t>—— </w:t>
      </w:r>
      <w:r w:rsidR="00E85FF0" w:rsidRPr="00E85FF0">
        <w:t xml:space="preserve">2017a, </w:t>
      </w:r>
      <w:r w:rsidR="00E85FF0" w:rsidRPr="00E85FF0">
        <w:rPr>
          <w:i/>
          <w:iCs/>
        </w:rPr>
        <w:t>Pastoral Care Intrinsic to the Learning Approach</w:t>
      </w:r>
      <w:r w:rsidR="00E85FF0" w:rsidRPr="00E85FF0">
        <w:t>, Victorian Government, Melbourne.</w:t>
      </w:r>
    </w:p>
    <w:p w14:paraId="3AB0981B" w14:textId="5FC9A10E" w:rsidR="00E85FF0" w:rsidRPr="00E85FF0" w:rsidRDefault="0062229D" w:rsidP="00001FA7">
      <w:pPr>
        <w:pStyle w:val="Reference"/>
      </w:pPr>
      <w:r>
        <w:t>—— </w:t>
      </w:r>
      <w:r w:rsidR="00E85FF0" w:rsidRPr="00E85FF0">
        <w:t xml:space="preserve">2017b, </w:t>
      </w:r>
      <w:r w:rsidR="00E85FF0" w:rsidRPr="00E85FF0">
        <w:rPr>
          <w:i/>
          <w:iCs/>
        </w:rPr>
        <w:t>VET Student Loans: Review of the VET Student Loans course list and loan caps methodology - Discussion Paper</w:t>
      </w:r>
      <w:r w:rsidR="00E85FF0" w:rsidRPr="00E85FF0">
        <w:t>.</w:t>
      </w:r>
    </w:p>
    <w:p w14:paraId="23C81D33" w14:textId="175C4B06" w:rsidR="00E85FF0" w:rsidRPr="00E85FF0" w:rsidRDefault="0062229D" w:rsidP="00001FA7">
      <w:pPr>
        <w:pStyle w:val="Reference"/>
      </w:pPr>
      <w:r>
        <w:t>—— </w:t>
      </w:r>
      <w:r w:rsidR="00E85FF0" w:rsidRPr="00E85FF0">
        <w:t xml:space="preserve">2018a, </w:t>
      </w:r>
      <w:r w:rsidR="00E85FF0" w:rsidRPr="00E85FF0">
        <w:rPr>
          <w:i/>
          <w:iCs/>
        </w:rPr>
        <w:t>Australian Apprenticeship Support Network (AASN): Evaluation of the AASN Model</w:t>
      </w:r>
      <w:r w:rsidR="00E85FF0" w:rsidRPr="00E85FF0">
        <w:t>, Final Report, Australian Government, Canberra.</w:t>
      </w:r>
    </w:p>
    <w:p w14:paraId="4F14FBC0" w14:textId="2F91080C" w:rsidR="00E85FF0" w:rsidRPr="00E85FF0" w:rsidRDefault="0062229D" w:rsidP="00001FA7">
      <w:pPr>
        <w:pStyle w:val="Reference"/>
      </w:pPr>
      <w:r>
        <w:t>—— </w:t>
      </w:r>
      <w:r w:rsidR="00E85FF0" w:rsidRPr="00E85FF0">
        <w:t xml:space="preserve">2018b, </w:t>
      </w:r>
      <w:r w:rsidR="00E85FF0" w:rsidRPr="00E85FF0">
        <w:rPr>
          <w:i/>
          <w:iCs/>
        </w:rPr>
        <w:t>Australian Government Response to the National Vocational Education and Training Regulator Act 2011 Review</w:t>
      </w:r>
      <w:r w:rsidR="00E85FF0" w:rsidRPr="00E85FF0">
        <w:t>.</w:t>
      </w:r>
    </w:p>
    <w:p w14:paraId="730AE6DD" w14:textId="4BEA7132" w:rsidR="00E85FF0" w:rsidRPr="00E85FF0" w:rsidRDefault="0062229D" w:rsidP="00001FA7">
      <w:pPr>
        <w:pStyle w:val="Reference"/>
      </w:pPr>
      <w:r>
        <w:t>—— </w:t>
      </w:r>
      <w:r w:rsidR="00E85FF0" w:rsidRPr="00E85FF0">
        <w:t xml:space="preserve">nd, </w:t>
      </w:r>
      <w:r w:rsidR="00E85FF0" w:rsidRPr="00E85FF0">
        <w:rPr>
          <w:i/>
          <w:iCs/>
        </w:rPr>
        <w:t>Fact Sheet - Training Products</w:t>
      </w:r>
      <w:r w:rsidR="00E85FF0" w:rsidRPr="00E85FF0">
        <w:t>, https://www.myskills.gov.au/media/1772/back-to-basics-training-products.pdf (accessed 17 April 2020).</w:t>
      </w:r>
    </w:p>
    <w:p w14:paraId="04479EA1" w14:textId="77777777" w:rsidR="00E85FF0" w:rsidRPr="00E85FF0" w:rsidRDefault="00E85FF0" w:rsidP="00001FA7">
      <w:pPr>
        <w:pStyle w:val="Reference"/>
      </w:pPr>
      <w:r w:rsidRPr="00E85FF0">
        <w:t xml:space="preserve">DET (Vic) (Department of Education and Training (Victoria)) 2016, </w:t>
      </w:r>
      <w:r w:rsidRPr="00E85FF0">
        <w:rPr>
          <w:i/>
          <w:iCs/>
        </w:rPr>
        <w:t>Skills First: Regional</w:t>
      </w:r>
      <w:r w:rsidRPr="00E85FF0">
        <w:t>.</w:t>
      </w:r>
    </w:p>
    <w:p w14:paraId="4A9D4128" w14:textId="2B97A111" w:rsidR="00E85FF0" w:rsidRPr="00E85FF0" w:rsidRDefault="0062229D" w:rsidP="00001FA7">
      <w:pPr>
        <w:pStyle w:val="Reference"/>
      </w:pPr>
      <w:r>
        <w:t>—— </w:t>
      </w:r>
      <w:r w:rsidR="00E85FF0" w:rsidRPr="00E85FF0">
        <w:t xml:space="preserve">2019a, </w:t>
      </w:r>
      <w:r w:rsidR="00E85FF0" w:rsidRPr="00E85FF0">
        <w:rPr>
          <w:i/>
          <w:iCs/>
        </w:rPr>
        <w:t>Department of Education and Training - 2018-19 Annual Report</w:t>
      </w:r>
      <w:r w:rsidR="00E85FF0" w:rsidRPr="00E85FF0">
        <w:t>, https://education.vic.gov.au/Documents/about/department/2018-19-annual-report.pdf (accessed 23 February 2020).</w:t>
      </w:r>
    </w:p>
    <w:p w14:paraId="0DD97DFE" w14:textId="506C62D8" w:rsidR="00E85FF0" w:rsidRPr="00E85FF0" w:rsidRDefault="0062229D" w:rsidP="00001FA7">
      <w:pPr>
        <w:pStyle w:val="Reference"/>
      </w:pPr>
      <w:r>
        <w:t>—— </w:t>
      </w:r>
      <w:r w:rsidR="00E85FF0" w:rsidRPr="00E85FF0">
        <w:t xml:space="preserve">2019b, </w:t>
      </w:r>
      <w:r w:rsidR="00E85FF0" w:rsidRPr="00E85FF0">
        <w:rPr>
          <w:i/>
          <w:iCs/>
        </w:rPr>
        <w:t>Skills First</w:t>
      </w:r>
      <w:r w:rsidR="00E85FF0" w:rsidRPr="00E85FF0">
        <w:t>, https://www.education.vic.gov.au:443/training/providers/funding</w:t>
      </w:r>
      <w:r w:rsidR="00186A3B">
        <w:br/>
      </w:r>
      <w:r w:rsidR="00E85FF0" w:rsidRPr="00E85FF0">
        <w:t>/Pages/skillsfirst.aspx?Redirect=1 (accessed 23 February 2020).</w:t>
      </w:r>
    </w:p>
    <w:p w14:paraId="6BC3204F" w14:textId="15B34280" w:rsidR="00E85FF0" w:rsidRPr="00E85FF0" w:rsidRDefault="0062229D" w:rsidP="00001FA7">
      <w:pPr>
        <w:pStyle w:val="Reference"/>
      </w:pPr>
      <w:r>
        <w:t>—— </w:t>
      </w:r>
      <w:r w:rsidR="00E85FF0" w:rsidRPr="00E85FF0">
        <w:t xml:space="preserve">2019c, </w:t>
      </w:r>
      <w:r w:rsidR="00E85FF0" w:rsidRPr="00E85FF0">
        <w:rPr>
          <w:i/>
          <w:iCs/>
        </w:rPr>
        <w:t>Skills First Reconnect program</w:t>
      </w:r>
      <w:r w:rsidR="00E85FF0" w:rsidRPr="00E85FF0">
        <w:t>, https://www.education.vic.gov.au:443/</w:t>
      </w:r>
      <w:r w:rsidR="00186A3B">
        <w:br/>
      </w:r>
      <w:r w:rsidR="00E85FF0" w:rsidRPr="00E85FF0">
        <w:t>about/programs/Pages/reconnect-program.aspx (accessed 23 February 2020).</w:t>
      </w:r>
    </w:p>
    <w:p w14:paraId="37BB68E4" w14:textId="190AE306" w:rsidR="00E85FF0" w:rsidRPr="00E85FF0" w:rsidRDefault="0062229D" w:rsidP="00001FA7">
      <w:pPr>
        <w:pStyle w:val="Reference"/>
      </w:pPr>
      <w:r>
        <w:t>—— </w:t>
      </w:r>
      <w:r w:rsidR="00E85FF0" w:rsidRPr="00E85FF0">
        <w:t xml:space="preserve">2019d, </w:t>
      </w:r>
      <w:r w:rsidR="00E85FF0" w:rsidRPr="00E85FF0">
        <w:rPr>
          <w:i/>
          <w:iCs/>
        </w:rPr>
        <w:t>Workforce Training Innovation Fund</w:t>
      </w:r>
      <w:r w:rsidR="00E85FF0" w:rsidRPr="00E85FF0">
        <w:t>, https://www.education.vic.gov.au:443/</w:t>
      </w:r>
      <w:r w:rsidR="00186A3B">
        <w:br/>
      </w:r>
      <w:r w:rsidR="00E85FF0" w:rsidRPr="00E85FF0">
        <w:t>training/providers/funding/Pages/wtif.aspx (accessed 23 February 2020).</w:t>
      </w:r>
    </w:p>
    <w:p w14:paraId="2BB3C5C6" w14:textId="51B40B56" w:rsidR="00E85FF0" w:rsidRPr="00E85FF0" w:rsidRDefault="0062229D" w:rsidP="00001FA7">
      <w:pPr>
        <w:pStyle w:val="Reference"/>
      </w:pPr>
      <w:r>
        <w:t>—— </w:t>
      </w:r>
      <w:r w:rsidR="00E85FF0" w:rsidRPr="00E85FF0">
        <w:t xml:space="preserve">2020, </w:t>
      </w:r>
      <w:r w:rsidR="00E85FF0" w:rsidRPr="00E85FF0">
        <w:rPr>
          <w:i/>
          <w:iCs/>
        </w:rPr>
        <w:t>Training contract enforcement</w:t>
      </w:r>
      <w:r w:rsidR="00E85FF0" w:rsidRPr="00E85FF0">
        <w:t>, https://www.education.vic.gov.au/training/</w:t>
      </w:r>
      <w:r w:rsidR="00186A3B">
        <w:br/>
      </w:r>
      <w:r w:rsidR="00E85FF0" w:rsidRPr="00E85FF0">
        <w:t>providers/rto/Pages/enforcement.aspx (accessed 24 February 2020).</w:t>
      </w:r>
    </w:p>
    <w:p w14:paraId="2AB719B1" w14:textId="77777777" w:rsidR="00E85FF0" w:rsidRPr="00E85FF0" w:rsidRDefault="00E85FF0" w:rsidP="00001FA7">
      <w:pPr>
        <w:pStyle w:val="Reference"/>
      </w:pPr>
      <w:r w:rsidRPr="00E85FF0">
        <w:t xml:space="preserve">Deveson, I. (Training Costs Review Committee) 1990, </w:t>
      </w:r>
      <w:r w:rsidRPr="00E85FF0">
        <w:rPr>
          <w:i/>
          <w:iCs/>
        </w:rPr>
        <w:t>Training costs of award restructuring: report of the Training Costs Review Committee</w:t>
      </w:r>
      <w:r w:rsidRPr="00E85FF0">
        <w:t>.</w:t>
      </w:r>
    </w:p>
    <w:p w14:paraId="4D617032" w14:textId="77777777" w:rsidR="00E85FF0" w:rsidRPr="00E85FF0" w:rsidRDefault="00E85FF0" w:rsidP="00001FA7">
      <w:pPr>
        <w:pStyle w:val="Reference"/>
      </w:pPr>
      <w:r w:rsidRPr="00E85FF0">
        <w:t xml:space="preserve">DFESA (Department for Education South Australia) 2018, </w:t>
      </w:r>
      <w:r w:rsidRPr="00E85FF0">
        <w:rPr>
          <w:i/>
          <w:iCs/>
        </w:rPr>
        <w:t>A fresh start for TAFE SA</w:t>
      </w:r>
      <w:r w:rsidRPr="00E85FF0">
        <w:t>, p. 8.</w:t>
      </w:r>
    </w:p>
    <w:p w14:paraId="2E1A0049" w14:textId="77777777" w:rsidR="00E85FF0" w:rsidRPr="00E85FF0" w:rsidRDefault="00E85FF0" w:rsidP="00001FA7">
      <w:pPr>
        <w:pStyle w:val="Reference"/>
      </w:pPr>
      <w:r w:rsidRPr="00E85FF0">
        <w:t xml:space="preserve">DIISRTE (Department of Industry, Innovation, Science, Research and Tertiary Education) 2012, </w:t>
      </w:r>
      <w:r w:rsidRPr="00E85FF0">
        <w:rPr>
          <w:i/>
          <w:iCs/>
        </w:rPr>
        <w:t>Regulatory Impact Statement: VET FEE-HELP Redesign 2012</w:t>
      </w:r>
      <w:r w:rsidRPr="00E85FF0">
        <w:t>, Australian Government, Canberra.</w:t>
      </w:r>
    </w:p>
    <w:p w14:paraId="3689CD5B" w14:textId="77777777" w:rsidR="00E85FF0" w:rsidRPr="00E85FF0" w:rsidRDefault="00E85FF0" w:rsidP="00001FA7">
      <w:pPr>
        <w:pStyle w:val="Reference"/>
      </w:pPr>
      <w:r w:rsidRPr="00E85FF0">
        <w:t xml:space="preserve">Dionisius, R., Muehlemann, S., Pfeifer, H., Walden, G., Wenzelmann, F. and Wolter, S.C. 2008, </w:t>
      </w:r>
      <w:r w:rsidRPr="00E85FF0">
        <w:rPr>
          <w:i/>
          <w:iCs/>
        </w:rPr>
        <w:t>Cost and Benefit of Apprenticeship Training: A Comparison of Germany and Switzerland</w:t>
      </w:r>
      <w:r w:rsidRPr="00E85FF0">
        <w:t>, IZA DP No. 3465, Institute for the Study of Labor.</w:t>
      </w:r>
    </w:p>
    <w:p w14:paraId="5F97F7EB" w14:textId="77777777" w:rsidR="00E85FF0" w:rsidRPr="00E85FF0" w:rsidRDefault="00E85FF0" w:rsidP="00001FA7">
      <w:pPr>
        <w:pStyle w:val="Reference"/>
      </w:pPr>
      <w:r w:rsidRPr="00E85FF0">
        <w:t xml:space="preserve">DJSB (Department of Jobs and Small Business) 2019, </w:t>
      </w:r>
      <w:r w:rsidRPr="00E85FF0">
        <w:rPr>
          <w:i/>
          <w:iCs/>
        </w:rPr>
        <w:t>Child Care Occupations, Australia 2018</w:t>
      </w:r>
      <w:r w:rsidRPr="00E85FF0">
        <w:t>, Canberra.</w:t>
      </w:r>
    </w:p>
    <w:p w14:paraId="640EE6BC" w14:textId="6839657F" w:rsidR="00E85FF0" w:rsidRPr="00E85FF0" w:rsidRDefault="00E85FF0" w:rsidP="00001FA7">
      <w:pPr>
        <w:pStyle w:val="Reference"/>
      </w:pPr>
      <w:r w:rsidRPr="00E85FF0">
        <w:t xml:space="preserve">Dockery, A.M., Koshy, P., Stromback, T. and Ying, W. 1997, </w:t>
      </w:r>
      <w:r w:rsidRPr="00E85FF0">
        <w:rPr>
          <w:i/>
          <w:iCs/>
        </w:rPr>
        <w:t>The Cost of Training Apprentices in Australian Firms</w:t>
      </w:r>
      <w:r w:rsidRPr="00E85FF0">
        <w:t>, June, Centre for Labour Market Research, Curtin University, Perth.</w:t>
      </w:r>
    </w:p>
    <w:p w14:paraId="2AB69782" w14:textId="77777777" w:rsidR="00E85FF0" w:rsidRPr="00E85FF0" w:rsidRDefault="00E85FF0" w:rsidP="00001FA7">
      <w:pPr>
        <w:pStyle w:val="Reference"/>
      </w:pPr>
      <w:r w:rsidRPr="00E85FF0">
        <w:t xml:space="preserve">——, Stromback, T., Norris, K. and Kelly, R. 2001, ‘Costs and benefits of new apprenticeships’, </w:t>
      </w:r>
      <w:r w:rsidRPr="00E85FF0">
        <w:rPr>
          <w:i/>
          <w:iCs/>
        </w:rPr>
        <w:t>Australian Bulletin of Labour</w:t>
      </w:r>
      <w:r w:rsidRPr="00E85FF0">
        <w:t>, vol. 27, no. 3, pp. 193–204.</w:t>
      </w:r>
    </w:p>
    <w:p w14:paraId="39DF2E91" w14:textId="77777777" w:rsidR="00E85FF0" w:rsidRPr="00E85FF0" w:rsidRDefault="00E85FF0" w:rsidP="00001FA7">
      <w:pPr>
        <w:pStyle w:val="Reference"/>
      </w:pPr>
      <w:r w:rsidRPr="00E85FF0">
        <w:t xml:space="preserve">DOE (Department of Education) 2014, </w:t>
      </w:r>
      <w:r w:rsidRPr="00E85FF0">
        <w:rPr>
          <w:i/>
          <w:iCs/>
        </w:rPr>
        <w:t>Commonwealth Grant Scheme Guidelines 2012</w:t>
      </w:r>
      <w:r w:rsidRPr="00E85FF0">
        <w:t>, https://www.legislation.gov.au/Details/F2014C00829/Html/Text, http://www.legislation.gov.au/Details/F2014C00829 (accessed 22 April 2020).</w:t>
      </w:r>
    </w:p>
    <w:p w14:paraId="420A506F" w14:textId="43FB923A" w:rsidR="00E85FF0" w:rsidRPr="00E85FF0" w:rsidRDefault="0062229D" w:rsidP="00001FA7">
      <w:pPr>
        <w:pStyle w:val="Reference"/>
      </w:pPr>
      <w:r>
        <w:t>—— </w:t>
      </w:r>
      <w:r w:rsidR="00E85FF0" w:rsidRPr="00E85FF0">
        <w:t xml:space="preserve">2015, </w:t>
      </w:r>
      <w:r w:rsidR="00E85FF0" w:rsidRPr="00E85FF0">
        <w:rPr>
          <w:i/>
          <w:iCs/>
        </w:rPr>
        <w:t>Higher Education Administrative Information for Providers</w:t>
      </w:r>
      <w:r w:rsidR="00E85FF0" w:rsidRPr="00E85FF0">
        <w:t>, DET, Canberra.</w:t>
      </w:r>
    </w:p>
    <w:p w14:paraId="20BC9169" w14:textId="4A841B11" w:rsidR="00E85FF0" w:rsidRPr="00E85FF0" w:rsidRDefault="0062229D" w:rsidP="00001FA7">
      <w:pPr>
        <w:pStyle w:val="Reference"/>
      </w:pPr>
      <w:r>
        <w:t>—— </w:t>
      </w:r>
      <w:r w:rsidR="00E85FF0" w:rsidRPr="00E85FF0">
        <w:t xml:space="preserve">2016, </w:t>
      </w:r>
      <w:r w:rsidR="00E85FF0" w:rsidRPr="00E85FF0">
        <w:rPr>
          <w:i/>
          <w:iCs/>
        </w:rPr>
        <w:t>Redesigning VET FEE-HELP: Discussion Paper</w:t>
      </w:r>
      <w:r w:rsidR="00E85FF0" w:rsidRPr="00E85FF0">
        <w:t>.</w:t>
      </w:r>
    </w:p>
    <w:p w14:paraId="7D232FE0" w14:textId="40441B37" w:rsidR="00E85FF0" w:rsidRPr="00E85FF0" w:rsidRDefault="0062229D" w:rsidP="00001FA7">
      <w:pPr>
        <w:pStyle w:val="Reference"/>
      </w:pPr>
      <w:r>
        <w:t>—— </w:t>
      </w:r>
      <w:r w:rsidR="00E85FF0" w:rsidRPr="00E85FF0">
        <w:t xml:space="preserve">2019a, </w:t>
      </w:r>
      <w:r w:rsidR="00E85FF0" w:rsidRPr="00E85FF0">
        <w:rPr>
          <w:i/>
          <w:iCs/>
        </w:rPr>
        <w:t>Benefits of Educational Attainment - Employment and income support</w:t>
      </w:r>
      <w:r w:rsidR="00E85FF0" w:rsidRPr="00E85FF0">
        <w:t>, Australian Government, Canberra.</w:t>
      </w:r>
    </w:p>
    <w:p w14:paraId="49F09032" w14:textId="02215FBB" w:rsidR="00E85FF0" w:rsidRPr="00E85FF0" w:rsidRDefault="0062229D" w:rsidP="00001FA7">
      <w:pPr>
        <w:pStyle w:val="Reference"/>
      </w:pPr>
      <w:r>
        <w:t>—— </w:t>
      </w:r>
      <w:r w:rsidR="00E85FF0" w:rsidRPr="00E85FF0">
        <w:t xml:space="preserve">2019b, </w:t>
      </w:r>
      <w:r w:rsidR="00E85FF0" w:rsidRPr="00E85FF0">
        <w:rPr>
          <w:i/>
          <w:iCs/>
        </w:rPr>
        <w:t>Benefits of Educational Attainment - Healthy behaviour</w:t>
      </w:r>
      <w:r w:rsidR="00E85FF0" w:rsidRPr="00E85FF0">
        <w:t>, Australian Government, Canberra.</w:t>
      </w:r>
    </w:p>
    <w:p w14:paraId="2CD8B6B1" w14:textId="6AC9A9FE" w:rsidR="00E85FF0" w:rsidRPr="00186A3B" w:rsidRDefault="0062229D" w:rsidP="00001FA7">
      <w:pPr>
        <w:pStyle w:val="Reference"/>
        <w:rPr>
          <w:spacing w:val="-4"/>
        </w:rPr>
      </w:pPr>
      <w:r w:rsidRPr="00186A3B">
        <w:rPr>
          <w:spacing w:val="-4"/>
        </w:rPr>
        <w:t>—— </w:t>
      </w:r>
      <w:r w:rsidR="00E85FF0" w:rsidRPr="00186A3B">
        <w:rPr>
          <w:spacing w:val="-4"/>
        </w:rPr>
        <w:t xml:space="preserve">2019c, </w:t>
      </w:r>
      <w:r w:rsidR="00E85FF0" w:rsidRPr="00186A3B">
        <w:rPr>
          <w:i/>
          <w:iCs/>
          <w:spacing w:val="-4"/>
        </w:rPr>
        <w:t>Benefits of Educational Attainment - Income</w:t>
      </w:r>
      <w:r w:rsidR="00E85FF0" w:rsidRPr="00186A3B">
        <w:rPr>
          <w:spacing w:val="-4"/>
        </w:rPr>
        <w:t>, Australian Government, Canberra.</w:t>
      </w:r>
    </w:p>
    <w:p w14:paraId="10E566B1" w14:textId="39184729" w:rsidR="00E85FF0" w:rsidRPr="00E85FF0" w:rsidRDefault="0062229D" w:rsidP="00001FA7">
      <w:pPr>
        <w:pStyle w:val="Reference"/>
      </w:pPr>
      <w:r>
        <w:t>—— </w:t>
      </w:r>
      <w:r w:rsidR="00E85FF0" w:rsidRPr="00E85FF0">
        <w:t xml:space="preserve">2017, </w:t>
      </w:r>
      <w:r w:rsidR="00E85FF0" w:rsidRPr="00E85FF0">
        <w:rPr>
          <w:i/>
          <w:iCs/>
        </w:rPr>
        <w:t>Skill Shortage Research Methodology</w:t>
      </w:r>
      <w:r w:rsidR="00E85FF0" w:rsidRPr="00E85FF0">
        <w:t>, Canberra.</w:t>
      </w:r>
    </w:p>
    <w:p w14:paraId="4BA1453B" w14:textId="77777777" w:rsidR="00E85FF0" w:rsidRPr="00E85FF0" w:rsidRDefault="00E85FF0" w:rsidP="00001FA7">
      <w:pPr>
        <w:pStyle w:val="Reference"/>
      </w:pPr>
      <w:r w:rsidRPr="00E85FF0">
        <w:t xml:space="preserve">DOE (NSW) (Department of Education (NSW)) 2017, </w:t>
      </w:r>
      <w:r w:rsidRPr="00E85FF0">
        <w:rPr>
          <w:i/>
          <w:iCs/>
        </w:rPr>
        <w:t>About smart and skilled</w:t>
      </w:r>
      <w:r w:rsidRPr="00E85FF0">
        <w:t>, https://smartandskilled.nsw.gov.au/about (accessed 23 February 2020).</w:t>
      </w:r>
    </w:p>
    <w:p w14:paraId="04E9B35E" w14:textId="77777777" w:rsidR="00E85FF0" w:rsidRPr="00E85FF0" w:rsidRDefault="00E85FF0" w:rsidP="00001FA7">
      <w:pPr>
        <w:pStyle w:val="Reference"/>
      </w:pPr>
      <w:r w:rsidRPr="00E85FF0">
        <w:t xml:space="preserve">DOE (Vic) (Department of Education and Training (Victoria)) 2020, </w:t>
      </w:r>
      <w:r w:rsidRPr="00E85FF0">
        <w:rPr>
          <w:i/>
          <w:iCs/>
        </w:rPr>
        <w:t>Funded course list</w:t>
      </w:r>
      <w:r w:rsidRPr="00E85FF0">
        <w:t>, https://www.education.vic.gov.au:443/training/providers/funding/Pages/fundedcourses.aspx?Redirect=1 (accessed 21 May 2020).</w:t>
      </w:r>
    </w:p>
    <w:p w14:paraId="1492C2D7" w14:textId="77777777" w:rsidR="00E85FF0" w:rsidRPr="00E85FF0" w:rsidRDefault="00E85FF0" w:rsidP="00001FA7">
      <w:pPr>
        <w:pStyle w:val="Reference"/>
      </w:pPr>
      <w:r w:rsidRPr="00E85FF0">
        <w:t xml:space="preserve">DPMC (Department of the Prime Minister and Cabinet) 2014, </w:t>
      </w:r>
      <w:r w:rsidRPr="00E85FF0">
        <w:rPr>
          <w:i/>
          <w:iCs/>
        </w:rPr>
        <w:t>Roles and responsibilities in education - Part B: Vocational Education and Training and Higher Education</w:t>
      </w:r>
      <w:r w:rsidRPr="00E85FF0">
        <w:t>, Reform of the Federation White Paper, December, Issues Paper 4, https://apo.org.au/sites/default/files/resource-files/2014/12/apo-nid56124-1157041.pdf (accessed 12 January 2019).</w:t>
      </w:r>
    </w:p>
    <w:p w14:paraId="5D497397" w14:textId="091EF8EF" w:rsidR="00E85FF0" w:rsidRPr="00E85FF0" w:rsidRDefault="00E85FF0" w:rsidP="00001FA7">
      <w:pPr>
        <w:pStyle w:val="Reference"/>
      </w:pPr>
      <w:r w:rsidRPr="00E85FF0">
        <w:t xml:space="preserve">DSG (Tas) (Department of State Growth (Tasmania)) 2018, </w:t>
      </w:r>
      <w:r w:rsidRPr="00E85FF0">
        <w:rPr>
          <w:i/>
          <w:iCs/>
        </w:rPr>
        <w:t>Ministerial Priorities for Training and Workforce Development 2018–2021 - A stronger training system - investing in skills for jobs</w:t>
      </w:r>
      <w:r w:rsidRPr="00E85FF0">
        <w:t>, https://www.skills.tas.gov.au/__data/assets/pdf_file/</w:t>
      </w:r>
      <w:r w:rsidR="00186A3B">
        <w:br/>
      </w:r>
      <w:r w:rsidRPr="00E85FF0">
        <w:t>0014/201047/Ministerial_Priorities_for_Training_and_Workforce_Development_2018-21.pdf (accessed 28 February 2020).</w:t>
      </w:r>
    </w:p>
    <w:p w14:paraId="65E45E9D" w14:textId="77777777" w:rsidR="00E85FF0" w:rsidRPr="00E85FF0" w:rsidRDefault="00E85FF0" w:rsidP="00001FA7">
      <w:pPr>
        <w:pStyle w:val="Reference"/>
      </w:pPr>
      <w:r w:rsidRPr="00E85FF0">
        <w:t xml:space="preserve">DSS (Department of Social Services) 2019, </w:t>
      </w:r>
      <w:r w:rsidRPr="00E85FF0">
        <w:rPr>
          <w:i/>
          <w:iCs/>
        </w:rPr>
        <w:t>Growing the NDIS Market and Workforce: Supporting the Market to Deliver Innovative, People-Centred Services so That Participants Can Achieve Their Goals</w:t>
      </w:r>
      <w:r w:rsidRPr="00E85FF0">
        <w:t>, Canberra.</w:t>
      </w:r>
    </w:p>
    <w:p w14:paraId="050EA96C" w14:textId="0440AA2A" w:rsidR="00E85FF0" w:rsidRPr="00E85FF0" w:rsidRDefault="00E85FF0" w:rsidP="00001FA7">
      <w:pPr>
        <w:pStyle w:val="Reference"/>
      </w:pPr>
      <w:r w:rsidRPr="00E85FF0">
        <w:t xml:space="preserve">DTBI (Department of Trade and Business Innovation Northern Territory) 2019, </w:t>
      </w:r>
      <w:r w:rsidRPr="00E85FF0">
        <w:rPr>
          <w:i/>
          <w:iCs/>
        </w:rPr>
        <w:t>Apprenticeship and traineeship policy</w:t>
      </w:r>
      <w:r w:rsidRPr="00E85FF0">
        <w:t>, https://business.nt.gov.au/publications/</w:t>
      </w:r>
      <w:r w:rsidR="00186A3B">
        <w:br/>
      </w:r>
      <w:r w:rsidRPr="00E85FF0">
        <w:t>policies/apprenticeship-and-trainee-policies (accessed 6 May 2020).</w:t>
      </w:r>
    </w:p>
    <w:p w14:paraId="1E86356E" w14:textId="77777777" w:rsidR="00E85FF0" w:rsidRPr="00E85FF0" w:rsidRDefault="00E85FF0" w:rsidP="00001FA7">
      <w:pPr>
        <w:pStyle w:val="Reference"/>
      </w:pPr>
      <w:r w:rsidRPr="00E85FF0">
        <w:t xml:space="preserve">DTBI (NT) (Department of Trade, Business and Innovation (NT) 2019, </w:t>
      </w:r>
      <w:r w:rsidRPr="00E85FF0">
        <w:rPr>
          <w:i/>
          <w:iCs/>
        </w:rPr>
        <w:t>Northern Territory skilled occupation priority list information paper</w:t>
      </w:r>
      <w:r w:rsidRPr="00E85FF0">
        <w:t>, May, Northern Territory.</w:t>
      </w:r>
    </w:p>
    <w:p w14:paraId="1DBC8259" w14:textId="77777777" w:rsidR="00E85FF0" w:rsidRPr="00E85FF0" w:rsidRDefault="00E85FF0" w:rsidP="00001FA7">
      <w:pPr>
        <w:pStyle w:val="Reference"/>
      </w:pPr>
      <w:r w:rsidRPr="00E85FF0">
        <w:t xml:space="preserve">DTWD (WA) (Department of Training and Workforce Development (Western Australia)) 2013, </w:t>
      </w:r>
      <w:r w:rsidRPr="00E85FF0">
        <w:rPr>
          <w:i/>
          <w:iCs/>
        </w:rPr>
        <w:t>Western Australian workforce planning and development model</w:t>
      </w:r>
      <w:r w:rsidRPr="00E85FF0">
        <w:t>, https://www.dtwd.wa.gov.au/sites/default/files/uploads/Western-Australian-workforce-planning-and-development-model-paper.pdf (accessed 21 May 2020).</w:t>
      </w:r>
    </w:p>
    <w:p w14:paraId="63E14B73" w14:textId="23449A94" w:rsidR="00E85FF0" w:rsidRPr="00E85FF0" w:rsidRDefault="0062229D" w:rsidP="00001FA7">
      <w:pPr>
        <w:pStyle w:val="Reference"/>
      </w:pPr>
      <w:r>
        <w:t>—— </w:t>
      </w:r>
      <w:r w:rsidR="00E85FF0" w:rsidRPr="00E85FF0">
        <w:t xml:space="preserve">2018, </w:t>
      </w:r>
      <w:r w:rsidR="00E85FF0" w:rsidRPr="00E85FF0">
        <w:rPr>
          <w:i/>
          <w:iCs/>
        </w:rPr>
        <w:t>State Training Plan 2018–2021</w:t>
      </w:r>
      <w:r w:rsidR="00E85FF0" w:rsidRPr="00E85FF0">
        <w:t>.</w:t>
      </w:r>
    </w:p>
    <w:p w14:paraId="2341CE40" w14:textId="3E5BE239" w:rsidR="00E85FF0" w:rsidRPr="00E85FF0" w:rsidRDefault="0062229D" w:rsidP="00001FA7">
      <w:pPr>
        <w:pStyle w:val="Reference"/>
      </w:pPr>
      <w:r>
        <w:t>—— </w:t>
      </w:r>
      <w:r w:rsidR="00E85FF0" w:rsidRPr="00E85FF0">
        <w:t xml:space="preserve">2019, </w:t>
      </w:r>
      <w:r w:rsidR="00E85FF0" w:rsidRPr="00E85FF0">
        <w:rPr>
          <w:i/>
          <w:iCs/>
        </w:rPr>
        <w:t>State priority Occupation List Summary Paper</w:t>
      </w:r>
      <w:r w:rsidR="00E85FF0" w:rsidRPr="00E85FF0">
        <w:t>, https://www.dtwd.wa.gov.au/</w:t>
      </w:r>
      <w:r w:rsidR="00186A3B">
        <w:br/>
      </w:r>
      <w:r w:rsidR="00E85FF0" w:rsidRPr="00E85FF0">
        <w:t>sites/default/files/uploads/dtwd-spol-2019-summary.pdf (accessed 21 May 2020).</w:t>
      </w:r>
    </w:p>
    <w:p w14:paraId="2E923B54" w14:textId="77777777" w:rsidR="00E85FF0" w:rsidRPr="00E85FF0" w:rsidRDefault="00E85FF0" w:rsidP="00001FA7">
      <w:pPr>
        <w:pStyle w:val="Reference"/>
      </w:pPr>
      <w:r w:rsidRPr="00E85FF0">
        <w:t xml:space="preserve">EERC (Education and Employment References Committee) 2015, </w:t>
      </w:r>
      <w:r w:rsidRPr="00E85FF0">
        <w:rPr>
          <w:i/>
          <w:iCs/>
        </w:rPr>
        <w:t>Getting Our Money’s Worth: The Operation, Regulation and Funding of Private Vocational Education and Training (VET) Providers in Australia</w:t>
      </w:r>
      <w:r w:rsidRPr="00E85FF0">
        <w:t>.</w:t>
      </w:r>
    </w:p>
    <w:p w14:paraId="3AFAC355" w14:textId="77777777" w:rsidR="00E85FF0" w:rsidRPr="00E85FF0" w:rsidRDefault="00E85FF0" w:rsidP="00001FA7">
      <w:pPr>
        <w:pStyle w:val="Reference"/>
      </w:pPr>
      <w:r w:rsidRPr="00E85FF0">
        <w:t xml:space="preserve">ESC (Essential Services Commission) 2011a, </w:t>
      </w:r>
      <w:r w:rsidRPr="00E85FF0">
        <w:rPr>
          <w:i/>
          <w:iCs/>
        </w:rPr>
        <w:t>VET Fee and Funding Review - Volume I: Blueprint for Change</w:t>
      </w:r>
      <w:r w:rsidRPr="00E85FF0">
        <w:t>.</w:t>
      </w:r>
    </w:p>
    <w:p w14:paraId="41246819" w14:textId="3C0F8C96" w:rsidR="00E85FF0" w:rsidRPr="00E85FF0" w:rsidRDefault="0062229D" w:rsidP="00001FA7">
      <w:pPr>
        <w:pStyle w:val="Reference"/>
      </w:pPr>
      <w:r>
        <w:t>—— </w:t>
      </w:r>
      <w:r w:rsidR="00E85FF0" w:rsidRPr="00E85FF0">
        <w:t xml:space="preserve">2011b, </w:t>
      </w:r>
      <w:r w:rsidR="00E85FF0" w:rsidRPr="00E85FF0">
        <w:rPr>
          <w:i/>
          <w:iCs/>
        </w:rPr>
        <w:t>VET Fee and Funding Review - Volume II: Technical Analysis</w:t>
      </w:r>
      <w:r w:rsidR="00E85FF0" w:rsidRPr="00E85FF0">
        <w:t>.</w:t>
      </w:r>
    </w:p>
    <w:p w14:paraId="2CBA6737" w14:textId="77777777" w:rsidR="00E85FF0" w:rsidRPr="00E85FF0" w:rsidRDefault="00E85FF0" w:rsidP="00001FA7">
      <w:pPr>
        <w:pStyle w:val="Reference"/>
      </w:pPr>
      <w:r w:rsidRPr="00E85FF0">
        <w:t xml:space="preserve">ETD (ACT) (Education and Training Directorate (ACT)) 2015, </w:t>
      </w:r>
      <w:r w:rsidRPr="00E85FF0">
        <w:rPr>
          <w:i/>
          <w:iCs/>
        </w:rPr>
        <w:t>ACT Quality Framework</w:t>
      </w:r>
      <w:r w:rsidRPr="00E85FF0">
        <w:t>.</w:t>
      </w:r>
    </w:p>
    <w:p w14:paraId="0616848C" w14:textId="77777777" w:rsidR="00E85FF0" w:rsidRPr="00E85FF0" w:rsidRDefault="00E85FF0" w:rsidP="00001FA7">
      <w:pPr>
        <w:pStyle w:val="Reference"/>
      </w:pPr>
      <w:r w:rsidRPr="00E85FF0">
        <w:t xml:space="preserve">EY Sweeney 2017, </w:t>
      </w:r>
      <w:r w:rsidRPr="00E85FF0">
        <w:rPr>
          <w:i/>
          <w:iCs/>
        </w:rPr>
        <w:t>Enabling Consumer Comparison of Training: Qualitative and Quantitative Research Report</w:t>
      </w:r>
      <w:r w:rsidRPr="00E85FF0">
        <w:t>, Unpublished report.</w:t>
      </w:r>
    </w:p>
    <w:p w14:paraId="28E7A0FD" w14:textId="77777777" w:rsidR="00E85FF0" w:rsidRPr="00E85FF0" w:rsidRDefault="00E85FF0" w:rsidP="00001FA7">
      <w:pPr>
        <w:pStyle w:val="Reference"/>
      </w:pPr>
      <w:r w:rsidRPr="00E85FF0">
        <w:t xml:space="preserve">Farshchi, S. 2020, ‘Expect more jobs and more automation in the post-COVID-19 economy’, </w:t>
      </w:r>
      <w:r w:rsidRPr="00E85FF0">
        <w:rPr>
          <w:i/>
          <w:iCs/>
        </w:rPr>
        <w:t>Forbes</w:t>
      </w:r>
      <w:r w:rsidRPr="00E85FF0">
        <w:t>, https://www.forbes.com/sites/shahinfarshchi/2020/04/10/expect-more-jobs-and-more-automation-in-the-post-covid-19-economy/#3036755129b4 (accessed 21 April 2020).</w:t>
      </w:r>
    </w:p>
    <w:p w14:paraId="5917D13E" w14:textId="77777777" w:rsidR="00E85FF0" w:rsidRPr="00E85FF0" w:rsidRDefault="00E85FF0" w:rsidP="00001FA7">
      <w:pPr>
        <w:pStyle w:val="Reference"/>
      </w:pPr>
      <w:r w:rsidRPr="00E85FF0">
        <w:t xml:space="preserve">Fialho, P., Quintini, G. and Vandeweyer, M. 2019, </w:t>
      </w:r>
      <w:r w:rsidRPr="00E85FF0">
        <w:rPr>
          <w:i/>
          <w:iCs/>
        </w:rPr>
        <w:t>Returns to different forms of job related training: Factoring in informal learning</w:t>
      </w:r>
      <w:r w:rsidRPr="00E85FF0">
        <w:t>, 231, OECD Social, Employment and Migration Working Papers, Organisation for Economic Cooperation and Development, Paris.</w:t>
      </w:r>
    </w:p>
    <w:p w14:paraId="01C30E5F" w14:textId="77777777" w:rsidR="00E85FF0" w:rsidRPr="00E85FF0" w:rsidRDefault="00E85FF0" w:rsidP="00001FA7">
      <w:pPr>
        <w:pStyle w:val="Reference"/>
      </w:pPr>
      <w:r w:rsidRPr="00E85FF0">
        <w:t xml:space="preserve">Fieger, P., Karmel, T. and Stanwick, J. 2010, </w:t>
      </w:r>
      <w:r w:rsidRPr="00E85FF0">
        <w:rPr>
          <w:i/>
          <w:iCs/>
        </w:rPr>
        <w:t>An investigation of TAFE efficiency</w:t>
      </w:r>
      <w:r w:rsidRPr="00E85FF0">
        <w:t>, National Centre for Vocational Education Research, Adelaide.</w:t>
      </w:r>
    </w:p>
    <w:p w14:paraId="330AF3A2" w14:textId="77777777" w:rsidR="00E85FF0" w:rsidRPr="00E85FF0" w:rsidRDefault="00E85FF0" w:rsidP="00001FA7">
      <w:pPr>
        <w:pStyle w:val="Reference"/>
      </w:pPr>
      <w:r w:rsidRPr="00E85FF0">
        <w:t xml:space="preserve">——, Villano, R.A., Rice, J. and Cooksey, R. 2017, ‘Two dimensional efficiency measurements in vocational education: Evidence from Australia’, </w:t>
      </w:r>
      <w:r w:rsidRPr="00E85FF0">
        <w:rPr>
          <w:i/>
          <w:iCs/>
        </w:rPr>
        <w:t>International Journal of Productivity and Performance Management</w:t>
      </w:r>
      <w:r w:rsidRPr="00E85FF0">
        <w:t>, vol. 66, no. 2, pp. 196–215.</w:t>
      </w:r>
    </w:p>
    <w:p w14:paraId="46314C45" w14:textId="77777777" w:rsidR="00E85FF0" w:rsidRPr="00E85FF0" w:rsidRDefault="00E85FF0" w:rsidP="00001FA7">
      <w:pPr>
        <w:pStyle w:val="Reference"/>
      </w:pPr>
      <w:r w:rsidRPr="00E85FF0">
        <w:t xml:space="preserve">Fowler, C. 2017, </w:t>
      </w:r>
      <w:r w:rsidRPr="00E85FF0">
        <w:rPr>
          <w:i/>
          <w:iCs/>
        </w:rPr>
        <w:t>The boundaries and connections between VET and higher education sectors: ‘confused, contested and collaborative’</w:t>
      </w:r>
      <w:r w:rsidRPr="00E85FF0">
        <w:t>, Occasional Paper, National Centre for Vocational Education Research, Adelaide.</w:t>
      </w:r>
    </w:p>
    <w:p w14:paraId="6C47C94E" w14:textId="1F486826" w:rsidR="00E85FF0" w:rsidRPr="00E85FF0" w:rsidRDefault="0062229D" w:rsidP="00001FA7">
      <w:pPr>
        <w:pStyle w:val="Reference"/>
      </w:pPr>
      <w:r>
        <w:t>—— </w:t>
      </w:r>
      <w:r w:rsidR="00E85FF0" w:rsidRPr="00E85FF0">
        <w:t xml:space="preserve">2018, </w:t>
      </w:r>
      <w:r w:rsidR="00E85FF0" w:rsidRPr="00E85FF0">
        <w:rPr>
          <w:i/>
          <w:iCs/>
        </w:rPr>
        <w:t>Boundaries and connections between VET and higher education at AQF 5/6</w:t>
      </w:r>
      <w:r w:rsidR="00E85FF0" w:rsidRPr="00E85FF0">
        <w:t>, LH Martin Institute, Melbourne Graduate School of Education.</w:t>
      </w:r>
    </w:p>
    <w:p w14:paraId="1902B82A" w14:textId="4E93EB08" w:rsidR="00E85FF0" w:rsidRPr="00E85FF0" w:rsidRDefault="0062229D" w:rsidP="00001FA7">
      <w:pPr>
        <w:pStyle w:val="Reference"/>
      </w:pPr>
      <w:r>
        <w:t>—— </w:t>
      </w:r>
      <w:r w:rsidR="00E85FF0" w:rsidRPr="00E85FF0">
        <w:t xml:space="preserve">2019a, ‘Fit-for-future purpose: architectural policies, foundational enablers spanning HE/VET sectors’, </w:t>
      </w:r>
      <w:r w:rsidR="00E85FF0" w:rsidRPr="00E85FF0">
        <w:rPr>
          <w:i/>
          <w:iCs/>
        </w:rPr>
        <w:t>Campus Review</w:t>
      </w:r>
      <w:r w:rsidR="00E85FF0" w:rsidRPr="00E85FF0">
        <w:t>, https://www.campusreview.com.au/2019/06/fit-for-future-purpose-architectural-policies-foundational-enablers-spanning-hevet-sectors/ (accessed 21 April 2020).</w:t>
      </w:r>
    </w:p>
    <w:p w14:paraId="185FDC6E" w14:textId="570D36D5" w:rsidR="00E85FF0" w:rsidRPr="00186A3B" w:rsidRDefault="0062229D" w:rsidP="00001FA7">
      <w:pPr>
        <w:pStyle w:val="Reference"/>
        <w:rPr>
          <w:spacing w:val="-4"/>
        </w:rPr>
      </w:pPr>
      <w:r w:rsidRPr="00186A3B">
        <w:rPr>
          <w:spacing w:val="-4"/>
        </w:rPr>
        <w:t>—— </w:t>
      </w:r>
      <w:r w:rsidR="00E85FF0" w:rsidRPr="00186A3B">
        <w:rPr>
          <w:spacing w:val="-4"/>
        </w:rPr>
        <w:t xml:space="preserve">2019b, ‘Models for federated cooperation: past practice and future implications for VET’, </w:t>
      </w:r>
      <w:r w:rsidR="00E85FF0" w:rsidRPr="00186A3B">
        <w:rPr>
          <w:i/>
          <w:iCs/>
          <w:spacing w:val="-4"/>
        </w:rPr>
        <w:t>Campus Review</w:t>
      </w:r>
      <w:r w:rsidR="00E85FF0" w:rsidRPr="00186A3B">
        <w:rPr>
          <w:spacing w:val="-4"/>
        </w:rPr>
        <w:t>, https://www.campusreview.com.au/2019/04/models-for-federated-cooperation-past-practice-and-future-implications-for-vet/ (accessed 12 March 2020).</w:t>
      </w:r>
    </w:p>
    <w:p w14:paraId="30983224" w14:textId="22CC84CE" w:rsidR="00E85FF0" w:rsidRPr="00E85FF0" w:rsidRDefault="0062229D" w:rsidP="00001FA7">
      <w:pPr>
        <w:pStyle w:val="Reference"/>
      </w:pPr>
      <w:r>
        <w:t>—— </w:t>
      </w:r>
      <w:r w:rsidR="00E85FF0" w:rsidRPr="00E85FF0">
        <w:t xml:space="preserve">2019c, ‘The Joyce Review of VET: good summary, incomplete analysis, solutions need a rework’, </w:t>
      </w:r>
      <w:r w:rsidR="00E85FF0" w:rsidRPr="00E85FF0">
        <w:rPr>
          <w:i/>
          <w:iCs/>
        </w:rPr>
        <w:t>Campus Review</w:t>
      </w:r>
      <w:r w:rsidR="00E85FF0" w:rsidRPr="00E85FF0">
        <w:t>, https://www.campusreview.com.au/2019/10/the-joyce-review-of-vet-good-summary-incomplete-analysis-solutions-need-a-rework/ (accessed 19 May 2020).</w:t>
      </w:r>
    </w:p>
    <w:p w14:paraId="59C8622C" w14:textId="77777777" w:rsidR="00E85FF0" w:rsidRPr="00E85FF0" w:rsidRDefault="00E85FF0" w:rsidP="00001FA7">
      <w:pPr>
        <w:pStyle w:val="Reference"/>
      </w:pPr>
      <w:r w:rsidRPr="00E85FF0">
        <w:t xml:space="preserve">—— and Stanwick, J. 2017, </w:t>
      </w:r>
      <w:r w:rsidRPr="00E85FF0">
        <w:rPr>
          <w:i/>
          <w:iCs/>
        </w:rPr>
        <w:t>A chance to be bold and ambitious: make apprenticeships the lynchpin to a better integrated tertiary education sector</w:t>
      </w:r>
      <w:r w:rsidRPr="00E85FF0">
        <w:t>, National Centre for Vocational Education Research, Adelaide.</w:t>
      </w:r>
    </w:p>
    <w:p w14:paraId="776B1CAE" w14:textId="77777777" w:rsidR="00E85FF0" w:rsidRPr="00E85FF0" w:rsidRDefault="00E85FF0" w:rsidP="00001FA7">
      <w:pPr>
        <w:pStyle w:val="Reference"/>
      </w:pPr>
      <w:r w:rsidRPr="00E85FF0">
        <w:t xml:space="preserve">Fraser, D. 1996, </w:t>
      </w:r>
      <w:r w:rsidRPr="00E85FF0">
        <w:rPr>
          <w:i/>
          <w:iCs/>
        </w:rPr>
        <w:t>Training guarantee: its impact and legacy 1990-1994</w:t>
      </w:r>
      <w:r w:rsidRPr="00E85FF0">
        <w:t>, Main Report, September, DEETYA, Canberra.</w:t>
      </w:r>
    </w:p>
    <w:p w14:paraId="63383239" w14:textId="77777777" w:rsidR="00E85FF0" w:rsidRPr="00E85FF0" w:rsidRDefault="00E85FF0" w:rsidP="00001FA7">
      <w:pPr>
        <w:pStyle w:val="Reference"/>
      </w:pPr>
      <w:r w:rsidRPr="00E85FF0">
        <w:t xml:space="preserve">Frontier Economics 2017, </w:t>
      </w:r>
      <w:r w:rsidRPr="00E85FF0">
        <w:rPr>
          <w:i/>
          <w:iCs/>
        </w:rPr>
        <w:t>Estimating the Impact of the October 2015 Increase in the Apprentice Rate, Final Report</w:t>
      </w:r>
      <w:r w:rsidRPr="00E85FF0">
        <w:t>, November.</w:t>
      </w:r>
    </w:p>
    <w:p w14:paraId="7DEBAE03" w14:textId="77777777" w:rsidR="00E85FF0" w:rsidRPr="00E85FF0" w:rsidRDefault="00E85FF0" w:rsidP="00001FA7">
      <w:pPr>
        <w:pStyle w:val="Reference"/>
      </w:pPr>
      <w:r w:rsidRPr="00E85FF0">
        <w:t xml:space="preserve">G8 Universities 2011, </w:t>
      </w:r>
      <w:r w:rsidRPr="00E85FF0">
        <w:rPr>
          <w:i/>
          <w:iCs/>
        </w:rPr>
        <w:t>Submission to the Review of Higher Education Base Funding</w:t>
      </w:r>
      <w:r w:rsidRPr="00E85FF0">
        <w:t>, G8 Universities, Canberra.</w:t>
      </w:r>
    </w:p>
    <w:p w14:paraId="557FAC37" w14:textId="77777777" w:rsidR="00E85FF0" w:rsidRPr="00E85FF0" w:rsidRDefault="00E85FF0" w:rsidP="00001FA7">
      <w:pPr>
        <w:pStyle w:val="Reference"/>
      </w:pPr>
      <w:r w:rsidRPr="00E85FF0">
        <w:t xml:space="preserve">GAN Australia (Global Apprenticeship Network Australia) 2020, </w:t>
      </w:r>
      <w:r w:rsidRPr="00E85FF0">
        <w:rPr>
          <w:i/>
          <w:iCs/>
        </w:rPr>
        <w:t>Apprenticeship Vacancies Down Almost 75% Since the Beginning of the Year</w:t>
      </w:r>
      <w:r w:rsidRPr="00E85FF0">
        <w:t>, https://gan-australia.org/apprenticeship-vacancies-down-almost-75-since-the-beginning-of-the-year/ (accessed 4 May 2020).</w:t>
      </w:r>
    </w:p>
    <w:p w14:paraId="1DFE8F07" w14:textId="77777777" w:rsidR="00E85FF0" w:rsidRPr="00E85FF0" w:rsidRDefault="00E85FF0" w:rsidP="00001FA7">
      <w:pPr>
        <w:pStyle w:val="Reference"/>
      </w:pPr>
      <w:r w:rsidRPr="00E85FF0">
        <w:t xml:space="preserve">Gore, J., Ellis, H., Fray, L., Smith, M., Lloyd, A., Berrigan, C., Lyell, A., Weaver, N. and Holmes, K. 2017, </w:t>
      </w:r>
      <w:r w:rsidRPr="00E85FF0">
        <w:rPr>
          <w:i/>
          <w:iCs/>
        </w:rPr>
        <w:t>Choosing VET: Investigating the VET Aspirations of School Students</w:t>
      </w:r>
      <w:r w:rsidRPr="00E85FF0">
        <w:t>, National Centre for Vocational Education Research, Adelaide.</w:t>
      </w:r>
    </w:p>
    <w:p w14:paraId="49C1B93D" w14:textId="77777777" w:rsidR="00E85FF0" w:rsidRPr="00E85FF0" w:rsidRDefault="00E85FF0" w:rsidP="00001FA7">
      <w:pPr>
        <w:pStyle w:val="Reference"/>
      </w:pPr>
      <w:r w:rsidRPr="00E85FF0">
        <w:t xml:space="preserve">Griffin, T. and Beddie, F. 2011, </w:t>
      </w:r>
      <w:r w:rsidRPr="00E85FF0">
        <w:rPr>
          <w:i/>
          <w:iCs/>
        </w:rPr>
        <w:t>Older workers: research readings</w:t>
      </w:r>
      <w:r w:rsidRPr="00E85FF0">
        <w:t>, National Centre for Vocational Education and Research.</w:t>
      </w:r>
    </w:p>
    <w:p w14:paraId="27EC2DC2" w14:textId="77777777" w:rsidR="00E85FF0" w:rsidRPr="00E85FF0" w:rsidRDefault="00E85FF0" w:rsidP="00001FA7">
      <w:pPr>
        <w:pStyle w:val="Reference"/>
      </w:pPr>
      <w:r w:rsidRPr="00E85FF0">
        <w:t xml:space="preserve">Guthrie, H., Smith, E., Burt, S. and Every, P. 2014, </w:t>
      </w:r>
      <w:r w:rsidRPr="00E85FF0">
        <w:rPr>
          <w:i/>
          <w:iCs/>
        </w:rPr>
        <w:t>Review of the Effects of Funding Approaches on Service Skills Qualifications and Delivery in Victoria</w:t>
      </w:r>
      <w:r w:rsidRPr="00E85FF0">
        <w:t>, Victoria University, Melbourne.</w:t>
      </w:r>
    </w:p>
    <w:p w14:paraId="2AA421BA" w14:textId="77777777" w:rsidR="00E85FF0" w:rsidRPr="00E85FF0" w:rsidRDefault="00E85FF0" w:rsidP="00001FA7">
      <w:pPr>
        <w:pStyle w:val="Reference"/>
      </w:pPr>
      <w:r w:rsidRPr="00E85FF0">
        <w:t xml:space="preserve">Hargreaves, J. and Osborne, K. 2017, </w:t>
      </w:r>
      <w:r w:rsidRPr="00E85FF0">
        <w:rPr>
          <w:i/>
          <w:iCs/>
        </w:rPr>
        <w:t>Choosing VET: aspirations, intentions and choice</w:t>
      </w:r>
      <w:r w:rsidRPr="00E85FF0">
        <w:t>, National Centre for Vocational Education Research, Adelaide.</w:t>
      </w:r>
    </w:p>
    <w:p w14:paraId="75AEA386" w14:textId="77777777" w:rsidR="00E85FF0" w:rsidRPr="00E85FF0" w:rsidRDefault="00E85FF0" w:rsidP="00001FA7">
      <w:pPr>
        <w:pStyle w:val="Reference"/>
      </w:pPr>
      <w:r w:rsidRPr="00E85FF0">
        <w:t xml:space="preserve">Healy, J., Mavromaras, K. and Sloane, P. 2015, ‘Adjusting to skill shortages in Australian SMEs’, </w:t>
      </w:r>
      <w:r w:rsidRPr="00E85FF0">
        <w:rPr>
          <w:i/>
          <w:iCs/>
        </w:rPr>
        <w:t>Applied Economics</w:t>
      </w:r>
      <w:r w:rsidRPr="00E85FF0">
        <w:t>, vol. 47, no. 24, pp. 2470–2487.</w:t>
      </w:r>
    </w:p>
    <w:p w14:paraId="47C44C68" w14:textId="77777777" w:rsidR="00E85FF0" w:rsidRPr="00E85FF0" w:rsidRDefault="00E85FF0" w:rsidP="00001FA7">
      <w:pPr>
        <w:pStyle w:val="Reference"/>
      </w:pPr>
      <w:r w:rsidRPr="00E85FF0">
        <w:t xml:space="preserve">Heath, A. 2020, </w:t>
      </w:r>
      <w:r w:rsidRPr="00E85FF0">
        <w:rPr>
          <w:i/>
          <w:iCs/>
        </w:rPr>
        <w:t>Skills, Technology and the Future of Work</w:t>
      </w:r>
      <w:r w:rsidRPr="00E85FF0">
        <w:t>, Speech to the Career Education Association of Victoria and the Victorian Commercial Teachers Association Work Futures Conference, Melbourne.</w:t>
      </w:r>
    </w:p>
    <w:p w14:paraId="50B40E04" w14:textId="1B064483" w:rsidR="00E85FF0" w:rsidRPr="00E85FF0" w:rsidRDefault="00E85FF0" w:rsidP="00001FA7">
      <w:pPr>
        <w:pStyle w:val="Reference"/>
      </w:pPr>
      <w:r w:rsidRPr="00E85FF0">
        <w:t xml:space="preserve">Herbert, S. 2016, </w:t>
      </w:r>
      <w:r w:rsidRPr="00E85FF0">
        <w:rPr>
          <w:i/>
          <w:iCs/>
        </w:rPr>
        <w:t>$50 Million for TAFES to support vulnerable Victorians</w:t>
      </w:r>
      <w:r w:rsidRPr="00E85FF0">
        <w:t>, Media Release</w:t>
      </w:r>
      <w:r w:rsidR="00A8704C">
        <w:t>, 26 March</w:t>
      </w:r>
      <w:r w:rsidRPr="00E85FF0">
        <w:t>.</w:t>
      </w:r>
    </w:p>
    <w:p w14:paraId="268AA04C" w14:textId="77777777" w:rsidR="00E85FF0" w:rsidRPr="00E85FF0" w:rsidRDefault="00E85FF0" w:rsidP="00001FA7">
      <w:pPr>
        <w:pStyle w:val="Reference"/>
      </w:pPr>
      <w:r w:rsidRPr="00E85FF0">
        <w:t xml:space="preserve">Hetherington, D. and Rust, J. 2013, </w:t>
      </w:r>
      <w:r w:rsidRPr="00E85FF0">
        <w:rPr>
          <w:i/>
          <w:iCs/>
        </w:rPr>
        <w:t>Training Days-Models of Vocational Training Provision: Lessons from the Victorian experience</w:t>
      </w:r>
      <w:r w:rsidRPr="00E85FF0">
        <w:t>, Per Capita.</w:t>
      </w:r>
    </w:p>
    <w:p w14:paraId="2F344C37" w14:textId="77777777" w:rsidR="00E85FF0" w:rsidRPr="00E85FF0" w:rsidRDefault="00E85FF0" w:rsidP="00001FA7">
      <w:pPr>
        <w:pStyle w:val="Reference"/>
      </w:pPr>
      <w:r w:rsidRPr="00E85FF0">
        <w:t xml:space="preserve">Hjalmarsson, R. and Lochner, L. 2012, </w:t>
      </w:r>
      <w:r w:rsidRPr="00E85FF0">
        <w:rPr>
          <w:i/>
          <w:iCs/>
        </w:rPr>
        <w:t>The Impact of Education on Crime: International Evidence</w:t>
      </w:r>
      <w:r w:rsidRPr="00E85FF0">
        <w:t>, Research Report, ifo Institute, Munich.</w:t>
      </w:r>
    </w:p>
    <w:p w14:paraId="045CB433" w14:textId="77777777" w:rsidR="00E85FF0" w:rsidRPr="00E85FF0" w:rsidRDefault="00E85FF0" w:rsidP="00001FA7">
      <w:pPr>
        <w:pStyle w:val="Reference"/>
      </w:pPr>
      <w:r w:rsidRPr="00E85FF0">
        <w:t xml:space="preserve">Hodge, S. 2018, </w:t>
      </w:r>
      <w:r w:rsidRPr="00E85FF0">
        <w:rPr>
          <w:i/>
          <w:iCs/>
        </w:rPr>
        <w:t>The problematic role of CBT in Australian VET</w:t>
      </w:r>
      <w:r w:rsidRPr="00E85FF0">
        <w:t>, The University of Melbourne.</w:t>
      </w:r>
    </w:p>
    <w:p w14:paraId="7379B050" w14:textId="77777777" w:rsidR="00E85FF0" w:rsidRPr="00E85FF0" w:rsidRDefault="00E85FF0" w:rsidP="00001FA7">
      <w:pPr>
        <w:pStyle w:val="Reference"/>
      </w:pPr>
      <w:r w:rsidRPr="00E85FF0">
        <w:t xml:space="preserve">Hoeckel, K. 2008, </w:t>
      </w:r>
      <w:r w:rsidRPr="00E85FF0">
        <w:rPr>
          <w:i/>
          <w:iCs/>
        </w:rPr>
        <w:t>Costs and Benefits in Vocational Education and Training</w:t>
      </w:r>
      <w:r w:rsidRPr="00E85FF0">
        <w:t>, OECD, Paris.</w:t>
      </w:r>
    </w:p>
    <w:p w14:paraId="1E6DD836" w14:textId="77777777" w:rsidR="00E85FF0" w:rsidRPr="00E85FF0" w:rsidRDefault="00E85FF0" w:rsidP="00001FA7">
      <w:pPr>
        <w:pStyle w:val="Reference"/>
      </w:pPr>
      <w:r w:rsidRPr="00E85FF0">
        <w:t xml:space="preserve">Holmlund, H., Lindahl, M. and Plug, E. 2010, </w:t>
      </w:r>
      <w:r w:rsidRPr="00E85FF0">
        <w:rPr>
          <w:i/>
          <w:iCs/>
        </w:rPr>
        <w:t>The Causal Effect of Parents’ Schooling on Children’s Schooling-A Comparison of Estimation Methods</w:t>
      </w:r>
      <w:r w:rsidRPr="00E85FF0">
        <w:t>, SSRN Scholarly Paper ID 1705112, Social Science Research Network, Rochester, NY.</w:t>
      </w:r>
    </w:p>
    <w:p w14:paraId="770C5FDD" w14:textId="09E3E2ED" w:rsidR="00E85FF0" w:rsidRPr="00E85FF0" w:rsidRDefault="00E85FF0" w:rsidP="00001FA7">
      <w:pPr>
        <w:pStyle w:val="Reference"/>
      </w:pPr>
      <w:r w:rsidRPr="00E85FF0">
        <w:t xml:space="preserve">Hrastovec, J. 2020, ‘A helping hand – these Australian distilleries are pivoting from booze to hand-sanitiser production’, </w:t>
      </w:r>
      <w:r w:rsidRPr="00E85FF0">
        <w:rPr>
          <w:i/>
          <w:iCs/>
        </w:rPr>
        <w:t xml:space="preserve">The Weekend </w:t>
      </w:r>
      <w:r w:rsidR="0007505D">
        <w:rPr>
          <w:i/>
          <w:iCs/>
        </w:rPr>
        <w:t>Edition</w:t>
      </w:r>
      <w:r w:rsidRPr="00E85FF0">
        <w:t>, 31 March.</w:t>
      </w:r>
    </w:p>
    <w:p w14:paraId="30C68FBB" w14:textId="77777777" w:rsidR="00E85FF0" w:rsidRPr="00E85FF0" w:rsidRDefault="00E85FF0" w:rsidP="00001FA7">
      <w:pPr>
        <w:pStyle w:val="Reference"/>
      </w:pPr>
      <w:r w:rsidRPr="00E85FF0">
        <w:t xml:space="preserve">HRSCEE (House of Representatives Standing Committee on Education and Employment) 2014, </w:t>
      </w:r>
      <w:r w:rsidRPr="00E85FF0">
        <w:rPr>
          <w:i/>
          <w:iCs/>
        </w:rPr>
        <w:t>TAFE: an Australian asset. Report of the inquiry into TAFE and its operation</w:t>
      </w:r>
      <w:r w:rsidRPr="00E85FF0">
        <w:t>, Canberra.</w:t>
      </w:r>
    </w:p>
    <w:p w14:paraId="4C84C8E2" w14:textId="77777777" w:rsidR="00E85FF0" w:rsidRPr="00E85FF0" w:rsidRDefault="00E85FF0" w:rsidP="00001FA7">
      <w:pPr>
        <w:pStyle w:val="Reference"/>
      </w:pPr>
      <w:r w:rsidRPr="00E85FF0">
        <w:t xml:space="preserve">HRSCEET (House of Representatives Standing Committee on Employment, Education and Training) 2018, </w:t>
      </w:r>
      <w:r w:rsidRPr="00E85FF0">
        <w:rPr>
          <w:i/>
          <w:iCs/>
        </w:rPr>
        <w:t>Unique Individuals, Broad Skills: Inquiry into School to Work Transition</w:t>
      </w:r>
      <w:r w:rsidRPr="00E85FF0">
        <w:t>, Parliament of Australia, Canberra.</w:t>
      </w:r>
    </w:p>
    <w:p w14:paraId="1D1B58AD" w14:textId="77777777" w:rsidR="00E85FF0" w:rsidRPr="00E85FF0" w:rsidRDefault="00E85FF0" w:rsidP="00001FA7">
      <w:pPr>
        <w:pStyle w:val="Reference"/>
      </w:pPr>
      <w:r w:rsidRPr="00E85FF0">
        <w:t xml:space="preserve">IC (Industry Commission) 1997, </w:t>
      </w:r>
      <w:r w:rsidRPr="00E85FF0">
        <w:rPr>
          <w:i/>
          <w:iCs/>
        </w:rPr>
        <w:t>Community Service Obligations: Policies and Practices of Australian Governments</w:t>
      </w:r>
      <w:r w:rsidRPr="00E85FF0">
        <w:t>, Staff Information Paper, Canberra.</w:t>
      </w:r>
    </w:p>
    <w:p w14:paraId="3D259EC5" w14:textId="77777777" w:rsidR="00E85FF0" w:rsidRPr="00E85FF0" w:rsidRDefault="00E85FF0" w:rsidP="00001FA7">
      <w:pPr>
        <w:pStyle w:val="Reference"/>
      </w:pPr>
      <w:r w:rsidRPr="00E85FF0">
        <w:t xml:space="preserve">IPART (Independent Pricing and Regulatory Tribunal) 2013, </w:t>
      </w:r>
      <w:r w:rsidRPr="00E85FF0">
        <w:rPr>
          <w:i/>
          <w:iCs/>
        </w:rPr>
        <w:t>Pricing VET under Smart and Skilled</w:t>
      </w:r>
      <w:r w:rsidRPr="00E85FF0">
        <w:t>, Final Report, Sydney.</w:t>
      </w:r>
    </w:p>
    <w:p w14:paraId="6748AEB3" w14:textId="77777777" w:rsidR="00E85FF0" w:rsidRPr="00E85FF0" w:rsidRDefault="00E85FF0" w:rsidP="00001FA7">
      <w:pPr>
        <w:pStyle w:val="Reference"/>
      </w:pPr>
      <w:r w:rsidRPr="00E85FF0">
        <w:t xml:space="preserve">Ithaca Group 2016, </w:t>
      </w:r>
      <w:r w:rsidRPr="00E85FF0">
        <w:rPr>
          <w:i/>
          <w:iCs/>
        </w:rPr>
        <w:t>Everybody’s Core Business: Research into the Non-technical Capabilities Needed for Successful Participation in Work or Further Study</w:t>
      </w:r>
      <w:r w:rsidRPr="00E85FF0">
        <w:t>, Department of Education and Training, Canberra.</w:t>
      </w:r>
    </w:p>
    <w:p w14:paraId="6A62FFA3" w14:textId="3857C96D" w:rsidR="00E85FF0" w:rsidRPr="00E85FF0" w:rsidRDefault="0062229D" w:rsidP="00001FA7">
      <w:pPr>
        <w:pStyle w:val="Reference"/>
      </w:pPr>
      <w:r>
        <w:t>—— </w:t>
      </w:r>
      <w:r w:rsidR="00E85FF0" w:rsidRPr="00E85FF0">
        <w:t xml:space="preserve">2018, </w:t>
      </w:r>
      <w:r w:rsidR="00E85FF0" w:rsidRPr="00E85FF0">
        <w:rPr>
          <w:i/>
          <w:iCs/>
        </w:rPr>
        <w:t>Credit Pathways in VET and Higher Education</w:t>
      </w:r>
      <w:r w:rsidR="00E85FF0" w:rsidRPr="00E85FF0">
        <w:t>, Department of Education and Training, Canberra.</w:t>
      </w:r>
    </w:p>
    <w:p w14:paraId="72F5FEA8" w14:textId="77777777" w:rsidR="00E85FF0" w:rsidRPr="00E85FF0" w:rsidRDefault="00E85FF0" w:rsidP="00001FA7">
      <w:pPr>
        <w:pStyle w:val="Reference"/>
      </w:pPr>
      <w:r w:rsidRPr="00E85FF0">
        <w:t xml:space="preserve">Jha, N. and Polidano, C. 2016, </w:t>
      </w:r>
      <w:r w:rsidRPr="00E85FF0">
        <w:rPr>
          <w:i/>
          <w:iCs/>
        </w:rPr>
        <w:t>Vocational Education and Training: A Pathway to the Straight and Narrow</w:t>
      </w:r>
      <w:r w:rsidRPr="00E85FF0">
        <w:t>, Melbourne Institute Working Paper No. 21/16, Melbourne Institute of Applied Economic and Social Research, The University of Melbourne.</w:t>
      </w:r>
    </w:p>
    <w:p w14:paraId="62376931" w14:textId="66026F42" w:rsidR="00E85FF0" w:rsidRPr="00E85FF0" w:rsidRDefault="00E85FF0" w:rsidP="00001FA7">
      <w:pPr>
        <w:pStyle w:val="Reference"/>
      </w:pPr>
      <w:r w:rsidRPr="00E85FF0">
        <w:t xml:space="preserve">JobOutlook 2020, </w:t>
      </w:r>
      <w:r w:rsidRPr="00E85FF0">
        <w:rPr>
          <w:i/>
          <w:iCs/>
        </w:rPr>
        <w:t>Aged and Disabled Carers</w:t>
      </w:r>
      <w:r w:rsidRPr="00E85FF0">
        <w:t>, https://joboutlook.gov.au/Occupation?</w:t>
      </w:r>
      <w:r w:rsidR="00186A3B">
        <w:br/>
      </w:r>
      <w:r w:rsidRPr="00E85FF0">
        <w:t>search=alpha&amp;code=4231 (accessed 21 February 2020).</w:t>
      </w:r>
    </w:p>
    <w:p w14:paraId="02CB67E1" w14:textId="77777777" w:rsidR="00E85FF0" w:rsidRPr="00E85FF0" w:rsidRDefault="00E85FF0" w:rsidP="00001FA7">
      <w:pPr>
        <w:pStyle w:val="Reference"/>
      </w:pPr>
      <w:r w:rsidRPr="00E85FF0">
        <w:t xml:space="preserve">Johanson, R. 2009, </w:t>
      </w:r>
      <w:r w:rsidRPr="00E85FF0">
        <w:rPr>
          <w:i/>
          <w:iCs/>
        </w:rPr>
        <w:t>A review of national training funds</w:t>
      </w:r>
      <w:r w:rsidRPr="00E85FF0">
        <w:t>, SP 0922, Social Protection discussion paper, The World Bank, Washington D.C, pp. 1–122.</w:t>
      </w:r>
    </w:p>
    <w:p w14:paraId="505CC581" w14:textId="77777777" w:rsidR="00E85FF0" w:rsidRPr="007F2945" w:rsidRDefault="00E85FF0" w:rsidP="00001FA7">
      <w:pPr>
        <w:pStyle w:val="Reference"/>
        <w:rPr>
          <w:spacing w:val="-2"/>
        </w:rPr>
      </w:pPr>
      <w:r w:rsidRPr="007F2945">
        <w:rPr>
          <w:spacing w:val="-2"/>
        </w:rPr>
        <w:t xml:space="preserve">Johnson, S. 2016, </w:t>
      </w:r>
      <w:r w:rsidRPr="007F2945">
        <w:rPr>
          <w:i/>
          <w:iCs/>
          <w:spacing w:val="-2"/>
        </w:rPr>
        <w:t>A Collaborative Approach to Mentoring: A Model for Industry Training Organisations and Employers</w:t>
      </w:r>
      <w:r w:rsidRPr="007F2945">
        <w:rPr>
          <w:spacing w:val="-2"/>
        </w:rPr>
        <w:t>, Research Report, Downer New Zealand and Ako Aotearoa.</w:t>
      </w:r>
    </w:p>
    <w:p w14:paraId="1211CA7F" w14:textId="77777777" w:rsidR="00E85FF0" w:rsidRPr="00E85FF0" w:rsidRDefault="00E85FF0" w:rsidP="00001FA7">
      <w:pPr>
        <w:pStyle w:val="Reference"/>
      </w:pPr>
      <w:r w:rsidRPr="00E85FF0">
        <w:t xml:space="preserve">Joyce, S. 2019, </w:t>
      </w:r>
      <w:r w:rsidRPr="00E85FF0">
        <w:rPr>
          <w:i/>
          <w:iCs/>
        </w:rPr>
        <w:t>Strengthening Skills: Expert Review of Australia’s Vocational Education and Training System</w:t>
      </w:r>
      <w:r w:rsidRPr="00E85FF0">
        <w:t>, Department of the Prime Minister and Cabinet.</w:t>
      </w:r>
    </w:p>
    <w:p w14:paraId="4F923271" w14:textId="77777777" w:rsidR="00E85FF0" w:rsidRPr="00E85FF0" w:rsidRDefault="00E85FF0" w:rsidP="00001FA7">
      <w:pPr>
        <w:pStyle w:val="Reference"/>
      </w:pPr>
      <w:r w:rsidRPr="00E85FF0">
        <w:t xml:space="preserve">Karmel, T., Blomberg, D. and Vnuk, M. 2010, </w:t>
      </w:r>
      <w:r w:rsidRPr="00E85FF0">
        <w:rPr>
          <w:i/>
          <w:iCs/>
        </w:rPr>
        <w:t>The Effectiveness of the Traineeship Model</w:t>
      </w:r>
      <w:r w:rsidRPr="00E85FF0">
        <w:t>, National Centre for Vocational Education Research, Adelaide.</w:t>
      </w:r>
    </w:p>
    <w:p w14:paraId="36A5FDC1" w14:textId="77777777" w:rsidR="00E85FF0" w:rsidRPr="00E85FF0" w:rsidRDefault="00E85FF0" w:rsidP="00001FA7">
      <w:pPr>
        <w:pStyle w:val="Reference"/>
      </w:pPr>
      <w:r w:rsidRPr="00E85FF0">
        <w:t xml:space="preserve">—— and Fieger, P. 2012, </w:t>
      </w:r>
      <w:r w:rsidRPr="00E85FF0">
        <w:rPr>
          <w:i/>
          <w:iCs/>
        </w:rPr>
        <w:t>The value of completing a VET qualification</w:t>
      </w:r>
      <w:r w:rsidRPr="00E85FF0">
        <w:t>, Research Report, National Centre for Vocational Education Research, Adelaide.</w:t>
      </w:r>
    </w:p>
    <w:p w14:paraId="1904B3C0" w14:textId="77777777" w:rsidR="00E85FF0" w:rsidRPr="00E85FF0" w:rsidRDefault="00E85FF0" w:rsidP="00001FA7">
      <w:pPr>
        <w:pStyle w:val="Reference"/>
      </w:pPr>
      <w:r w:rsidRPr="00E85FF0">
        <w:t xml:space="preserve">—— and Lim, P. 2013, </w:t>
      </w:r>
      <w:r w:rsidRPr="00E85FF0">
        <w:rPr>
          <w:i/>
          <w:iCs/>
        </w:rPr>
        <w:t>Socioeconomic Disadvantage and Participation in Tertiary Education: Preliminary Thoughts</w:t>
      </w:r>
      <w:r w:rsidRPr="00E85FF0">
        <w:t>, Occasional Paper, National Centre for Vocational Education Research, Adelaide.</w:t>
      </w:r>
    </w:p>
    <w:p w14:paraId="64709009" w14:textId="77777777" w:rsidR="00E85FF0" w:rsidRPr="00E85FF0" w:rsidRDefault="00E85FF0" w:rsidP="00001FA7">
      <w:pPr>
        <w:pStyle w:val="Reference"/>
      </w:pPr>
      <w:r w:rsidRPr="00E85FF0">
        <w:t xml:space="preserve">—— and Rice, T. 2011, </w:t>
      </w:r>
      <w:r w:rsidRPr="00E85FF0">
        <w:rPr>
          <w:i/>
          <w:iCs/>
        </w:rPr>
        <w:t>The Economics of Apprenticeships and Traineeships</w:t>
      </w:r>
      <w:r w:rsidRPr="00E85FF0">
        <w:t>, National Centre for Vocational Education Research, Adelaide.</w:t>
      </w:r>
    </w:p>
    <w:p w14:paraId="4D528774" w14:textId="77777777" w:rsidR="00E85FF0" w:rsidRPr="00E85FF0" w:rsidRDefault="00E85FF0" w:rsidP="00001FA7">
      <w:pPr>
        <w:pStyle w:val="Reference"/>
      </w:pPr>
      <w:r w:rsidRPr="00E85FF0">
        <w:t xml:space="preserve">—— and Roberts, D. 2012, </w:t>
      </w:r>
      <w:r w:rsidRPr="00E85FF0">
        <w:rPr>
          <w:i/>
          <w:iCs/>
        </w:rPr>
        <w:t>The Role of ‘Culture’ in Apprenticeship Completions</w:t>
      </w:r>
      <w:r w:rsidRPr="00E85FF0">
        <w:t>, National Centre for Vocational Education Research.</w:t>
      </w:r>
    </w:p>
    <w:p w14:paraId="72235357" w14:textId="77777777" w:rsidR="00E85FF0" w:rsidRPr="00E85FF0" w:rsidRDefault="00E85FF0" w:rsidP="00001FA7">
      <w:pPr>
        <w:pStyle w:val="Reference"/>
      </w:pPr>
      <w:r w:rsidRPr="00E85FF0">
        <w:t xml:space="preserve">Korbel, P. and Misko, J. 2016, </w:t>
      </w:r>
      <w:r w:rsidRPr="00E85FF0">
        <w:rPr>
          <w:i/>
          <w:iCs/>
        </w:rPr>
        <w:t>VET provider market structures: history, growth and change</w:t>
      </w:r>
      <w:r w:rsidRPr="00E85FF0">
        <w:t>, Research Report, National Centre for Vocational Education Research, Adelaide.</w:t>
      </w:r>
    </w:p>
    <w:p w14:paraId="50412784" w14:textId="77777777" w:rsidR="00E85FF0" w:rsidRPr="00E85FF0" w:rsidRDefault="00E85FF0" w:rsidP="00001FA7">
      <w:pPr>
        <w:pStyle w:val="Reference"/>
      </w:pPr>
      <w:r w:rsidRPr="00E85FF0">
        <w:t xml:space="preserve">—— and Osborne, K. 2019, </w:t>
      </w:r>
      <w:r w:rsidRPr="00E85FF0">
        <w:rPr>
          <w:i/>
          <w:iCs/>
        </w:rPr>
        <w:t>The Role and Function of Small VET Providers</w:t>
      </w:r>
      <w:r w:rsidRPr="00E85FF0">
        <w:t>, National Centre for Vocational Education Research, Adelaide.</w:t>
      </w:r>
    </w:p>
    <w:p w14:paraId="6E95D6FB" w14:textId="77777777" w:rsidR="00E85FF0" w:rsidRPr="00E85FF0" w:rsidRDefault="00E85FF0" w:rsidP="00001FA7">
      <w:pPr>
        <w:pStyle w:val="Reference"/>
      </w:pPr>
      <w:r w:rsidRPr="00E85FF0">
        <w:t xml:space="preserve">KPMG 2018, </w:t>
      </w:r>
      <w:r w:rsidRPr="00E85FF0">
        <w:rPr>
          <w:i/>
          <w:iCs/>
        </w:rPr>
        <w:t>Reimagining Australia’s Tertiary Education System</w:t>
      </w:r>
      <w:r w:rsidRPr="00E85FF0">
        <w:t>, KPMG, Melbourne.</w:t>
      </w:r>
    </w:p>
    <w:p w14:paraId="056547D5" w14:textId="1AAEFA59" w:rsidR="00E85FF0" w:rsidRPr="00E85FF0" w:rsidRDefault="0062229D" w:rsidP="00001FA7">
      <w:pPr>
        <w:pStyle w:val="Reference"/>
      </w:pPr>
      <w:r>
        <w:t>—— </w:t>
      </w:r>
      <w:r w:rsidR="00E85FF0" w:rsidRPr="00E85FF0">
        <w:t xml:space="preserve">2019, </w:t>
      </w:r>
      <w:r w:rsidR="00E85FF0" w:rsidRPr="00E85FF0">
        <w:rPr>
          <w:i/>
          <w:iCs/>
        </w:rPr>
        <w:t>Evaluation of the VET Student Loans Program</w:t>
      </w:r>
      <w:r w:rsidR="00E85FF0" w:rsidRPr="00E85FF0">
        <w:t>, Final Report.</w:t>
      </w:r>
    </w:p>
    <w:p w14:paraId="1981788B" w14:textId="77777777" w:rsidR="00E85FF0" w:rsidRPr="00E85FF0" w:rsidRDefault="00E85FF0" w:rsidP="00001FA7">
      <w:pPr>
        <w:pStyle w:val="Reference"/>
      </w:pPr>
      <w:r w:rsidRPr="00E85FF0">
        <w:t xml:space="preserve">Lawson, N. 2017, ‘Liquidity Constraints, Fiscal Externalities, and Optimal Tuition Subsidies’, </w:t>
      </w:r>
      <w:r w:rsidRPr="00E85FF0">
        <w:rPr>
          <w:i/>
          <w:iCs/>
        </w:rPr>
        <w:t>American Economic Journal: Economic Policy</w:t>
      </w:r>
      <w:r w:rsidRPr="00E85FF0">
        <w:t>, vol. 9, no. 4, pp. 313–343.</w:t>
      </w:r>
    </w:p>
    <w:p w14:paraId="16FA2EE3" w14:textId="77777777" w:rsidR="00E85FF0" w:rsidRPr="00E85FF0" w:rsidRDefault="00E85FF0" w:rsidP="00001FA7">
      <w:pPr>
        <w:pStyle w:val="Reference"/>
      </w:pPr>
      <w:r w:rsidRPr="00E85FF0">
        <w:t xml:space="preserve">Leal, H. 2019, ‘Firm-level Insights into Skills Shortages and Wages Growth’, </w:t>
      </w:r>
      <w:r w:rsidRPr="00E85FF0">
        <w:rPr>
          <w:i/>
          <w:iCs/>
        </w:rPr>
        <w:t>Bulletin</w:t>
      </w:r>
      <w:r w:rsidRPr="00E85FF0">
        <w:t>, March Quarter, pp. 1–18.</w:t>
      </w:r>
    </w:p>
    <w:p w14:paraId="16E56B65" w14:textId="77777777" w:rsidR="00E85FF0" w:rsidRPr="00E85FF0" w:rsidRDefault="00E85FF0" w:rsidP="00001FA7">
      <w:pPr>
        <w:pStyle w:val="Reference"/>
      </w:pPr>
      <w:r w:rsidRPr="00E85FF0">
        <w:t xml:space="preserve">Lee, S. and Coelli, M. 2010, </w:t>
      </w:r>
      <w:r w:rsidRPr="00E85FF0">
        <w:rPr>
          <w:i/>
          <w:iCs/>
        </w:rPr>
        <w:t>Analysis of private returns to vocational education and training</w:t>
      </w:r>
      <w:r w:rsidRPr="00E85FF0">
        <w:t>, National Centre for Vocational Education Research, Adelaide.</w:t>
      </w:r>
    </w:p>
    <w:p w14:paraId="7A55CC9E" w14:textId="77777777" w:rsidR="00E85FF0" w:rsidRPr="00E85FF0" w:rsidRDefault="00E85FF0" w:rsidP="00001FA7">
      <w:pPr>
        <w:pStyle w:val="Reference"/>
      </w:pPr>
      <w:r w:rsidRPr="00E85FF0">
        <w:t xml:space="preserve">Leigh, A. 2008, ‘Returns to Education in Australia’, </w:t>
      </w:r>
      <w:r w:rsidRPr="00E85FF0">
        <w:rPr>
          <w:i/>
          <w:iCs/>
        </w:rPr>
        <w:t>Economic Papers</w:t>
      </w:r>
      <w:r w:rsidRPr="00E85FF0">
        <w:t>, vol. 27, no. 3, pp. 233–249.</w:t>
      </w:r>
    </w:p>
    <w:p w14:paraId="4897BBD0" w14:textId="77777777" w:rsidR="00E85FF0" w:rsidRPr="00E85FF0" w:rsidRDefault="00E85FF0" w:rsidP="00001FA7">
      <w:pPr>
        <w:pStyle w:val="Reference"/>
      </w:pPr>
      <w:r w:rsidRPr="00E85FF0">
        <w:t xml:space="preserve">Leung, F., McVicar, D., Polidano, C. and Zhang, R. 2013, </w:t>
      </w:r>
      <w:r w:rsidRPr="00E85FF0">
        <w:rPr>
          <w:i/>
          <w:iCs/>
        </w:rPr>
        <w:t>Impacts of the Victorian Training Guarantee on Vet Enrolments,course Choice and Completion</w:t>
      </w:r>
      <w:r w:rsidRPr="00E85FF0">
        <w:t>, Final report, February, Melbourne Institute of Applied Economic and Social Research, Melbourne.</w:t>
      </w:r>
    </w:p>
    <w:p w14:paraId="000D027E" w14:textId="77777777" w:rsidR="00E85FF0" w:rsidRPr="00E85FF0" w:rsidRDefault="00E85FF0" w:rsidP="00001FA7">
      <w:pPr>
        <w:pStyle w:val="Reference"/>
      </w:pPr>
      <w:r w:rsidRPr="00E85FF0">
        <w:t xml:space="preserve">——, ——, Polidano, C. and Zhang, R. 2014, </w:t>
      </w:r>
      <w:r w:rsidRPr="00E85FF0">
        <w:rPr>
          <w:i/>
          <w:iCs/>
        </w:rPr>
        <w:t>Early Impacts of the Victorian Training Guarantee on Vet Enrolments and Graduate Outcomes</w:t>
      </w:r>
      <w:r w:rsidRPr="00E85FF0">
        <w:t>, National Center for Vocational Education and Research, Adelaide.</w:t>
      </w:r>
    </w:p>
    <w:p w14:paraId="0E254CC8" w14:textId="77777777" w:rsidR="00E85FF0" w:rsidRPr="00E85FF0" w:rsidRDefault="00E85FF0" w:rsidP="00001FA7">
      <w:pPr>
        <w:pStyle w:val="Reference"/>
      </w:pPr>
      <w:r w:rsidRPr="00E85FF0">
        <w:t xml:space="preserve">Loewenstein, G., Sunstein, C. and Golman, R. 2014, ‘Disclosure: Psychology Changes Everything’, </w:t>
      </w:r>
      <w:r w:rsidRPr="00E85FF0">
        <w:rPr>
          <w:i/>
          <w:iCs/>
        </w:rPr>
        <w:t>Annual Review of Economics</w:t>
      </w:r>
      <w:r w:rsidRPr="00E85FF0">
        <w:t>, no. 6, pp. 391–419.</w:t>
      </w:r>
    </w:p>
    <w:p w14:paraId="47FF4031" w14:textId="77777777" w:rsidR="00E85FF0" w:rsidRPr="00E85FF0" w:rsidRDefault="00E85FF0" w:rsidP="00001FA7">
      <w:pPr>
        <w:pStyle w:val="Reference"/>
      </w:pPr>
      <w:r w:rsidRPr="00E85FF0">
        <w:t xml:space="preserve">Lomax-Smith, J., Watson, L. and Webster, B. 2011, </w:t>
      </w:r>
      <w:r w:rsidRPr="00E85FF0">
        <w:rPr>
          <w:i/>
          <w:iCs/>
        </w:rPr>
        <w:t>Higher Education Base Funding Review: Final Report</w:t>
      </w:r>
      <w:r w:rsidRPr="00E85FF0">
        <w:t>, Department of Education, Employment and Workplace Relations.</w:t>
      </w:r>
    </w:p>
    <w:p w14:paraId="264E6D64" w14:textId="77777777" w:rsidR="00E85FF0" w:rsidRPr="00E85FF0" w:rsidRDefault="00E85FF0" w:rsidP="00001FA7">
      <w:pPr>
        <w:pStyle w:val="Reference"/>
      </w:pPr>
      <w:r w:rsidRPr="00E85FF0">
        <w:t xml:space="preserve">Long, M. and Shah, C. 2008, </w:t>
      </w:r>
      <w:r w:rsidRPr="00E85FF0">
        <w:rPr>
          <w:i/>
          <w:iCs/>
        </w:rPr>
        <w:t>Private Returns to Vocational Education and Training Qualifications</w:t>
      </w:r>
      <w:r w:rsidRPr="00E85FF0">
        <w:t>, Centre for the Economics of Education and Training, Monash University, Melbourne.</w:t>
      </w:r>
    </w:p>
    <w:p w14:paraId="29C75192" w14:textId="77777777" w:rsidR="00E85FF0" w:rsidRPr="00E85FF0" w:rsidRDefault="00E85FF0" w:rsidP="00001FA7">
      <w:pPr>
        <w:pStyle w:val="Reference"/>
      </w:pPr>
      <w:r w:rsidRPr="00E85FF0">
        <w:t xml:space="preserve">MacMillan, J. 2020, ‘Stood-down apprentices facing uncertain future in post-coronavirus world’, </w:t>
      </w:r>
      <w:r w:rsidRPr="00E85FF0">
        <w:rPr>
          <w:i/>
          <w:iCs/>
        </w:rPr>
        <w:t>ABC News</w:t>
      </w:r>
      <w:r w:rsidRPr="00E85FF0">
        <w:t>, 4 May.</w:t>
      </w:r>
    </w:p>
    <w:p w14:paraId="5E912960" w14:textId="77777777" w:rsidR="00E85FF0" w:rsidRPr="00E85FF0" w:rsidRDefault="00E85FF0" w:rsidP="00001FA7">
      <w:pPr>
        <w:pStyle w:val="Reference"/>
      </w:pPr>
      <w:r w:rsidRPr="00E85FF0">
        <w:t xml:space="preserve">Mavromaras, K., McGuinness, S. and Fok, Y. 2010, </w:t>
      </w:r>
      <w:r w:rsidRPr="00E85FF0">
        <w:rPr>
          <w:i/>
          <w:iCs/>
        </w:rPr>
        <w:t>The incidence and wage effects of overskilling among employed VET graduates</w:t>
      </w:r>
      <w:r w:rsidRPr="00E85FF0">
        <w:t>, National Center for Vocational Education and Research.</w:t>
      </w:r>
    </w:p>
    <w:p w14:paraId="01ED31D4" w14:textId="77777777" w:rsidR="00E85FF0" w:rsidRPr="00E85FF0" w:rsidRDefault="00E85FF0" w:rsidP="00001FA7">
      <w:pPr>
        <w:pStyle w:val="Reference"/>
      </w:pPr>
      <w:r w:rsidRPr="00E85FF0">
        <w:t xml:space="preserve">McDowell, J., Oliver, D., Persson, M., Fairbrother, R., Wetzlar, S., Buchanan, J. and Shipstone, T. 2011, </w:t>
      </w:r>
      <w:r w:rsidRPr="00E85FF0">
        <w:rPr>
          <w:i/>
          <w:iCs/>
        </w:rPr>
        <w:t>A Shared Responsibility: Apprenticeships for the 21st Century Expert Panel Paper</w:t>
      </w:r>
      <w:r w:rsidRPr="00E85FF0">
        <w:t>, Commonwealth of Australia, Canberra.</w:t>
      </w:r>
    </w:p>
    <w:p w14:paraId="039D3F5A" w14:textId="77777777" w:rsidR="00E85FF0" w:rsidRPr="00E85FF0" w:rsidRDefault="00E85FF0" w:rsidP="00001FA7">
      <w:pPr>
        <w:pStyle w:val="Reference"/>
      </w:pPr>
      <w:r w:rsidRPr="00E85FF0">
        <w:t xml:space="preserve">McMahon, W.W. 2004, </w:t>
      </w:r>
      <w:r w:rsidRPr="00E85FF0">
        <w:rPr>
          <w:i/>
          <w:iCs/>
        </w:rPr>
        <w:t>The Social and External Benefits of Education</w:t>
      </w:r>
      <w:r w:rsidRPr="00E85FF0">
        <w:t>, Edward Elgar Publishing.</w:t>
      </w:r>
    </w:p>
    <w:p w14:paraId="42940F0D" w14:textId="6B66D019" w:rsidR="00E85FF0" w:rsidRPr="00E85FF0" w:rsidRDefault="0062229D" w:rsidP="00001FA7">
      <w:pPr>
        <w:pStyle w:val="Reference"/>
      </w:pPr>
      <w:r>
        <w:t>—— </w:t>
      </w:r>
      <w:r w:rsidR="00E85FF0" w:rsidRPr="00E85FF0">
        <w:t xml:space="preserve">2009, </w:t>
      </w:r>
      <w:r w:rsidR="00E85FF0" w:rsidRPr="00E85FF0">
        <w:rPr>
          <w:i/>
          <w:iCs/>
        </w:rPr>
        <w:t>Higher Learning, Greater Good: The Private and Social Benefits of Higher Education</w:t>
      </w:r>
      <w:r w:rsidR="00E85FF0" w:rsidRPr="00E85FF0">
        <w:t>, Johns Hopkins University Press.</w:t>
      </w:r>
    </w:p>
    <w:p w14:paraId="45124EC3" w14:textId="77777777" w:rsidR="00E85FF0" w:rsidRPr="00E85FF0" w:rsidRDefault="00E85FF0" w:rsidP="00001FA7">
      <w:pPr>
        <w:pStyle w:val="Reference"/>
      </w:pPr>
      <w:r w:rsidRPr="00E85FF0">
        <w:t xml:space="preserve">McVicar, D. and Polidano, C. 2015, </w:t>
      </w:r>
      <w:r w:rsidRPr="00E85FF0">
        <w:rPr>
          <w:i/>
          <w:iCs/>
        </w:rPr>
        <w:t>If You Get What You Want, Do You Get What You Need? Course Choice and Achievement Effects of a Vocational Education and Training Voucher Scheme</w:t>
      </w:r>
      <w:r w:rsidRPr="00E85FF0">
        <w:t>, Working Paper No. 6/15, Melbourne Institute.</w:t>
      </w:r>
    </w:p>
    <w:p w14:paraId="6A6472B8" w14:textId="77777777" w:rsidR="00E85FF0" w:rsidRPr="00E85FF0" w:rsidRDefault="00E85FF0" w:rsidP="00001FA7">
      <w:pPr>
        <w:pStyle w:val="Reference"/>
      </w:pPr>
      <w:r w:rsidRPr="00E85FF0">
        <w:t xml:space="preserve">Meagher, G.A. and Pang, F. 2011, </w:t>
      </w:r>
      <w:r w:rsidRPr="00E85FF0">
        <w:rPr>
          <w:i/>
          <w:iCs/>
        </w:rPr>
        <w:t>Labour marketing forecasting, reliability and workforce development</w:t>
      </w:r>
      <w:r w:rsidRPr="00E85FF0">
        <w:t>, Centre of Policy Studies, Monash University.</w:t>
      </w:r>
    </w:p>
    <w:p w14:paraId="2A91DB8E" w14:textId="77777777" w:rsidR="00E85FF0" w:rsidRPr="00E85FF0" w:rsidRDefault="00E85FF0" w:rsidP="00001FA7">
      <w:pPr>
        <w:pStyle w:val="Reference"/>
      </w:pPr>
      <w:r w:rsidRPr="00E85FF0">
        <w:t xml:space="preserve">MEGT 2020, </w:t>
      </w:r>
      <w:r w:rsidRPr="00E85FF0">
        <w:rPr>
          <w:i/>
          <w:iCs/>
        </w:rPr>
        <w:t>In-Training Services for apprentices</w:t>
      </w:r>
      <w:r w:rsidRPr="00E85FF0">
        <w:t>, https://www.megt.com.au/apprentices-and-trainees/get-support-during-my-apprenticeship-or-traineeship/in-training-services (accessed 13 March 2020).</w:t>
      </w:r>
    </w:p>
    <w:p w14:paraId="38A0A0D7" w14:textId="77777777" w:rsidR="00E85FF0" w:rsidRPr="00E85FF0" w:rsidRDefault="00E85FF0" w:rsidP="00001FA7">
      <w:pPr>
        <w:pStyle w:val="Reference"/>
      </w:pPr>
      <w:r w:rsidRPr="00E85FF0">
        <w:t xml:space="preserve">Mentally Friendly 2019, </w:t>
      </w:r>
      <w:r w:rsidRPr="00E85FF0">
        <w:rPr>
          <w:i/>
          <w:iCs/>
        </w:rPr>
        <w:t>My Skills Alpha Findings &amp; Recommendations (unpublished)</w:t>
      </w:r>
      <w:r w:rsidRPr="00E85FF0">
        <w:t>, Commissioned by the Department of Education.</w:t>
      </w:r>
    </w:p>
    <w:p w14:paraId="0547322C" w14:textId="77777777" w:rsidR="00E85FF0" w:rsidRPr="00E85FF0" w:rsidRDefault="00E85FF0" w:rsidP="00001FA7">
      <w:pPr>
        <w:pStyle w:val="Reference"/>
      </w:pPr>
      <w:r w:rsidRPr="00E85FF0">
        <w:t xml:space="preserve">Mikakos, J. 2015, </w:t>
      </w:r>
      <w:r w:rsidRPr="00E85FF0">
        <w:rPr>
          <w:i/>
          <w:iCs/>
        </w:rPr>
        <w:t>Support For 10,000 First-Year Apprentices Will Continue</w:t>
      </w:r>
      <w:r w:rsidRPr="00E85FF0">
        <w:t>, https://www.premier.vic.gov.au/support-for-10000-first-year-apprentices-will-continue/ (accessed 8 May 2020).</w:t>
      </w:r>
    </w:p>
    <w:p w14:paraId="175C8233" w14:textId="77777777" w:rsidR="00E85FF0" w:rsidRPr="00E85FF0" w:rsidRDefault="00E85FF0" w:rsidP="00001FA7">
      <w:pPr>
        <w:pStyle w:val="Reference"/>
      </w:pPr>
      <w:r w:rsidRPr="00E85FF0">
        <w:t xml:space="preserve">Mining.com 2011, </w:t>
      </w:r>
      <w:r w:rsidRPr="00E85FF0">
        <w:rPr>
          <w:i/>
          <w:iCs/>
        </w:rPr>
        <w:t>The issue of skills poaching in mining: is a training levy the answer?</w:t>
      </w:r>
      <w:r w:rsidRPr="00E85FF0">
        <w:t>, 5 May, https://www.mining.com/the-issue-of-skills-poaching-in-mining-is-a-training-levy-the-answer/ (accessed 21 April 2020).</w:t>
      </w:r>
    </w:p>
    <w:p w14:paraId="52FBAB8E" w14:textId="77777777" w:rsidR="00E85FF0" w:rsidRPr="00E85FF0" w:rsidRDefault="00E85FF0" w:rsidP="00001FA7">
      <w:pPr>
        <w:pStyle w:val="Reference"/>
      </w:pPr>
      <w:r w:rsidRPr="00E85FF0">
        <w:t xml:space="preserve">Misko, J. 2020, </w:t>
      </w:r>
      <w:r w:rsidRPr="00E85FF0">
        <w:rPr>
          <w:i/>
          <w:iCs/>
        </w:rPr>
        <w:t>Traditional trade apprenticeships: training activity, employer incentives and international practice</w:t>
      </w:r>
      <w:r w:rsidRPr="00E85FF0">
        <w:t>, National Centre for Vocational Education Research, Adelaide.</w:t>
      </w:r>
    </w:p>
    <w:p w14:paraId="1BF135F0" w14:textId="77777777" w:rsidR="00E85FF0" w:rsidRPr="00E85FF0" w:rsidRDefault="00E85FF0" w:rsidP="00001FA7">
      <w:pPr>
        <w:pStyle w:val="Reference"/>
      </w:pPr>
      <w:r w:rsidRPr="00E85FF0">
        <w:t xml:space="preserve">—— and Korbel, P. 2019, </w:t>
      </w:r>
      <w:r w:rsidRPr="00E85FF0">
        <w:rPr>
          <w:i/>
          <w:iCs/>
        </w:rPr>
        <w:t>Do course durations matter to training quality and outcomes?</w:t>
      </w:r>
    </w:p>
    <w:p w14:paraId="0FAEF961" w14:textId="77777777" w:rsidR="00E85FF0" w:rsidRPr="00E85FF0" w:rsidRDefault="00E85FF0" w:rsidP="00001FA7">
      <w:pPr>
        <w:pStyle w:val="Reference"/>
      </w:pPr>
      <w:r w:rsidRPr="00E85FF0">
        <w:t xml:space="preserve">—— and Wibrow, B. 2020a, </w:t>
      </w:r>
      <w:r w:rsidRPr="00E85FF0">
        <w:rPr>
          <w:i/>
          <w:iCs/>
        </w:rPr>
        <w:t>Traditional trade apprenticeships: learning from the field</w:t>
      </w:r>
      <w:r w:rsidRPr="00E85FF0">
        <w:t>, National Centre for Vocational Education Research, Adelaide.</w:t>
      </w:r>
    </w:p>
    <w:p w14:paraId="46A1B2C3" w14:textId="2EEACC55" w:rsidR="00E85FF0" w:rsidRPr="00E85FF0" w:rsidRDefault="0062229D" w:rsidP="00001FA7">
      <w:pPr>
        <w:pStyle w:val="Reference"/>
      </w:pPr>
      <w:r>
        <w:t>—— and —— </w:t>
      </w:r>
      <w:r w:rsidR="00E85FF0" w:rsidRPr="00E85FF0">
        <w:t xml:space="preserve">2020b, </w:t>
      </w:r>
      <w:r w:rsidR="00E85FF0" w:rsidRPr="00E85FF0">
        <w:rPr>
          <w:i/>
          <w:iCs/>
        </w:rPr>
        <w:t>Traditional trade apprenticeships: learnings from the field</w:t>
      </w:r>
      <w:r w:rsidR="00E85FF0" w:rsidRPr="00E85FF0">
        <w:t>, National Centre for Vocational Education Research, Adelaide.</w:t>
      </w:r>
    </w:p>
    <w:p w14:paraId="4453C958" w14:textId="77777777" w:rsidR="00E85FF0" w:rsidRPr="00E85FF0" w:rsidRDefault="00E85FF0" w:rsidP="00001FA7">
      <w:pPr>
        <w:pStyle w:val="Reference"/>
      </w:pPr>
      <w:r w:rsidRPr="00E85FF0">
        <w:t xml:space="preserve">Mitchell, J., Dobbs, G. and Ward, J. 2008, </w:t>
      </w:r>
      <w:r w:rsidRPr="00E85FF0">
        <w:rPr>
          <w:i/>
          <w:iCs/>
        </w:rPr>
        <w:t>A systematic approach to retaining apprentices</w:t>
      </w:r>
      <w:r w:rsidRPr="00E85FF0">
        <w:t>, Australian Chamber of Commerce and Industry and Department of Education, Employment and Workplace Relations, Canberra.</w:t>
      </w:r>
    </w:p>
    <w:p w14:paraId="5D5FFB06" w14:textId="77777777" w:rsidR="00E85FF0" w:rsidRPr="00E85FF0" w:rsidRDefault="00E85FF0" w:rsidP="00001FA7">
      <w:pPr>
        <w:pStyle w:val="Reference"/>
      </w:pPr>
      <w:r w:rsidRPr="00E85FF0">
        <w:t xml:space="preserve">Moodie, G. and Wheelahan, L. 2018, </w:t>
      </w:r>
      <w:r w:rsidRPr="00E85FF0">
        <w:rPr>
          <w:i/>
          <w:iCs/>
        </w:rPr>
        <w:t>Implications of the human capability approach for rrelations between Australian vocational and higher education</w:t>
      </w:r>
      <w:r w:rsidRPr="00E85FF0">
        <w:t>.</w:t>
      </w:r>
    </w:p>
    <w:p w14:paraId="462E0F03" w14:textId="77777777" w:rsidR="00E85FF0" w:rsidRPr="00E85FF0" w:rsidRDefault="00E85FF0" w:rsidP="00001FA7">
      <w:pPr>
        <w:pStyle w:val="Reference"/>
      </w:pPr>
      <w:r w:rsidRPr="00E85FF0">
        <w:t xml:space="preserve">mpconsulting 2020, </w:t>
      </w:r>
      <w:r w:rsidRPr="00E85FF0">
        <w:rPr>
          <w:i/>
          <w:iCs/>
        </w:rPr>
        <w:t>Rapid Review of the Australian Skills Quality Authority’s Regulatory Practices and Processes</w:t>
      </w:r>
      <w:r w:rsidRPr="00E85FF0">
        <w:t>, Report prepared for the Department of Education, Skills and Employment.</w:t>
      </w:r>
    </w:p>
    <w:p w14:paraId="7002CD43" w14:textId="77777777" w:rsidR="00E85FF0" w:rsidRPr="00E85FF0" w:rsidRDefault="00E85FF0" w:rsidP="00001FA7">
      <w:pPr>
        <w:pStyle w:val="Reference"/>
      </w:pPr>
      <w:r w:rsidRPr="00E85FF0">
        <w:t xml:space="preserve">MTA Qld (Motor Trades Association of Queensland) 2019, ‘Auto Industry Mentor Program to end this year’, </w:t>
      </w:r>
      <w:r w:rsidRPr="00E85FF0">
        <w:rPr>
          <w:i/>
          <w:iCs/>
        </w:rPr>
        <w:t>Motor trader E-Magazine</w:t>
      </w:r>
      <w:r w:rsidRPr="00E85FF0">
        <w:t>, November, pp. 80–81.</w:t>
      </w:r>
    </w:p>
    <w:p w14:paraId="3689881D" w14:textId="77777777" w:rsidR="00E85FF0" w:rsidRPr="00E85FF0" w:rsidRDefault="00E85FF0" w:rsidP="00001FA7">
      <w:pPr>
        <w:pStyle w:val="Reference"/>
      </w:pPr>
      <w:r w:rsidRPr="00E85FF0">
        <w:t xml:space="preserve">Muhlemann, S. 2016, </w:t>
      </w:r>
      <w:r w:rsidRPr="00E85FF0">
        <w:rPr>
          <w:i/>
          <w:iCs/>
        </w:rPr>
        <w:t>The Cost and Benefits of Work-based Learning</w:t>
      </w:r>
      <w:r w:rsidRPr="00E85FF0">
        <w:t>, OECD Education Working Paper no. 143, OECD, Paris.</w:t>
      </w:r>
    </w:p>
    <w:p w14:paraId="55379547" w14:textId="77777777" w:rsidR="00E85FF0" w:rsidRPr="00E85FF0" w:rsidRDefault="00E85FF0" w:rsidP="00001FA7">
      <w:pPr>
        <w:pStyle w:val="Reference"/>
      </w:pPr>
      <w:r w:rsidRPr="00E85FF0">
        <w:t xml:space="preserve">Muller, N. and Behringer, F. 2012, </w:t>
      </w:r>
      <w:r w:rsidRPr="00E85FF0">
        <w:rPr>
          <w:i/>
          <w:iCs/>
        </w:rPr>
        <w:t>Subsidies and Levies as Policy Instruments to Encourage Employer-Provided Training</w:t>
      </w:r>
      <w:r w:rsidRPr="00E85FF0">
        <w:t>, OECD Education Working Papers No. 80, OECD, Paris.</w:t>
      </w:r>
    </w:p>
    <w:p w14:paraId="5066AF57" w14:textId="77777777" w:rsidR="00E85FF0" w:rsidRPr="00E85FF0" w:rsidRDefault="00E85FF0" w:rsidP="00001FA7">
      <w:pPr>
        <w:pStyle w:val="Reference"/>
      </w:pPr>
      <w:r w:rsidRPr="00E85FF0">
        <w:t xml:space="preserve">Munro, M., Maxim, R. and Whiton, J. 2020, </w:t>
      </w:r>
      <w:r w:rsidRPr="00E85FF0">
        <w:rPr>
          <w:i/>
          <w:iCs/>
        </w:rPr>
        <w:t>The robots are ready as the COVID-19 recession spreads</w:t>
      </w:r>
      <w:r w:rsidRPr="00E85FF0">
        <w:t>, The Brookings Institute, https://www.brookings.edu/blog/the-avenue/2020/03/24/the-robots-are-ready-as-the-covid-19-recession-spreads/ (accessed 21 April 2020).</w:t>
      </w:r>
    </w:p>
    <w:p w14:paraId="0E6181B0" w14:textId="77777777" w:rsidR="00E85FF0" w:rsidRPr="007F2945" w:rsidRDefault="00E85FF0" w:rsidP="00001FA7">
      <w:pPr>
        <w:pStyle w:val="Reference"/>
        <w:rPr>
          <w:spacing w:val="-2"/>
        </w:rPr>
      </w:pPr>
      <w:r w:rsidRPr="007F2945">
        <w:rPr>
          <w:spacing w:val="-2"/>
        </w:rPr>
        <w:t xml:space="preserve">Myconos, G., Dommers, E. and Clarke, K. 2018, </w:t>
      </w:r>
      <w:r w:rsidRPr="007F2945">
        <w:rPr>
          <w:i/>
          <w:iCs/>
          <w:spacing w:val="-2"/>
        </w:rPr>
        <w:t>Viewed from the margins: navigating disadvantage and VET</w:t>
      </w:r>
      <w:r w:rsidRPr="007F2945">
        <w:rPr>
          <w:spacing w:val="-2"/>
        </w:rPr>
        <w:t>, August, University of Melbourne and Brotherhood of St Laurence.</w:t>
      </w:r>
    </w:p>
    <w:p w14:paraId="4DB8F1B0" w14:textId="77777777" w:rsidR="00E85FF0" w:rsidRPr="00E85FF0" w:rsidRDefault="00E85FF0" w:rsidP="00001FA7">
      <w:pPr>
        <w:pStyle w:val="Reference"/>
      </w:pPr>
      <w:r w:rsidRPr="00E85FF0">
        <w:t xml:space="preserve">National Australian Apprenticeship Association 2017, </w:t>
      </w:r>
      <w:r w:rsidRPr="00E85FF0">
        <w:rPr>
          <w:i/>
          <w:iCs/>
        </w:rPr>
        <w:t>Industry Specialist Mentoring for Australian Apprentices: Consultation Paper Response</w:t>
      </w:r>
      <w:r w:rsidRPr="00E85FF0">
        <w:t>.</w:t>
      </w:r>
    </w:p>
    <w:p w14:paraId="4B1CC1FB" w14:textId="77777777" w:rsidR="00E85FF0" w:rsidRPr="00E85FF0" w:rsidRDefault="00E85FF0" w:rsidP="00001FA7">
      <w:pPr>
        <w:pStyle w:val="Reference"/>
      </w:pPr>
      <w:r w:rsidRPr="00E85FF0">
        <w:t xml:space="preserve">navitas 2019, </w:t>
      </w:r>
      <w:r w:rsidRPr="00E85FF0">
        <w:rPr>
          <w:i/>
          <w:iCs/>
        </w:rPr>
        <w:t>Review into the Australian vocational education and training system led by the Hon Steve Joyce - Navitas Position Paper</w:t>
      </w:r>
      <w:r w:rsidRPr="00E85FF0">
        <w:t>.</w:t>
      </w:r>
    </w:p>
    <w:p w14:paraId="294A9A3E" w14:textId="5369529E" w:rsidR="00E85FF0" w:rsidRPr="00E85FF0" w:rsidRDefault="00E85FF0" w:rsidP="00001FA7">
      <w:pPr>
        <w:pStyle w:val="Reference"/>
      </w:pPr>
      <w:r w:rsidRPr="00E85FF0">
        <w:t xml:space="preserve">NCC (National Competition Council) 2002, </w:t>
      </w:r>
      <w:r w:rsidRPr="00E85FF0">
        <w:rPr>
          <w:i/>
          <w:iCs/>
        </w:rPr>
        <w:t>Assessment of governments’ progress in implementing the National Competition policy and related reforms</w:t>
      </w:r>
      <w:r w:rsidRPr="00E85FF0">
        <w:t>, August, Volume one: Assessment, AusInfo, Canberra.</w:t>
      </w:r>
    </w:p>
    <w:p w14:paraId="2E0C111E" w14:textId="77777777" w:rsidR="00E85FF0" w:rsidRPr="00E85FF0" w:rsidRDefault="00E85FF0" w:rsidP="00001FA7">
      <w:pPr>
        <w:pStyle w:val="Reference"/>
      </w:pPr>
      <w:r w:rsidRPr="00E85FF0">
        <w:t xml:space="preserve">NCVER (National Centre for Vocational Education Research) 2010, </w:t>
      </w:r>
      <w:r w:rsidRPr="00E85FF0">
        <w:rPr>
          <w:i/>
          <w:iCs/>
        </w:rPr>
        <w:t>2009 Student Outcomes Survey Unit Record File</w:t>
      </w:r>
      <w:r w:rsidRPr="00E85FF0">
        <w:t>.</w:t>
      </w:r>
    </w:p>
    <w:p w14:paraId="1FF98883" w14:textId="65D055B3" w:rsidR="00E85FF0" w:rsidRPr="00E85FF0" w:rsidRDefault="0062229D" w:rsidP="00001FA7">
      <w:pPr>
        <w:pStyle w:val="Reference"/>
      </w:pPr>
      <w:r>
        <w:t>—— </w:t>
      </w:r>
      <w:r w:rsidR="00E85FF0" w:rsidRPr="00E85FF0">
        <w:t xml:space="preserve">2011a, </w:t>
      </w:r>
      <w:r w:rsidR="00E85FF0" w:rsidRPr="00E85FF0">
        <w:rPr>
          <w:i/>
          <w:iCs/>
        </w:rPr>
        <w:t>Overview of apprenticeship and traineeship institutional structures</w:t>
      </w:r>
      <w:r w:rsidR="00E85FF0" w:rsidRPr="00E85FF0">
        <w:t>, Adelaide.</w:t>
      </w:r>
    </w:p>
    <w:p w14:paraId="42F6D08C" w14:textId="7451C74C" w:rsidR="00E85FF0" w:rsidRPr="00E85FF0" w:rsidRDefault="0062229D" w:rsidP="00001FA7">
      <w:pPr>
        <w:pStyle w:val="Reference"/>
      </w:pPr>
      <w:r>
        <w:t>—— </w:t>
      </w:r>
      <w:r w:rsidR="00E85FF0" w:rsidRPr="00E85FF0">
        <w:t xml:space="preserve">2011b, </w:t>
      </w:r>
      <w:r w:rsidR="00E85FF0" w:rsidRPr="00E85FF0">
        <w:rPr>
          <w:i/>
          <w:iCs/>
        </w:rPr>
        <w:t>Overview of the Australian apprenticeship and traineeship system</w:t>
      </w:r>
      <w:r w:rsidR="00E85FF0" w:rsidRPr="00E85FF0">
        <w:t>, Adelaide.</w:t>
      </w:r>
    </w:p>
    <w:p w14:paraId="11AB653A" w14:textId="602F8251" w:rsidR="00E85FF0" w:rsidRPr="00E85FF0" w:rsidRDefault="0062229D" w:rsidP="00001FA7">
      <w:pPr>
        <w:pStyle w:val="Reference"/>
      </w:pPr>
      <w:r>
        <w:t>—— </w:t>
      </w:r>
      <w:r w:rsidR="00E85FF0" w:rsidRPr="00E85FF0">
        <w:t xml:space="preserve">2015, </w:t>
      </w:r>
      <w:r w:rsidR="00E85FF0" w:rsidRPr="00E85FF0">
        <w:rPr>
          <w:i/>
          <w:iCs/>
        </w:rPr>
        <w:t>A preliminary analysis of the outcomes of students assisted by VET FEE-HELP</w:t>
      </w:r>
      <w:r w:rsidR="00E85FF0" w:rsidRPr="00E85FF0">
        <w:t>, Adelaide.</w:t>
      </w:r>
    </w:p>
    <w:p w14:paraId="775717CA" w14:textId="51A07FEF" w:rsidR="00E85FF0" w:rsidRPr="00E85FF0" w:rsidRDefault="0062229D" w:rsidP="00001FA7">
      <w:pPr>
        <w:pStyle w:val="Reference"/>
      </w:pPr>
      <w:r>
        <w:t>—— </w:t>
      </w:r>
      <w:r w:rsidR="00E85FF0" w:rsidRPr="00E85FF0">
        <w:t xml:space="preserve">2018a, </w:t>
      </w:r>
      <w:r w:rsidR="00E85FF0" w:rsidRPr="00E85FF0">
        <w:rPr>
          <w:i/>
          <w:iCs/>
        </w:rPr>
        <w:t>VET Knowledge Bank - Landmark documents</w:t>
      </w:r>
      <w:r w:rsidR="00E85FF0" w:rsidRPr="00E85FF0">
        <w:t>, http://www.voced.edu.au/vet-knowledge-bank-landmark-documents (accessed 5 November 2019).</w:t>
      </w:r>
    </w:p>
    <w:p w14:paraId="6338A9A6" w14:textId="3FD4F940" w:rsidR="00E85FF0" w:rsidRPr="00E85FF0" w:rsidRDefault="0062229D" w:rsidP="00001FA7">
      <w:pPr>
        <w:pStyle w:val="Reference"/>
      </w:pPr>
      <w:r>
        <w:t>—— </w:t>
      </w:r>
      <w:r w:rsidR="00E85FF0" w:rsidRPr="00E85FF0">
        <w:t xml:space="preserve">2018b, </w:t>
      </w:r>
      <w:r w:rsidR="00E85FF0" w:rsidRPr="00E85FF0">
        <w:rPr>
          <w:i/>
          <w:iCs/>
        </w:rPr>
        <w:t>VET Knowledge Bank - Milestones in the history of VET</w:t>
      </w:r>
      <w:r w:rsidR="00E85FF0" w:rsidRPr="00E85FF0">
        <w:t>, http://www.voced.</w:t>
      </w:r>
      <w:r w:rsidR="00186A3B">
        <w:br/>
      </w:r>
      <w:r w:rsidR="00E85FF0" w:rsidRPr="00E85FF0">
        <w:t>edu.au/vet-knowledge-bank-history-vet-milestones (accessed 5 November 2019).</w:t>
      </w:r>
    </w:p>
    <w:p w14:paraId="0FD13C85" w14:textId="12A535C6" w:rsidR="00E85FF0" w:rsidRPr="00E85FF0" w:rsidRDefault="0062229D" w:rsidP="00001FA7">
      <w:pPr>
        <w:pStyle w:val="Reference"/>
      </w:pPr>
      <w:r>
        <w:t>—— </w:t>
      </w:r>
      <w:r w:rsidR="00E85FF0" w:rsidRPr="00E85FF0">
        <w:t xml:space="preserve">2018c, </w:t>
      </w:r>
      <w:r w:rsidR="00E85FF0" w:rsidRPr="00E85FF0">
        <w:rPr>
          <w:i/>
          <w:iCs/>
        </w:rPr>
        <w:t>VET Student Outcomes</w:t>
      </w:r>
      <w:r w:rsidR="00E85FF0" w:rsidRPr="00E85FF0">
        <w:t>, Adelaide.</w:t>
      </w:r>
    </w:p>
    <w:p w14:paraId="690B6D6A" w14:textId="4EBC2E1B" w:rsidR="00E85FF0" w:rsidRPr="00E85FF0" w:rsidRDefault="0062229D" w:rsidP="00001FA7">
      <w:pPr>
        <w:pStyle w:val="Reference"/>
      </w:pPr>
      <w:r>
        <w:t>—— </w:t>
      </w:r>
      <w:r w:rsidR="00E85FF0" w:rsidRPr="00E85FF0">
        <w:t xml:space="preserve">2019a, </w:t>
      </w:r>
      <w:r w:rsidR="00E85FF0" w:rsidRPr="00E85FF0">
        <w:rPr>
          <w:i/>
          <w:iCs/>
        </w:rPr>
        <w:t>Australian vocational education and training statistics: government-funded students and courses, 2018</w:t>
      </w:r>
      <w:r w:rsidR="00E85FF0" w:rsidRPr="00E85FF0">
        <w:t>, Adelaide.</w:t>
      </w:r>
    </w:p>
    <w:p w14:paraId="76717710" w14:textId="0C298110" w:rsidR="00E85FF0" w:rsidRPr="00E85FF0" w:rsidRDefault="0062229D" w:rsidP="00001FA7">
      <w:pPr>
        <w:pStyle w:val="Reference"/>
      </w:pPr>
      <w:r>
        <w:t>—— </w:t>
      </w:r>
      <w:r w:rsidR="00E85FF0" w:rsidRPr="00E85FF0">
        <w:t xml:space="preserve">2019b, </w:t>
      </w:r>
      <w:r w:rsidR="00E85FF0" w:rsidRPr="00E85FF0">
        <w:rPr>
          <w:i/>
          <w:iCs/>
        </w:rPr>
        <w:t>Completion and attrition rates for apprentices and trainees 2018</w:t>
      </w:r>
      <w:r w:rsidR="00E85FF0" w:rsidRPr="00E85FF0">
        <w:t>, Adelaide.</w:t>
      </w:r>
    </w:p>
    <w:p w14:paraId="79F18ECE" w14:textId="65F99E24" w:rsidR="00E85FF0" w:rsidRPr="00E85FF0" w:rsidRDefault="0062229D" w:rsidP="00001FA7">
      <w:pPr>
        <w:pStyle w:val="Reference"/>
      </w:pPr>
      <w:r>
        <w:t>—— </w:t>
      </w:r>
      <w:r w:rsidR="00E85FF0" w:rsidRPr="00E85FF0">
        <w:t xml:space="preserve">2019c, </w:t>
      </w:r>
      <w:r w:rsidR="00E85FF0" w:rsidRPr="00E85FF0">
        <w:rPr>
          <w:i/>
          <w:iCs/>
        </w:rPr>
        <w:t>Employers’ use and views of the VET system 2019</w:t>
      </w:r>
      <w:r w:rsidR="00E85FF0" w:rsidRPr="00E85FF0">
        <w:t>, Adelaide.</w:t>
      </w:r>
    </w:p>
    <w:p w14:paraId="4300678D" w14:textId="025B4735" w:rsidR="00E85FF0" w:rsidRPr="00E85FF0" w:rsidRDefault="0062229D" w:rsidP="00001FA7">
      <w:pPr>
        <w:pStyle w:val="Reference"/>
      </w:pPr>
      <w:r>
        <w:t>—— </w:t>
      </w:r>
      <w:r w:rsidR="00E85FF0" w:rsidRPr="00E85FF0">
        <w:t xml:space="preserve">2019d, </w:t>
      </w:r>
      <w:r w:rsidR="00E85FF0" w:rsidRPr="00E85FF0">
        <w:rPr>
          <w:i/>
          <w:iCs/>
        </w:rPr>
        <w:t>Government funding of VET 2018</w:t>
      </w:r>
      <w:r w:rsidR="00E85FF0" w:rsidRPr="00E85FF0">
        <w:t>, Statistical report, Adelaide.</w:t>
      </w:r>
    </w:p>
    <w:p w14:paraId="019169AA" w14:textId="5F7D41B3" w:rsidR="00E85FF0" w:rsidRPr="00E85FF0" w:rsidRDefault="0062229D" w:rsidP="00001FA7">
      <w:pPr>
        <w:pStyle w:val="Reference"/>
      </w:pPr>
      <w:r>
        <w:t>—— </w:t>
      </w:r>
      <w:r w:rsidR="00E85FF0" w:rsidRPr="00E85FF0">
        <w:t xml:space="preserve">2019e, </w:t>
      </w:r>
      <w:r w:rsidR="00E85FF0" w:rsidRPr="00E85FF0">
        <w:rPr>
          <w:i/>
          <w:iCs/>
        </w:rPr>
        <w:t>Government funding of VET 2018: terms and definitions</w:t>
      </w:r>
      <w:r w:rsidR="00E85FF0" w:rsidRPr="00E85FF0">
        <w:t>, Adelaide.</w:t>
      </w:r>
    </w:p>
    <w:p w14:paraId="428F3F47" w14:textId="6F1D609D" w:rsidR="00E85FF0" w:rsidRPr="00E85FF0" w:rsidRDefault="0062229D" w:rsidP="00001FA7">
      <w:pPr>
        <w:pStyle w:val="Reference"/>
      </w:pPr>
      <w:r>
        <w:t>—— </w:t>
      </w:r>
      <w:r w:rsidR="00E85FF0" w:rsidRPr="00E85FF0">
        <w:t xml:space="preserve">2019f, </w:t>
      </w:r>
      <w:r w:rsidR="00E85FF0" w:rsidRPr="00E85FF0">
        <w:rPr>
          <w:i/>
          <w:iCs/>
        </w:rPr>
        <w:t>Historical time series of apprenticeships and traineeships in Australia, from 1963</w:t>
      </w:r>
      <w:r w:rsidR="00E85FF0" w:rsidRPr="00E85FF0">
        <w:t>, Adelaide.</w:t>
      </w:r>
    </w:p>
    <w:p w14:paraId="0C7B5A31" w14:textId="63BFEFB3" w:rsidR="00E85FF0" w:rsidRPr="00E85FF0" w:rsidRDefault="0062229D" w:rsidP="00001FA7">
      <w:pPr>
        <w:pStyle w:val="Reference"/>
      </w:pPr>
      <w:r>
        <w:t>—— </w:t>
      </w:r>
      <w:r w:rsidR="00E85FF0" w:rsidRPr="00E85FF0">
        <w:t xml:space="preserve">2019g, </w:t>
      </w:r>
      <w:r w:rsidR="00E85FF0" w:rsidRPr="00E85FF0">
        <w:rPr>
          <w:i/>
          <w:iCs/>
        </w:rPr>
        <w:t>Historical time series of government-funded vocational education and training from 1981 to 2018</w:t>
      </w:r>
      <w:r w:rsidR="00E85FF0" w:rsidRPr="00E85FF0">
        <w:t>, Time series data on student numbers and government expenditure in VET, South Australia.</w:t>
      </w:r>
    </w:p>
    <w:p w14:paraId="733FCF1B" w14:textId="49D0AE3F" w:rsidR="00E85FF0" w:rsidRPr="00E85FF0" w:rsidRDefault="0062229D" w:rsidP="00001FA7">
      <w:pPr>
        <w:pStyle w:val="Reference"/>
      </w:pPr>
      <w:r>
        <w:t>—— </w:t>
      </w:r>
      <w:r w:rsidR="00E85FF0" w:rsidRPr="00E85FF0">
        <w:t xml:space="preserve">2019h, </w:t>
      </w:r>
      <w:r w:rsidR="00E85FF0" w:rsidRPr="00E85FF0">
        <w:rPr>
          <w:i/>
          <w:iCs/>
        </w:rPr>
        <w:t>Timeline of Australian VET policy initiatives 1998-2018</w:t>
      </w:r>
      <w:r w:rsidR="00E85FF0" w:rsidRPr="00E85FF0">
        <w:t>, VET Knowledge Bank, Adelaide.</w:t>
      </w:r>
    </w:p>
    <w:p w14:paraId="71F93FAF" w14:textId="3D5F3A2F" w:rsidR="00E85FF0" w:rsidRPr="00E85FF0" w:rsidRDefault="0062229D" w:rsidP="00001FA7">
      <w:pPr>
        <w:pStyle w:val="Reference"/>
      </w:pPr>
      <w:r>
        <w:t>—— </w:t>
      </w:r>
      <w:r w:rsidR="00E85FF0" w:rsidRPr="00E85FF0">
        <w:t xml:space="preserve">2019i, </w:t>
      </w:r>
      <w:r w:rsidR="00E85FF0" w:rsidRPr="00E85FF0">
        <w:rPr>
          <w:i/>
          <w:iCs/>
        </w:rPr>
        <w:t>Total VET Students and Courses 2018</w:t>
      </w:r>
      <w:r w:rsidR="00E85FF0" w:rsidRPr="00E85FF0">
        <w:t>, Adelaide.</w:t>
      </w:r>
    </w:p>
    <w:p w14:paraId="020D069A" w14:textId="422AB5E3" w:rsidR="00E85FF0" w:rsidRPr="00E85FF0" w:rsidRDefault="0062229D" w:rsidP="00001FA7">
      <w:pPr>
        <w:pStyle w:val="Reference"/>
      </w:pPr>
      <w:r>
        <w:t>—— </w:t>
      </w:r>
      <w:r w:rsidR="00E85FF0" w:rsidRPr="00E85FF0">
        <w:t xml:space="preserve">2019j, </w:t>
      </w:r>
      <w:r w:rsidR="00E85FF0" w:rsidRPr="00E85FF0">
        <w:rPr>
          <w:i/>
          <w:iCs/>
        </w:rPr>
        <w:t>Total Vet Students and Courses: Terms and Definitions</w:t>
      </w:r>
      <w:r w:rsidR="00E85FF0" w:rsidRPr="00E85FF0">
        <w:t>, Adelaide.</w:t>
      </w:r>
    </w:p>
    <w:p w14:paraId="48C2F652" w14:textId="4281008B" w:rsidR="00E85FF0" w:rsidRPr="00E85FF0" w:rsidRDefault="0062229D" w:rsidP="00001FA7">
      <w:pPr>
        <w:pStyle w:val="Reference"/>
      </w:pPr>
      <w:r>
        <w:t>—— </w:t>
      </w:r>
      <w:r w:rsidR="00E85FF0" w:rsidRPr="00E85FF0">
        <w:t xml:space="preserve">2019k, </w:t>
      </w:r>
      <w:r w:rsidR="00E85FF0" w:rsidRPr="00E85FF0">
        <w:rPr>
          <w:i/>
          <w:iCs/>
        </w:rPr>
        <w:t>VET in Schools 2018: Data Slicer</w:t>
      </w:r>
      <w:r w:rsidR="00E85FF0" w:rsidRPr="00E85FF0">
        <w:t>, Adelaide.</w:t>
      </w:r>
    </w:p>
    <w:p w14:paraId="7A70805A" w14:textId="6F1F2FDE" w:rsidR="00E85FF0" w:rsidRPr="00E85FF0" w:rsidRDefault="0062229D" w:rsidP="00001FA7">
      <w:pPr>
        <w:pStyle w:val="Reference"/>
      </w:pPr>
      <w:r>
        <w:t>—— </w:t>
      </w:r>
      <w:r w:rsidR="00E85FF0" w:rsidRPr="00E85FF0">
        <w:t xml:space="preserve">2019l, </w:t>
      </w:r>
      <w:r w:rsidR="00E85FF0" w:rsidRPr="00E85FF0">
        <w:rPr>
          <w:i/>
          <w:iCs/>
        </w:rPr>
        <w:t>VET Student Outcomes</w:t>
      </w:r>
      <w:r w:rsidR="00E85FF0" w:rsidRPr="00E85FF0">
        <w:t>, Adelaide.</w:t>
      </w:r>
    </w:p>
    <w:p w14:paraId="48F9085D" w14:textId="58102F16" w:rsidR="00E85FF0" w:rsidRPr="00E85FF0" w:rsidRDefault="0062229D" w:rsidP="00001FA7">
      <w:pPr>
        <w:pStyle w:val="Reference"/>
      </w:pPr>
      <w:r>
        <w:t>—— </w:t>
      </w:r>
      <w:r w:rsidR="00E85FF0" w:rsidRPr="00E85FF0">
        <w:t xml:space="preserve">2019m, </w:t>
      </w:r>
      <w:r w:rsidR="00E85FF0" w:rsidRPr="00E85FF0">
        <w:rPr>
          <w:i/>
          <w:iCs/>
        </w:rPr>
        <w:t>VOCSTATS dataset: Government-funded students and courses; VET program completions 2003-18</w:t>
      </w:r>
      <w:r w:rsidR="00E85FF0" w:rsidRPr="00E85FF0">
        <w:t>, Adelaide.</w:t>
      </w:r>
    </w:p>
    <w:p w14:paraId="14C2A171" w14:textId="3B8A1704" w:rsidR="00E85FF0" w:rsidRPr="00E85FF0" w:rsidRDefault="0062229D" w:rsidP="00001FA7">
      <w:pPr>
        <w:pStyle w:val="Reference"/>
      </w:pPr>
      <w:r>
        <w:t>—— </w:t>
      </w:r>
      <w:r w:rsidR="00E85FF0" w:rsidRPr="00E85FF0">
        <w:t xml:space="preserve">2019n, </w:t>
      </w:r>
      <w:r w:rsidR="00E85FF0" w:rsidRPr="00E85FF0">
        <w:rPr>
          <w:i/>
          <w:iCs/>
        </w:rPr>
        <w:t>VOCSTATS dataset: Total VET Students and Courses 2018</w:t>
      </w:r>
      <w:r w:rsidR="00E85FF0" w:rsidRPr="00E85FF0">
        <w:t>, Adelaide.</w:t>
      </w:r>
    </w:p>
    <w:p w14:paraId="09B834BC" w14:textId="66564B23" w:rsidR="00E85FF0" w:rsidRPr="00E85FF0" w:rsidRDefault="0062229D" w:rsidP="00001FA7">
      <w:pPr>
        <w:pStyle w:val="Reference"/>
      </w:pPr>
      <w:r>
        <w:t>—— </w:t>
      </w:r>
      <w:r w:rsidR="00E85FF0" w:rsidRPr="00E85FF0">
        <w:t xml:space="preserve">2019o, </w:t>
      </w:r>
      <w:r w:rsidR="00E85FF0" w:rsidRPr="00E85FF0">
        <w:rPr>
          <w:i/>
          <w:iCs/>
        </w:rPr>
        <w:t>VOCSTATS dataset: TVA program completions 2015-18</w:t>
      </w:r>
      <w:r w:rsidR="00E85FF0" w:rsidRPr="00E85FF0">
        <w:t>, Adelaide.</w:t>
      </w:r>
    </w:p>
    <w:p w14:paraId="7ACBCB1D" w14:textId="0AC80435" w:rsidR="00E85FF0" w:rsidRPr="00E85FF0" w:rsidRDefault="0062229D" w:rsidP="00001FA7">
      <w:pPr>
        <w:pStyle w:val="Reference"/>
      </w:pPr>
      <w:r>
        <w:t>—— </w:t>
      </w:r>
      <w:r w:rsidR="00E85FF0" w:rsidRPr="00E85FF0">
        <w:t xml:space="preserve">2019p, </w:t>
      </w:r>
      <w:r w:rsidR="00E85FF0" w:rsidRPr="00E85FF0">
        <w:rPr>
          <w:i/>
          <w:iCs/>
        </w:rPr>
        <w:t>VOCSTATS dataset: TVA Program Enrolments 2015-2018</w:t>
      </w:r>
      <w:r w:rsidR="00E85FF0" w:rsidRPr="00E85FF0">
        <w:t>, Adelaide.</w:t>
      </w:r>
    </w:p>
    <w:p w14:paraId="773C07ED" w14:textId="21DEC7CE" w:rsidR="00E85FF0" w:rsidRPr="00E85FF0" w:rsidRDefault="0062229D" w:rsidP="00001FA7">
      <w:pPr>
        <w:pStyle w:val="Reference"/>
      </w:pPr>
      <w:r>
        <w:t>—— </w:t>
      </w:r>
      <w:r w:rsidR="00E85FF0" w:rsidRPr="00E85FF0">
        <w:t xml:space="preserve">2019q, </w:t>
      </w:r>
      <w:r w:rsidR="00E85FF0" w:rsidRPr="00E85FF0">
        <w:rPr>
          <w:i/>
          <w:iCs/>
        </w:rPr>
        <w:t>VOCSTATS dataset: VET in Schools 2018</w:t>
      </w:r>
      <w:r w:rsidR="00E85FF0" w:rsidRPr="00E85FF0">
        <w:t>, Adelaide.</w:t>
      </w:r>
    </w:p>
    <w:p w14:paraId="5508FA9E" w14:textId="4198792F" w:rsidR="00E85FF0" w:rsidRPr="00E85FF0" w:rsidRDefault="0062229D" w:rsidP="00001FA7">
      <w:pPr>
        <w:pStyle w:val="Reference"/>
      </w:pPr>
      <w:r>
        <w:t>—— </w:t>
      </w:r>
      <w:r w:rsidR="00E85FF0" w:rsidRPr="00E85FF0">
        <w:t xml:space="preserve">2020a, </w:t>
      </w:r>
      <w:r w:rsidR="00E85FF0" w:rsidRPr="00E85FF0">
        <w:rPr>
          <w:i/>
          <w:iCs/>
        </w:rPr>
        <w:t>Apprentices and trainees 2019: September quarter - Australia</w:t>
      </w:r>
      <w:r w:rsidR="00E85FF0" w:rsidRPr="00E85FF0">
        <w:t>, Adelaide.</w:t>
      </w:r>
    </w:p>
    <w:p w14:paraId="5483726A" w14:textId="57E8A663" w:rsidR="00E85FF0" w:rsidRPr="00E85FF0" w:rsidRDefault="0062229D" w:rsidP="00001FA7">
      <w:pPr>
        <w:pStyle w:val="Reference"/>
      </w:pPr>
      <w:r>
        <w:t>—— </w:t>
      </w:r>
      <w:r w:rsidR="00E85FF0" w:rsidRPr="00E85FF0">
        <w:t xml:space="preserve">2020b, </w:t>
      </w:r>
      <w:r w:rsidR="00E85FF0" w:rsidRPr="00E85FF0">
        <w:rPr>
          <w:i/>
          <w:iCs/>
        </w:rPr>
        <w:t>VOCSTATS dataset: Apprentices and Trainees - September 2019</w:t>
      </w:r>
      <w:r w:rsidR="00E85FF0" w:rsidRPr="00E85FF0">
        <w:t>, Adelaide.</w:t>
      </w:r>
    </w:p>
    <w:p w14:paraId="51C91F61" w14:textId="77777777" w:rsidR="00E85FF0" w:rsidRPr="00E85FF0" w:rsidRDefault="00E85FF0" w:rsidP="00001FA7">
      <w:pPr>
        <w:pStyle w:val="Reference"/>
      </w:pPr>
      <w:r w:rsidRPr="00E85FF0">
        <w:t xml:space="preserve">Nechvoglod, L., Karmel, T. and Saunders, J. 2009, </w:t>
      </w:r>
      <w:r w:rsidRPr="00E85FF0">
        <w:rPr>
          <w:i/>
          <w:iCs/>
        </w:rPr>
        <w:t>The cost of training apprentices</w:t>
      </w:r>
      <w:r w:rsidRPr="00E85FF0">
        <w:t>, National Centre for Vocational Education Research, Adelaide.</w:t>
      </w:r>
    </w:p>
    <w:p w14:paraId="2BC5A208" w14:textId="77777777" w:rsidR="00E85FF0" w:rsidRPr="00E85FF0" w:rsidRDefault="00E85FF0" w:rsidP="00001FA7">
      <w:pPr>
        <w:pStyle w:val="Reference"/>
      </w:pPr>
      <w:r w:rsidRPr="00E85FF0">
        <w:t xml:space="preserve">Nelms, L., Yuen, K., Pung, A., Farooqui, S., Walsh, J. and Karmel, T. 2017, </w:t>
      </w:r>
      <w:r w:rsidRPr="00E85FF0">
        <w:rPr>
          <w:i/>
          <w:iCs/>
        </w:rPr>
        <w:t>Factors affecting apprenticeships and traineeships</w:t>
      </w:r>
      <w:r w:rsidRPr="00E85FF0">
        <w:t>, Research Report 3/2017, Fair Work Commission, Canberra.</w:t>
      </w:r>
    </w:p>
    <w:p w14:paraId="57E5E5EC" w14:textId="77777777" w:rsidR="00E85FF0" w:rsidRPr="00E85FF0" w:rsidRDefault="00E85FF0" w:rsidP="00001FA7">
      <w:pPr>
        <w:pStyle w:val="Reference"/>
      </w:pPr>
      <w:r w:rsidRPr="00E85FF0">
        <w:t xml:space="preserve">Newton, D., Day, A., Giles, M., Wodak, J., Graffam, J. and Baldry, E. 2018, ‘The Impact of Vocational Education and Training Programs on Recidivism: A Systematic Review of Current Experimental Evidence’, </w:t>
      </w:r>
      <w:r w:rsidRPr="00E85FF0">
        <w:rPr>
          <w:i/>
          <w:iCs/>
        </w:rPr>
        <w:t>International Journal of Offender Therapy and Comparative Criminology</w:t>
      </w:r>
      <w:r w:rsidRPr="00E85FF0">
        <w:t>, vol. 62, no. 1, pp. 187–207.</w:t>
      </w:r>
    </w:p>
    <w:p w14:paraId="29B2607C" w14:textId="77777777" w:rsidR="00E85FF0" w:rsidRPr="0007505D" w:rsidRDefault="00E85FF0" w:rsidP="00001FA7">
      <w:pPr>
        <w:pStyle w:val="Reference"/>
        <w:rPr>
          <w:spacing w:val="-6"/>
        </w:rPr>
      </w:pPr>
      <w:r w:rsidRPr="0007505D">
        <w:rPr>
          <w:spacing w:val="-6"/>
        </w:rPr>
        <w:t xml:space="preserve">Nguyen, K. 2020, ‘How coronavirus could reshape the way Australians work forever’, </w:t>
      </w:r>
      <w:r w:rsidRPr="0007505D">
        <w:rPr>
          <w:i/>
          <w:iCs/>
          <w:spacing w:val="-6"/>
        </w:rPr>
        <w:t>ABC News</w:t>
      </w:r>
      <w:r w:rsidRPr="0007505D">
        <w:rPr>
          <w:spacing w:val="-6"/>
        </w:rPr>
        <w:t>.</w:t>
      </w:r>
    </w:p>
    <w:p w14:paraId="3B2C2F0B" w14:textId="6E71362B" w:rsidR="00E85FF0" w:rsidRPr="0007505D" w:rsidRDefault="00E85FF0" w:rsidP="00001FA7">
      <w:pPr>
        <w:pStyle w:val="Reference"/>
        <w:rPr>
          <w:spacing w:val="-4"/>
        </w:rPr>
      </w:pPr>
      <w:r w:rsidRPr="0007505D">
        <w:rPr>
          <w:spacing w:val="-4"/>
        </w:rPr>
        <w:t xml:space="preserve">NMBA (Nursing and Midwifery Board of Australia) 2017a, </w:t>
      </w:r>
      <w:r w:rsidRPr="0007505D">
        <w:rPr>
          <w:i/>
          <w:iCs/>
          <w:spacing w:val="-4"/>
        </w:rPr>
        <w:t>Enrolled nurse standards for practice</w:t>
      </w:r>
      <w:r w:rsidRPr="0007505D">
        <w:rPr>
          <w:spacing w:val="-4"/>
        </w:rPr>
        <w:t>, https://www.nursingmidwiferyboard.gov.au/Codes-Guidelines-Statements/</w:t>
      </w:r>
      <w:r w:rsidR="0007505D" w:rsidRPr="0007505D">
        <w:rPr>
          <w:spacing w:val="-4"/>
        </w:rPr>
        <w:br/>
      </w:r>
      <w:r w:rsidRPr="0007505D">
        <w:rPr>
          <w:spacing w:val="-4"/>
        </w:rPr>
        <w:t>Professional-standards/enrolled-nurse-standards-for-practice.aspx (accessed 22 April 2020).</w:t>
      </w:r>
    </w:p>
    <w:p w14:paraId="2915831A" w14:textId="301A22B4" w:rsidR="00E85FF0" w:rsidRPr="0007505D" w:rsidRDefault="0062229D" w:rsidP="00001FA7">
      <w:pPr>
        <w:pStyle w:val="Reference"/>
        <w:rPr>
          <w:spacing w:val="-6"/>
        </w:rPr>
      </w:pPr>
      <w:r w:rsidRPr="0007505D">
        <w:rPr>
          <w:spacing w:val="-6"/>
        </w:rPr>
        <w:t>—— </w:t>
      </w:r>
      <w:r w:rsidR="00E85FF0" w:rsidRPr="0007505D">
        <w:rPr>
          <w:spacing w:val="-6"/>
        </w:rPr>
        <w:t xml:space="preserve">2017b, </w:t>
      </w:r>
      <w:r w:rsidR="00E85FF0" w:rsidRPr="0007505D">
        <w:rPr>
          <w:i/>
          <w:iCs/>
          <w:spacing w:val="-6"/>
        </w:rPr>
        <w:t>Registered nurse standards for practice</w:t>
      </w:r>
      <w:r w:rsidR="00E85FF0" w:rsidRPr="0007505D">
        <w:rPr>
          <w:spacing w:val="-6"/>
        </w:rPr>
        <w:t>, https://www.nursingmidwiferyboard</w:t>
      </w:r>
      <w:r w:rsidR="0007505D">
        <w:rPr>
          <w:spacing w:val="-6"/>
        </w:rPr>
        <w:br/>
      </w:r>
      <w:r w:rsidR="00E85FF0" w:rsidRPr="0007505D">
        <w:rPr>
          <w:spacing w:val="-6"/>
        </w:rPr>
        <w:t>.gov.au/Codes-Guidelines-Statements/Professional-standards/registered-nurse-standards-for-practice.aspx (accessed 22 April 2020).</w:t>
      </w:r>
    </w:p>
    <w:p w14:paraId="39534893" w14:textId="22BE655F" w:rsidR="00E85FF0" w:rsidRPr="00E85FF0" w:rsidRDefault="0062229D" w:rsidP="00001FA7">
      <w:pPr>
        <w:pStyle w:val="Reference"/>
      </w:pPr>
      <w:r>
        <w:t>—— </w:t>
      </w:r>
      <w:r w:rsidR="00E85FF0" w:rsidRPr="00E85FF0">
        <w:t xml:space="preserve">2020, </w:t>
      </w:r>
      <w:r w:rsidR="00E85FF0" w:rsidRPr="00E85FF0">
        <w:rPr>
          <w:i/>
          <w:iCs/>
        </w:rPr>
        <w:t>Regulating Australia’s nurses and midwives</w:t>
      </w:r>
      <w:r w:rsidR="00E85FF0" w:rsidRPr="00E85FF0">
        <w:t>, https://www.nursingmidwiferyboard.gov.au/ (accessed 7 March 2020).</w:t>
      </w:r>
    </w:p>
    <w:p w14:paraId="4B13F7DC" w14:textId="77777777" w:rsidR="00E85FF0" w:rsidRPr="00E85FF0" w:rsidRDefault="00E85FF0" w:rsidP="00001FA7">
      <w:pPr>
        <w:pStyle w:val="Reference"/>
      </w:pPr>
      <w:r w:rsidRPr="00E85FF0">
        <w:t xml:space="preserve">Noonan, P. 2016a, </w:t>
      </w:r>
      <w:r w:rsidRPr="00E85FF0">
        <w:rPr>
          <w:i/>
          <w:iCs/>
        </w:rPr>
        <w:t>Laying the foundations for apprenticeship reform</w:t>
      </w:r>
      <w:r w:rsidRPr="00E85FF0">
        <w:t>, November, New South Wales Chamber.</w:t>
      </w:r>
    </w:p>
    <w:p w14:paraId="58187F33" w14:textId="77777777" w:rsidR="00E85FF0" w:rsidRPr="00E85FF0" w:rsidRDefault="00E85FF0" w:rsidP="00001FA7">
      <w:pPr>
        <w:pStyle w:val="Reference"/>
      </w:pPr>
      <w:r w:rsidRPr="00E85FF0">
        <w:t xml:space="preserve">Noonan, P. 2016b, </w:t>
      </w:r>
      <w:r w:rsidRPr="00E85FF0">
        <w:rPr>
          <w:i/>
          <w:iCs/>
        </w:rPr>
        <w:t>VET Funding in Australia - Background, Trends and Future Directions</w:t>
      </w:r>
      <w:r w:rsidRPr="00E85FF0">
        <w:t>, Mitchell Policy Paper, Mitchell Institute, Victoria University, Melbourne.</w:t>
      </w:r>
    </w:p>
    <w:p w14:paraId="3ED49DEC" w14:textId="77777777" w:rsidR="00E85FF0" w:rsidRPr="00E85FF0" w:rsidRDefault="00E85FF0" w:rsidP="00001FA7">
      <w:pPr>
        <w:pStyle w:val="Reference"/>
      </w:pPr>
      <w:r w:rsidRPr="00E85FF0">
        <w:t xml:space="preserve">——, Blagaich, A., Kift, S., Lilly, M., Loble, L., More, E. and Persson, M. 2019, </w:t>
      </w:r>
      <w:r w:rsidRPr="00E85FF0">
        <w:rPr>
          <w:i/>
          <w:iCs/>
        </w:rPr>
        <w:t>Review of the Australian Qualifications Framework Final Report 2019</w:t>
      </w:r>
      <w:r w:rsidRPr="00E85FF0">
        <w:t>, Department of Education.</w:t>
      </w:r>
    </w:p>
    <w:p w14:paraId="7DBB2AC4" w14:textId="77777777" w:rsidR="00E85FF0" w:rsidRPr="00E85FF0" w:rsidRDefault="00E85FF0" w:rsidP="00001FA7">
      <w:pPr>
        <w:pStyle w:val="Reference"/>
      </w:pPr>
      <w:r w:rsidRPr="00E85FF0">
        <w:t xml:space="preserve">—— and Pilcher, S. 2017a, </w:t>
      </w:r>
      <w:r w:rsidRPr="00E85FF0">
        <w:rPr>
          <w:i/>
          <w:iCs/>
        </w:rPr>
        <w:t>Finding the Truth in the Apprenticeships Debate</w:t>
      </w:r>
      <w:r w:rsidRPr="00E85FF0">
        <w:t>, 2017, Mitchell Institute, Victoria University.</w:t>
      </w:r>
    </w:p>
    <w:p w14:paraId="10649EB6" w14:textId="5CCB999C" w:rsidR="00E85FF0" w:rsidRPr="00E85FF0" w:rsidRDefault="0062229D" w:rsidP="00001FA7">
      <w:pPr>
        <w:pStyle w:val="Reference"/>
      </w:pPr>
      <w:r>
        <w:t>—— and —— </w:t>
      </w:r>
      <w:r w:rsidR="00E85FF0" w:rsidRPr="00E85FF0">
        <w:t xml:space="preserve">2017b, ‘There is no apprenticeships “crisis” in Australia’, </w:t>
      </w:r>
      <w:r w:rsidR="00E85FF0" w:rsidRPr="00E85FF0">
        <w:rPr>
          <w:i/>
          <w:iCs/>
        </w:rPr>
        <w:t>The Conversation</w:t>
      </w:r>
      <w:r w:rsidR="00E85FF0" w:rsidRPr="00E85FF0">
        <w:t>, 1 September.</w:t>
      </w:r>
    </w:p>
    <w:p w14:paraId="7F29692E" w14:textId="7A7B7CDA" w:rsidR="00E85FF0" w:rsidRPr="00E85FF0" w:rsidRDefault="00E85FF0" w:rsidP="00001FA7">
      <w:pPr>
        <w:pStyle w:val="Reference"/>
      </w:pPr>
      <w:r w:rsidRPr="00E85FF0">
        <w:t xml:space="preserve">Norton, A. 2019, ‘Demand-driven funding for universities is frozen. What does this mean and should the policy be restored?’, </w:t>
      </w:r>
      <w:r w:rsidRPr="00E85FF0">
        <w:rPr>
          <w:i/>
          <w:iCs/>
        </w:rPr>
        <w:t>The Conversation</w:t>
      </w:r>
      <w:r w:rsidR="00DE7BD3">
        <w:t>, 6 November.</w:t>
      </w:r>
    </w:p>
    <w:p w14:paraId="72B50B56" w14:textId="77777777" w:rsidR="00E85FF0" w:rsidRPr="00E85FF0" w:rsidRDefault="00E85FF0" w:rsidP="00001FA7">
      <w:pPr>
        <w:pStyle w:val="Reference"/>
      </w:pPr>
      <w:r w:rsidRPr="00E85FF0">
        <w:t xml:space="preserve">—— and Cakitaki, B. 2016, </w:t>
      </w:r>
      <w:r w:rsidRPr="00E85FF0">
        <w:rPr>
          <w:i/>
          <w:iCs/>
        </w:rPr>
        <w:t>Mapping Australian higher education 2016</w:t>
      </w:r>
      <w:r w:rsidRPr="00E85FF0">
        <w:t>, Grattan Institute, Melbourne.</w:t>
      </w:r>
    </w:p>
    <w:p w14:paraId="2680C560" w14:textId="77777777" w:rsidR="00E85FF0" w:rsidRPr="00E85FF0" w:rsidRDefault="00E85FF0" w:rsidP="00001FA7">
      <w:pPr>
        <w:pStyle w:val="Reference"/>
      </w:pPr>
      <w:r w:rsidRPr="00E85FF0">
        <w:t xml:space="preserve">—— and Cherastidtham, I. 2015, </w:t>
      </w:r>
      <w:r w:rsidRPr="00E85FF0">
        <w:rPr>
          <w:i/>
          <w:iCs/>
        </w:rPr>
        <w:t>The cash nexus: how teaching funds research in Australian universities</w:t>
      </w:r>
      <w:r w:rsidRPr="00E85FF0">
        <w:t>, Grattan Institute, Melbourne.</w:t>
      </w:r>
    </w:p>
    <w:p w14:paraId="3520B357" w14:textId="54292E29" w:rsidR="00E85FF0" w:rsidRPr="00E85FF0" w:rsidRDefault="0062229D" w:rsidP="00001FA7">
      <w:pPr>
        <w:pStyle w:val="Reference"/>
      </w:pPr>
      <w:r>
        <w:t>—— and —— </w:t>
      </w:r>
      <w:r w:rsidR="00E85FF0" w:rsidRPr="00E85FF0">
        <w:t xml:space="preserve">2018, </w:t>
      </w:r>
      <w:r w:rsidR="00E85FF0" w:rsidRPr="00E85FF0">
        <w:rPr>
          <w:i/>
          <w:iCs/>
        </w:rPr>
        <w:t>Mapping Australian higher education 2018</w:t>
      </w:r>
      <w:r w:rsidR="00E85FF0" w:rsidRPr="00E85FF0">
        <w:t>.</w:t>
      </w:r>
    </w:p>
    <w:p w14:paraId="428CE4AD" w14:textId="77777777" w:rsidR="00E85FF0" w:rsidRPr="00E85FF0" w:rsidRDefault="00E85FF0" w:rsidP="00001FA7">
      <w:pPr>
        <w:pStyle w:val="Reference"/>
      </w:pPr>
      <w:r w:rsidRPr="00E85FF0">
        <w:t xml:space="preserve">Norton, A., Cherastidtham, I. and Mackey, W. 2018, </w:t>
      </w:r>
      <w:r w:rsidRPr="00E85FF0">
        <w:rPr>
          <w:i/>
          <w:iCs/>
        </w:rPr>
        <w:t>Mapping Australian Higher Education 2018</w:t>
      </w:r>
      <w:r w:rsidRPr="00E85FF0">
        <w:t>, Grattan Institute, Melbourne.</w:t>
      </w:r>
    </w:p>
    <w:p w14:paraId="322D930C" w14:textId="77777777" w:rsidR="00E85FF0" w:rsidRPr="00E85FF0" w:rsidRDefault="00E85FF0" w:rsidP="00001FA7">
      <w:pPr>
        <w:pStyle w:val="Reference"/>
      </w:pPr>
      <w:r w:rsidRPr="00E85FF0">
        <w:t xml:space="preserve">Norton, A., Cherastidtham, I. and Mackey, W. 2019, </w:t>
      </w:r>
      <w:r w:rsidRPr="00E85FF0">
        <w:rPr>
          <w:i/>
          <w:iCs/>
        </w:rPr>
        <w:t>Risks and rewards: when is vocational education a good alternative to higher education?</w:t>
      </w:r>
      <w:r w:rsidRPr="00E85FF0">
        <w:t>, No. 2019-06, Grattan Institute.</w:t>
      </w:r>
    </w:p>
    <w:p w14:paraId="196EF0CE" w14:textId="77777777" w:rsidR="00E85FF0" w:rsidRPr="00E85FF0" w:rsidRDefault="00E85FF0" w:rsidP="00001FA7">
      <w:pPr>
        <w:pStyle w:val="Reference"/>
      </w:pPr>
      <w:r w:rsidRPr="00E85FF0">
        <w:t xml:space="preserve">NSW Auditor-General (New South Wales Auditor-General) 2015, </w:t>
      </w:r>
      <w:r w:rsidRPr="00E85FF0">
        <w:rPr>
          <w:i/>
          <w:iCs/>
        </w:rPr>
        <w:t>Vocational Education and Training (VET) Reform Department of Education and Communities</w:t>
      </w:r>
      <w:r w:rsidRPr="00E85FF0">
        <w:t>, Performance Audit 249, Audit Office of New South Wales.</w:t>
      </w:r>
    </w:p>
    <w:p w14:paraId="5018C037" w14:textId="77777777" w:rsidR="00E85FF0" w:rsidRPr="007F2945" w:rsidRDefault="00E85FF0" w:rsidP="00001FA7">
      <w:pPr>
        <w:pStyle w:val="Reference"/>
        <w:rPr>
          <w:spacing w:val="-6"/>
        </w:rPr>
      </w:pPr>
      <w:r w:rsidRPr="007F2945">
        <w:rPr>
          <w:spacing w:val="-6"/>
        </w:rPr>
        <w:t xml:space="preserve">NSW Government (New South Wales Government) 2018, </w:t>
      </w:r>
      <w:r w:rsidRPr="007F2945">
        <w:rPr>
          <w:i/>
          <w:iCs/>
          <w:spacing w:val="-6"/>
        </w:rPr>
        <w:t>Providers no longer approved to deliver Smart and Skilled Subsidised Training</w:t>
      </w:r>
      <w:r w:rsidRPr="007F2945">
        <w:rPr>
          <w:spacing w:val="-6"/>
        </w:rPr>
        <w:t>, https://smartandskilled.nsw.gov.au/for-students/consumer-protection-for-students/terminated-providers (accessed 10 February 2020).</w:t>
      </w:r>
    </w:p>
    <w:p w14:paraId="6092CC5B" w14:textId="6CBC818F" w:rsidR="00E85FF0" w:rsidRPr="00E85FF0" w:rsidRDefault="0062229D" w:rsidP="00001FA7">
      <w:pPr>
        <w:pStyle w:val="Reference"/>
      </w:pPr>
      <w:r>
        <w:t>—— </w:t>
      </w:r>
      <w:r w:rsidR="00E85FF0" w:rsidRPr="00E85FF0">
        <w:t xml:space="preserve">2020a, </w:t>
      </w:r>
      <w:r w:rsidR="00E85FF0" w:rsidRPr="00E85FF0">
        <w:rPr>
          <w:i/>
          <w:iCs/>
        </w:rPr>
        <w:t>Billions in tax relief for business, $1 billion fund for jobs, and help for the vulnerable</w:t>
      </w:r>
      <w:r w:rsidR="00E85FF0" w:rsidRPr="00E85FF0">
        <w:t>, https://www.nsw.gov.au/news/billions-tax-relief-for-business-1-billion-fund-for-jobs-and-help-for-vulnerable (accessed 21 April 2020).</w:t>
      </w:r>
    </w:p>
    <w:p w14:paraId="7AB698BF" w14:textId="026661C0" w:rsidR="00E85FF0" w:rsidRPr="007F2945" w:rsidRDefault="0062229D" w:rsidP="00001FA7">
      <w:pPr>
        <w:pStyle w:val="Reference"/>
        <w:rPr>
          <w:spacing w:val="-6"/>
        </w:rPr>
      </w:pPr>
      <w:r w:rsidRPr="007F2945">
        <w:rPr>
          <w:spacing w:val="-6"/>
        </w:rPr>
        <w:t>—— </w:t>
      </w:r>
      <w:r w:rsidR="00E85FF0" w:rsidRPr="007F2945">
        <w:rPr>
          <w:spacing w:val="-6"/>
        </w:rPr>
        <w:t xml:space="preserve">2020b, </w:t>
      </w:r>
      <w:r w:rsidR="00E85FF0" w:rsidRPr="007F2945">
        <w:rPr>
          <w:i/>
          <w:iCs/>
          <w:spacing w:val="-6"/>
        </w:rPr>
        <w:t>COVID-19 Update - Information for apprentices and trainees</w:t>
      </w:r>
      <w:r w:rsidR="00E85FF0" w:rsidRPr="007F2945">
        <w:rPr>
          <w:spacing w:val="-6"/>
        </w:rPr>
        <w:t>, https://www.training.nsw.gov.au/news/articles/covid-19/faqs_at.html (accessed 4 May 2020).</w:t>
      </w:r>
    </w:p>
    <w:p w14:paraId="4A0EC17C" w14:textId="77777777" w:rsidR="00E85FF0" w:rsidRPr="00E85FF0" w:rsidRDefault="00E85FF0" w:rsidP="00001FA7">
      <w:pPr>
        <w:pStyle w:val="Reference"/>
      </w:pPr>
      <w:r w:rsidRPr="00E85FF0">
        <w:t xml:space="preserve">NSW Health 2020, </w:t>
      </w:r>
      <w:r w:rsidRPr="00E85FF0">
        <w:rPr>
          <w:i/>
          <w:iCs/>
        </w:rPr>
        <w:t>GradStart: Graduate nursing and midwifery recruitment</w:t>
      </w:r>
      <w:r w:rsidRPr="00E85FF0">
        <w:t>, https://www.health.nsw.gov.au/nursing/employment/Pages/recruit.aspx (accessed 7 March 2020).</w:t>
      </w:r>
    </w:p>
    <w:p w14:paraId="332193AE" w14:textId="77777777" w:rsidR="00E85FF0" w:rsidRPr="00E85FF0" w:rsidRDefault="00E85FF0" w:rsidP="00001FA7">
      <w:pPr>
        <w:pStyle w:val="Reference"/>
      </w:pPr>
      <w:r w:rsidRPr="00E85FF0">
        <w:t xml:space="preserve">NSW SCSD (NSW Standing Committee on State Development) 2006, </w:t>
      </w:r>
      <w:r w:rsidRPr="00E85FF0">
        <w:rPr>
          <w:i/>
          <w:iCs/>
        </w:rPr>
        <w:t>Inquiry into skills shortages in rural and regional NSW</w:t>
      </w:r>
      <w:r w:rsidRPr="00E85FF0">
        <w:t>, NSW Parliament, Sydney.</w:t>
      </w:r>
    </w:p>
    <w:p w14:paraId="2A2B47B0" w14:textId="4087D718" w:rsidR="00E85FF0" w:rsidRPr="00E85FF0" w:rsidRDefault="00E85FF0" w:rsidP="00001FA7">
      <w:pPr>
        <w:pStyle w:val="Reference"/>
      </w:pPr>
      <w:r w:rsidRPr="00E85FF0">
        <w:t xml:space="preserve">NT Government (Northern Territory Government) 2017, </w:t>
      </w:r>
      <w:r w:rsidRPr="00E85FF0">
        <w:rPr>
          <w:i/>
          <w:iCs/>
        </w:rPr>
        <w:t>Northern Territory Economic Development Framework</w:t>
      </w:r>
      <w:r w:rsidRPr="00E85FF0">
        <w:t>, https://cmsexternal.nt.gov.au/__data/assets/pdf_file/</w:t>
      </w:r>
      <w:r w:rsidR="00605011">
        <w:br/>
      </w:r>
      <w:r w:rsidRPr="00E85FF0">
        <w:t>0008/434546/economic-development-framework.pdf (accessed 26 May 2020).</w:t>
      </w:r>
    </w:p>
    <w:p w14:paraId="5969FDBB" w14:textId="35E2B5B1" w:rsidR="00E85FF0" w:rsidRPr="00E85FF0" w:rsidRDefault="0062229D" w:rsidP="00001FA7">
      <w:pPr>
        <w:pStyle w:val="Reference"/>
      </w:pPr>
      <w:r>
        <w:t>—— </w:t>
      </w:r>
      <w:r w:rsidR="00E85FF0" w:rsidRPr="00E85FF0">
        <w:t xml:space="preserve">2018, </w:t>
      </w:r>
      <w:r w:rsidR="00E85FF0" w:rsidRPr="00E85FF0">
        <w:rPr>
          <w:i/>
          <w:iCs/>
        </w:rPr>
        <w:t>Skilling the Territory Annual Investment Plan 2018/19</w:t>
      </w:r>
      <w:r w:rsidR="00E85FF0" w:rsidRPr="00E85FF0">
        <w:t>.</w:t>
      </w:r>
    </w:p>
    <w:p w14:paraId="5237E41F" w14:textId="6F663D80" w:rsidR="00E85FF0" w:rsidRPr="00E85FF0" w:rsidRDefault="0062229D" w:rsidP="00001FA7">
      <w:pPr>
        <w:pStyle w:val="Reference"/>
      </w:pPr>
      <w:r>
        <w:t>—— </w:t>
      </w:r>
      <w:r w:rsidR="00E85FF0" w:rsidRPr="00E85FF0">
        <w:t xml:space="preserve">2020, </w:t>
      </w:r>
      <w:r w:rsidR="00E85FF0" w:rsidRPr="00E85FF0">
        <w:rPr>
          <w:i/>
          <w:iCs/>
        </w:rPr>
        <w:t>Investing in VET</w:t>
      </w:r>
      <w:r w:rsidR="00E85FF0" w:rsidRPr="00E85FF0">
        <w:t>.</w:t>
      </w:r>
    </w:p>
    <w:p w14:paraId="45375666" w14:textId="0A935F41" w:rsidR="00E85FF0" w:rsidRPr="00E85FF0" w:rsidRDefault="00E85FF0" w:rsidP="00001FA7">
      <w:pPr>
        <w:pStyle w:val="Reference"/>
      </w:pPr>
      <w:r w:rsidRPr="00E85FF0">
        <w:t xml:space="preserve">O’Dwyer, L. 2019, </w:t>
      </w:r>
      <w:r w:rsidRPr="00E85FF0">
        <w:rPr>
          <w:i/>
          <w:iCs/>
        </w:rPr>
        <w:t>Completion rates for group training organisations and direct employers: how do they compare? Support document: literature review and other appendices</w:t>
      </w:r>
      <w:r w:rsidRPr="00E85FF0">
        <w:t>, National Centre for Vocational Education Research, Adelaide.</w:t>
      </w:r>
    </w:p>
    <w:p w14:paraId="76FA586C" w14:textId="77777777" w:rsidR="00E85FF0" w:rsidRPr="00E85FF0" w:rsidRDefault="00E85FF0" w:rsidP="00001FA7">
      <w:pPr>
        <w:pStyle w:val="Reference"/>
      </w:pPr>
      <w:r w:rsidRPr="00E85FF0">
        <w:t xml:space="preserve">—— and Korbel, P. 2019, </w:t>
      </w:r>
      <w:r w:rsidRPr="00E85FF0">
        <w:rPr>
          <w:i/>
          <w:iCs/>
        </w:rPr>
        <w:t>Completion rates for group training organisations and direct employers: how do they compare?</w:t>
      </w:r>
      <w:r w:rsidRPr="00E85FF0">
        <w:t>, National Centre for Vocational Education Research, Adelaide.</w:t>
      </w:r>
    </w:p>
    <w:p w14:paraId="7D1F3179" w14:textId="77777777" w:rsidR="00E85FF0" w:rsidRPr="00E85FF0" w:rsidRDefault="00E85FF0" w:rsidP="00001FA7">
      <w:pPr>
        <w:pStyle w:val="Reference"/>
      </w:pPr>
      <w:r w:rsidRPr="00E85FF0">
        <w:t xml:space="preserve">OECD (Organisation for Economic Cooperation and Development) 2012, </w:t>
      </w:r>
      <w:r w:rsidRPr="00E85FF0">
        <w:rPr>
          <w:i/>
          <w:iCs/>
        </w:rPr>
        <w:t>Survey of Adult Skills - First Results</w:t>
      </w:r>
      <w:r w:rsidRPr="00E85FF0">
        <w:t>, Paris.</w:t>
      </w:r>
    </w:p>
    <w:p w14:paraId="30B9F41B" w14:textId="1747FD04" w:rsidR="00E85FF0" w:rsidRPr="00E85FF0" w:rsidRDefault="0062229D" w:rsidP="00001FA7">
      <w:pPr>
        <w:pStyle w:val="Reference"/>
      </w:pPr>
      <w:r>
        <w:t>—— </w:t>
      </w:r>
      <w:r w:rsidR="00E85FF0" w:rsidRPr="00E85FF0">
        <w:t xml:space="preserve">2018, </w:t>
      </w:r>
      <w:r w:rsidR="00E85FF0" w:rsidRPr="00E85FF0">
        <w:rPr>
          <w:i/>
          <w:iCs/>
        </w:rPr>
        <w:t>Seven questions about apprenticeships: answers from international experience</w:t>
      </w:r>
      <w:r w:rsidR="00E85FF0" w:rsidRPr="00E85FF0">
        <w:t>, OECD Reviews of Vocational Education and Training, OECD Publishing, Paris.</w:t>
      </w:r>
    </w:p>
    <w:p w14:paraId="68D6811B" w14:textId="32F7D4D9" w:rsidR="00E85FF0" w:rsidRPr="00E85FF0" w:rsidRDefault="0062229D" w:rsidP="00001FA7">
      <w:pPr>
        <w:pStyle w:val="Reference"/>
      </w:pPr>
      <w:r>
        <w:t>—— </w:t>
      </w:r>
      <w:r w:rsidR="00E85FF0" w:rsidRPr="00E85FF0">
        <w:t xml:space="preserve">2019a, </w:t>
      </w:r>
      <w:r w:rsidR="00E85FF0" w:rsidRPr="00E85FF0">
        <w:rPr>
          <w:i/>
          <w:iCs/>
        </w:rPr>
        <w:t>2019 Skills Outlook: Thriving in a Digital World</w:t>
      </w:r>
      <w:r w:rsidR="00E85FF0" w:rsidRPr="00E85FF0">
        <w:t>, Paris.</w:t>
      </w:r>
    </w:p>
    <w:p w14:paraId="0823C5B9" w14:textId="455BAF56" w:rsidR="00E85FF0" w:rsidRPr="00E85FF0" w:rsidRDefault="0062229D" w:rsidP="00001FA7">
      <w:pPr>
        <w:pStyle w:val="Reference"/>
      </w:pPr>
      <w:r>
        <w:t>—— </w:t>
      </w:r>
      <w:r w:rsidR="00E85FF0" w:rsidRPr="00E85FF0">
        <w:t xml:space="preserve">2019b, </w:t>
      </w:r>
      <w:r w:rsidR="00E85FF0" w:rsidRPr="00E85FF0">
        <w:rPr>
          <w:i/>
          <w:iCs/>
        </w:rPr>
        <w:t>Results from PISA 2018</w:t>
      </w:r>
      <w:r w:rsidR="00E85FF0" w:rsidRPr="00E85FF0">
        <w:t>, Paris.</w:t>
      </w:r>
    </w:p>
    <w:p w14:paraId="5F6506AC" w14:textId="77777777" w:rsidR="00E85FF0" w:rsidRPr="00E85FF0" w:rsidRDefault="00E85FF0" w:rsidP="00001FA7">
      <w:pPr>
        <w:pStyle w:val="Reference"/>
      </w:pPr>
      <w:r w:rsidRPr="00E85FF0">
        <w:t xml:space="preserve">Oreopoulos, P. and Salvanes, K.G. 2011, ‘Priceless: The Nonpecuniary Benefits of Schooling’, </w:t>
      </w:r>
      <w:r w:rsidRPr="00E85FF0">
        <w:rPr>
          <w:i/>
          <w:iCs/>
        </w:rPr>
        <w:t>Journal of Economic Perspectives</w:t>
      </w:r>
      <w:r w:rsidRPr="00E85FF0">
        <w:t>, vol. 25, no. 1, pp. 159–184.</w:t>
      </w:r>
    </w:p>
    <w:p w14:paraId="41BDE4BA" w14:textId="77777777" w:rsidR="00E85FF0" w:rsidRPr="00E85FF0" w:rsidRDefault="00E85FF0" w:rsidP="00001FA7">
      <w:pPr>
        <w:pStyle w:val="Reference"/>
      </w:pPr>
      <w:r w:rsidRPr="00E85FF0">
        <w:t xml:space="preserve">PC (Productivity Commission) 2011, </w:t>
      </w:r>
      <w:r w:rsidRPr="00E85FF0">
        <w:rPr>
          <w:i/>
          <w:iCs/>
        </w:rPr>
        <w:t>Impacts and Benefits of COAG Reforms: Framework Report</w:t>
      </w:r>
      <w:r w:rsidRPr="00E85FF0">
        <w:t>, Research Report, Canberra.</w:t>
      </w:r>
    </w:p>
    <w:p w14:paraId="2CFC9128" w14:textId="76EBC46E" w:rsidR="00E85FF0" w:rsidRPr="00E85FF0" w:rsidRDefault="0062229D" w:rsidP="00001FA7">
      <w:pPr>
        <w:pStyle w:val="Reference"/>
      </w:pPr>
      <w:r>
        <w:t>—— </w:t>
      </w:r>
      <w:r w:rsidR="00E85FF0" w:rsidRPr="00E85FF0">
        <w:t xml:space="preserve">2012, ‘Economy-wide modelling of impacts of COAG reforms’, </w:t>
      </w:r>
      <w:r w:rsidR="00E85FF0" w:rsidRPr="00E85FF0">
        <w:rPr>
          <w:i/>
          <w:iCs/>
        </w:rPr>
        <w:t>Supplement to Impacts of COAG Reforms: Business Regulation and VET</w:t>
      </w:r>
      <w:r w:rsidR="00E85FF0" w:rsidRPr="00E85FF0">
        <w:t>, Canberra.</w:t>
      </w:r>
    </w:p>
    <w:p w14:paraId="70598059" w14:textId="3341AADD" w:rsidR="00E85FF0" w:rsidRPr="00E85FF0" w:rsidRDefault="0062229D" w:rsidP="00001FA7">
      <w:pPr>
        <w:pStyle w:val="Reference"/>
      </w:pPr>
      <w:r>
        <w:t>—— </w:t>
      </w:r>
      <w:r w:rsidR="00E85FF0" w:rsidRPr="00E85FF0">
        <w:t xml:space="preserve">2016, </w:t>
      </w:r>
      <w:r w:rsidR="00E85FF0" w:rsidRPr="00E85FF0">
        <w:rPr>
          <w:i/>
          <w:iCs/>
        </w:rPr>
        <w:t>National Education Evidence Base</w:t>
      </w:r>
      <w:r w:rsidR="00E85FF0" w:rsidRPr="00E85FF0">
        <w:t>, Report no. 80, Canberra.</w:t>
      </w:r>
    </w:p>
    <w:p w14:paraId="349DC7D9" w14:textId="75482AE6" w:rsidR="00E85FF0" w:rsidRPr="00E85FF0" w:rsidRDefault="0062229D" w:rsidP="00001FA7">
      <w:pPr>
        <w:pStyle w:val="Reference"/>
      </w:pPr>
      <w:r>
        <w:t>—— </w:t>
      </w:r>
      <w:r w:rsidR="00E85FF0" w:rsidRPr="00E85FF0">
        <w:t xml:space="preserve">2017a, </w:t>
      </w:r>
      <w:r w:rsidR="00E85FF0" w:rsidRPr="00E85FF0">
        <w:rPr>
          <w:i/>
          <w:iCs/>
        </w:rPr>
        <w:t>Introducing Competition and Informed User Choice into Human Services: Reforms to Human Services</w:t>
      </w:r>
      <w:r w:rsidR="00E85FF0" w:rsidRPr="00E85FF0">
        <w:t>, Report no. 85, Canberra.</w:t>
      </w:r>
    </w:p>
    <w:p w14:paraId="2408B0DE" w14:textId="5636B05C" w:rsidR="00E85FF0" w:rsidRPr="00E85FF0" w:rsidRDefault="0062229D" w:rsidP="00001FA7">
      <w:pPr>
        <w:pStyle w:val="Reference"/>
      </w:pPr>
      <w:r>
        <w:t>—— </w:t>
      </w:r>
      <w:r w:rsidR="00E85FF0" w:rsidRPr="00E85FF0">
        <w:t xml:space="preserve">2017b, </w:t>
      </w:r>
      <w:r w:rsidR="00E85FF0" w:rsidRPr="00E85FF0">
        <w:rPr>
          <w:i/>
          <w:iCs/>
        </w:rPr>
        <w:t>National Disability Insurance Scheme (NDIS) Costs</w:t>
      </w:r>
      <w:r w:rsidR="00E85FF0" w:rsidRPr="00E85FF0">
        <w:t>, Study Report, Canberra.</w:t>
      </w:r>
    </w:p>
    <w:p w14:paraId="7C75F0BD" w14:textId="5C916818" w:rsidR="00E85FF0" w:rsidRPr="00E85FF0" w:rsidRDefault="0062229D" w:rsidP="00001FA7">
      <w:pPr>
        <w:pStyle w:val="Reference"/>
      </w:pPr>
      <w:r>
        <w:t>—— </w:t>
      </w:r>
      <w:r w:rsidR="00E85FF0" w:rsidRPr="00E85FF0">
        <w:t xml:space="preserve">2017c, </w:t>
      </w:r>
      <w:r w:rsidR="00E85FF0" w:rsidRPr="00E85FF0">
        <w:rPr>
          <w:i/>
          <w:iCs/>
        </w:rPr>
        <w:t>National Disability Insurance Scheme (NDIS) Costs, Position Paper</w:t>
      </w:r>
      <w:r w:rsidR="00E85FF0" w:rsidRPr="00E85FF0">
        <w:t>, Canberra.</w:t>
      </w:r>
    </w:p>
    <w:p w14:paraId="53A1766C" w14:textId="414F0C28" w:rsidR="00E85FF0" w:rsidRPr="00E85FF0" w:rsidRDefault="0062229D" w:rsidP="00001FA7">
      <w:pPr>
        <w:pStyle w:val="Reference"/>
      </w:pPr>
      <w:r>
        <w:t>—— </w:t>
      </w:r>
      <w:r w:rsidR="00E85FF0" w:rsidRPr="00E85FF0">
        <w:t xml:space="preserve">2017d, </w:t>
      </w:r>
      <w:r w:rsidR="00E85FF0" w:rsidRPr="00E85FF0">
        <w:rPr>
          <w:i/>
          <w:iCs/>
        </w:rPr>
        <w:t>Shifting the Dial: 5 Year Productivity Review</w:t>
      </w:r>
      <w:r w:rsidR="00E85FF0" w:rsidRPr="00E85FF0">
        <w:t>, Report no. 84, Canberra.</w:t>
      </w:r>
    </w:p>
    <w:p w14:paraId="7448FF7F" w14:textId="19301BB7" w:rsidR="00E85FF0" w:rsidRPr="00E85FF0" w:rsidRDefault="0062229D" w:rsidP="00001FA7">
      <w:pPr>
        <w:pStyle w:val="Reference"/>
      </w:pPr>
      <w:r>
        <w:t>—— </w:t>
      </w:r>
      <w:r w:rsidR="00E85FF0" w:rsidRPr="00E85FF0">
        <w:t xml:space="preserve">2017e, </w:t>
      </w:r>
      <w:r w:rsidR="00E85FF0" w:rsidRPr="00E85FF0">
        <w:rPr>
          <w:i/>
          <w:iCs/>
        </w:rPr>
        <w:t>University Education</w:t>
      </w:r>
      <w:r w:rsidR="00E85FF0" w:rsidRPr="00E85FF0">
        <w:t>, Supporting Paper No. 7, Shifting the Dial, Canberra.</w:t>
      </w:r>
    </w:p>
    <w:p w14:paraId="2F7EAB6A" w14:textId="1AD76CC4" w:rsidR="00E85FF0" w:rsidRPr="00E85FF0" w:rsidRDefault="0062229D" w:rsidP="00001FA7">
      <w:pPr>
        <w:pStyle w:val="Reference"/>
      </w:pPr>
      <w:r>
        <w:t>—— </w:t>
      </w:r>
      <w:r w:rsidR="00E85FF0" w:rsidRPr="00E85FF0">
        <w:t xml:space="preserve">2019a, </w:t>
      </w:r>
      <w:r w:rsidR="00E85FF0" w:rsidRPr="00E85FF0">
        <w:rPr>
          <w:i/>
          <w:iCs/>
        </w:rPr>
        <w:t>Performance Reporting Dashboard - Skills</w:t>
      </w:r>
      <w:r w:rsidR="00E85FF0" w:rsidRPr="00E85FF0">
        <w:t>.</w:t>
      </w:r>
    </w:p>
    <w:p w14:paraId="2982DA26" w14:textId="5E34FF05" w:rsidR="00E85FF0" w:rsidRPr="00E85FF0" w:rsidRDefault="0062229D" w:rsidP="00001FA7">
      <w:pPr>
        <w:pStyle w:val="Reference"/>
      </w:pPr>
      <w:r>
        <w:t>—— </w:t>
      </w:r>
      <w:r w:rsidR="00E85FF0" w:rsidRPr="00E85FF0">
        <w:t xml:space="preserve">2019b, </w:t>
      </w:r>
      <w:r w:rsidR="00E85FF0" w:rsidRPr="00E85FF0">
        <w:rPr>
          <w:i/>
          <w:iCs/>
        </w:rPr>
        <w:t>Review of the National Disability Agreement</w:t>
      </w:r>
      <w:r w:rsidR="00E85FF0" w:rsidRPr="00E85FF0">
        <w:t>, Study Report, Canberra.</w:t>
      </w:r>
    </w:p>
    <w:p w14:paraId="1BF7B913" w14:textId="167CEB67" w:rsidR="00E85FF0" w:rsidRPr="00E85FF0" w:rsidRDefault="0062229D" w:rsidP="00001FA7">
      <w:pPr>
        <w:pStyle w:val="Reference"/>
      </w:pPr>
      <w:r>
        <w:t>—— </w:t>
      </w:r>
      <w:r w:rsidR="00E85FF0" w:rsidRPr="00E85FF0">
        <w:t xml:space="preserve">2019c, </w:t>
      </w:r>
      <w:r w:rsidR="00E85FF0" w:rsidRPr="00E85FF0">
        <w:rPr>
          <w:i/>
          <w:iCs/>
        </w:rPr>
        <w:t>The Demand Driven University System: A Mixed Report Card</w:t>
      </w:r>
      <w:r w:rsidR="00E85FF0" w:rsidRPr="00E85FF0">
        <w:t>, Commission Research Paper, Canberra.</w:t>
      </w:r>
    </w:p>
    <w:p w14:paraId="0983DC81" w14:textId="77777777" w:rsidR="00E85FF0" w:rsidRPr="00E85FF0" w:rsidRDefault="00E85FF0" w:rsidP="00001FA7">
      <w:pPr>
        <w:pStyle w:val="Reference"/>
      </w:pPr>
      <w:r w:rsidRPr="00E85FF0">
        <w:t xml:space="preserve">Pfeifer, H. 2016, </w:t>
      </w:r>
      <w:r w:rsidRPr="00E85FF0">
        <w:rPr>
          <w:i/>
          <w:iCs/>
        </w:rPr>
        <w:t>Firms’ motivation for training apprentices: an Australian-German comparison</w:t>
      </w:r>
      <w:r w:rsidRPr="00E85FF0">
        <w:t>, National Centre for Vocational Education Research, Adelaide.</w:t>
      </w:r>
    </w:p>
    <w:p w14:paraId="22AF0919" w14:textId="77777777" w:rsidR="00E85FF0" w:rsidRPr="00E85FF0" w:rsidRDefault="00E85FF0" w:rsidP="00001FA7">
      <w:pPr>
        <w:pStyle w:val="Reference"/>
      </w:pPr>
      <w:r w:rsidRPr="00E85FF0">
        <w:t xml:space="preserve">Polesel, J., Leahy, M., Rice, S., Gillis, S., Klatt, M. and Clarke, K. 2015, </w:t>
      </w:r>
      <w:r w:rsidRPr="00E85FF0">
        <w:rPr>
          <w:i/>
          <w:iCs/>
        </w:rPr>
        <w:t>Paving the Pathway: Addressing Post Year 10 Education</w:t>
      </w:r>
      <w:r w:rsidRPr="00E85FF0">
        <w:t>, NSW Business Chamber, Sydney.</w:t>
      </w:r>
    </w:p>
    <w:p w14:paraId="2FFCBB75" w14:textId="5EB797F4" w:rsidR="00E85FF0" w:rsidRPr="00E85FF0" w:rsidRDefault="00E85FF0" w:rsidP="00001FA7">
      <w:pPr>
        <w:pStyle w:val="Reference"/>
      </w:pPr>
      <w:r w:rsidRPr="00E85FF0">
        <w:t xml:space="preserve">Polidano, C. and Ryan, C. 2016, </w:t>
      </w:r>
      <w:r w:rsidRPr="00E85FF0">
        <w:rPr>
          <w:i/>
          <w:iCs/>
        </w:rPr>
        <w:t>Long-Term Outcomes from Australian Vocational Education</w:t>
      </w:r>
      <w:r w:rsidRPr="00E85FF0">
        <w:t xml:space="preserve">, Working Paper no. 35/16, Melbourne Institute Working Paper Series, </w:t>
      </w:r>
      <w:r w:rsidR="0007505D">
        <w:t>University of Melbourne</w:t>
      </w:r>
      <w:r w:rsidRPr="00E85FF0">
        <w:t>.</w:t>
      </w:r>
    </w:p>
    <w:p w14:paraId="0DB033E6" w14:textId="77777777" w:rsidR="00E85FF0" w:rsidRPr="00E85FF0" w:rsidRDefault="00E85FF0" w:rsidP="00001FA7">
      <w:pPr>
        <w:pStyle w:val="Reference"/>
      </w:pPr>
      <w:r w:rsidRPr="00E85FF0">
        <w:t xml:space="preserve">——, van de Ven, J. and Voitchovsky, S. 2017a, </w:t>
      </w:r>
      <w:r w:rsidRPr="00E85FF0">
        <w:rPr>
          <w:i/>
          <w:iCs/>
        </w:rPr>
        <w:t>Making ‘good’ choices: the impact of entitlement models of upskilling later in life</w:t>
      </w:r>
      <w:r w:rsidRPr="00E85FF0">
        <w:t>, Research Report, National Centre for Vocational Education Research, Adelaide.</w:t>
      </w:r>
    </w:p>
    <w:p w14:paraId="3BC3C177" w14:textId="4E61FEA8" w:rsidR="00E85FF0" w:rsidRPr="00E85FF0" w:rsidRDefault="0062229D" w:rsidP="00001FA7">
      <w:pPr>
        <w:pStyle w:val="Reference"/>
      </w:pPr>
      <w:r>
        <w:t>——, —— and —— </w:t>
      </w:r>
      <w:r w:rsidR="00E85FF0" w:rsidRPr="00E85FF0">
        <w:t xml:space="preserve">2017b, </w:t>
      </w:r>
      <w:r w:rsidR="00E85FF0" w:rsidRPr="00E85FF0">
        <w:rPr>
          <w:i/>
          <w:iCs/>
        </w:rPr>
        <w:t>The Power of Self-Interest: Effects of Education and Training Entitlements in Later-Life</w:t>
      </w:r>
      <w:r w:rsidR="00E85FF0" w:rsidRPr="00E85FF0">
        <w:t xml:space="preserve">, </w:t>
      </w:r>
      <w:r w:rsidR="00E32CE4">
        <w:t xml:space="preserve">Melbourne Institute </w:t>
      </w:r>
      <w:r w:rsidR="00E85FF0" w:rsidRPr="00E85FF0">
        <w:t xml:space="preserve">Working Paper </w:t>
      </w:r>
      <w:r w:rsidR="006301F2">
        <w:t xml:space="preserve">Series </w:t>
      </w:r>
      <w:r w:rsidR="00E85FF0" w:rsidRPr="00E85FF0">
        <w:t xml:space="preserve">no. 12/17, Melbourne Institute Working Paper Series, </w:t>
      </w:r>
      <w:r w:rsidR="00E32CE4">
        <w:t>University of Melbourne</w:t>
      </w:r>
      <w:r w:rsidR="00E85FF0" w:rsidRPr="00E85FF0">
        <w:t>.</w:t>
      </w:r>
    </w:p>
    <w:p w14:paraId="5FE1D3EF" w14:textId="77777777" w:rsidR="00E85FF0" w:rsidRPr="00E85FF0" w:rsidRDefault="00E85FF0" w:rsidP="00001FA7">
      <w:pPr>
        <w:pStyle w:val="Reference"/>
      </w:pPr>
      <w:r w:rsidRPr="00E85FF0">
        <w:t xml:space="preserve">Priest, S. 2009, </w:t>
      </w:r>
      <w:r w:rsidRPr="00E85FF0">
        <w:rPr>
          <w:i/>
          <w:iCs/>
        </w:rPr>
        <w:t>What is ‘social capital’ and how can vocational education and training help develop it?</w:t>
      </w:r>
      <w:r w:rsidRPr="00E85FF0">
        <w:t>, National Centre for Vocational Education Research, Adelaide.</w:t>
      </w:r>
    </w:p>
    <w:p w14:paraId="758C72A1" w14:textId="136106A2" w:rsidR="00E85FF0" w:rsidRPr="00CF6E65" w:rsidRDefault="00E85FF0" w:rsidP="00001FA7">
      <w:pPr>
        <w:pStyle w:val="Reference"/>
        <w:rPr>
          <w:spacing w:val="-4"/>
        </w:rPr>
      </w:pPr>
      <w:r w:rsidRPr="00CF6E65">
        <w:rPr>
          <w:spacing w:val="-4"/>
        </w:rPr>
        <w:t xml:space="preserve">Prime Minister of Australia 2020a, </w:t>
      </w:r>
      <w:r w:rsidRPr="00CF6E65">
        <w:rPr>
          <w:i/>
          <w:iCs/>
          <w:spacing w:val="-4"/>
        </w:rPr>
        <w:t>Advice on Coronavirus</w:t>
      </w:r>
      <w:r w:rsidRPr="00CF6E65">
        <w:rPr>
          <w:spacing w:val="-4"/>
        </w:rPr>
        <w:t>, https://www.pm.gov.au/</w:t>
      </w:r>
      <w:r w:rsidR="00CF6E65">
        <w:rPr>
          <w:spacing w:val="-4"/>
        </w:rPr>
        <w:br/>
      </w:r>
      <w:r w:rsidRPr="00CF6E65">
        <w:rPr>
          <w:spacing w:val="-4"/>
        </w:rPr>
        <w:t>media/advice-coronavirus (accessed 3 May 2020).</w:t>
      </w:r>
    </w:p>
    <w:p w14:paraId="28167F87" w14:textId="2B144A0F" w:rsidR="00E85FF0" w:rsidRPr="00E85FF0" w:rsidRDefault="0062229D" w:rsidP="00001FA7">
      <w:pPr>
        <w:pStyle w:val="Reference"/>
      </w:pPr>
      <w:r>
        <w:t>—— </w:t>
      </w:r>
      <w:r w:rsidR="00E85FF0" w:rsidRPr="00E85FF0">
        <w:t xml:space="preserve">2020b, </w:t>
      </w:r>
      <w:r w:rsidR="00E85FF0" w:rsidRPr="00E85FF0">
        <w:rPr>
          <w:i/>
          <w:iCs/>
        </w:rPr>
        <w:t>Border restrictions</w:t>
      </w:r>
      <w:r w:rsidR="00E85FF0" w:rsidRPr="00E85FF0">
        <w:t>, https://www.pm.gov.au/media/border-restrictions (accessed 3 May 2020).</w:t>
      </w:r>
    </w:p>
    <w:p w14:paraId="02272D65" w14:textId="713779AF" w:rsidR="00E85FF0" w:rsidRPr="00E85FF0" w:rsidRDefault="0062229D" w:rsidP="00001FA7">
      <w:pPr>
        <w:pStyle w:val="Reference"/>
      </w:pPr>
      <w:r>
        <w:t>—— </w:t>
      </w:r>
      <w:r w:rsidR="00E85FF0" w:rsidRPr="00E85FF0">
        <w:t xml:space="preserve">2020c, </w:t>
      </w:r>
      <w:r w:rsidR="00E85FF0" w:rsidRPr="00E85FF0">
        <w:rPr>
          <w:i/>
          <w:iCs/>
        </w:rPr>
        <w:t>Update on Coronavirus measures - Media Statement 18 March</w:t>
      </w:r>
      <w:r w:rsidR="00E85FF0" w:rsidRPr="00E85FF0">
        <w:t>, https://www.pm.gov.au/media/update-coronavirus-measures (accessed 3 May 2020).</w:t>
      </w:r>
    </w:p>
    <w:p w14:paraId="34053CE1" w14:textId="4D9F597C" w:rsidR="00E85FF0" w:rsidRPr="00E85FF0" w:rsidRDefault="0062229D" w:rsidP="00001FA7">
      <w:pPr>
        <w:pStyle w:val="Reference"/>
      </w:pPr>
      <w:r>
        <w:t>—— </w:t>
      </w:r>
      <w:r w:rsidR="00E85FF0" w:rsidRPr="00E85FF0">
        <w:t xml:space="preserve">2020d, </w:t>
      </w:r>
      <w:r w:rsidR="00E85FF0" w:rsidRPr="00E85FF0">
        <w:rPr>
          <w:i/>
          <w:iCs/>
        </w:rPr>
        <w:t>Update on Coronavirus measures - Media Statement 20 March</w:t>
      </w:r>
      <w:r w:rsidR="00E85FF0" w:rsidRPr="00E85FF0">
        <w:t>, https://www.pm.gov.au/media/update-coronavirus-measures-0 (accessed 3 May 2020).</w:t>
      </w:r>
    </w:p>
    <w:p w14:paraId="47FD5EA1" w14:textId="477D3BB2" w:rsidR="00E85FF0" w:rsidRPr="007F2945" w:rsidRDefault="0062229D" w:rsidP="00001FA7">
      <w:pPr>
        <w:pStyle w:val="Reference"/>
        <w:rPr>
          <w:spacing w:val="-6"/>
        </w:rPr>
      </w:pPr>
      <w:r w:rsidRPr="007F2945">
        <w:rPr>
          <w:spacing w:val="-6"/>
        </w:rPr>
        <w:t>—— </w:t>
      </w:r>
      <w:r w:rsidR="00E85FF0" w:rsidRPr="007F2945">
        <w:rPr>
          <w:spacing w:val="-6"/>
        </w:rPr>
        <w:t xml:space="preserve">2020e, </w:t>
      </w:r>
      <w:r w:rsidR="00E85FF0" w:rsidRPr="007F2945">
        <w:rPr>
          <w:i/>
          <w:iCs/>
          <w:spacing w:val="-6"/>
        </w:rPr>
        <w:t>Update on Coronavirus measures - Media Statement 22 March</w:t>
      </w:r>
      <w:r w:rsidR="00E85FF0" w:rsidRPr="007F2945">
        <w:rPr>
          <w:spacing w:val="-6"/>
        </w:rPr>
        <w:t>, https://www.pm.gov.au/media/update-coronavirus-measures-220320 (accessed 3 May 2020).</w:t>
      </w:r>
    </w:p>
    <w:p w14:paraId="5E241DA1" w14:textId="77777777" w:rsidR="00E85FF0" w:rsidRPr="00E85FF0" w:rsidRDefault="00E85FF0" w:rsidP="00001FA7">
      <w:pPr>
        <w:pStyle w:val="Reference"/>
      </w:pPr>
      <w:r w:rsidRPr="00E85FF0">
        <w:t xml:space="preserve">QLD Auditor-General (Queensland Audit Office) 2019, </w:t>
      </w:r>
      <w:r w:rsidRPr="00E85FF0">
        <w:rPr>
          <w:i/>
          <w:iCs/>
        </w:rPr>
        <w:t>Investing in vocational education and training - Report 1: 2019–20</w:t>
      </w:r>
      <w:r w:rsidRPr="00E85FF0">
        <w:t>, Queensland Audit Office, Queensland.</w:t>
      </w:r>
    </w:p>
    <w:p w14:paraId="2A918CD8" w14:textId="77777777" w:rsidR="00E85FF0" w:rsidRPr="00E85FF0" w:rsidRDefault="00E85FF0" w:rsidP="00001FA7">
      <w:pPr>
        <w:pStyle w:val="Reference"/>
      </w:pPr>
      <w:r w:rsidRPr="00E85FF0">
        <w:t xml:space="preserve">Quantum Consulting 2011, </w:t>
      </w:r>
      <w:r w:rsidRPr="00E85FF0">
        <w:rPr>
          <w:i/>
          <w:iCs/>
        </w:rPr>
        <w:t>Review of the Kickstart Mentoring Initiative</w:t>
      </w:r>
      <w:r w:rsidRPr="00E85FF0">
        <w:t>, Department of Education, Employment and Workplace Relations, Canberra.</w:t>
      </w:r>
    </w:p>
    <w:p w14:paraId="2CD50EC4" w14:textId="77777777" w:rsidR="00E85FF0" w:rsidRPr="00E85FF0" w:rsidRDefault="00E85FF0" w:rsidP="00001FA7">
      <w:pPr>
        <w:pStyle w:val="Reference"/>
      </w:pPr>
      <w:r w:rsidRPr="00E85FF0">
        <w:t xml:space="preserve">Queensland Government 2020, </w:t>
      </w:r>
      <w:r w:rsidRPr="00E85FF0">
        <w:rPr>
          <w:i/>
          <w:iCs/>
        </w:rPr>
        <w:t>COVID-19 economic relief package – $4 billion to support Queenslanders’ health, jobs and businesses</w:t>
      </w:r>
      <w:r w:rsidRPr="00E85FF0">
        <w:t>, https://www.treasury.qld.gov.au/programs-and-policies/covid19-package/ (accessed 21 April 2020).</w:t>
      </w:r>
    </w:p>
    <w:p w14:paraId="04A435F2" w14:textId="611E2D22" w:rsidR="00E85FF0" w:rsidRPr="00E85FF0" w:rsidRDefault="00E85FF0" w:rsidP="00001FA7">
      <w:pPr>
        <w:pStyle w:val="Reference"/>
      </w:pPr>
      <w:r w:rsidRPr="00E85FF0">
        <w:t xml:space="preserve">Queensland Health 2019, </w:t>
      </w:r>
      <w:r w:rsidRPr="00E85FF0">
        <w:rPr>
          <w:i/>
          <w:iCs/>
        </w:rPr>
        <w:t>Nursing and midwifery</w:t>
      </w:r>
      <w:r w:rsidRPr="00E85FF0">
        <w:t>, https://www.health.qld.gov.au/</w:t>
      </w:r>
      <w:r w:rsidR="007F2945">
        <w:br/>
      </w:r>
      <w:r w:rsidRPr="00E85FF0">
        <w:t>employment/work-for-us/clinical/nursing-midwifery (accessed 7 March 2020).</w:t>
      </w:r>
    </w:p>
    <w:p w14:paraId="2AB635FE" w14:textId="1B87AD18" w:rsidR="00E85FF0" w:rsidRPr="00E85FF0" w:rsidRDefault="00E85FF0" w:rsidP="00001FA7">
      <w:pPr>
        <w:pStyle w:val="Reference"/>
      </w:pPr>
      <w:r w:rsidRPr="00E85FF0">
        <w:t xml:space="preserve">Richardson, S. 2007, </w:t>
      </w:r>
      <w:r w:rsidRPr="00E85FF0">
        <w:rPr>
          <w:i/>
          <w:iCs/>
        </w:rPr>
        <w:t>What is a skill shortage?</w:t>
      </w:r>
      <w:r w:rsidRPr="00E85FF0">
        <w:t>, National Centre for Vocational Education Research, Adelaide.</w:t>
      </w:r>
    </w:p>
    <w:p w14:paraId="2B422A24" w14:textId="77777777" w:rsidR="00E85FF0" w:rsidRPr="00E85FF0" w:rsidRDefault="00E85FF0" w:rsidP="00001FA7">
      <w:pPr>
        <w:pStyle w:val="Reference"/>
      </w:pPr>
      <w:r w:rsidRPr="00E85FF0">
        <w:t xml:space="preserve">Ryan, C. 2002, </w:t>
      </w:r>
      <w:r w:rsidRPr="00E85FF0">
        <w:rPr>
          <w:i/>
          <w:iCs/>
        </w:rPr>
        <w:t>Individual returns to vocational education and training qualifications: Their implications for lifelong learning</w:t>
      </w:r>
      <w:r w:rsidRPr="00E85FF0">
        <w:t>, Australian National Training Authority, Adelaide.</w:t>
      </w:r>
    </w:p>
    <w:p w14:paraId="24576AE4" w14:textId="77777777" w:rsidR="00E85FF0" w:rsidRPr="00E85FF0" w:rsidRDefault="00E85FF0" w:rsidP="00001FA7">
      <w:pPr>
        <w:pStyle w:val="Reference"/>
      </w:pPr>
      <w:r w:rsidRPr="00E85FF0">
        <w:t xml:space="preserve">Ryan, R. 2011, </w:t>
      </w:r>
      <w:r w:rsidRPr="00E85FF0">
        <w:rPr>
          <w:i/>
          <w:iCs/>
        </w:rPr>
        <w:t>How VET responds: a historical policy perspective</w:t>
      </w:r>
      <w:r w:rsidRPr="00E85FF0">
        <w:t>, Occasional Paper, National Centre for Vocational Education Research, Adelaide.</w:t>
      </w:r>
    </w:p>
    <w:p w14:paraId="48AC6F11" w14:textId="77777777" w:rsidR="00E85FF0" w:rsidRPr="00E85FF0" w:rsidRDefault="00E85FF0" w:rsidP="00001FA7">
      <w:pPr>
        <w:pStyle w:val="Reference"/>
      </w:pPr>
      <w:r w:rsidRPr="00E85FF0">
        <w:t xml:space="preserve">Sabates, R., Salter, E. and Obolenskaya, P. 2012, ‘The social benefits of initial vocational education and training for individuals in Europe’, </w:t>
      </w:r>
      <w:r w:rsidRPr="00E85FF0">
        <w:rPr>
          <w:i/>
          <w:iCs/>
        </w:rPr>
        <w:t>Journal of Vocational Education &amp; Training</w:t>
      </w:r>
      <w:r w:rsidRPr="00E85FF0">
        <w:t>, vol. 64, no. 3, pp. 233–244.</w:t>
      </w:r>
    </w:p>
    <w:p w14:paraId="1A2DA889" w14:textId="77777777" w:rsidR="00E85FF0" w:rsidRPr="00E32CE4" w:rsidRDefault="00E85FF0" w:rsidP="00001FA7">
      <w:pPr>
        <w:pStyle w:val="Reference"/>
        <w:rPr>
          <w:spacing w:val="-6"/>
          <w14:props3d w14:extrusionH="0" w14:contourW="0" w14:prstMaterial="matte"/>
        </w:rPr>
      </w:pPr>
      <w:r w:rsidRPr="00E32CE4">
        <w:rPr>
          <w:spacing w:val="-6"/>
          <w14:props3d w14:extrusionH="0" w14:contourW="0" w14:prstMaterial="matte"/>
        </w:rPr>
        <w:t xml:space="preserve">Saccaro, F. and Wright, R. 2018, </w:t>
      </w:r>
      <w:r w:rsidRPr="00E32CE4">
        <w:rPr>
          <w:i/>
          <w:iCs/>
          <w:spacing w:val="-6"/>
          <w14:props3d w14:extrusionH="0" w14:contourW="0" w14:prstMaterial="matte"/>
        </w:rPr>
        <w:t>VET FEE-HELP: What went wrong?</w:t>
      </w:r>
      <w:r w:rsidRPr="00E32CE4">
        <w:rPr>
          <w:spacing w:val="-6"/>
          <w14:props3d w14:extrusionH="0" w14:contourW="0" w14:prstMaterial="matte"/>
        </w:rPr>
        <w:t>, University of Melbourne.</w:t>
      </w:r>
    </w:p>
    <w:p w14:paraId="64A73C93" w14:textId="77777777" w:rsidR="00E85FF0" w:rsidRPr="00E85FF0" w:rsidRDefault="00E85FF0" w:rsidP="00001FA7">
      <w:pPr>
        <w:pStyle w:val="Reference"/>
      </w:pPr>
      <w:r w:rsidRPr="00E85FF0">
        <w:t xml:space="preserve">SADIS (South Australian Department for Innovation and Skills) 2019, </w:t>
      </w:r>
      <w:r w:rsidRPr="00E85FF0">
        <w:rPr>
          <w:i/>
          <w:iCs/>
        </w:rPr>
        <w:t>Department for Innovation and Skills Annual Report 2018-19</w:t>
      </w:r>
      <w:r w:rsidRPr="00E85FF0">
        <w:t>.</w:t>
      </w:r>
    </w:p>
    <w:p w14:paraId="7ECBC511" w14:textId="77777777" w:rsidR="00E85FF0" w:rsidRPr="00E32CE4" w:rsidRDefault="00E85FF0" w:rsidP="00001FA7">
      <w:pPr>
        <w:pStyle w:val="Reference"/>
        <w:rPr>
          <w:spacing w:val="-2"/>
        </w:rPr>
      </w:pPr>
      <w:r w:rsidRPr="00E32CE4">
        <w:rPr>
          <w:spacing w:val="-2"/>
        </w:rPr>
        <w:t xml:space="preserve">Saniter, N. and Siedler, T. 2014, </w:t>
      </w:r>
      <w:r w:rsidRPr="00E32CE4">
        <w:rPr>
          <w:i/>
          <w:iCs/>
          <w:spacing w:val="-2"/>
        </w:rPr>
        <w:t>The Effects of Occupational Knowledge: Job Information Centers, Educational Choices, and Labor Market Outcomes</w:t>
      </w:r>
      <w:r w:rsidRPr="00E32CE4">
        <w:rPr>
          <w:spacing w:val="-2"/>
        </w:rPr>
        <w:t>, IZA Discussion Paper 8100.</w:t>
      </w:r>
    </w:p>
    <w:p w14:paraId="6A540C11" w14:textId="77777777" w:rsidR="00E85FF0" w:rsidRPr="00E85FF0" w:rsidRDefault="00E85FF0" w:rsidP="00001FA7">
      <w:pPr>
        <w:pStyle w:val="Reference"/>
      </w:pPr>
      <w:r w:rsidRPr="00E85FF0">
        <w:t xml:space="preserve">Schubert, R. and Goedegebuure, L. 2017, </w:t>
      </w:r>
      <w:r w:rsidRPr="00E85FF0">
        <w:rPr>
          <w:i/>
          <w:iCs/>
        </w:rPr>
        <w:t>Strengths and Benefits of the Victorian TAFE Model</w:t>
      </w:r>
      <w:r w:rsidRPr="00E85FF0">
        <w:t>, LH Martin Institute, Melbourne Graduate School of Education, Melbourne.</w:t>
      </w:r>
    </w:p>
    <w:p w14:paraId="355FE1C9" w14:textId="77777777" w:rsidR="00E85FF0" w:rsidRPr="00E85FF0" w:rsidRDefault="00E85FF0" w:rsidP="00001FA7">
      <w:pPr>
        <w:pStyle w:val="Reference"/>
      </w:pPr>
      <w:r w:rsidRPr="00E85FF0">
        <w:t xml:space="preserve">——, —— and Meek, L. 2018, </w:t>
      </w:r>
      <w:r w:rsidRPr="00E85FF0">
        <w:rPr>
          <w:i/>
          <w:iCs/>
        </w:rPr>
        <w:t>Revisioning the system: A critical analysis and the way forward</w:t>
      </w:r>
      <w:r w:rsidRPr="00E85FF0">
        <w:t>, The University of Melbourne.</w:t>
      </w:r>
    </w:p>
    <w:p w14:paraId="3A65AE4B" w14:textId="77777777" w:rsidR="00E85FF0" w:rsidRPr="00E85FF0" w:rsidRDefault="00E85FF0" w:rsidP="00001FA7">
      <w:pPr>
        <w:pStyle w:val="Reference"/>
      </w:pPr>
      <w:r w:rsidRPr="00E85FF0">
        <w:t xml:space="preserve">SCRGSP (Steering Committee for the Review of Government Service Provision) 2014, </w:t>
      </w:r>
      <w:r w:rsidRPr="00E85FF0">
        <w:rPr>
          <w:i/>
          <w:iCs/>
        </w:rPr>
        <w:t>Report on Government Services 2014</w:t>
      </w:r>
      <w:r w:rsidRPr="00E85FF0">
        <w:t>, Productivity Commission, Canberra.</w:t>
      </w:r>
    </w:p>
    <w:p w14:paraId="69DC37A7" w14:textId="722F0AF5" w:rsidR="00E85FF0" w:rsidRPr="00E85FF0" w:rsidRDefault="0062229D" w:rsidP="00001FA7">
      <w:pPr>
        <w:pStyle w:val="Reference"/>
      </w:pPr>
      <w:r>
        <w:t>—— </w:t>
      </w:r>
      <w:r w:rsidR="00E85FF0" w:rsidRPr="00E85FF0">
        <w:t xml:space="preserve">2017, </w:t>
      </w:r>
      <w:r w:rsidR="00E85FF0" w:rsidRPr="00E85FF0">
        <w:rPr>
          <w:i/>
          <w:iCs/>
        </w:rPr>
        <w:t>Report on Government Services 2017</w:t>
      </w:r>
      <w:r w:rsidR="00E85FF0" w:rsidRPr="00E85FF0">
        <w:t>, Productivity Commission, Canberra.</w:t>
      </w:r>
    </w:p>
    <w:p w14:paraId="404FFBA7" w14:textId="661C2D4B" w:rsidR="00E85FF0" w:rsidRPr="00E85FF0" w:rsidRDefault="0062229D" w:rsidP="00001FA7">
      <w:pPr>
        <w:pStyle w:val="Reference"/>
      </w:pPr>
      <w:r>
        <w:t>—— </w:t>
      </w:r>
      <w:r w:rsidR="00E85FF0" w:rsidRPr="00E85FF0">
        <w:t xml:space="preserve">2019, </w:t>
      </w:r>
      <w:r w:rsidR="00E85FF0" w:rsidRPr="00E85FF0">
        <w:rPr>
          <w:i/>
          <w:iCs/>
        </w:rPr>
        <w:t>Report on Government Services 2019</w:t>
      </w:r>
      <w:r w:rsidR="00E85FF0" w:rsidRPr="00E85FF0">
        <w:t>, Productivity Commission, Canberra.</w:t>
      </w:r>
    </w:p>
    <w:p w14:paraId="5776046B" w14:textId="0A7B9FD3" w:rsidR="00E85FF0" w:rsidRPr="00E85FF0" w:rsidRDefault="0062229D" w:rsidP="00001FA7">
      <w:pPr>
        <w:pStyle w:val="Reference"/>
      </w:pPr>
      <w:r>
        <w:t>—— </w:t>
      </w:r>
      <w:r w:rsidR="00E85FF0" w:rsidRPr="00E85FF0">
        <w:t xml:space="preserve">2020, </w:t>
      </w:r>
      <w:r w:rsidR="00E85FF0" w:rsidRPr="00E85FF0">
        <w:rPr>
          <w:i/>
          <w:iCs/>
        </w:rPr>
        <w:t>Report on Government Services 2020 - Part B Child Care Education and Training</w:t>
      </w:r>
      <w:r w:rsidR="00E85FF0" w:rsidRPr="00E85FF0">
        <w:t>, Productivity Comission.</w:t>
      </w:r>
    </w:p>
    <w:p w14:paraId="65945309" w14:textId="77777777" w:rsidR="00E85FF0" w:rsidRPr="00E85FF0" w:rsidRDefault="00E85FF0" w:rsidP="00001FA7">
      <w:pPr>
        <w:pStyle w:val="Reference"/>
      </w:pPr>
      <w:r w:rsidRPr="00E85FF0">
        <w:t xml:space="preserve">Shah, C. and Burke, G. 2003, </w:t>
      </w:r>
      <w:r w:rsidRPr="00E85FF0">
        <w:rPr>
          <w:i/>
          <w:iCs/>
        </w:rPr>
        <w:t>Skills shortages: concepts, measurement and implications</w:t>
      </w:r>
      <w:r w:rsidRPr="00E85FF0">
        <w:t>, November, Centre for the Economics of Education and Training, Monash University, Melbourne.</w:t>
      </w:r>
    </w:p>
    <w:p w14:paraId="06427C21" w14:textId="77777777" w:rsidR="00E85FF0" w:rsidRPr="00E85FF0" w:rsidRDefault="00E85FF0" w:rsidP="00001FA7">
      <w:pPr>
        <w:pStyle w:val="Reference"/>
      </w:pPr>
      <w:r w:rsidRPr="00E85FF0">
        <w:t xml:space="preserve">Shergold, P. 2019, </w:t>
      </w:r>
      <w:r w:rsidRPr="00E85FF0">
        <w:rPr>
          <w:i/>
          <w:iCs/>
        </w:rPr>
        <w:t>Review of Senior Secondary Pathways into Work, Further Education and Training: Background paper</w:t>
      </w:r>
      <w:r w:rsidRPr="00E85FF0">
        <w:t>.</w:t>
      </w:r>
    </w:p>
    <w:p w14:paraId="3FA0BB21" w14:textId="77777777" w:rsidR="00E85FF0" w:rsidRPr="00E85FF0" w:rsidRDefault="00E85FF0" w:rsidP="00001FA7">
      <w:pPr>
        <w:pStyle w:val="Reference"/>
      </w:pPr>
      <w:r w:rsidRPr="00E85FF0">
        <w:t xml:space="preserve">Sianesi, B. and van Reenen, J. 2003, ‘The Returns to Education: Macroeconomics’, </w:t>
      </w:r>
      <w:r w:rsidRPr="00E85FF0">
        <w:rPr>
          <w:i/>
          <w:iCs/>
        </w:rPr>
        <w:t>Journal of Economic Surveys</w:t>
      </w:r>
      <w:r w:rsidRPr="00E85FF0">
        <w:t>, vol. 17, no. 2, pp. 157–200.</w:t>
      </w:r>
    </w:p>
    <w:p w14:paraId="1437C339" w14:textId="77777777" w:rsidR="00E85FF0" w:rsidRPr="00E85FF0" w:rsidRDefault="00E85FF0" w:rsidP="00001FA7">
      <w:pPr>
        <w:pStyle w:val="Reference"/>
      </w:pPr>
      <w:r w:rsidRPr="00E85FF0">
        <w:t xml:space="preserve">Sinning, M. 2014, </w:t>
      </w:r>
      <w:r w:rsidRPr="00E85FF0">
        <w:rPr>
          <w:i/>
          <w:iCs/>
        </w:rPr>
        <w:t>How much is it worth? New estimates of private returns to university education in Australia</w:t>
      </w:r>
      <w:r w:rsidRPr="00E85FF0">
        <w:t>, December, University of Queensland, RWI and IZA.</w:t>
      </w:r>
    </w:p>
    <w:p w14:paraId="3A491A34" w14:textId="77777777" w:rsidR="00E85FF0" w:rsidRPr="00E85FF0" w:rsidRDefault="00E85FF0" w:rsidP="00001FA7">
      <w:pPr>
        <w:pStyle w:val="Reference"/>
      </w:pPr>
      <w:r w:rsidRPr="00E85FF0">
        <w:t xml:space="preserve">Skills Canberra 2019, </w:t>
      </w:r>
      <w:r w:rsidRPr="00E85FF0">
        <w:rPr>
          <w:i/>
          <w:iCs/>
        </w:rPr>
        <w:t>2019 Australian Capital Territory Requirements for Apprenticeship Network Providers</w:t>
      </w:r>
      <w:r w:rsidRPr="00E85FF0">
        <w:t>.</w:t>
      </w:r>
    </w:p>
    <w:p w14:paraId="217F1515" w14:textId="29716605" w:rsidR="00E85FF0" w:rsidRPr="00E85FF0" w:rsidRDefault="0062229D" w:rsidP="00001FA7">
      <w:pPr>
        <w:pStyle w:val="Reference"/>
      </w:pPr>
      <w:r>
        <w:t>—— </w:t>
      </w:r>
      <w:r w:rsidR="00E85FF0" w:rsidRPr="00E85FF0">
        <w:t xml:space="preserve">nd, </w:t>
      </w:r>
      <w:r w:rsidR="00E85FF0" w:rsidRPr="00E85FF0">
        <w:rPr>
          <w:i/>
          <w:iCs/>
        </w:rPr>
        <w:t>Australian Apprenticeships</w:t>
      </w:r>
      <w:r w:rsidR="00E85FF0" w:rsidRPr="00E85FF0">
        <w:t>, https://www.skills.act.gov.au/apprenticeships (accessed 6 May 2020a).</w:t>
      </w:r>
    </w:p>
    <w:p w14:paraId="23589874" w14:textId="5230950D" w:rsidR="00E85FF0" w:rsidRPr="00E85FF0" w:rsidRDefault="0062229D" w:rsidP="00001FA7">
      <w:pPr>
        <w:pStyle w:val="Reference"/>
      </w:pPr>
      <w:r>
        <w:t>—— </w:t>
      </w:r>
      <w:r w:rsidR="00E85FF0" w:rsidRPr="00E85FF0">
        <w:t xml:space="preserve">nd, </w:t>
      </w:r>
      <w:r w:rsidR="00E85FF0" w:rsidRPr="00E85FF0">
        <w:rPr>
          <w:i/>
          <w:iCs/>
        </w:rPr>
        <w:t>Students</w:t>
      </w:r>
      <w:r w:rsidR="00E85FF0" w:rsidRPr="00E85FF0">
        <w:t>, https://www.skills.act.gov.au/students (accessed 7 May 2020b).</w:t>
      </w:r>
    </w:p>
    <w:p w14:paraId="18DD5B1B" w14:textId="77777777" w:rsidR="00E85FF0" w:rsidRPr="00E85FF0" w:rsidRDefault="00E85FF0" w:rsidP="00001FA7">
      <w:pPr>
        <w:pStyle w:val="Reference"/>
      </w:pPr>
      <w:r w:rsidRPr="00E85FF0">
        <w:t xml:space="preserve">Skills SA, S. 2020, </w:t>
      </w:r>
      <w:r w:rsidRPr="00E85FF0">
        <w:rPr>
          <w:i/>
          <w:iCs/>
        </w:rPr>
        <w:t>South Australia’s Traineeship and Apprenticeship System: Information Booklet</w:t>
      </w:r>
      <w:r w:rsidRPr="00E85FF0">
        <w:t>.</w:t>
      </w:r>
    </w:p>
    <w:p w14:paraId="7EFCE0CA" w14:textId="77777777" w:rsidR="00E85FF0" w:rsidRPr="00E85FF0" w:rsidRDefault="00E85FF0" w:rsidP="00001FA7">
      <w:pPr>
        <w:pStyle w:val="Reference"/>
      </w:pPr>
      <w:r w:rsidRPr="00E85FF0">
        <w:t xml:space="preserve">Skills Tasmania nd, </w:t>
      </w:r>
      <w:r w:rsidRPr="00E85FF0">
        <w:rPr>
          <w:i/>
          <w:iCs/>
        </w:rPr>
        <w:t>Employment conditions for apprentices and trainees</w:t>
      </w:r>
      <w:r w:rsidRPr="00E85FF0">
        <w:t>, https://www.skills.tas.gov.au/employers/employing_an_apprentice_or_trainee/employment_conditions_for_apprentices_and_trainees (accessed 6 May 2020).</w:t>
      </w:r>
    </w:p>
    <w:p w14:paraId="4648983F" w14:textId="77777777" w:rsidR="00E85FF0" w:rsidRDefault="00E85FF0" w:rsidP="00001FA7">
      <w:pPr>
        <w:pStyle w:val="Reference"/>
      </w:pPr>
      <w:r w:rsidRPr="00E85FF0">
        <w:t xml:space="preserve">Smith, A. and Billett, S. 2004, </w:t>
      </w:r>
      <w:r w:rsidRPr="00E85FF0">
        <w:rPr>
          <w:i/>
          <w:iCs/>
        </w:rPr>
        <w:t>Mechanisms for increasing employer contributions to training: An international comparison</w:t>
      </w:r>
      <w:r w:rsidRPr="00E85FF0">
        <w:t>, National Centre for Vocational Education Research, Adelaide.</w:t>
      </w:r>
    </w:p>
    <w:p w14:paraId="076BB505" w14:textId="52A01C50" w:rsidR="000C5CE2" w:rsidRPr="00E85FF0" w:rsidRDefault="002F060D" w:rsidP="00001FA7">
      <w:pPr>
        <w:pStyle w:val="Reference"/>
      </w:pPr>
      <w:r>
        <w:t>—— </w:t>
      </w:r>
      <w:r w:rsidR="000B505E">
        <w:t xml:space="preserve">2005, </w:t>
      </w:r>
      <w:r w:rsidR="001D2FA8">
        <w:t>‘</w:t>
      </w:r>
      <w:r w:rsidR="001D2FA8" w:rsidRPr="001D2FA8">
        <w:t>Getting employers to spend more on training: lessons from overseas</w:t>
      </w:r>
      <w:r w:rsidR="001D2FA8">
        <w:t xml:space="preserve">’ in </w:t>
      </w:r>
      <w:r w:rsidR="00A550EB">
        <w:t xml:space="preserve">Ball, E. (ed.), </w:t>
      </w:r>
      <w:r w:rsidR="008041ED" w:rsidRPr="00D11DE2">
        <w:rPr>
          <w:i/>
          <w:iCs/>
        </w:rPr>
        <w:t xml:space="preserve">Funding and financing </w:t>
      </w:r>
      <w:r w:rsidR="00620F76" w:rsidRPr="00D11DE2">
        <w:rPr>
          <w:i/>
          <w:iCs/>
        </w:rPr>
        <w:t>vocational education and training</w:t>
      </w:r>
      <w:r w:rsidR="00E11DE9" w:rsidRPr="00D11DE2">
        <w:rPr>
          <w:i/>
          <w:iCs/>
        </w:rPr>
        <w:t>: research readings</w:t>
      </w:r>
      <w:r w:rsidR="00D11DE2">
        <w:t>, NCVER, Adelaide.</w:t>
      </w:r>
    </w:p>
    <w:p w14:paraId="6A059442" w14:textId="77777777" w:rsidR="00E85FF0" w:rsidRPr="00E85FF0" w:rsidRDefault="00E85FF0" w:rsidP="00001FA7">
      <w:pPr>
        <w:pStyle w:val="Reference"/>
      </w:pPr>
      <w:r w:rsidRPr="00E85FF0">
        <w:t xml:space="preserve">Snell, D. and Hart, A. 2007, </w:t>
      </w:r>
      <w:r w:rsidRPr="00E85FF0">
        <w:rPr>
          <w:i/>
          <w:iCs/>
        </w:rPr>
        <w:t>‘I think about leaving every day. Doesn’t everyone?’: Reasons for non-completion and dissatisfaction amongst apprentices and trainees</w:t>
      </w:r>
      <w:r w:rsidRPr="00E85FF0">
        <w:t>, Research Unit for Work and Communications Futures, Monash University, Melbourne.</w:t>
      </w:r>
    </w:p>
    <w:p w14:paraId="73158CFA" w14:textId="4196CF2B" w:rsidR="00E85FF0" w:rsidRPr="00E85FF0" w:rsidRDefault="0062229D" w:rsidP="00001FA7">
      <w:pPr>
        <w:pStyle w:val="Reference"/>
      </w:pPr>
      <w:r>
        <w:t>—— and —— </w:t>
      </w:r>
      <w:r w:rsidR="00E85FF0" w:rsidRPr="00E85FF0">
        <w:t xml:space="preserve">2008, ‘Reasons for non-completion and dissatisfaction among apprentices and trainees: a regional case study’, </w:t>
      </w:r>
      <w:r w:rsidR="00E85FF0" w:rsidRPr="00E85FF0">
        <w:rPr>
          <w:i/>
          <w:iCs/>
        </w:rPr>
        <w:t>International Journal of Training Research</w:t>
      </w:r>
      <w:r w:rsidR="00E85FF0" w:rsidRPr="00E85FF0">
        <w:t>, vol. 6, no. 1, pp. 44–73.</w:t>
      </w:r>
    </w:p>
    <w:p w14:paraId="1CCE4D55" w14:textId="77777777" w:rsidR="00E85FF0" w:rsidRPr="00E85FF0" w:rsidRDefault="00E85FF0" w:rsidP="00001FA7">
      <w:pPr>
        <w:pStyle w:val="Reference"/>
      </w:pPr>
      <w:r w:rsidRPr="00E85FF0">
        <w:t xml:space="preserve">South Australian Training Advocate nd, </w:t>
      </w:r>
      <w:r w:rsidRPr="00E85FF0">
        <w:rPr>
          <w:i/>
          <w:iCs/>
        </w:rPr>
        <w:t>About us</w:t>
      </w:r>
      <w:r w:rsidRPr="00E85FF0">
        <w:t>, https://www.trainingadvocate.sa.gov.au (accessed 13 March 2020).</w:t>
      </w:r>
    </w:p>
    <w:p w14:paraId="317968C2" w14:textId="77777777" w:rsidR="00E85FF0" w:rsidRPr="00E85FF0" w:rsidRDefault="00E85FF0" w:rsidP="00001FA7">
      <w:pPr>
        <w:pStyle w:val="Reference"/>
      </w:pPr>
      <w:r w:rsidRPr="00E85FF0">
        <w:t xml:space="preserve">SSA (Skills South Australia) 2019, </w:t>
      </w:r>
      <w:r w:rsidRPr="00E85FF0">
        <w:rPr>
          <w:i/>
          <w:iCs/>
        </w:rPr>
        <w:t>Upfront Assessment of Need Guidelines</w:t>
      </w:r>
      <w:r w:rsidRPr="00E85FF0">
        <w:t>, Version 1.1, 12 November, South Australian Government, Adelaide.</w:t>
      </w:r>
    </w:p>
    <w:p w14:paraId="19B49AC5" w14:textId="77777777" w:rsidR="00E85FF0" w:rsidRPr="00E85FF0" w:rsidRDefault="00E85FF0" w:rsidP="00001FA7">
      <w:pPr>
        <w:pStyle w:val="Reference"/>
      </w:pPr>
      <w:r w:rsidRPr="00E85FF0">
        <w:t xml:space="preserve">SSON (Skills Senior Officials Network) 2020, </w:t>
      </w:r>
      <w:r w:rsidRPr="00E85FF0">
        <w:rPr>
          <w:i/>
          <w:iCs/>
        </w:rPr>
        <w:t>Vocational Education and Training Reform Roadmap Consultation draft</w:t>
      </w:r>
      <w:r w:rsidRPr="00E85FF0">
        <w:t>, COAG, Canberra.</w:t>
      </w:r>
    </w:p>
    <w:p w14:paraId="40A22533" w14:textId="77777777" w:rsidR="00E85FF0" w:rsidRPr="007F2945" w:rsidRDefault="00E85FF0" w:rsidP="00001FA7">
      <w:pPr>
        <w:pStyle w:val="Reference"/>
        <w:rPr>
          <w:spacing w:val="-4"/>
        </w:rPr>
      </w:pPr>
      <w:r w:rsidRPr="007F2945">
        <w:rPr>
          <w:spacing w:val="-4"/>
        </w:rPr>
        <w:t xml:space="preserve">Stratton, R. 2014, </w:t>
      </w:r>
      <w:r w:rsidRPr="007F2945">
        <w:rPr>
          <w:i/>
          <w:iCs/>
          <w:spacing w:val="-4"/>
        </w:rPr>
        <w:t>Review of the Operation and Effectiveness of the Building and Construction Industry Training Fund and Levy Collection Act 1990</w:t>
      </w:r>
      <w:r w:rsidRPr="007F2945">
        <w:rPr>
          <w:spacing w:val="-4"/>
        </w:rPr>
        <w:t>, WA Government, Perth.</w:t>
      </w:r>
    </w:p>
    <w:p w14:paraId="2779E0C2" w14:textId="1EA4C6AE" w:rsidR="00E85FF0" w:rsidRPr="00E85FF0" w:rsidRDefault="00E85FF0" w:rsidP="00001FA7">
      <w:pPr>
        <w:pStyle w:val="Reference"/>
      </w:pPr>
      <w:r w:rsidRPr="00E85FF0">
        <w:t xml:space="preserve">Stromback, T. and Dockery, A.M. 2005, ‘Straight to Work or a Traineeship: A Comparison of Two Pathways’, </w:t>
      </w:r>
      <w:r w:rsidRPr="00E85FF0">
        <w:rPr>
          <w:i/>
          <w:iCs/>
        </w:rPr>
        <w:t>Australian Journal of Labour Economics</w:t>
      </w:r>
      <w:r w:rsidRPr="00E85FF0">
        <w:t>, vol. 8, no. 4, p</w:t>
      </w:r>
      <w:r w:rsidR="00E32CE4">
        <w:t>p</w:t>
      </w:r>
      <w:r w:rsidRPr="00E85FF0">
        <w:t>. 309</w:t>
      </w:r>
      <w:r w:rsidR="00E32CE4" w:rsidRPr="00E32CE4">
        <w:t>–329</w:t>
      </w:r>
      <w:r w:rsidRPr="00E85FF0">
        <w:t>.</w:t>
      </w:r>
    </w:p>
    <w:p w14:paraId="09B0340B" w14:textId="77777777" w:rsidR="00E85FF0" w:rsidRPr="00E85FF0" w:rsidRDefault="00E85FF0" w:rsidP="00001FA7">
      <w:pPr>
        <w:pStyle w:val="Reference"/>
      </w:pPr>
      <w:r w:rsidRPr="00E85FF0">
        <w:t xml:space="preserve">TAFE NSW 2016, </w:t>
      </w:r>
      <w:r w:rsidRPr="00E85FF0">
        <w:rPr>
          <w:i/>
          <w:iCs/>
        </w:rPr>
        <w:t>TAFE NSW Strategic Plan 2016-22</w:t>
      </w:r>
      <w:r w:rsidRPr="00E85FF0">
        <w:t>.</w:t>
      </w:r>
    </w:p>
    <w:p w14:paraId="47C93B00" w14:textId="2C32BDA7" w:rsidR="00E85FF0" w:rsidRPr="00E85FF0" w:rsidRDefault="0062229D" w:rsidP="00001FA7">
      <w:pPr>
        <w:pStyle w:val="Reference"/>
      </w:pPr>
      <w:r>
        <w:t>—— </w:t>
      </w:r>
      <w:r w:rsidR="00E85FF0" w:rsidRPr="00E85FF0">
        <w:t xml:space="preserve">2019, </w:t>
      </w:r>
      <w:r w:rsidR="00E85FF0" w:rsidRPr="00E85FF0">
        <w:rPr>
          <w:i/>
          <w:iCs/>
        </w:rPr>
        <w:t>TAFE NSW Annual Report</w:t>
      </w:r>
      <w:r w:rsidR="00E85FF0" w:rsidRPr="00E85FF0">
        <w:t>, NSW Government.</w:t>
      </w:r>
    </w:p>
    <w:p w14:paraId="0DE940E6" w14:textId="77777777" w:rsidR="00E85FF0" w:rsidRPr="00E85FF0" w:rsidRDefault="00E85FF0" w:rsidP="00001FA7">
      <w:pPr>
        <w:pStyle w:val="Reference"/>
      </w:pPr>
      <w:r w:rsidRPr="00E85FF0">
        <w:t xml:space="preserve">TAFE Queensland 2019, </w:t>
      </w:r>
      <w:r w:rsidRPr="00E85FF0">
        <w:rPr>
          <w:i/>
          <w:iCs/>
        </w:rPr>
        <w:t>TAFE Queensland VET Investment Plan 2018-19</w:t>
      </w:r>
      <w:r w:rsidRPr="00E85FF0">
        <w:t>.</w:t>
      </w:r>
    </w:p>
    <w:p w14:paraId="486B7F7C" w14:textId="77777777" w:rsidR="00E85FF0" w:rsidRPr="00E85FF0" w:rsidRDefault="00E85FF0" w:rsidP="00001FA7">
      <w:pPr>
        <w:pStyle w:val="Reference"/>
      </w:pPr>
      <w:r w:rsidRPr="00E85FF0">
        <w:t xml:space="preserve">Tasmanian Government 2013, </w:t>
      </w:r>
      <w:r w:rsidRPr="00E85FF0">
        <w:rPr>
          <w:i/>
          <w:iCs/>
        </w:rPr>
        <w:t>Training and Workforce Development Act</w:t>
      </w:r>
      <w:r w:rsidRPr="00E85FF0">
        <w:t>.</w:t>
      </w:r>
    </w:p>
    <w:p w14:paraId="5F06A045" w14:textId="31848183" w:rsidR="00E85FF0" w:rsidRPr="00E85FF0" w:rsidRDefault="0062229D" w:rsidP="00001FA7">
      <w:pPr>
        <w:pStyle w:val="Reference"/>
      </w:pPr>
      <w:r>
        <w:t>—— </w:t>
      </w:r>
      <w:r w:rsidR="00E85FF0" w:rsidRPr="00E85FF0">
        <w:t xml:space="preserve">2019, </w:t>
      </w:r>
      <w:r w:rsidR="00E85FF0" w:rsidRPr="00E85FF0">
        <w:rPr>
          <w:i/>
          <w:iCs/>
        </w:rPr>
        <w:t>Tasmanian Government Submission - Expert Review of Australia’s Vocational Education and Training System</w:t>
      </w:r>
      <w:r w:rsidR="00E85FF0" w:rsidRPr="00E85FF0">
        <w:t>.</w:t>
      </w:r>
    </w:p>
    <w:p w14:paraId="1C3F6A4F" w14:textId="77777777" w:rsidR="00E85FF0" w:rsidRPr="00E85FF0" w:rsidRDefault="00E85FF0" w:rsidP="00001FA7">
      <w:pPr>
        <w:pStyle w:val="Reference"/>
      </w:pPr>
      <w:r w:rsidRPr="00E85FF0">
        <w:t xml:space="preserve">TasTAFE 2019, </w:t>
      </w:r>
      <w:r w:rsidRPr="00E85FF0">
        <w:rPr>
          <w:i/>
          <w:iCs/>
        </w:rPr>
        <w:t>Annual Report 2018-19</w:t>
      </w:r>
      <w:r w:rsidRPr="00E85FF0">
        <w:t>.</w:t>
      </w:r>
    </w:p>
    <w:p w14:paraId="47DE1A1D" w14:textId="77777777" w:rsidR="00E85FF0" w:rsidRPr="00E85FF0" w:rsidRDefault="00E85FF0" w:rsidP="00001FA7">
      <w:pPr>
        <w:pStyle w:val="Reference"/>
      </w:pPr>
      <w:r w:rsidRPr="00E85FF0">
        <w:t xml:space="preserve">TBCITB (Tasmanian Building &amp; Construction Industry Training Board) 2020, </w:t>
      </w:r>
      <w:r w:rsidRPr="00E85FF0">
        <w:rPr>
          <w:i/>
          <w:iCs/>
        </w:rPr>
        <w:t>Levy FAQs</w:t>
      </w:r>
      <w:r w:rsidRPr="00E85FF0">
        <w:t>, https://www.tbcitb.com.au/levy/faqs/ (accessed 21 April 2020).</w:t>
      </w:r>
    </w:p>
    <w:p w14:paraId="2E9C93F7" w14:textId="77777777" w:rsidR="00E85FF0" w:rsidRPr="00E85FF0" w:rsidRDefault="00E85FF0" w:rsidP="00001FA7">
      <w:pPr>
        <w:pStyle w:val="Reference"/>
      </w:pPr>
      <w:r w:rsidRPr="00E85FF0">
        <w:t xml:space="preserve">TDA (TAFE Directors Australia) 2020, </w:t>
      </w:r>
      <w:r w:rsidRPr="00E85FF0">
        <w:rPr>
          <w:i/>
          <w:iCs/>
        </w:rPr>
        <w:t>Newsletter 27 April</w:t>
      </w:r>
      <w:r w:rsidRPr="00E85FF0">
        <w:t>.</w:t>
      </w:r>
    </w:p>
    <w:p w14:paraId="47E544DE" w14:textId="77777777" w:rsidR="00E85FF0" w:rsidRPr="00E85FF0" w:rsidRDefault="00E85FF0" w:rsidP="00001FA7">
      <w:pPr>
        <w:pStyle w:val="Reference"/>
      </w:pPr>
      <w:r w:rsidRPr="00E85FF0">
        <w:t xml:space="preserve">TEQSA (Tertiary Education Quality and Standards Agency) 2017, </w:t>
      </w:r>
      <w:r w:rsidRPr="00E85FF0">
        <w:rPr>
          <w:i/>
          <w:iCs/>
        </w:rPr>
        <w:t>FAQs</w:t>
      </w:r>
      <w:r w:rsidRPr="00E85FF0">
        <w:t>, https://www.teqsa.gov.au/faqs (accessed 2 March 2020).</w:t>
      </w:r>
    </w:p>
    <w:p w14:paraId="418FE632" w14:textId="3E451A4D" w:rsidR="00E85FF0" w:rsidRPr="00E85FF0" w:rsidRDefault="00E85FF0" w:rsidP="00001FA7">
      <w:pPr>
        <w:pStyle w:val="Reference"/>
      </w:pPr>
      <w:r w:rsidRPr="00E85FF0">
        <w:t xml:space="preserve">Tierney, G. 2017, </w:t>
      </w:r>
      <w:r w:rsidRPr="00E85FF0">
        <w:rPr>
          <w:i/>
          <w:iCs/>
        </w:rPr>
        <w:t>More support for Victorian apprentices</w:t>
      </w:r>
      <w:r w:rsidRPr="00E85FF0">
        <w:t>, https://www.premier.vic.gov.au/</w:t>
      </w:r>
      <w:r w:rsidR="00605011">
        <w:br/>
      </w:r>
      <w:r w:rsidRPr="00E85FF0">
        <w:t>more-support-for-victorian-apprentices/ (accessed 8 May 2020).</w:t>
      </w:r>
    </w:p>
    <w:p w14:paraId="487ED512" w14:textId="127D8042" w:rsidR="00E85FF0" w:rsidRPr="00E85FF0" w:rsidRDefault="00E85FF0" w:rsidP="00001FA7">
      <w:pPr>
        <w:pStyle w:val="Reference"/>
      </w:pPr>
      <w:r w:rsidRPr="00E85FF0">
        <w:t xml:space="preserve">Toner, D.P. 2003, </w:t>
      </w:r>
      <w:r w:rsidRPr="00E85FF0">
        <w:rPr>
          <w:i/>
          <w:iCs/>
        </w:rPr>
        <w:t>Declining Apprentice Training Rates: Causes, Consequences and Solutions</w:t>
      </w:r>
      <w:r w:rsidRPr="00E85FF0">
        <w:t>, University of Western Sydney.</w:t>
      </w:r>
    </w:p>
    <w:p w14:paraId="44C0E343" w14:textId="77777777" w:rsidR="00E85FF0" w:rsidRPr="00E85FF0" w:rsidRDefault="00E85FF0" w:rsidP="00001FA7">
      <w:pPr>
        <w:pStyle w:val="Reference"/>
      </w:pPr>
      <w:r w:rsidRPr="00E85FF0">
        <w:t xml:space="preserve">Toner, P. 2018, </w:t>
      </w:r>
      <w:r w:rsidRPr="00E85FF0">
        <w:rPr>
          <w:i/>
          <w:iCs/>
        </w:rPr>
        <w:t>How Economics Explains Failure of the Publicly Funded Privately Delivered Training Market</w:t>
      </w:r>
      <w:r w:rsidRPr="00E85FF0">
        <w:t>, University of Melbourne.</w:t>
      </w:r>
    </w:p>
    <w:p w14:paraId="36DB655F" w14:textId="77777777" w:rsidR="00E85FF0" w:rsidRPr="00E85FF0" w:rsidRDefault="00E85FF0" w:rsidP="00001FA7">
      <w:pPr>
        <w:pStyle w:val="Reference"/>
      </w:pPr>
      <w:r w:rsidRPr="00E85FF0">
        <w:t xml:space="preserve">Tony Powers and Associates 2011, </w:t>
      </w:r>
      <w:r w:rsidRPr="00E85FF0">
        <w:rPr>
          <w:i/>
          <w:iCs/>
        </w:rPr>
        <w:t>‘The Way Ahead’ Mentoring of Aboriginal Apprentices and Trainees: Follow Up and Assessment</w:t>
      </w:r>
      <w:r w:rsidRPr="00E85FF0">
        <w:t>.</w:t>
      </w:r>
    </w:p>
    <w:p w14:paraId="19CCB3CC" w14:textId="77777777" w:rsidR="00E85FF0" w:rsidRPr="00E85FF0" w:rsidRDefault="00E85FF0" w:rsidP="00001FA7">
      <w:pPr>
        <w:pStyle w:val="Reference"/>
      </w:pPr>
      <w:r w:rsidRPr="00E85FF0">
        <w:t xml:space="preserve">Training and Skills Commission, SA 2017, </w:t>
      </w:r>
      <w:r w:rsidRPr="00E85FF0">
        <w:rPr>
          <w:i/>
          <w:iCs/>
        </w:rPr>
        <w:t>Skills for Future Jobs 2020 Series</w:t>
      </w:r>
      <w:r w:rsidRPr="00E85FF0">
        <w:t>.</w:t>
      </w:r>
    </w:p>
    <w:p w14:paraId="5D1A5B1F" w14:textId="77777777" w:rsidR="00E85FF0" w:rsidRPr="00E85FF0" w:rsidRDefault="00E85FF0" w:rsidP="00001FA7">
      <w:pPr>
        <w:pStyle w:val="Reference"/>
      </w:pPr>
      <w:r w:rsidRPr="00E85FF0">
        <w:t xml:space="preserve">Training and Skills Commission (South Australia) and TSC 2019, </w:t>
      </w:r>
      <w:r w:rsidRPr="00E85FF0">
        <w:rPr>
          <w:i/>
          <w:iCs/>
        </w:rPr>
        <w:t>Future-proofing the South Australian Apprenticeship and Traineeship System, Recommendations Paper 2019</w:t>
      </w:r>
      <w:r w:rsidRPr="00E85FF0">
        <w:t>, Skills for Future Jobs 2020 Series.</w:t>
      </w:r>
    </w:p>
    <w:p w14:paraId="57268F13" w14:textId="77777777" w:rsidR="00E85FF0" w:rsidRPr="00E85FF0" w:rsidRDefault="00E85FF0" w:rsidP="00001FA7">
      <w:pPr>
        <w:pStyle w:val="Reference"/>
      </w:pPr>
      <w:r w:rsidRPr="00E85FF0">
        <w:t xml:space="preserve">Training Services NSW 2012, </w:t>
      </w:r>
      <w:r w:rsidRPr="00E85FF0">
        <w:rPr>
          <w:i/>
          <w:iCs/>
        </w:rPr>
        <w:t>Part-time apprenticeships and traineeships</w:t>
      </w:r>
      <w:r w:rsidRPr="00E85FF0">
        <w:t>, https://www.training.nsw.gov.au/apprenticeships_traineeships/policy/policy_procedures/nominal_terms_parttime.html (accessed 6 May 2020).</w:t>
      </w:r>
    </w:p>
    <w:p w14:paraId="7D4BAB6F" w14:textId="7C0EE492" w:rsidR="00E85FF0" w:rsidRPr="00E85FF0" w:rsidRDefault="0062229D" w:rsidP="00001FA7">
      <w:pPr>
        <w:pStyle w:val="Reference"/>
      </w:pPr>
      <w:r>
        <w:t>—— </w:t>
      </w:r>
      <w:r w:rsidR="00E85FF0" w:rsidRPr="00E85FF0">
        <w:t xml:space="preserve">2018, </w:t>
      </w:r>
      <w:r w:rsidR="00E85FF0" w:rsidRPr="00E85FF0">
        <w:rPr>
          <w:i/>
          <w:iCs/>
        </w:rPr>
        <w:t>Training Plan</w:t>
      </w:r>
      <w:r w:rsidR="00E85FF0" w:rsidRPr="00E85FF0">
        <w:t>, https://www.training.nsw.gov.au/apprenticeships_traineeships/</w:t>
      </w:r>
      <w:r w:rsidR="00605011">
        <w:br/>
      </w:r>
      <w:r w:rsidR="00E85FF0" w:rsidRPr="00E85FF0">
        <w:t>training_providers/training_plans/index.html (accessed 9 April 2020).</w:t>
      </w:r>
    </w:p>
    <w:p w14:paraId="5AFCB1DD" w14:textId="1E135B41" w:rsidR="00E85FF0" w:rsidRPr="00E85FF0" w:rsidRDefault="0062229D" w:rsidP="00001FA7">
      <w:pPr>
        <w:pStyle w:val="Reference"/>
      </w:pPr>
      <w:r>
        <w:t>—— </w:t>
      </w:r>
      <w:r w:rsidR="00E85FF0" w:rsidRPr="00E85FF0">
        <w:t xml:space="preserve">2019, </w:t>
      </w:r>
      <w:r w:rsidR="00E85FF0" w:rsidRPr="00E85FF0">
        <w:rPr>
          <w:i/>
          <w:iCs/>
        </w:rPr>
        <w:t>NSW research project: Pathways for the Future</w:t>
      </w:r>
      <w:r w:rsidR="00E85FF0" w:rsidRPr="00E85FF0">
        <w:t>.</w:t>
      </w:r>
    </w:p>
    <w:p w14:paraId="2B4064E5" w14:textId="5CB4F12C" w:rsidR="00E85FF0" w:rsidRPr="00E85FF0" w:rsidRDefault="0062229D" w:rsidP="00001FA7">
      <w:pPr>
        <w:pStyle w:val="Reference"/>
      </w:pPr>
      <w:r>
        <w:t>—— </w:t>
      </w:r>
      <w:r w:rsidR="00E85FF0" w:rsidRPr="00E85FF0">
        <w:t xml:space="preserve">2020, </w:t>
      </w:r>
      <w:r w:rsidR="00E85FF0" w:rsidRPr="00E85FF0">
        <w:rPr>
          <w:i/>
          <w:iCs/>
        </w:rPr>
        <w:t>Smart and Skilled - NSW Skills List</w:t>
      </w:r>
      <w:r w:rsidR="00E85FF0" w:rsidRPr="00E85FF0">
        <w:t>, NSW Government.</w:t>
      </w:r>
    </w:p>
    <w:p w14:paraId="606B7776" w14:textId="77777777" w:rsidR="00E85FF0" w:rsidRPr="00E85FF0" w:rsidRDefault="00E85FF0" w:rsidP="00001FA7">
      <w:pPr>
        <w:pStyle w:val="Reference"/>
      </w:pPr>
      <w:r w:rsidRPr="00E85FF0">
        <w:t xml:space="preserve">Trendle, B. 2014, </w:t>
      </w:r>
      <w:r w:rsidRPr="00E85FF0">
        <w:rPr>
          <w:i/>
          <w:iCs/>
        </w:rPr>
        <w:t>The effect of a mentoring program on Indigenous apprenticeship completion in Queensland</w:t>
      </w:r>
      <w:r w:rsidRPr="00E85FF0">
        <w:t>, NCVER, Adelaide.</w:t>
      </w:r>
    </w:p>
    <w:p w14:paraId="15D2D4A5" w14:textId="6263A4C1" w:rsidR="00E85FF0" w:rsidRPr="00605011" w:rsidRDefault="00E85FF0" w:rsidP="00001FA7">
      <w:pPr>
        <w:pStyle w:val="Reference"/>
        <w:rPr>
          <w:spacing w:val="-4"/>
        </w:rPr>
      </w:pPr>
      <w:r w:rsidRPr="00605011">
        <w:rPr>
          <w:spacing w:val="-4"/>
        </w:rPr>
        <w:t xml:space="preserve">Trudzik, L. 2015, </w:t>
      </w:r>
      <w:r w:rsidRPr="00605011">
        <w:rPr>
          <w:i/>
          <w:iCs/>
          <w:spacing w:val="-4"/>
        </w:rPr>
        <w:t>State of the tertiary education market</w:t>
      </w:r>
      <w:r w:rsidRPr="00605011">
        <w:rPr>
          <w:spacing w:val="-4"/>
        </w:rPr>
        <w:t>, https://www.acilallen.com.au/</w:t>
      </w:r>
      <w:r w:rsidR="00605011" w:rsidRPr="00605011">
        <w:rPr>
          <w:spacing w:val="-4"/>
        </w:rPr>
        <w:br/>
      </w:r>
      <w:r w:rsidRPr="00605011">
        <w:rPr>
          <w:spacing w:val="-4"/>
        </w:rPr>
        <w:t>insights/australias-private-education-and-training-industry (accessed 6 November 2019).</w:t>
      </w:r>
    </w:p>
    <w:p w14:paraId="54346B32" w14:textId="77777777" w:rsidR="00E85FF0" w:rsidRPr="00E85FF0" w:rsidRDefault="00E85FF0" w:rsidP="00001FA7">
      <w:pPr>
        <w:pStyle w:val="Reference"/>
      </w:pPr>
      <w:r w:rsidRPr="00E85FF0">
        <w:t xml:space="preserve">Turnbull, S. 2012, ‘Mining industry poaching our farmhands’, </w:t>
      </w:r>
      <w:r w:rsidRPr="00E85FF0">
        <w:rPr>
          <w:i/>
          <w:iCs/>
        </w:rPr>
        <w:t>ABC News</w:t>
      </w:r>
      <w:r w:rsidRPr="00E85FF0">
        <w:t>, 20 July.</w:t>
      </w:r>
    </w:p>
    <w:p w14:paraId="7A015246" w14:textId="77777777" w:rsidR="00E85FF0" w:rsidRPr="00E85FF0" w:rsidRDefault="00E85FF0" w:rsidP="00001FA7">
      <w:pPr>
        <w:pStyle w:val="Reference"/>
      </w:pPr>
      <w:r w:rsidRPr="00E85FF0">
        <w:t xml:space="preserve">Universities Australia 2019, </w:t>
      </w:r>
      <w:r w:rsidRPr="00E85FF0">
        <w:rPr>
          <w:i/>
          <w:iCs/>
        </w:rPr>
        <w:t>Higher Education: Facts and Figures July 2019</w:t>
      </w:r>
      <w:r w:rsidRPr="00E85FF0">
        <w:t>, Universities Australia, Canberra.</w:t>
      </w:r>
    </w:p>
    <w:p w14:paraId="1FBE43F6" w14:textId="77777777" w:rsidR="00E85FF0" w:rsidRPr="00E85FF0" w:rsidRDefault="00E85FF0" w:rsidP="00001FA7">
      <w:pPr>
        <w:pStyle w:val="Reference"/>
      </w:pPr>
      <w:r w:rsidRPr="00E85FF0">
        <w:t xml:space="preserve">Victoria State Government 2019, </w:t>
      </w:r>
      <w:r w:rsidRPr="00E85FF0">
        <w:rPr>
          <w:i/>
          <w:iCs/>
        </w:rPr>
        <w:t>Summary: Skills First Evaluation</w:t>
      </w:r>
      <w:r w:rsidRPr="00E85FF0">
        <w:t>, https://www.education.vic.gov.au/training/providers/funding/Pages/skillsfirst.aspx?Redirect=1 (accessed 5 March 2019).</w:t>
      </w:r>
    </w:p>
    <w:p w14:paraId="61420A02" w14:textId="3F92B6AB" w:rsidR="00E85FF0" w:rsidRPr="00E85FF0" w:rsidRDefault="0062229D" w:rsidP="00001FA7">
      <w:pPr>
        <w:pStyle w:val="Reference"/>
      </w:pPr>
      <w:r>
        <w:t>—— </w:t>
      </w:r>
      <w:r w:rsidR="00E85FF0" w:rsidRPr="00E85FF0">
        <w:t xml:space="preserve">2020, </w:t>
      </w:r>
      <w:r w:rsidR="00E85FF0" w:rsidRPr="00E85FF0">
        <w:rPr>
          <w:i/>
          <w:iCs/>
        </w:rPr>
        <w:t>Skilling up Victorians to get through the Coronavirus Crisis</w:t>
      </w:r>
      <w:r w:rsidR="00E85FF0" w:rsidRPr="00E85FF0">
        <w:t>, https://www.premier.vic.gov.au/skilling-up-victorians-to-get-through-the-coronavirus-crisis/ (accessed 21 April 2020).</w:t>
      </w:r>
    </w:p>
    <w:p w14:paraId="3D86E02B" w14:textId="77777777" w:rsidR="00E85FF0" w:rsidRPr="00E85FF0" w:rsidRDefault="00E85FF0" w:rsidP="00001FA7">
      <w:pPr>
        <w:pStyle w:val="Reference"/>
      </w:pPr>
      <w:r w:rsidRPr="00E85FF0">
        <w:t xml:space="preserve">Victorian Auditor-General 2014, </w:t>
      </w:r>
      <w:r w:rsidRPr="00E85FF0">
        <w:rPr>
          <w:i/>
          <w:iCs/>
        </w:rPr>
        <w:t>Apprenticeship and Traineeship Completion</w:t>
      </w:r>
      <w:r w:rsidRPr="00E85FF0">
        <w:t>, Melbourne.</w:t>
      </w:r>
    </w:p>
    <w:p w14:paraId="7A52AB9B" w14:textId="77777777" w:rsidR="00E85FF0" w:rsidRPr="00E85FF0" w:rsidRDefault="00E85FF0" w:rsidP="00001FA7">
      <w:pPr>
        <w:pStyle w:val="Reference"/>
      </w:pPr>
      <w:r w:rsidRPr="00E85FF0">
        <w:t xml:space="preserve">Victorian Government 2008, </w:t>
      </w:r>
      <w:r w:rsidRPr="00E85FF0">
        <w:rPr>
          <w:i/>
          <w:iCs/>
        </w:rPr>
        <w:t>Securing jobs for your future: skills for Victoria</w:t>
      </w:r>
      <w:r w:rsidRPr="00E85FF0">
        <w:t>, Department of Innovation, Industry and Regional Development.</w:t>
      </w:r>
    </w:p>
    <w:p w14:paraId="508E5F48" w14:textId="77777777" w:rsidR="00E85FF0" w:rsidRPr="00E85FF0" w:rsidRDefault="00E85FF0" w:rsidP="00001FA7">
      <w:pPr>
        <w:pStyle w:val="Reference"/>
      </w:pPr>
      <w:r w:rsidRPr="00E85FF0">
        <w:t xml:space="preserve">Victorian Registration and Qualifications Authority 2019, </w:t>
      </w:r>
      <w:r w:rsidRPr="00E85FF0">
        <w:rPr>
          <w:i/>
          <w:iCs/>
        </w:rPr>
        <w:t>Minimum hours for employment and training</w:t>
      </w:r>
      <w:r w:rsidRPr="00E85FF0">
        <w:t>, https://www.vrqa.vic.gov.au:443/apprenticeships/Pages/minimum-hours-for-employment-and-training.aspx (accessed 6 May 2020).</w:t>
      </w:r>
    </w:p>
    <w:p w14:paraId="00EA1E4F" w14:textId="77777777" w:rsidR="00E85FF0" w:rsidRPr="00E85FF0" w:rsidRDefault="00E85FF0" w:rsidP="00001FA7">
      <w:pPr>
        <w:pStyle w:val="Reference"/>
      </w:pPr>
      <w:r w:rsidRPr="00E85FF0">
        <w:t xml:space="preserve">Victorian TAFE Association 2017, </w:t>
      </w:r>
      <w:r w:rsidRPr="00E85FF0">
        <w:rPr>
          <w:i/>
          <w:iCs/>
        </w:rPr>
        <w:t>Review of the National Vocational Education and Training Regulator Act 2011: Victorian TAFE Association Response</w:t>
      </w:r>
      <w:r w:rsidRPr="00E85FF0">
        <w:t>.</w:t>
      </w:r>
    </w:p>
    <w:p w14:paraId="30996550" w14:textId="77777777" w:rsidR="00E85FF0" w:rsidRPr="00E85FF0" w:rsidRDefault="00E85FF0" w:rsidP="00001FA7">
      <w:pPr>
        <w:pStyle w:val="Reference"/>
      </w:pPr>
      <w:r w:rsidRPr="00E85FF0">
        <w:t xml:space="preserve">Vu, T.B., Hammes, D.L. and Im, E.I. 2012, ‘Vocational or university education? A new look at their effects on economic growth’, </w:t>
      </w:r>
      <w:r w:rsidRPr="00E85FF0">
        <w:rPr>
          <w:i/>
          <w:iCs/>
        </w:rPr>
        <w:t>Economics Letters</w:t>
      </w:r>
      <w:r w:rsidRPr="00E85FF0">
        <w:t>, vol. 117, no. 2, pp. 426–428.</w:t>
      </w:r>
    </w:p>
    <w:p w14:paraId="07D072C7" w14:textId="77777777" w:rsidR="00E85FF0" w:rsidRPr="00E85FF0" w:rsidRDefault="00E85FF0" w:rsidP="00001FA7">
      <w:pPr>
        <w:pStyle w:val="Reference"/>
      </w:pPr>
      <w:r w:rsidRPr="00E85FF0">
        <w:t xml:space="preserve">WACTF (WA Construction Training Fund) 2020, </w:t>
      </w:r>
      <w:r w:rsidRPr="00E85FF0">
        <w:rPr>
          <w:i/>
          <w:iCs/>
        </w:rPr>
        <w:t>BCITF Levy</w:t>
      </w:r>
      <w:r w:rsidRPr="00E85FF0">
        <w:t>, https://ctf.wa.gov.au/industry/bcitf-levy/ (accessed 21 April 2020).</w:t>
      </w:r>
    </w:p>
    <w:p w14:paraId="62CFEA8F" w14:textId="5E993C4D" w:rsidR="00E85FF0" w:rsidRPr="00E85FF0" w:rsidRDefault="00E85FF0" w:rsidP="00001FA7">
      <w:pPr>
        <w:pStyle w:val="Reference"/>
      </w:pPr>
      <w:r w:rsidRPr="00E85FF0">
        <w:t xml:space="preserve">Walker, J. 2019, </w:t>
      </w:r>
      <w:r w:rsidRPr="00E85FF0">
        <w:rPr>
          <w:i/>
          <w:iCs/>
        </w:rPr>
        <w:t>Review of the Building and Construction Industry Training Fund and Levy Collection Act 1990</w:t>
      </w:r>
      <w:r w:rsidRPr="00E85FF0">
        <w:t>, WA Government, Perth, https://www.parliament.wa.gov.au/</w:t>
      </w:r>
      <w:r w:rsidR="00605011">
        <w:br/>
      </w:r>
      <w:r w:rsidRPr="00E85FF0">
        <w:t>publications/tabledpapers.nsf/displaypaper/4013495cac3fbb4f7cc13335482584c8000693f4/$file/tp-3495.pdf (accessed 26 May 2020).</w:t>
      </w:r>
    </w:p>
    <w:p w14:paraId="5D66633A" w14:textId="77777777" w:rsidR="00E85FF0" w:rsidRPr="00E85FF0" w:rsidRDefault="00E85FF0" w:rsidP="00001FA7">
      <w:pPr>
        <w:pStyle w:val="Reference"/>
      </w:pPr>
      <w:r w:rsidRPr="00E85FF0">
        <w:t xml:space="preserve">Wei, H. 2010, </w:t>
      </w:r>
      <w:r w:rsidRPr="00E85FF0">
        <w:rPr>
          <w:i/>
          <w:iCs/>
        </w:rPr>
        <w:t>Measuring Economic Returns to Post-School Education in Australia</w:t>
      </w:r>
      <w:r w:rsidRPr="00E85FF0">
        <w:t>, Cat. no. 1351.0.55.032, Australian Bureau of Statistics, Canberra.</w:t>
      </w:r>
    </w:p>
    <w:p w14:paraId="3BF98030" w14:textId="77777777" w:rsidR="00E85FF0" w:rsidRPr="00E85FF0" w:rsidRDefault="00E85FF0" w:rsidP="00001FA7">
      <w:pPr>
        <w:pStyle w:val="Reference"/>
      </w:pPr>
      <w:r w:rsidRPr="00E85FF0">
        <w:t xml:space="preserve">Weil, D., Fung, A., Graham, M. and Fagotto, E. 2006, ‘The Effectiveness of Regulatory Disclosure Policies’, </w:t>
      </w:r>
      <w:r w:rsidRPr="00E85FF0">
        <w:rPr>
          <w:i/>
          <w:iCs/>
        </w:rPr>
        <w:t>Journal of Policy Analysis and Management</w:t>
      </w:r>
      <w:r w:rsidRPr="00E85FF0">
        <w:t>, vol. 25, no. 1, pp. 155–181.</w:t>
      </w:r>
    </w:p>
    <w:p w14:paraId="6DB77C4A" w14:textId="77777777" w:rsidR="00E85FF0" w:rsidRPr="00E85FF0" w:rsidRDefault="00E85FF0" w:rsidP="00001FA7">
      <w:pPr>
        <w:pStyle w:val="Reference"/>
      </w:pPr>
      <w:r w:rsidRPr="00E85FF0">
        <w:t xml:space="preserve">Wellings, P., Black, R., Craven, G., Freshwater, D. and Harding, S. 2019, </w:t>
      </w:r>
      <w:r w:rsidRPr="00E85FF0">
        <w:rPr>
          <w:i/>
          <w:iCs/>
        </w:rPr>
        <w:t>Performance-based funding for the commonwealth grant scheme</w:t>
      </w:r>
      <w:r w:rsidRPr="00E85FF0">
        <w:t>, Department of Education, Canberra.</w:t>
      </w:r>
    </w:p>
    <w:p w14:paraId="33280E55" w14:textId="17776FED" w:rsidR="00E85FF0" w:rsidRPr="00E85FF0" w:rsidRDefault="00E85FF0" w:rsidP="00001FA7">
      <w:pPr>
        <w:pStyle w:val="Reference"/>
      </w:pPr>
      <w:r w:rsidRPr="00E85FF0">
        <w:t xml:space="preserve">Westergaard-Nielsen, N. and Rasmussen, A.R. 1997, </w:t>
      </w:r>
      <w:r w:rsidRPr="00E85FF0">
        <w:rPr>
          <w:i/>
          <w:iCs/>
        </w:rPr>
        <w:t>The impact of subsidies on Apprenticeship Training</w:t>
      </w:r>
      <w:r w:rsidRPr="00E85FF0">
        <w:t>, Copenhagen.</w:t>
      </w:r>
    </w:p>
    <w:p w14:paraId="22BA98A4" w14:textId="77777777" w:rsidR="00E85FF0" w:rsidRPr="00E85FF0" w:rsidRDefault="00E85FF0" w:rsidP="00001FA7">
      <w:pPr>
        <w:pStyle w:val="Reference"/>
      </w:pPr>
      <w:r w:rsidRPr="00E85FF0">
        <w:t xml:space="preserve">Western Australia Department of Training and Workforce Development 2018, </w:t>
      </w:r>
      <w:r w:rsidRPr="00E85FF0">
        <w:rPr>
          <w:i/>
          <w:iCs/>
        </w:rPr>
        <w:t>Fact Sheet: School based apprenticeships and traineeships: Minimum hours per week</w:t>
      </w:r>
      <w:r w:rsidRPr="00E85FF0">
        <w:t>.</w:t>
      </w:r>
    </w:p>
    <w:p w14:paraId="6B7E832C" w14:textId="77777777" w:rsidR="00E85FF0" w:rsidRPr="00E85FF0" w:rsidRDefault="00E85FF0" w:rsidP="00001FA7">
      <w:pPr>
        <w:pStyle w:val="Reference"/>
      </w:pPr>
      <w:r w:rsidRPr="00E85FF0">
        <w:t xml:space="preserve">Wheelahan, L. and Moodie, G. 2011, </w:t>
      </w:r>
      <w:r w:rsidRPr="00E85FF0">
        <w:rPr>
          <w:i/>
          <w:iCs/>
        </w:rPr>
        <w:t>The quality of teaching in VET</w:t>
      </w:r>
      <w:r w:rsidRPr="00E85FF0">
        <w:t>, Final Report and Evaluations, Australian College of Educators, Mawson.</w:t>
      </w:r>
    </w:p>
    <w:p w14:paraId="6F7B26A4" w14:textId="77777777" w:rsidR="00E85FF0" w:rsidRPr="00605011" w:rsidRDefault="00E85FF0" w:rsidP="00001FA7">
      <w:pPr>
        <w:pStyle w:val="Reference"/>
        <w:rPr>
          <w:spacing w:val="-6"/>
        </w:rPr>
      </w:pPr>
      <w:r w:rsidRPr="00605011">
        <w:rPr>
          <w:spacing w:val="-6"/>
        </w:rPr>
        <w:t xml:space="preserve">WHO (World Health Organization) 2020, </w:t>
      </w:r>
      <w:r w:rsidRPr="00605011">
        <w:rPr>
          <w:i/>
          <w:iCs/>
          <w:spacing w:val="-6"/>
        </w:rPr>
        <w:t>Coronavirus disease (COVID-19) Situation Report 120</w:t>
      </w:r>
      <w:r w:rsidRPr="00605011">
        <w:rPr>
          <w:spacing w:val="-6"/>
        </w:rPr>
        <w:t>.</w:t>
      </w:r>
    </w:p>
    <w:p w14:paraId="628664ED" w14:textId="77777777" w:rsidR="00E85FF0" w:rsidRPr="00E85FF0" w:rsidRDefault="00E85FF0" w:rsidP="00001FA7">
      <w:pPr>
        <w:pStyle w:val="Reference"/>
      </w:pPr>
      <w:r w:rsidRPr="00E85FF0">
        <w:t xml:space="preserve">Wilkins, R. 2015, </w:t>
      </w:r>
      <w:r w:rsidRPr="00E85FF0">
        <w:rPr>
          <w:i/>
          <w:iCs/>
        </w:rPr>
        <w:t>The Household, Income and Labour Dynamics in Australia Survey: Selected Findings from Waves 1 to 12</w:t>
      </w:r>
      <w:r w:rsidRPr="00E85FF0">
        <w:t>, Melbourne Institute of Applied Economic and Social Research, The University of Melbourne.</w:t>
      </w:r>
    </w:p>
    <w:p w14:paraId="58DAC1F8" w14:textId="337D620B" w:rsidR="00E85FF0" w:rsidRPr="00E85FF0" w:rsidRDefault="0062229D" w:rsidP="00001FA7">
      <w:pPr>
        <w:pStyle w:val="Reference"/>
      </w:pPr>
      <w:r>
        <w:t>—— </w:t>
      </w:r>
      <w:r w:rsidR="00E85FF0" w:rsidRPr="00E85FF0">
        <w:t xml:space="preserve">2016, </w:t>
      </w:r>
      <w:r w:rsidR="00E85FF0" w:rsidRPr="00E85FF0">
        <w:rPr>
          <w:i/>
          <w:iCs/>
        </w:rPr>
        <w:t>The Household, Income and Labour Dynamics in Australia Survey: Selected Findings from Waves 1 to 14</w:t>
      </w:r>
      <w:r w:rsidR="00E85FF0" w:rsidRPr="00E85FF0">
        <w:t>, Melbourne Institute of Applied Economic and Social Research, The University of Melbourne.</w:t>
      </w:r>
    </w:p>
    <w:p w14:paraId="5B503A2F" w14:textId="077E2446" w:rsidR="00E85FF0" w:rsidRPr="00E85FF0" w:rsidRDefault="0062229D" w:rsidP="00001FA7">
      <w:pPr>
        <w:pStyle w:val="Reference"/>
      </w:pPr>
      <w:r>
        <w:t>—— </w:t>
      </w:r>
      <w:r w:rsidR="00E85FF0" w:rsidRPr="00E85FF0">
        <w:t xml:space="preserve">2017, </w:t>
      </w:r>
      <w:r w:rsidR="00E85FF0" w:rsidRPr="00E85FF0">
        <w:rPr>
          <w:i/>
          <w:iCs/>
        </w:rPr>
        <w:t>The Household, Income and Labour Dynamics in Australia Survey: Selected Findings from Waves 1 to 15</w:t>
      </w:r>
      <w:r w:rsidR="00E85FF0" w:rsidRPr="00E85FF0">
        <w:t>, Melbourne Institute of Applied Economic and Social Research, The University of Melbourne.</w:t>
      </w:r>
    </w:p>
    <w:p w14:paraId="2FD4F6EA" w14:textId="3A44066F" w:rsidR="00E85FF0" w:rsidRPr="00E85FF0" w:rsidRDefault="00E85FF0" w:rsidP="00001FA7">
      <w:pPr>
        <w:pStyle w:val="Reference"/>
      </w:pPr>
      <w:r w:rsidRPr="00E85FF0">
        <w:t xml:space="preserve">—— and Lass, I. 2018, </w:t>
      </w:r>
      <w:r w:rsidRPr="00E85FF0">
        <w:rPr>
          <w:i/>
          <w:iCs/>
        </w:rPr>
        <w:t>The Household, Income and Labour Dynamics in Australia Survey: Selected Findings from Waves 1 to 16</w:t>
      </w:r>
      <w:r w:rsidRPr="00E85FF0">
        <w:t>, Melbourne Institute of Applied Economic and Social Research, The University of Melbourne.</w:t>
      </w:r>
    </w:p>
    <w:p w14:paraId="181140AF" w14:textId="77777777" w:rsidR="00E85FF0" w:rsidRPr="00E85FF0" w:rsidRDefault="00E85FF0" w:rsidP="00001FA7">
      <w:pPr>
        <w:pStyle w:val="Reference"/>
      </w:pPr>
      <w:r w:rsidRPr="00E85FF0">
        <w:t xml:space="preserve">Winston, C. 2008, ‘The Efficacy of Information Policy: A Review of Archon Fung, Mary Graham, and David Weil’s Full Disclosure: The Perils and Promise of Transparency’, </w:t>
      </w:r>
      <w:r w:rsidRPr="00E85FF0">
        <w:rPr>
          <w:i/>
          <w:iCs/>
        </w:rPr>
        <w:t>Journal of Economic Literature</w:t>
      </w:r>
      <w:r w:rsidRPr="00E85FF0">
        <w:t>, vol. 46, no. 3, pp. 704–717.</w:t>
      </w:r>
    </w:p>
    <w:p w14:paraId="68EB2C99" w14:textId="5DE67E80" w:rsidR="00E85FF0" w:rsidRPr="00E85FF0" w:rsidRDefault="00E85FF0" w:rsidP="00001FA7">
      <w:pPr>
        <w:pStyle w:val="Reference"/>
      </w:pPr>
      <w:r w:rsidRPr="00E85FF0">
        <w:t xml:space="preserve">Wolter, S. and Ryan, P. 2010, ‘Apprenticeship’, </w:t>
      </w:r>
      <w:r w:rsidRPr="00E85FF0">
        <w:rPr>
          <w:i/>
          <w:iCs/>
        </w:rPr>
        <w:t>Handbook of the Economics of Education (eds. Hanushek, E., Machin, S. and Woessmann, L.)</w:t>
      </w:r>
      <w:r w:rsidRPr="00E85FF0">
        <w:t>, Elsevier.</w:t>
      </w:r>
    </w:p>
    <w:p w14:paraId="211ADE2C" w14:textId="77777777" w:rsidR="00E85FF0" w:rsidRPr="00E85FF0" w:rsidRDefault="00E85FF0" w:rsidP="00001FA7">
      <w:pPr>
        <w:pStyle w:val="Reference"/>
      </w:pPr>
      <w:r w:rsidRPr="00E85FF0">
        <w:t xml:space="preserve">Wong, L. 2020, ‘Fine-dining restaurants turn to takeaway to keep staff employed during virus lockdown’, </w:t>
      </w:r>
      <w:r w:rsidRPr="00E85FF0">
        <w:rPr>
          <w:i/>
          <w:iCs/>
        </w:rPr>
        <w:t>ABC News</w:t>
      </w:r>
      <w:r w:rsidRPr="00E85FF0">
        <w:t>, 4 May.</w:t>
      </w:r>
    </w:p>
    <w:p w14:paraId="78628B93" w14:textId="6441914F" w:rsidR="00ED5F8E" w:rsidRPr="00ED5F8E" w:rsidRDefault="00E85FF0" w:rsidP="00001FA7">
      <w:pPr>
        <w:pStyle w:val="Reference"/>
      </w:pPr>
      <w:r w:rsidRPr="00E85FF0">
        <w:t xml:space="preserve">Woolcott 2017, </w:t>
      </w:r>
      <w:r w:rsidRPr="00E85FF0">
        <w:rPr>
          <w:i/>
          <w:iCs/>
        </w:rPr>
        <w:t>Drivers of Participation and Completion of VET</w:t>
      </w:r>
      <w:r w:rsidRPr="00E85FF0">
        <w:t>, Woolcott R</w:t>
      </w:r>
      <w:r w:rsidR="009E77B9">
        <w:t>esearch and Engagement, Sydney.</w:t>
      </w:r>
    </w:p>
    <w:sectPr w:rsidR="00ED5F8E" w:rsidRPr="00ED5F8E" w:rsidSect="00ED5F8E">
      <w:headerReference w:type="even" r:id="rId170"/>
      <w:headerReference w:type="default" r:id="rId171"/>
      <w:footerReference w:type="even" r:id="rId172"/>
      <w:footerReference w:type="default" r:id="rId173"/>
      <w:type w:val="oddPage"/>
      <w:pgSz w:w="11907" w:h="16840" w:code="9"/>
      <w:pgMar w:top="1985" w:right="1304" w:bottom="1247" w:left="1814" w:header="1701" w:footer="397" w:gutter="0"/>
      <w:pgNumType w:chapSep="period"/>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1A99E25" w14:textId="77777777" w:rsidR="00AB5FF4" w:rsidRDefault="00AB5FF4">
      <w:r>
        <w:separator/>
      </w:r>
    </w:p>
  </w:endnote>
  <w:endnote w:type="continuationSeparator" w:id="0">
    <w:p w14:paraId="675D8664" w14:textId="77777777" w:rsidR="00AB5FF4" w:rsidRDefault="00AB5FF4">
      <w:r>
        <w:continuationSeparator/>
      </w:r>
    </w:p>
  </w:endnote>
  <w:endnote w:type="continuationNotice" w:id="1">
    <w:p w14:paraId="4A26F40B" w14:textId="77777777" w:rsidR="00AB5FF4" w:rsidRDefault="00AB5FF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T Extra">
    <w:panose1 w:val="05050102010205020202"/>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rebuchet MS">
    <w:panose1 w:val="020B0603020202020204"/>
    <w:charset w:val="00"/>
    <w:family w:val="swiss"/>
    <w:pitch w:val="variable"/>
    <w:sig w:usb0="00000687" w:usb1="00000000" w:usb2="00000000" w:usb3="00000000" w:csb0="0000009F" w:csb1="00000000"/>
  </w:font>
  <w:font w:name="Segoe UI">
    <w:panose1 w:val="020B0502040204020203"/>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Avenir Next">
    <w:altName w:val="Calibri"/>
    <w:charset w:val="00"/>
    <w:family w:val="swiss"/>
    <w:pitch w:val="variable"/>
    <w:sig w:usb0="8000002F" w:usb1="5000204A" w:usb2="00000000" w:usb3="00000000" w:csb0="0000009B" w:csb1="00000000"/>
  </w:font>
  <w:font w:name="MS Mincho">
    <w:altName w:val="ＭＳ 明朝"/>
    <w:panose1 w:val="02020609040205080304"/>
    <w:charset w:val="80"/>
    <w:family w:val="roman"/>
    <w:notTrueType/>
    <w:pitch w:val="fixed"/>
    <w:sig w:usb0="00000001" w:usb1="08070000" w:usb2="00000010" w:usb3="00000000" w:csb0="00020000" w:csb1="00000000"/>
  </w:font>
  <w:font w:name="Helvetica 45 Light">
    <w:altName w:val="Arial"/>
    <w:panose1 w:val="00000000000000000000"/>
    <w:charset w:val="00"/>
    <w:family w:val="swiss"/>
    <w:notTrueType/>
    <w:pitch w:val="variable"/>
    <w:sig w:usb0="800000AF" w:usb1="4000204A" w:usb2="00000000" w:usb3="00000000" w:csb0="00000001" w:csb1="00000000"/>
  </w:font>
  <w:font w:name="Wingdings 2">
    <w:panose1 w:val="05020102010507070707"/>
    <w:charset w:val="02"/>
    <w:family w:val="roman"/>
    <w:pitch w:val="variable"/>
    <w:sig w:usb0="00000000" w:usb1="10000000" w:usb2="00000000" w:usb3="00000000" w:csb0="80000000" w:csb1="00000000"/>
  </w:font>
  <w:font w:name="Source Sans Pro Light">
    <w:charset w:val="00"/>
    <w:family w:val="swiss"/>
    <w:pitch w:val="variable"/>
    <w:sig w:usb0="600002F7" w:usb1="02000001"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5703F4" w14:textId="77777777" w:rsidR="00AB5FF4" w:rsidRDefault="00AB5FF4">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AB5FF4" w14:paraId="23BAF6EF" w14:textId="77777777" w:rsidTr="00D908BB">
      <w:trPr>
        <w:trHeight w:hRule="exact" w:val="567"/>
      </w:trPr>
      <w:tc>
        <w:tcPr>
          <w:tcW w:w="510" w:type="dxa"/>
        </w:tcPr>
        <w:p w14:paraId="69065F1D" w14:textId="77777777" w:rsidR="00AB5FF4" w:rsidRPr="007448F7" w:rsidRDefault="00AB5FF4" w:rsidP="00D908BB">
          <w:pPr>
            <w:pStyle w:val="Footer"/>
            <w:tabs>
              <w:tab w:val="left" w:pos="0"/>
            </w:tabs>
            <w:ind w:right="0"/>
            <w:rPr>
              <w:rStyle w:val="PageNumber"/>
              <w:caps w:val="0"/>
            </w:rPr>
          </w:pPr>
          <w:r w:rsidRPr="007448F7">
            <w:rPr>
              <w:rStyle w:val="PageNumber"/>
              <w:caps w:val="0"/>
            </w:rPr>
            <w:fldChar w:fldCharType="begin"/>
          </w:r>
          <w:r w:rsidRPr="007448F7">
            <w:rPr>
              <w:rStyle w:val="PageNumber"/>
              <w:caps w:val="0"/>
            </w:rPr>
            <w:instrText xml:space="preserve">PAGE  </w:instrText>
          </w:r>
          <w:r w:rsidRPr="007448F7">
            <w:rPr>
              <w:rStyle w:val="PageNumber"/>
              <w:caps w:val="0"/>
            </w:rPr>
            <w:fldChar w:fldCharType="separate"/>
          </w:r>
          <w:r w:rsidR="00C10444">
            <w:rPr>
              <w:rStyle w:val="PageNumber"/>
              <w:caps w:val="0"/>
              <w:noProof/>
            </w:rPr>
            <w:t>x</w:t>
          </w:r>
          <w:r w:rsidRPr="007448F7">
            <w:rPr>
              <w:rStyle w:val="PageNumber"/>
              <w:caps w:val="0"/>
            </w:rPr>
            <w:fldChar w:fldCharType="end"/>
          </w:r>
        </w:p>
      </w:tc>
      <w:tc>
        <w:tcPr>
          <w:tcW w:w="7767" w:type="dxa"/>
        </w:tcPr>
        <w:p w14:paraId="347BC8C8" w14:textId="77777777" w:rsidR="00AB5FF4" w:rsidRPr="0013739A" w:rsidRDefault="00AB5FF4" w:rsidP="00D908BB">
          <w:pPr>
            <w:pStyle w:val="Footer"/>
            <w:rPr>
              <w:rFonts w:cs="Arial"/>
            </w:rPr>
          </w:pPr>
          <w:r>
            <w:rPr>
              <w:rFonts w:cs="Arial"/>
            </w:rPr>
            <w:t>naswd review</w:t>
          </w:r>
        </w:p>
      </w:tc>
      <w:tc>
        <w:tcPr>
          <w:tcW w:w="510" w:type="dxa"/>
        </w:tcPr>
        <w:p w14:paraId="0BD2740E" w14:textId="77777777" w:rsidR="00AB5FF4" w:rsidRDefault="00AB5FF4" w:rsidP="00D908BB">
          <w:pPr>
            <w:pStyle w:val="Footer"/>
          </w:pPr>
        </w:p>
      </w:tc>
    </w:tr>
  </w:tbl>
  <w:p w14:paraId="569FEAFE" w14:textId="77777777" w:rsidR="00AB5FF4" w:rsidRDefault="00AB5FF4" w:rsidP="00D908BB">
    <w:pPr>
      <w:pStyle w:val="FooterEnd"/>
    </w:pPr>
  </w:p>
  <w:p w14:paraId="5006E6A4" w14:textId="77777777" w:rsidR="00AB5FF4" w:rsidRDefault="00AB5FF4">
    <w:pPr>
      <w:pStyle w:val="FooterEnd"/>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AB5FF4" w14:paraId="3CB6C3AF" w14:textId="77777777" w:rsidTr="00D908BB">
      <w:trPr>
        <w:trHeight w:hRule="exact" w:val="567"/>
      </w:trPr>
      <w:tc>
        <w:tcPr>
          <w:tcW w:w="510" w:type="dxa"/>
        </w:tcPr>
        <w:p w14:paraId="102426A1" w14:textId="77777777" w:rsidR="00AB5FF4" w:rsidRDefault="00AB5FF4">
          <w:pPr>
            <w:pStyle w:val="Footer"/>
            <w:ind w:right="360" w:firstLine="360"/>
          </w:pPr>
        </w:p>
      </w:tc>
      <w:tc>
        <w:tcPr>
          <w:tcW w:w="7767" w:type="dxa"/>
        </w:tcPr>
        <w:p w14:paraId="55EAA15D" w14:textId="0856E2AD" w:rsidR="00AB5FF4" w:rsidRPr="00340511" w:rsidRDefault="00AB5FF4" w:rsidP="00D908BB">
          <w:pPr>
            <w:pStyle w:val="Footer"/>
            <w:jc w:val="right"/>
            <w:rPr>
              <w:rFonts w:cs="Arial"/>
            </w:rPr>
          </w:pPr>
          <w:r w:rsidRPr="00340511">
            <w:rPr>
              <w:noProof/>
            </w:rPr>
            <w:fldChar w:fldCharType="begin"/>
          </w:r>
          <w:r w:rsidRPr="00340511">
            <w:rPr>
              <w:noProof/>
            </w:rPr>
            <w:instrText xml:space="preserve"> STYLEREF "Heading 1" \* MERGEFORMAT </w:instrText>
          </w:r>
          <w:r w:rsidRPr="00340511">
            <w:rPr>
              <w:noProof/>
            </w:rPr>
            <w:fldChar w:fldCharType="separate"/>
          </w:r>
          <w:r w:rsidR="00C10444">
            <w:rPr>
              <w:noProof/>
            </w:rPr>
            <w:t>Abbreviations</w:t>
          </w:r>
          <w:r w:rsidRPr="00340511">
            <w:rPr>
              <w:noProof/>
            </w:rPr>
            <w:fldChar w:fldCharType="end"/>
          </w:r>
        </w:p>
      </w:tc>
      <w:tc>
        <w:tcPr>
          <w:tcW w:w="510" w:type="dxa"/>
        </w:tcPr>
        <w:p w14:paraId="253D5370" w14:textId="77777777" w:rsidR="00AB5FF4" w:rsidRPr="00A24443" w:rsidRDefault="00AB5FF4">
          <w:pPr>
            <w:pStyle w:val="Footer"/>
            <w:jc w:val="right"/>
            <w:rPr>
              <w:caps w:val="0"/>
            </w:rPr>
          </w:pPr>
          <w:r w:rsidRPr="00A24443">
            <w:rPr>
              <w:rStyle w:val="PageNumber"/>
              <w:caps w:val="0"/>
            </w:rPr>
            <w:fldChar w:fldCharType="begin"/>
          </w:r>
          <w:r w:rsidRPr="00A24443">
            <w:rPr>
              <w:rStyle w:val="PageNumber"/>
              <w:caps w:val="0"/>
            </w:rPr>
            <w:instrText xml:space="preserve">PAGE  </w:instrText>
          </w:r>
          <w:r w:rsidRPr="00A24443">
            <w:rPr>
              <w:rStyle w:val="PageNumber"/>
              <w:caps w:val="0"/>
            </w:rPr>
            <w:fldChar w:fldCharType="separate"/>
          </w:r>
          <w:r w:rsidR="00C10444">
            <w:rPr>
              <w:rStyle w:val="PageNumber"/>
              <w:caps w:val="0"/>
              <w:noProof/>
            </w:rPr>
            <w:t>ix</w:t>
          </w:r>
          <w:r w:rsidRPr="00A24443">
            <w:rPr>
              <w:rStyle w:val="PageNumber"/>
              <w:caps w:val="0"/>
            </w:rPr>
            <w:fldChar w:fldCharType="end"/>
          </w:r>
        </w:p>
      </w:tc>
    </w:tr>
  </w:tbl>
  <w:p w14:paraId="4A7DDBCD" w14:textId="77777777" w:rsidR="00AB5FF4" w:rsidRDefault="00AB5FF4">
    <w:pPr>
      <w:pStyle w:val="FooterEnd"/>
    </w:pPr>
  </w:p>
  <w:p w14:paraId="59662F66" w14:textId="77777777" w:rsidR="00AB5FF4" w:rsidRDefault="00AB5FF4" w:rsidP="00D908BB">
    <w:pPr>
      <w:pStyle w:val="FooterEnd"/>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AB5FF4" w14:paraId="329C0539" w14:textId="77777777" w:rsidTr="00ED5F8E">
      <w:trPr>
        <w:trHeight w:val="567"/>
      </w:trPr>
      <w:tc>
        <w:tcPr>
          <w:tcW w:w="510" w:type="dxa"/>
          <w:tcBorders>
            <w:top w:val="single" w:sz="4" w:space="0" w:color="auto"/>
          </w:tcBorders>
          <w:shd w:val="clear" w:color="auto" w:fill="auto"/>
        </w:tcPr>
        <w:p w14:paraId="4C7C5E90" w14:textId="77777777" w:rsidR="00AB5FF4" w:rsidRPr="00ED5F8E" w:rsidRDefault="00AB5FF4" w:rsidP="00ED5F8E">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C10444">
            <w:rPr>
              <w:rStyle w:val="PageNumber"/>
              <w:noProof/>
            </w:rPr>
            <w:t>4</w:t>
          </w:r>
          <w:r>
            <w:rPr>
              <w:rStyle w:val="PageNumber"/>
            </w:rPr>
            <w:fldChar w:fldCharType="end"/>
          </w:r>
        </w:p>
      </w:tc>
      <w:tc>
        <w:tcPr>
          <w:tcW w:w="7767" w:type="dxa"/>
          <w:tcBorders>
            <w:top w:val="single" w:sz="4" w:space="0" w:color="auto"/>
          </w:tcBorders>
          <w:shd w:val="clear" w:color="auto" w:fill="auto"/>
        </w:tcPr>
        <w:p w14:paraId="5A449FFD" w14:textId="77777777" w:rsidR="00AB5FF4" w:rsidRDefault="00AB5FF4" w:rsidP="00ED5F8E">
          <w:pPr>
            <w:pStyle w:val="Footer"/>
          </w:pPr>
          <w:r>
            <w:t>NASWD REVIEW</w:t>
          </w:r>
        </w:p>
      </w:tc>
      <w:tc>
        <w:tcPr>
          <w:tcW w:w="510" w:type="dxa"/>
          <w:tcBorders>
            <w:top w:val="single" w:sz="4" w:space="0" w:color="auto"/>
          </w:tcBorders>
          <w:shd w:val="clear" w:color="auto" w:fill="auto"/>
        </w:tcPr>
        <w:p w14:paraId="15BA9969" w14:textId="77777777" w:rsidR="00AB5FF4" w:rsidRDefault="00AB5FF4" w:rsidP="00ED5F8E">
          <w:pPr>
            <w:pStyle w:val="Footer"/>
          </w:pPr>
        </w:p>
      </w:tc>
    </w:tr>
  </w:tbl>
  <w:p w14:paraId="26811867" w14:textId="77777777" w:rsidR="00AB5FF4" w:rsidRPr="00ED5F8E" w:rsidRDefault="00AB5FF4" w:rsidP="00ED5F8E">
    <w:pPr>
      <w:pStyle w:val="FooterEnd"/>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AB5FF4" w14:paraId="5411AD02" w14:textId="77777777" w:rsidTr="00ED5F8E">
      <w:trPr>
        <w:trHeight w:val="567"/>
      </w:trPr>
      <w:tc>
        <w:tcPr>
          <w:tcW w:w="510" w:type="dxa"/>
          <w:tcBorders>
            <w:top w:val="single" w:sz="4" w:space="0" w:color="auto"/>
          </w:tcBorders>
          <w:shd w:val="clear" w:color="auto" w:fill="auto"/>
        </w:tcPr>
        <w:p w14:paraId="14450C55" w14:textId="77777777" w:rsidR="00AB5FF4" w:rsidRDefault="00AB5FF4" w:rsidP="00ED5F8E">
          <w:pPr>
            <w:pStyle w:val="Footer"/>
          </w:pPr>
        </w:p>
      </w:tc>
      <w:tc>
        <w:tcPr>
          <w:tcW w:w="7767" w:type="dxa"/>
          <w:tcBorders>
            <w:top w:val="single" w:sz="4" w:space="0" w:color="auto"/>
          </w:tcBorders>
          <w:shd w:val="clear" w:color="auto" w:fill="auto"/>
        </w:tcPr>
        <w:p w14:paraId="37F6C876" w14:textId="77777777" w:rsidR="00AB5FF4" w:rsidRDefault="00AB5FF4" w:rsidP="00ED5F8E">
          <w:pPr>
            <w:pStyle w:val="Footer"/>
            <w:jc w:val="right"/>
          </w:pPr>
          <w:r>
            <w:t>Overview</w:t>
          </w:r>
        </w:p>
      </w:tc>
      <w:tc>
        <w:tcPr>
          <w:tcW w:w="510" w:type="dxa"/>
          <w:tcBorders>
            <w:top w:val="single" w:sz="4" w:space="0" w:color="auto"/>
          </w:tcBorders>
          <w:shd w:val="clear" w:color="auto" w:fill="auto"/>
        </w:tcPr>
        <w:p w14:paraId="11751775" w14:textId="77777777" w:rsidR="00AB5FF4" w:rsidRPr="00ED5F8E" w:rsidRDefault="00AB5FF4" w:rsidP="00ED5F8E">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C10444">
            <w:rPr>
              <w:rStyle w:val="PageNumber"/>
              <w:noProof/>
            </w:rPr>
            <w:t>3</w:t>
          </w:r>
          <w:r>
            <w:rPr>
              <w:rStyle w:val="PageNumber"/>
            </w:rPr>
            <w:fldChar w:fldCharType="end"/>
          </w:r>
        </w:p>
      </w:tc>
    </w:tr>
  </w:tbl>
  <w:p w14:paraId="452706D5" w14:textId="77777777" w:rsidR="00AB5FF4" w:rsidRPr="00ED5F8E" w:rsidRDefault="00AB5FF4" w:rsidP="00ED5F8E">
    <w:pPr>
      <w:pStyle w:val="FooterEnd"/>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AB5FF4" w14:paraId="74D2A743" w14:textId="77777777" w:rsidTr="00ED5F8E">
      <w:trPr>
        <w:trHeight w:val="567"/>
      </w:trPr>
      <w:tc>
        <w:tcPr>
          <w:tcW w:w="510" w:type="dxa"/>
          <w:tcBorders>
            <w:top w:val="single" w:sz="4" w:space="0" w:color="auto"/>
          </w:tcBorders>
          <w:shd w:val="clear" w:color="auto" w:fill="auto"/>
        </w:tcPr>
        <w:p w14:paraId="31B0372C" w14:textId="77777777" w:rsidR="00AB5FF4" w:rsidRPr="00ED5F8E" w:rsidRDefault="00AB5FF4" w:rsidP="00ED5F8E">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C10444">
            <w:rPr>
              <w:rStyle w:val="PageNumber"/>
              <w:noProof/>
            </w:rPr>
            <w:t>48</w:t>
          </w:r>
          <w:r>
            <w:rPr>
              <w:rStyle w:val="PageNumber"/>
            </w:rPr>
            <w:fldChar w:fldCharType="end"/>
          </w:r>
        </w:p>
      </w:tc>
      <w:tc>
        <w:tcPr>
          <w:tcW w:w="7767" w:type="dxa"/>
          <w:tcBorders>
            <w:top w:val="single" w:sz="4" w:space="0" w:color="auto"/>
          </w:tcBorders>
          <w:shd w:val="clear" w:color="auto" w:fill="auto"/>
        </w:tcPr>
        <w:p w14:paraId="504173DE" w14:textId="77777777" w:rsidR="00AB5FF4" w:rsidRDefault="00AB5FF4" w:rsidP="00ED5F8E">
          <w:pPr>
            <w:pStyle w:val="Footer"/>
          </w:pPr>
          <w:r>
            <w:t>NASWD REVIEW</w:t>
          </w:r>
        </w:p>
      </w:tc>
      <w:tc>
        <w:tcPr>
          <w:tcW w:w="510" w:type="dxa"/>
          <w:tcBorders>
            <w:top w:val="single" w:sz="4" w:space="0" w:color="auto"/>
          </w:tcBorders>
          <w:shd w:val="clear" w:color="auto" w:fill="auto"/>
        </w:tcPr>
        <w:p w14:paraId="7A06E02A" w14:textId="77777777" w:rsidR="00AB5FF4" w:rsidRDefault="00AB5FF4" w:rsidP="00ED5F8E">
          <w:pPr>
            <w:pStyle w:val="Footer"/>
          </w:pPr>
        </w:p>
      </w:tc>
    </w:tr>
  </w:tbl>
  <w:p w14:paraId="5067A6DB" w14:textId="77777777" w:rsidR="00AB5FF4" w:rsidRPr="00ED5F8E" w:rsidRDefault="00AB5FF4" w:rsidP="00ED5F8E">
    <w:pPr>
      <w:pStyle w:val="FooterEnd"/>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AB5FF4" w14:paraId="3E80B865" w14:textId="77777777" w:rsidTr="00ED5F8E">
      <w:trPr>
        <w:trHeight w:val="567"/>
      </w:trPr>
      <w:tc>
        <w:tcPr>
          <w:tcW w:w="510" w:type="dxa"/>
          <w:tcBorders>
            <w:top w:val="single" w:sz="4" w:space="0" w:color="auto"/>
          </w:tcBorders>
          <w:shd w:val="clear" w:color="auto" w:fill="auto"/>
        </w:tcPr>
        <w:p w14:paraId="44188350" w14:textId="77777777" w:rsidR="00AB5FF4" w:rsidRDefault="00AB5FF4" w:rsidP="00ED5F8E">
          <w:pPr>
            <w:pStyle w:val="Footer"/>
          </w:pPr>
        </w:p>
      </w:tc>
      <w:tc>
        <w:tcPr>
          <w:tcW w:w="7767" w:type="dxa"/>
          <w:tcBorders>
            <w:top w:val="single" w:sz="4" w:space="0" w:color="auto"/>
          </w:tcBorders>
          <w:shd w:val="clear" w:color="auto" w:fill="auto"/>
        </w:tcPr>
        <w:p w14:paraId="7B726176" w14:textId="051BE09D" w:rsidR="00AB5FF4" w:rsidRDefault="00AB5FF4" w:rsidP="00ED5F8E">
          <w:pPr>
            <w:pStyle w:val="Footer"/>
            <w:jc w:val="right"/>
          </w:pPr>
          <w:r>
            <w:t xml:space="preserve">interim findings and directions </w:t>
          </w:r>
        </w:p>
      </w:tc>
      <w:tc>
        <w:tcPr>
          <w:tcW w:w="510" w:type="dxa"/>
          <w:tcBorders>
            <w:top w:val="single" w:sz="4" w:space="0" w:color="auto"/>
          </w:tcBorders>
          <w:shd w:val="clear" w:color="auto" w:fill="auto"/>
        </w:tcPr>
        <w:p w14:paraId="6E11DE0E" w14:textId="77777777" w:rsidR="00AB5FF4" w:rsidRPr="00ED5F8E" w:rsidRDefault="00AB5FF4" w:rsidP="00ED5F8E">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C10444">
            <w:rPr>
              <w:rStyle w:val="PageNumber"/>
              <w:noProof/>
            </w:rPr>
            <w:t>47</w:t>
          </w:r>
          <w:r>
            <w:rPr>
              <w:rStyle w:val="PageNumber"/>
            </w:rPr>
            <w:fldChar w:fldCharType="end"/>
          </w:r>
        </w:p>
      </w:tc>
    </w:tr>
  </w:tbl>
  <w:p w14:paraId="6B2ED786" w14:textId="77777777" w:rsidR="00AB5FF4" w:rsidRPr="00ED5F8E" w:rsidRDefault="00AB5FF4" w:rsidP="00ED5F8E">
    <w:pPr>
      <w:pStyle w:val="FooterEnd"/>
    </w:pP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AB5FF4" w14:paraId="041E7D11" w14:textId="77777777" w:rsidTr="00ED5F8E">
      <w:trPr>
        <w:trHeight w:val="567"/>
      </w:trPr>
      <w:tc>
        <w:tcPr>
          <w:tcW w:w="510" w:type="dxa"/>
          <w:tcBorders>
            <w:top w:val="single" w:sz="4" w:space="0" w:color="auto"/>
          </w:tcBorders>
          <w:shd w:val="clear" w:color="auto" w:fill="auto"/>
        </w:tcPr>
        <w:p w14:paraId="1D62476E" w14:textId="77777777" w:rsidR="00AB5FF4" w:rsidRPr="00ED5F8E" w:rsidRDefault="00AB5FF4" w:rsidP="00ED5F8E">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C10444">
            <w:rPr>
              <w:rStyle w:val="PageNumber"/>
              <w:noProof/>
            </w:rPr>
            <w:t>68</w:t>
          </w:r>
          <w:r>
            <w:rPr>
              <w:rStyle w:val="PageNumber"/>
            </w:rPr>
            <w:fldChar w:fldCharType="end"/>
          </w:r>
        </w:p>
      </w:tc>
      <w:tc>
        <w:tcPr>
          <w:tcW w:w="7767" w:type="dxa"/>
          <w:tcBorders>
            <w:top w:val="single" w:sz="4" w:space="0" w:color="auto"/>
          </w:tcBorders>
          <w:shd w:val="clear" w:color="auto" w:fill="auto"/>
        </w:tcPr>
        <w:p w14:paraId="5E5AFBA2" w14:textId="77777777" w:rsidR="00AB5FF4" w:rsidRDefault="00AB5FF4" w:rsidP="00ED5F8E">
          <w:pPr>
            <w:pStyle w:val="Footer"/>
          </w:pPr>
          <w:r>
            <w:t>NASWD REVIEW</w:t>
          </w:r>
        </w:p>
      </w:tc>
      <w:tc>
        <w:tcPr>
          <w:tcW w:w="510" w:type="dxa"/>
          <w:tcBorders>
            <w:top w:val="single" w:sz="4" w:space="0" w:color="auto"/>
          </w:tcBorders>
          <w:shd w:val="clear" w:color="auto" w:fill="auto"/>
        </w:tcPr>
        <w:p w14:paraId="63746A4A" w14:textId="77777777" w:rsidR="00AB5FF4" w:rsidRDefault="00AB5FF4" w:rsidP="00ED5F8E">
          <w:pPr>
            <w:pStyle w:val="Footer"/>
          </w:pPr>
        </w:p>
      </w:tc>
    </w:tr>
  </w:tbl>
  <w:p w14:paraId="20B0A309" w14:textId="77777777" w:rsidR="00AB5FF4" w:rsidRPr="00ED5F8E" w:rsidRDefault="00AB5FF4" w:rsidP="00ED5F8E">
    <w:pPr>
      <w:pStyle w:val="FooterEnd"/>
    </w:pP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AB5FF4" w14:paraId="2F4F21A1" w14:textId="77777777" w:rsidTr="00ED5F8E">
      <w:trPr>
        <w:trHeight w:val="567"/>
      </w:trPr>
      <w:tc>
        <w:tcPr>
          <w:tcW w:w="510" w:type="dxa"/>
          <w:tcBorders>
            <w:top w:val="single" w:sz="4" w:space="0" w:color="auto"/>
          </w:tcBorders>
          <w:shd w:val="clear" w:color="auto" w:fill="auto"/>
        </w:tcPr>
        <w:p w14:paraId="36043D32" w14:textId="77777777" w:rsidR="00AB5FF4" w:rsidRDefault="00AB5FF4" w:rsidP="00ED5F8E">
          <w:pPr>
            <w:pStyle w:val="Footer"/>
          </w:pPr>
        </w:p>
      </w:tc>
      <w:tc>
        <w:tcPr>
          <w:tcW w:w="7767" w:type="dxa"/>
          <w:tcBorders>
            <w:top w:val="single" w:sz="4" w:space="0" w:color="auto"/>
          </w:tcBorders>
          <w:shd w:val="clear" w:color="auto" w:fill="auto"/>
        </w:tcPr>
        <w:p w14:paraId="5BAC7FA7" w14:textId="77777777" w:rsidR="00AB5FF4" w:rsidRDefault="00AB5FF4" w:rsidP="00ED5F8E">
          <w:pPr>
            <w:pStyle w:val="Footer"/>
            <w:jc w:val="right"/>
          </w:pPr>
          <w:r>
            <w:t>ABOUT THIS REVIEW</w:t>
          </w:r>
        </w:p>
      </w:tc>
      <w:tc>
        <w:tcPr>
          <w:tcW w:w="510" w:type="dxa"/>
          <w:tcBorders>
            <w:top w:val="single" w:sz="4" w:space="0" w:color="auto"/>
          </w:tcBorders>
          <w:shd w:val="clear" w:color="auto" w:fill="auto"/>
        </w:tcPr>
        <w:p w14:paraId="03AA175E" w14:textId="77777777" w:rsidR="00AB5FF4" w:rsidRPr="00ED5F8E" w:rsidRDefault="00AB5FF4" w:rsidP="00ED5F8E">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C10444">
            <w:rPr>
              <w:rStyle w:val="PageNumber"/>
              <w:noProof/>
            </w:rPr>
            <w:t>67</w:t>
          </w:r>
          <w:r>
            <w:rPr>
              <w:rStyle w:val="PageNumber"/>
            </w:rPr>
            <w:fldChar w:fldCharType="end"/>
          </w:r>
        </w:p>
      </w:tc>
    </w:tr>
  </w:tbl>
  <w:p w14:paraId="09C9E4F9" w14:textId="77777777" w:rsidR="00AB5FF4" w:rsidRPr="00ED5F8E" w:rsidRDefault="00AB5FF4" w:rsidP="00ED5F8E">
    <w:pPr>
      <w:pStyle w:val="FooterEnd"/>
    </w:pP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AB5FF4" w14:paraId="7FA75AD4" w14:textId="77777777" w:rsidTr="00ED5F8E">
      <w:trPr>
        <w:trHeight w:val="567"/>
      </w:trPr>
      <w:tc>
        <w:tcPr>
          <w:tcW w:w="510" w:type="dxa"/>
          <w:tcBorders>
            <w:top w:val="single" w:sz="4" w:space="0" w:color="auto"/>
          </w:tcBorders>
          <w:shd w:val="clear" w:color="auto" w:fill="auto"/>
        </w:tcPr>
        <w:p w14:paraId="5DE8B016" w14:textId="77777777" w:rsidR="00AB5FF4" w:rsidRPr="00ED5F8E" w:rsidRDefault="00AB5FF4" w:rsidP="00ED5F8E">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C10444">
            <w:rPr>
              <w:rStyle w:val="PageNumber"/>
              <w:noProof/>
            </w:rPr>
            <w:t>110</w:t>
          </w:r>
          <w:r>
            <w:rPr>
              <w:rStyle w:val="PageNumber"/>
            </w:rPr>
            <w:fldChar w:fldCharType="end"/>
          </w:r>
        </w:p>
      </w:tc>
      <w:tc>
        <w:tcPr>
          <w:tcW w:w="7767" w:type="dxa"/>
          <w:tcBorders>
            <w:top w:val="single" w:sz="4" w:space="0" w:color="auto"/>
          </w:tcBorders>
          <w:shd w:val="clear" w:color="auto" w:fill="auto"/>
        </w:tcPr>
        <w:p w14:paraId="42B81814" w14:textId="77777777" w:rsidR="00AB5FF4" w:rsidRDefault="00AB5FF4" w:rsidP="00ED5F8E">
          <w:pPr>
            <w:pStyle w:val="Footer"/>
          </w:pPr>
          <w:r>
            <w:t>NASWD REVIEW</w:t>
          </w:r>
        </w:p>
      </w:tc>
      <w:tc>
        <w:tcPr>
          <w:tcW w:w="510" w:type="dxa"/>
          <w:tcBorders>
            <w:top w:val="single" w:sz="4" w:space="0" w:color="auto"/>
          </w:tcBorders>
          <w:shd w:val="clear" w:color="auto" w:fill="auto"/>
        </w:tcPr>
        <w:p w14:paraId="2B809A2C" w14:textId="77777777" w:rsidR="00AB5FF4" w:rsidRDefault="00AB5FF4" w:rsidP="00ED5F8E">
          <w:pPr>
            <w:pStyle w:val="Footer"/>
          </w:pPr>
        </w:p>
      </w:tc>
    </w:tr>
  </w:tbl>
  <w:p w14:paraId="525476D8" w14:textId="77777777" w:rsidR="00AB5FF4" w:rsidRPr="00ED5F8E" w:rsidRDefault="00AB5FF4" w:rsidP="00ED5F8E">
    <w:pPr>
      <w:pStyle w:val="FooterEnd"/>
    </w:pP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AB5FF4" w14:paraId="006DD40F" w14:textId="77777777" w:rsidTr="00ED5F8E">
      <w:trPr>
        <w:trHeight w:val="567"/>
      </w:trPr>
      <w:tc>
        <w:tcPr>
          <w:tcW w:w="510" w:type="dxa"/>
          <w:tcBorders>
            <w:top w:val="single" w:sz="4" w:space="0" w:color="auto"/>
          </w:tcBorders>
          <w:shd w:val="clear" w:color="auto" w:fill="auto"/>
        </w:tcPr>
        <w:p w14:paraId="39982E22" w14:textId="77777777" w:rsidR="00AB5FF4" w:rsidRDefault="00AB5FF4" w:rsidP="00ED5F8E">
          <w:pPr>
            <w:pStyle w:val="Footer"/>
          </w:pPr>
        </w:p>
      </w:tc>
      <w:tc>
        <w:tcPr>
          <w:tcW w:w="7767" w:type="dxa"/>
          <w:tcBorders>
            <w:top w:val="single" w:sz="4" w:space="0" w:color="auto"/>
          </w:tcBorders>
          <w:shd w:val="clear" w:color="auto" w:fill="auto"/>
        </w:tcPr>
        <w:p w14:paraId="1E2E9277" w14:textId="77777777" w:rsidR="00AB5FF4" w:rsidRDefault="00AB5FF4" w:rsidP="00ED5F8E">
          <w:pPr>
            <w:pStyle w:val="Footer"/>
            <w:jc w:val="right"/>
          </w:pPr>
          <w:r>
            <w:t>PROGRESS AGAINST THE NASWD</w:t>
          </w:r>
        </w:p>
      </w:tc>
      <w:tc>
        <w:tcPr>
          <w:tcW w:w="510" w:type="dxa"/>
          <w:tcBorders>
            <w:top w:val="single" w:sz="4" w:space="0" w:color="auto"/>
          </w:tcBorders>
          <w:shd w:val="clear" w:color="auto" w:fill="auto"/>
        </w:tcPr>
        <w:p w14:paraId="7BB596F9" w14:textId="77777777" w:rsidR="00AB5FF4" w:rsidRPr="00ED5F8E" w:rsidRDefault="00AB5FF4" w:rsidP="00ED5F8E">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C10444">
            <w:rPr>
              <w:rStyle w:val="PageNumber"/>
              <w:noProof/>
            </w:rPr>
            <w:t>109</w:t>
          </w:r>
          <w:r>
            <w:rPr>
              <w:rStyle w:val="PageNumber"/>
            </w:rPr>
            <w:fldChar w:fldCharType="end"/>
          </w:r>
        </w:p>
      </w:tc>
    </w:tr>
  </w:tbl>
  <w:p w14:paraId="106CF1D5" w14:textId="77777777" w:rsidR="00AB5FF4" w:rsidRPr="00ED5F8E" w:rsidRDefault="00AB5FF4" w:rsidP="00ED5F8E">
    <w:pPr>
      <w:pStyle w:val="FooterEnd"/>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5F65F3" w14:textId="77777777" w:rsidR="00AB5FF4" w:rsidRDefault="00AB5FF4">
    <w:pPr>
      <w:pStyle w:val="Footer"/>
    </w:pPr>
  </w:p>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AB5FF4" w14:paraId="1F9097D6" w14:textId="77777777" w:rsidTr="00ED5F8E">
      <w:trPr>
        <w:trHeight w:val="567"/>
      </w:trPr>
      <w:tc>
        <w:tcPr>
          <w:tcW w:w="510" w:type="dxa"/>
          <w:tcBorders>
            <w:top w:val="single" w:sz="4" w:space="0" w:color="auto"/>
          </w:tcBorders>
          <w:shd w:val="clear" w:color="auto" w:fill="auto"/>
        </w:tcPr>
        <w:p w14:paraId="13E4F54F" w14:textId="77777777" w:rsidR="00AB5FF4" w:rsidRPr="00ED5F8E" w:rsidRDefault="00AB5FF4" w:rsidP="00ED5F8E">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C10444">
            <w:rPr>
              <w:rStyle w:val="PageNumber"/>
              <w:noProof/>
            </w:rPr>
            <w:t>126</w:t>
          </w:r>
          <w:r>
            <w:rPr>
              <w:rStyle w:val="PageNumber"/>
            </w:rPr>
            <w:fldChar w:fldCharType="end"/>
          </w:r>
        </w:p>
      </w:tc>
      <w:tc>
        <w:tcPr>
          <w:tcW w:w="7767" w:type="dxa"/>
          <w:tcBorders>
            <w:top w:val="single" w:sz="4" w:space="0" w:color="auto"/>
          </w:tcBorders>
          <w:shd w:val="clear" w:color="auto" w:fill="auto"/>
        </w:tcPr>
        <w:p w14:paraId="51A38E2C" w14:textId="77777777" w:rsidR="00AB5FF4" w:rsidRDefault="00AB5FF4" w:rsidP="00ED5F8E">
          <w:pPr>
            <w:pStyle w:val="Footer"/>
          </w:pPr>
          <w:r>
            <w:t>NASWD REVIEW</w:t>
          </w:r>
        </w:p>
      </w:tc>
      <w:tc>
        <w:tcPr>
          <w:tcW w:w="510" w:type="dxa"/>
          <w:tcBorders>
            <w:top w:val="single" w:sz="4" w:space="0" w:color="auto"/>
          </w:tcBorders>
          <w:shd w:val="clear" w:color="auto" w:fill="auto"/>
        </w:tcPr>
        <w:p w14:paraId="0A9209DA" w14:textId="77777777" w:rsidR="00AB5FF4" w:rsidRDefault="00AB5FF4" w:rsidP="00ED5F8E">
          <w:pPr>
            <w:pStyle w:val="Footer"/>
          </w:pPr>
        </w:p>
      </w:tc>
    </w:tr>
  </w:tbl>
  <w:p w14:paraId="091DA398" w14:textId="77777777" w:rsidR="00AB5FF4" w:rsidRPr="00ED5F8E" w:rsidRDefault="00AB5FF4" w:rsidP="00ED5F8E">
    <w:pPr>
      <w:pStyle w:val="FooterEnd"/>
    </w:pPr>
  </w:p>
</w:ftr>
</file>

<file path=word/footer2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AB5FF4" w14:paraId="677C2BA3" w14:textId="77777777" w:rsidTr="00ED5F8E">
      <w:trPr>
        <w:trHeight w:val="567"/>
      </w:trPr>
      <w:tc>
        <w:tcPr>
          <w:tcW w:w="510" w:type="dxa"/>
          <w:tcBorders>
            <w:top w:val="single" w:sz="4" w:space="0" w:color="auto"/>
          </w:tcBorders>
          <w:shd w:val="clear" w:color="auto" w:fill="auto"/>
        </w:tcPr>
        <w:p w14:paraId="61894DEC" w14:textId="77777777" w:rsidR="00AB5FF4" w:rsidRDefault="00AB5FF4" w:rsidP="00ED5F8E">
          <w:pPr>
            <w:pStyle w:val="Footer"/>
          </w:pPr>
        </w:p>
      </w:tc>
      <w:tc>
        <w:tcPr>
          <w:tcW w:w="7767" w:type="dxa"/>
          <w:tcBorders>
            <w:top w:val="single" w:sz="4" w:space="0" w:color="auto"/>
          </w:tcBorders>
          <w:shd w:val="clear" w:color="auto" w:fill="auto"/>
        </w:tcPr>
        <w:p w14:paraId="6B7F35D1" w14:textId="77777777" w:rsidR="00AB5FF4" w:rsidRDefault="00AB5FF4" w:rsidP="00ED5F8E">
          <w:pPr>
            <w:pStyle w:val="Footer"/>
            <w:jc w:val="right"/>
          </w:pPr>
          <w:r>
            <w:t>WHY GOVERNMENTS INVEST IN VET</w:t>
          </w:r>
        </w:p>
      </w:tc>
      <w:tc>
        <w:tcPr>
          <w:tcW w:w="510" w:type="dxa"/>
          <w:tcBorders>
            <w:top w:val="single" w:sz="4" w:space="0" w:color="auto"/>
          </w:tcBorders>
          <w:shd w:val="clear" w:color="auto" w:fill="auto"/>
        </w:tcPr>
        <w:p w14:paraId="0A408006" w14:textId="77777777" w:rsidR="00AB5FF4" w:rsidRPr="00ED5F8E" w:rsidRDefault="00AB5FF4" w:rsidP="00ED5F8E">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C10444">
            <w:rPr>
              <w:rStyle w:val="PageNumber"/>
              <w:noProof/>
            </w:rPr>
            <w:t>127</w:t>
          </w:r>
          <w:r>
            <w:rPr>
              <w:rStyle w:val="PageNumber"/>
            </w:rPr>
            <w:fldChar w:fldCharType="end"/>
          </w:r>
        </w:p>
      </w:tc>
    </w:tr>
  </w:tbl>
  <w:p w14:paraId="21A2F4AB" w14:textId="77777777" w:rsidR="00AB5FF4" w:rsidRPr="00ED5F8E" w:rsidRDefault="00AB5FF4" w:rsidP="00ED5F8E">
    <w:pPr>
      <w:pStyle w:val="FooterEnd"/>
    </w:pPr>
  </w:p>
</w:ftr>
</file>

<file path=word/footer2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AB5FF4" w14:paraId="5B4CEC95" w14:textId="77777777" w:rsidTr="00ED5F8E">
      <w:trPr>
        <w:trHeight w:val="567"/>
      </w:trPr>
      <w:tc>
        <w:tcPr>
          <w:tcW w:w="510" w:type="dxa"/>
          <w:tcBorders>
            <w:top w:val="single" w:sz="4" w:space="0" w:color="auto"/>
          </w:tcBorders>
          <w:shd w:val="clear" w:color="auto" w:fill="auto"/>
        </w:tcPr>
        <w:p w14:paraId="60D558C3" w14:textId="77777777" w:rsidR="00AB5FF4" w:rsidRPr="00ED5F8E" w:rsidRDefault="00AB5FF4" w:rsidP="00ED5F8E">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C10444">
            <w:rPr>
              <w:rStyle w:val="PageNumber"/>
              <w:noProof/>
            </w:rPr>
            <w:t>134</w:t>
          </w:r>
          <w:r>
            <w:rPr>
              <w:rStyle w:val="PageNumber"/>
            </w:rPr>
            <w:fldChar w:fldCharType="end"/>
          </w:r>
        </w:p>
      </w:tc>
      <w:tc>
        <w:tcPr>
          <w:tcW w:w="7767" w:type="dxa"/>
          <w:tcBorders>
            <w:top w:val="single" w:sz="4" w:space="0" w:color="auto"/>
          </w:tcBorders>
          <w:shd w:val="clear" w:color="auto" w:fill="auto"/>
        </w:tcPr>
        <w:p w14:paraId="73BB165D" w14:textId="77777777" w:rsidR="00AB5FF4" w:rsidRDefault="00AB5FF4" w:rsidP="00ED5F8E">
          <w:pPr>
            <w:pStyle w:val="Footer"/>
          </w:pPr>
          <w:r>
            <w:t>NASWD REVIEW</w:t>
          </w:r>
        </w:p>
      </w:tc>
      <w:tc>
        <w:tcPr>
          <w:tcW w:w="510" w:type="dxa"/>
          <w:tcBorders>
            <w:top w:val="single" w:sz="4" w:space="0" w:color="auto"/>
          </w:tcBorders>
          <w:shd w:val="clear" w:color="auto" w:fill="auto"/>
        </w:tcPr>
        <w:p w14:paraId="6B55F2B5" w14:textId="77777777" w:rsidR="00AB5FF4" w:rsidRDefault="00AB5FF4" w:rsidP="00ED5F8E">
          <w:pPr>
            <w:pStyle w:val="Footer"/>
          </w:pPr>
        </w:p>
      </w:tc>
    </w:tr>
  </w:tbl>
  <w:p w14:paraId="311D0073" w14:textId="77777777" w:rsidR="00AB5FF4" w:rsidRPr="00ED5F8E" w:rsidRDefault="00AB5FF4" w:rsidP="00ED5F8E">
    <w:pPr>
      <w:pStyle w:val="FooterEnd"/>
    </w:pPr>
  </w:p>
</w:ftr>
</file>

<file path=word/footer2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AB5FF4" w14:paraId="67591787" w14:textId="77777777" w:rsidTr="00ED5F8E">
      <w:trPr>
        <w:trHeight w:val="567"/>
      </w:trPr>
      <w:tc>
        <w:tcPr>
          <w:tcW w:w="510" w:type="dxa"/>
          <w:tcBorders>
            <w:top w:val="single" w:sz="4" w:space="0" w:color="auto"/>
          </w:tcBorders>
          <w:shd w:val="clear" w:color="auto" w:fill="auto"/>
        </w:tcPr>
        <w:p w14:paraId="60D06FCA" w14:textId="77777777" w:rsidR="00AB5FF4" w:rsidRDefault="00AB5FF4" w:rsidP="00ED5F8E">
          <w:pPr>
            <w:pStyle w:val="Footer"/>
          </w:pPr>
        </w:p>
      </w:tc>
      <w:tc>
        <w:tcPr>
          <w:tcW w:w="7767" w:type="dxa"/>
          <w:tcBorders>
            <w:top w:val="single" w:sz="4" w:space="0" w:color="auto"/>
          </w:tcBorders>
          <w:shd w:val="clear" w:color="auto" w:fill="auto"/>
        </w:tcPr>
        <w:p w14:paraId="375D8A46" w14:textId="77777777" w:rsidR="00AB5FF4" w:rsidRDefault="00AB5FF4" w:rsidP="00ED5F8E">
          <w:pPr>
            <w:pStyle w:val="Footer"/>
            <w:jc w:val="right"/>
          </w:pPr>
          <w:r>
            <w:t>MECHANICS OF VET COURSE FUNDING</w:t>
          </w:r>
        </w:p>
      </w:tc>
      <w:tc>
        <w:tcPr>
          <w:tcW w:w="510" w:type="dxa"/>
          <w:tcBorders>
            <w:top w:val="single" w:sz="4" w:space="0" w:color="auto"/>
          </w:tcBorders>
          <w:shd w:val="clear" w:color="auto" w:fill="auto"/>
        </w:tcPr>
        <w:p w14:paraId="1A8E7CDE" w14:textId="77777777" w:rsidR="00AB5FF4" w:rsidRPr="00ED5F8E" w:rsidRDefault="00AB5FF4" w:rsidP="00ED5F8E">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C10444">
            <w:rPr>
              <w:rStyle w:val="PageNumber"/>
              <w:noProof/>
            </w:rPr>
            <w:t>133</w:t>
          </w:r>
          <w:r>
            <w:rPr>
              <w:rStyle w:val="PageNumber"/>
            </w:rPr>
            <w:fldChar w:fldCharType="end"/>
          </w:r>
        </w:p>
      </w:tc>
    </w:tr>
  </w:tbl>
  <w:p w14:paraId="5FE88FCD" w14:textId="77777777" w:rsidR="00AB5FF4" w:rsidRPr="00ED5F8E" w:rsidRDefault="00AB5FF4" w:rsidP="00ED5F8E">
    <w:pPr>
      <w:pStyle w:val="FooterEnd"/>
    </w:pPr>
  </w:p>
</w:ftr>
</file>

<file path=word/footer2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04D745" w14:textId="77777777" w:rsidR="00AB5FF4" w:rsidRDefault="00AB5FF4">
    <w:pPr>
      <w:pStyle w:val="Footer"/>
    </w:pPr>
  </w:p>
</w:ftr>
</file>

<file path=word/footer2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24E81D" w14:textId="77777777" w:rsidR="00AB5FF4" w:rsidRPr="00ED5F8E" w:rsidRDefault="00AB5FF4" w:rsidP="00ED5F8E">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Pr>
        <w:rStyle w:val="PageNumber"/>
        <w:noProof/>
      </w:rPr>
      <w:t>136</w:t>
    </w:r>
    <w:r>
      <w:rPr>
        <w:rStyle w:val="PageNumber"/>
      </w:rPr>
      <w:fldChar w:fldCharType="end"/>
    </w:r>
  </w:p>
</w:ftr>
</file>

<file path=word/footer2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DDBF81" w14:textId="77777777" w:rsidR="00AB5FF4" w:rsidRPr="00ED5F8E" w:rsidRDefault="00AB5FF4" w:rsidP="00ED5F8E">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C10444">
      <w:rPr>
        <w:rStyle w:val="PageNumber"/>
        <w:noProof/>
      </w:rPr>
      <w:t>135</w:t>
    </w:r>
    <w:r>
      <w:rPr>
        <w:rStyle w:val="PageNumber"/>
      </w:rPr>
      <w:fldChar w:fldCharType="end"/>
    </w:r>
  </w:p>
</w:ftr>
</file>

<file path=word/footer2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AB5FF4" w14:paraId="2A9EE98A" w14:textId="77777777" w:rsidTr="00ED5F8E">
      <w:trPr>
        <w:trHeight w:val="567"/>
      </w:trPr>
      <w:tc>
        <w:tcPr>
          <w:tcW w:w="510" w:type="dxa"/>
          <w:tcBorders>
            <w:top w:val="single" w:sz="4" w:space="0" w:color="auto"/>
          </w:tcBorders>
          <w:shd w:val="clear" w:color="auto" w:fill="auto"/>
        </w:tcPr>
        <w:p w14:paraId="26D6C058" w14:textId="77777777" w:rsidR="00AB5FF4" w:rsidRPr="00ED5F8E" w:rsidRDefault="00AB5FF4" w:rsidP="00ED5F8E">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C10444">
            <w:rPr>
              <w:rStyle w:val="PageNumber"/>
              <w:noProof/>
            </w:rPr>
            <w:t>136</w:t>
          </w:r>
          <w:r>
            <w:rPr>
              <w:rStyle w:val="PageNumber"/>
            </w:rPr>
            <w:fldChar w:fldCharType="end"/>
          </w:r>
        </w:p>
      </w:tc>
      <w:tc>
        <w:tcPr>
          <w:tcW w:w="7767" w:type="dxa"/>
          <w:tcBorders>
            <w:top w:val="single" w:sz="4" w:space="0" w:color="auto"/>
          </w:tcBorders>
          <w:shd w:val="clear" w:color="auto" w:fill="auto"/>
        </w:tcPr>
        <w:p w14:paraId="179DC17E" w14:textId="77777777" w:rsidR="00AB5FF4" w:rsidRDefault="00AB5FF4" w:rsidP="00ED5F8E">
          <w:pPr>
            <w:pStyle w:val="Footer"/>
            <w:rPr>
              <w:rStyle w:val="PageNumber"/>
              <w:b w:val="0"/>
            </w:rPr>
          </w:pPr>
          <w:r>
            <w:rPr>
              <w:rStyle w:val="PageNumber"/>
              <w:b w:val="0"/>
            </w:rPr>
            <w:t>NASWD REVIEW</w:t>
          </w:r>
        </w:p>
      </w:tc>
      <w:tc>
        <w:tcPr>
          <w:tcW w:w="510" w:type="dxa"/>
          <w:tcBorders>
            <w:top w:val="single" w:sz="4" w:space="0" w:color="auto"/>
          </w:tcBorders>
          <w:shd w:val="clear" w:color="auto" w:fill="auto"/>
        </w:tcPr>
        <w:p w14:paraId="1A14CA3B" w14:textId="77777777" w:rsidR="00AB5FF4" w:rsidRDefault="00AB5FF4" w:rsidP="00ED5F8E">
          <w:pPr>
            <w:pStyle w:val="Footer"/>
            <w:rPr>
              <w:rStyle w:val="PageNumber"/>
              <w:b w:val="0"/>
            </w:rPr>
          </w:pPr>
        </w:p>
      </w:tc>
    </w:tr>
  </w:tbl>
  <w:p w14:paraId="2D721E23" w14:textId="77777777" w:rsidR="00AB5FF4" w:rsidRPr="00ED5F8E" w:rsidRDefault="00AB5FF4" w:rsidP="00ED5F8E">
    <w:pPr>
      <w:pStyle w:val="FooterEnd"/>
      <w:rPr>
        <w:rStyle w:val="PageNumber"/>
        <w:b w:val="0"/>
      </w:rPr>
    </w:pPr>
  </w:p>
</w:ftr>
</file>

<file path=word/footer2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AB5FF4" w14:paraId="144273CB" w14:textId="77777777" w:rsidTr="00ED5F8E">
      <w:trPr>
        <w:trHeight w:val="567"/>
      </w:trPr>
      <w:tc>
        <w:tcPr>
          <w:tcW w:w="510" w:type="dxa"/>
          <w:tcBorders>
            <w:top w:val="single" w:sz="4" w:space="0" w:color="auto"/>
          </w:tcBorders>
          <w:shd w:val="clear" w:color="auto" w:fill="auto"/>
        </w:tcPr>
        <w:p w14:paraId="6FFECB06" w14:textId="77777777" w:rsidR="00AB5FF4" w:rsidRDefault="00AB5FF4" w:rsidP="00ED5F8E">
          <w:pPr>
            <w:pStyle w:val="Footer"/>
            <w:rPr>
              <w:rStyle w:val="PageNumber"/>
              <w:b w:val="0"/>
            </w:rPr>
          </w:pPr>
        </w:p>
      </w:tc>
      <w:tc>
        <w:tcPr>
          <w:tcW w:w="7767" w:type="dxa"/>
          <w:tcBorders>
            <w:top w:val="single" w:sz="4" w:space="0" w:color="auto"/>
          </w:tcBorders>
          <w:shd w:val="clear" w:color="auto" w:fill="auto"/>
        </w:tcPr>
        <w:p w14:paraId="1CBF9C51" w14:textId="77777777" w:rsidR="00AB5FF4" w:rsidRDefault="00AB5FF4" w:rsidP="00ED5F8E">
          <w:pPr>
            <w:pStyle w:val="Footer"/>
            <w:jc w:val="right"/>
            <w:rPr>
              <w:rStyle w:val="PageNumber"/>
              <w:b w:val="0"/>
            </w:rPr>
          </w:pPr>
          <w:r>
            <w:rPr>
              <w:rStyle w:val="PageNumber"/>
              <w:b w:val="0"/>
            </w:rPr>
            <w:t>MECHANICS OF VET COURSE FUNDING</w:t>
          </w:r>
        </w:p>
      </w:tc>
      <w:tc>
        <w:tcPr>
          <w:tcW w:w="510" w:type="dxa"/>
          <w:tcBorders>
            <w:top w:val="single" w:sz="4" w:space="0" w:color="auto"/>
          </w:tcBorders>
          <w:shd w:val="clear" w:color="auto" w:fill="auto"/>
        </w:tcPr>
        <w:p w14:paraId="7DDCA211" w14:textId="77777777" w:rsidR="00AB5FF4" w:rsidRPr="00ED5F8E" w:rsidRDefault="00AB5FF4" w:rsidP="00ED5F8E">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C10444">
            <w:rPr>
              <w:rStyle w:val="PageNumber"/>
              <w:noProof/>
            </w:rPr>
            <w:t>139</w:t>
          </w:r>
          <w:r>
            <w:rPr>
              <w:rStyle w:val="PageNumber"/>
            </w:rPr>
            <w:fldChar w:fldCharType="end"/>
          </w:r>
        </w:p>
      </w:tc>
    </w:tr>
  </w:tbl>
  <w:p w14:paraId="5460F1E9" w14:textId="77777777" w:rsidR="00AB5FF4" w:rsidRPr="00ED5F8E" w:rsidRDefault="00AB5FF4" w:rsidP="00ED5F8E">
    <w:pPr>
      <w:pStyle w:val="FooterEnd"/>
      <w:rPr>
        <w:rStyle w:val="PageNumber"/>
        <w:b w:val="0"/>
      </w:rPr>
    </w:pPr>
  </w:p>
</w:ftr>
</file>

<file path=word/footer2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AB5FF4" w14:paraId="1A273FDA" w14:textId="77777777" w:rsidTr="00ED5F8E">
      <w:trPr>
        <w:trHeight w:val="567"/>
      </w:trPr>
      <w:tc>
        <w:tcPr>
          <w:tcW w:w="510" w:type="dxa"/>
          <w:tcBorders>
            <w:top w:val="single" w:sz="4" w:space="0" w:color="auto"/>
          </w:tcBorders>
          <w:shd w:val="clear" w:color="auto" w:fill="auto"/>
        </w:tcPr>
        <w:p w14:paraId="76BAD142" w14:textId="77777777" w:rsidR="00AB5FF4" w:rsidRPr="00ED5F8E" w:rsidRDefault="00AB5FF4" w:rsidP="00ED5F8E">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921283">
            <w:rPr>
              <w:rStyle w:val="PageNumber"/>
              <w:noProof/>
            </w:rPr>
            <w:t>168</w:t>
          </w:r>
          <w:r>
            <w:rPr>
              <w:rStyle w:val="PageNumber"/>
            </w:rPr>
            <w:fldChar w:fldCharType="end"/>
          </w:r>
        </w:p>
      </w:tc>
      <w:tc>
        <w:tcPr>
          <w:tcW w:w="7767" w:type="dxa"/>
          <w:tcBorders>
            <w:top w:val="single" w:sz="4" w:space="0" w:color="auto"/>
          </w:tcBorders>
          <w:shd w:val="clear" w:color="auto" w:fill="auto"/>
        </w:tcPr>
        <w:p w14:paraId="77FAC4D0" w14:textId="77777777" w:rsidR="00AB5FF4" w:rsidRDefault="00AB5FF4" w:rsidP="00ED5F8E">
          <w:pPr>
            <w:pStyle w:val="Footer"/>
            <w:rPr>
              <w:rStyle w:val="PageNumber"/>
              <w:b w:val="0"/>
            </w:rPr>
          </w:pPr>
          <w:r>
            <w:rPr>
              <w:rStyle w:val="PageNumber"/>
              <w:b w:val="0"/>
            </w:rPr>
            <w:t>NASWD REVIEW</w:t>
          </w:r>
        </w:p>
      </w:tc>
      <w:tc>
        <w:tcPr>
          <w:tcW w:w="510" w:type="dxa"/>
          <w:tcBorders>
            <w:top w:val="single" w:sz="4" w:space="0" w:color="auto"/>
          </w:tcBorders>
          <w:shd w:val="clear" w:color="auto" w:fill="auto"/>
        </w:tcPr>
        <w:p w14:paraId="6A5D58DF" w14:textId="77777777" w:rsidR="00AB5FF4" w:rsidRDefault="00AB5FF4" w:rsidP="00ED5F8E">
          <w:pPr>
            <w:pStyle w:val="Footer"/>
            <w:rPr>
              <w:rStyle w:val="PageNumber"/>
              <w:b w:val="0"/>
            </w:rPr>
          </w:pPr>
        </w:p>
      </w:tc>
    </w:tr>
  </w:tbl>
  <w:p w14:paraId="6EC943B1" w14:textId="77777777" w:rsidR="00AB5FF4" w:rsidRPr="00ED5F8E" w:rsidRDefault="00AB5FF4" w:rsidP="00ED5F8E">
    <w:pPr>
      <w:pStyle w:val="FooterEnd"/>
      <w:rPr>
        <w:rStyle w:val="PageNumber"/>
        <w:b w:val="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2475F1" w14:textId="77777777" w:rsidR="00AB5FF4" w:rsidRDefault="00AB5FF4">
    <w:pPr>
      <w:pStyle w:val="Footer"/>
    </w:pPr>
  </w:p>
</w:ftr>
</file>

<file path=word/footer3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AB5FF4" w14:paraId="2EE56FEB" w14:textId="77777777" w:rsidTr="00ED5F8E">
      <w:trPr>
        <w:trHeight w:val="567"/>
      </w:trPr>
      <w:tc>
        <w:tcPr>
          <w:tcW w:w="510" w:type="dxa"/>
          <w:tcBorders>
            <w:top w:val="single" w:sz="4" w:space="0" w:color="auto"/>
          </w:tcBorders>
          <w:shd w:val="clear" w:color="auto" w:fill="auto"/>
        </w:tcPr>
        <w:p w14:paraId="6416440B" w14:textId="77777777" w:rsidR="00AB5FF4" w:rsidRDefault="00AB5FF4" w:rsidP="00ED5F8E">
          <w:pPr>
            <w:pStyle w:val="Footer"/>
            <w:rPr>
              <w:rStyle w:val="PageNumber"/>
              <w:b w:val="0"/>
            </w:rPr>
          </w:pPr>
        </w:p>
      </w:tc>
      <w:tc>
        <w:tcPr>
          <w:tcW w:w="7767" w:type="dxa"/>
          <w:tcBorders>
            <w:top w:val="single" w:sz="4" w:space="0" w:color="auto"/>
          </w:tcBorders>
          <w:shd w:val="clear" w:color="auto" w:fill="auto"/>
        </w:tcPr>
        <w:p w14:paraId="453D394E" w14:textId="77777777" w:rsidR="00AB5FF4" w:rsidRDefault="00AB5FF4" w:rsidP="00ED5F8E">
          <w:pPr>
            <w:pStyle w:val="Footer"/>
            <w:jc w:val="right"/>
            <w:rPr>
              <w:rStyle w:val="PageNumber"/>
              <w:b w:val="0"/>
            </w:rPr>
          </w:pPr>
          <w:r>
            <w:rPr>
              <w:rStyle w:val="PageNumber"/>
              <w:b w:val="0"/>
            </w:rPr>
            <w:t>IMPACTS OF SUBSIDIES</w:t>
          </w:r>
        </w:p>
      </w:tc>
      <w:tc>
        <w:tcPr>
          <w:tcW w:w="510" w:type="dxa"/>
          <w:tcBorders>
            <w:top w:val="single" w:sz="4" w:space="0" w:color="auto"/>
          </w:tcBorders>
          <w:shd w:val="clear" w:color="auto" w:fill="auto"/>
        </w:tcPr>
        <w:p w14:paraId="58CC40F9" w14:textId="77777777" w:rsidR="00AB5FF4" w:rsidRPr="00ED5F8E" w:rsidRDefault="00AB5FF4" w:rsidP="00ED5F8E">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921283">
            <w:rPr>
              <w:rStyle w:val="PageNumber"/>
              <w:noProof/>
            </w:rPr>
            <w:t>167</w:t>
          </w:r>
          <w:r>
            <w:rPr>
              <w:rStyle w:val="PageNumber"/>
            </w:rPr>
            <w:fldChar w:fldCharType="end"/>
          </w:r>
        </w:p>
      </w:tc>
    </w:tr>
  </w:tbl>
  <w:p w14:paraId="33034D95" w14:textId="77777777" w:rsidR="00AB5FF4" w:rsidRPr="00ED5F8E" w:rsidRDefault="00AB5FF4" w:rsidP="00ED5F8E">
    <w:pPr>
      <w:pStyle w:val="FooterEnd"/>
      <w:rPr>
        <w:rStyle w:val="PageNumber"/>
        <w:b w:val="0"/>
      </w:rPr>
    </w:pPr>
  </w:p>
</w:ftr>
</file>

<file path=word/footer3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AB5FF4" w14:paraId="79AF4879" w14:textId="77777777" w:rsidTr="00ED5F8E">
      <w:trPr>
        <w:trHeight w:val="567"/>
      </w:trPr>
      <w:tc>
        <w:tcPr>
          <w:tcW w:w="510" w:type="dxa"/>
          <w:tcBorders>
            <w:top w:val="single" w:sz="4" w:space="0" w:color="auto"/>
          </w:tcBorders>
          <w:shd w:val="clear" w:color="auto" w:fill="auto"/>
        </w:tcPr>
        <w:p w14:paraId="0A473A4C" w14:textId="77777777" w:rsidR="00AB5FF4" w:rsidRPr="00ED5F8E" w:rsidRDefault="00AB5FF4" w:rsidP="00ED5F8E">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921283">
            <w:rPr>
              <w:rStyle w:val="PageNumber"/>
              <w:noProof/>
            </w:rPr>
            <w:t>194</w:t>
          </w:r>
          <w:r>
            <w:rPr>
              <w:rStyle w:val="PageNumber"/>
            </w:rPr>
            <w:fldChar w:fldCharType="end"/>
          </w:r>
        </w:p>
      </w:tc>
      <w:tc>
        <w:tcPr>
          <w:tcW w:w="7767" w:type="dxa"/>
          <w:tcBorders>
            <w:top w:val="single" w:sz="4" w:space="0" w:color="auto"/>
          </w:tcBorders>
          <w:shd w:val="clear" w:color="auto" w:fill="auto"/>
        </w:tcPr>
        <w:p w14:paraId="69942DA7" w14:textId="77777777" w:rsidR="00AB5FF4" w:rsidRDefault="00AB5FF4" w:rsidP="00ED5F8E">
          <w:pPr>
            <w:pStyle w:val="Footer"/>
            <w:rPr>
              <w:rStyle w:val="PageNumber"/>
              <w:b w:val="0"/>
            </w:rPr>
          </w:pPr>
          <w:r>
            <w:rPr>
              <w:rStyle w:val="PageNumber"/>
              <w:b w:val="0"/>
            </w:rPr>
            <w:t>NASWD REVIEW</w:t>
          </w:r>
        </w:p>
      </w:tc>
      <w:tc>
        <w:tcPr>
          <w:tcW w:w="510" w:type="dxa"/>
          <w:tcBorders>
            <w:top w:val="single" w:sz="4" w:space="0" w:color="auto"/>
          </w:tcBorders>
          <w:shd w:val="clear" w:color="auto" w:fill="auto"/>
        </w:tcPr>
        <w:p w14:paraId="74A85AC6" w14:textId="77777777" w:rsidR="00AB5FF4" w:rsidRDefault="00AB5FF4" w:rsidP="00ED5F8E">
          <w:pPr>
            <w:pStyle w:val="Footer"/>
            <w:rPr>
              <w:rStyle w:val="PageNumber"/>
              <w:b w:val="0"/>
            </w:rPr>
          </w:pPr>
        </w:p>
      </w:tc>
    </w:tr>
  </w:tbl>
  <w:p w14:paraId="547C558C" w14:textId="77777777" w:rsidR="00AB5FF4" w:rsidRPr="00ED5F8E" w:rsidRDefault="00AB5FF4" w:rsidP="00ED5F8E">
    <w:pPr>
      <w:pStyle w:val="FooterEnd"/>
      <w:rPr>
        <w:rStyle w:val="PageNumber"/>
        <w:b w:val="0"/>
      </w:rPr>
    </w:pPr>
  </w:p>
</w:ftr>
</file>

<file path=word/footer3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AB5FF4" w14:paraId="2F194A1C" w14:textId="77777777" w:rsidTr="00ED5F8E">
      <w:trPr>
        <w:trHeight w:val="567"/>
      </w:trPr>
      <w:tc>
        <w:tcPr>
          <w:tcW w:w="510" w:type="dxa"/>
          <w:tcBorders>
            <w:top w:val="single" w:sz="4" w:space="0" w:color="auto"/>
          </w:tcBorders>
          <w:shd w:val="clear" w:color="auto" w:fill="auto"/>
        </w:tcPr>
        <w:p w14:paraId="0993CB52" w14:textId="77777777" w:rsidR="00AB5FF4" w:rsidRDefault="00AB5FF4" w:rsidP="00ED5F8E">
          <w:pPr>
            <w:pStyle w:val="Footer"/>
            <w:rPr>
              <w:rStyle w:val="PageNumber"/>
              <w:b w:val="0"/>
            </w:rPr>
          </w:pPr>
        </w:p>
      </w:tc>
      <w:tc>
        <w:tcPr>
          <w:tcW w:w="7767" w:type="dxa"/>
          <w:tcBorders>
            <w:top w:val="single" w:sz="4" w:space="0" w:color="auto"/>
          </w:tcBorders>
          <w:shd w:val="clear" w:color="auto" w:fill="auto"/>
        </w:tcPr>
        <w:p w14:paraId="05EBBF1E" w14:textId="77777777" w:rsidR="00AB5FF4" w:rsidRDefault="00AB5FF4" w:rsidP="00ED5F8E">
          <w:pPr>
            <w:pStyle w:val="Footer"/>
            <w:jc w:val="right"/>
            <w:rPr>
              <w:rStyle w:val="PageNumber"/>
              <w:b w:val="0"/>
            </w:rPr>
          </w:pPr>
          <w:r>
            <w:rPr>
              <w:rStyle w:val="PageNumber"/>
              <w:b w:val="0"/>
            </w:rPr>
            <w:t>POLICY OPTIONS FOR INVESTMENT IN VET</w:t>
          </w:r>
        </w:p>
      </w:tc>
      <w:tc>
        <w:tcPr>
          <w:tcW w:w="510" w:type="dxa"/>
          <w:tcBorders>
            <w:top w:val="single" w:sz="4" w:space="0" w:color="auto"/>
          </w:tcBorders>
          <w:shd w:val="clear" w:color="auto" w:fill="auto"/>
        </w:tcPr>
        <w:p w14:paraId="400F8976" w14:textId="77777777" w:rsidR="00AB5FF4" w:rsidRPr="00ED5F8E" w:rsidRDefault="00AB5FF4" w:rsidP="00ED5F8E">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921283">
            <w:rPr>
              <w:rStyle w:val="PageNumber"/>
              <w:noProof/>
            </w:rPr>
            <w:t>193</w:t>
          </w:r>
          <w:r>
            <w:rPr>
              <w:rStyle w:val="PageNumber"/>
            </w:rPr>
            <w:fldChar w:fldCharType="end"/>
          </w:r>
        </w:p>
      </w:tc>
    </w:tr>
  </w:tbl>
  <w:p w14:paraId="783CF0A1" w14:textId="77777777" w:rsidR="00AB5FF4" w:rsidRPr="00ED5F8E" w:rsidRDefault="00AB5FF4" w:rsidP="00ED5F8E">
    <w:pPr>
      <w:pStyle w:val="FooterEnd"/>
      <w:rPr>
        <w:rStyle w:val="PageNumber"/>
        <w:b w:val="0"/>
      </w:rPr>
    </w:pPr>
  </w:p>
</w:ftr>
</file>

<file path=word/footer3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AB5FF4" w14:paraId="07B43DD1" w14:textId="77777777" w:rsidTr="00ED5F8E">
      <w:trPr>
        <w:trHeight w:val="567"/>
      </w:trPr>
      <w:tc>
        <w:tcPr>
          <w:tcW w:w="510" w:type="dxa"/>
          <w:tcBorders>
            <w:top w:val="single" w:sz="4" w:space="0" w:color="auto"/>
          </w:tcBorders>
          <w:shd w:val="clear" w:color="auto" w:fill="auto"/>
        </w:tcPr>
        <w:p w14:paraId="1E51EA6B" w14:textId="77777777" w:rsidR="00AB5FF4" w:rsidRPr="00ED5F8E" w:rsidRDefault="00AB5FF4" w:rsidP="00ED5F8E">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921283">
            <w:rPr>
              <w:rStyle w:val="PageNumber"/>
              <w:noProof/>
            </w:rPr>
            <w:t>218</w:t>
          </w:r>
          <w:r>
            <w:rPr>
              <w:rStyle w:val="PageNumber"/>
            </w:rPr>
            <w:fldChar w:fldCharType="end"/>
          </w:r>
        </w:p>
      </w:tc>
      <w:tc>
        <w:tcPr>
          <w:tcW w:w="7767" w:type="dxa"/>
          <w:tcBorders>
            <w:top w:val="single" w:sz="4" w:space="0" w:color="auto"/>
          </w:tcBorders>
          <w:shd w:val="clear" w:color="auto" w:fill="auto"/>
        </w:tcPr>
        <w:p w14:paraId="479AD859" w14:textId="77777777" w:rsidR="00AB5FF4" w:rsidRDefault="00AB5FF4" w:rsidP="00ED5F8E">
          <w:pPr>
            <w:pStyle w:val="Footer"/>
            <w:rPr>
              <w:rStyle w:val="PageNumber"/>
              <w:b w:val="0"/>
            </w:rPr>
          </w:pPr>
          <w:r>
            <w:rPr>
              <w:rStyle w:val="PageNumber"/>
              <w:b w:val="0"/>
            </w:rPr>
            <w:t>NASWD REVIEW</w:t>
          </w:r>
        </w:p>
      </w:tc>
      <w:tc>
        <w:tcPr>
          <w:tcW w:w="510" w:type="dxa"/>
          <w:tcBorders>
            <w:top w:val="single" w:sz="4" w:space="0" w:color="auto"/>
          </w:tcBorders>
          <w:shd w:val="clear" w:color="auto" w:fill="auto"/>
        </w:tcPr>
        <w:p w14:paraId="1A6AA121" w14:textId="77777777" w:rsidR="00AB5FF4" w:rsidRDefault="00AB5FF4" w:rsidP="00ED5F8E">
          <w:pPr>
            <w:pStyle w:val="Footer"/>
            <w:rPr>
              <w:rStyle w:val="PageNumber"/>
              <w:b w:val="0"/>
            </w:rPr>
          </w:pPr>
        </w:p>
      </w:tc>
    </w:tr>
  </w:tbl>
  <w:p w14:paraId="28B431B3" w14:textId="77777777" w:rsidR="00AB5FF4" w:rsidRPr="00ED5F8E" w:rsidRDefault="00AB5FF4" w:rsidP="00ED5F8E">
    <w:pPr>
      <w:pStyle w:val="FooterEnd"/>
      <w:rPr>
        <w:rStyle w:val="PageNumber"/>
        <w:b w:val="0"/>
      </w:rPr>
    </w:pPr>
  </w:p>
</w:ftr>
</file>

<file path=word/footer3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AB5FF4" w14:paraId="00D40E3F" w14:textId="77777777" w:rsidTr="00ED5F8E">
      <w:trPr>
        <w:trHeight w:val="567"/>
      </w:trPr>
      <w:tc>
        <w:tcPr>
          <w:tcW w:w="510" w:type="dxa"/>
          <w:tcBorders>
            <w:top w:val="single" w:sz="4" w:space="0" w:color="auto"/>
          </w:tcBorders>
          <w:shd w:val="clear" w:color="auto" w:fill="auto"/>
        </w:tcPr>
        <w:p w14:paraId="678239EF" w14:textId="77777777" w:rsidR="00AB5FF4" w:rsidRDefault="00AB5FF4" w:rsidP="00ED5F8E">
          <w:pPr>
            <w:pStyle w:val="Footer"/>
            <w:rPr>
              <w:rStyle w:val="PageNumber"/>
              <w:b w:val="0"/>
            </w:rPr>
          </w:pPr>
        </w:p>
      </w:tc>
      <w:tc>
        <w:tcPr>
          <w:tcW w:w="7767" w:type="dxa"/>
          <w:tcBorders>
            <w:top w:val="single" w:sz="4" w:space="0" w:color="auto"/>
          </w:tcBorders>
          <w:shd w:val="clear" w:color="auto" w:fill="auto"/>
        </w:tcPr>
        <w:p w14:paraId="09F5648A" w14:textId="77777777" w:rsidR="00AB5FF4" w:rsidRDefault="00AB5FF4" w:rsidP="00ED5F8E">
          <w:pPr>
            <w:pStyle w:val="Footer"/>
            <w:jc w:val="right"/>
            <w:rPr>
              <w:rStyle w:val="PageNumber"/>
              <w:b w:val="0"/>
            </w:rPr>
          </w:pPr>
          <w:r>
            <w:rPr>
              <w:rStyle w:val="PageNumber"/>
              <w:b w:val="0"/>
            </w:rPr>
            <w:t>COORDINATION AND STREAMLINING OF VET SUPPORTS</w:t>
          </w:r>
        </w:p>
      </w:tc>
      <w:tc>
        <w:tcPr>
          <w:tcW w:w="510" w:type="dxa"/>
          <w:tcBorders>
            <w:top w:val="single" w:sz="4" w:space="0" w:color="auto"/>
          </w:tcBorders>
          <w:shd w:val="clear" w:color="auto" w:fill="auto"/>
        </w:tcPr>
        <w:p w14:paraId="261EA606" w14:textId="77777777" w:rsidR="00AB5FF4" w:rsidRPr="00ED5F8E" w:rsidRDefault="00AB5FF4" w:rsidP="00ED5F8E">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921283">
            <w:rPr>
              <w:rStyle w:val="PageNumber"/>
              <w:noProof/>
            </w:rPr>
            <w:t>217</w:t>
          </w:r>
          <w:r>
            <w:rPr>
              <w:rStyle w:val="PageNumber"/>
            </w:rPr>
            <w:fldChar w:fldCharType="end"/>
          </w:r>
        </w:p>
      </w:tc>
    </w:tr>
  </w:tbl>
  <w:p w14:paraId="62334719" w14:textId="77777777" w:rsidR="00AB5FF4" w:rsidRPr="00ED5F8E" w:rsidRDefault="00AB5FF4" w:rsidP="00ED5F8E">
    <w:pPr>
      <w:pStyle w:val="FooterEnd"/>
      <w:rPr>
        <w:rStyle w:val="PageNumber"/>
        <w:b w:val="0"/>
      </w:rPr>
    </w:pPr>
  </w:p>
</w:ftr>
</file>

<file path=word/footer3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AB5FF4" w14:paraId="02F3881A" w14:textId="77777777" w:rsidTr="00ED5F8E">
      <w:trPr>
        <w:trHeight w:val="567"/>
      </w:trPr>
      <w:tc>
        <w:tcPr>
          <w:tcW w:w="510" w:type="dxa"/>
          <w:tcBorders>
            <w:top w:val="single" w:sz="4" w:space="0" w:color="auto"/>
          </w:tcBorders>
          <w:shd w:val="clear" w:color="auto" w:fill="auto"/>
        </w:tcPr>
        <w:p w14:paraId="5BCA53AF" w14:textId="77777777" w:rsidR="00AB5FF4" w:rsidRPr="00ED5F8E" w:rsidRDefault="00AB5FF4" w:rsidP="00ED5F8E">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921283">
            <w:rPr>
              <w:rStyle w:val="PageNumber"/>
              <w:noProof/>
            </w:rPr>
            <w:t>228</w:t>
          </w:r>
          <w:r>
            <w:rPr>
              <w:rStyle w:val="PageNumber"/>
            </w:rPr>
            <w:fldChar w:fldCharType="end"/>
          </w:r>
        </w:p>
      </w:tc>
      <w:tc>
        <w:tcPr>
          <w:tcW w:w="7767" w:type="dxa"/>
          <w:tcBorders>
            <w:top w:val="single" w:sz="4" w:space="0" w:color="auto"/>
          </w:tcBorders>
          <w:shd w:val="clear" w:color="auto" w:fill="auto"/>
        </w:tcPr>
        <w:p w14:paraId="7BF93BD5" w14:textId="77777777" w:rsidR="00AB5FF4" w:rsidRDefault="00AB5FF4" w:rsidP="00ED5F8E">
          <w:pPr>
            <w:pStyle w:val="Footer"/>
            <w:rPr>
              <w:rStyle w:val="PageNumber"/>
              <w:b w:val="0"/>
            </w:rPr>
          </w:pPr>
          <w:r>
            <w:rPr>
              <w:rStyle w:val="PageNumber"/>
              <w:b w:val="0"/>
            </w:rPr>
            <w:t>NASWD REVIEW</w:t>
          </w:r>
        </w:p>
      </w:tc>
      <w:tc>
        <w:tcPr>
          <w:tcW w:w="510" w:type="dxa"/>
          <w:tcBorders>
            <w:top w:val="single" w:sz="4" w:space="0" w:color="auto"/>
          </w:tcBorders>
          <w:shd w:val="clear" w:color="auto" w:fill="auto"/>
        </w:tcPr>
        <w:p w14:paraId="237963B9" w14:textId="77777777" w:rsidR="00AB5FF4" w:rsidRDefault="00AB5FF4" w:rsidP="00ED5F8E">
          <w:pPr>
            <w:pStyle w:val="Footer"/>
            <w:rPr>
              <w:rStyle w:val="PageNumber"/>
              <w:b w:val="0"/>
            </w:rPr>
          </w:pPr>
        </w:p>
      </w:tc>
    </w:tr>
  </w:tbl>
  <w:p w14:paraId="53B90365" w14:textId="77777777" w:rsidR="00AB5FF4" w:rsidRPr="00ED5F8E" w:rsidRDefault="00AB5FF4" w:rsidP="00ED5F8E">
    <w:pPr>
      <w:pStyle w:val="FooterEnd"/>
      <w:rPr>
        <w:rStyle w:val="PageNumber"/>
        <w:b w:val="0"/>
      </w:rPr>
    </w:pPr>
  </w:p>
</w:ftr>
</file>

<file path=word/footer3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AB5FF4" w14:paraId="00B0578C" w14:textId="77777777" w:rsidTr="00ED5F8E">
      <w:trPr>
        <w:trHeight w:val="567"/>
      </w:trPr>
      <w:tc>
        <w:tcPr>
          <w:tcW w:w="510" w:type="dxa"/>
          <w:tcBorders>
            <w:top w:val="single" w:sz="4" w:space="0" w:color="auto"/>
          </w:tcBorders>
          <w:shd w:val="clear" w:color="auto" w:fill="auto"/>
        </w:tcPr>
        <w:p w14:paraId="2AEC3F91" w14:textId="77777777" w:rsidR="00AB5FF4" w:rsidRDefault="00AB5FF4" w:rsidP="00ED5F8E">
          <w:pPr>
            <w:pStyle w:val="Footer"/>
            <w:rPr>
              <w:rStyle w:val="PageNumber"/>
              <w:b w:val="0"/>
            </w:rPr>
          </w:pPr>
        </w:p>
      </w:tc>
      <w:tc>
        <w:tcPr>
          <w:tcW w:w="7767" w:type="dxa"/>
          <w:tcBorders>
            <w:top w:val="single" w:sz="4" w:space="0" w:color="auto"/>
          </w:tcBorders>
          <w:shd w:val="clear" w:color="auto" w:fill="auto"/>
        </w:tcPr>
        <w:p w14:paraId="444F6F46" w14:textId="77777777" w:rsidR="00AB5FF4" w:rsidRDefault="00AB5FF4" w:rsidP="00ED5F8E">
          <w:pPr>
            <w:pStyle w:val="Footer"/>
            <w:jc w:val="right"/>
            <w:rPr>
              <w:rStyle w:val="PageNumber"/>
              <w:b w:val="0"/>
            </w:rPr>
          </w:pPr>
          <w:r>
            <w:rPr>
              <w:rStyle w:val="PageNumber"/>
              <w:b w:val="0"/>
            </w:rPr>
            <w:t>CONDUCT OF THE REVIEW</w:t>
          </w:r>
        </w:p>
      </w:tc>
      <w:tc>
        <w:tcPr>
          <w:tcW w:w="510" w:type="dxa"/>
          <w:tcBorders>
            <w:top w:val="single" w:sz="4" w:space="0" w:color="auto"/>
          </w:tcBorders>
          <w:shd w:val="clear" w:color="auto" w:fill="auto"/>
        </w:tcPr>
        <w:p w14:paraId="366CA2DA" w14:textId="77777777" w:rsidR="00AB5FF4" w:rsidRPr="00ED5F8E" w:rsidRDefault="00AB5FF4" w:rsidP="00ED5F8E">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921283">
            <w:rPr>
              <w:rStyle w:val="PageNumber"/>
              <w:noProof/>
            </w:rPr>
            <w:t>229</w:t>
          </w:r>
          <w:r>
            <w:rPr>
              <w:rStyle w:val="PageNumber"/>
            </w:rPr>
            <w:fldChar w:fldCharType="end"/>
          </w:r>
        </w:p>
      </w:tc>
    </w:tr>
  </w:tbl>
  <w:p w14:paraId="081B3AE1" w14:textId="77777777" w:rsidR="00AB5FF4" w:rsidRPr="00ED5F8E" w:rsidRDefault="00AB5FF4" w:rsidP="00ED5F8E">
    <w:pPr>
      <w:pStyle w:val="FooterEnd"/>
      <w:rPr>
        <w:rStyle w:val="PageNumber"/>
        <w:b w:val="0"/>
      </w:rPr>
    </w:pPr>
  </w:p>
</w:ftr>
</file>

<file path=word/footer3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AB5FF4" w14:paraId="1F184311" w14:textId="77777777" w:rsidTr="00ED5F8E">
      <w:trPr>
        <w:trHeight w:val="567"/>
      </w:trPr>
      <w:tc>
        <w:tcPr>
          <w:tcW w:w="510" w:type="dxa"/>
          <w:tcBorders>
            <w:top w:val="single" w:sz="4" w:space="0" w:color="auto"/>
          </w:tcBorders>
          <w:shd w:val="clear" w:color="auto" w:fill="auto"/>
        </w:tcPr>
        <w:p w14:paraId="0E484271" w14:textId="77777777" w:rsidR="00AB5FF4" w:rsidRPr="00ED5F8E" w:rsidRDefault="00AB5FF4" w:rsidP="00ED5F8E">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921283">
            <w:rPr>
              <w:rStyle w:val="PageNumber"/>
              <w:noProof/>
            </w:rPr>
            <w:t>240</w:t>
          </w:r>
          <w:r>
            <w:rPr>
              <w:rStyle w:val="PageNumber"/>
            </w:rPr>
            <w:fldChar w:fldCharType="end"/>
          </w:r>
        </w:p>
      </w:tc>
      <w:tc>
        <w:tcPr>
          <w:tcW w:w="7767" w:type="dxa"/>
          <w:tcBorders>
            <w:top w:val="single" w:sz="4" w:space="0" w:color="auto"/>
          </w:tcBorders>
          <w:shd w:val="clear" w:color="auto" w:fill="auto"/>
        </w:tcPr>
        <w:p w14:paraId="0529A96B" w14:textId="77777777" w:rsidR="00AB5FF4" w:rsidRDefault="00AB5FF4" w:rsidP="00ED5F8E">
          <w:pPr>
            <w:pStyle w:val="Footer"/>
            <w:rPr>
              <w:rStyle w:val="PageNumber"/>
              <w:b w:val="0"/>
            </w:rPr>
          </w:pPr>
          <w:r>
            <w:rPr>
              <w:rStyle w:val="PageNumber"/>
              <w:b w:val="0"/>
            </w:rPr>
            <w:t>NASWD REVIEW</w:t>
          </w:r>
        </w:p>
      </w:tc>
      <w:tc>
        <w:tcPr>
          <w:tcW w:w="510" w:type="dxa"/>
          <w:tcBorders>
            <w:top w:val="single" w:sz="4" w:space="0" w:color="auto"/>
          </w:tcBorders>
          <w:shd w:val="clear" w:color="auto" w:fill="auto"/>
        </w:tcPr>
        <w:p w14:paraId="2A552279" w14:textId="77777777" w:rsidR="00AB5FF4" w:rsidRDefault="00AB5FF4" w:rsidP="00ED5F8E">
          <w:pPr>
            <w:pStyle w:val="Footer"/>
            <w:rPr>
              <w:rStyle w:val="PageNumber"/>
              <w:b w:val="0"/>
            </w:rPr>
          </w:pPr>
        </w:p>
      </w:tc>
    </w:tr>
  </w:tbl>
  <w:p w14:paraId="00D1A51E" w14:textId="77777777" w:rsidR="00AB5FF4" w:rsidRPr="00ED5F8E" w:rsidRDefault="00AB5FF4" w:rsidP="00ED5F8E">
    <w:pPr>
      <w:pStyle w:val="FooterEnd"/>
      <w:rPr>
        <w:rStyle w:val="PageNumber"/>
        <w:b w:val="0"/>
      </w:rPr>
    </w:pPr>
  </w:p>
</w:ftr>
</file>

<file path=word/footer3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AB5FF4" w14:paraId="03F5B125" w14:textId="77777777" w:rsidTr="00ED5F8E">
      <w:trPr>
        <w:trHeight w:val="567"/>
      </w:trPr>
      <w:tc>
        <w:tcPr>
          <w:tcW w:w="510" w:type="dxa"/>
          <w:tcBorders>
            <w:top w:val="single" w:sz="4" w:space="0" w:color="auto"/>
          </w:tcBorders>
          <w:shd w:val="clear" w:color="auto" w:fill="auto"/>
        </w:tcPr>
        <w:p w14:paraId="034BF5E6" w14:textId="77777777" w:rsidR="00AB5FF4" w:rsidRDefault="00AB5FF4" w:rsidP="00ED5F8E">
          <w:pPr>
            <w:pStyle w:val="Footer"/>
            <w:rPr>
              <w:rStyle w:val="PageNumber"/>
              <w:b w:val="0"/>
            </w:rPr>
          </w:pPr>
        </w:p>
      </w:tc>
      <w:tc>
        <w:tcPr>
          <w:tcW w:w="7767" w:type="dxa"/>
          <w:tcBorders>
            <w:top w:val="single" w:sz="4" w:space="0" w:color="auto"/>
          </w:tcBorders>
          <w:shd w:val="clear" w:color="auto" w:fill="auto"/>
        </w:tcPr>
        <w:p w14:paraId="1425277F" w14:textId="77777777" w:rsidR="00AB5FF4" w:rsidRDefault="00AB5FF4" w:rsidP="00ED5F8E">
          <w:pPr>
            <w:pStyle w:val="Footer"/>
            <w:jc w:val="right"/>
            <w:rPr>
              <w:rStyle w:val="PageNumber"/>
              <w:b w:val="0"/>
            </w:rPr>
          </w:pPr>
          <w:r>
            <w:rPr>
              <w:rStyle w:val="PageNumber"/>
              <w:b w:val="0"/>
            </w:rPr>
            <w:t>THE NASWD</w:t>
          </w:r>
        </w:p>
      </w:tc>
      <w:tc>
        <w:tcPr>
          <w:tcW w:w="510" w:type="dxa"/>
          <w:tcBorders>
            <w:top w:val="single" w:sz="4" w:space="0" w:color="auto"/>
          </w:tcBorders>
          <w:shd w:val="clear" w:color="auto" w:fill="auto"/>
        </w:tcPr>
        <w:p w14:paraId="7068EA69" w14:textId="77777777" w:rsidR="00AB5FF4" w:rsidRPr="00ED5F8E" w:rsidRDefault="00AB5FF4" w:rsidP="00ED5F8E">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921283">
            <w:rPr>
              <w:rStyle w:val="PageNumber"/>
              <w:noProof/>
            </w:rPr>
            <w:t>239</w:t>
          </w:r>
          <w:r>
            <w:rPr>
              <w:rStyle w:val="PageNumber"/>
            </w:rPr>
            <w:fldChar w:fldCharType="end"/>
          </w:r>
        </w:p>
      </w:tc>
    </w:tr>
  </w:tbl>
  <w:p w14:paraId="03998CD2" w14:textId="77777777" w:rsidR="00AB5FF4" w:rsidRPr="00ED5F8E" w:rsidRDefault="00AB5FF4" w:rsidP="00ED5F8E">
    <w:pPr>
      <w:pStyle w:val="FooterEnd"/>
      <w:rPr>
        <w:rStyle w:val="PageNumber"/>
        <w:b w:val="0"/>
      </w:rPr>
    </w:pPr>
  </w:p>
</w:ftr>
</file>

<file path=word/footer3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AB5FF4" w14:paraId="1F0A3912" w14:textId="77777777" w:rsidTr="00ED5F8E">
      <w:trPr>
        <w:trHeight w:val="567"/>
      </w:trPr>
      <w:tc>
        <w:tcPr>
          <w:tcW w:w="510" w:type="dxa"/>
          <w:tcBorders>
            <w:top w:val="single" w:sz="4" w:space="0" w:color="auto"/>
          </w:tcBorders>
          <w:shd w:val="clear" w:color="auto" w:fill="auto"/>
        </w:tcPr>
        <w:p w14:paraId="17B5E45C" w14:textId="77777777" w:rsidR="00AB5FF4" w:rsidRPr="00ED5F8E" w:rsidRDefault="00AB5FF4" w:rsidP="00ED5F8E">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921283">
            <w:rPr>
              <w:rStyle w:val="PageNumber"/>
              <w:noProof/>
            </w:rPr>
            <w:t>258</w:t>
          </w:r>
          <w:r>
            <w:rPr>
              <w:rStyle w:val="PageNumber"/>
            </w:rPr>
            <w:fldChar w:fldCharType="end"/>
          </w:r>
        </w:p>
      </w:tc>
      <w:tc>
        <w:tcPr>
          <w:tcW w:w="7767" w:type="dxa"/>
          <w:tcBorders>
            <w:top w:val="single" w:sz="4" w:space="0" w:color="auto"/>
          </w:tcBorders>
          <w:shd w:val="clear" w:color="auto" w:fill="auto"/>
        </w:tcPr>
        <w:p w14:paraId="38064E6D" w14:textId="77777777" w:rsidR="00AB5FF4" w:rsidRDefault="00AB5FF4" w:rsidP="00ED5F8E">
          <w:pPr>
            <w:pStyle w:val="Footer"/>
            <w:rPr>
              <w:rStyle w:val="PageNumber"/>
              <w:b w:val="0"/>
            </w:rPr>
          </w:pPr>
          <w:r>
            <w:rPr>
              <w:rStyle w:val="PageNumber"/>
              <w:b w:val="0"/>
            </w:rPr>
            <w:t>NASWD REVIEW</w:t>
          </w:r>
        </w:p>
      </w:tc>
      <w:tc>
        <w:tcPr>
          <w:tcW w:w="510" w:type="dxa"/>
          <w:tcBorders>
            <w:top w:val="single" w:sz="4" w:space="0" w:color="auto"/>
          </w:tcBorders>
          <w:shd w:val="clear" w:color="auto" w:fill="auto"/>
        </w:tcPr>
        <w:p w14:paraId="64FB7D7E" w14:textId="77777777" w:rsidR="00AB5FF4" w:rsidRDefault="00AB5FF4" w:rsidP="00ED5F8E">
          <w:pPr>
            <w:pStyle w:val="Footer"/>
            <w:rPr>
              <w:rStyle w:val="PageNumber"/>
              <w:b w:val="0"/>
            </w:rPr>
          </w:pPr>
        </w:p>
      </w:tc>
    </w:tr>
  </w:tbl>
  <w:p w14:paraId="663C2966" w14:textId="77777777" w:rsidR="00AB5FF4" w:rsidRPr="00ED5F8E" w:rsidRDefault="00AB5FF4" w:rsidP="00ED5F8E">
    <w:pPr>
      <w:pStyle w:val="FooterEnd"/>
      <w:rPr>
        <w:rStyle w:val="PageNumber"/>
        <w:b w:val="0"/>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AB5FF4" w14:paraId="411D673F" w14:textId="77777777" w:rsidTr="00D908BB">
      <w:trPr>
        <w:trHeight w:hRule="exact" w:val="567"/>
      </w:trPr>
      <w:tc>
        <w:tcPr>
          <w:tcW w:w="510" w:type="dxa"/>
        </w:tcPr>
        <w:p w14:paraId="2944131D" w14:textId="77777777" w:rsidR="00AB5FF4" w:rsidRDefault="00AB5FF4" w:rsidP="00D908BB">
          <w:pPr>
            <w:pStyle w:val="Footer"/>
            <w:tabs>
              <w:tab w:val="left" w:pos="0"/>
            </w:tabs>
            <w:ind w:right="0"/>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iv</w:t>
          </w:r>
          <w:r>
            <w:rPr>
              <w:rStyle w:val="PageNumber"/>
            </w:rPr>
            <w:fldChar w:fldCharType="end"/>
          </w:r>
        </w:p>
      </w:tc>
      <w:tc>
        <w:tcPr>
          <w:tcW w:w="7767" w:type="dxa"/>
        </w:tcPr>
        <w:p w14:paraId="339E0FC9" w14:textId="77777777" w:rsidR="00AB5FF4" w:rsidRPr="0013739A" w:rsidRDefault="00AB5FF4" w:rsidP="00D908BB">
          <w:pPr>
            <w:pStyle w:val="Footer"/>
            <w:rPr>
              <w:rFonts w:cs="Arial"/>
            </w:rPr>
          </w:pPr>
          <w:r>
            <w:rPr>
              <w:rFonts w:cs="Arial"/>
            </w:rPr>
            <w:t>Remote area tax concessions and payments</w:t>
          </w:r>
        </w:p>
      </w:tc>
      <w:tc>
        <w:tcPr>
          <w:tcW w:w="510" w:type="dxa"/>
        </w:tcPr>
        <w:p w14:paraId="51D05A1A" w14:textId="77777777" w:rsidR="00AB5FF4" w:rsidRDefault="00AB5FF4" w:rsidP="00D908BB">
          <w:pPr>
            <w:pStyle w:val="Footer"/>
          </w:pPr>
        </w:p>
      </w:tc>
    </w:tr>
  </w:tbl>
  <w:p w14:paraId="200EA086" w14:textId="77777777" w:rsidR="00AB5FF4" w:rsidRDefault="00AB5FF4" w:rsidP="00D908BB">
    <w:pPr>
      <w:pStyle w:val="FooterEnd"/>
    </w:pPr>
  </w:p>
  <w:p w14:paraId="6C30F6D7" w14:textId="77777777" w:rsidR="00AB5FF4" w:rsidRDefault="00AB5FF4">
    <w:pPr>
      <w:pStyle w:val="FooterEnd"/>
    </w:pPr>
  </w:p>
</w:ftr>
</file>

<file path=word/footer4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AB5FF4" w14:paraId="544215BE" w14:textId="77777777" w:rsidTr="00ED5F8E">
      <w:trPr>
        <w:trHeight w:val="567"/>
      </w:trPr>
      <w:tc>
        <w:tcPr>
          <w:tcW w:w="510" w:type="dxa"/>
          <w:tcBorders>
            <w:top w:val="single" w:sz="4" w:space="0" w:color="auto"/>
          </w:tcBorders>
          <w:shd w:val="clear" w:color="auto" w:fill="auto"/>
        </w:tcPr>
        <w:p w14:paraId="6BC32205" w14:textId="77777777" w:rsidR="00AB5FF4" w:rsidRDefault="00AB5FF4" w:rsidP="00ED5F8E">
          <w:pPr>
            <w:pStyle w:val="Footer"/>
            <w:rPr>
              <w:rStyle w:val="PageNumber"/>
              <w:b w:val="0"/>
            </w:rPr>
          </w:pPr>
        </w:p>
      </w:tc>
      <w:tc>
        <w:tcPr>
          <w:tcW w:w="7767" w:type="dxa"/>
          <w:tcBorders>
            <w:top w:val="single" w:sz="4" w:space="0" w:color="auto"/>
          </w:tcBorders>
          <w:shd w:val="clear" w:color="auto" w:fill="auto"/>
        </w:tcPr>
        <w:p w14:paraId="37FD099C" w14:textId="77777777" w:rsidR="00AB5FF4" w:rsidRDefault="00AB5FF4" w:rsidP="00ED5F8E">
          <w:pPr>
            <w:pStyle w:val="Footer"/>
            <w:jc w:val="right"/>
            <w:rPr>
              <w:rStyle w:val="PageNumber"/>
              <w:b w:val="0"/>
            </w:rPr>
          </w:pPr>
          <w:r>
            <w:rPr>
              <w:rStyle w:val="PageNumber"/>
              <w:b w:val="0"/>
            </w:rPr>
            <w:t>OPERATION OF THE VET SYSTEM</w:t>
          </w:r>
        </w:p>
      </w:tc>
      <w:tc>
        <w:tcPr>
          <w:tcW w:w="510" w:type="dxa"/>
          <w:tcBorders>
            <w:top w:val="single" w:sz="4" w:space="0" w:color="auto"/>
          </w:tcBorders>
          <w:shd w:val="clear" w:color="auto" w:fill="auto"/>
        </w:tcPr>
        <w:p w14:paraId="01667FD1" w14:textId="77777777" w:rsidR="00AB5FF4" w:rsidRPr="00ED5F8E" w:rsidRDefault="00AB5FF4" w:rsidP="00ED5F8E">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921283">
            <w:rPr>
              <w:rStyle w:val="PageNumber"/>
              <w:noProof/>
            </w:rPr>
            <w:t>257</w:t>
          </w:r>
          <w:r>
            <w:rPr>
              <w:rStyle w:val="PageNumber"/>
            </w:rPr>
            <w:fldChar w:fldCharType="end"/>
          </w:r>
        </w:p>
      </w:tc>
    </w:tr>
  </w:tbl>
  <w:p w14:paraId="0649094C" w14:textId="77777777" w:rsidR="00AB5FF4" w:rsidRPr="00ED5F8E" w:rsidRDefault="00AB5FF4" w:rsidP="00ED5F8E">
    <w:pPr>
      <w:pStyle w:val="FooterEnd"/>
      <w:rPr>
        <w:rStyle w:val="PageNumber"/>
        <w:b w:val="0"/>
      </w:rPr>
    </w:pPr>
  </w:p>
</w:ftr>
</file>

<file path=word/footer4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AB5FF4" w14:paraId="48554FD2" w14:textId="77777777" w:rsidTr="00ED5F8E">
      <w:trPr>
        <w:trHeight w:val="567"/>
      </w:trPr>
      <w:tc>
        <w:tcPr>
          <w:tcW w:w="510" w:type="dxa"/>
          <w:tcBorders>
            <w:top w:val="single" w:sz="4" w:space="0" w:color="auto"/>
          </w:tcBorders>
          <w:shd w:val="clear" w:color="auto" w:fill="auto"/>
        </w:tcPr>
        <w:p w14:paraId="2C30052F" w14:textId="77777777" w:rsidR="00AB5FF4" w:rsidRPr="00ED5F8E" w:rsidRDefault="00AB5FF4" w:rsidP="00ED5F8E">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921283">
            <w:rPr>
              <w:rStyle w:val="PageNumber"/>
              <w:noProof/>
            </w:rPr>
            <w:t>286</w:t>
          </w:r>
          <w:r>
            <w:rPr>
              <w:rStyle w:val="PageNumber"/>
            </w:rPr>
            <w:fldChar w:fldCharType="end"/>
          </w:r>
        </w:p>
      </w:tc>
      <w:tc>
        <w:tcPr>
          <w:tcW w:w="7767" w:type="dxa"/>
          <w:tcBorders>
            <w:top w:val="single" w:sz="4" w:space="0" w:color="auto"/>
          </w:tcBorders>
          <w:shd w:val="clear" w:color="auto" w:fill="auto"/>
        </w:tcPr>
        <w:p w14:paraId="4943B5C3" w14:textId="77777777" w:rsidR="00AB5FF4" w:rsidRDefault="00AB5FF4" w:rsidP="00ED5F8E">
          <w:pPr>
            <w:pStyle w:val="Footer"/>
          </w:pPr>
          <w:r>
            <w:t>NASWD REVIEW</w:t>
          </w:r>
        </w:p>
      </w:tc>
      <w:tc>
        <w:tcPr>
          <w:tcW w:w="510" w:type="dxa"/>
          <w:tcBorders>
            <w:top w:val="single" w:sz="4" w:space="0" w:color="auto"/>
          </w:tcBorders>
          <w:shd w:val="clear" w:color="auto" w:fill="auto"/>
        </w:tcPr>
        <w:p w14:paraId="45A0E3F0" w14:textId="77777777" w:rsidR="00AB5FF4" w:rsidRDefault="00AB5FF4" w:rsidP="00ED5F8E">
          <w:pPr>
            <w:pStyle w:val="Footer"/>
          </w:pPr>
        </w:p>
      </w:tc>
    </w:tr>
  </w:tbl>
  <w:p w14:paraId="0BE3F8C5" w14:textId="77777777" w:rsidR="00AB5FF4" w:rsidRPr="00ED5F8E" w:rsidRDefault="00AB5FF4" w:rsidP="00ED5F8E">
    <w:pPr>
      <w:pStyle w:val="FooterEnd"/>
    </w:pPr>
  </w:p>
</w:ftr>
</file>

<file path=word/footer4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AB5FF4" w14:paraId="06BDD0FF" w14:textId="77777777" w:rsidTr="00ED5F8E">
      <w:trPr>
        <w:trHeight w:val="567"/>
      </w:trPr>
      <w:tc>
        <w:tcPr>
          <w:tcW w:w="510" w:type="dxa"/>
          <w:tcBorders>
            <w:top w:val="single" w:sz="4" w:space="0" w:color="auto"/>
          </w:tcBorders>
          <w:shd w:val="clear" w:color="auto" w:fill="auto"/>
        </w:tcPr>
        <w:p w14:paraId="68E2B0D3" w14:textId="77777777" w:rsidR="00AB5FF4" w:rsidRDefault="00AB5FF4" w:rsidP="00ED5F8E">
          <w:pPr>
            <w:pStyle w:val="Footer"/>
          </w:pPr>
        </w:p>
      </w:tc>
      <w:tc>
        <w:tcPr>
          <w:tcW w:w="7767" w:type="dxa"/>
          <w:tcBorders>
            <w:top w:val="single" w:sz="4" w:space="0" w:color="auto"/>
          </w:tcBorders>
          <w:shd w:val="clear" w:color="auto" w:fill="auto"/>
        </w:tcPr>
        <w:p w14:paraId="5BA66BC9" w14:textId="15B0BF14" w:rsidR="00AB5FF4" w:rsidRDefault="00AB5FF4" w:rsidP="00ED5F8E">
          <w:pPr>
            <w:pStyle w:val="Footer"/>
            <w:jc w:val="right"/>
          </w:pPr>
          <w:r>
            <w:t>government funding of vet</w:t>
          </w:r>
        </w:p>
      </w:tc>
      <w:tc>
        <w:tcPr>
          <w:tcW w:w="510" w:type="dxa"/>
          <w:tcBorders>
            <w:top w:val="single" w:sz="4" w:space="0" w:color="auto"/>
          </w:tcBorders>
          <w:shd w:val="clear" w:color="auto" w:fill="auto"/>
        </w:tcPr>
        <w:p w14:paraId="1A81F5C2" w14:textId="77777777" w:rsidR="00AB5FF4" w:rsidRPr="00ED5F8E" w:rsidRDefault="00AB5FF4" w:rsidP="00ED5F8E">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921283">
            <w:rPr>
              <w:rStyle w:val="PageNumber"/>
              <w:noProof/>
            </w:rPr>
            <w:t>285</w:t>
          </w:r>
          <w:r>
            <w:rPr>
              <w:rStyle w:val="PageNumber"/>
            </w:rPr>
            <w:fldChar w:fldCharType="end"/>
          </w:r>
        </w:p>
      </w:tc>
    </w:tr>
  </w:tbl>
  <w:p w14:paraId="3B077EFC" w14:textId="77777777" w:rsidR="00AB5FF4" w:rsidRPr="00ED5F8E" w:rsidRDefault="00AB5FF4" w:rsidP="00ED5F8E">
    <w:pPr>
      <w:pStyle w:val="FooterEnd"/>
    </w:pPr>
  </w:p>
</w:ftr>
</file>

<file path=word/footer4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AB5FF4" w14:paraId="21DD0F54" w14:textId="77777777" w:rsidTr="00ED5F8E">
      <w:trPr>
        <w:trHeight w:val="567"/>
      </w:trPr>
      <w:tc>
        <w:tcPr>
          <w:tcW w:w="510" w:type="dxa"/>
          <w:tcBorders>
            <w:top w:val="single" w:sz="4" w:space="0" w:color="auto"/>
          </w:tcBorders>
          <w:shd w:val="clear" w:color="auto" w:fill="auto"/>
        </w:tcPr>
        <w:p w14:paraId="7A7E47AA" w14:textId="77777777" w:rsidR="00AB5FF4" w:rsidRPr="00ED5F8E" w:rsidRDefault="00AB5FF4" w:rsidP="00ED5F8E">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921283">
            <w:rPr>
              <w:rStyle w:val="PageNumber"/>
              <w:noProof/>
            </w:rPr>
            <w:t>296</w:t>
          </w:r>
          <w:r>
            <w:rPr>
              <w:rStyle w:val="PageNumber"/>
            </w:rPr>
            <w:fldChar w:fldCharType="end"/>
          </w:r>
        </w:p>
      </w:tc>
      <w:tc>
        <w:tcPr>
          <w:tcW w:w="7767" w:type="dxa"/>
          <w:tcBorders>
            <w:top w:val="single" w:sz="4" w:space="0" w:color="auto"/>
          </w:tcBorders>
          <w:shd w:val="clear" w:color="auto" w:fill="auto"/>
        </w:tcPr>
        <w:p w14:paraId="59903FDD" w14:textId="77777777" w:rsidR="00AB5FF4" w:rsidRDefault="00AB5FF4" w:rsidP="00ED5F8E">
          <w:pPr>
            <w:pStyle w:val="Footer"/>
          </w:pPr>
          <w:r>
            <w:t>NASWD REVIEW</w:t>
          </w:r>
        </w:p>
      </w:tc>
      <w:tc>
        <w:tcPr>
          <w:tcW w:w="510" w:type="dxa"/>
          <w:tcBorders>
            <w:top w:val="single" w:sz="4" w:space="0" w:color="auto"/>
          </w:tcBorders>
          <w:shd w:val="clear" w:color="auto" w:fill="auto"/>
        </w:tcPr>
        <w:p w14:paraId="0DEEEBE9" w14:textId="77777777" w:rsidR="00AB5FF4" w:rsidRDefault="00AB5FF4" w:rsidP="00ED5F8E">
          <w:pPr>
            <w:pStyle w:val="Footer"/>
          </w:pPr>
        </w:p>
      </w:tc>
    </w:tr>
  </w:tbl>
  <w:p w14:paraId="38A1E082" w14:textId="77777777" w:rsidR="00AB5FF4" w:rsidRPr="00ED5F8E" w:rsidRDefault="00AB5FF4" w:rsidP="00ED5F8E">
    <w:pPr>
      <w:pStyle w:val="FooterEnd"/>
    </w:pPr>
  </w:p>
</w:ftr>
</file>

<file path=word/footer4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AB5FF4" w14:paraId="11DE55CF" w14:textId="77777777" w:rsidTr="00ED5F8E">
      <w:trPr>
        <w:trHeight w:val="567"/>
      </w:trPr>
      <w:tc>
        <w:tcPr>
          <w:tcW w:w="510" w:type="dxa"/>
          <w:tcBorders>
            <w:top w:val="single" w:sz="4" w:space="0" w:color="auto"/>
          </w:tcBorders>
          <w:shd w:val="clear" w:color="auto" w:fill="auto"/>
        </w:tcPr>
        <w:p w14:paraId="5B3B867A" w14:textId="77777777" w:rsidR="00AB5FF4" w:rsidRDefault="00AB5FF4" w:rsidP="00ED5F8E">
          <w:pPr>
            <w:pStyle w:val="Footer"/>
          </w:pPr>
        </w:p>
      </w:tc>
      <w:tc>
        <w:tcPr>
          <w:tcW w:w="7767" w:type="dxa"/>
          <w:tcBorders>
            <w:top w:val="single" w:sz="4" w:space="0" w:color="auto"/>
          </w:tcBorders>
          <w:shd w:val="clear" w:color="auto" w:fill="auto"/>
        </w:tcPr>
        <w:p w14:paraId="15A2DCAD" w14:textId="77777777" w:rsidR="00AB5FF4" w:rsidRDefault="00AB5FF4" w:rsidP="00ED5F8E">
          <w:pPr>
            <w:pStyle w:val="Footer"/>
            <w:jc w:val="right"/>
          </w:pPr>
          <w:r>
            <w:t>HIGHER EDUCATION POLICY SETTINGS</w:t>
          </w:r>
        </w:p>
      </w:tc>
      <w:tc>
        <w:tcPr>
          <w:tcW w:w="510" w:type="dxa"/>
          <w:tcBorders>
            <w:top w:val="single" w:sz="4" w:space="0" w:color="auto"/>
          </w:tcBorders>
          <w:shd w:val="clear" w:color="auto" w:fill="auto"/>
        </w:tcPr>
        <w:p w14:paraId="23F890F9" w14:textId="77777777" w:rsidR="00AB5FF4" w:rsidRPr="00ED5F8E" w:rsidRDefault="00AB5FF4" w:rsidP="00ED5F8E">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921283">
            <w:rPr>
              <w:rStyle w:val="PageNumber"/>
              <w:noProof/>
            </w:rPr>
            <w:t>297</w:t>
          </w:r>
          <w:r>
            <w:rPr>
              <w:rStyle w:val="PageNumber"/>
            </w:rPr>
            <w:fldChar w:fldCharType="end"/>
          </w:r>
        </w:p>
      </w:tc>
    </w:tr>
  </w:tbl>
  <w:p w14:paraId="198EA644" w14:textId="77777777" w:rsidR="00AB5FF4" w:rsidRPr="00ED5F8E" w:rsidRDefault="00AB5FF4" w:rsidP="00ED5F8E">
    <w:pPr>
      <w:pStyle w:val="FooterEnd"/>
    </w:pPr>
  </w:p>
</w:ftr>
</file>

<file path=word/footer4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AB5FF4" w14:paraId="7C8F7A26" w14:textId="77777777" w:rsidTr="00ED5F8E">
      <w:trPr>
        <w:trHeight w:val="567"/>
      </w:trPr>
      <w:tc>
        <w:tcPr>
          <w:tcW w:w="510" w:type="dxa"/>
          <w:tcBorders>
            <w:top w:val="single" w:sz="4" w:space="0" w:color="auto"/>
          </w:tcBorders>
          <w:shd w:val="clear" w:color="auto" w:fill="auto"/>
        </w:tcPr>
        <w:p w14:paraId="6D02416A" w14:textId="77777777" w:rsidR="00AB5FF4" w:rsidRPr="00ED5F8E" w:rsidRDefault="00AB5FF4" w:rsidP="00ED5F8E">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921283">
            <w:rPr>
              <w:rStyle w:val="PageNumber"/>
              <w:noProof/>
            </w:rPr>
            <w:t>322</w:t>
          </w:r>
          <w:r>
            <w:rPr>
              <w:rStyle w:val="PageNumber"/>
            </w:rPr>
            <w:fldChar w:fldCharType="end"/>
          </w:r>
        </w:p>
      </w:tc>
      <w:tc>
        <w:tcPr>
          <w:tcW w:w="7767" w:type="dxa"/>
          <w:tcBorders>
            <w:top w:val="single" w:sz="4" w:space="0" w:color="auto"/>
          </w:tcBorders>
          <w:shd w:val="clear" w:color="auto" w:fill="auto"/>
        </w:tcPr>
        <w:p w14:paraId="0A946A36" w14:textId="77777777" w:rsidR="00AB5FF4" w:rsidRDefault="00AB5FF4" w:rsidP="00ED5F8E">
          <w:pPr>
            <w:pStyle w:val="Footer"/>
          </w:pPr>
          <w:r>
            <w:t>NASWD REVIEW</w:t>
          </w:r>
        </w:p>
      </w:tc>
      <w:tc>
        <w:tcPr>
          <w:tcW w:w="510" w:type="dxa"/>
          <w:tcBorders>
            <w:top w:val="single" w:sz="4" w:space="0" w:color="auto"/>
          </w:tcBorders>
          <w:shd w:val="clear" w:color="auto" w:fill="auto"/>
        </w:tcPr>
        <w:p w14:paraId="7ABB3FE7" w14:textId="77777777" w:rsidR="00AB5FF4" w:rsidRDefault="00AB5FF4" w:rsidP="00ED5F8E">
          <w:pPr>
            <w:pStyle w:val="Footer"/>
          </w:pPr>
        </w:p>
      </w:tc>
    </w:tr>
  </w:tbl>
  <w:p w14:paraId="274E001D" w14:textId="77777777" w:rsidR="00AB5FF4" w:rsidRPr="00ED5F8E" w:rsidRDefault="00AB5FF4" w:rsidP="00ED5F8E">
    <w:pPr>
      <w:pStyle w:val="FooterEnd"/>
    </w:pPr>
  </w:p>
</w:ftr>
</file>

<file path=word/footer4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AB5FF4" w14:paraId="754E16BD" w14:textId="77777777" w:rsidTr="00ED5F8E">
      <w:trPr>
        <w:trHeight w:val="567"/>
      </w:trPr>
      <w:tc>
        <w:tcPr>
          <w:tcW w:w="510" w:type="dxa"/>
          <w:tcBorders>
            <w:top w:val="single" w:sz="4" w:space="0" w:color="auto"/>
          </w:tcBorders>
          <w:shd w:val="clear" w:color="auto" w:fill="auto"/>
        </w:tcPr>
        <w:p w14:paraId="6C3E89FF" w14:textId="77777777" w:rsidR="00AB5FF4" w:rsidRDefault="00AB5FF4" w:rsidP="00ED5F8E">
          <w:pPr>
            <w:pStyle w:val="Footer"/>
          </w:pPr>
        </w:p>
      </w:tc>
      <w:tc>
        <w:tcPr>
          <w:tcW w:w="7767" w:type="dxa"/>
          <w:tcBorders>
            <w:top w:val="single" w:sz="4" w:space="0" w:color="auto"/>
          </w:tcBorders>
          <w:shd w:val="clear" w:color="auto" w:fill="auto"/>
        </w:tcPr>
        <w:p w14:paraId="3640FF23" w14:textId="77777777" w:rsidR="00AB5FF4" w:rsidRDefault="00AB5FF4" w:rsidP="00ED5F8E">
          <w:pPr>
            <w:pStyle w:val="Footer"/>
            <w:jc w:val="right"/>
          </w:pPr>
          <w:r>
            <w:t>References</w:t>
          </w:r>
        </w:p>
      </w:tc>
      <w:tc>
        <w:tcPr>
          <w:tcW w:w="510" w:type="dxa"/>
          <w:tcBorders>
            <w:top w:val="single" w:sz="4" w:space="0" w:color="auto"/>
          </w:tcBorders>
          <w:shd w:val="clear" w:color="auto" w:fill="auto"/>
        </w:tcPr>
        <w:p w14:paraId="7688B329" w14:textId="77777777" w:rsidR="00AB5FF4" w:rsidRPr="00ED5F8E" w:rsidRDefault="00AB5FF4" w:rsidP="00ED5F8E">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921283">
            <w:rPr>
              <w:rStyle w:val="PageNumber"/>
              <w:noProof/>
            </w:rPr>
            <w:t>321</w:t>
          </w:r>
          <w:r>
            <w:rPr>
              <w:rStyle w:val="PageNumber"/>
            </w:rPr>
            <w:fldChar w:fldCharType="end"/>
          </w:r>
        </w:p>
      </w:tc>
    </w:tr>
  </w:tbl>
  <w:p w14:paraId="4FCB51C3" w14:textId="77777777" w:rsidR="00AB5FF4" w:rsidRPr="00ED5F8E" w:rsidRDefault="00AB5FF4" w:rsidP="00ED5F8E">
    <w:pPr>
      <w:pStyle w:val="FooterEnd"/>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AB5FF4" w14:paraId="59341C1A" w14:textId="77777777" w:rsidTr="00D908BB">
      <w:trPr>
        <w:trHeight w:hRule="exact" w:val="567"/>
      </w:trPr>
      <w:tc>
        <w:tcPr>
          <w:tcW w:w="510" w:type="dxa"/>
        </w:tcPr>
        <w:p w14:paraId="4F616F00" w14:textId="77777777" w:rsidR="00AB5FF4" w:rsidRDefault="00AB5FF4">
          <w:pPr>
            <w:pStyle w:val="Footer"/>
            <w:ind w:right="360" w:firstLine="360"/>
          </w:pPr>
        </w:p>
      </w:tc>
      <w:tc>
        <w:tcPr>
          <w:tcW w:w="7767" w:type="dxa"/>
        </w:tcPr>
        <w:p w14:paraId="67EC2BDD" w14:textId="72752A6C" w:rsidR="00AB5FF4" w:rsidRPr="00C24C8B" w:rsidRDefault="00AB5FF4" w:rsidP="00DD4374">
          <w:pPr>
            <w:pStyle w:val="Footer"/>
            <w:jc w:val="right"/>
            <w:rPr>
              <w:rFonts w:cs="Arial"/>
            </w:rPr>
          </w:pPr>
          <w:r>
            <w:rPr>
              <w:noProof/>
            </w:rPr>
            <w:t>opportunity for further comment</w:t>
          </w:r>
        </w:p>
      </w:tc>
      <w:tc>
        <w:tcPr>
          <w:tcW w:w="510" w:type="dxa"/>
        </w:tcPr>
        <w:p w14:paraId="6A5BA775" w14:textId="77777777" w:rsidR="00AB5FF4" w:rsidRPr="00C24C8B" w:rsidRDefault="00AB5FF4">
          <w:pPr>
            <w:pStyle w:val="Footer"/>
            <w:jc w:val="right"/>
            <w:rPr>
              <w:caps w:val="0"/>
            </w:rPr>
          </w:pPr>
          <w:r w:rsidRPr="00C24C8B">
            <w:rPr>
              <w:rStyle w:val="PageNumber"/>
              <w:caps w:val="0"/>
            </w:rPr>
            <w:fldChar w:fldCharType="begin"/>
          </w:r>
          <w:r w:rsidRPr="00C24C8B">
            <w:rPr>
              <w:rStyle w:val="PageNumber"/>
              <w:caps w:val="0"/>
            </w:rPr>
            <w:instrText xml:space="preserve">PAGE  </w:instrText>
          </w:r>
          <w:r w:rsidRPr="00C24C8B">
            <w:rPr>
              <w:rStyle w:val="PageNumber"/>
              <w:caps w:val="0"/>
            </w:rPr>
            <w:fldChar w:fldCharType="separate"/>
          </w:r>
          <w:r w:rsidR="00C10444">
            <w:rPr>
              <w:rStyle w:val="PageNumber"/>
              <w:caps w:val="0"/>
              <w:noProof/>
            </w:rPr>
            <w:t>iii</w:t>
          </w:r>
          <w:r w:rsidRPr="00C24C8B">
            <w:rPr>
              <w:rStyle w:val="PageNumber"/>
              <w:caps w:val="0"/>
            </w:rPr>
            <w:fldChar w:fldCharType="end"/>
          </w:r>
        </w:p>
      </w:tc>
    </w:tr>
  </w:tbl>
  <w:p w14:paraId="3F27012A" w14:textId="77777777" w:rsidR="00AB5FF4" w:rsidRDefault="00AB5FF4">
    <w:pPr>
      <w:pStyle w:val="FooterEnd"/>
    </w:pPr>
  </w:p>
  <w:p w14:paraId="56647B6D" w14:textId="77777777" w:rsidR="00AB5FF4" w:rsidRDefault="00AB5FF4">
    <w:pPr>
      <w:pStyle w:val="FooterEnd"/>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AB5FF4" w14:paraId="23991127" w14:textId="77777777" w:rsidTr="00D908BB">
      <w:trPr>
        <w:trHeight w:hRule="exact" w:val="567"/>
      </w:trPr>
      <w:tc>
        <w:tcPr>
          <w:tcW w:w="510" w:type="dxa"/>
        </w:tcPr>
        <w:p w14:paraId="243E1D14" w14:textId="77777777" w:rsidR="00AB5FF4" w:rsidRPr="00752FFF" w:rsidRDefault="00AB5FF4" w:rsidP="00D908BB">
          <w:pPr>
            <w:pStyle w:val="Footer"/>
            <w:tabs>
              <w:tab w:val="left" w:pos="0"/>
            </w:tabs>
            <w:ind w:right="0"/>
            <w:rPr>
              <w:rStyle w:val="PageNumber"/>
              <w:caps w:val="0"/>
            </w:rPr>
          </w:pPr>
          <w:r w:rsidRPr="00752FFF">
            <w:rPr>
              <w:rStyle w:val="PageNumber"/>
              <w:caps w:val="0"/>
            </w:rPr>
            <w:fldChar w:fldCharType="begin"/>
          </w:r>
          <w:r w:rsidRPr="00752FFF">
            <w:rPr>
              <w:rStyle w:val="PageNumber"/>
              <w:caps w:val="0"/>
            </w:rPr>
            <w:instrText xml:space="preserve">PAGE  </w:instrText>
          </w:r>
          <w:r w:rsidRPr="00752FFF">
            <w:rPr>
              <w:rStyle w:val="PageNumber"/>
              <w:caps w:val="0"/>
            </w:rPr>
            <w:fldChar w:fldCharType="separate"/>
          </w:r>
          <w:r w:rsidR="00C10444">
            <w:rPr>
              <w:rStyle w:val="PageNumber"/>
              <w:caps w:val="0"/>
              <w:noProof/>
            </w:rPr>
            <w:t>vi</w:t>
          </w:r>
          <w:r w:rsidRPr="00752FFF">
            <w:rPr>
              <w:rStyle w:val="PageNumber"/>
              <w:caps w:val="0"/>
            </w:rPr>
            <w:fldChar w:fldCharType="end"/>
          </w:r>
        </w:p>
      </w:tc>
      <w:tc>
        <w:tcPr>
          <w:tcW w:w="7767" w:type="dxa"/>
        </w:tcPr>
        <w:p w14:paraId="7DEE3FC9" w14:textId="77777777" w:rsidR="00AB5FF4" w:rsidRPr="0013739A" w:rsidRDefault="00AB5FF4" w:rsidP="00D908BB">
          <w:pPr>
            <w:pStyle w:val="Footer"/>
            <w:rPr>
              <w:rFonts w:cs="Arial"/>
            </w:rPr>
          </w:pPr>
          <w:r>
            <w:rPr>
              <w:rFonts w:cs="Arial"/>
            </w:rPr>
            <w:t>NASWD review</w:t>
          </w:r>
        </w:p>
      </w:tc>
      <w:tc>
        <w:tcPr>
          <w:tcW w:w="510" w:type="dxa"/>
        </w:tcPr>
        <w:p w14:paraId="3811F2B6" w14:textId="77777777" w:rsidR="00AB5FF4" w:rsidRDefault="00AB5FF4" w:rsidP="00D908BB">
          <w:pPr>
            <w:pStyle w:val="Footer"/>
          </w:pPr>
        </w:p>
      </w:tc>
    </w:tr>
  </w:tbl>
  <w:p w14:paraId="4233C143" w14:textId="77777777" w:rsidR="00AB5FF4" w:rsidRDefault="00AB5FF4" w:rsidP="00D908BB">
    <w:pPr>
      <w:pStyle w:val="FooterEnd"/>
    </w:pPr>
  </w:p>
  <w:p w14:paraId="5689F4BD" w14:textId="77777777" w:rsidR="00AB5FF4" w:rsidRDefault="00AB5FF4">
    <w:pPr>
      <w:pStyle w:val="FooterEnd"/>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AB5FF4" w14:paraId="5CF731DC" w14:textId="77777777" w:rsidTr="00D908BB">
      <w:trPr>
        <w:trHeight w:hRule="exact" w:val="567"/>
      </w:trPr>
      <w:tc>
        <w:tcPr>
          <w:tcW w:w="510" w:type="dxa"/>
        </w:tcPr>
        <w:p w14:paraId="70B7C623" w14:textId="77777777" w:rsidR="00AB5FF4" w:rsidRDefault="00AB5FF4">
          <w:pPr>
            <w:pStyle w:val="Footer"/>
            <w:ind w:right="360" w:firstLine="360"/>
          </w:pPr>
        </w:p>
      </w:tc>
      <w:tc>
        <w:tcPr>
          <w:tcW w:w="7767" w:type="dxa"/>
        </w:tcPr>
        <w:p w14:paraId="55392FD7" w14:textId="10D92C39" w:rsidR="00AB5FF4" w:rsidRPr="00752FFF" w:rsidRDefault="00AB5FF4" w:rsidP="00D908BB">
          <w:pPr>
            <w:pStyle w:val="Footer"/>
            <w:jc w:val="right"/>
            <w:rPr>
              <w:rFonts w:cs="Arial"/>
            </w:rPr>
          </w:pPr>
          <w:r w:rsidRPr="00752FFF">
            <w:rPr>
              <w:noProof/>
            </w:rPr>
            <w:fldChar w:fldCharType="begin"/>
          </w:r>
          <w:r w:rsidRPr="00752FFF">
            <w:rPr>
              <w:noProof/>
            </w:rPr>
            <w:instrText xml:space="preserve"> STYLEREF "Heading 1" \* MERGEFORMAT </w:instrText>
          </w:r>
          <w:r w:rsidRPr="00752FFF">
            <w:rPr>
              <w:noProof/>
            </w:rPr>
            <w:fldChar w:fldCharType="separate"/>
          </w:r>
          <w:r w:rsidR="00C10444" w:rsidRPr="00C10444">
            <w:rPr>
              <w:bCs/>
              <w:noProof/>
              <w:lang w:val="en-US"/>
            </w:rPr>
            <w:t>Terms of reference</w:t>
          </w:r>
          <w:r w:rsidRPr="00752FFF">
            <w:rPr>
              <w:noProof/>
            </w:rPr>
            <w:fldChar w:fldCharType="end"/>
          </w:r>
        </w:p>
      </w:tc>
      <w:tc>
        <w:tcPr>
          <w:tcW w:w="510" w:type="dxa"/>
        </w:tcPr>
        <w:p w14:paraId="0DED2027" w14:textId="77777777" w:rsidR="00AB5FF4" w:rsidRPr="00A24443" w:rsidRDefault="00AB5FF4">
          <w:pPr>
            <w:pStyle w:val="Footer"/>
            <w:jc w:val="right"/>
            <w:rPr>
              <w:caps w:val="0"/>
            </w:rPr>
          </w:pPr>
          <w:r w:rsidRPr="00A24443">
            <w:rPr>
              <w:rStyle w:val="PageNumber"/>
              <w:caps w:val="0"/>
            </w:rPr>
            <w:fldChar w:fldCharType="begin"/>
          </w:r>
          <w:r w:rsidRPr="00A24443">
            <w:rPr>
              <w:rStyle w:val="PageNumber"/>
              <w:caps w:val="0"/>
            </w:rPr>
            <w:instrText xml:space="preserve">PAGE  </w:instrText>
          </w:r>
          <w:r w:rsidRPr="00A24443">
            <w:rPr>
              <w:rStyle w:val="PageNumber"/>
              <w:caps w:val="0"/>
            </w:rPr>
            <w:fldChar w:fldCharType="separate"/>
          </w:r>
          <w:r w:rsidR="00C10444">
            <w:rPr>
              <w:rStyle w:val="PageNumber"/>
              <w:caps w:val="0"/>
              <w:noProof/>
            </w:rPr>
            <w:t>v</w:t>
          </w:r>
          <w:r w:rsidRPr="00A24443">
            <w:rPr>
              <w:rStyle w:val="PageNumber"/>
              <w:caps w:val="0"/>
            </w:rPr>
            <w:fldChar w:fldCharType="end"/>
          </w:r>
        </w:p>
      </w:tc>
    </w:tr>
  </w:tbl>
  <w:p w14:paraId="1240BFE2" w14:textId="77777777" w:rsidR="00AB5FF4" w:rsidRDefault="00AB5FF4">
    <w:pPr>
      <w:pStyle w:val="FooterEnd"/>
    </w:pPr>
  </w:p>
  <w:p w14:paraId="590DF759" w14:textId="77777777" w:rsidR="00AB5FF4" w:rsidRPr="00D01645" w:rsidRDefault="00AB5FF4" w:rsidP="00D908BB">
    <w:pPr>
      <w:pStyle w:val="FooterEnd"/>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AB5FF4" w14:paraId="1BE3EFBF" w14:textId="77777777" w:rsidTr="00D908BB">
      <w:trPr>
        <w:trHeight w:hRule="exact" w:val="567"/>
      </w:trPr>
      <w:tc>
        <w:tcPr>
          <w:tcW w:w="510" w:type="dxa"/>
        </w:tcPr>
        <w:p w14:paraId="0A8CC293" w14:textId="77777777" w:rsidR="00AB5FF4" w:rsidRPr="00A24443" w:rsidRDefault="00AB5FF4" w:rsidP="00D908BB">
          <w:pPr>
            <w:pStyle w:val="Footer"/>
            <w:tabs>
              <w:tab w:val="left" w:pos="0"/>
            </w:tabs>
            <w:ind w:right="0"/>
            <w:rPr>
              <w:rStyle w:val="PageNumber"/>
              <w:caps w:val="0"/>
            </w:rPr>
          </w:pPr>
          <w:r w:rsidRPr="00A24443">
            <w:rPr>
              <w:rStyle w:val="PageNumber"/>
              <w:caps w:val="0"/>
            </w:rPr>
            <w:fldChar w:fldCharType="begin"/>
          </w:r>
          <w:r w:rsidRPr="00A24443">
            <w:rPr>
              <w:rStyle w:val="PageNumber"/>
              <w:caps w:val="0"/>
            </w:rPr>
            <w:instrText xml:space="preserve">PAGE  </w:instrText>
          </w:r>
          <w:r w:rsidRPr="00A24443">
            <w:rPr>
              <w:rStyle w:val="PageNumber"/>
              <w:caps w:val="0"/>
            </w:rPr>
            <w:fldChar w:fldCharType="separate"/>
          </w:r>
          <w:r w:rsidR="00C10444">
            <w:rPr>
              <w:rStyle w:val="PageNumber"/>
              <w:caps w:val="0"/>
              <w:noProof/>
            </w:rPr>
            <w:t>viii</w:t>
          </w:r>
          <w:r w:rsidRPr="00A24443">
            <w:rPr>
              <w:rStyle w:val="PageNumber"/>
              <w:caps w:val="0"/>
            </w:rPr>
            <w:fldChar w:fldCharType="end"/>
          </w:r>
        </w:p>
      </w:tc>
      <w:tc>
        <w:tcPr>
          <w:tcW w:w="7767" w:type="dxa"/>
        </w:tcPr>
        <w:p w14:paraId="55112657" w14:textId="77777777" w:rsidR="00AB5FF4" w:rsidRPr="0013739A" w:rsidRDefault="00AB5FF4" w:rsidP="00D908BB">
          <w:pPr>
            <w:pStyle w:val="Footer"/>
            <w:rPr>
              <w:rFonts w:cs="Arial"/>
            </w:rPr>
          </w:pPr>
          <w:r>
            <w:rPr>
              <w:rFonts w:cs="Arial"/>
            </w:rPr>
            <w:t>naswd review</w:t>
          </w:r>
        </w:p>
      </w:tc>
      <w:tc>
        <w:tcPr>
          <w:tcW w:w="510" w:type="dxa"/>
        </w:tcPr>
        <w:p w14:paraId="0DF8C681" w14:textId="77777777" w:rsidR="00AB5FF4" w:rsidRDefault="00AB5FF4" w:rsidP="00D908BB">
          <w:pPr>
            <w:pStyle w:val="Footer"/>
          </w:pPr>
        </w:p>
      </w:tc>
    </w:tr>
  </w:tbl>
  <w:p w14:paraId="127144A9" w14:textId="77777777" w:rsidR="00AB5FF4" w:rsidRDefault="00AB5FF4" w:rsidP="00D908BB">
    <w:pPr>
      <w:pStyle w:val="FooterEnd"/>
    </w:pPr>
  </w:p>
  <w:p w14:paraId="1E63CBCE" w14:textId="77777777" w:rsidR="00AB5FF4" w:rsidRDefault="00AB5FF4">
    <w:pPr>
      <w:pStyle w:val="FooterEnd"/>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AB5FF4" w14:paraId="380E1412" w14:textId="77777777" w:rsidTr="00D908BB">
      <w:trPr>
        <w:trHeight w:hRule="exact" w:val="567"/>
      </w:trPr>
      <w:tc>
        <w:tcPr>
          <w:tcW w:w="510" w:type="dxa"/>
        </w:tcPr>
        <w:p w14:paraId="74A36440" w14:textId="77777777" w:rsidR="00AB5FF4" w:rsidRDefault="00AB5FF4">
          <w:pPr>
            <w:pStyle w:val="Footer"/>
            <w:ind w:right="360" w:firstLine="360"/>
          </w:pPr>
        </w:p>
      </w:tc>
      <w:tc>
        <w:tcPr>
          <w:tcW w:w="7767" w:type="dxa"/>
        </w:tcPr>
        <w:p w14:paraId="3B49E7DB" w14:textId="2CAA888C" w:rsidR="00AB5FF4" w:rsidRPr="00BA5B14" w:rsidRDefault="00AB5FF4" w:rsidP="00D908BB">
          <w:pPr>
            <w:pStyle w:val="Footer"/>
            <w:jc w:val="right"/>
            <w:rPr>
              <w:rFonts w:cs="Arial"/>
            </w:rPr>
          </w:pPr>
          <w:r w:rsidRPr="008F7DB7">
            <w:rPr>
              <w:noProof/>
            </w:rPr>
            <w:fldChar w:fldCharType="begin"/>
          </w:r>
          <w:r w:rsidRPr="008F7DB7">
            <w:rPr>
              <w:noProof/>
            </w:rPr>
            <w:instrText xml:space="preserve"> STYLEREF "Heading 1 Not TOC" \* MERGEFORMAT </w:instrText>
          </w:r>
          <w:r w:rsidRPr="008F7DB7">
            <w:rPr>
              <w:noProof/>
            </w:rPr>
            <w:fldChar w:fldCharType="separate"/>
          </w:r>
          <w:r w:rsidR="00C10444" w:rsidRPr="00C10444">
            <w:rPr>
              <w:bCs/>
              <w:noProof/>
            </w:rPr>
            <w:t>Contents</w:t>
          </w:r>
          <w:r w:rsidRPr="008F7DB7">
            <w:rPr>
              <w:noProof/>
            </w:rPr>
            <w:fldChar w:fldCharType="end"/>
          </w:r>
          <w:r>
            <w:rPr>
              <w:rFonts w:cs="Arial"/>
            </w:rPr>
            <w:t xml:space="preserve"> </w:t>
          </w:r>
        </w:p>
      </w:tc>
      <w:tc>
        <w:tcPr>
          <w:tcW w:w="510" w:type="dxa"/>
        </w:tcPr>
        <w:p w14:paraId="1D509919" w14:textId="77777777" w:rsidR="00AB5FF4" w:rsidRPr="007448F7" w:rsidRDefault="00AB5FF4">
          <w:pPr>
            <w:pStyle w:val="Footer"/>
            <w:jc w:val="right"/>
            <w:rPr>
              <w:caps w:val="0"/>
            </w:rPr>
          </w:pPr>
          <w:r w:rsidRPr="007448F7">
            <w:rPr>
              <w:rStyle w:val="PageNumber"/>
              <w:caps w:val="0"/>
            </w:rPr>
            <w:fldChar w:fldCharType="begin"/>
          </w:r>
          <w:r w:rsidRPr="007448F7">
            <w:rPr>
              <w:rStyle w:val="PageNumber"/>
              <w:caps w:val="0"/>
            </w:rPr>
            <w:instrText xml:space="preserve">PAGE  </w:instrText>
          </w:r>
          <w:r w:rsidRPr="007448F7">
            <w:rPr>
              <w:rStyle w:val="PageNumber"/>
              <w:caps w:val="0"/>
            </w:rPr>
            <w:fldChar w:fldCharType="separate"/>
          </w:r>
          <w:r w:rsidR="00C10444">
            <w:rPr>
              <w:rStyle w:val="PageNumber"/>
              <w:caps w:val="0"/>
              <w:noProof/>
            </w:rPr>
            <w:t>vii</w:t>
          </w:r>
          <w:r w:rsidRPr="007448F7">
            <w:rPr>
              <w:rStyle w:val="PageNumber"/>
              <w:caps w:val="0"/>
            </w:rPr>
            <w:fldChar w:fldCharType="end"/>
          </w:r>
        </w:p>
      </w:tc>
    </w:tr>
  </w:tbl>
  <w:p w14:paraId="0F24D507" w14:textId="77777777" w:rsidR="00AB5FF4" w:rsidRDefault="00AB5FF4">
    <w:pPr>
      <w:pStyle w:val="FooterEnd"/>
    </w:pPr>
  </w:p>
  <w:p w14:paraId="130D22E5" w14:textId="77777777" w:rsidR="00AB5FF4" w:rsidRDefault="00AB5FF4">
    <w:pPr>
      <w:pStyle w:val="FooterEnd"/>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9BCD84A" w14:textId="77777777" w:rsidR="00AB5FF4" w:rsidRDefault="00AB5FF4">
      <w:r>
        <w:separator/>
      </w:r>
    </w:p>
  </w:footnote>
  <w:footnote w:type="continuationSeparator" w:id="0">
    <w:p w14:paraId="458C5D2B" w14:textId="77777777" w:rsidR="00AB5FF4" w:rsidRDefault="00AB5FF4">
      <w:r>
        <w:continuationSeparator/>
      </w:r>
    </w:p>
  </w:footnote>
  <w:footnote w:type="continuationNotice" w:id="1">
    <w:p w14:paraId="6DCD3CC7" w14:textId="77777777" w:rsidR="00AB5FF4" w:rsidRDefault="00AB5FF4"/>
  </w:footnote>
  <w:footnote w:id="2">
    <w:p w14:paraId="1C9A5A0A" w14:textId="743F4E45" w:rsidR="00AB5FF4" w:rsidRDefault="00AB5FF4">
      <w:pPr>
        <w:pStyle w:val="FootnoteText"/>
      </w:pPr>
      <w:r>
        <w:rPr>
          <w:rStyle w:val="FootnoteReference"/>
        </w:rPr>
        <w:footnoteRef/>
      </w:r>
      <w:r>
        <w:tab/>
        <w:t>The date of submission for this Interim Report to the Australian Government was extended.</w:t>
      </w:r>
    </w:p>
  </w:footnote>
  <w:footnote w:id="3">
    <w:p w14:paraId="5453A43D" w14:textId="77777777" w:rsidR="00AB5FF4" w:rsidRDefault="00AB5FF4" w:rsidP="005928D1">
      <w:pPr>
        <w:pStyle w:val="FootnoteText"/>
      </w:pPr>
      <w:r w:rsidRPr="008557A3">
        <w:rPr>
          <w:rStyle w:val="FootnoteReference"/>
        </w:rPr>
        <w:footnoteRef/>
      </w:r>
      <w:r>
        <w:tab/>
        <w:t xml:space="preserve">The </w:t>
      </w:r>
      <w:r w:rsidRPr="00407447">
        <w:rPr>
          <w:i/>
        </w:rPr>
        <w:t>National Disability Agreement</w:t>
      </w:r>
      <w:r>
        <w:t xml:space="preserve"> was the first agreement reviewed, in 2018. </w:t>
      </w:r>
    </w:p>
  </w:footnote>
  <w:footnote w:id="4">
    <w:p w14:paraId="27D0A6C2" w14:textId="7E299081" w:rsidR="00AB5FF4" w:rsidRDefault="00AB5FF4">
      <w:pPr>
        <w:pStyle w:val="FootnoteText"/>
      </w:pPr>
      <w:r w:rsidRPr="00114A72">
        <w:rPr>
          <w:rStyle w:val="FootnoteReference"/>
        </w:rPr>
        <w:footnoteRef/>
      </w:r>
      <w:r>
        <w:tab/>
        <w:t xml:space="preserve">The World Health Organization </w:t>
      </w:r>
      <w:r w:rsidRPr="008109B4">
        <w:t>(2020)</w:t>
      </w:r>
      <w:r>
        <w:t xml:space="preserve"> reported at 19 May 2020, there were 4 731 458 known cases globally, with 316 169 deaths.</w:t>
      </w:r>
    </w:p>
  </w:footnote>
  <w:footnote w:id="5">
    <w:p w14:paraId="0A9A17DA" w14:textId="2A7BC44C" w:rsidR="00AB5FF4" w:rsidRDefault="00AB5FF4">
      <w:pPr>
        <w:pStyle w:val="FootnoteText"/>
      </w:pPr>
      <w:r w:rsidRPr="00114A72">
        <w:rPr>
          <w:rStyle w:val="FootnoteReference"/>
        </w:rPr>
        <w:footnoteRef/>
      </w:r>
      <w:r>
        <w:tab/>
        <w:t xml:space="preserve">Social distancing requirements were first announced on 13 March 2020, relating to gatherings of over 500 people </w:t>
      </w:r>
      <w:r w:rsidRPr="0031483A">
        <w:rPr>
          <w:szCs w:val="24"/>
        </w:rPr>
        <w:t>(Prime Minister of Australia 2020a)</w:t>
      </w:r>
      <w:r>
        <w:t xml:space="preserve">. The advice was updated on 18, 20, and 22 March, escalating to the requirement that non-essential indoor gatherings have only one person per 4 square metres </w:t>
      </w:r>
      <w:r w:rsidRPr="0031483A">
        <w:rPr>
          <w:szCs w:val="24"/>
        </w:rPr>
        <w:t>(Prime Minister of Australia 2020c, 2020d, 2020e)</w:t>
      </w:r>
      <w:r>
        <w:t>.</w:t>
      </w:r>
    </w:p>
  </w:footnote>
  <w:footnote w:id="6">
    <w:p w14:paraId="5491C296" w14:textId="2BCF24F7" w:rsidR="00AB5FF4" w:rsidRDefault="00AB5FF4">
      <w:pPr>
        <w:pStyle w:val="FootnoteText"/>
      </w:pPr>
      <w:r>
        <w:rPr>
          <w:rStyle w:val="FootnoteReference"/>
        </w:rPr>
        <w:footnoteRef/>
      </w:r>
      <w:r>
        <w:tab/>
        <w:t xml:space="preserve">It is estimated that 12 500 apprentices have lost their jobs, while vacancies for apprentices declined in the three months to April 2020 by 73 per cent nationally </w:t>
      </w:r>
      <w:r w:rsidRPr="00613936">
        <w:rPr>
          <w:szCs w:val="24"/>
        </w:rPr>
        <w:t>(Chrysanthos 2020; GAN Australia </w:t>
      </w:r>
      <w:r w:rsidRPr="005A2725">
        <w:rPr>
          <w:szCs w:val="24"/>
        </w:rPr>
        <w:t>2020)</w:t>
      </w:r>
      <w:r>
        <w:t xml:space="preserve">. The Australian Government has implemented a wage subsidy for apprentices in small to medium-sized businesses, which to date has had over 15 000 applications </w:t>
      </w:r>
      <w:r w:rsidRPr="0031483A">
        <w:rPr>
          <w:szCs w:val="24"/>
        </w:rPr>
        <w:t>(MacMillan 2020)</w:t>
      </w:r>
      <w:r>
        <w:t>.</w:t>
      </w:r>
    </w:p>
  </w:footnote>
  <w:footnote w:id="7">
    <w:p w14:paraId="76E2DDC3" w14:textId="3D73410C" w:rsidR="00AB5FF4" w:rsidRDefault="00AB5FF4" w:rsidP="005928D1">
      <w:pPr>
        <w:pStyle w:val="FootnoteText"/>
      </w:pPr>
      <w:r>
        <w:rPr>
          <w:rStyle w:val="FootnoteReference"/>
        </w:rPr>
        <w:footnoteRef/>
      </w:r>
      <w:r>
        <w:tab/>
        <w:t xml:space="preserve">Under the Australian Qualifications Framework, the VET sector provides qualifications up to and including the Diploma level, whereas higher education institutions may provide Diploma, Bachelor, and postgraduate qualifications </w:t>
      </w:r>
      <w:r w:rsidRPr="002211F9">
        <w:rPr>
          <w:szCs w:val="24"/>
        </w:rPr>
        <w:t>(AQF Council 2013)</w:t>
      </w:r>
      <w:r>
        <w:t>.</w:t>
      </w:r>
    </w:p>
  </w:footnote>
  <w:footnote w:id="8">
    <w:p w14:paraId="786289E8" w14:textId="77777777" w:rsidR="00AB5FF4" w:rsidRDefault="00AB5FF4" w:rsidP="005928D1">
      <w:pPr>
        <w:pStyle w:val="FootnoteText"/>
      </w:pPr>
      <w:r w:rsidRPr="008557A3">
        <w:rPr>
          <w:rStyle w:val="FootnoteReference"/>
        </w:rPr>
        <w:footnoteRef/>
      </w:r>
      <w:r>
        <w:tab/>
      </w:r>
      <w:r w:rsidRPr="00EC4731">
        <w:t>Loans are not comparable to the direct funding provided because they will</w:t>
      </w:r>
      <w:r>
        <w:t>,</w:t>
      </w:r>
      <w:r w:rsidRPr="00EC4731">
        <w:t xml:space="preserve"> in general</w:t>
      </w:r>
      <w:r>
        <w:t>,</w:t>
      </w:r>
      <w:r w:rsidRPr="00EC4731">
        <w:t xml:space="preserve"> be repaid</w:t>
      </w:r>
      <w:r>
        <w:t>. However, they do present a form of partial subsidy, th</w:t>
      </w:r>
      <w:r w:rsidRPr="00EC4731">
        <w:t>e subsidy component</w:t>
      </w:r>
      <w:r>
        <w:t xml:space="preserve">s being </w:t>
      </w:r>
      <w:r w:rsidRPr="00EC4731">
        <w:t>the</w:t>
      </w:r>
      <w:r>
        <w:t xml:space="preserve"> advance of finance coupled with concessional rates of </w:t>
      </w:r>
      <w:r w:rsidRPr="00EC4731">
        <w:t>interest</w:t>
      </w:r>
      <w:r>
        <w:t xml:space="preserve">, </w:t>
      </w:r>
      <w:r w:rsidRPr="00EC4731">
        <w:t>plus the amount of written</w:t>
      </w:r>
      <w:r>
        <w:noBreakHyphen/>
      </w:r>
      <w:r w:rsidRPr="00EC4731">
        <w:t>off loans.</w:t>
      </w:r>
    </w:p>
  </w:footnote>
  <w:footnote w:id="9">
    <w:p w14:paraId="77518416" w14:textId="672620FC" w:rsidR="00AB5FF4" w:rsidRDefault="00AB5FF4">
      <w:pPr>
        <w:pStyle w:val="FootnoteText"/>
      </w:pPr>
      <w:r w:rsidRPr="00F974FE">
        <w:rPr>
          <w:rStyle w:val="FootnoteReference"/>
        </w:rPr>
        <w:footnoteRef/>
      </w:r>
      <w:r>
        <w:tab/>
        <w:t xml:space="preserve">The NASWD and IGA FFR can be </w:t>
      </w:r>
      <w:r w:rsidRPr="0002339A">
        <w:t xml:space="preserve">found at </w:t>
      </w:r>
      <w:r w:rsidRPr="008D69C3">
        <w:rPr>
          <w:rStyle w:val="Hyperlink"/>
        </w:rPr>
        <w:t>http://www.federalfinancialrelations.gov.au/</w:t>
      </w:r>
      <w:r w:rsidRPr="0002339A">
        <w:t>.</w:t>
      </w:r>
    </w:p>
  </w:footnote>
  <w:footnote w:id="10">
    <w:p w14:paraId="0D45351C" w14:textId="77777777" w:rsidR="00AB5FF4" w:rsidRDefault="00AB5FF4" w:rsidP="005928D1">
      <w:pPr>
        <w:pStyle w:val="FootnoteText"/>
      </w:pPr>
      <w:r w:rsidRPr="00F974FE">
        <w:rPr>
          <w:rStyle w:val="FootnoteReference"/>
        </w:rPr>
        <w:footnoteRef/>
      </w:r>
      <w:r>
        <w:tab/>
        <w:t>In the skills area, National Partnerships have</w:t>
      </w:r>
      <w:r w:rsidRPr="00D07066">
        <w:t xml:space="preserve"> included agreements to support</w:t>
      </w:r>
      <w:r>
        <w:t>, for example:</w:t>
      </w:r>
      <w:r w:rsidRPr="00D07066">
        <w:t xml:space="preserve"> the </w:t>
      </w:r>
      <w:r w:rsidRPr="0066561A">
        <w:t>Productivity Places Program</w:t>
      </w:r>
      <w:r w:rsidRPr="00765E1B">
        <w:t xml:space="preserve"> </w:t>
      </w:r>
      <w:r w:rsidRPr="00D07066">
        <w:t>(2009</w:t>
      </w:r>
      <w:r>
        <w:noBreakHyphen/>
      </w:r>
      <w:r w:rsidRPr="00D07066">
        <w:t xml:space="preserve">12) </w:t>
      </w:r>
      <w:r>
        <w:t>to increase uptake of</w:t>
      </w:r>
      <w:r w:rsidRPr="00D07066">
        <w:t xml:space="preserve"> qualifications in industry shortage; </w:t>
      </w:r>
      <w:r w:rsidRPr="0066561A">
        <w:t>Skills Reform</w:t>
      </w:r>
      <w:r w:rsidRPr="00D07066">
        <w:t xml:space="preserve"> (2012</w:t>
      </w:r>
      <w:r>
        <w:noBreakHyphen/>
      </w:r>
      <w:r w:rsidRPr="00D07066">
        <w:t xml:space="preserve">17) to </w:t>
      </w:r>
      <w:r>
        <w:t>support the</w:t>
      </w:r>
      <w:r w:rsidRPr="00D07066">
        <w:t xml:space="preserve"> implement</w:t>
      </w:r>
      <w:r>
        <w:t>ation of</w:t>
      </w:r>
      <w:r w:rsidRPr="00D07066">
        <w:t xml:space="preserve"> the entitlement and loans schemes as well as quality and information initiatives; and the </w:t>
      </w:r>
      <w:r w:rsidRPr="0066561A">
        <w:t>Skilling Australia Fund</w:t>
      </w:r>
      <w:r w:rsidRPr="00D07066">
        <w:t xml:space="preserve"> (2018-22) to increase the number of apprentices</w:t>
      </w:r>
      <w:r>
        <w:t xml:space="preserve"> (chapter 1)</w:t>
      </w:r>
      <w:r w:rsidRPr="00D07066">
        <w:t>.</w:t>
      </w:r>
    </w:p>
  </w:footnote>
  <w:footnote w:id="11">
    <w:p w14:paraId="3313230D" w14:textId="77777777" w:rsidR="00AB5FF4" w:rsidRDefault="00AB5FF4">
      <w:pPr>
        <w:pStyle w:val="FootnoteText"/>
      </w:pPr>
      <w:r w:rsidRPr="00F974FE">
        <w:rPr>
          <w:rStyle w:val="FootnoteReference"/>
        </w:rPr>
        <w:footnoteRef/>
      </w:r>
      <w:r>
        <w:tab/>
        <w:t xml:space="preserve">Analysis focuses on the performance indicators and targets, which are more amenable to measurement. </w:t>
      </w:r>
    </w:p>
  </w:footnote>
  <w:footnote w:id="12">
    <w:p w14:paraId="00348630" w14:textId="77777777" w:rsidR="00AB5FF4" w:rsidRDefault="00AB5FF4">
      <w:pPr>
        <w:pStyle w:val="FootnoteText"/>
      </w:pPr>
      <w:r w:rsidRPr="00F974FE">
        <w:rPr>
          <w:rStyle w:val="FootnoteReference"/>
        </w:rPr>
        <w:footnoteRef/>
      </w:r>
      <w:r>
        <w:tab/>
        <w:t>The definition of ‘improved education status’ changed in 2012. For years in which both definitions were recorded, the new definition is about three percentage points higher than the previous definition.</w:t>
      </w:r>
    </w:p>
  </w:footnote>
  <w:footnote w:id="13">
    <w:p w14:paraId="7A0C9874" w14:textId="77777777" w:rsidR="00AB5FF4" w:rsidRDefault="00AB5FF4">
      <w:pPr>
        <w:pStyle w:val="FootnoteText"/>
      </w:pPr>
      <w:r w:rsidRPr="00F974FE">
        <w:rPr>
          <w:rStyle w:val="FootnoteReference"/>
        </w:rPr>
        <w:footnoteRef/>
      </w:r>
      <w:r>
        <w:tab/>
      </w:r>
      <w:r w:rsidRPr="00C23074">
        <w:t>ASQA was established in July 2011 to deliver consistent, national regulation of RTOs. It oversees the registration and market entry of RTOs, accredits courses, and manages compliance through audits and penalties, such as deregistration.</w:t>
      </w:r>
    </w:p>
  </w:footnote>
  <w:footnote w:id="14">
    <w:p w14:paraId="5041A31C" w14:textId="7E0E7D73" w:rsidR="00AB5FF4" w:rsidRDefault="00AB5FF4">
      <w:pPr>
        <w:pStyle w:val="FootnoteText"/>
      </w:pPr>
      <w:r w:rsidRPr="00F974FE">
        <w:rPr>
          <w:rStyle w:val="FootnoteReference"/>
        </w:rPr>
        <w:footnoteRef/>
      </w:r>
      <w:r>
        <w:tab/>
      </w:r>
      <w:r w:rsidRPr="008E10C7">
        <w:t>Some examples incl</w:t>
      </w:r>
      <w:r w:rsidRPr="00C9364E">
        <w:t xml:space="preserve">ude the National Competition Agreement and the </w:t>
      </w:r>
      <w:r w:rsidRPr="001B1EB5">
        <w:t>Intergovernmental Agreement on the Environment</w:t>
      </w:r>
      <w:r w:rsidRPr="008E10C7">
        <w:t>.</w:t>
      </w:r>
      <w:r>
        <w:t xml:space="preserve"> </w:t>
      </w:r>
    </w:p>
  </w:footnote>
  <w:footnote w:id="15">
    <w:p w14:paraId="011B52E6" w14:textId="77777777" w:rsidR="00AB5FF4" w:rsidRDefault="00AB5FF4" w:rsidP="005928D1">
      <w:pPr>
        <w:pStyle w:val="FootnoteText"/>
      </w:pPr>
      <w:r w:rsidRPr="00F974FE">
        <w:rPr>
          <w:rStyle w:val="FootnoteReference"/>
        </w:rPr>
        <w:footnoteRef/>
      </w:r>
      <w:r>
        <w:tab/>
        <w:t xml:space="preserve">For example, the </w:t>
      </w:r>
      <w:r w:rsidRPr="00942A98">
        <w:rPr>
          <w:i/>
        </w:rPr>
        <w:t>National Disability Insurance Scheme Act, 2013</w:t>
      </w:r>
      <w:r>
        <w:t xml:space="preserve"> (Cwlth) states that one of the objects of the NDIS is to enable people with disability to exercise choice and control in the pursuit of their goals and the planning and delivery of their supports (section 3(1)(e)).</w:t>
      </w:r>
    </w:p>
  </w:footnote>
  <w:footnote w:id="16">
    <w:p w14:paraId="10480059" w14:textId="668967A5" w:rsidR="00AB5FF4" w:rsidRDefault="00AB5FF4" w:rsidP="005928D1">
      <w:pPr>
        <w:pStyle w:val="FootnoteText"/>
      </w:pPr>
      <w:r w:rsidRPr="00F974FE">
        <w:rPr>
          <w:rStyle w:val="FootnoteReference"/>
        </w:rPr>
        <w:footnoteRef/>
      </w:r>
      <w:r>
        <w:tab/>
        <w:t xml:space="preserve">In 2017, the Commission identified six areas of human services that would benefit from increased ‘informed user choice’, including end-of-life care services, social housing, family and community services, services in remote Indigenous communities, patient choice over referred health services, and public dental services </w:t>
      </w:r>
      <w:r w:rsidRPr="00E85FF0">
        <w:rPr>
          <w:szCs w:val="24"/>
        </w:rPr>
        <w:t>(PC 2017a)</w:t>
      </w:r>
      <w:r>
        <w:t>. In Indigenous services, the concept of ‘community voice’ is particularly relevant (p. 27).</w:t>
      </w:r>
    </w:p>
  </w:footnote>
  <w:footnote w:id="17">
    <w:p w14:paraId="3542120D" w14:textId="229AC0DA" w:rsidR="00AB5FF4" w:rsidRDefault="00AB5FF4" w:rsidP="005928D1">
      <w:pPr>
        <w:pStyle w:val="FootnoteText"/>
      </w:pPr>
      <w:r w:rsidRPr="003C4912">
        <w:rPr>
          <w:rStyle w:val="FootnoteReference"/>
        </w:rPr>
        <w:footnoteRef/>
      </w:r>
      <w:r>
        <w:tab/>
        <w:t xml:space="preserve">The problem is not peculiar to the VET system. The Bradley Review into higher education found that ‘subsidies across fields of study appears to bear little relationship to the actual cost of teaching or to any notional public benefit’ </w:t>
      </w:r>
      <w:r w:rsidRPr="00E85FF0">
        <w:rPr>
          <w:szCs w:val="24"/>
        </w:rPr>
        <w:t>(Bradley et al. 2008a, p. 161)</w:t>
      </w:r>
      <w:r>
        <w:t>.</w:t>
      </w:r>
    </w:p>
  </w:footnote>
  <w:footnote w:id="18">
    <w:p w14:paraId="42BB5926" w14:textId="77777777" w:rsidR="00AB5FF4" w:rsidRDefault="00AB5FF4">
      <w:pPr>
        <w:pStyle w:val="FootnoteText"/>
      </w:pPr>
      <w:r w:rsidRPr="003C4912">
        <w:rPr>
          <w:rStyle w:val="FootnoteReference"/>
        </w:rPr>
        <w:footnoteRef/>
      </w:r>
      <w:r>
        <w:tab/>
        <w:t xml:space="preserve">The different studies use different methods, control variables, benchmark groups and datasets, but nevertheless reach general agreement about the direction of the effects. </w:t>
      </w:r>
    </w:p>
  </w:footnote>
  <w:footnote w:id="19">
    <w:p w14:paraId="2857CF86" w14:textId="77777777" w:rsidR="00AB5FF4" w:rsidRPr="007D0783" w:rsidRDefault="00AB5FF4" w:rsidP="005928D1">
      <w:pPr>
        <w:pStyle w:val="FootnoteText"/>
        <w:rPr>
          <w:spacing w:val="-2"/>
        </w:rPr>
      </w:pPr>
      <w:r>
        <w:rPr>
          <w:rStyle w:val="FootnoteReference"/>
        </w:rPr>
        <w:footnoteRef/>
      </w:r>
      <w:r>
        <w:tab/>
      </w:r>
      <w:r w:rsidRPr="007D0783">
        <w:rPr>
          <w:spacing w:val="-2"/>
        </w:rPr>
        <w:t xml:space="preserve">Some jurisdictions have also estimated the wider benefits of their VET investments. The NSW Government found that the total benefits from the Smart and Skilled program to students, employers, RTOs and government were more than 40 per cent higher than the cost of the government’s contributions. The majority of the benefits accrued to industry and employers, with students receiving a smaller share (sub. 48, p. 17). </w:t>
      </w:r>
    </w:p>
  </w:footnote>
  <w:footnote w:id="20">
    <w:p w14:paraId="4BC11934" w14:textId="77777777" w:rsidR="00AB5FF4" w:rsidRDefault="00AB5FF4" w:rsidP="005928D1">
      <w:pPr>
        <w:pStyle w:val="FootnoteText"/>
      </w:pPr>
      <w:r w:rsidRPr="003C4912">
        <w:rPr>
          <w:rStyle w:val="FootnoteReference"/>
        </w:rPr>
        <w:footnoteRef/>
      </w:r>
      <w:r>
        <w:tab/>
        <w:t>Causality was established by comparing results with New South Wales where no such policy stimulus to VET took place. Analysis was at the postcode level rather than for individuals — which often results in less robust results.</w:t>
      </w:r>
    </w:p>
  </w:footnote>
  <w:footnote w:id="21">
    <w:p w14:paraId="49F0AB58" w14:textId="2C1922BE" w:rsidR="00AB5FF4" w:rsidRDefault="00AB5FF4" w:rsidP="005928D1">
      <w:pPr>
        <w:pStyle w:val="FootnoteText"/>
      </w:pPr>
      <w:r>
        <w:rPr>
          <w:rStyle w:val="FootnoteReference"/>
        </w:rPr>
        <w:footnoteRef/>
      </w:r>
      <w:r>
        <w:tab/>
        <w:t>However, rigorous studies (all US) of the effects of VET on recidivism show no robust results</w:t>
      </w:r>
      <w:r w:rsidRPr="00983F83">
        <w:t xml:space="preserve"> (Newton et al. 2018). </w:t>
      </w:r>
      <w:r>
        <w:t>If this also applies in Australia, it implies that VET reduces the probability of first offences.</w:t>
      </w:r>
    </w:p>
  </w:footnote>
  <w:footnote w:id="22">
    <w:p w14:paraId="30EA2570" w14:textId="63212E69" w:rsidR="00AB5FF4" w:rsidRDefault="00AB5FF4" w:rsidP="005928D1">
      <w:pPr>
        <w:pStyle w:val="FootnoteText"/>
      </w:pPr>
      <w:r w:rsidRPr="003C4912">
        <w:rPr>
          <w:rStyle w:val="FootnoteReference"/>
        </w:rPr>
        <w:footnoteRef/>
      </w:r>
      <w:r>
        <w:tab/>
        <w:t>The optimum subsidy level depends on the nature of the marginal public and private benefits and costs in the relevant market, and the cost of raising funds for subsidies — which are empirical issues.</w:t>
      </w:r>
    </w:p>
  </w:footnote>
  <w:footnote w:id="23">
    <w:p w14:paraId="21AB04B1" w14:textId="77777777" w:rsidR="00AB5FF4" w:rsidRPr="007705B0" w:rsidRDefault="00AB5FF4">
      <w:pPr>
        <w:pStyle w:val="FootnoteText"/>
        <w:rPr>
          <w:lang w:val="en-US"/>
        </w:rPr>
      </w:pPr>
      <w:r w:rsidRPr="00B842D1">
        <w:rPr>
          <w:rStyle w:val="FootnoteReference"/>
        </w:rPr>
        <w:footnoteRef/>
      </w:r>
      <w:r>
        <w:tab/>
        <w:t>For the rest of this chapter, a student facing disadvantage is defined to include all of these groups, unless otherwise stated.</w:t>
      </w:r>
    </w:p>
  </w:footnote>
  <w:footnote w:id="24">
    <w:p w14:paraId="38DFCD52" w14:textId="4925390F" w:rsidR="00AB5FF4" w:rsidRDefault="00AB5FF4">
      <w:pPr>
        <w:pStyle w:val="FootnoteText"/>
      </w:pPr>
      <w:r>
        <w:rPr>
          <w:rStyle w:val="FootnoteReference"/>
        </w:rPr>
        <w:footnoteRef/>
      </w:r>
      <w:r>
        <w:tab/>
        <w:t>The analysis in this chapter is based on Commission analysis of subsidised course lists that were publicly available at the beginning of 2020. Since then, a number of jurisdictions have updated their lists.</w:t>
      </w:r>
    </w:p>
  </w:footnote>
  <w:footnote w:id="25">
    <w:p w14:paraId="05050D18" w14:textId="4C835DDA" w:rsidR="00AB5FF4" w:rsidRDefault="00AB5FF4" w:rsidP="005928D1">
      <w:pPr>
        <w:pStyle w:val="FootnoteText"/>
      </w:pPr>
      <w:r w:rsidRPr="00B842D1">
        <w:rPr>
          <w:rStyle w:val="FootnoteReference"/>
        </w:rPr>
        <w:footnoteRef/>
      </w:r>
      <w:r>
        <w:tab/>
        <w:t xml:space="preserve">A number of submissions to the Joyce Review (including Navitas </w:t>
      </w:r>
      <w:r w:rsidRPr="000F5D6E">
        <w:t>(2019)</w:t>
      </w:r>
      <w:r>
        <w:t>) stated that public providers received preferential treatment by governments — this issue and others are discussed in chapter 2.</w:t>
      </w:r>
    </w:p>
  </w:footnote>
  <w:footnote w:id="26">
    <w:p w14:paraId="2DD3FE01" w14:textId="77777777" w:rsidR="00AB5FF4" w:rsidRPr="00FC0CC1" w:rsidRDefault="00AB5FF4" w:rsidP="005928D1">
      <w:pPr>
        <w:pStyle w:val="FootnoteText"/>
        <w:rPr>
          <w:lang w:val="en-US"/>
        </w:rPr>
      </w:pPr>
      <w:r w:rsidRPr="00B842D1">
        <w:rPr>
          <w:rStyle w:val="FootnoteReference"/>
        </w:rPr>
        <w:footnoteRef/>
      </w:r>
      <w:r>
        <w:tab/>
        <w:t>The education price index includes subsidised prices which can make it difficult to determine whether price changes are caused by changing subsidies or changes in underlying costs. For instance, if a subsidy is reduced, prices will likely increase, meaning that the price index will rise regardless of costs.</w:t>
      </w:r>
    </w:p>
  </w:footnote>
  <w:footnote w:id="27">
    <w:p w14:paraId="38C42D40" w14:textId="4C3C4209" w:rsidR="00AB5FF4" w:rsidRDefault="00AB5FF4" w:rsidP="005928D1">
      <w:pPr>
        <w:pStyle w:val="FootnoteText"/>
      </w:pPr>
      <w:r w:rsidRPr="00B842D1">
        <w:rPr>
          <w:rStyle w:val="FootnoteReference"/>
        </w:rPr>
        <w:footnoteRef/>
      </w:r>
      <w:r>
        <w:tab/>
      </w:r>
      <w:r w:rsidRPr="00F12324">
        <w:t xml:space="preserve">The VPG provides information to RTOs on the provision of training packages, </w:t>
      </w:r>
      <w:r>
        <w:t>including</w:t>
      </w:r>
      <w:r w:rsidRPr="00F12324">
        <w:t xml:space="preserve"> stating the nominal hours for each unit of competency and the maximum and minimum hours for each training qualification.</w:t>
      </w:r>
      <w:r w:rsidRPr="00536F2F">
        <w:t xml:space="preserve"> </w:t>
      </w:r>
      <w:r w:rsidRPr="0033008E">
        <w:t xml:space="preserve">These settings are determined by Curriculum Maintenance Managers in Victoria, however the process they use is unclear </w:t>
      </w:r>
      <w:r w:rsidRPr="00E85FF0">
        <w:rPr>
          <w:szCs w:val="24"/>
        </w:rPr>
        <w:t>(ESC 2011b)</w:t>
      </w:r>
      <w:r>
        <w:t>.</w:t>
      </w:r>
    </w:p>
  </w:footnote>
  <w:footnote w:id="28">
    <w:p w14:paraId="5908D5A0" w14:textId="77777777" w:rsidR="00AB5FF4" w:rsidRPr="00E97049" w:rsidRDefault="00AB5FF4">
      <w:pPr>
        <w:pStyle w:val="FootnoteText"/>
        <w:rPr>
          <w:lang w:val="en-US"/>
        </w:rPr>
      </w:pPr>
      <w:r w:rsidRPr="004F7AB6">
        <w:rPr>
          <w:rStyle w:val="FootnoteReference"/>
        </w:rPr>
        <w:footnoteRef/>
      </w:r>
      <w:r>
        <w:tab/>
        <w:t>There is no publicly available information on the difference in subsidy rates for apprentices and non-apprentices in other jurisdictions.</w:t>
      </w:r>
    </w:p>
  </w:footnote>
  <w:footnote w:id="29">
    <w:p w14:paraId="42F8521C" w14:textId="77777777" w:rsidR="00AB5FF4" w:rsidRDefault="00AB5FF4">
      <w:pPr>
        <w:pStyle w:val="FootnoteText"/>
      </w:pPr>
      <w:r w:rsidRPr="004F7AB6">
        <w:rPr>
          <w:rStyle w:val="FootnoteReference"/>
        </w:rPr>
        <w:footnoteRef/>
      </w:r>
      <w:r>
        <w:tab/>
        <w:t xml:space="preserve">Data were not available or not easily accessible for South Australia, Tasmania and the Northern Territory. </w:t>
      </w:r>
    </w:p>
  </w:footnote>
  <w:footnote w:id="30">
    <w:p w14:paraId="4B72E718" w14:textId="77777777" w:rsidR="00AB5FF4" w:rsidRDefault="00AB5FF4">
      <w:pPr>
        <w:pStyle w:val="FootnoteText"/>
      </w:pPr>
      <w:r w:rsidRPr="004F7AB6">
        <w:rPr>
          <w:rStyle w:val="FootnoteReference"/>
        </w:rPr>
        <w:footnoteRef/>
      </w:r>
      <w:r>
        <w:tab/>
      </w:r>
      <w:r w:rsidRPr="00D74CF4">
        <w:t xml:space="preserve">Queensland regulates student fees for apprenticeships and traineeships to $1.60 for each nominal hour of training. </w:t>
      </w:r>
      <w:r>
        <w:t xml:space="preserve">The rationale for this is unclear. </w:t>
      </w:r>
    </w:p>
  </w:footnote>
  <w:footnote w:id="31">
    <w:p w14:paraId="12186547" w14:textId="77777777" w:rsidR="00AB5FF4" w:rsidRDefault="00AB5FF4">
      <w:pPr>
        <w:pStyle w:val="FootnoteText"/>
      </w:pPr>
      <w:r w:rsidRPr="004F7AB6">
        <w:rPr>
          <w:rStyle w:val="FootnoteReference"/>
        </w:rPr>
        <w:footnoteRef/>
      </w:r>
      <w:r>
        <w:tab/>
      </w:r>
      <w:r w:rsidRPr="00D74CF4">
        <w:t>New South Wales applies the same student fees as non</w:t>
      </w:r>
      <w:r>
        <w:noBreakHyphen/>
      </w:r>
      <w:r w:rsidRPr="00D74CF4">
        <w:t>apprenticeship training, however, it applies a maximum student fee of $2000 for apprenticeship courses.</w:t>
      </w:r>
    </w:p>
  </w:footnote>
  <w:footnote w:id="32">
    <w:p w14:paraId="4CF21B4D" w14:textId="77777777" w:rsidR="00AB5FF4" w:rsidRDefault="00AB5FF4" w:rsidP="005928D1">
      <w:pPr>
        <w:pStyle w:val="FootnoteText"/>
      </w:pPr>
      <w:r w:rsidRPr="00236946">
        <w:rPr>
          <w:rStyle w:val="FootnoteReference"/>
        </w:rPr>
        <w:footnoteRef/>
      </w:r>
      <w:r>
        <w:tab/>
        <w:t>Based on data provided by DESE for effective full</w:t>
      </w:r>
      <w:r>
        <w:noBreakHyphen/>
        <w:t>time students in receipt of an income contingent loan.</w:t>
      </w:r>
    </w:p>
  </w:footnote>
  <w:footnote w:id="33">
    <w:p w14:paraId="7F0E2FE3" w14:textId="15502750" w:rsidR="00AB5FF4" w:rsidRPr="00033DCC" w:rsidRDefault="00AB5FF4" w:rsidP="005928D1">
      <w:pPr>
        <w:pStyle w:val="FootnoteText"/>
        <w:rPr>
          <w:spacing w:val="-2"/>
        </w:rPr>
      </w:pPr>
      <w:r w:rsidRPr="00236946">
        <w:rPr>
          <w:rStyle w:val="FootnoteReference"/>
        </w:rPr>
        <w:footnoteRef/>
      </w:r>
      <w:r>
        <w:t xml:space="preserve"> </w:t>
      </w:r>
      <w:r w:rsidRPr="00033DCC">
        <w:rPr>
          <w:spacing w:val="-2"/>
        </w:rPr>
        <w:tab/>
        <w:t xml:space="preserve">These qualifications were particularly responsive to the introduction of the Victorian Training Guarantee. For instance, there was a tripling in the uptake of enrolments of Certificate III/IVs in hospitality and an almost fivefold increase for these qualifications in sport and recreation </w:t>
      </w:r>
      <w:r w:rsidRPr="00033DCC">
        <w:rPr>
          <w:spacing w:val="-2"/>
          <w:szCs w:val="24"/>
        </w:rPr>
        <w:t>(Guthrie et al. 2014, p. 5)</w:t>
      </w:r>
      <w:r w:rsidRPr="00033DCC">
        <w:rPr>
          <w:spacing w:val="-2"/>
        </w:rPr>
        <w:t xml:space="preserve">. Overall, enrolments in Certificate III/IVs increased by about 140 per cent following the introduction of the Victorian Training Guarantee, most of it attributable to the Guarantee </w:t>
      </w:r>
      <w:r w:rsidRPr="00033DCC">
        <w:rPr>
          <w:spacing w:val="-2"/>
          <w:szCs w:val="24"/>
        </w:rPr>
        <w:t>(Polidano, van de Ven and Voitchovsky 2017b, p. 23)</w:t>
      </w:r>
      <w:r w:rsidRPr="00033DCC">
        <w:rPr>
          <w:spacing w:val="-2"/>
        </w:rPr>
        <w:t>. This estimate applies to enrolments where the highest previous level of attainment was less than a Certificate III/IV.</w:t>
      </w:r>
    </w:p>
  </w:footnote>
  <w:footnote w:id="34">
    <w:p w14:paraId="5E500C47" w14:textId="4D6A7E4F" w:rsidR="00AB5FF4" w:rsidRDefault="00AB5FF4" w:rsidP="005928D1">
      <w:pPr>
        <w:pStyle w:val="FootnoteText"/>
      </w:pPr>
      <w:r w:rsidRPr="00236946">
        <w:rPr>
          <w:rStyle w:val="FootnoteReference"/>
        </w:rPr>
        <w:footnoteRef/>
      </w:r>
      <w:r>
        <w:tab/>
        <w:t>There were increases in the likelihood that students enrolled in skill</w:t>
      </w:r>
      <w:r>
        <w:noBreakHyphen/>
        <w:t>shortage courses after the introduction of the entitlement system for both 15</w:t>
      </w:r>
      <w:r>
        <w:noBreakHyphen/>
        <w:t xml:space="preserve">19 year olds </w:t>
      </w:r>
      <w:r w:rsidRPr="00B10D4C">
        <w:rPr>
          <w:szCs w:val="24"/>
        </w:rPr>
        <w:t>(Leung et al. 2013; McVicar and Polidano 2015, pp. 15–18)</w:t>
      </w:r>
      <w:r>
        <w:t xml:space="preserve"> and 25</w:t>
      </w:r>
      <w:r>
        <w:noBreakHyphen/>
        <w:t xml:space="preserve">54 year olds </w:t>
      </w:r>
      <w:r w:rsidRPr="00435016">
        <w:rPr>
          <w:szCs w:val="24"/>
        </w:rPr>
        <w:t>(Polidano, van de Ven and Voitchovsky 2017a, pp. 31–35, 2017b, pp. 25–32)</w:t>
      </w:r>
      <w:r>
        <w:t>.</w:t>
      </w:r>
    </w:p>
  </w:footnote>
  <w:footnote w:id="35">
    <w:p w14:paraId="3FF3E087" w14:textId="427DA016" w:rsidR="00AB5FF4" w:rsidRDefault="00AB5FF4" w:rsidP="005928D1">
      <w:pPr>
        <w:pStyle w:val="FootnoteText"/>
      </w:pPr>
      <w:r w:rsidRPr="00236946">
        <w:rPr>
          <w:rStyle w:val="FootnoteReference"/>
        </w:rPr>
        <w:footnoteRef/>
      </w:r>
      <w:r>
        <w:tab/>
        <w:t>The key problem is that data on the fee</w:t>
      </w:r>
      <w:r>
        <w:noBreakHyphen/>
        <w:t>for</w:t>
      </w:r>
      <w:r>
        <w:noBreakHyphen/>
        <w:t xml:space="preserve">service market were incomplete before 2015. Nevertheless, when triangulated across various studies, the conclusion that crowding out was only limited seems reasonable </w:t>
      </w:r>
      <w:r w:rsidRPr="00E85FF0">
        <w:rPr>
          <w:szCs w:val="24"/>
        </w:rPr>
        <w:t>(ACIL Allen Consulting 2015a, p. 33; Leung et al. 2014, pp. 57–58; Polidano, van de Ven and Voitchovsky 2017b, p. 12)</w:t>
      </w:r>
      <w:r>
        <w:t>.</w:t>
      </w:r>
    </w:p>
  </w:footnote>
  <w:footnote w:id="36">
    <w:p w14:paraId="09F961A1" w14:textId="09167B2F" w:rsidR="00AB5FF4" w:rsidRDefault="00AB5FF4" w:rsidP="005928D1">
      <w:pPr>
        <w:pStyle w:val="FootnoteText"/>
      </w:pPr>
      <w:r w:rsidRPr="00236946">
        <w:rPr>
          <w:rStyle w:val="FootnoteReference"/>
        </w:rPr>
        <w:footnoteRef/>
      </w:r>
      <w:r>
        <w:tab/>
        <w:t xml:space="preserve">IPART cites other empirical analysis finding low responsiveness of student demand to fee increases. A NATSEM study found that a 10 per cent increase in fees would reduce demand by between 0.1 and 1.7 per cent </w:t>
      </w:r>
      <w:r w:rsidRPr="009F27B1">
        <w:rPr>
          <w:szCs w:val="24"/>
        </w:rPr>
        <w:t>(IPART 2013, p. 189)</w:t>
      </w:r>
      <w:r>
        <w:t xml:space="preserve">. An earlier (less credible) study found that </w:t>
      </w:r>
      <w:r>
        <w:rPr>
          <w:szCs w:val="24"/>
        </w:rPr>
        <w:t xml:space="preserve">a 10 per cent increase in VET fees would reduce enrolments by 0.6 per cent and decrease student hours of study by 0.8 per cent </w:t>
      </w:r>
      <w:r w:rsidRPr="009A17A1">
        <w:rPr>
          <w:szCs w:val="24"/>
        </w:rPr>
        <w:t>(Access Economics 2004, p. iii)</w:t>
      </w:r>
      <w:r>
        <w:rPr>
          <w:szCs w:val="24"/>
        </w:rPr>
        <w:t xml:space="preserve">. </w:t>
      </w:r>
      <w:r>
        <w:t>All these studies relate to periods when fees were low and remained highly subsidised after the fee changes.</w:t>
      </w:r>
    </w:p>
  </w:footnote>
  <w:footnote w:id="37">
    <w:p w14:paraId="3F231503" w14:textId="77777777" w:rsidR="00AB5FF4" w:rsidRDefault="00AB5FF4" w:rsidP="005928D1">
      <w:pPr>
        <w:pStyle w:val="FootnoteText"/>
      </w:pPr>
      <w:r w:rsidRPr="00236946">
        <w:rPr>
          <w:rStyle w:val="FootnoteReference"/>
        </w:rPr>
        <w:footnoteRef/>
      </w:r>
      <w:r>
        <w:tab/>
      </w:r>
      <w:r w:rsidRPr="005E048F">
        <w:t>If minimum wages are above the productive value of the employee, then government funding of employers for training apprenticeships could be re</w:t>
      </w:r>
      <w:r w:rsidRPr="005E048F">
        <w:noBreakHyphen/>
        <w:t>conceptualised as (at least part) subsidies to employees</w:t>
      </w:r>
      <w:r>
        <w:t>.</w:t>
      </w:r>
    </w:p>
  </w:footnote>
  <w:footnote w:id="38">
    <w:p w14:paraId="3FE9DE6B" w14:textId="1E9DF7F6" w:rsidR="00AB5FF4" w:rsidRDefault="00AB5FF4" w:rsidP="005928D1">
      <w:pPr>
        <w:pStyle w:val="FootnoteText"/>
      </w:pPr>
      <w:r w:rsidRPr="00236946">
        <w:rPr>
          <w:rStyle w:val="FootnoteReference"/>
        </w:rPr>
        <w:footnoteRef/>
      </w:r>
      <w:r>
        <w:tab/>
        <w:t xml:space="preserve">These estimates are based on six case studies of electrical, plumbing and refrigeration apprenticeships </w:t>
      </w:r>
      <w:r w:rsidRPr="00173990">
        <w:t>(Nechvoglod, Karmel and Saunders 2009)</w:t>
      </w:r>
      <w:r>
        <w:t xml:space="preserve">. The methodology has been adopted by other Australian studies </w:t>
      </w:r>
      <w:r w:rsidRPr="00284FE8">
        <w:rPr>
          <w:szCs w:val="24"/>
        </w:rPr>
        <w:t>(for example, Dockery et al. 1997, 2001)</w:t>
      </w:r>
      <w:r>
        <w:t xml:space="preserve"> and has been widely used overseas </w:t>
      </w:r>
      <w:r w:rsidRPr="009F27B1">
        <w:rPr>
          <w:szCs w:val="24"/>
        </w:rPr>
        <w:t>(Dionisius et al. 2008; Wolter and Ryan 2010, p. 541)</w:t>
      </w:r>
      <w:r>
        <w:t>.</w:t>
      </w:r>
    </w:p>
  </w:footnote>
  <w:footnote w:id="39">
    <w:p w14:paraId="0A068FE8" w14:textId="77777777" w:rsidR="00AB5FF4" w:rsidDel="00A820B2" w:rsidRDefault="00AB5FF4" w:rsidP="005928D1">
      <w:pPr>
        <w:pStyle w:val="FootnoteText"/>
      </w:pPr>
      <w:r w:rsidRPr="00236946" w:rsidDel="00A820B2">
        <w:rPr>
          <w:rStyle w:val="FootnoteReference"/>
        </w:rPr>
        <w:footnoteRef/>
      </w:r>
      <w:r>
        <w:tab/>
        <w:t>The better question, for our purposes, would have been ‘would you have employed an apprentice without the incentive?’.</w:t>
      </w:r>
    </w:p>
  </w:footnote>
  <w:footnote w:id="40">
    <w:p w14:paraId="38CB7360" w14:textId="77777777" w:rsidR="00AB5FF4" w:rsidRDefault="00AB5FF4" w:rsidP="005928D1">
      <w:pPr>
        <w:pStyle w:val="FootnoteText"/>
      </w:pPr>
      <w:r>
        <w:rPr>
          <w:rStyle w:val="FootnoteReference"/>
        </w:rPr>
        <w:footnoteRef/>
      </w:r>
      <w:r>
        <w:tab/>
        <w:t>Commission estimates based on NCVER enrolment data and VSL unpublished data.</w:t>
      </w:r>
    </w:p>
  </w:footnote>
  <w:footnote w:id="41">
    <w:p w14:paraId="7015F746" w14:textId="13935B17" w:rsidR="00AB5FF4" w:rsidRDefault="00AB5FF4" w:rsidP="005928D1">
      <w:pPr>
        <w:pStyle w:val="FootnoteText"/>
      </w:pPr>
      <w:r w:rsidRPr="001162A3">
        <w:rPr>
          <w:rStyle w:val="FootnoteReference"/>
        </w:rPr>
        <w:footnoteRef/>
      </w:r>
      <w:r>
        <w:tab/>
        <w:t xml:space="preserve">A view also put by several stakeholders </w:t>
      </w:r>
      <w:r w:rsidRPr="00E85FF0">
        <w:rPr>
          <w:szCs w:val="24"/>
        </w:rPr>
        <w:t>(Charles Darwin University, sub. 44; JCFC Consulting, sub. 3; Dawkins, Hurley and Noonan 2019; Fowler 2019a)</w:t>
      </w:r>
    </w:p>
  </w:footnote>
  <w:footnote w:id="42">
    <w:p w14:paraId="15BC2AA0" w14:textId="230AEFC2" w:rsidR="00AB5FF4" w:rsidRDefault="00AB5FF4">
      <w:pPr>
        <w:pStyle w:val="FootnoteText"/>
      </w:pPr>
      <w:r>
        <w:rPr>
          <w:rStyle w:val="FootnoteReference"/>
        </w:rPr>
        <w:footnoteRef/>
      </w:r>
      <w:r>
        <w:tab/>
        <w:t xml:space="preserve">The Joyce Review and the ANAO audit of VSL found that the use of loan caps in VSL led to a reduction in fees from the high levels under </w:t>
      </w:r>
      <w:r w:rsidRPr="00185C81">
        <w:t>VET FEE</w:t>
      </w:r>
      <w:r>
        <w:noBreakHyphen/>
      </w:r>
      <w:r w:rsidRPr="00185C81">
        <w:t>HELP</w:t>
      </w:r>
      <w:r>
        <w:t xml:space="preserve"> </w:t>
      </w:r>
      <w:r w:rsidRPr="004444C3">
        <w:rPr>
          <w:szCs w:val="24"/>
        </w:rPr>
        <w:t>(ANAO 2019; Joyce 2019)</w:t>
      </w:r>
      <w:r>
        <w:t xml:space="preserve">. A survey of providers undertaken during a recent evaluation of VSL, however, revealed that the reduction in average course fees under VSL was likely to have been driven by the exit of unscrupulous providers (many of which charged inflated fees), instead of reductions in course fees by the RTOs that remained in the market </w:t>
      </w:r>
      <w:r w:rsidRPr="00CF014D">
        <w:rPr>
          <w:szCs w:val="24"/>
        </w:rPr>
        <w:t>(KPMG 2019, p. 24)</w:t>
      </w:r>
      <w:r>
        <w:t>.</w:t>
      </w:r>
    </w:p>
  </w:footnote>
  <w:footnote w:id="43">
    <w:p w14:paraId="6EBBE8B4" w14:textId="599D4341" w:rsidR="00AB5FF4" w:rsidRDefault="00AB5FF4" w:rsidP="005928D1">
      <w:pPr>
        <w:pStyle w:val="FootnoteText"/>
      </w:pPr>
      <w:r w:rsidRPr="001162A3">
        <w:rPr>
          <w:rStyle w:val="FootnoteReference"/>
        </w:rPr>
        <w:footnoteRef/>
      </w:r>
      <w:r>
        <w:t xml:space="preserve"> </w:t>
      </w:r>
      <w:r>
        <w:tab/>
        <w:t>In general, public universities are not permitted to enrol domestic undergraduate students on a full</w:t>
      </w:r>
      <w:r>
        <w:noBreakHyphen/>
        <w:t xml:space="preserve">fee basis, however they face no rules for domestic post-graduate students </w:t>
      </w:r>
      <w:r w:rsidRPr="00202A58">
        <w:rPr>
          <w:szCs w:val="24"/>
        </w:rPr>
        <w:t>(DET 2015)</w:t>
      </w:r>
      <w:r>
        <w:t xml:space="preserve">. FEE-HELP students made up 12 per cent of enrolled students receiving HELP loans for domestic higher education course expenses in 2017 </w:t>
      </w:r>
      <w:r w:rsidRPr="00EC66A6">
        <w:rPr>
          <w:szCs w:val="24"/>
        </w:rPr>
        <w:t>(Universities Australia 2019, p. 16)</w:t>
      </w:r>
      <w:r>
        <w:t>.</w:t>
      </w:r>
    </w:p>
  </w:footnote>
  <w:footnote w:id="44">
    <w:p w14:paraId="39DB4484" w14:textId="77777777" w:rsidR="00AB5FF4" w:rsidRDefault="00AB5FF4">
      <w:pPr>
        <w:pStyle w:val="FootnoteText"/>
      </w:pPr>
      <w:r w:rsidRPr="00B46342">
        <w:rPr>
          <w:rStyle w:val="FootnoteReference"/>
        </w:rPr>
        <w:footnoteRef/>
      </w:r>
      <w:r>
        <w:tab/>
        <w:t>Discussed in section 7.2.</w:t>
      </w:r>
    </w:p>
  </w:footnote>
  <w:footnote w:id="45">
    <w:p w14:paraId="2BE05100" w14:textId="3588765C" w:rsidR="00AB5FF4" w:rsidRDefault="00AB5FF4">
      <w:pPr>
        <w:pStyle w:val="FootnoteText"/>
      </w:pPr>
      <w:r w:rsidRPr="00B46342">
        <w:rPr>
          <w:rStyle w:val="FootnoteReference"/>
        </w:rPr>
        <w:footnoteRef/>
      </w:r>
      <w:r>
        <w:tab/>
        <w:t xml:space="preserve">DESE is reviewing the National Skills Needs List with a view to updating the methodology to determine skills shortages, revising the trade occupations on the list, and formalising arrangements to annually review and update the list. The four priority non-trade occupations (aged care, disability care, childcare and enrolled nursing) will be included on the list and be subject to ongoing </w:t>
      </w:r>
      <w:r w:rsidRPr="00063E12">
        <w:t xml:space="preserve">monitoring </w:t>
      </w:r>
      <w:r w:rsidRPr="00E85FF0">
        <w:rPr>
          <w:szCs w:val="24"/>
        </w:rPr>
        <w:t>(DESSFB 2019e)</w:t>
      </w:r>
      <w:r w:rsidRPr="00063E12">
        <w:t>.</w:t>
      </w:r>
    </w:p>
  </w:footnote>
  <w:footnote w:id="46">
    <w:p w14:paraId="579026B2" w14:textId="5EC264EE" w:rsidR="00AB5FF4" w:rsidRDefault="00AB5FF4" w:rsidP="005928D1">
      <w:pPr>
        <w:pStyle w:val="FootnoteText"/>
      </w:pPr>
      <w:r w:rsidRPr="00B46342">
        <w:rPr>
          <w:rStyle w:val="FootnoteReference"/>
        </w:rPr>
        <w:footnoteRef/>
      </w:r>
      <w:r>
        <w:tab/>
        <w:t>Support services are not the only factor influencing completion rates — apprentice age and gender,</w:t>
      </w:r>
      <w:r w:rsidRPr="00D4092D">
        <w:t xml:space="preserve"> </w:t>
      </w:r>
      <w:r>
        <w:t xml:space="preserve">whether a qualification is required for an occupation, in-training and post-completion wage rates, and employer characteristics all contribute </w:t>
      </w:r>
      <w:r w:rsidRPr="00173990">
        <w:rPr>
          <w:szCs w:val="24"/>
        </w:rPr>
        <w:t>(NCVER 2011a)</w:t>
      </w:r>
      <w:r>
        <w:t>.</w:t>
      </w:r>
    </w:p>
  </w:footnote>
  <w:footnote w:id="47">
    <w:p w14:paraId="50294F42" w14:textId="13201282" w:rsidR="00AB5FF4" w:rsidRPr="00B003C2" w:rsidRDefault="00AB5FF4" w:rsidP="005928D1">
      <w:pPr>
        <w:pStyle w:val="FootnoteText"/>
        <w:rPr>
          <w:spacing w:val="-2"/>
        </w:rPr>
      </w:pPr>
      <w:r w:rsidRPr="00B46342">
        <w:rPr>
          <w:rStyle w:val="FootnoteReference"/>
        </w:rPr>
        <w:footnoteRef/>
      </w:r>
      <w:r>
        <w:tab/>
      </w:r>
      <w:r w:rsidRPr="00B003C2">
        <w:rPr>
          <w:spacing w:val="-2"/>
        </w:rPr>
        <w:t xml:space="preserve">For example, Victoria established a Support Officers program, which provides mentoring and support for disadvantaged apprentices at risk of dropping out of training, after the Commonwealth discontinued funding in 2014 for the same purpose </w:t>
      </w:r>
      <w:r w:rsidRPr="00B003C2">
        <w:rPr>
          <w:spacing w:val="-2"/>
          <w:szCs w:val="24"/>
        </w:rPr>
        <w:t>(Victorian Auditor-General 2014)</w:t>
      </w:r>
      <w:r w:rsidRPr="00B003C2">
        <w:rPr>
          <w:spacing w:val="-2"/>
        </w:rPr>
        <w:t>.</w:t>
      </w:r>
      <w:r w:rsidRPr="00B003C2" w:rsidDel="00457D28">
        <w:rPr>
          <w:spacing w:val="-2"/>
        </w:rPr>
        <w:t xml:space="preserve"> </w:t>
      </w:r>
      <w:r w:rsidRPr="00B003C2">
        <w:rPr>
          <w:spacing w:val="-2"/>
        </w:rPr>
        <w:t>Between 2009 and 2014, the Commonwealth funded the Apprenticeships Support Officer program under the auspices of the National Partnership on Youth Attainment and Transition. The Victorian Government designed and managed the program.</w:t>
      </w:r>
    </w:p>
  </w:footnote>
  <w:footnote w:id="48">
    <w:p w14:paraId="5BD27396" w14:textId="481EFC4C" w:rsidR="00AB5FF4" w:rsidRDefault="00AB5FF4" w:rsidP="005928D1">
      <w:pPr>
        <w:pStyle w:val="FootnoteText"/>
      </w:pPr>
      <w:r w:rsidRPr="00B46342">
        <w:rPr>
          <w:rStyle w:val="FootnoteReference"/>
        </w:rPr>
        <w:footnoteRef/>
      </w:r>
      <w:r>
        <w:t xml:space="preserve"> </w:t>
      </w:r>
      <w:r>
        <w:tab/>
      </w:r>
      <w:r w:rsidRPr="00716EAD">
        <w:t xml:space="preserve">South Australia </w:t>
      </w:r>
      <w:r>
        <w:t xml:space="preserve">also </w:t>
      </w:r>
      <w:r w:rsidRPr="00716EAD">
        <w:t xml:space="preserve">has an independent statutory authority, the Office of the Training Advocate, which provides advice, mediation and dispute resolution services for apprentices, employers and training providers </w:t>
      </w:r>
      <w:r w:rsidRPr="003B1658">
        <w:rPr>
          <w:szCs w:val="24"/>
        </w:rPr>
        <w:t>(South Australian Training Advocate nd)</w:t>
      </w:r>
      <w:r>
        <w:t>.</w:t>
      </w:r>
    </w:p>
  </w:footnote>
  <w:footnote w:id="49">
    <w:p w14:paraId="33A92ED0" w14:textId="77777777" w:rsidR="00AB5FF4" w:rsidRDefault="00AB5FF4">
      <w:pPr>
        <w:pStyle w:val="FootnoteText"/>
      </w:pPr>
      <w:r w:rsidRPr="00B46342">
        <w:rPr>
          <w:rStyle w:val="FootnoteReference"/>
        </w:rPr>
        <w:footnoteRef/>
      </w:r>
      <w:r>
        <w:tab/>
        <w:t xml:space="preserve">Graduates are those students who have been awarded a completed nationally recognised qualification, including training package qualifications and accredited qualifications. </w:t>
      </w:r>
    </w:p>
  </w:footnote>
  <w:footnote w:id="50">
    <w:p w14:paraId="7C75BBEC" w14:textId="6EDE7BD8" w:rsidR="00AB5FF4" w:rsidRDefault="00AB5FF4" w:rsidP="005928D1">
      <w:pPr>
        <w:pStyle w:val="FootnoteText"/>
      </w:pPr>
      <w:r w:rsidRPr="00B46342">
        <w:rPr>
          <w:rStyle w:val="FootnoteReference"/>
        </w:rPr>
        <w:footnoteRef/>
      </w:r>
      <w:r>
        <w:tab/>
        <w:t xml:space="preserve">Almost half of all employers surveyed used unaccredited training, and of these, 87 per cent were satisfied that the training met their skills needs </w:t>
      </w:r>
      <w:r w:rsidRPr="00E85FF0">
        <w:rPr>
          <w:szCs w:val="24"/>
        </w:rPr>
        <w:t>(NCVER 2019c)</w:t>
      </w:r>
      <w:r>
        <w:t>.</w:t>
      </w:r>
    </w:p>
  </w:footnote>
  <w:footnote w:id="51">
    <w:p w14:paraId="4BB74F2F" w14:textId="7D822E04" w:rsidR="00AB5FF4" w:rsidRDefault="00AB5FF4" w:rsidP="005928D1">
      <w:pPr>
        <w:pStyle w:val="FootnoteText"/>
      </w:pPr>
      <w:r w:rsidRPr="00B46342">
        <w:rPr>
          <w:rStyle w:val="FootnoteReference"/>
        </w:rPr>
        <w:footnoteRef/>
      </w:r>
      <w:r w:rsidRPr="003954A8">
        <w:tab/>
        <w:t xml:space="preserve">The Noonan Review </w:t>
      </w:r>
      <w:r w:rsidRPr="00DB3805">
        <w:t>(2019)</w:t>
      </w:r>
      <w:r>
        <w:t xml:space="preserve"> </w:t>
      </w:r>
      <w:r w:rsidRPr="003954A8">
        <w:t>define</w:t>
      </w:r>
      <w:r>
        <w:t>d</w:t>
      </w:r>
      <w:r w:rsidRPr="003954A8">
        <w:t xml:space="preserve"> </w:t>
      </w:r>
      <w:r>
        <w:t xml:space="preserve">a </w:t>
      </w:r>
      <w:r w:rsidRPr="003954A8">
        <w:t xml:space="preserve">micro-credential as </w:t>
      </w:r>
      <w:r>
        <w:t>a certification of assessed learning that is additional, alternative or complementary to, or a component part of, a formal qualification.</w:t>
      </w:r>
    </w:p>
  </w:footnote>
  <w:footnote w:id="52">
    <w:p w14:paraId="5265A10E" w14:textId="22057991" w:rsidR="00AB5FF4" w:rsidRDefault="00AB5FF4" w:rsidP="005928D1">
      <w:pPr>
        <w:pStyle w:val="FootnoteText"/>
      </w:pPr>
      <w:r>
        <w:rPr>
          <w:rStyle w:val="FootnoteReference"/>
        </w:rPr>
        <w:footnoteRef/>
      </w:r>
      <w:r>
        <w:tab/>
        <w:t xml:space="preserve">Based on data drawn from </w:t>
      </w:r>
      <w:r>
        <w:rPr>
          <w:i/>
          <w:iCs/>
        </w:rPr>
        <w:t>m</w:t>
      </w:r>
      <w:r w:rsidRPr="00B917E4">
        <w:rPr>
          <w:i/>
          <w:iCs/>
        </w:rPr>
        <w:t>y</w:t>
      </w:r>
      <w:r>
        <w:rPr>
          <w:i/>
          <w:iCs/>
        </w:rPr>
        <w:t>s</w:t>
      </w:r>
      <w:r w:rsidRPr="00B917E4">
        <w:rPr>
          <w:i/>
          <w:iCs/>
        </w:rPr>
        <w:t>kills.gov.au</w:t>
      </w:r>
      <w:r>
        <w:t xml:space="preserve"> on 7 May 2020. Data is provided voluntarily by providers and may be incomplete or out-of-date. Providers can display a course price at none, some or all of their locations. Totals do not include data for providers that request their profile not be viewable on </w:t>
      </w:r>
      <w:r w:rsidRPr="00B917E4">
        <w:t>My</w:t>
      </w:r>
      <w:r>
        <w:t> </w:t>
      </w:r>
      <w:r w:rsidRPr="00B917E4">
        <w:t>Skills</w:t>
      </w:r>
      <w:r>
        <w:t>.</w:t>
      </w:r>
    </w:p>
  </w:footnote>
  <w:footnote w:id="53">
    <w:p w14:paraId="1FE06DE7" w14:textId="50605021" w:rsidR="00AB5FF4" w:rsidRDefault="00AB5FF4">
      <w:pPr>
        <w:pStyle w:val="FootnoteText"/>
      </w:pPr>
      <w:r>
        <w:rPr>
          <w:rStyle w:val="FootnoteReference"/>
        </w:rPr>
        <w:footnoteRef/>
      </w:r>
      <w:r>
        <w:tab/>
        <w:t xml:space="preserve">The revised 2012 version of the NASWD can be found </w:t>
      </w:r>
      <w:r w:rsidRPr="000A54E6">
        <w:t xml:space="preserve">at </w:t>
      </w:r>
      <w:r w:rsidRPr="008D69C3">
        <w:rPr>
          <w:rStyle w:val="Hyperlink"/>
        </w:rPr>
        <w:t>http://www.federalfinancialrelations.gov.au/</w:t>
      </w:r>
      <w:r w:rsidRPr="008D69C3">
        <w:rPr>
          <w:rStyle w:val="Hyperlink"/>
        </w:rPr>
        <w:br/>
        <w:t>content/npa/skills/national-partnership/skills-reform_NA.pdf</w:t>
      </w:r>
      <w:r w:rsidRPr="000A54E6">
        <w:t>.</w:t>
      </w:r>
    </w:p>
  </w:footnote>
  <w:footnote w:id="54">
    <w:p w14:paraId="7FE50C42" w14:textId="5319FBD4" w:rsidR="00AB5FF4" w:rsidRDefault="00AB5FF4" w:rsidP="005928D1">
      <w:pPr>
        <w:pStyle w:val="FootnoteText"/>
      </w:pPr>
      <w:r>
        <w:rPr>
          <w:rStyle w:val="FootnoteReference"/>
        </w:rPr>
        <w:footnoteRef/>
      </w:r>
      <w:r>
        <w:tab/>
      </w:r>
      <w:r w:rsidRPr="00827E21">
        <w:t xml:space="preserve">The original NASWD (signed in 2009) </w:t>
      </w:r>
      <w:r>
        <w:t>emphasised a more contestable and client</w:t>
      </w:r>
      <w:r>
        <w:noBreakHyphen/>
        <w:t xml:space="preserve">driven system, with </w:t>
      </w:r>
      <w:r w:rsidRPr="00827E21">
        <w:t>a reform direction which emphasised ‘driving further competition in training arrangements’</w:t>
      </w:r>
      <w:r w:rsidRPr="00223CEB">
        <w:rPr>
          <w:szCs w:val="24"/>
        </w:rPr>
        <w:t>(COAG 2009b; PC 2012, p. 4)</w:t>
      </w:r>
      <w:r w:rsidRPr="00827E21">
        <w:t>.</w:t>
      </w:r>
    </w:p>
  </w:footnote>
  <w:footnote w:id="55">
    <w:p w14:paraId="11143BE9" w14:textId="77777777" w:rsidR="00AB5FF4" w:rsidRDefault="00AB5FF4" w:rsidP="005928D1">
      <w:pPr>
        <w:pStyle w:val="FootnoteText"/>
      </w:pPr>
      <w:r w:rsidRPr="005373A7">
        <w:rPr>
          <w:rStyle w:val="FootnoteReference"/>
        </w:rPr>
        <w:footnoteRef/>
      </w:r>
      <w:r>
        <w:tab/>
        <w:t xml:space="preserve">The </w:t>
      </w:r>
      <w:r w:rsidRPr="007463C4">
        <w:rPr>
          <w:i/>
          <w:iCs/>
        </w:rPr>
        <w:t>National Agreement for Skills and Workforce Development</w:t>
      </w:r>
      <w:r>
        <w:t xml:space="preserve"> (NASWD) SPP base funding was assigned in 2009-10 and is indexed annually by a composite index reflecting the average share of labour and capital costs incurred in the VET sector across jurisdictions. </w:t>
      </w:r>
    </w:p>
  </w:footnote>
  <w:footnote w:id="56">
    <w:p w14:paraId="504B1DE7" w14:textId="77777777" w:rsidR="00AB5FF4" w:rsidRDefault="00AB5FF4" w:rsidP="005928D1">
      <w:pPr>
        <w:pStyle w:val="FootnoteText"/>
      </w:pPr>
      <w:r w:rsidRPr="00F162EF">
        <w:rPr>
          <w:rStyle w:val="FootnoteReference"/>
        </w:rPr>
        <w:footnoteRef/>
      </w:r>
      <w:r>
        <w:tab/>
        <w:t>The number of CSPs offered in medicine is capped.</w:t>
      </w:r>
    </w:p>
  </w:footnote>
  <w:footnote w:id="57">
    <w:p w14:paraId="6CC712F6" w14:textId="77777777" w:rsidR="00AB5FF4" w:rsidRDefault="00AB5FF4" w:rsidP="005928D1">
      <w:pPr>
        <w:pStyle w:val="FootnoteText"/>
      </w:pPr>
      <w:r w:rsidRPr="00F162EF">
        <w:rPr>
          <w:rStyle w:val="FootnoteReference"/>
        </w:rPr>
        <w:footnoteRef/>
      </w:r>
      <w:r>
        <w:tab/>
      </w:r>
      <w:r w:rsidRPr="00A7526C">
        <w:t xml:space="preserve">Eligible higher education providers </w:t>
      </w:r>
      <w:r>
        <w:t>also receive</w:t>
      </w:r>
      <w:r w:rsidRPr="00A7526C">
        <w:t xml:space="preserve"> loadings for enrolments in medical and enabling courses. </w:t>
      </w:r>
    </w:p>
  </w:footnote>
  <w:footnote w:id="58">
    <w:p w14:paraId="2C2F64B9" w14:textId="77777777" w:rsidR="00AB5FF4" w:rsidRDefault="00AB5FF4" w:rsidP="005928D1">
      <w:pPr>
        <w:pStyle w:val="FootnoteText"/>
      </w:pPr>
      <w:r w:rsidRPr="00F162EF">
        <w:rPr>
          <w:rStyle w:val="FootnoteReference"/>
        </w:rPr>
        <w:footnoteRef/>
      </w:r>
      <w:r>
        <w:tab/>
      </w:r>
      <w:r w:rsidRPr="00AF0AEB">
        <w:rPr>
          <w:rStyle w:val="FootnoteTextChar"/>
        </w:rPr>
        <w:t xml:space="preserve">Enabling programs </w:t>
      </w:r>
      <w:r>
        <w:rPr>
          <w:rStyle w:val="FootnoteTextChar"/>
        </w:rPr>
        <w:t>aim to provide</w:t>
      </w:r>
      <w:r w:rsidRPr="00AF0AEB">
        <w:rPr>
          <w:rStyle w:val="FootnoteTextChar"/>
        </w:rPr>
        <w:t xml:space="preserve"> students</w:t>
      </w:r>
      <w:r>
        <w:rPr>
          <w:rStyle w:val="FootnoteTextChar"/>
        </w:rPr>
        <w:t xml:space="preserve"> with</w:t>
      </w:r>
      <w:r w:rsidRPr="00AF0AEB">
        <w:rPr>
          <w:rStyle w:val="FootnoteTextChar"/>
        </w:rPr>
        <w:t xml:space="preserve"> the requisite background skills and knowledge to undertake further tertiary education. These courses are targeted at students who enter university through non</w:t>
      </w:r>
      <w:r w:rsidRPr="00AF0AEB">
        <w:rPr>
          <w:rStyle w:val="FootnoteTextChar"/>
        </w:rPr>
        <w:noBreakHyphen/>
        <w:t>traditional pathways, particularly those without an ATAR.</w:t>
      </w:r>
      <w:r>
        <w:rPr>
          <w:rStyle w:val="FootnoteTextChar"/>
        </w:rPr>
        <w:t xml:space="preserve"> </w:t>
      </w:r>
      <w:r>
        <w:t>These courses can be undertaken as a preparatory or concurrent study option</w:t>
      </w:r>
      <w:r>
        <w:rPr>
          <w:rStyle w:val="FootnoteTextChar"/>
        </w:rPr>
        <w:t>.</w:t>
      </w:r>
    </w:p>
  </w:footnote>
  <w:footnote w:id="59">
    <w:p w14:paraId="3137E2B4" w14:textId="650737B2" w:rsidR="00AB5FF4" w:rsidRDefault="00AB5FF4" w:rsidP="005928D1">
      <w:pPr>
        <w:pStyle w:val="FootnoteText"/>
      </w:pPr>
      <w:r w:rsidRPr="00F162EF">
        <w:rPr>
          <w:rStyle w:val="FootnoteReference"/>
        </w:rPr>
        <w:footnoteRef/>
      </w:r>
      <w:r>
        <w:tab/>
        <w:t xml:space="preserve">Pass rate requirements also apply to all non-university FEE-HELP loans. For </w:t>
      </w:r>
      <w:r w:rsidRPr="00F62970">
        <w:t xml:space="preserve">example, </w:t>
      </w:r>
      <w:r>
        <w:t>a student</w:t>
      </w:r>
      <w:r w:rsidRPr="00F62970">
        <w:t xml:space="preserve"> need</w:t>
      </w:r>
      <w:r>
        <w:t>s</w:t>
      </w:r>
      <w:r w:rsidRPr="00F62970">
        <w:t xml:space="preserve"> to ensure </w:t>
      </w:r>
      <w:r>
        <w:t>that they</w:t>
      </w:r>
      <w:r w:rsidRPr="00F62970">
        <w:t xml:space="preserve"> pass at least 50</w:t>
      </w:r>
      <w:r>
        <w:t xml:space="preserve"> per cent </w:t>
      </w:r>
      <w:r w:rsidRPr="00F62970">
        <w:t xml:space="preserve">of </w:t>
      </w:r>
      <w:r>
        <w:t>their</w:t>
      </w:r>
      <w:r w:rsidRPr="00F62970">
        <w:t xml:space="preserve"> total attempted units across </w:t>
      </w:r>
      <w:r>
        <w:t>the</w:t>
      </w:r>
      <w:r w:rsidRPr="00F62970">
        <w:t xml:space="preserve"> course of study</w:t>
      </w:r>
      <w:r>
        <w:t xml:space="preserve"> to remain eligible for FEE-HELP </w:t>
      </w:r>
      <w:r w:rsidRPr="00EA2B09">
        <w:rPr>
          <w:szCs w:val="24"/>
        </w:rPr>
        <w:t>(Australian Government 2018a)</w:t>
      </w:r>
      <w:r w:rsidRPr="00F62970">
        <w:t xml:space="preserve">. </w:t>
      </w:r>
    </w:p>
  </w:footnote>
  <w:footnote w:id="60">
    <w:p w14:paraId="4800D088" w14:textId="0AC6A870" w:rsidR="00AB5FF4" w:rsidRPr="00F86DD9" w:rsidRDefault="00AB5FF4" w:rsidP="005928D1">
      <w:pPr>
        <w:pStyle w:val="FootnoteText"/>
      </w:pPr>
      <w:r w:rsidRPr="00F162EF">
        <w:rPr>
          <w:rStyle w:val="FootnoteReference"/>
        </w:rPr>
        <w:footnoteRef/>
      </w:r>
      <w:r>
        <w:tab/>
      </w:r>
      <w:r w:rsidRPr="00F86DD9">
        <w:t>The purpose of the loan fee is to recover some of the costs to the Commonwealth associated with the loan and the repayments (Bradley et al. 2008b).</w:t>
      </w:r>
    </w:p>
  </w:footnote>
  <w:footnote w:id="61">
    <w:p w14:paraId="624CD3A3" w14:textId="5D2E3EF6" w:rsidR="00AB5FF4" w:rsidRDefault="00AB5FF4" w:rsidP="005928D1">
      <w:pPr>
        <w:pStyle w:val="FootnoteText"/>
      </w:pPr>
      <w:r w:rsidRPr="00F162EF">
        <w:rPr>
          <w:rStyle w:val="FootnoteReference"/>
        </w:rPr>
        <w:footnoteRef/>
      </w:r>
      <w:r>
        <w:tab/>
        <w:t xml:space="preserve">Generally, a </w:t>
      </w:r>
      <w:r w:rsidRPr="005E01C2">
        <w:t xml:space="preserve">higher education provider must </w:t>
      </w:r>
      <w:r>
        <w:t>undertake</w:t>
      </w:r>
      <w:r w:rsidRPr="005E01C2">
        <w:t xml:space="preserve"> </w:t>
      </w:r>
      <w:r>
        <w:t>research in at least three fields of</w:t>
      </w:r>
      <w:r w:rsidRPr="005E01C2">
        <w:t xml:space="preserve"> </w:t>
      </w:r>
      <w:r>
        <w:t xml:space="preserve">education to be classified as an university </w:t>
      </w:r>
      <w:r>
        <w:fldChar w:fldCharType="begin"/>
      </w:r>
      <w:r>
        <w:instrText xml:space="preserve"> ADDIN ZOTERO_ITEM CSL_CITATION {"citationID":"nE6RVPRt","properties":{"formattedCitation":"(Norton, Cherastidtham and Mackey\\uc0\\u160{}2018)","plainCitation":"(Norton, Cherastidtham and Mackey 2018)","noteIndex":60},"citationItems":[{"id":"48btWLRk/VOgRWF1A","uris":["http://zotero.org/groups/2194690/items/GNIR9PGJ"],"uri":["http://zotero.org/groups/2194690/items/GNIR9PGJ"],"itemData":{"id":6612,"type":"report","event-place":"Melbourne","publisher":"Grattan Institute","publisher-place":"Melbourne","title":"Mapping Australian Higher Education 2018","author":[{"family":"Norton","given":"A."},{"family":"Cherastidtham","given":"I."},{"family":"Mackey","given":"W."}],"issued":{"date-parts":[["2018"]]}}}],"schema":"https://github.com/citation-style-language/schema/raw/master/csl-citation.json"} </w:instrText>
      </w:r>
      <w:r>
        <w:fldChar w:fldCharType="separate"/>
      </w:r>
      <w:r w:rsidRPr="004D11CF">
        <w:rPr>
          <w:szCs w:val="24"/>
        </w:rPr>
        <w:t>(Norton, Cherastidtham and Mackey 2018)</w:t>
      </w:r>
      <w:r>
        <w:fldChar w:fldCharType="end"/>
      </w:r>
      <w:r w:rsidRPr="005E01C2">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08F323" w14:textId="77777777" w:rsidR="00AB5FF4" w:rsidRDefault="00AB5FF4">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5"/>
      <w:gridCol w:w="6634"/>
    </w:tblGrid>
    <w:tr w:rsidR="00AB5FF4" w14:paraId="37300ED2" w14:textId="77777777" w:rsidTr="00D908BB">
      <w:tc>
        <w:tcPr>
          <w:tcW w:w="2155" w:type="dxa"/>
          <w:tcBorders>
            <w:top w:val="single" w:sz="24" w:space="0" w:color="auto"/>
          </w:tcBorders>
        </w:tcPr>
        <w:p w14:paraId="7D1F8210" w14:textId="77777777" w:rsidR="00AB5FF4" w:rsidRDefault="00AB5FF4" w:rsidP="00D908BB">
          <w:pPr>
            <w:pStyle w:val="HeaderEven"/>
          </w:pPr>
        </w:p>
      </w:tc>
      <w:tc>
        <w:tcPr>
          <w:tcW w:w="6634" w:type="dxa"/>
          <w:tcBorders>
            <w:top w:val="single" w:sz="6" w:space="0" w:color="auto"/>
          </w:tcBorders>
        </w:tcPr>
        <w:p w14:paraId="3CCD9DEB" w14:textId="77777777" w:rsidR="00AB5FF4" w:rsidRDefault="00AB5FF4" w:rsidP="00D908BB">
          <w:pPr>
            <w:pStyle w:val="HeaderEven"/>
          </w:pPr>
        </w:p>
      </w:tc>
    </w:tr>
  </w:tbl>
  <w:p w14:paraId="49B56EF2" w14:textId="77777777" w:rsidR="00AB5FF4" w:rsidRDefault="00AB5FF4" w:rsidP="00D908BB">
    <w:pPr>
      <w:pStyle w:val="HeaderEnd"/>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6" w:space="0" w:color="auto"/>
      </w:tblBorders>
      <w:tblLayout w:type="fixed"/>
      <w:tblCellMar>
        <w:left w:w="0" w:type="dxa"/>
        <w:right w:w="0" w:type="dxa"/>
      </w:tblCellMar>
      <w:tblLook w:val="0000" w:firstRow="0" w:lastRow="0" w:firstColumn="0" w:lastColumn="0" w:noHBand="0" w:noVBand="0"/>
    </w:tblPr>
    <w:tblGrid>
      <w:gridCol w:w="6634"/>
      <w:gridCol w:w="2155"/>
    </w:tblGrid>
    <w:tr w:rsidR="00AB5FF4" w14:paraId="52202738" w14:textId="77777777">
      <w:tc>
        <w:tcPr>
          <w:tcW w:w="6634" w:type="dxa"/>
          <w:tcBorders>
            <w:top w:val="single" w:sz="6" w:space="0" w:color="auto"/>
          </w:tcBorders>
        </w:tcPr>
        <w:p w14:paraId="2BCA4FD6" w14:textId="77777777" w:rsidR="00AB5FF4" w:rsidRDefault="00AB5FF4">
          <w:pPr>
            <w:pStyle w:val="HeaderOdd"/>
          </w:pPr>
        </w:p>
      </w:tc>
      <w:tc>
        <w:tcPr>
          <w:tcW w:w="2155" w:type="dxa"/>
          <w:tcBorders>
            <w:top w:val="single" w:sz="24" w:space="0" w:color="auto"/>
          </w:tcBorders>
        </w:tcPr>
        <w:p w14:paraId="0B658EB3" w14:textId="77777777" w:rsidR="00AB5FF4" w:rsidRDefault="00AB5FF4">
          <w:pPr>
            <w:pStyle w:val="HeaderOdd"/>
          </w:pPr>
        </w:p>
      </w:tc>
    </w:tr>
  </w:tbl>
  <w:p w14:paraId="368D600B" w14:textId="77777777" w:rsidR="00AB5FF4" w:rsidRDefault="00AB5FF4" w:rsidP="00D908BB">
    <w:pPr>
      <w:pStyle w:val="HeaderEnd"/>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4"/>
      <w:gridCol w:w="6633"/>
    </w:tblGrid>
    <w:tr w:rsidR="00AB5FF4" w14:paraId="3F2F6927" w14:textId="77777777" w:rsidTr="00ED5F8E">
      <w:trPr>
        <w:trHeight w:val="300"/>
      </w:trPr>
      <w:tc>
        <w:tcPr>
          <w:tcW w:w="2154" w:type="dxa"/>
          <w:tcBorders>
            <w:top w:val="single" w:sz="24" w:space="0" w:color="auto"/>
          </w:tcBorders>
          <w:shd w:val="clear" w:color="auto" w:fill="auto"/>
        </w:tcPr>
        <w:p w14:paraId="1880EA13" w14:textId="77777777" w:rsidR="00AB5FF4" w:rsidRDefault="00AB5FF4" w:rsidP="00ED5F8E">
          <w:pPr>
            <w:pStyle w:val="HeaderEven"/>
          </w:pPr>
        </w:p>
      </w:tc>
      <w:tc>
        <w:tcPr>
          <w:tcW w:w="6633" w:type="dxa"/>
          <w:tcBorders>
            <w:top w:val="single" w:sz="6" w:space="0" w:color="auto"/>
          </w:tcBorders>
          <w:shd w:val="clear" w:color="auto" w:fill="auto"/>
        </w:tcPr>
        <w:p w14:paraId="24A092E0" w14:textId="77777777" w:rsidR="00AB5FF4" w:rsidRDefault="00AB5FF4" w:rsidP="00ED5F8E">
          <w:pPr>
            <w:pStyle w:val="HeaderEven"/>
          </w:pPr>
        </w:p>
      </w:tc>
    </w:tr>
  </w:tbl>
  <w:p w14:paraId="18E1C57A" w14:textId="77777777" w:rsidR="00AB5FF4" w:rsidRPr="00ED5F8E" w:rsidRDefault="00AB5FF4" w:rsidP="00ED5F8E">
    <w:pPr>
      <w:pStyle w:val="HeaderEnd"/>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6633"/>
      <w:gridCol w:w="2154"/>
    </w:tblGrid>
    <w:tr w:rsidR="00AB5FF4" w14:paraId="5071C8FC" w14:textId="77777777" w:rsidTr="00ED5F8E">
      <w:trPr>
        <w:trHeight w:val="300"/>
      </w:trPr>
      <w:tc>
        <w:tcPr>
          <w:tcW w:w="6633" w:type="dxa"/>
          <w:tcBorders>
            <w:top w:val="single" w:sz="6" w:space="0" w:color="auto"/>
          </w:tcBorders>
          <w:shd w:val="clear" w:color="auto" w:fill="auto"/>
        </w:tcPr>
        <w:p w14:paraId="43040D07" w14:textId="77777777" w:rsidR="00AB5FF4" w:rsidRDefault="00AB5FF4" w:rsidP="00ED5F8E">
          <w:pPr>
            <w:pStyle w:val="HeaderOdd"/>
          </w:pPr>
        </w:p>
      </w:tc>
      <w:tc>
        <w:tcPr>
          <w:tcW w:w="2154" w:type="dxa"/>
          <w:tcBorders>
            <w:top w:val="single" w:sz="24" w:space="0" w:color="auto"/>
          </w:tcBorders>
          <w:shd w:val="clear" w:color="auto" w:fill="auto"/>
        </w:tcPr>
        <w:p w14:paraId="0D74AF32" w14:textId="77777777" w:rsidR="00AB5FF4" w:rsidRDefault="00AB5FF4" w:rsidP="00ED5F8E">
          <w:pPr>
            <w:pStyle w:val="HeaderOdd"/>
          </w:pPr>
        </w:p>
      </w:tc>
    </w:tr>
  </w:tbl>
  <w:p w14:paraId="383851C0" w14:textId="77777777" w:rsidR="00AB5FF4" w:rsidRPr="00ED5F8E" w:rsidRDefault="00AB5FF4" w:rsidP="00ED5F8E">
    <w:pPr>
      <w:pStyle w:val="HeaderEnd"/>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4"/>
      <w:gridCol w:w="6633"/>
    </w:tblGrid>
    <w:tr w:rsidR="00AB5FF4" w14:paraId="1B8FE5DF" w14:textId="77777777" w:rsidTr="00ED5F8E">
      <w:trPr>
        <w:trHeight w:val="300"/>
      </w:trPr>
      <w:tc>
        <w:tcPr>
          <w:tcW w:w="2154" w:type="dxa"/>
          <w:tcBorders>
            <w:top w:val="single" w:sz="24" w:space="0" w:color="auto"/>
          </w:tcBorders>
          <w:shd w:val="clear" w:color="auto" w:fill="auto"/>
        </w:tcPr>
        <w:p w14:paraId="36FE621E" w14:textId="77777777" w:rsidR="00AB5FF4" w:rsidRDefault="00AB5FF4" w:rsidP="00ED5F8E">
          <w:pPr>
            <w:pStyle w:val="HeaderEven"/>
          </w:pPr>
        </w:p>
      </w:tc>
      <w:tc>
        <w:tcPr>
          <w:tcW w:w="6633" w:type="dxa"/>
          <w:tcBorders>
            <w:top w:val="single" w:sz="6" w:space="0" w:color="auto"/>
          </w:tcBorders>
          <w:shd w:val="clear" w:color="auto" w:fill="auto"/>
        </w:tcPr>
        <w:p w14:paraId="5806E519" w14:textId="77777777" w:rsidR="00AB5FF4" w:rsidRDefault="00AB5FF4" w:rsidP="00ED5F8E">
          <w:pPr>
            <w:pStyle w:val="HeaderEven"/>
          </w:pPr>
        </w:p>
      </w:tc>
    </w:tr>
  </w:tbl>
  <w:p w14:paraId="7A72642A" w14:textId="77777777" w:rsidR="00AB5FF4" w:rsidRPr="00ED5F8E" w:rsidRDefault="00AB5FF4" w:rsidP="00ED5F8E">
    <w:pPr>
      <w:pStyle w:val="HeaderEnd"/>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6633"/>
      <w:gridCol w:w="2154"/>
    </w:tblGrid>
    <w:tr w:rsidR="00AB5FF4" w14:paraId="7DB7845F" w14:textId="77777777" w:rsidTr="00ED5F8E">
      <w:trPr>
        <w:trHeight w:val="300"/>
      </w:trPr>
      <w:tc>
        <w:tcPr>
          <w:tcW w:w="6633" w:type="dxa"/>
          <w:tcBorders>
            <w:top w:val="single" w:sz="6" w:space="0" w:color="auto"/>
          </w:tcBorders>
          <w:shd w:val="clear" w:color="auto" w:fill="auto"/>
        </w:tcPr>
        <w:p w14:paraId="017168FF" w14:textId="77777777" w:rsidR="00AB5FF4" w:rsidRDefault="00AB5FF4" w:rsidP="00ED5F8E">
          <w:pPr>
            <w:pStyle w:val="HeaderOdd"/>
          </w:pPr>
        </w:p>
      </w:tc>
      <w:tc>
        <w:tcPr>
          <w:tcW w:w="2154" w:type="dxa"/>
          <w:tcBorders>
            <w:top w:val="single" w:sz="24" w:space="0" w:color="auto"/>
          </w:tcBorders>
          <w:shd w:val="clear" w:color="auto" w:fill="auto"/>
        </w:tcPr>
        <w:p w14:paraId="76D5A8BE" w14:textId="77777777" w:rsidR="00AB5FF4" w:rsidRDefault="00AB5FF4" w:rsidP="00ED5F8E">
          <w:pPr>
            <w:pStyle w:val="HeaderOdd"/>
          </w:pPr>
        </w:p>
      </w:tc>
    </w:tr>
  </w:tbl>
  <w:p w14:paraId="045E25EE" w14:textId="77777777" w:rsidR="00AB5FF4" w:rsidRPr="00ED5F8E" w:rsidRDefault="00AB5FF4" w:rsidP="00ED5F8E">
    <w:pPr>
      <w:pStyle w:val="HeaderEnd"/>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4"/>
      <w:gridCol w:w="6633"/>
    </w:tblGrid>
    <w:tr w:rsidR="00AB5FF4" w14:paraId="73C3E423" w14:textId="77777777" w:rsidTr="00ED5F8E">
      <w:trPr>
        <w:trHeight w:val="300"/>
      </w:trPr>
      <w:tc>
        <w:tcPr>
          <w:tcW w:w="2154" w:type="dxa"/>
          <w:tcBorders>
            <w:top w:val="single" w:sz="24" w:space="0" w:color="auto"/>
          </w:tcBorders>
          <w:shd w:val="clear" w:color="auto" w:fill="auto"/>
        </w:tcPr>
        <w:p w14:paraId="04FA5F6F" w14:textId="77777777" w:rsidR="00AB5FF4" w:rsidRDefault="00AB5FF4" w:rsidP="00ED5F8E">
          <w:pPr>
            <w:pStyle w:val="HeaderEven"/>
          </w:pPr>
        </w:p>
      </w:tc>
      <w:tc>
        <w:tcPr>
          <w:tcW w:w="6633" w:type="dxa"/>
          <w:tcBorders>
            <w:top w:val="single" w:sz="6" w:space="0" w:color="auto"/>
          </w:tcBorders>
          <w:shd w:val="clear" w:color="auto" w:fill="auto"/>
        </w:tcPr>
        <w:p w14:paraId="142BEA30" w14:textId="77777777" w:rsidR="00AB5FF4" w:rsidRDefault="00AB5FF4" w:rsidP="00ED5F8E">
          <w:pPr>
            <w:pStyle w:val="HeaderEven"/>
          </w:pPr>
        </w:p>
      </w:tc>
    </w:tr>
  </w:tbl>
  <w:p w14:paraId="3D141577" w14:textId="77777777" w:rsidR="00AB5FF4" w:rsidRPr="00ED5F8E" w:rsidRDefault="00AB5FF4" w:rsidP="00ED5F8E">
    <w:pPr>
      <w:pStyle w:val="HeaderEnd"/>
    </w:pP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6633"/>
      <w:gridCol w:w="2154"/>
    </w:tblGrid>
    <w:tr w:rsidR="00AB5FF4" w14:paraId="50DD3860" w14:textId="77777777" w:rsidTr="00ED5F8E">
      <w:trPr>
        <w:trHeight w:val="300"/>
      </w:trPr>
      <w:tc>
        <w:tcPr>
          <w:tcW w:w="6633" w:type="dxa"/>
          <w:tcBorders>
            <w:top w:val="single" w:sz="6" w:space="0" w:color="auto"/>
          </w:tcBorders>
          <w:shd w:val="clear" w:color="auto" w:fill="auto"/>
        </w:tcPr>
        <w:p w14:paraId="7640D689" w14:textId="77777777" w:rsidR="00AB5FF4" w:rsidRDefault="00AB5FF4" w:rsidP="00ED5F8E">
          <w:pPr>
            <w:pStyle w:val="HeaderOdd"/>
          </w:pPr>
        </w:p>
      </w:tc>
      <w:tc>
        <w:tcPr>
          <w:tcW w:w="2154" w:type="dxa"/>
          <w:tcBorders>
            <w:top w:val="single" w:sz="24" w:space="0" w:color="auto"/>
          </w:tcBorders>
          <w:shd w:val="clear" w:color="auto" w:fill="auto"/>
        </w:tcPr>
        <w:p w14:paraId="307342FA" w14:textId="77777777" w:rsidR="00AB5FF4" w:rsidRDefault="00AB5FF4" w:rsidP="00ED5F8E">
          <w:pPr>
            <w:pStyle w:val="HeaderOdd"/>
          </w:pPr>
        </w:p>
      </w:tc>
    </w:tr>
  </w:tbl>
  <w:p w14:paraId="51C8A69F" w14:textId="77777777" w:rsidR="00AB5FF4" w:rsidRPr="00ED5F8E" w:rsidRDefault="00AB5FF4" w:rsidP="00ED5F8E">
    <w:pPr>
      <w:pStyle w:val="HeaderEnd"/>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4"/>
      <w:gridCol w:w="6633"/>
    </w:tblGrid>
    <w:tr w:rsidR="00AB5FF4" w14:paraId="7D4BE8DE" w14:textId="77777777" w:rsidTr="00ED5F8E">
      <w:trPr>
        <w:trHeight w:val="300"/>
      </w:trPr>
      <w:tc>
        <w:tcPr>
          <w:tcW w:w="2154" w:type="dxa"/>
          <w:tcBorders>
            <w:top w:val="single" w:sz="24" w:space="0" w:color="auto"/>
          </w:tcBorders>
          <w:shd w:val="clear" w:color="auto" w:fill="auto"/>
        </w:tcPr>
        <w:p w14:paraId="43496A9D" w14:textId="77777777" w:rsidR="00AB5FF4" w:rsidRDefault="00AB5FF4" w:rsidP="00ED5F8E">
          <w:pPr>
            <w:pStyle w:val="HeaderEven"/>
          </w:pPr>
        </w:p>
      </w:tc>
      <w:tc>
        <w:tcPr>
          <w:tcW w:w="6633" w:type="dxa"/>
          <w:tcBorders>
            <w:top w:val="single" w:sz="6" w:space="0" w:color="auto"/>
          </w:tcBorders>
          <w:shd w:val="clear" w:color="auto" w:fill="auto"/>
        </w:tcPr>
        <w:p w14:paraId="728BEE8F" w14:textId="77777777" w:rsidR="00AB5FF4" w:rsidRDefault="00AB5FF4" w:rsidP="00ED5F8E">
          <w:pPr>
            <w:pStyle w:val="HeaderEven"/>
          </w:pPr>
        </w:p>
      </w:tc>
    </w:tr>
  </w:tbl>
  <w:p w14:paraId="643195D7" w14:textId="77777777" w:rsidR="00AB5FF4" w:rsidRPr="00ED5F8E" w:rsidRDefault="00AB5FF4" w:rsidP="00ED5F8E">
    <w:pPr>
      <w:pStyle w:val="HeaderEnd"/>
    </w:pP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6633"/>
      <w:gridCol w:w="2154"/>
    </w:tblGrid>
    <w:tr w:rsidR="00AB5FF4" w14:paraId="73654727" w14:textId="77777777" w:rsidTr="00ED5F8E">
      <w:trPr>
        <w:trHeight w:val="300"/>
      </w:trPr>
      <w:tc>
        <w:tcPr>
          <w:tcW w:w="6633" w:type="dxa"/>
          <w:tcBorders>
            <w:top w:val="single" w:sz="6" w:space="0" w:color="auto"/>
          </w:tcBorders>
          <w:shd w:val="clear" w:color="auto" w:fill="auto"/>
        </w:tcPr>
        <w:p w14:paraId="1F6398CA" w14:textId="77777777" w:rsidR="00AB5FF4" w:rsidRDefault="00AB5FF4" w:rsidP="00ED5F8E">
          <w:pPr>
            <w:pStyle w:val="HeaderOdd"/>
          </w:pPr>
        </w:p>
      </w:tc>
      <w:tc>
        <w:tcPr>
          <w:tcW w:w="2154" w:type="dxa"/>
          <w:tcBorders>
            <w:top w:val="single" w:sz="24" w:space="0" w:color="auto"/>
          </w:tcBorders>
          <w:shd w:val="clear" w:color="auto" w:fill="auto"/>
        </w:tcPr>
        <w:p w14:paraId="4AE94E15" w14:textId="77777777" w:rsidR="00AB5FF4" w:rsidRDefault="00AB5FF4" w:rsidP="00ED5F8E">
          <w:pPr>
            <w:pStyle w:val="HeaderOdd"/>
          </w:pPr>
        </w:p>
      </w:tc>
    </w:tr>
  </w:tbl>
  <w:p w14:paraId="0F67A6F8" w14:textId="77777777" w:rsidR="00AB5FF4" w:rsidRPr="00ED5F8E" w:rsidRDefault="00AB5FF4" w:rsidP="00ED5F8E">
    <w:pPr>
      <w:pStyle w:val="HeaderEnd"/>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F872B3" w14:textId="77777777" w:rsidR="00AB5FF4" w:rsidRDefault="00AB5FF4">
    <w:pPr>
      <w:pStyle w:val="Header"/>
    </w:pP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4"/>
      <w:gridCol w:w="6633"/>
    </w:tblGrid>
    <w:tr w:rsidR="00AB5FF4" w14:paraId="4943FA3F" w14:textId="77777777" w:rsidTr="00ED5F8E">
      <w:trPr>
        <w:trHeight w:val="300"/>
      </w:trPr>
      <w:tc>
        <w:tcPr>
          <w:tcW w:w="2154" w:type="dxa"/>
          <w:tcBorders>
            <w:top w:val="single" w:sz="24" w:space="0" w:color="auto"/>
          </w:tcBorders>
          <w:shd w:val="clear" w:color="auto" w:fill="auto"/>
        </w:tcPr>
        <w:p w14:paraId="3ECE50E5" w14:textId="77777777" w:rsidR="00AB5FF4" w:rsidRDefault="00AB5FF4" w:rsidP="00ED5F8E">
          <w:pPr>
            <w:pStyle w:val="HeaderEven"/>
          </w:pPr>
        </w:p>
      </w:tc>
      <w:tc>
        <w:tcPr>
          <w:tcW w:w="6633" w:type="dxa"/>
          <w:tcBorders>
            <w:top w:val="single" w:sz="6" w:space="0" w:color="auto"/>
          </w:tcBorders>
          <w:shd w:val="clear" w:color="auto" w:fill="auto"/>
        </w:tcPr>
        <w:p w14:paraId="0C0224A1" w14:textId="77777777" w:rsidR="00AB5FF4" w:rsidRDefault="00AB5FF4" w:rsidP="00ED5F8E">
          <w:pPr>
            <w:pStyle w:val="HeaderEven"/>
          </w:pPr>
        </w:p>
      </w:tc>
    </w:tr>
  </w:tbl>
  <w:p w14:paraId="4FE420D9" w14:textId="77777777" w:rsidR="00AB5FF4" w:rsidRPr="00ED5F8E" w:rsidRDefault="00AB5FF4" w:rsidP="00ED5F8E">
    <w:pPr>
      <w:pStyle w:val="HeaderEnd"/>
    </w:pP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6633"/>
      <w:gridCol w:w="2154"/>
    </w:tblGrid>
    <w:tr w:rsidR="00AB5FF4" w14:paraId="71ECDDD7" w14:textId="77777777" w:rsidTr="00ED5F8E">
      <w:trPr>
        <w:trHeight w:val="300"/>
      </w:trPr>
      <w:tc>
        <w:tcPr>
          <w:tcW w:w="6633" w:type="dxa"/>
          <w:tcBorders>
            <w:top w:val="single" w:sz="6" w:space="0" w:color="auto"/>
          </w:tcBorders>
          <w:shd w:val="clear" w:color="auto" w:fill="auto"/>
        </w:tcPr>
        <w:p w14:paraId="3B0B2CE6" w14:textId="77777777" w:rsidR="00AB5FF4" w:rsidRDefault="00AB5FF4" w:rsidP="00ED5F8E">
          <w:pPr>
            <w:pStyle w:val="HeaderOdd"/>
          </w:pPr>
        </w:p>
      </w:tc>
      <w:tc>
        <w:tcPr>
          <w:tcW w:w="2154" w:type="dxa"/>
          <w:tcBorders>
            <w:top w:val="single" w:sz="24" w:space="0" w:color="auto"/>
          </w:tcBorders>
          <w:shd w:val="clear" w:color="auto" w:fill="auto"/>
        </w:tcPr>
        <w:p w14:paraId="36C65663" w14:textId="77777777" w:rsidR="00AB5FF4" w:rsidRDefault="00AB5FF4" w:rsidP="00ED5F8E">
          <w:pPr>
            <w:pStyle w:val="HeaderOdd"/>
          </w:pPr>
        </w:p>
      </w:tc>
    </w:tr>
  </w:tbl>
  <w:p w14:paraId="2707850E" w14:textId="77777777" w:rsidR="00AB5FF4" w:rsidRPr="00ED5F8E" w:rsidRDefault="00AB5FF4" w:rsidP="00ED5F8E">
    <w:pPr>
      <w:pStyle w:val="HeaderEnd"/>
    </w:pP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4"/>
      <w:gridCol w:w="6633"/>
    </w:tblGrid>
    <w:tr w:rsidR="00AB5FF4" w14:paraId="4625CF28" w14:textId="77777777" w:rsidTr="00ED5F8E">
      <w:trPr>
        <w:trHeight w:val="300"/>
      </w:trPr>
      <w:tc>
        <w:tcPr>
          <w:tcW w:w="2154" w:type="dxa"/>
          <w:tcBorders>
            <w:top w:val="single" w:sz="24" w:space="0" w:color="auto"/>
          </w:tcBorders>
          <w:shd w:val="clear" w:color="auto" w:fill="auto"/>
        </w:tcPr>
        <w:p w14:paraId="6CA82C8B" w14:textId="77777777" w:rsidR="00AB5FF4" w:rsidRDefault="00AB5FF4" w:rsidP="00ED5F8E">
          <w:pPr>
            <w:pStyle w:val="HeaderEven"/>
          </w:pPr>
        </w:p>
      </w:tc>
      <w:tc>
        <w:tcPr>
          <w:tcW w:w="6633" w:type="dxa"/>
          <w:tcBorders>
            <w:top w:val="single" w:sz="6" w:space="0" w:color="auto"/>
          </w:tcBorders>
          <w:shd w:val="clear" w:color="auto" w:fill="auto"/>
        </w:tcPr>
        <w:p w14:paraId="0AC1C16B" w14:textId="77777777" w:rsidR="00AB5FF4" w:rsidRDefault="00AB5FF4" w:rsidP="00ED5F8E">
          <w:pPr>
            <w:pStyle w:val="HeaderEven"/>
          </w:pPr>
        </w:p>
      </w:tc>
    </w:tr>
  </w:tbl>
  <w:p w14:paraId="33890E98" w14:textId="77777777" w:rsidR="00AB5FF4" w:rsidRPr="00ED5F8E" w:rsidRDefault="00AB5FF4" w:rsidP="00ED5F8E">
    <w:pPr>
      <w:pStyle w:val="HeaderEnd"/>
    </w:pPr>
  </w:p>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6633"/>
      <w:gridCol w:w="2154"/>
    </w:tblGrid>
    <w:tr w:rsidR="00AB5FF4" w14:paraId="772DFD1F" w14:textId="77777777" w:rsidTr="00ED5F8E">
      <w:trPr>
        <w:trHeight w:val="300"/>
      </w:trPr>
      <w:tc>
        <w:tcPr>
          <w:tcW w:w="6633" w:type="dxa"/>
          <w:tcBorders>
            <w:top w:val="single" w:sz="6" w:space="0" w:color="auto"/>
          </w:tcBorders>
          <w:shd w:val="clear" w:color="auto" w:fill="auto"/>
        </w:tcPr>
        <w:p w14:paraId="568866C3" w14:textId="77777777" w:rsidR="00AB5FF4" w:rsidRDefault="00AB5FF4" w:rsidP="00ED5F8E">
          <w:pPr>
            <w:pStyle w:val="HeaderOdd"/>
          </w:pPr>
        </w:p>
      </w:tc>
      <w:tc>
        <w:tcPr>
          <w:tcW w:w="2154" w:type="dxa"/>
          <w:tcBorders>
            <w:top w:val="single" w:sz="24" w:space="0" w:color="auto"/>
          </w:tcBorders>
          <w:shd w:val="clear" w:color="auto" w:fill="auto"/>
        </w:tcPr>
        <w:p w14:paraId="49DB252D" w14:textId="77777777" w:rsidR="00AB5FF4" w:rsidRDefault="00AB5FF4" w:rsidP="00ED5F8E">
          <w:pPr>
            <w:pStyle w:val="HeaderOdd"/>
          </w:pPr>
        </w:p>
      </w:tc>
    </w:tr>
  </w:tbl>
  <w:p w14:paraId="3A547CEE" w14:textId="77777777" w:rsidR="00AB5FF4" w:rsidRPr="00ED5F8E" w:rsidRDefault="00AB5FF4" w:rsidP="00ED5F8E">
    <w:pPr>
      <w:pStyle w:val="HeaderEnd"/>
    </w:pPr>
  </w:p>
</w:hdr>
</file>

<file path=word/header2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B874BE" w14:textId="77777777" w:rsidR="00AB5FF4" w:rsidRDefault="00AB5FF4">
    <w:pPr>
      <w:pStyle w:val="Header"/>
    </w:pPr>
  </w:p>
</w:hdr>
</file>

<file path=word/header2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0ABA751" w14:textId="77777777" w:rsidR="00AB5FF4" w:rsidRPr="00ED5F8E" w:rsidRDefault="00AB5FF4" w:rsidP="00ED5F8E">
    <w:pPr>
      <w:pStyle w:val="Header"/>
      <w:spacing w:line="20" w:lineRule="exact"/>
    </w:pPr>
  </w:p>
</w:hdr>
</file>

<file path=word/header2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2E7A69" w14:textId="77777777" w:rsidR="00AB5FF4" w:rsidRPr="00ED5F8E" w:rsidRDefault="00AB5FF4" w:rsidP="00ED5F8E">
    <w:pPr>
      <w:pStyle w:val="Header"/>
      <w:spacing w:line="20" w:lineRule="exact"/>
    </w:pPr>
  </w:p>
</w:hdr>
</file>

<file path=word/header2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4"/>
      <w:gridCol w:w="6633"/>
    </w:tblGrid>
    <w:tr w:rsidR="00AB5FF4" w14:paraId="73884F15" w14:textId="77777777" w:rsidTr="00ED5F8E">
      <w:trPr>
        <w:trHeight w:val="300"/>
      </w:trPr>
      <w:tc>
        <w:tcPr>
          <w:tcW w:w="2154" w:type="dxa"/>
          <w:tcBorders>
            <w:top w:val="single" w:sz="24" w:space="0" w:color="auto"/>
          </w:tcBorders>
          <w:shd w:val="clear" w:color="auto" w:fill="auto"/>
        </w:tcPr>
        <w:p w14:paraId="72EF2857" w14:textId="77777777" w:rsidR="00AB5FF4" w:rsidRDefault="00AB5FF4" w:rsidP="00ED5F8E">
          <w:pPr>
            <w:pStyle w:val="HeaderEven"/>
          </w:pPr>
        </w:p>
      </w:tc>
      <w:tc>
        <w:tcPr>
          <w:tcW w:w="6633" w:type="dxa"/>
          <w:tcBorders>
            <w:top w:val="single" w:sz="6" w:space="0" w:color="auto"/>
          </w:tcBorders>
          <w:shd w:val="clear" w:color="auto" w:fill="auto"/>
        </w:tcPr>
        <w:p w14:paraId="5BEB78DB" w14:textId="77777777" w:rsidR="00AB5FF4" w:rsidRDefault="00AB5FF4" w:rsidP="00ED5F8E">
          <w:pPr>
            <w:pStyle w:val="HeaderEven"/>
          </w:pPr>
        </w:p>
      </w:tc>
    </w:tr>
  </w:tbl>
  <w:p w14:paraId="4F4EDD8D" w14:textId="77777777" w:rsidR="00AB5FF4" w:rsidRPr="00ED5F8E" w:rsidRDefault="00AB5FF4" w:rsidP="00ED5F8E">
    <w:pPr>
      <w:pStyle w:val="HeaderEnd"/>
    </w:pPr>
  </w:p>
</w:hdr>
</file>

<file path=word/header2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6633"/>
      <w:gridCol w:w="2154"/>
    </w:tblGrid>
    <w:tr w:rsidR="00AB5FF4" w14:paraId="3E3EA83F" w14:textId="77777777" w:rsidTr="00ED5F8E">
      <w:trPr>
        <w:trHeight w:val="300"/>
      </w:trPr>
      <w:tc>
        <w:tcPr>
          <w:tcW w:w="6633" w:type="dxa"/>
          <w:tcBorders>
            <w:top w:val="single" w:sz="6" w:space="0" w:color="auto"/>
          </w:tcBorders>
          <w:shd w:val="clear" w:color="auto" w:fill="auto"/>
        </w:tcPr>
        <w:p w14:paraId="6416DBF7" w14:textId="77777777" w:rsidR="00AB5FF4" w:rsidRDefault="00AB5FF4" w:rsidP="00ED5F8E">
          <w:pPr>
            <w:pStyle w:val="HeaderOdd"/>
          </w:pPr>
        </w:p>
      </w:tc>
      <w:tc>
        <w:tcPr>
          <w:tcW w:w="2154" w:type="dxa"/>
          <w:tcBorders>
            <w:top w:val="single" w:sz="24" w:space="0" w:color="auto"/>
          </w:tcBorders>
          <w:shd w:val="clear" w:color="auto" w:fill="auto"/>
        </w:tcPr>
        <w:p w14:paraId="5C017051" w14:textId="77777777" w:rsidR="00AB5FF4" w:rsidRDefault="00AB5FF4" w:rsidP="00ED5F8E">
          <w:pPr>
            <w:pStyle w:val="HeaderOdd"/>
          </w:pPr>
        </w:p>
      </w:tc>
    </w:tr>
  </w:tbl>
  <w:p w14:paraId="04C9440B" w14:textId="77777777" w:rsidR="00AB5FF4" w:rsidRPr="00ED5F8E" w:rsidRDefault="00AB5FF4" w:rsidP="00ED5F8E">
    <w:pPr>
      <w:pStyle w:val="HeaderEnd"/>
    </w:pPr>
  </w:p>
</w:hdr>
</file>

<file path=word/header2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4"/>
      <w:gridCol w:w="6633"/>
    </w:tblGrid>
    <w:tr w:rsidR="00AB5FF4" w14:paraId="45B46FCC" w14:textId="77777777" w:rsidTr="00ED5F8E">
      <w:trPr>
        <w:trHeight w:val="300"/>
      </w:trPr>
      <w:tc>
        <w:tcPr>
          <w:tcW w:w="2154" w:type="dxa"/>
          <w:tcBorders>
            <w:top w:val="single" w:sz="24" w:space="0" w:color="auto"/>
          </w:tcBorders>
          <w:shd w:val="clear" w:color="auto" w:fill="auto"/>
        </w:tcPr>
        <w:p w14:paraId="3450EB92" w14:textId="77777777" w:rsidR="00AB5FF4" w:rsidRDefault="00AB5FF4" w:rsidP="00ED5F8E">
          <w:pPr>
            <w:pStyle w:val="HeaderEven"/>
          </w:pPr>
        </w:p>
      </w:tc>
      <w:tc>
        <w:tcPr>
          <w:tcW w:w="6633" w:type="dxa"/>
          <w:tcBorders>
            <w:top w:val="single" w:sz="6" w:space="0" w:color="auto"/>
          </w:tcBorders>
          <w:shd w:val="clear" w:color="auto" w:fill="auto"/>
        </w:tcPr>
        <w:p w14:paraId="1F6A2259" w14:textId="77777777" w:rsidR="00AB5FF4" w:rsidRDefault="00AB5FF4" w:rsidP="00ED5F8E">
          <w:pPr>
            <w:pStyle w:val="HeaderEven"/>
          </w:pPr>
        </w:p>
      </w:tc>
    </w:tr>
  </w:tbl>
  <w:p w14:paraId="3631B92E" w14:textId="77777777" w:rsidR="00AB5FF4" w:rsidRPr="00ED5F8E" w:rsidRDefault="00AB5FF4" w:rsidP="00ED5F8E">
    <w:pPr>
      <w:pStyle w:val="HeaderEnd"/>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9E88FB4" w14:textId="77777777" w:rsidR="00AB5FF4" w:rsidRDefault="00AB5FF4">
    <w:pPr>
      <w:pStyle w:val="Header"/>
    </w:pPr>
  </w:p>
</w:hdr>
</file>

<file path=word/header3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6633"/>
      <w:gridCol w:w="2154"/>
    </w:tblGrid>
    <w:tr w:rsidR="00AB5FF4" w14:paraId="044430AD" w14:textId="77777777" w:rsidTr="00ED5F8E">
      <w:trPr>
        <w:trHeight w:val="300"/>
      </w:trPr>
      <w:tc>
        <w:tcPr>
          <w:tcW w:w="6633" w:type="dxa"/>
          <w:tcBorders>
            <w:top w:val="single" w:sz="6" w:space="0" w:color="auto"/>
          </w:tcBorders>
          <w:shd w:val="clear" w:color="auto" w:fill="auto"/>
        </w:tcPr>
        <w:p w14:paraId="27FC0716" w14:textId="77777777" w:rsidR="00AB5FF4" w:rsidRDefault="00AB5FF4" w:rsidP="00ED5F8E">
          <w:pPr>
            <w:pStyle w:val="HeaderOdd"/>
          </w:pPr>
        </w:p>
      </w:tc>
      <w:tc>
        <w:tcPr>
          <w:tcW w:w="2154" w:type="dxa"/>
          <w:tcBorders>
            <w:top w:val="single" w:sz="24" w:space="0" w:color="auto"/>
          </w:tcBorders>
          <w:shd w:val="clear" w:color="auto" w:fill="auto"/>
        </w:tcPr>
        <w:p w14:paraId="0AA8AEBD" w14:textId="77777777" w:rsidR="00AB5FF4" w:rsidRDefault="00AB5FF4" w:rsidP="00ED5F8E">
          <w:pPr>
            <w:pStyle w:val="HeaderOdd"/>
          </w:pPr>
        </w:p>
      </w:tc>
    </w:tr>
  </w:tbl>
  <w:p w14:paraId="470C102C" w14:textId="77777777" w:rsidR="00AB5FF4" w:rsidRPr="00ED5F8E" w:rsidRDefault="00AB5FF4" w:rsidP="00ED5F8E">
    <w:pPr>
      <w:pStyle w:val="HeaderEnd"/>
    </w:pPr>
  </w:p>
</w:hdr>
</file>

<file path=word/header3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4"/>
      <w:gridCol w:w="6633"/>
    </w:tblGrid>
    <w:tr w:rsidR="00AB5FF4" w14:paraId="036CC75A" w14:textId="77777777" w:rsidTr="00ED5F8E">
      <w:trPr>
        <w:trHeight w:val="300"/>
      </w:trPr>
      <w:tc>
        <w:tcPr>
          <w:tcW w:w="2154" w:type="dxa"/>
          <w:tcBorders>
            <w:top w:val="single" w:sz="24" w:space="0" w:color="auto"/>
          </w:tcBorders>
          <w:shd w:val="clear" w:color="auto" w:fill="auto"/>
        </w:tcPr>
        <w:p w14:paraId="1FB32E4B" w14:textId="77777777" w:rsidR="00AB5FF4" w:rsidRDefault="00AB5FF4" w:rsidP="00ED5F8E">
          <w:pPr>
            <w:pStyle w:val="HeaderEven"/>
          </w:pPr>
        </w:p>
      </w:tc>
      <w:tc>
        <w:tcPr>
          <w:tcW w:w="6633" w:type="dxa"/>
          <w:tcBorders>
            <w:top w:val="single" w:sz="6" w:space="0" w:color="auto"/>
          </w:tcBorders>
          <w:shd w:val="clear" w:color="auto" w:fill="auto"/>
        </w:tcPr>
        <w:p w14:paraId="3803C36C" w14:textId="77777777" w:rsidR="00AB5FF4" w:rsidRDefault="00AB5FF4" w:rsidP="00ED5F8E">
          <w:pPr>
            <w:pStyle w:val="HeaderEven"/>
          </w:pPr>
        </w:p>
      </w:tc>
    </w:tr>
  </w:tbl>
  <w:p w14:paraId="7F287540" w14:textId="77777777" w:rsidR="00AB5FF4" w:rsidRPr="00ED5F8E" w:rsidRDefault="00AB5FF4" w:rsidP="00ED5F8E">
    <w:pPr>
      <w:pStyle w:val="HeaderEnd"/>
    </w:pPr>
  </w:p>
</w:hdr>
</file>

<file path=word/header3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6633"/>
      <w:gridCol w:w="2154"/>
    </w:tblGrid>
    <w:tr w:rsidR="00AB5FF4" w14:paraId="3813855C" w14:textId="77777777" w:rsidTr="00ED5F8E">
      <w:trPr>
        <w:trHeight w:val="300"/>
      </w:trPr>
      <w:tc>
        <w:tcPr>
          <w:tcW w:w="6633" w:type="dxa"/>
          <w:tcBorders>
            <w:top w:val="single" w:sz="6" w:space="0" w:color="auto"/>
          </w:tcBorders>
          <w:shd w:val="clear" w:color="auto" w:fill="auto"/>
        </w:tcPr>
        <w:p w14:paraId="49A61122" w14:textId="77777777" w:rsidR="00AB5FF4" w:rsidRDefault="00AB5FF4" w:rsidP="00ED5F8E">
          <w:pPr>
            <w:pStyle w:val="HeaderOdd"/>
          </w:pPr>
        </w:p>
      </w:tc>
      <w:tc>
        <w:tcPr>
          <w:tcW w:w="2154" w:type="dxa"/>
          <w:tcBorders>
            <w:top w:val="single" w:sz="24" w:space="0" w:color="auto"/>
          </w:tcBorders>
          <w:shd w:val="clear" w:color="auto" w:fill="auto"/>
        </w:tcPr>
        <w:p w14:paraId="02EC2351" w14:textId="77777777" w:rsidR="00AB5FF4" w:rsidRDefault="00AB5FF4" w:rsidP="00ED5F8E">
          <w:pPr>
            <w:pStyle w:val="HeaderOdd"/>
          </w:pPr>
        </w:p>
      </w:tc>
    </w:tr>
  </w:tbl>
  <w:p w14:paraId="5FEFF755" w14:textId="77777777" w:rsidR="00AB5FF4" w:rsidRPr="00ED5F8E" w:rsidRDefault="00AB5FF4" w:rsidP="00ED5F8E">
    <w:pPr>
      <w:pStyle w:val="HeaderEnd"/>
    </w:pPr>
  </w:p>
</w:hdr>
</file>

<file path=word/header3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4"/>
      <w:gridCol w:w="6633"/>
    </w:tblGrid>
    <w:tr w:rsidR="00AB5FF4" w14:paraId="2DF9AFF4" w14:textId="77777777" w:rsidTr="00ED5F8E">
      <w:trPr>
        <w:trHeight w:val="300"/>
      </w:trPr>
      <w:tc>
        <w:tcPr>
          <w:tcW w:w="2154" w:type="dxa"/>
          <w:tcBorders>
            <w:top w:val="single" w:sz="24" w:space="0" w:color="auto"/>
          </w:tcBorders>
          <w:shd w:val="clear" w:color="auto" w:fill="auto"/>
        </w:tcPr>
        <w:p w14:paraId="70411E7A" w14:textId="77777777" w:rsidR="00AB5FF4" w:rsidRDefault="00AB5FF4" w:rsidP="00ED5F8E">
          <w:pPr>
            <w:pStyle w:val="HeaderEven"/>
          </w:pPr>
        </w:p>
      </w:tc>
      <w:tc>
        <w:tcPr>
          <w:tcW w:w="6633" w:type="dxa"/>
          <w:tcBorders>
            <w:top w:val="single" w:sz="6" w:space="0" w:color="auto"/>
          </w:tcBorders>
          <w:shd w:val="clear" w:color="auto" w:fill="auto"/>
        </w:tcPr>
        <w:p w14:paraId="0D3B10A1" w14:textId="77777777" w:rsidR="00AB5FF4" w:rsidRDefault="00AB5FF4" w:rsidP="00ED5F8E">
          <w:pPr>
            <w:pStyle w:val="HeaderEven"/>
          </w:pPr>
        </w:p>
      </w:tc>
    </w:tr>
  </w:tbl>
  <w:p w14:paraId="5EDFF7B5" w14:textId="77777777" w:rsidR="00AB5FF4" w:rsidRPr="00ED5F8E" w:rsidRDefault="00AB5FF4" w:rsidP="00ED5F8E">
    <w:pPr>
      <w:pStyle w:val="HeaderEnd"/>
    </w:pPr>
  </w:p>
</w:hdr>
</file>

<file path=word/header3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6633"/>
      <w:gridCol w:w="2154"/>
    </w:tblGrid>
    <w:tr w:rsidR="00AB5FF4" w14:paraId="2AADF5B4" w14:textId="77777777" w:rsidTr="00ED5F8E">
      <w:trPr>
        <w:trHeight w:val="300"/>
      </w:trPr>
      <w:tc>
        <w:tcPr>
          <w:tcW w:w="6633" w:type="dxa"/>
          <w:tcBorders>
            <w:top w:val="single" w:sz="6" w:space="0" w:color="auto"/>
          </w:tcBorders>
          <w:shd w:val="clear" w:color="auto" w:fill="auto"/>
        </w:tcPr>
        <w:p w14:paraId="0C6D87DF" w14:textId="77777777" w:rsidR="00AB5FF4" w:rsidRDefault="00AB5FF4" w:rsidP="00ED5F8E">
          <w:pPr>
            <w:pStyle w:val="HeaderOdd"/>
          </w:pPr>
        </w:p>
      </w:tc>
      <w:tc>
        <w:tcPr>
          <w:tcW w:w="2154" w:type="dxa"/>
          <w:tcBorders>
            <w:top w:val="single" w:sz="24" w:space="0" w:color="auto"/>
          </w:tcBorders>
          <w:shd w:val="clear" w:color="auto" w:fill="auto"/>
        </w:tcPr>
        <w:p w14:paraId="61022763" w14:textId="77777777" w:rsidR="00AB5FF4" w:rsidRDefault="00AB5FF4" w:rsidP="00ED5F8E">
          <w:pPr>
            <w:pStyle w:val="HeaderOdd"/>
          </w:pPr>
        </w:p>
      </w:tc>
    </w:tr>
  </w:tbl>
  <w:p w14:paraId="6EB7D414" w14:textId="77777777" w:rsidR="00AB5FF4" w:rsidRPr="00ED5F8E" w:rsidRDefault="00AB5FF4" w:rsidP="00ED5F8E">
    <w:pPr>
      <w:pStyle w:val="HeaderEnd"/>
    </w:pPr>
  </w:p>
</w:hdr>
</file>

<file path=word/header3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4"/>
      <w:gridCol w:w="6633"/>
    </w:tblGrid>
    <w:tr w:rsidR="00AB5FF4" w14:paraId="69A6AD9F" w14:textId="77777777" w:rsidTr="00ED5F8E">
      <w:trPr>
        <w:trHeight w:val="300"/>
      </w:trPr>
      <w:tc>
        <w:tcPr>
          <w:tcW w:w="2154" w:type="dxa"/>
          <w:tcBorders>
            <w:top w:val="single" w:sz="24" w:space="0" w:color="auto"/>
          </w:tcBorders>
          <w:shd w:val="clear" w:color="auto" w:fill="auto"/>
        </w:tcPr>
        <w:p w14:paraId="594965C5" w14:textId="77777777" w:rsidR="00AB5FF4" w:rsidRDefault="00AB5FF4" w:rsidP="00ED5F8E">
          <w:pPr>
            <w:pStyle w:val="HeaderEven"/>
          </w:pPr>
        </w:p>
      </w:tc>
      <w:tc>
        <w:tcPr>
          <w:tcW w:w="6633" w:type="dxa"/>
          <w:tcBorders>
            <w:top w:val="single" w:sz="6" w:space="0" w:color="auto"/>
          </w:tcBorders>
          <w:shd w:val="clear" w:color="auto" w:fill="auto"/>
        </w:tcPr>
        <w:p w14:paraId="6FD21619" w14:textId="77777777" w:rsidR="00AB5FF4" w:rsidRDefault="00AB5FF4" w:rsidP="00ED5F8E">
          <w:pPr>
            <w:pStyle w:val="HeaderEven"/>
          </w:pPr>
        </w:p>
      </w:tc>
    </w:tr>
  </w:tbl>
  <w:p w14:paraId="3A5FA65F" w14:textId="77777777" w:rsidR="00AB5FF4" w:rsidRPr="00ED5F8E" w:rsidRDefault="00AB5FF4" w:rsidP="00ED5F8E">
    <w:pPr>
      <w:pStyle w:val="HeaderEnd"/>
    </w:pPr>
  </w:p>
</w:hdr>
</file>

<file path=word/header3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6633"/>
      <w:gridCol w:w="2154"/>
    </w:tblGrid>
    <w:tr w:rsidR="00AB5FF4" w14:paraId="421DF3E2" w14:textId="77777777" w:rsidTr="00ED5F8E">
      <w:trPr>
        <w:trHeight w:val="300"/>
      </w:trPr>
      <w:tc>
        <w:tcPr>
          <w:tcW w:w="6633" w:type="dxa"/>
          <w:tcBorders>
            <w:top w:val="single" w:sz="6" w:space="0" w:color="auto"/>
          </w:tcBorders>
          <w:shd w:val="clear" w:color="auto" w:fill="auto"/>
        </w:tcPr>
        <w:p w14:paraId="44BA4F6E" w14:textId="77777777" w:rsidR="00AB5FF4" w:rsidRDefault="00AB5FF4" w:rsidP="00ED5F8E">
          <w:pPr>
            <w:pStyle w:val="HeaderOdd"/>
          </w:pPr>
        </w:p>
      </w:tc>
      <w:tc>
        <w:tcPr>
          <w:tcW w:w="2154" w:type="dxa"/>
          <w:tcBorders>
            <w:top w:val="single" w:sz="24" w:space="0" w:color="auto"/>
          </w:tcBorders>
          <w:shd w:val="clear" w:color="auto" w:fill="auto"/>
        </w:tcPr>
        <w:p w14:paraId="3A860295" w14:textId="77777777" w:rsidR="00AB5FF4" w:rsidRDefault="00AB5FF4" w:rsidP="00ED5F8E">
          <w:pPr>
            <w:pStyle w:val="HeaderOdd"/>
          </w:pPr>
        </w:p>
      </w:tc>
    </w:tr>
  </w:tbl>
  <w:p w14:paraId="1221F235" w14:textId="77777777" w:rsidR="00AB5FF4" w:rsidRPr="00ED5F8E" w:rsidRDefault="00AB5FF4" w:rsidP="00ED5F8E">
    <w:pPr>
      <w:pStyle w:val="HeaderEnd"/>
    </w:pPr>
  </w:p>
</w:hdr>
</file>

<file path=word/header3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4"/>
      <w:gridCol w:w="6633"/>
    </w:tblGrid>
    <w:tr w:rsidR="00AB5FF4" w14:paraId="3ED2E7E9" w14:textId="77777777" w:rsidTr="00ED5F8E">
      <w:trPr>
        <w:trHeight w:val="300"/>
      </w:trPr>
      <w:tc>
        <w:tcPr>
          <w:tcW w:w="2154" w:type="dxa"/>
          <w:tcBorders>
            <w:top w:val="single" w:sz="24" w:space="0" w:color="auto"/>
          </w:tcBorders>
          <w:shd w:val="clear" w:color="auto" w:fill="auto"/>
        </w:tcPr>
        <w:p w14:paraId="1A79D601" w14:textId="77777777" w:rsidR="00AB5FF4" w:rsidRDefault="00AB5FF4" w:rsidP="00ED5F8E">
          <w:pPr>
            <w:pStyle w:val="HeaderEven"/>
          </w:pPr>
        </w:p>
      </w:tc>
      <w:tc>
        <w:tcPr>
          <w:tcW w:w="6633" w:type="dxa"/>
          <w:tcBorders>
            <w:top w:val="single" w:sz="6" w:space="0" w:color="auto"/>
          </w:tcBorders>
          <w:shd w:val="clear" w:color="auto" w:fill="auto"/>
        </w:tcPr>
        <w:p w14:paraId="4F139F4B" w14:textId="77777777" w:rsidR="00AB5FF4" w:rsidRDefault="00AB5FF4" w:rsidP="00ED5F8E">
          <w:pPr>
            <w:pStyle w:val="HeaderEven"/>
          </w:pPr>
        </w:p>
      </w:tc>
    </w:tr>
  </w:tbl>
  <w:p w14:paraId="3C17A7C4" w14:textId="77777777" w:rsidR="00AB5FF4" w:rsidRPr="00ED5F8E" w:rsidRDefault="00AB5FF4" w:rsidP="00ED5F8E">
    <w:pPr>
      <w:pStyle w:val="HeaderEnd"/>
    </w:pPr>
  </w:p>
</w:hdr>
</file>

<file path=word/header3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6633"/>
      <w:gridCol w:w="2154"/>
    </w:tblGrid>
    <w:tr w:rsidR="00AB5FF4" w14:paraId="5A148FBE" w14:textId="77777777" w:rsidTr="00ED5F8E">
      <w:trPr>
        <w:trHeight w:val="300"/>
      </w:trPr>
      <w:tc>
        <w:tcPr>
          <w:tcW w:w="6633" w:type="dxa"/>
          <w:tcBorders>
            <w:top w:val="single" w:sz="6" w:space="0" w:color="auto"/>
          </w:tcBorders>
          <w:shd w:val="clear" w:color="auto" w:fill="auto"/>
        </w:tcPr>
        <w:p w14:paraId="7C2B467E" w14:textId="77777777" w:rsidR="00AB5FF4" w:rsidRDefault="00AB5FF4" w:rsidP="00ED5F8E">
          <w:pPr>
            <w:pStyle w:val="HeaderOdd"/>
          </w:pPr>
        </w:p>
      </w:tc>
      <w:tc>
        <w:tcPr>
          <w:tcW w:w="2154" w:type="dxa"/>
          <w:tcBorders>
            <w:top w:val="single" w:sz="24" w:space="0" w:color="auto"/>
          </w:tcBorders>
          <w:shd w:val="clear" w:color="auto" w:fill="auto"/>
        </w:tcPr>
        <w:p w14:paraId="233C444A" w14:textId="77777777" w:rsidR="00AB5FF4" w:rsidRDefault="00AB5FF4" w:rsidP="00ED5F8E">
          <w:pPr>
            <w:pStyle w:val="HeaderOdd"/>
          </w:pPr>
        </w:p>
      </w:tc>
    </w:tr>
  </w:tbl>
  <w:p w14:paraId="61DB4317" w14:textId="77777777" w:rsidR="00AB5FF4" w:rsidRPr="00ED5F8E" w:rsidRDefault="00AB5FF4" w:rsidP="00ED5F8E">
    <w:pPr>
      <w:pStyle w:val="HeaderEnd"/>
    </w:pPr>
  </w:p>
</w:hdr>
</file>

<file path=word/header3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4"/>
      <w:gridCol w:w="6633"/>
    </w:tblGrid>
    <w:tr w:rsidR="00AB5FF4" w14:paraId="22652EFC" w14:textId="77777777" w:rsidTr="00ED5F8E">
      <w:trPr>
        <w:trHeight w:val="300"/>
      </w:trPr>
      <w:tc>
        <w:tcPr>
          <w:tcW w:w="2154" w:type="dxa"/>
          <w:tcBorders>
            <w:top w:val="single" w:sz="24" w:space="0" w:color="auto"/>
          </w:tcBorders>
          <w:shd w:val="clear" w:color="auto" w:fill="auto"/>
        </w:tcPr>
        <w:p w14:paraId="2C51DE13" w14:textId="77777777" w:rsidR="00AB5FF4" w:rsidRDefault="00AB5FF4" w:rsidP="00ED5F8E">
          <w:pPr>
            <w:pStyle w:val="HeaderEven"/>
          </w:pPr>
        </w:p>
      </w:tc>
      <w:tc>
        <w:tcPr>
          <w:tcW w:w="6633" w:type="dxa"/>
          <w:tcBorders>
            <w:top w:val="single" w:sz="6" w:space="0" w:color="auto"/>
          </w:tcBorders>
          <w:shd w:val="clear" w:color="auto" w:fill="auto"/>
        </w:tcPr>
        <w:p w14:paraId="5BC1519F" w14:textId="77777777" w:rsidR="00AB5FF4" w:rsidRDefault="00AB5FF4" w:rsidP="00ED5F8E">
          <w:pPr>
            <w:pStyle w:val="HeaderEven"/>
          </w:pPr>
        </w:p>
      </w:tc>
    </w:tr>
  </w:tbl>
  <w:p w14:paraId="1EC83471" w14:textId="77777777" w:rsidR="00AB5FF4" w:rsidRPr="00ED5F8E" w:rsidRDefault="00AB5FF4" w:rsidP="00ED5F8E">
    <w:pPr>
      <w:pStyle w:val="HeaderEnd"/>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2" w:space="0" w:color="auto"/>
      </w:tblBorders>
      <w:tblLayout w:type="fixed"/>
      <w:tblCellMar>
        <w:left w:w="0" w:type="dxa"/>
        <w:right w:w="0" w:type="dxa"/>
      </w:tblCellMar>
      <w:tblLook w:val="0000" w:firstRow="0" w:lastRow="0" w:firstColumn="0" w:lastColumn="0" w:noHBand="0" w:noVBand="0"/>
    </w:tblPr>
    <w:tblGrid>
      <w:gridCol w:w="2155"/>
      <w:gridCol w:w="6634"/>
    </w:tblGrid>
    <w:tr w:rsidR="00AB5FF4" w14:paraId="04A97B2E" w14:textId="77777777">
      <w:tc>
        <w:tcPr>
          <w:tcW w:w="2155" w:type="dxa"/>
          <w:tcBorders>
            <w:top w:val="single" w:sz="24" w:space="0" w:color="auto"/>
          </w:tcBorders>
        </w:tcPr>
        <w:p w14:paraId="352530E7" w14:textId="77777777" w:rsidR="00AB5FF4" w:rsidRDefault="00AB5FF4">
          <w:pPr>
            <w:pStyle w:val="Header"/>
          </w:pPr>
        </w:p>
      </w:tc>
      <w:tc>
        <w:tcPr>
          <w:tcW w:w="6634" w:type="dxa"/>
          <w:tcBorders>
            <w:top w:val="single" w:sz="6" w:space="0" w:color="auto"/>
          </w:tcBorders>
        </w:tcPr>
        <w:p w14:paraId="6ED1E0C9" w14:textId="77777777" w:rsidR="00AB5FF4" w:rsidRDefault="00AB5FF4">
          <w:pPr>
            <w:pStyle w:val="Header"/>
          </w:pPr>
        </w:p>
      </w:tc>
    </w:tr>
  </w:tbl>
  <w:p w14:paraId="74E7466F" w14:textId="77777777" w:rsidR="00AB5FF4" w:rsidRDefault="00AB5FF4">
    <w:pPr>
      <w:pStyle w:val="HeaderEnd"/>
    </w:pPr>
  </w:p>
</w:hdr>
</file>

<file path=word/header4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6633"/>
      <w:gridCol w:w="2154"/>
    </w:tblGrid>
    <w:tr w:rsidR="00AB5FF4" w14:paraId="0FD1CFA2" w14:textId="77777777" w:rsidTr="00ED5F8E">
      <w:trPr>
        <w:trHeight w:val="300"/>
      </w:trPr>
      <w:tc>
        <w:tcPr>
          <w:tcW w:w="6633" w:type="dxa"/>
          <w:tcBorders>
            <w:top w:val="single" w:sz="6" w:space="0" w:color="auto"/>
          </w:tcBorders>
          <w:shd w:val="clear" w:color="auto" w:fill="auto"/>
        </w:tcPr>
        <w:p w14:paraId="24F247C3" w14:textId="77777777" w:rsidR="00AB5FF4" w:rsidRDefault="00AB5FF4" w:rsidP="00ED5F8E">
          <w:pPr>
            <w:pStyle w:val="HeaderOdd"/>
          </w:pPr>
        </w:p>
      </w:tc>
      <w:tc>
        <w:tcPr>
          <w:tcW w:w="2154" w:type="dxa"/>
          <w:tcBorders>
            <w:top w:val="single" w:sz="24" w:space="0" w:color="auto"/>
          </w:tcBorders>
          <w:shd w:val="clear" w:color="auto" w:fill="auto"/>
        </w:tcPr>
        <w:p w14:paraId="7DB7D0CA" w14:textId="77777777" w:rsidR="00AB5FF4" w:rsidRDefault="00AB5FF4" w:rsidP="00ED5F8E">
          <w:pPr>
            <w:pStyle w:val="HeaderOdd"/>
          </w:pPr>
        </w:p>
      </w:tc>
    </w:tr>
  </w:tbl>
  <w:p w14:paraId="7F17277B" w14:textId="77777777" w:rsidR="00AB5FF4" w:rsidRPr="00ED5F8E" w:rsidRDefault="00AB5FF4" w:rsidP="00ED5F8E">
    <w:pPr>
      <w:pStyle w:val="HeaderEnd"/>
    </w:pPr>
  </w:p>
</w:hdr>
</file>

<file path=word/header4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4"/>
      <w:gridCol w:w="6633"/>
    </w:tblGrid>
    <w:tr w:rsidR="00AB5FF4" w14:paraId="587D184B" w14:textId="77777777" w:rsidTr="00ED5F8E">
      <w:trPr>
        <w:trHeight w:val="300"/>
      </w:trPr>
      <w:tc>
        <w:tcPr>
          <w:tcW w:w="2154" w:type="dxa"/>
          <w:tcBorders>
            <w:top w:val="single" w:sz="24" w:space="0" w:color="auto"/>
          </w:tcBorders>
          <w:shd w:val="clear" w:color="auto" w:fill="auto"/>
        </w:tcPr>
        <w:p w14:paraId="6EC79664" w14:textId="77777777" w:rsidR="00AB5FF4" w:rsidRDefault="00AB5FF4" w:rsidP="00ED5F8E">
          <w:pPr>
            <w:pStyle w:val="HeaderEven"/>
          </w:pPr>
        </w:p>
      </w:tc>
      <w:tc>
        <w:tcPr>
          <w:tcW w:w="6633" w:type="dxa"/>
          <w:tcBorders>
            <w:top w:val="single" w:sz="6" w:space="0" w:color="auto"/>
          </w:tcBorders>
          <w:shd w:val="clear" w:color="auto" w:fill="auto"/>
        </w:tcPr>
        <w:p w14:paraId="79E16F70" w14:textId="77777777" w:rsidR="00AB5FF4" w:rsidRDefault="00AB5FF4" w:rsidP="00ED5F8E">
          <w:pPr>
            <w:pStyle w:val="HeaderEven"/>
          </w:pPr>
        </w:p>
      </w:tc>
    </w:tr>
  </w:tbl>
  <w:p w14:paraId="5219D1C8" w14:textId="77777777" w:rsidR="00AB5FF4" w:rsidRPr="00ED5F8E" w:rsidRDefault="00AB5FF4" w:rsidP="00ED5F8E">
    <w:pPr>
      <w:pStyle w:val="HeaderEnd"/>
    </w:pPr>
  </w:p>
</w:hdr>
</file>

<file path=word/header4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6633"/>
      <w:gridCol w:w="2154"/>
    </w:tblGrid>
    <w:tr w:rsidR="00AB5FF4" w14:paraId="761682F1" w14:textId="77777777" w:rsidTr="00ED5F8E">
      <w:trPr>
        <w:trHeight w:val="300"/>
      </w:trPr>
      <w:tc>
        <w:tcPr>
          <w:tcW w:w="6633" w:type="dxa"/>
          <w:tcBorders>
            <w:top w:val="single" w:sz="6" w:space="0" w:color="auto"/>
          </w:tcBorders>
          <w:shd w:val="clear" w:color="auto" w:fill="auto"/>
        </w:tcPr>
        <w:p w14:paraId="4B4C4736" w14:textId="77777777" w:rsidR="00AB5FF4" w:rsidRDefault="00AB5FF4" w:rsidP="00ED5F8E">
          <w:pPr>
            <w:pStyle w:val="HeaderOdd"/>
          </w:pPr>
        </w:p>
      </w:tc>
      <w:tc>
        <w:tcPr>
          <w:tcW w:w="2154" w:type="dxa"/>
          <w:tcBorders>
            <w:top w:val="single" w:sz="24" w:space="0" w:color="auto"/>
          </w:tcBorders>
          <w:shd w:val="clear" w:color="auto" w:fill="auto"/>
        </w:tcPr>
        <w:p w14:paraId="4854BE54" w14:textId="77777777" w:rsidR="00AB5FF4" w:rsidRDefault="00AB5FF4" w:rsidP="00ED5F8E">
          <w:pPr>
            <w:pStyle w:val="HeaderOdd"/>
          </w:pPr>
        </w:p>
      </w:tc>
    </w:tr>
  </w:tbl>
  <w:p w14:paraId="58AA3D01" w14:textId="77777777" w:rsidR="00AB5FF4" w:rsidRPr="00ED5F8E" w:rsidRDefault="00AB5FF4" w:rsidP="00ED5F8E">
    <w:pPr>
      <w:pStyle w:val="HeaderEnd"/>
    </w:pPr>
  </w:p>
</w:hdr>
</file>

<file path=word/header4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4"/>
      <w:gridCol w:w="6633"/>
    </w:tblGrid>
    <w:tr w:rsidR="00AB5FF4" w14:paraId="0C875A5D" w14:textId="77777777" w:rsidTr="00ED5F8E">
      <w:trPr>
        <w:trHeight w:val="300"/>
      </w:trPr>
      <w:tc>
        <w:tcPr>
          <w:tcW w:w="2154" w:type="dxa"/>
          <w:tcBorders>
            <w:top w:val="single" w:sz="24" w:space="0" w:color="auto"/>
          </w:tcBorders>
          <w:shd w:val="clear" w:color="auto" w:fill="auto"/>
        </w:tcPr>
        <w:p w14:paraId="605EB989" w14:textId="77777777" w:rsidR="00AB5FF4" w:rsidRDefault="00AB5FF4" w:rsidP="00ED5F8E">
          <w:pPr>
            <w:pStyle w:val="HeaderEven"/>
          </w:pPr>
        </w:p>
      </w:tc>
      <w:tc>
        <w:tcPr>
          <w:tcW w:w="6633" w:type="dxa"/>
          <w:tcBorders>
            <w:top w:val="single" w:sz="6" w:space="0" w:color="auto"/>
          </w:tcBorders>
          <w:shd w:val="clear" w:color="auto" w:fill="auto"/>
        </w:tcPr>
        <w:p w14:paraId="2D00A359" w14:textId="77777777" w:rsidR="00AB5FF4" w:rsidRDefault="00AB5FF4" w:rsidP="00ED5F8E">
          <w:pPr>
            <w:pStyle w:val="HeaderEven"/>
          </w:pPr>
        </w:p>
      </w:tc>
    </w:tr>
  </w:tbl>
  <w:p w14:paraId="3FA24AC5" w14:textId="77777777" w:rsidR="00AB5FF4" w:rsidRPr="00ED5F8E" w:rsidRDefault="00AB5FF4" w:rsidP="00ED5F8E">
    <w:pPr>
      <w:pStyle w:val="HeaderEnd"/>
    </w:pPr>
  </w:p>
</w:hdr>
</file>

<file path=word/header4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6633"/>
      <w:gridCol w:w="2154"/>
    </w:tblGrid>
    <w:tr w:rsidR="00AB5FF4" w14:paraId="561417BD" w14:textId="77777777" w:rsidTr="00ED5F8E">
      <w:trPr>
        <w:trHeight w:val="300"/>
      </w:trPr>
      <w:tc>
        <w:tcPr>
          <w:tcW w:w="6633" w:type="dxa"/>
          <w:tcBorders>
            <w:top w:val="single" w:sz="6" w:space="0" w:color="auto"/>
          </w:tcBorders>
          <w:shd w:val="clear" w:color="auto" w:fill="auto"/>
        </w:tcPr>
        <w:p w14:paraId="42B70CC9" w14:textId="77777777" w:rsidR="00AB5FF4" w:rsidRDefault="00AB5FF4" w:rsidP="00ED5F8E">
          <w:pPr>
            <w:pStyle w:val="HeaderOdd"/>
          </w:pPr>
        </w:p>
      </w:tc>
      <w:tc>
        <w:tcPr>
          <w:tcW w:w="2154" w:type="dxa"/>
          <w:tcBorders>
            <w:top w:val="single" w:sz="24" w:space="0" w:color="auto"/>
          </w:tcBorders>
          <w:shd w:val="clear" w:color="auto" w:fill="auto"/>
        </w:tcPr>
        <w:p w14:paraId="03726187" w14:textId="77777777" w:rsidR="00AB5FF4" w:rsidRDefault="00AB5FF4" w:rsidP="00ED5F8E">
          <w:pPr>
            <w:pStyle w:val="HeaderOdd"/>
          </w:pPr>
        </w:p>
      </w:tc>
    </w:tr>
  </w:tbl>
  <w:p w14:paraId="5BDF8121" w14:textId="77777777" w:rsidR="00AB5FF4" w:rsidRPr="00ED5F8E" w:rsidRDefault="00AB5FF4" w:rsidP="00ED5F8E">
    <w:pPr>
      <w:pStyle w:val="HeaderEnd"/>
    </w:pPr>
  </w:p>
</w:hdr>
</file>

<file path=word/header4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4"/>
      <w:gridCol w:w="6633"/>
    </w:tblGrid>
    <w:tr w:rsidR="00AB5FF4" w14:paraId="7B41B5ED" w14:textId="77777777" w:rsidTr="00ED5F8E">
      <w:trPr>
        <w:trHeight w:val="300"/>
      </w:trPr>
      <w:tc>
        <w:tcPr>
          <w:tcW w:w="2154" w:type="dxa"/>
          <w:tcBorders>
            <w:top w:val="single" w:sz="24" w:space="0" w:color="auto"/>
          </w:tcBorders>
          <w:shd w:val="clear" w:color="auto" w:fill="auto"/>
        </w:tcPr>
        <w:p w14:paraId="15886C57" w14:textId="77777777" w:rsidR="00AB5FF4" w:rsidRDefault="00AB5FF4" w:rsidP="00ED5F8E">
          <w:pPr>
            <w:pStyle w:val="HeaderEven"/>
          </w:pPr>
        </w:p>
      </w:tc>
      <w:tc>
        <w:tcPr>
          <w:tcW w:w="6633" w:type="dxa"/>
          <w:tcBorders>
            <w:top w:val="single" w:sz="6" w:space="0" w:color="auto"/>
          </w:tcBorders>
          <w:shd w:val="clear" w:color="auto" w:fill="auto"/>
        </w:tcPr>
        <w:p w14:paraId="2DB1060C" w14:textId="77777777" w:rsidR="00AB5FF4" w:rsidRDefault="00AB5FF4" w:rsidP="00ED5F8E">
          <w:pPr>
            <w:pStyle w:val="HeaderEven"/>
          </w:pPr>
        </w:p>
      </w:tc>
    </w:tr>
  </w:tbl>
  <w:p w14:paraId="22ED2E73" w14:textId="77777777" w:rsidR="00AB5FF4" w:rsidRPr="00ED5F8E" w:rsidRDefault="00AB5FF4" w:rsidP="00ED5F8E">
    <w:pPr>
      <w:pStyle w:val="HeaderEnd"/>
    </w:pPr>
  </w:p>
</w:hdr>
</file>

<file path=word/header4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6633"/>
      <w:gridCol w:w="2154"/>
    </w:tblGrid>
    <w:tr w:rsidR="00AB5FF4" w14:paraId="4403F4CF" w14:textId="77777777" w:rsidTr="00ED5F8E">
      <w:trPr>
        <w:trHeight w:val="300"/>
      </w:trPr>
      <w:tc>
        <w:tcPr>
          <w:tcW w:w="6633" w:type="dxa"/>
          <w:tcBorders>
            <w:top w:val="single" w:sz="6" w:space="0" w:color="auto"/>
          </w:tcBorders>
          <w:shd w:val="clear" w:color="auto" w:fill="auto"/>
        </w:tcPr>
        <w:p w14:paraId="41DE666C" w14:textId="77777777" w:rsidR="00AB5FF4" w:rsidRDefault="00AB5FF4" w:rsidP="00ED5F8E">
          <w:pPr>
            <w:pStyle w:val="HeaderOdd"/>
          </w:pPr>
        </w:p>
      </w:tc>
      <w:tc>
        <w:tcPr>
          <w:tcW w:w="2154" w:type="dxa"/>
          <w:tcBorders>
            <w:top w:val="single" w:sz="24" w:space="0" w:color="auto"/>
          </w:tcBorders>
          <w:shd w:val="clear" w:color="auto" w:fill="auto"/>
        </w:tcPr>
        <w:p w14:paraId="0C0C040C" w14:textId="77777777" w:rsidR="00AB5FF4" w:rsidRDefault="00AB5FF4" w:rsidP="00ED5F8E">
          <w:pPr>
            <w:pStyle w:val="HeaderOdd"/>
          </w:pPr>
        </w:p>
      </w:tc>
    </w:tr>
  </w:tbl>
  <w:p w14:paraId="66D388BB" w14:textId="77777777" w:rsidR="00AB5FF4" w:rsidRPr="00ED5F8E" w:rsidRDefault="00AB5FF4" w:rsidP="00ED5F8E">
    <w:pPr>
      <w:pStyle w:val="HeaderEnd"/>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6" w:space="0" w:color="auto"/>
      </w:tblBorders>
      <w:tblLayout w:type="fixed"/>
      <w:tblCellMar>
        <w:left w:w="0" w:type="dxa"/>
        <w:right w:w="0" w:type="dxa"/>
      </w:tblCellMar>
      <w:tblLook w:val="0000" w:firstRow="0" w:lastRow="0" w:firstColumn="0" w:lastColumn="0" w:noHBand="0" w:noVBand="0"/>
    </w:tblPr>
    <w:tblGrid>
      <w:gridCol w:w="6634"/>
      <w:gridCol w:w="2155"/>
    </w:tblGrid>
    <w:tr w:rsidR="00AB5FF4" w14:paraId="5A815332" w14:textId="77777777" w:rsidTr="00D908BB">
      <w:tc>
        <w:tcPr>
          <w:tcW w:w="6634" w:type="dxa"/>
          <w:tcBorders>
            <w:top w:val="single" w:sz="6" w:space="0" w:color="auto"/>
          </w:tcBorders>
        </w:tcPr>
        <w:p w14:paraId="1D09BEA8" w14:textId="77777777" w:rsidR="00AB5FF4" w:rsidRDefault="00AB5FF4" w:rsidP="00D908BB">
          <w:pPr>
            <w:pStyle w:val="HeaderOdd"/>
          </w:pPr>
        </w:p>
      </w:tc>
      <w:tc>
        <w:tcPr>
          <w:tcW w:w="2155" w:type="dxa"/>
          <w:tcBorders>
            <w:top w:val="single" w:sz="24" w:space="0" w:color="auto"/>
          </w:tcBorders>
        </w:tcPr>
        <w:p w14:paraId="19E3FD83" w14:textId="77777777" w:rsidR="00AB5FF4" w:rsidRDefault="00AB5FF4" w:rsidP="00D908BB">
          <w:pPr>
            <w:pStyle w:val="HeaderOdd"/>
          </w:pPr>
        </w:p>
      </w:tc>
    </w:tr>
  </w:tbl>
  <w:p w14:paraId="2E617F61" w14:textId="77777777" w:rsidR="00AB5FF4" w:rsidRPr="005C68FE" w:rsidRDefault="00AB5FF4" w:rsidP="00D908BB">
    <w:pPr>
      <w:pStyle w:val="HeaderEnd"/>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2" w:space="0" w:color="auto"/>
      </w:tblBorders>
      <w:tblLayout w:type="fixed"/>
      <w:tblCellMar>
        <w:left w:w="0" w:type="dxa"/>
        <w:right w:w="0" w:type="dxa"/>
      </w:tblCellMar>
      <w:tblLook w:val="0000" w:firstRow="0" w:lastRow="0" w:firstColumn="0" w:lastColumn="0" w:noHBand="0" w:noVBand="0"/>
    </w:tblPr>
    <w:tblGrid>
      <w:gridCol w:w="2155"/>
      <w:gridCol w:w="6634"/>
    </w:tblGrid>
    <w:tr w:rsidR="00AB5FF4" w14:paraId="726FB444" w14:textId="77777777">
      <w:tc>
        <w:tcPr>
          <w:tcW w:w="2155" w:type="dxa"/>
          <w:tcBorders>
            <w:top w:val="single" w:sz="24" w:space="0" w:color="auto"/>
          </w:tcBorders>
        </w:tcPr>
        <w:p w14:paraId="15F7573D" w14:textId="77777777" w:rsidR="00AB5FF4" w:rsidRDefault="00AB5FF4">
          <w:pPr>
            <w:pStyle w:val="Header"/>
          </w:pPr>
        </w:p>
      </w:tc>
      <w:tc>
        <w:tcPr>
          <w:tcW w:w="6634" w:type="dxa"/>
          <w:tcBorders>
            <w:top w:val="single" w:sz="6" w:space="0" w:color="auto"/>
          </w:tcBorders>
        </w:tcPr>
        <w:p w14:paraId="4CDA6C0B" w14:textId="77777777" w:rsidR="00AB5FF4" w:rsidRDefault="00AB5FF4">
          <w:pPr>
            <w:pStyle w:val="Header"/>
          </w:pPr>
        </w:p>
      </w:tc>
    </w:tr>
  </w:tbl>
  <w:p w14:paraId="42637F7A" w14:textId="77777777" w:rsidR="00AB5FF4" w:rsidRDefault="00AB5FF4">
    <w:pPr>
      <w:pStyle w:val="HeaderEnd"/>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6" w:space="0" w:color="auto"/>
      </w:tblBorders>
      <w:tblLayout w:type="fixed"/>
      <w:tblCellMar>
        <w:left w:w="0" w:type="dxa"/>
        <w:right w:w="0" w:type="dxa"/>
      </w:tblCellMar>
      <w:tblLook w:val="0000" w:firstRow="0" w:lastRow="0" w:firstColumn="0" w:lastColumn="0" w:noHBand="0" w:noVBand="0"/>
    </w:tblPr>
    <w:tblGrid>
      <w:gridCol w:w="6634"/>
      <w:gridCol w:w="2155"/>
    </w:tblGrid>
    <w:tr w:rsidR="00AB5FF4" w14:paraId="5125ECC6" w14:textId="77777777">
      <w:tc>
        <w:tcPr>
          <w:tcW w:w="6634" w:type="dxa"/>
          <w:tcBorders>
            <w:top w:val="single" w:sz="6" w:space="0" w:color="auto"/>
          </w:tcBorders>
        </w:tcPr>
        <w:p w14:paraId="6964522B" w14:textId="77777777" w:rsidR="00AB5FF4" w:rsidRDefault="00AB5FF4" w:rsidP="00D908BB">
          <w:pPr>
            <w:pStyle w:val="HeaderOdd"/>
          </w:pPr>
        </w:p>
      </w:tc>
      <w:tc>
        <w:tcPr>
          <w:tcW w:w="2155" w:type="dxa"/>
          <w:tcBorders>
            <w:top w:val="single" w:sz="24" w:space="0" w:color="auto"/>
          </w:tcBorders>
        </w:tcPr>
        <w:p w14:paraId="48B13408" w14:textId="77777777" w:rsidR="00AB5FF4" w:rsidRDefault="00AB5FF4" w:rsidP="00D908BB">
          <w:pPr>
            <w:pStyle w:val="HeaderOdd"/>
          </w:pPr>
        </w:p>
      </w:tc>
    </w:tr>
  </w:tbl>
  <w:p w14:paraId="36F947EA" w14:textId="77777777" w:rsidR="00AB5FF4" w:rsidRDefault="00AB5FF4" w:rsidP="00D908BB">
    <w:pPr>
      <w:pStyle w:val="HeaderEnd"/>
    </w:pPr>
  </w:p>
  <w:p w14:paraId="1448A9A3" w14:textId="77777777" w:rsidR="00AB5FF4" w:rsidRPr="00D01645" w:rsidRDefault="00AB5FF4" w:rsidP="00D908BB">
    <w:pPr>
      <w:pStyle w:val="HeaderEnd"/>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2" w:space="0" w:color="auto"/>
      </w:tblBorders>
      <w:tblLayout w:type="fixed"/>
      <w:tblCellMar>
        <w:left w:w="0" w:type="dxa"/>
        <w:right w:w="0" w:type="dxa"/>
      </w:tblCellMar>
      <w:tblLook w:val="0000" w:firstRow="0" w:lastRow="0" w:firstColumn="0" w:lastColumn="0" w:noHBand="0" w:noVBand="0"/>
    </w:tblPr>
    <w:tblGrid>
      <w:gridCol w:w="2155"/>
      <w:gridCol w:w="6634"/>
    </w:tblGrid>
    <w:tr w:rsidR="00AB5FF4" w14:paraId="23DFA82E" w14:textId="77777777">
      <w:tc>
        <w:tcPr>
          <w:tcW w:w="2155" w:type="dxa"/>
          <w:tcBorders>
            <w:top w:val="single" w:sz="24" w:space="0" w:color="auto"/>
          </w:tcBorders>
        </w:tcPr>
        <w:p w14:paraId="5DF42708" w14:textId="77777777" w:rsidR="00AB5FF4" w:rsidRDefault="00AB5FF4">
          <w:pPr>
            <w:pStyle w:val="Header"/>
          </w:pPr>
        </w:p>
      </w:tc>
      <w:tc>
        <w:tcPr>
          <w:tcW w:w="6634" w:type="dxa"/>
          <w:tcBorders>
            <w:top w:val="single" w:sz="6" w:space="0" w:color="auto"/>
          </w:tcBorders>
        </w:tcPr>
        <w:p w14:paraId="7A8A39FD" w14:textId="77777777" w:rsidR="00AB5FF4" w:rsidRDefault="00AB5FF4">
          <w:pPr>
            <w:pStyle w:val="Header"/>
          </w:pPr>
        </w:p>
      </w:tc>
    </w:tr>
  </w:tbl>
  <w:p w14:paraId="5643BD8F" w14:textId="77777777" w:rsidR="00AB5FF4" w:rsidRDefault="00AB5FF4">
    <w:pPr>
      <w:pStyle w:val="HeaderEnd"/>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6" w:space="0" w:color="auto"/>
      </w:tblBorders>
      <w:tblLayout w:type="fixed"/>
      <w:tblCellMar>
        <w:left w:w="0" w:type="dxa"/>
        <w:right w:w="0" w:type="dxa"/>
      </w:tblCellMar>
      <w:tblLook w:val="0000" w:firstRow="0" w:lastRow="0" w:firstColumn="0" w:lastColumn="0" w:noHBand="0" w:noVBand="0"/>
    </w:tblPr>
    <w:tblGrid>
      <w:gridCol w:w="6634"/>
      <w:gridCol w:w="2155"/>
    </w:tblGrid>
    <w:tr w:rsidR="00AB5FF4" w14:paraId="074A0E68" w14:textId="77777777" w:rsidTr="00D908BB">
      <w:tc>
        <w:tcPr>
          <w:tcW w:w="6634" w:type="dxa"/>
          <w:tcBorders>
            <w:top w:val="single" w:sz="6" w:space="0" w:color="auto"/>
          </w:tcBorders>
        </w:tcPr>
        <w:p w14:paraId="4DD2E7B3" w14:textId="77777777" w:rsidR="00AB5FF4" w:rsidRDefault="00AB5FF4" w:rsidP="00D908BB">
          <w:pPr>
            <w:pStyle w:val="HeaderOdd"/>
          </w:pPr>
        </w:p>
      </w:tc>
      <w:tc>
        <w:tcPr>
          <w:tcW w:w="2155" w:type="dxa"/>
          <w:tcBorders>
            <w:top w:val="single" w:sz="24" w:space="0" w:color="auto"/>
          </w:tcBorders>
        </w:tcPr>
        <w:p w14:paraId="2F0FAC19" w14:textId="77777777" w:rsidR="00AB5FF4" w:rsidRDefault="00AB5FF4" w:rsidP="00D908BB">
          <w:pPr>
            <w:pStyle w:val="HeaderOdd"/>
          </w:pPr>
        </w:p>
      </w:tc>
    </w:tr>
  </w:tbl>
  <w:p w14:paraId="3F175EA8" w14:textId="77777777" w:rsidR="00AB5FF4" w:rsidRPr="005C68FE" w:rsidRDefault="00AB5FF4" w:rsidP="00D908BB">
    <w:pPr>
      <w:pStyle w:val="HeaderEnd"/>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2"/>
    <w:multiLevelType w:val="singleLevel"/>
    <w:tmpl w:val="695EB052"/>
    <w:lvl w:ilvl="0">
      <w:start w:val="1"/>
      <w:numFmt w:val="bullet"/>
      <w:lvlText w:val=""/>
      <w:lvlJc w:val="left"/>
      <w:pPr>
        <w:tabs>
          <w:tab w:val="num" w:pos="926"/>
        </w:tabs>
        <w:ind w:left="926" w:hanging="360"/>
      </w:pPr>
      <w:rPr>
        <w:rFonts w:ascii="Symbol" w:hAnsi="Symbol" w:hint="default"/>
      </w:rPr>
    </w:lvl>
  </w:abstractNum>
  <w:abstractNum w:abstractNumId="1" w15:restartNumberingAfterBreak="0">
    <w:nsid w:val="FFFFFFFE"/>
    <w:multiLevelType w:val="singleLevel"/>
    <w:tmpl w:val="FFFFFFFF"/>
    <w:lvl w:ilvl="0">
      <w:numFmt w:val="decimal"/>
      <w:lvlText w:val="*"/>
      <w:lvlJc w:val="left"/>
    </w:lvl>
  </w:abstractNum>
  <w:abstractNum w:abstractNumId="2" w15:restartNumberingAfterBreak="0">
    <w:nsid w:val="02D84BB9"/>
    <w:multiLevelType w:val="hybridMultilevel"/>
    <w:tmpl w:val="5F24570C"/>
    <w:lvl w:ilvl="0" w:tplc="6C209310">
      <w:start w:val="1"/>
      <w:numFmt w:val="bullet"/>
      <w:pStyle w:val="Jurisdictioncommentslistbullet"/>
      <w:lvlText w:val=""/>
      <w:lvlJc w:val="left"/>
      <w:pPr>
        <w:tabs>
          <w:tab w:val="num" w:pos="318"/>
        </w:tabs>
        <w:ind w:left="318" w:hanging="318"/>
      </w:pPr>
      <w:rPr>
        <w:rFonts w:ascii="Symbol" w:hAnsi="Symbol" w:hint="default"/>
        <w:sz w:val="20"/>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47A7C39"/>
    <w:multiLevelType w:val="singleLevel"/>
    <w:tmpl w:val="4438961C"/>
    <w:lvl w:ilvl="0">
      <w:numFmt w:val="bullet"/>
      <w:pStyle w:val="ListBullet2"/>
      <w:lvlText w:val="–"/>
      <w:lvlJc w:val="left"/>
      <w:pPr>
        <w:tabs>
          <w:tab w:val="num" w:pos="680"/>
        </w:tabs>
        <w:ind w:left="680" w:hanging="340"/>
      </w:pPr>
      <w:rPr>
        <w:rFonts w:ascii="Times New Roman" w:hAnsi="Times New Roman" w:cs="Times New Roman" w:hint="default"/>
      </w:rPr>
    </w:lvl>
  </w:abstractNum>
  <w:abstractNum w:abstractNumId="4" w15:restartNumberingAfterBreak="0">
    <w:nsid w:val="06214B87"/>
    <w:multiLevelType w:val="singleLevel"/>
    <w:tmpl w:val="AB185BC4"/>
    <w:lvl w:ilvl="0">
      <w:numFmt w:val="bullet"/>
      <w:pStyle w:val="BoxListBullet2"/>
      <w:lvlText w:val="–"/>
      <w:lvlJc w:val="left"/>
      <w:pPr>
        <w:tabs>
          <w:tab w:val="num" w:pos="567"/>
        </w:tabs>
        <w:ind w:left="567" w:hanging="283"/>
      </w:pPr>
      <w:rPr>
        <w:rFonts w:ascii="Times New Roman" w:hAnsi="Times New Roman" w:cs="Times New Roman" w:hint="default"/>
      </w:rPr>
    </w:lvl>
  </w:abstractNum>
  <w:abstractNum w:abstractNumId="5" w15:restartNumberingAfterBreak="0">
    <w:nsid w:val="0E116344"/>
    <w:multiLevelType w:val="multilevel"/>
    <w:tmpl w:val="3B188B36"/>
    <w:lvl w:ilvl="0">
      <w:start w:val="1"/>
      <w:numFmt w:val="decimal"/>
      <w:pStyle w:val="BoxListNumber"/>
      <w:lvlText w:val="%1."/>
      <w:lvlJc w:val="left"/>
      <w:pPr>
        <w:tabs>
          <w:tab w:val="num" w:pos="284"/>
        </w:tabs>
        <w:ind w:left="284" w:hanging="284"/>
      </w:pPr>
      <w:rPr>
        <w:rFonts w:hint="default"/>
      </w:rPr>
    </w:lvl>
    <w:lvl w:ilvl="1">
      <w:start w:val="1"/>
      <w:numFmt w:val="lowerLetter"/>
      <w:pStyle w:val="BoxListNumber2"/>
      <w:lvlText w:val="(%2)"/>
      <w:lvlJc w:val="left"/>
      <w:pPr>
        <w:tabs>
          <w:tab w:val="num" w:pos="680"/>
        </w:tabs>
        <w:ind w:left="680" w:hanging="396"/>
      </w:pPr>
      <w:rPr>
        <w:rFonts w:hint="default"/>
      </w:rPr>
    </w:lvl>
    <w:lvl w:ilvl="2">
      <w:start w:val="1"/>
      <w:numFmt w:val="lowerRoman"/>
      <w:lvlText w:val="%3)"/>
      <w:lvlJc w:val="left"/>
      <w:pPr>
        <w:tabs>
          <w:tab w:val="num" w:pos="1304"/>
        </w:tabs>
        <w:ind w:left="1304" w:hanging="51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6" w15:restartNumberingAfterBreak="0">
    <w:nsid w:val="0ED95F65"/>
    <w:multiLevelType w:val="multilevel"/>
    <w:tmpl w:val="C444122C"/>
    <w:lvl w:ilvl="0">
      <w:start w:val="1"/>
      <w:numFmt w:val="decimal"/>
      <w:pStyle w:val="ListNumber"/>
      <w:lvlText w:val="%1."/>
      <w:lvlJc w:val="left"/>
      <w:pPr>
        <w:tabs>
          <w:tab w:val="num" w:pos="340"/>
        </w:tabs>
        <w:ind w:left="340" w:hanging="340"/>
      </w:pPr>
      <w:rPr>
        <w:rFonts w:hint="default"/>
      </w:rPr>
    </w:lvl>
    <w:lvl w:ilvl="1">
      <w:start w:val="1"/>
      <w:numFmt w:val="lowerLetter"/>
      <w:pStyle w:val="ListNumber2"/>
      <w:lvlText w:val="(%2)"/>
      <w:lvlJc w:val="left"/>
      <w:pPr>
        <w:tabs>
          <w:tab w:val="num" w:pos="794"/>
        </w:tabs>
        <w:ind w:left="794" w:hanging="454"/>
      </w:pPr>
      <w:rPr>
        <w:rFonts w:hint="default"/>
      </w:rPr>
    </w:lvl>
    <w:lvl w:ilvl="2">
      <w:start w:val="1"/>
      <w:numFmt w:val="lowerRoman"/>
      <w:pStyle w:val="ListNumber3"/>
      <w:lvlText w:val="(%3)"/>
      <w:lvlJc w:val="left"/>
      <w:pPr>
        <w:tabs>
          <w:tab w:val="num" w:pos="1304"/>
        </w:tabs>
        <w:ind w:left="1304" w:hanging="51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7" w15:restartNumberingAfterBreak="0">
    <w:nsid w:val="11CE45D8"/>
    <w:multiLevelType w:val="singleLevel"/>
    <w:tmpl w:val="650622E4"/>
    <w:lvl w:ilvl="0">
      <w:numFmt w:val="bullet"/>
      <w:pStyle w:val="SideNoteBullet"/>
      <w:lvlText w:val="–"/>
      <w:lvlJc w:val="left"/>
      <w:pPr>
        <w:tabs>
          <w:tab w:val="num" w:pos="360"/>
        </w:tabs>
        <w:ind w:left="227" w:hanging="227"/>
      </w:pPr>
      <w:rPr>
        <w:rFonts w:ascii="Times New Roman" w:hAnsi="Times New Roman" w:hint="default"/>
      </w:rPr>
    </w:lvl>
  </w:abstractNum>
  <w:abstractNum w:abstractNumId="8" w15:restartNumberingAfterBreak="0">
    <w:nsid w:val="1452415F"/>
    <w:multiLevelType w:val="hybridMultilevel"/>
    <w:tmpl w:val="11042038"/>
    <w:lvl w:ilvl="0" w:tplc="CC683DAA">
      <w:start w:val="1"/>
      <w:numFmt w:val="bullet"/>
      <w:pStyle w:val="KeyPointsListBullet2"/>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9" w15:restartNumberingAfterBreak="0">
    <w:nsid w:val="19B208DA"/>
    <w:multiLevelType w:val="hybridMultilevel"/>
    <w:tmpl w:val="679408B4"/>
    <w:lvl w:ilvl="0" w:tplc="0C090019">
      <w:start w:val="1"/>
      <w:numFmt w:val="lowerLetter"/>
      <w:lvlText w:val="%1."/>
      <w:lvlJc w:val="left"/>
      <w:pPr>
        <w:ind w:left="720" w:hanging="360"/>
      </w:pPr>
      <w:rPr>
        <w:rFonts w:hint="default"/>
        <w:sz w:val="2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23FF358D"/>
    <w:multiLevelType w:val="singleLevel"/>
    <w:tmpl w:val="4146A198"/>
    <w:lvl w:ilvl="0">
      <w:start w:val="1"/>
      <w:numFmt w:val="bullet"/>
      <w:pStyle w:val="RecBBullet"/>
      <w:lvlText w:val=""/>
      <w:lvlJc w:val="left"/>
      <w:pPr>
        <w:tabs>
          <w:tab w:val="num" w:pos="340"/>
        </w:tabs>
        <w:ind w:left="340" w:hanging="340"/>
      </w:pPr>
      <w:rPr>
        <w:rFonts w:ascii="Symbol" w:hAnsi="Symbol" w:hint="default"/>
        <w:b w:val="0"/>
        <w:i w:val="0"/>
        <w:sz w:val="18"/>
      </w:rPr>
    </w:lvl>
  </w:abstractNum>
  <w:abstractNum w:abstractNumId="11" w15:restartNumberingAfterBreak="0">
    <w:nsid w:val="2AA70486"/>
    <w:multiLevelType w:val="hybridMultilevel"/>
    <w:tmpl w:val="11ECE790"/>
    <w:lvl w:ilvl="0" w:tplc="0C090015">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2B466A13"/>
    <w:multiLevelType w:val="hybridMultilevel"/>
    <w:tmpl w:val="3E0CC5BA"/>
    <w:lvl w:ilvl="0" w:tplc="2B829644">
      <w:numFmt w:val="bullet"/>
      <w:pStyle w:val="BoxQuoteBullet"/>
      <w:lvlText w:val=""/>
      <w:lvlJc w:val="left"/>
      <w:pPr>
        <w:ind w:left="1004" w:hanging="360"/>
      </w:pPr>
      <w:rPr>
        <w:rFonts w:ascii="Symbol" w:hAnsi="Symbol" w:hint="default"/>
        <w:sz w:val="18"/>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13" w15:restartNumberingAfterBreak="0">
    <w:nsid w:val="2D9E4579"/>
    <w:multiLevelType w:val="hybridMultilevel"/>
    <w:tmpl w:val="0AAA6E3C"/>
    <w:lvl w:ilvl="0" w:tplc="0C090001">
      <w:start w:val="1"/>
      <w:numFmt w:val="bullet"/>
      <w:lvlText w:val=""/>
      <w:lvlJc w:val="left"/>
      <w:pPr>
        <w:ind w:left="726" w:hanging="360"/>
      </w:pPr>
      <w:rPr>
        <w:rFonts w:ascii="Symbol" w:hAnsi="Symbol" w:hint="default"/>
      </w:rPr>
    </w:lvl>
    <w:lvl w:ilvl="1" w:tplc="0C090003" w:tentative="1">
      <w:start w:val="1"/>
      <w:numFmt w:val="bullet"/>
      <w:lvlText w:val="o"/>
      <w:lvlJc w:val="left"/>
      <w:pPr>
        <w:ind w:left="1446" w:hanging="360"/>
      </w:pPr>
      <w:rPr>
        <w:rFonts w:ascii="Courier New" w:hAnsi="Courier New" w:cs="Courier New" w:hint="default"/>
      </w:rPr>
    </w:lvl>
    <w:lvl w:ilvl="2" w:tplc="0C090005" w:tentative="1">
      <w:start w:val="1"/>
      <w:numFmt w:val="bullet"/>
      <w:lvlText w:val=""/>
      <w:lvlJc w:val="left"/>
      <w:pPr>
        <w:ind w:left="2166" w:hanging="360"/>
      </w:pPr>
      <w:rPr>
        <w:rFonts w:ascii="Wingdings" w:hAnsi="Wingdings" w:hint="default"/>
      </w:rPr>
    </w:lvl>
    <w:lvl w:ilvl="3" w:tplc="0C090001" w:tentative="1">
      <w:start w:val="1"/>
      <w:numFmt w:val="bullet"/>
      <w:lvlText w:val=""/>
      <w:lvlJc w:val="left"/>
      <w:pPr>
        <w:ind w:left="2886" w:hanging="360"/>
      </w:pPr>
      <w:rPr>
        <w:rFonts w:ascii="Symbol" w:hAnsi="Symbol" w:hint="default"/>
      </w:rPr>
    </w:lvl>
    <w:lvl w:ilvl="4" w:tplc="0C090003" w:tentative="1">
      <w:start w:val="1"/>
      <w:numFmt w:val="bullet"/>
      <w:lvlText w:val="o"/>
      <w:lvlJc w:val="left"/>
      <w:pPr>
        <w:ind w:left="3606" w:hanging="360"/>
      </w:pPr>
      <w:rPr>
        <w:rFonts w:ascii="Courier New" w:hAnsi="Courier New" w:cs="Courier New" w:hint="default"/>
      </w:rPr>
    </w:lvl>
    <w:lvl w:ilvl="5" w:tplc="0C090005" w:tentative="1">
      <w:start w:val="1"/>
      <w:numFmt w:val="bullet"/>
      <w:lvlText w:val=""/>
      <w:lvlJc w:val="left"/>
      <w:pPr>
        <w:ind w:left="4326" w:hanging="360"/>
      </w:pPr>
      <w:rPr>
        <w:rFonts w:ascii="Wingdings" w:hAnsi="Wingdings" w:hint="default"/>
      </w:rPr>
    </w:lvl>
    <w:lvl w:ilvl="6" w:tplc="0C090001" w:tentative="1">
      <w:start w:val="1"/>
      <w:numFmt w:val="bullet"/>
      <w:lvlText w:val=""/>
      <w:lvlJc w:val="left"/>
      <w:pPr>
        <w:ind w:left="5046" w:hanging="360"/>
      </w:pPr>
      <w:rPr>
        <w:rFonts w:ascii="Symbol" w:hAnsi="Symbol" w:hint="default"/>
      </w:rPr>
    </w:lvl>
    <w:lvl w:ilvl="7" w:tplc="0C090003" w:tentative="1">
      <w:start w:val="1"/>
      <w:numFmt w:val="bullet"/>
      <w:lvlText w:val="o"/>
      <w:lvlJc w:val="left"/>
      <w:pPr>
        <w:ind w:left="5766" w:hanging="360"/>
      </w:pPr>
      <w:rPr>
        <w:rFonts w:ascii="Courier New" w:hAnsi="Courier New" w:cs="Courier New" w:hint="default"/>
      </w:rPr>
    </w:lvl>
    <w:lvl w:ilvl="8" w:tplc="0C090005" w:tentative="1">
      <w:start w:val="1"/>
      <w:numFmt w:val="bullet"/>
      <w:lvlText w:val=""/>
      <w:lvlJc w:val="left"/>
      <w:pPr>
        <w:ind w:left="6486" w:hanging="360"/>
      </w:pPr>
      <w:rPr>
        <w:rFonts w:ascii="Wingdings" w:hAnsi="Wingdings" w:hint="default"/>
      </w:rPr>
    </w:lvl>
  </w:abstractNum>
  <w:abstractNum w:abstractNumId="14" w15:restartNumberingAfterBreak="0">
    <w:nsid w:val="30E90CE4"/>
    <w:multiLevelType w:val="singleLevel"/>
    <w:tmpl w:val="52F61D9A"/>
    <w:lvl w:ilvl="0">
      <w:start w:val="1"/>
      <w:numFmt w:val="bullet"/>
      <w:pStyle w:val="BoxListBullet"/>
      <w:lvlText w:val=""/>
      <w:lvlJc w:val="left"/>
      <w:pPr>
        <w:tabs>
          <w:tab w:val="num" w:pos="284"/>
        </w:tabs>
        <w:ind w:left="284" w:hanging="284"/>
      </w:pPr>
      <w:rPr>
        <w:rFonts w:ascii="Symbol" w:hAnsi="Symbol" w:hint="default"/>
        <w:sz w:val="18"/>
      </w:rPr>
    </w:lvl>
  </w:abstractNum>
  <w:abstractNum w:abstractNumId="15" w15:restartNumberingAfterBreak="0">
    <w:nsid w:val="3A981986"/>
    <w:multiLevelType w:val="hybridMultilevel"/>
    <w:tmpl w:val="D3B20142"/>
    <w:lvl w:ilvl="0" w:tplc="C666E604">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3C292943"/>
    <w:multiLevelType w:val="hybridMultilevel"/>
    <w:tmpl w:val="77B60932"/>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3CEC737D"/>
    <w:multiLevelType w:val="multilevel"/>
    <w:tmpl w:val="C9AC46C0"/>
    <w:lvl w:ilvl="0">
      <w:start w:val="1"/>
      <w:numFmt w:val="decimal"/>
      <w:lvlText w:val="%1"/>
      <w:lvlJc w:val="left"/>
      <w:pPr>
        <w:ind w:left="912" w:hanging="912"/>
      </w:pPr>
      <w:rPr>
        <w:rFonts w:hint="default"/>
      </w:rPr>
    </w:lvl>
    <w:lvl w:ilvl="1">
      <w:start w:val="1"/>
      <w:numFmt w:val="decimal"/>
      <w:lvlText w:val="%1.%2"/>
      <w:lvlJc w:val="left"/>
      <w:pPr>
        <w:ind w:left="912" w:hanging="912"/>
      </w:pPr>
      <w:rPr>
        <w:rFonts w:hint="default"/>
      </w:rPr>
    </w:lvl>
    <w:lvl w:ilvl="2">
      <w:start w:val="1"/>
      <w:numFmt w:val="decimal"/>
      <w:lvlText w:val="%1.%2.%3"/>
      <w:lvlJc w:val="left"/>
      <w:pPr>
        <w:ind w:left="912" w:hanging="912"/>
      </w:pPr>
      <w:rPr>
        <w:rFonts w:hint="default"/>
      </w:rPr>
    </w:lvl>
    <w:lvl w:ilvl="3">
      <w:start w:val="1"/>
      <w:numFmt w:val="decimal"/>
      <w:lvlText w:val="%1.%2.%3.%4"/>
      <w:lvlJc w:val="left"/>
      <w:pPr>
        <w:ind w:left="912" w:hanging="912"/>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3F8643F3"/>
    <w:multiLevelType w:val="hybridMultilevel"/>
    <w:tmpl w:val="519E8C7E"/>
    <w:lvl w:ilvl="0" w:tplc="0C090019">
      <w:start w:val="1"/>
      <w:numFmt w:val="lowerLetter"/>
      <w:lvlText w:val="%1."/>
      <w:lvlJc w:val="left"/>
      <w:pPr>
        <w:ind w:left="720" w:hanging="360"/>
      </w:pPr>
      <w:rPr>
        <w:rFonts w:hint="default"/>
        <w:sz w:val="2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42241DF5"/>
    <w:multiLevelType w:val="hybridMultilevel"/>
    <w:tmpl w:val="4AA4DD0A"/>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47320713"/>
    <w:multiLevelType w:val="hybridMultilevel"/>
    <w:tmpl w:val="1C0A3094"/>
    <w:lvl w:ilvl="0" w:tplc="0C090001">
      <w:start w:val="1"/>
      <w:numFmt w:val="bullet"/>
      <w:lvlText w:val=""/>
      <w:lvlJc w:val="left"/>
      <w:pPr>
        <w:ind w:left="726" w:hanging="360"/>
      </w:pPr>
      <w:rPr>
        <w:rFonts w:ascii="Symbol" w:hAnsi="Symbol" w:hint="default"/>
      </w:rPr>
    </w:lvl>
    <w:lvl w:ilvl="1" w:tplc="0C090003">
      <w:start w:val="1"/>
      <w:numFmt w:val="bullet"/>
      <w:lvlText w:val="o"/>
      <w:lvlJc w:val="left"/>
      <w:pPr>
        <w:ind w:left="1446" w:hanging="360"/>
      </w:pPr>
      <w:rPr>
        <w:rFonts w:ascii="Courier New" w:hAnsi="Courier New" w:cs="Courier New" w:hint="default"/>
      </w:rPr>
    </w:lvl>
    <w:lvl w:ilvl="2" w:tplc="0C090005">
      <w:start w:val="1"/>
      <w:numFmt w:val="bullet"/>
      <w:lvlText w:val=""/>
      <w:lvlJc w:val="left"/>
      <w:pPr>
        <w:ind w:left="2166" w:hanging="360"/>
      </w:pPr>
      <w:rPr>
        <w:rFonts w:ascii="Wingdings" w:hAnsi="Wingdings" w:hint="default"/>
      </w:rPr>
    </w:lvl>
    <w:lvl w:ilvl="3" w:tplc="0C090001">
      <w:start w:val="1"/>
      <w:numFmt w:val="bullet"/>
      <w:lvlText w:val=""/>
      <w:lvlJc w:val="left"/>
      <w:pPr>
        <w:ind w:left="2886" w:hanging="360"/>
      </w:pPr>
      <w:rPr>
        <w:rFonts w:ascii="Symbol" w:hAnsi="Symbol" w:hint="default"/>
      </w:rPr>
    </w:lvl>
    <w:lvl w:ilvl="4" w:tplc="0C090003">
      <w:start w:val="1"/>
      <w:numFmt w:val="bullet"/>
      <w:lvlText w:val="o"/>
      <w:lvlJc w:val="left"/>
      <w:pPr>
        <w:ind w:left="3606" w:hanging="360"/>
      </w:pPr>
      <w:rPr>
        <w:rFonts w:ascii="Courier New" w:hAnsi="Courier New" w:cs="Courier New" w:hint="default"/>
      </w:rPr>
    </w:lvl>
    <w:lvl w:ilvl="5" w:tplc="0C090005">
      <w:start w:val="1"/>
      <w:numFmt w:val="bullet"/>
      <w:lvlText w:val=""/>
      <w:lvlJc w:val="left"/>
      <w:pPr>
        <w:ind w:left="4326" w:hanging="360"/>
      </w:pPr>
      <w:rPr>
        <w:rFonts w:ascii="Wingdings" w:hAnsi="Wingdings" w:hint="default"/>
      </w:rPr>
    </w:lvl>
    <w:lvl w:ilvl="6" w:tplc="0C090001">
      <w:start w:val="1"/>
      <w:numFmt w:val="bullet"/>
      <w:lvlText w:val=""/>
      <w:lvlJc w:val="left"/>
      <w:pPr>
        <w:ind w:left="5046" w:hanging="360"/>
      </w:pPr>
      <w:rPr>
        <w:rFonts w:ascii="Symbol" w:hAnsi="Symbol" w:hint="default"/>
      </w:rPr>
    </w:lvl>
    <w:lvl w:ilvl="7" w:tplc="0C090003">
      <w:start w:val="1"/>
      <w:numFmt w:val="bullet"/>
      <w:lvlText w:val="o"/>
      <w:lvlJc w:val="left"/>
      <w:pPr>
        <w:ind w:left="5766" w:hanging="360"/>
      </w:pPr>
      <w:rPr>
        <w:rFonts w:ascii="Courier New" w:hAnsi="Courier New" w:cs="Courier New" w:hint="default"/>
      </w:rPr>
    </w:lvl>
    <w:lvl w:ilvl="8" w:tplc="0C090005">
      <w:start w:val="1"/>
      <w:numFmt w:val="bullet"/>
      <w:lvlText w:val=""/>
      <w:lvlJc w:val="left"/>
      <w:pPr>
        <w:ind w:left="6486" w:hanging="360"/>
      </w:pPr>
      <w:rPr>
        <w:rFonts w:ascii="Wingdings" w:hAnsi="Wingdings" w:hint="default"/>
      </w:rPr>
    </w:lvl>
  </w:abstractNum>
  <w:abstractNum w:abstractNumId="21" w15:restartNumberingAfterBreak="0">
    <w:nsid w:val="4C2B5347"/>
    <w:multiLevelType w:val="hybridMultilevel"/>
    <w:tmpl w:val="8B002072"/>
    <w:lvl w:ilvl="0" w:tplc="720CA4D2">
      <w:start w:val="1"/>
      <w:numFmt w:val="bullet"/>
      <w:pStyle w:val="InformationRequestBullet"/>
      <w:lvlText w:val=""/>
      <w:lvlJc w:val="left"/>
      <w:pPr>
        <w:ind w:left="360" w:hanging="360"/>
      </w:pPr>
      <w:rPr>
        <w:rFonts w:ascii="Symbol" w:hAnsi="Symbol" w:hint="default"/>
        <w:sz w:val="1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54382D6E"/>
    <w:multiLevelType w:val="singleLevel"/>
    <w:tmpl w:val="315ABD1E"/>
    <w:lvl w:ilvl="0">
      <w:numFmt w:val="bullet"/>
      <w:pStyle w:val="ListBullet"/>
      <w:lvlText w:val=""/>
      <w:lvlJc w:val="left"/>
      <w:pPr>
        <w:tabs>
          <w:tab w:val="num" w:pos="340"/>
        </w:tabs>
        <w:ind w:left="340" w:hanging="340"/>
      </w:pPr>
      <w:rPr>
        <w:rFonts w:ascii="Symbol" w:hAnsi="Symbol" w:hint="default"/>
        <w:sz w:val="18"/>
      </w:rPr>
    </w:lvl>
  </w:abstractNum>
  <w:abstractNum w:abstractNumId="23" w15:restartNumberingAfterBreak="0">
    <w:nsid w:val="543E1FD6"/>
    <w:multiLevelType w:val="singleLevel"/>
    <w:tmpl w:val="039AA380"/>
    <w:lvl w:ilvl="0">
      <w:start w:val="1"/>
      <w:numFmt w:val="bullet"/>
      <w:pStyle w:val="TableBullet"/>
      <w:lvlText w:val=""/>
      <w:lvlJc w:val="left"/>
      <w:pPr>
        <w:tabs>
          <w:tab w:val="num" w:pos="170"/>
        </w:tabs>
        <w:ind w:left="170" w:hanging="170"/>
      </w:pPr>
      <w:rPr>
        <w:rFonts w:ascii="Symbol" w:hAnsi="Symbol" w:hint="default"/>
        <w:b w:val="0"/>
        <w:i w:val="0"/>
        <w:sz w:val="18"/>
      </w:rPr>
    </w:lvl>
  </w:abstractNum>
  <w:abstractNum w:abstractNumId="24" w15:restartNumberingAfterBreak="0">
    <w:nsid w:val="5489521F"/>
    <w:multiLevelType w:val="hybridMultilevel"/>
    <w:tmpl w:val="94D40C0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55B11EF5"/>
    <w:multiLevelType w:val="hybridMultilevel"/>
    <w:tmpl w:val="4D807E36"/>
    <w:lvl w:ilvl="0" w:tplc="0C090019">
      <w:start w:val="1"/>
      <w:numFmt w:val="lowerLetter"/>
      <w:lvlText w:val="%1."/>
      <w:lvlJc w:val="left"/>
      <w:pPr>
        <w:ind w:left="720" w:hanging="360"/>
      </w:pPr>
      <w:rPr>
        <w:rFonts w:hint="default"/>
        <w:sz w:val="2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56107838"/>
    <w:multiLevelType w:val="singleLevel"/>
    <w:tmpl w:val="775A3F3A"/>
    <w:lvl w:ilvl="0">
      <w:start w:val="1"/>
      <w:numFmt w:val="bullet"/>
      <w:pStyle w:val="QuoteBullet"/>
      <w:lvlText w:val=""/>
      <w:lvlJc w:val="left"/>
      <w:pPr>
        <w:tabs>
          <w:tab w:val="num" w:pos="680"/>
        </w:tabs>
        <w:ind w:left="680" w:hanging="340"/>
      </w:pPr>
      <w:rPr>
        <w:rFonts w:ascii="Symbol" w:hAnsi="Symbol" w:hint="default"/>
        <w:sz w:val="18"/>
      </w:rPr>
    </w:lvl>
  </w:abstractNum>
  <w:abstractNum w:abstractNumId="27" w15:restartNumberingAfterBreak="0">
    <w:nsid w:val="592D6D4E"/>
    <w:multiLevelType w:val="hybridMultilevel"/>
    <w:tmpl w:val="0C44FF7A"/>
    <w:lvl w:ilvl="0" w:tplc="B4385E08">
      <w:start w:val="1"/>
      <w:numFmt w:val="bullet"/>
      <w:pStyle w:val="BoxListBullet3"/>
      <w:lvlText w:val=""/>
      <w:lvlJc w:val="left"/>
      <w:pPr>
        <w:ind w:left="1287" w:hanging="360"/>
      </w:pPr>
      <w:rPr>
        <w:rFonts w:ascii="MT Extra" w:hAnsi="MT Extra" w:hint="default"/>
        <w:b w:val="0"/>
        <w:i w:val="0"/>
        <w:sz w:val="16"/>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28" w15:restartNumberingAfterBreak="0">
    <w:nsid w:val="60A27097"/>
    <w:multiLevelType w:val="hybridMultilevel"/>
    <w:tmpl w:val="39D64E4A"/>
    <w:lvl w:ilvl="0" w:tplc="FEF6E6BE">
      <w:start w:val="1"/>
      <w:numFmt w:val="bullet"/>
      <w:pStyle w:val="KeyPointsListBullet"/>
      <w:lvlText w:val=""/>
      <w:lvlJc w:val="left"/>
      <w:pPr>
        <w:ind w:left="720" w:hanging="360"/>
      </w:pPr>
      <w:rPr>
        <w:rFonts w:ascii="Symbol" w:hAnsi="Symbol" w:hint="default"/>
        <w:sz w:val="1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643516F3"/>
    <w:multiLevelType w:val="singleLevel"/>
    <w:tmpl w:val="C05AE1DC"/>
    <w:lvl w:ilvl="0">
      <w:start w:val="1"/>
      <w:numFmt w:val="bullet"/>
      <w:pStyle w:val="ListBullet3"/>
      <w:lvlText w:val=""/>
      <w:lvlJc w:val="left"/>
      <w:pPr>
        <w:tabs>
          <w:tab w:val="num" w:pos="1021"/>
        </w:tabs>
        <w:ind w:left="1021" w:hanging="341"/>
      </w:pPr>
      <w:rPr>
        <w:rFonts w:ascii="MT Extra" w:hAnsi="MT Extra" w:hint="default"/>
        <w:b w:val="0"/>
        <w:i w:val="0"/>
        <w:sz w:val="16"/>
      </w:rPr>
    </w:lvl>
  </w:abstractNum>
  <w:abstractNum w:abstractNumId="30" w15:restartNumberingAfterBreak="0">
    <w:nsid w:val="677F4A1A"/>
    <w:multiLevelType w:val="hybridMultilevel"/>
    <w:tmpl w:val="C30E88EC"/>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1" w15:restartNumberingAfterBreak="0">
    <w:nsid w:val="6E556F98"/>
    <w:multiLevelType w:val="hybridMultilevel"/>
    <w:tmpl w:val="60EEDE64"/>
    <w:lvl w:ilvl="0" w:tplc="15269D98">
      <w:start w:val="1"/>
      <w:numFmt w:val="lowerLetter"/>
      <w:lvlText w:val="%1."/>
      <w:lvlJc w:val="left"/>
      <w:pPr>
        <w:ind w:left="720" w:hanging="360"/>
      </w:pPr>
      <w:rPr>
        <w:rFonts w:asciiTheme="minorHAnsi" w:hAnsiTheme="minorHAnsi" w:cstheme="minorHAnsi" w:hint="default"/>
        <w:sz w:val="2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2" w15:restartNumberingAfterBreak="0">
    <w:nsid w:val="78DE3D06"/>
    <w:multiLevelType w:val="hybridMultilevel"/>
    <w:tmpl w:val="ABB82F36"/>
    <w:lvl w:ilvl="0" w:tplc="0C090019">
      <w:start w:val="1"/>
      <w:numFmt w:val="lowerLetter"/>
      <w:lvlText w:val="%1."/>
      <w:lvlJc w:val="left"/>
      <w:pPr>
        <w:ind w:left="720" w:hanging="360"/>
      </w:pPr>
      <w:rPr>
        <w:rFonts w:hint="default"/>
        <w:sz w:val="2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3" w15:restartNumberingAfterBreak="0">
    <w:nsid w:val="7A1373DF"/>
    <w:multiLevelType w:val="singleLevel"/>
    <w:tmpl w:val="66CC34AA"/>
    <w:lvl w:ilvl="0">
      <w:start w:val="1"/>
      <w:numFmt w:val="bullet"/>
      <w:pStyle w:val="FindingBullet"/>
      <w:lvlText w:val=""/>
      <w:lvlJc w:val="left"/>
      <w:pPr>
        <w:tabs>
          <w:tab w:val="num" w:pos="340"/>
        </w:tabs>
        <w:ind w:left="340" w:hanging="340"/>
      </w:pPr>
      <w:rPr>
        <w:rFonts w:ascii="Symbol" w:hAnsi="Symbol" w:hint="default"/>
        <w:b w:val="0"/>
        <w:i w:val="0"/>
        <w:sz w:val="18"/>
      </w:rPr>
    </w:lvl>
  </w:abstractNum>
  <w:abstractNum w:abstractNumId="34" w15:restartNumberingAfterBreak="0">
    <w:nsid w:val="7BFA7D75"/>
    <w:multiLevelType w:val="singleLevel"/>
    <w:tmpl w:val="B4C476FC"/>
    <w:lvl w:ilvl="0">
      <w:start w:val="1"/>
      <w:numFmt w:val="bullet"/>
      <w:pStyle w:val="RecBullet"/>
      <w:lvlText w:val=""/>
      <w:lvlJc w:val="left"/>
      <w:pPr>
        <w:tabs>
          <w:tab w:val="num" w:pos="340"/>
        </w:tabs>
        <w:ind w:left="340" w:hanging="340"/>
      </w:pPr>
      <w:rPr>
        <w:rFonts w:ascii="Symbol" w:hAnsi="Symbol" w:hint="default"/>
        <w:b w:val="0"/>
        <w:i w:val="0"/>
        <w:sz w:val="18"/>
      </w:rPr>
    </w:lvl>
  </w:abstractNum>
  <w:abstractNum w:abstractNumId="35" w15:restartNumberingAfterBreak="0">
    <w:nsid w:val="7F291278"/>
    <w:multiLevelType w:val="multilevel"/>
    <w:tmpl w:val="2A9ADEF8"/>
    <w:styleLink w:val="aaReportListNumber"/>
    <w:lvl w:ilvl="0">
      <w:start w:val="1"/>
      <w:numFmt w:val="decimal"/>
      <w:lvlText w:val="%1."/>
      <w:lvlJc w:val="center"/>
      <w:pPr>
        <w:tabs>
          <w:tab w:val="num" w:pos="926"/>
        </w:tabs>
        <w:ind w:left="0" w:hanging="420"/>
      </w:pPr>
      <w:rPr>
        <w:rFonts w:hint="default"/>
      </w:rPr>
    </w:lvl>
    <w:lvl w:ilvl="1">
      <w:start w:val="1"/>
      <w:numFmt w:val="lowerLetter"/>
      <w:lvlText w:val="%2)"/>
      <w:lvlJc w:val="left"/>
      <w:pPr>
        <w:ind w:left="340" w:hanging="340"/>
      </w:pPr>
      <w:rPr>
        <w:rFonts w:hint="default"/>
      </w:rPr>
    </w:lvl>
    <w:lvl w:ilvl="2">
      <w:start w:val="1"/>
      <w:numFmt w:val="lowerRoman"/>
      <w:lvlText w:val="%3)"/>
      <w:lvlJc w:val="left"/>
      <w:pPr>
        <w:ind w:left="680" w:hanging="34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abstractNumId w:val="14"/>
  </w:num>
  <w:num w:numId="2">
    <w:abstractNumId w:val="2"/>
  </w:num>
  <w:num w:numId="3">
    <w:abstractNumId w:val="22"/>
  </w:num>
  <w:num w:numId="4">
    <w:abstractNumId w:val="3"/>
  </w:num>
  <w:num w:numId="5">
    <w:abstractNumId w:val="29"/>
  </w:num>
  <w:num w:numId="6">
    <w:abstractNumId w:val="26"/>
  </w:num>
  <w:num w:numId="7">
    <w:abstractNumId w:val="7"/>
  </w:num>
  <w:num w:numId="8">
    <w:abstractNumId w:val="23"/>
  </w:num>
  <w:num w:numId="9">
    <w:abstractNumId w:val="6"/>
  </w:num>
  <w:num w:numId="10">
    <w:abstractNumId w:val="5"/>
  </w:num>
  <w:num w:numId="11">
    <w:abstractNumId w:val="10"/>
  </w:num>
  <w:num w:numId="12">
    <w:abstractNumId w:val="12"/>
  </w:num>
  <w:num w:numId="13">
    <w:abstractNumId w:val="4"/>
  </w:num>
  <w:num w:numId="14">
    <w:abstractNumId w:val="27"/>
  </w:num>
  <w:num w:numId="15">
    <w:abstractNumId w:val="33"/>
  </w:num>
  <w:num w:numId="16">
    <w:abstractNumId w:val="21"/>
  </w:num>
  <w:num w:numId="17">
    <w:abstractNumId w:val="34"/>
  </w:num>
  <w:num w:numId="18">
    <w:abstractNumId w:val="28"/>
  </w:num>
  <w:num w:numId="19">
    <w:abstractNumId w:val="8"/>
  </w:num>
  <w:num w:numId="20">
    <w:abstractNumId w:val="13"/>
  </w:num>
  <w:num w:numId="21">
    <w:abstractNumId w:val="17"/>
  </w:num>
  <w:num w:numId="22">
    <w:abstractNumId w:val="25"/>
  </w:num>
  <w:num w:numId="23">
    <w:abstractNumId w:val="16"/>
  </w:num>
  <w:num w:numId="24">
    <w:abstractNumId w:val="30"/>
  </w:num>
  <w:num w:numId="25">
    <w:abstractNumId w:val="20"/>
  </w:num>
  <w:num w:numId="2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5"/>
  </w:num>
  <w:num w:numId="28">
    <w:abstractNumId w:val="35"/>
  </w:num>
  <w:num w:numId="29">
    <w:abstractNumId w:val="24"/>
  </w:num>
  <w:num w:numId="30">
    <w:abstractNumId w:val="18"/>
  </w:num>
  <w:num w:numId="31">
    <w:abstractNumId w:val="19"/>
  </w:num>
  <w:num w:numId="32">
    <w:abstractNumId w:val="31"/>
  </w:num>
  <w:num w:numId="33">
    <w:abstractNumId w:val="32"/>
  </w:num>
  <w:num w:numId="34">
    <w:abstractNumId w:val="9"/>
  </w:num>
  <w:num w:numId="35">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0"/>
  </w:num>
  <w:num w:numId="40">
    <w:abstractNumId w:val="1"/>
    <w:lvlOverride w:ilvl="0">
      <w:lvl w:ilvl="0">
        <w:start w:val="1"/>
        <w:numFmt w:val="bullet"/>
        <w:lvlText w:val=""/>
        <w:legacy w:legacy="1" w:legacySpace="0" w:legacyIndent="284"/>
        <w:lvlJc w:val="left"/>
        <w:pPr>
          <w:ind w:left="284" w:hanging="284"/>
        </w:pPr>
        <w:rPr>
          <w:rFonts w:ascii="Symbol" w:hAnsi="Symbol" w:hint="default"/>
          <w:sz w:val="18"/>
        </w:rPr>
      </w:lvl>
    </w:lvlOverride>
  </w:num>
  <w:num w:numId="41">
    <w:abstractNumId w:val="11"/>
  </w:num>
  <w:num w:numId="4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mirrorMargins/>
  <w:hideSpellingErrors/>
  <w:attachedTemplate r:id="rId1"/>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720"/>
  <w:clickAndTypeStyle w:val="BodyText"/>
  <w:evenAndOddHeaders/>
  <w:characterSpacingControl w:val="doNotCompress"/>
  <w:hdrShapeDefaults>
    <o:shapedefaults v:ext="edit" spidmax="2457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FindingOptions" w:val="1"/>
    <w:docVar w:name="RecOptions" w:val="111"/>
    <w:docVar w:name="ShortChapterTitle" w:val="Chapter"/>
    <w:docVar w:name="ShortReportTitle" w:val="Report"/>
  </w:docVars>
  <w:rsids>
    <w:rsidRoot w:val="00ED5F8E"/>
    <w:rsid w:val="000005BF"/>
    <w:rsid w:val="00001DBE"/>
    <w:rsid w:val="00001FA7"/>
    <w:rsid w:val="0000619F"/>
    <w:rsid w:val="0001063C"/>
    <w:rsid w:val="00012236"/>
    <w:rsid w:val="00012353"/>
    <w:rsid w:val="00014CA2"/>
    <w:rsid w:val="00016AA1"/>
    <w:rsid w:val="00021494"/>
    <w:rsid w:val="000227D5"/>
    <w:rsid w:val="0002334E"/>
    <w:rsid w:val="00023C93"/>
    <w:rsid w:val="000245AA"/>
    <w:rsid w:val="00025B4B"/>
    <w:rsid w:val="0002612C"/>
    <w:rsid w:val="000261C1"/>
    <w:rsid w:val="000263D8"/>
    <w:rsid w:val="00027680"/>
    <w:rsid w:val="00030430"/>
    <w:rsid w:val="00031D0B"/>
    <w:rsid w:val="00033DCC"/>
    <w:rsid w:val="00034A65"/>
    <w:rsid w:val="00035F58"/>
    <w:rsid w:val="00036469"/>
    <w:rsid w:val="0003664B"/>
    <w:rsid w:val="00040246"/>
    <w:rsid w:val="0004111F"/>
    <w:rsid w:val="00044F30"/>
    <w:rsid w:val="0004539D"/>
    <w:rsid w:val="00055077"/>
    <w:rsid w:val="000565B3"/>
    <w:rsid w:val="000569DC"/>
    <w:rsid w:val="00057281"/>
    <w:rsid w:val="000577DF"/>
    <w:rsid w:val="00061DDB"/>
    <w:rsid w:val="00062D17"/>
    <w:rsid w:val="0006398A"/>
    <w:rsid w:val="0006503C"/>
    <w:rsid w:val="00065361"/>
    <w:rsid w:val="00065E24"/>
    <w:rsid w:val="00065FF4"/>
    <w:rsid w:val="00066509"/>
    <w:rsid w:val="000703B6"/>
    <w:rsid w:val="00070955"/>
    <w:rsid w:val="0007150B"/>
    <w:rsid w:val="00072A90"/>
    <w:rsid w:val="00072EF0"/>
    <w:rsid w:val="0007353D"/>
    <w:rsid w:val="00074181"/>
    <w:rsid w:val="0007505D"/>
    <w:rsid w:val="000759E2"/>
    <w:rsid w:val="000824F3"/>
    <w:rsid w:val="00083D75"/>
    <w:rsid w:val="00087D54"/>
    <w:rsid w:val="00090BF8"/>
    <w:rsid w:val="0009144B"/>
    <w:rsid w:val="00092C4C"/>
    <w:rsid w:val="000938F5"/>
    <w:rsid w:val="00095663"/>
    <w:rsid w:val="00096E55"/>
    <w:rsid w:val="0009783E"/>
    <w:rsid w:val="000A0822"/>
    <w:rsid w:val="000A0FB5"/>
    <w:rsid w:val="000A4516"/>
    <w:rsid w:val="000A5309"/>
    <w:rsid w:val="000A5783"/>
    <w:rsid w:val="000B0431"/>
    <w:rsid w:val="000B1022"/>
    <w:rsid w:val="000B3A5C"/>
    <w:rsid w:val="000B3D7B"/>
    <w:rsid w:val="000B505E"/>
    <w:rsid w:val="000B601B"/>
    <w:rsid w:val="000B6580"/>
    <w:rsid w:val="000B6E9D"/>
    <w:rsid w:val="000C01FB"/>
    <w:rsid w:val="000C207E"/>
    <w:rsid w:val="000C28F6"/>
    <w:rsid w:val="000C5CE2"/>
    <w:rsid w:val="000C5DA6"/>
    <w:rsid w:val="000C66CB"/>
    <w:rsid w:val="000C670F"/>
    <w:rsid w:val="000C7D22"/>
    <w:rsid w:val="000D41E9"/>
    <w:rsid w:val="000E14A0"/>
    <w:rsid w:val="000E50AB"/>
    <w:rsid w:val="000E604F"/>
    <w:rsid w:val="000E7944"/>
    <w:rsid w:val="000E7A49"/>
    <w:rsid w:val="000F0035"/>
    <w:rsid w:val="000F04E7"/>
    <w:rsid w:val="000F060A"/>
    <w:rsid w:val="000F1622"/>
    <w:rsid w:val="000F367A"/>
    <w:rsid w:val="000F420B"/>
    <w:rsid w:val="001049A4"/>
    <w:rsid w:val="00105A5C"/>
    <w:rsid w:val="0010700A"/>
    <w:rsid w:val="00110116"/>
    <w:rsid w:val="00111BB5"/>
    <w:rsid w:val="00111F0D"/>
    <w:rsid w:val="0011327E"/>
    <w:rsid w:val="00114993"/>
    <w:rsid w:val="001149DB"/>
    <w:rsid w:val="00115955"/>
    <w:rsid w:val="001167DC"/>
    <w:rsid w:val="00117608"/>
    <w:rsid w:val="00120072"/>
    <w:rsid w:val="00121282"/>
    <w:rsid w:val="00126EB8"/>
    <w:rsid w:val="001274D4"/>
    <w:rsid w:val="00132595"/>
    <w:rsid w:val="0013590D"/>
    <w:rsid w:val="00135988"/>
    <w:rsid w:val="001363AA"/>
    <w:rsid w:val="0013739A"/>
    <w:rsid w:val="00142165"/>
    <w:rsid w:val="0014236C"/>
    <w:rsid w:val="00142466"/>
    <w:rsid w:val="0014413D"/>
    <w:rsid w:val="00146B24"/>
    <w:rsid w:val="00152650"/>
    <w:rsid w:val="0015329E"/>
    <w:rsid w:val="001576DE"/>
    <w:rsid w:val="00160EDF"/>
    <w:rsid w:val="00162434"/>
    <w:rsid w:val="00162960"/>
    <w:rsid w:val="00163913"/>
    <w:rsid w:val="0016410C"/>
    <w:rsid w:val="0016527E"/>
    <w:rsid w:val="001658EC"/>
    <w:rsid w:val="00171DE6"/>
    <w:rsid w:val="00176447"/>
    <w:rsid w:val="00176F10"/>
    <w:rsid w:val="00177A11"/>
    <w:rsid w:val="00180A46"/>
    <w:rsid w:val="001821B2"/>
    <w:rsid w:val="00183E82"/>
    <w:rsid w:val="00186A3B"/>
    <w:rsid w:val="001874A8"/>
    <w:rsid w:val="001878BB"/>
    <w:rsid w:val="001910B2"/>
    <w:rsid w:val="00191AE0"/>
    <w:rsid w:val="0019293B"/>
    <w:rsid w:val="00192A9F"/>
    <w:rsid w:val="0019426B"/>
    <w:rsid w:val="0019555A"/>
    <w:rsid w:val="001A26D4"/>
    <w:rsid w:val="001A2E6D"/>
    <w:rsid w:val="001A3246"/>
    <w:rsid w:val="001A6A4B"/>
    <w:rsid w:val="001B1354"/>
    <w:rsid w:val="001B2DF8"/>
    <w:rsid w:val="001B3132"/>
    <w:rsid w:val="001B50D8"/>
    <w:rsid w:val="001C0865"/>
    <w:rsid w:val="001C0AED"/>
    <w:rsid w:val="001C28CB"/>
    <w:rsid w:val="001C3711"/>
    <w:rsid w:val="001C3ABA"/>
    <w:rsid w:val="001C5111"/>
    <w:rsid w:val="001C74E9"/>
    <w:rsid w:val="001C77E7"/>
    <w:rsid w:val="001D0786"/>
    <w:rsid w:val="001D2FA8"/>
    <w:rsid w:val="001D3612"/>
    <w:rsid w:val="001D48BB"/>
    <w:rsid w:val="001D7271"/>
    <w:rsid w:val="001E335D"/>
    <w:rsid w:val="001E634F"/>
    <w:rsid w:val="001E671F"/>
    <w:rsid w:val="001E6B6B"/>
    <w:rsid w:val="001E7BE8"/>
    <w:rsid w:val="001F0248"/>
    <w:rsid w:val="001F20C0"/>
    <w:rsid w:val="001F249A"/>
    <w:rsid w:val="001F3EB3"/>
    <w:rsid w:val="001F4F86"/>
    <w:rsid w:val="001F5131"/>
    <w:rsid w:val="001F5960"/>
    <w:rsid w:val="001F5C6E"/>
    <w:rsid w:val="001F75AA"/>
    <w:rsid w:val="00200DB2"/>
    <w:rsid w:val="00200E57"/>
    <w:rsid w:val="0020110B"/>
    <w:rsid w:val="00202C2C"/>
    <w:rsid w:val="00203050"/>
    <w:rsid w:val="002060EE"/>
    <w:rsid w:val="002135AB"/>
    <w:rsid w:val="002144BE"/>
    <w:rsid w:val="0021457E"/>
    <w:rsid w:val="0021513D"/>
    <w:rsid w:val="00216B15"/>
    <w:rsid w:val="002179C1"/>
    <w:rsid w:val="00222377"/>
    <w:rsid w:val="00222EDD"/>
    <w:rsid w:val="00227415"/>
    <w:rsid w:val="00227CB0"/>
    <w:rsid w:val="002323E7"/>
    <w:rsid w:val="0023279E"/>
    <w:rsid w:val="00233CE9"/>
    <w:rsid w:val="00240FC4"/>
    <w:rsid w:val="00242279"/>
    <w:rsid w:val="00243997"/>
    <w:rsid w:val="002440AC"/>
    <w:rsid w:val="0024516C"/>
    <w:rsid w:val="00245C82"/>
    <w:rsid w:val="002461D9"/>
    <w:rsid w:val="00247E91"/>
    <w:rsid w:val="00251797"/>
    <w:rsid w:val="00254CE8"/>
    <w:rsid w:val="002558A8"/>
    <w:rsid w:val="00261C92"/>
    <w:rsid w:val="00263FA1"/>
    <w:rsid w:val="00266236"/>
    <w:rsid w:val="002724BA"/>
    <w:rsid w:val="00274A49"/>
    <w:rsid w:val="002773EB"/>
    <w:rsid w:val="0028153F"/>
    <w:rsid w:val="002834F0"/>
    <w:rsid w:val="0028475D"/>
    <w:rsid w:val="00284E9C"/>
    <w:rsid w:val="00285C65"/>
    <w:rsid w:val="00290CE4"/>
    <w:rsid w:val="00290E3E"/>
    <w:rsid w:val="00291152"/>
    <w:rsid w:val="00291B40"/>
    <w:rsid w:val="00292378"/>
    <w:rsid w:val="00293714"/>
    <w:rsid w:val="0029503C"/>
    <w:rsid w:val="002A02F6"/>
    <w:rsid w:val="002A5FC5"/>
    <w:rsid w:val="002B12CD"/>
    <w:rsid w:val="002B3235"/>
    <w:rsid w:val="002B366A"/>
    <w:rsid w:val="002B4008"/>
    <w:rsid w:val="002B5BBB"/>
    <w:rsid w:val="002B6333"/>
    <w:rsid w:val="002C054B"/>
    <w:rsid w:val="002C129A"/>
    <w:rsid w:val="002C439F"/>
    <w:rsid w:val="002D0C42"/>
    <w:rsid w:val="002D0E8E"/>
    <w:rsid w:val="002D3F7C"/>
    <w:rsid w:val="002D4970"/>
    <w:rsid w:val="002D65D8"/>
    <w:rsid w:val="002E062F"/>
    <w:rsid w:val="002E4EEB"/>
    <w:rsid w:val="002F060D"/>
    <w:rsid w:val="002F266E"/>
    <w:rsid w:val="002F2AE6"/>
    <w:rsid w:val="002F3678"/>
    <w:rsid w:val="002F6141"/>
    <w:rsid w:val="002F6F8F"/>
    <w:rsid w:val="00301189"/>
    <w:rsid w:val="00301E4A"/>
    <w:rsid w:val="0031160B"/>
    <w:rsid w:val="00312773"/>
    <w:rsid w:val="003168B8"/>
    <w:rsid w:val="00316BEF"/>
    <w:rsid w:val="003214A2"/>
    <w:rsid w:val="003217D2"/>
    <w:rsid w:val="00321B46"/>
    <w:rsid w:val="00322ABE"/>
    <w:rsid w:val="00322D64"/>
    <w:rsid w:val="00323E09"/>
    <w:rsid w:val="00330F45"/>
    <w:rsid w:val="00332023"/>
    <w:rsid w:val="00332419"/>
    <w:rsid w:val="00333932"/>
    <w:rsid w:val="0033430A"/>
    <w:rsid w:val="00334BB7"/>
    <w:rsid w:val="003362B7"/>
    <w:rsid w:val="0034415E"/>
    <w:rsid w:val="00344407"/>
    <w:rsid w:val="003469A9"/>
    <w:rsid w:val="00350F9E"/>
    <w:rsid w:val="003518AA"/>
    <w:rsid w:val="00352165"/>
    <w:rsid w:val="00353182"/>
    <w:rsid w:val="003565D9"/>
    <w:rsid w:val="003602E1"/>
    <w:rsid w:val="00364CE2"/>
    <w:rsid w:val="00366B64"/>
    <w:rsid w:val="0037026F"/>
    <w:rsid w:val="00370E6B"/>
    <w:rsid w:val="00371240"/>
    <w:rsid w:val="00374731"/>
    <w:rsid w:val="00374E1D"/>
    <w:rsid w:val="00376E59"/>
    <w:rsid w:val="003771EF"/>
    <w:rsid w:val="00377EC1"/>
    <w:rsid w:val="00380340"/>
    <w:rsid w:val="00382B4D"/>
    <w:rsid w:val="00383327"/>
    <w:rsid w:val="0039013A"/>
    <w:rsid w:val="003919F9"/>
    <w:rsid w:val="003920CF"/>
    <w:rsid w:val="003927F8"/>
    <w:rsid w:val="00393929"/>
    <w:rsid w:val="003A2A43"/>
    <w:rsid w:val="003A5060"/>
    <w:rsid w:val="003B0110"/>
    <w:rsid w:val="003B23C2"/>
    <w:rsid w:val="003B3146"/>
    <w:rsid w:val="003B4295"/>
    <w:rsid w:val="003B5149"/>
    <w:rsid w:val="003B7CAF"/>
    <w:rsid w:val="003C00C3"/>
    <w:rsid w:val="003C03B4"/>
    <w:rsid w:val="003C38B5"/>
    <w:rsid w:val="003C3A8B"/>
    <w:rsid w:val="003C5D99"/>
    <w:rsid w:val="003D0840"/>
    <w:rsid w:val="003D1087"/>
    <w:rsid w:val="003D350F"/>
    <w:rsid w:val="003E10D8"/>
    <w:rsid w:val="003E1143"/>
    <w:rsid w:val="003E22CE"/>
    <w:rsid w:val="003E2F59"/>
    <w:rsid w:val="003E4239"/>
    <w:rsid w:val="003E5544"/>
    <w:rsid w:val="003E5B81"/>
    <w:rsid w:val="003E5EA9"/>
    <w:rsid w:val="003E746B"/>
    <w:rsid w:val="003F0789"/>
    <w:rsid w:val="003F0F47"/>
    <w:rsid w:val="003F345D"/>
    <w:rsid w:val="003F4847"/>
    <w:rsid w:val="003F622A"/>
    <w:rsid w:val="003F6E72"/>
    <w:rsid w:val="00401882"/>
    <w:rsid w:val="00402584"/>
    <w:rsid w:val="00403760"/>
    <w:rsid w:val="004047BF"/>
    <w:rsid w:val="00407447"/>
    <w:rsid w:val="00407F9E"/>
    <w:rsid w:val="004100C8"/>
    <w:rsid w:val="00411DBD"/>
    <w:rsid w:val="00412A5F"/>
    <w:rsid w:val="00412ACE"/>
    <w:rsid w:val="004145D2"/>
    <w:rsid w:val="004208A0"/>
    <w:rsid w:val="0042122B"/>
    <w:rsid w:val="0042150F"/>
    <w:rsid w:val="00421C86"/>
    <w:rsid w:val="00424446"/>
    <w:rsid w:val="0042601F"/>
    <w:rsid w:val="00426CB4"/>
    <w:rsid w:val="00431249"/>
    <w:rsid w:val="00432F64"/>
    <w:rsid w:val="00434C19"/>
    <w:rsid w:val="00436053"/>
    <w:rsid w:val="00442062"/>
    <w:rsid w:val="004450F1"/>
    <w:rsid w:val="0044545E"/>
    <w:rsid w:val="00447188"/>
    <w:rsid w:val="004507E7"/>
    <w:rsid w:val="00450810"/>
    <w:rsid w:val="00450DAE"/>
    <w:rsid w:val="004529F6"/>
    <w:rsid w:val="004552D6"/>
    <w:rsid w:val="00460869"/>
    <w:rsid w:val="0046089D"/>
    <w:rsid w:val="004627AD"/>
    <w:rsid w:val="00462C59"/>
    <w:rsid w:val="00462EEC"/>
    <w:rsid w:val="00464032"/>
    <w:rsid w:val="004647EC"/>
    <w:rsid w:val="00470737"/>
    <w:rsid w:val="004726B8"/>
    <w:rsid w:val="00473287"/>
    <w:rsid w:val="00474FE3"/>
    <w:rsid w:val="0047649E"/>
    <w:rsid w:val="00477144"/>
    <w:rsid w:val="00477800"/>
    <w:rsid w:val="00480297"/>
    <w:rsid w:val="004802E9"/>
    <w:rsid w:val="004819EB"/>
    <w:rsid w:val="00483FD0"/>
    <w:rsid w:val="00484CEB"/>
    <w:rsid w:val="00484F88"/>
    <w:rsid w:val="00490367"/>
    <w:rsid w:val="00491380"/>
    <w:rsid w:val="0049256E"/>
    <w:rsid w:val="0049459F"/>
    <w:rsid w:val="0049647E"/>
    <w:rsid w:val="00497516"/>
    <w:rsid w:val="004A1CC3"/>
    <w:rsid w:val="004A38DD"/>
    <w:rsid w:val="004A3F32"/>
    <w:rsid w:val="004A452B"/>
    <w:rsid w:val="004A7E09"/>
    <w:rsid w:val="004B345D"/>
    <w:rsid w:val="004B43AE"/>
    <w:rsid w:val="004B45A1"/>
    <w:rsid w:val="004C150D"/>
    <w:rsid w:val="004C30ED"/>
    <w:rsid w:val="004D0955"/>
    <w:rsid w:val="004D1079"/>
    <w:rsid w:val="004D5675"/>
    <w:rsid w:val="004D5BC3"/>
    <w:rsid w:val="004F0874"/>
    <w:rsid w:val="004F0E1F"/>
    <w:rsid w:val="004F22DE"/>
    <w:rsid w:val="004F2AD1"/>
    <w:rsid w:val="004F2C8B"/>
    <w:rsid w:val="004F3084"/>
    <w:rsid w:val="005009E9"/>
    <w:rsid w:val="005010BA"/>
    <w:rsid w:val="00503EC6"/>
    <w:rsid w:val="0050426B"/>
    <w:rsid w:val="00505EAB"/>
    <w:rsid w:val="00506D88"/>
    <w:rsid w:val="005104F3"/>
    <w:rsid w:val="00514864"/>
    <w:rsid w:val="00516541"/>
    <w:rsid w:val="00517795"/>
    <w:rsid w:val="0052066B"/>
    <w:rsid w:val="00521AFE"/>
    <w:rsid w:val="00523639"/>
    <w:rsid w:val="00531ECD"/>
    <w:rsid w:val="00531FE5"/>
    <w:rsid w:val="0053544D"/>
    <w:rsid w:val="005366FA"/>
    <w:rsid w:val="005402FA"/>
    <w:rsid w:val="005442BD"/>
    <w:rsid w:val="0054619D"/>
    <w:rsid w:val="00546967"/>
    <w:rsid w:val="005479CF"/>
    <w:rsid w:val="00550567"/>
    <w:rsid w:val="0055100E"/>
    <w:rsid w:val="00553918"/>
    <w:rsid w:val="00560791"/>
    <w:rsid w:val="005609E1"/>
    <w:rsid w:val="005663A1"/>
    <w:rsid w:val="00570490"/>
    <w:rsid w:val="00570E21"/>
    <w:rsid w:val="0057193A"/>
    <w:rsid w:val="005729BD"/>
    <w:rsid w:val="005772D5"/>
    <w:rsid w:val="00580154"/>
    <w:rsid w:val="00580860"/>
    <w:rsid w:val="00580E43"/>
    <w:rsid w:val="00582796"/>
    <w:rsid w:val="005835A2"/>
    <w:rsid w:val="00583C39"/>
    <w:rsid w:val="00585678"/>
    <w:rsid w:val="00586200"/>
    <w:rsid w:val="00586A90"/>
    <w:rsid w:val="00586E29"/>
    <w:rsid w:val="00587F28"/>
    <w:rsid w:val="005909CF"/>
    <w:rsid w:val="00591E71"/>
    <w:rsid w:val="00592645"/>
    <w:rsid w:val="005928D1"/>
    <w:rsid w:val="005A0D41"/>
    <w:rsid w:val="005A21C3"/>
    <w:rsid w:val="005A2780"/>
    <w:rsid w:val="005A7FC8"/>
    <w:rsid w:val="005B76F9"/>
    <w:rsid w:val="005C0778"/>
    <w:rsid w:val="005C11CE"/>
    <w:rsid w:val="005D079E"/>
    <w:rsid w:val="005D329F"/>
    <w:rsid w:val="005D4980"/>
    <w:rsid w:val="005D5B12"/>
    <w:rsid w:val="005E5126"/>
    <w:rsid w:val="005F0643"/>
    <w:rsid w:val="005F16B1"/>
    <w:rsid w:val="005F42E8"/>
    <w:rsid w:val="005F48ED"/>
    <w:rsid w:val="005F6C75"/>
    <w:rsid w:val="0060038A"/>
    <w:rsid w:val="006004B7"/>
    <w:rsid w:val="006008C4"/>
    <w:rsid w:val="006022A9"/>
    <w:rsid w:val="00602892"/>
    <w:rsid w:val="00602EFB"/>
    <w:rsid w:val="00605011"/>
    <w:rsid w:val="006050D9"/>
    <w:rsid w:val="00606E78"/>
    <w:rsid w:val="00607BF1"/>
    <w:rsid w:val="006103F3"/>
    <w:rsid w:val="00612D11"/>
    <w:rsid w:val="006132A8"/>
    <w:rsid w:val="00617AC3"/>
    <w:rsid w:val="00620F76"/>
    <w:rsid w:val="0062229D"/>
    <w:rsid w:val="0062370A"/>
    <w:rsid w:val="0062617E"/>
    <w:rsid w:val="006301F2"/>
    <w:rsid w:val="00630D4D"/>
    <w:rsid w:val="00632A74"/>
    <w:rsid w:val="00640D9D"/>
    <w:rsid w:val="006419E9"/>
    <w:rsid w:val="00642E59"/>
    <w:rsid w:val="00642EA4"/>
    <w:rsid w:val="0064408A"/>
    <w:rsid w:val="006459A1"/>
    <w:rsid w:val="006509A7"/>
    <w:rsid w:val="00652CE1"/>
    <w:rsid w:val="006530D3"/>
    <w:rsid w:val="00654D42"/>
    <w:rsid w:val="00660765"/>
    <w:rsid w:val="00660FB1"/>
    <w:rsid w:val="006621F7"/>
    <w:rsid w:val="0066527A"/>
    <w:rsid w:val="006652F5"/>
    <w:rsid w:val="00666E02"/>
    <w:rsid w:val="00673458"/>
    <w:rsid w:val="00673CA5"/>
    <w:rsid w:val="00674B6C"/>
    <w:rsid w:val="00674D8A"/>
    <w:rsid w:val="00677586"/>
    <w:rsid w:val="0068019C"/>
    <w:rsid w:val="00680704"/>
    <w:rsid w:val="006830B5"/>
    <w:rsid w:val="00685855"/>
    <w:rsid w:val="006866B8"/>
    <w:rsid w:val="0069457F"/>
    <w:rsid w:val="00695B1D"/>
    <w:rsid w:val="0069681F"/>
    <w:rsid w:val="0069745D"/>
    <w:rsid w:val="006A1560"/>
    <w:rsid w:val="006A4655"/>
    <w:rsid w:val="006A654E"/>
    <w:rsid w:val="006B2B3C"/>
    <w:rsid w:val="006B66E6"/>
    <w:rsid w:val="006C1D81"/>
    <w:rsid w:val="006C4C85"/>
    <w:rsid w:val="006C7038"/>
    <w:rsid w:val="006D08BE"/>
    <w:rsid w:val="006D2A1E"/>
    <w:rsid w:val="006D5F70"/>
    <w:rsid w:val="006E219D"/>
    <w:rsid w:val="006E2744"/>
    <w:rsid w:val="006E5342"/>
    <w:rsid w:val="006E5F4A"/>
    <w:rsid w:val="006E629E"/>
    <w:rsid w:val="006E62AA"/>
    <w:rsid w:val="006E73AF"/>
    <w:rsid w:val="006E73EF"/>
    <w:rsid w:val="006E74CD"/>
    <w:rsid w:val="006F0E37"/>
    <w:rsid w:val="006F213E"/>
    <w:rsid w:val="006F32B7"/>
    <w:rsid w:val="00700F0B"/>
    <w:rsid w:val="007026D9"/>
    <w:rsid w:val="0070272B"/>
    <w:rsid w:val="007065A9"/>
    <w:rsid w:val="0070764A"/>
    <w:rsid w:val="007079C9"/>
    <w:rsid w:val="00711ED6"/>
    <w:rsid w:val="00713CBB"/>
    <w:rsid w:val="00714C15"/>
    <w:rsid w:val="00714D4D"/>
    <w:rsid w:val="00714F6D"/>
    <w:rsid w:val="007211E5"/>
    <w:rsid w:val="007217AD"/>
    <w:rsid w:val="00721C4E"/>
    <w:rsid w:val="007220CD"/>
    <w:rsid w:val="00722571"/>
    <w:rsid w:val="00723E03"/>
    <w:rsid w:val="007266D3"/>
    <w:rsid w:val="00732029"/>
    <w:rsid w:val="00733A6F"/>
    <w:rsid w:val="00733A88"/>
    <w:rsid w:val="00736312"/>
    <w:rsid w:val="00741E73"/>
    <w:rsid w:val="007426A0"/>
    <w:rsid w:val="00743F39"/>
    <w:rsid w:val="00746572"/>
    <w:rsid w:val="007520F1"/>
    <w:rsid w:val="00754B95"/>
    <w:rsid w:val="007554CA"/>
    <w:rsid w:val="00755D1E"/>
    <w:rsid w:val="007604BB"/>
    <w:rsid w:val="007621F1"/>
    <w:rsid w:val="00765F15"/>
    <w:rsid w:val="0076611A"/>
    <w:rsid w:val="00767193"/>
    <w:rsid w:val="00767867"/>
    <w:rsid w:val="00767DE1"/>
    <w:rsid w:val="00771201"/>
    <w:rsid w:val="00772909"/>
    <w:rsid w:val="0077304D"/>
    <w:rsid w:val="00774DF5"/>
    <w:rsid w:val="00780494"/>
    <w:rsid w:val="00780634"/>
    <w:rsid w:val="00780985"/>
    <w:rsid w:val="0078101C"/>
    <w:rsid w:val="00781A2B"/>
    <w:rsid w:val="00784BC1"/>
    <w:rsid w:val="00785232"/>
    <w:rsid w:val="00791090"/>
    <w:rsid w:val="007921F5"/>
    <w:rsid w:val="00792690"/>
    <w:rsid w:val="00793139"/>
    <w:rsid w:val="007947B6"/>
    <w:rsid w:val="0079701E"/>
    <w:rsid w:val="00797E8A"/>
    <w:rsid w:val="007A21EB"/>
    <w:rsid w:val="007A335F"/>
    <w:rsid w:val="007A4289"/>
    <w:rsid w:val="007A78ED"/>
    <w:rsid w:val="007B02BE"/>
    <w:rsid w:val="007B1458"/>
    <w:rsid w:val="007B1A93"/>
    <w:rsid w:val="007B49D7"/>
    <w:rsid w:val="007B69E1"/>
    <w:rsid w:val="007C0058"/>
    <w:rsid w:val="007C0595"/>
    <w:rsid w:val="007C199C"/>
    <w:rsid w:val="007C1DF4"/>
    <w:rsid w:val="007C25E4"/>
    <w:rsid w:val="007C36C9"/>
    <w:rsid w:val="007C3991"/>
    <w:rsid w:val="007C7B0E"/>
    <w:rsid w:val="007D0783"/>
    <w:rsid w:val="007D42A3"/>
    <w:rsid w:val="007D5ACC"/>
    <w:rsid w:val="007D5BDC"/>
    <w:rsid w:val="007D5F13"/>
    <w:rsid w:val="007D6401"/>
    <w:rsid w:val="007E01E4"/>
    <w:rsid w:val="007E53F7"/>
    <w:rsid w:val="007E7A12"/>
    <w:rsid w:val="007F2945"/>
    <w:rsid w:val="007F4C4A"/>
    <w:rsid w:val="007F7107"/>
    <w:rsid w:val="0080095F"/>
    <w:rsid w:val="00800D4C"/>
    <w:rsid w:val="008041ED"/>
    <w:rsid w:val="00806948"/>
    <w:rsid w:val="0080757B"/>
    <w:rsid w:val="0081030F"/>
    <w:rsid w:val="00812F4A"/>
    <w:rsid w:val="0082087D"/>
    <w:rsid w:val="00820D8E"/>
    <w:rsid w:val="00826769"/>
    <w:rsid w:val="00826E88"/>
    <w:rsid w:val="008277C9"/>
    <w:rsid w:val="008313F0"/>
    <w:rsid w:val="008315B2"/>
    <w:rsid w:val="0083428B"/>
    <w:rsid w:val="008354D0"/>
    <w:rsid w:val="00835771"/>
    <w:rsid w:val="00835E69"/>
    <w:rsid w:val="00837A66"/>
    <w:rsid w:val="00842549"/>
    <w:rsid w:val="00842933"/>
    <w:rsid w:val="00850017"/>
    <w:rsid w:val="00851AAF"/>
    <w:rsid w:val="0085527D"/>
    <w:rsid w:val="00856213"/>
    <w:rsid w:val="0086082C"/>
    <w:rsid w:val="0086285D"/>
    <w:rsid w:val="00863735"/>
    <w:rsid w:val="00864ADC"/>
    <w:rsid w:val="00865278"/>
    <w:rsid w:val="008665EE"/>
    <w:rsid w:val="00875218"/>
    <w:rsid w:val="00875FDB"/>
    <w:rsid w:val="008760E7"/>
    <w:rsid w:val="00880153"/>
    <w:rsid w:val="00880F97"/>
    <w:rsid w:val="0088133A"/>
    <w:rsid w:val="00881F6C"/>
    <w:rsid w:val="0088207B"/>
    <w:rsid w:val="00882B2A"/>
    <w:rsid w:val="00883AD0"/>
    <w:rsid w:val="00884A4E"/>
    <w:rsid w:val="00884E0B"/>
    <w:rsid w:val="008879DE"/>
    <w:rsid w:val="008904AF"/>
    <w:rsid w:val="00891657"/>
    <w:rsid w:val="0089285E"/>
    <w:rsid w:val="00893E02"/>
    <w:rsid w:val="0089436C"/>
    <w:rsid w:val="00896931"/>
    <w:rsid w:val="008A169E"/>
    <w:rsid w:val="008A2614"/>
    <w:rsid w:val="008A294A"/>
    <w:rsid w:val="008A6B76"/>
    <w:rsid w:val="008A7202"/>
    <w:rsid w:val="008A7310"/>
    <w:rsid w:val="008B55D5"/>
    <w:rsid w:val="008C0555"/>
    <w:rsid w:val="008C5D26"/>
    <w:rsid w:val="008C736C"/>
    <w:rsid w:val="008D365C"/>
    <w:rsid w:val="008D69C3"/>
    <w:rsid w:val="008D7622"/>
    <w:rsid w:val="008E19A5"/>
    <w:rsid w:val="008E5AAF"/>
    <w:rsid w:val="008F0AEF"/>
    <w:rsid w:val="008F221D"/>
    <w:rsid w:val="008F4D72"/>
    <w:rsid w:val="00900CFF"/>
    <w:rsid w:val="009021A6"/>
    <w:rsid w:val="00902699"/>
    <w:rsid w:val="00902B81"/>
    <w:rsid w:val="009030BF"/>
    <w:rsid w:val="00903B52"/>
    <w:rsid w:val="00904CB2"/>
    <w:rsid w:val="00907F2E"/>
    <w:rsid w:val="0091032F"/>
    <w:rsid w:val="00912662"/>
    <w:rsid w:val="0091360A"/>
    <w:rsid w:val="00914368"/>
    <w:rsid w:val="00920C5A"/>
    <w:rsid w:val="00921283"/>
    <w:rsid w:val="00925203"/>
    <w:rsid w:val="00925B84"/>
    <w:rsid w:val="00931076"/>
    <w:rsid w:val="009345D9"/>
    <w:rsid w:val="00934B15"/>
    <w:rsid w:val="00940C87"/>
    <w:rsid w:val="009416CD"/>
    <w:rsid w:val="00942B62"/>
    <w:rsid w:val="00942B8F"/>
    <w:rsid w:val="00942D1B"/>
    <w:rsid w:val="0094389E"/>
    <w:rsid w:val="00944115"/>
    <w:rsid w:val="0095323B"/>
    <w:rsid w:val="009567D8"/>
    <w:rsid w:val="00956A0C"/>
    <w:rsid w:val="00956BD9"/>
    <w:rsid w:val="009576E6"/>
    <w:rsid w:val="00957867"/>
    <w:rsid w:val="00962489"/>
    <w:rsid w:val="00963717"/>
    <w:rsid w:val="0096678F"/>
    <w:rsid w:val="00967185"/>
    <w:rsid w:val="00967CD3"/>
    <w:rsid w:val="009765A7"/>
    <w:rsid w:val="0097751E"/>
    <w:rsid w:val="00982160"/>
    <w:rsid w:val="00990832"/>
    <w:rsid w:val="00990838"/>
    <w:rsid w:val="00990C2C"/>
    <w:rsid w:val="009921CC"/>
    <w:rsid w:val="00993EE1"/>
    <w:rsid w:val="00996E55"/>
    <w:rsid w:val="009A0024"/>
    <w:rsid w:val="009A0844"/>
    <w:rsid w:val="009A151D"/>
    <w:rsid w:val="009A317C"/>
    <w:rsid w:val="009A3BBD"/>
    <w:rsid w:val="009A5171"/>
    <w:rsid w:val="009A62C3"/>
    <w:rsid w:val="009A7739"/>
    <w:rsid w:val="009B19B3"/>
    <w:rsid w:val="009B2AA3"/>
    <w:rsid w:val="009B3063"/>
    <w:rsid w:val="009B5FFE"/>
    <w:rsid w:val="009B7D29"/>
    <w:rsid w:val="009C0166"/>
    <w:rsid w:val="009C108A"/>
    <w:rsid w:val="009C3F8C"/>
    <w:rsid w:val="009C6783"/>
    <w:rsid w:val="009D1231"/>
    <w:rsid w:val="009D3642"/>
    <w:rsid w:val="009D46C6"/>
    <w:rsid w:val="009D71D9"/>
    <w:rsid w:val="009D7928"/>
    <w:rsid w:val="009E1844"/>
    <w:rsid w:val="009E50AB"/>
    <w:rsid w:val="009E77B9"/>
    <w:rsid w:val="009F0D1B"/>
    <w:rsid w:val="009F20DF"/>
    <w:rsid w:val="009F2181"/>
    <w:rsid w:val="009F3E0B"/>
    <w:rsid w:val="009F5BBD"/>
    <w:rsid w:val="009F696D"/>
    <w:rsid w:val="009F6BC6"/>
    <w:rsid w:val="009F740B"/>
    <w:rsid w:val="009F74EF"/>
    <w:rsid w:val="00A01F93"/>
    <w:rsid w:val="00A02826"/>
    <w:rsid w:val="00A040F7"/>
    <w:rsid w:val="00A04260"/>
    <w:rsid w:val="00A04FCB"/>
    <w:rsid w:val="00A15D5A"/>
    <w:rsid w:val="00A16283"/>
    <w:rsid w:val="00A17328"/>
    <w:rsid w:val="00A23A20"/>
    <w:rsid w:val="00A24443"/>
    <w:rsid w:val="00A268B9"/>
    <w:rsid w:val="00A2703A"/>
    <w:rsid w:val="00A2762D"/>
    <w:rsid w:val="00A277AD"/>
    <w:rsid w:val="00A27C4C"/>
    <w:rsid w:val="00A27CA0"/>
    <w:rsid w:val="00A33DFF"/>
    <w:rsid w:val="00A35115"/>
    <w:rsid w:val="00A36D9A"/>
    <w:rsid w:val="00A434EF"/>
    <w:rsid w:val="00A43DBF"/>
    <w:rsid w:val="00A451DC"/>
    <w:rsid w:val="00A45FAB"/>
    <w:rsid w:val="00A46E53"/>
    <w:rsid w:val="00A50DE4"/>
    <w:rsid w:val="00A5253F"/>
    <w:rsid w:val="00A550EB"/>
    <w:rsid w:val="00A554AB"/>
    <w:rsid w:val="00A55845"/>
    <w:rsid w:val="00A562AE"/>
    <w:rsid w:val="00A57062"/>
    <w:rsid w:val="00A61C4E"/>
    <w:rsid w:val="00A646A3"/>
    <w:rsid w:val="00A658B5"/>
    <w:rsid w:val="00A67781"/>
    <w:rsid w:val="00A74F0D"/>
    <w:rsid w:val="00A761F9"/>
    <w:rsid w:val="00A76563"/>
    <w:rsid w:val="00A80785"/>
    <w:rsid w:val="00A8109B"/>
    <w:rsid w:val="00A82B02"/>
    <w:rsid w:val="00A831B6"/>
    <w:rsid w:val="00A837A8"/>
    <w:rsid w:val="00A84EF9"/>
    <w:rsid w:val="00A8704C"/>
    <w:rsid w:val="00A8749F"/>
    <w:rsid w:val="00A87923"/>
    <w:rsid w:val="00A87EB2"/>
    <w:rsid w:val="00A92B53"/>
    <w:rsid w:val="00A94FA6"/>
    <w:rsid w:val="00A978B0"/>
    <w:rsid w:val="00AA49A0"/>
    <w:rsid w:val="00AA6710"/>
    <w:rsid w:val="00AA6B73"/>
    <w:rsid w:val="00AB020F"/>
    <w:rsid w:val="00AB0681"/>
    <w:rsid w:val="00AB15F8"/>
    <w:rsid w:val="00AB1941"/>
    <w:rsid w:val="00AB24C7"/>
    <w:rsid w:val="00AB4578"/>
    <w:rsid w:val="00AB5FF4"/>
    <w:rsid w:val="00AC3A15"/>
    <w:rsid w:val="00AC43AC"/>
    <w:rsid w:val="00AC5BFC"/>
    <w:rsid w:val="00AC76DF"/>
    <w:rsid w:val="00AD05C5"/>
    <w:rsid w:val="00AD506A"/>
    <w:rsid w:val="00AD520B"/>
    <w:rsid w:val="00AD539F"/>
    <w:rsid w:val="00AD5B2B"/>
    <w:rsid w:val="00AE2115"/>
    <w:rsid w:val="00AE38B4"/>
    <w:rsid w:val="00AE3BCC"/>
    <w:rsid w:val="00AE5179"/>
    <w:rsid w:val="00AE6559"/>
    <w:rsid w:val="00AF292F"/>
    <w:rsid w:val="00AF39E5"/>
    <w:rsid w:val="00AF4043"/>
    <w:rsid w:val="00B003C2"/>
    <w:rsid w:val="00B026F6"/>
    <w:rsid w:val="00B07C02"/>
    <w:rsid w:val="00B11691"/>
    <w:rsid w:val="00B11971"/>
    <w:rsid w:val="00B13873"/>
    <w:rsid w:val="00B161BF"/>
    <w:rsid w:val="00B16EFA"/>
    <w:rsid w:val="00B1760A"/>
    <w:rsid w:val="00B219C7"/>
    <w:rsid w:val="00B22E3E"/>
    <w:rsid w:val="00B279C1"/>
    <w:rsid w:val="00B31695"/>
    <w:rsid w:val="00B411B6"/>
    <w:rsid w:val="00B4209E"/>
    <w:rsid w:val="00B425C3"/>
    <w:rsid w:val="00B440AD"/>
    <w:rsid w:val="00B479BB"/>
    <w:rsid w:val="00B5397E"/>
    <w:rsid w:val="00B53E7E"/>
    <w:rsid w:val="00B54BD7"/>
    <w:rsid w:val="00B55076"/>
    <w:rsid w:val="00B6342E"/>
    <w:rsid w:val="00B63A6D"/>
    <w:rsid w:val="00B653E8"/>
    <w:rsid w:val="00B66A1A"/>
    <w:rsid w:val="00B66B98"/>
    <w:rsid w:val="00B70D9B"/>
    <w:rsid w:val="00B7113F"/>
    <w:rsid w:val="00B71558"/>
    <w:rsid w:val="00B74807"/>
    <w:rsid w:val="00B74F27"/>
    <w:rsid w:val="00B75F05"/>
    <w:rsid w:val="00B75FC9"/>
    <w:rsid w:val="00B84603"/>
    <w:rsid w:val="00B85AE4"/>
    <w:rsid w:val="00B90DFD"/>
    <w:rsid w:val="00B9416B"/>
    <w:rsid w:val="00B95291"/>
    <w:rsid w:val="00BA2BCF"/>
    <w:rsid w:val="00BA5249"/>
    <w:rsid w:val="00BA557B"/>
    <w:rsid w:val="00BA5B14"/>
    <w:rsid w:val="00BA5BBF"/>
    <w:rsid w:val="00BA7012"/>
    <w:rsid w:val="00BA73B6"/>
    <w:rsid w:val="00BA7E27"/>
    <w:rsid w:val="00BB1998"/>
    <w:rsid w:val="00BB2603"/>
    <w:rsid w:val="00BB3DA7"/>
    <w:rsid w:val="00BB440D"/>
    <w:rsid w:val="00BB4FCD"/>
    <w:rsid w:val="00BB6EF7"/>
    <w:rsid w:val="00BC04E9"/>
    <w:rsid w:val="00BC458A"/>
    <w:rsid w:val="00BC599D"/>
    <w:rsid w:val="00BD13EA"/>
    <w:rsid w:val="00BD5A93"/>
    <w:rsid w:val="00BE193F"/>
    <w:rsid w:val="00BE22D9"/>
    <w:rsid w:val="00BE3808"/>
    <w:rsid w:val="00BE5CF8"/>
    <w:rsid w:val="00BF3199"/>
    <w:rsid w:val="00BF6654"/>
    <w:rsid w:val="00C00587"/>
    <w:rsid w:val="00C03B88"/>
    <w:rsid w:val="00C0488F"/>
    <w:rsid w:val="00C062E9"/>
    <w:rsid w:val="00C0735F"/>
    <w:rsid w:val="00C07B64"/>
    <w:rsid w:val="00C10444"/>
    <w:rsid w:val="00C133B4"/>
    <w:rsid w:val="00C13721"/>
    <w:rsid w:val="00C1384C"/>
    <w:rsid w:val="00C14FE4"/>
    <w:rsid w:val="00C17ACF"/>
    <w:rsid w:val="00C24B93"/>
    <w:rsid w:val="00C273C9"/>
    <w:rsid w:val="00C3066D"/>
    <w:rsid w:val="00C30964"/>
    <w:rsid w:val="00C367E5"/>
    <w:rsid w:val="00C36B3F"/>
    <w:rsid w:val="00C36F44"/>
    <w:rsid w:val="00C409AE"/>
    <w:rsid w:val="00C4195B"/>
    <w:rsid w:val="00C428E1"/>
    <w:rsid w:val="00C42E2D"/>
    <w:rsid w:val="00C44F1B"/>
    <w:rsid w:val="00C44F8F"/>
    <w:rsid w:val="00C45010"/>
    <w:rsid w:val="00C46E6E"/>
    <w:rsid w:val="00C52416"/>
    <w:rsid w:val="00C543F4"/>
    <w:rsid w:val="00C5782D"/>
    <w:rsid w:val="00C60576"/>
    <w:rsid w:val="00C6291C"/>
    <w:rsid w:val="00C633CB"/>
    <w:rsid w:val="00C63CA7"/>
    <w:rsid w:val="00C6451E"/>
    <w:rsid w:val="00C664CD"/>
    <w:rsid w:val="00C703CA"/>
    <w:rsid w:val="00C71D15"/>
    <w:rsid w:val="00C72445"/>
    <w:rsid w:val="00C73391"/>
    <w:rsid w:val="00C736B7"/>
    <w:rsid w:val="00C7476C"/>
    <w:rsid w:val="00C74FB8"/>
    <w:rsid w:val="00C81460"/>
    <w:rsid w:val="00C81D4A"/>
    <w:rsid w:val="00C824E1"/>
    <w:rsid w:val="00C839D0"/>
    <w:rsid w:val="00C84276"/>
    <w:rsid w:val="00C84CA0"/>
    <w:rsid w:val="00C852EC"/>
    <w:rsid w:val="00C8762C"/>
    <w:rsid w:val="00C87BF9"/>
    <w:rsid w:val="00C91CCA"/>
    <w:rsid w:val="00C95D92"/>
    <w:rsid w:val="00CA00F9"/>
    <w:rsid w:val="00CA2961"/>
    <w:rsid w:val="00CA318F"/>
    <w:rsid w:val="00CA5FB9"/>
    <w:rsid w:val="00CA60BB"/>
    <w:rsid w:val="00CA74CF"/>
    <w:rsid w:val="00CB065A"/>
    <w:rsid w:val="00CB50D7"/>
    <w:rsid w:val="00CB5C44"/>
    <w:rsid w:val="00CB7177"/>
    <w:rsid w:val="00CB7CED"/>
    <w:rsid w:val="00CC070F"/>
    <w:rsid w:val="00CC1998"/>
    <w:rsid w:val="00CC435D"/>
    <w:rsid w:val="00CC4946"/>
    <w:rsid w:val="00CC59EB"/>
    <w:rsid w:val="00CC64A1"/>
    <w:rsid w:val="00CD0287"/>
    <w:rsid w:val="00CD0866"/>
    <w:rsid w:val="00CD26E0"/>
    <w:rsid w:val="00CE0C8A"/>
    <w:rsid w:val="00CE1EEE"/>
    <w:rsid w:val="00CE3A5B"/>
    <w:rsid w:val="00CE4397"/>
    <w:rsid w:val="00CF1D2C"/>
    <w:rsid w:val="00CF3B11"/>
    <w:rsid w:val="00CF5726"/>
    <w:rsid w:val="00CF5D51"/>
    <w:rsid w:val="00CF6E65"/>
    <w:rsid w:val="00D116F8"/>
    <w:rsid w:val="00D11DE2"/>
    <w:rsid w:val="00D2090E"/>
    <w:rsid w:val="00D21ACD"/>
    <w:rsid w:val="00D23194"/>
    <w:rsid w:val="00D262D8"/>
    <w:rsid w:val="00D270A4"/>
    <w:rsid w:val="00D27FE5"/>
    <w:rsid w:val="00D30156"/>
    <w:rsid w:val="00D31FE9"/>
    <w:rsid w:val="00D322E8"/>
    <w:rsid w:val="00D32589"/>
    <w:rsid w:val="00D3262E"/>
    <w:rsid w:val="00D34E1B"/>
    <w:rsid w:val="00D35BD1"/>
    <w:rsid w:val="00D376BA"/>
    <w:rsid w:val="00D40F80"/>
    <w:rsid w:val="00D434A0"/>
    <w:rsid w:val="00D43AC4"/>
    <w:rsid w:val="00D45634"/>
    <w:rsid w:val="00D46AE8"/>
    <w:rsid w:val="00D5568A"/>
    <w:rsid w:val="00D55925"/>
    <w:rsid w:val="00D63D73"/>
    <w:rsid w:val="00D63F0B"/>
    <w:rsid w:val="00D6407B"/>
    <w:rsid w:val="00D64452"/>
    <w:rsid w:val="00D647CF"/>
    <w:rsid w:val="00D64A53"/>
    <w:rsid w:val="00D66E1E"/>
    <w:rsid w:val="00D70696"/>
    <w:rsid w:val="00D70E62"/>
    <w:rsid w:val="00D75722"/>
    <w:rsid w:val="00D7799A"/>
    <w:rsid w:val="00D77A29"/>
    <w:rsid w:val="00D80CF5"/>
    <w:rsid w:val="00D81898"/>
    <w:rsid w:val="00D84A9C"/>
    <w:rsid w:val="00D8624E"/>
    <w:rsid w:val="00D908BB"/>
    <w:rsid w:val="00D916B2"/>
    <w:rsid w:val="00DA183E"/>
    <w:rsid w:val="00DA32EC"/>
    <w:rsid w:val="00DA3A59"/>
    <w:rsid w:val="00DA5BBA"/>
    <w:rsid w:val="00DB26D2"/>
    <w:rsid w:val="00DB4566"/>
    <w:rsid w:val="00DB6405"/>
    <w:rsid w:val="00DB67C9"/>
    <w:rsid w:val="00DB7CEE"/>
    <w:rsid w:val="00DC0C95"/>
    <w:rsid w:val="00DC4F0B"/>
    <w:rsid w:val="00DD26AC"/>
    <w:rsid w:val="00DD4374"/>
    <w:rsid w:val="00DD4DC7"/>
    <w:rsid w:val="00DD5EB6"/>
    <w:rsid w:val="00DD6535"/>
    <w:rsid w:val="00DD6580"/>
    <w:rsid w:val="00DD7E7B"/>
    <w:rsid w:val="00DE168E"/>
    <w:rsid w:val="00DE18AB"/>
    <w:rsid w:val="00DE51F0"/>
    <w:rsid w:val="00DE55BA"/>
    <w:rsid w:val="00DE7BD3"/>
    <w:rsid w:val="00DF1AC8"/>
    <w:rsid w:val="00DF7E55"/>
    <w:rsid w:val="00E00512"/>
    <w:rsid w:val="00E00581"/>
    <w:rsid w:val="00E01D7F"/>
    <w:rsid w:val="00E037D1"/>
    <w:rsid w:val="00E055C3"/>
    <w:rsid w:val="00E05C03"/>
    <w:rsid w:val="00E11DE9"/>
    <w:rsid w:val="00E125E3"/>
    <w:rsid w:val="00E16263"/>
    <w:rsid w:val="00E17C72"/>
    <w:rsid w:val="00E17FE2"/>
    <w:rsid w:val="00E218A8"/>
    <w:rsid w:val="00E21FC6"/>
    <w:rsid w:val="00E22901"/>
    <w:rsid w:val="00E256AF"/>
    <w:rsid w:val="00E31062"/>
    <w:rsid w:val="00E32CE4"/>
    <w:rsid w:val="00E335A2"/>
    <w:rsid w:val="00E340CC"/>
    <w:rsid w:val="00E34F3C"/>
    <w:rsid w:val="00E36204"/>
    <w:rsid w:val="00E431A9"/>
    <w:rsid w:val="00E45D1B"/>
    <w:rsid w:val="00E462BC"/>
    <w:rsid w:val="00E533A8"/>
    <w:rsid w:val="00E63652"/>
    <w:rsid w:val="00E6469B"/>
    <w:rsid w:val="00E669E2"/>
    <w:rsid w:val="00E67C13"/>
    <w:rsid w:val="00E70BDB"/>
    <w:rsid w:val="00E70D20"/>
    <w:rsid w:val="00E73A6F"/>
    <w:rsid w:val="00E759B8"/>
    <w:rsid w:val="00E76135"/>
    <w:rsid w:val="00E76523"/>
    <w:rsid w:val="00E7673A"/>
    <w:rsid w:val="00E81DE3"/>
    <w:rsid w:val="00E82F4F"/>
    <w:rsid w:val="00E846BF"/>
    <w:rsid w:val="00E846EE"/>
    <w:rsid w:val="00E85A00"/>
    <w:rsid w:val="00E85E72"/>
    <w:rsid w:val="00E85FF0"/>
    <w:rsid w:val="00E864DF"/>
    <w:rsid w:val="00E902F4"/>
    <w:rsid w:val="00E90D8B"/>
    <w:rsid w:val="00E91A99"/>
    <w:rsid w:val="00E9436B"/>
    <w:rsid w:val="00E95A8E"/>
    <w:rsid w:val="00EA14BC"/>
    <w:rsid w:val="00EA2639"/>
    <w:rsid w:val="00EA354F"/>
    <w:rsid w:val="00EA3E89"/>
    <w:rsid w:val="00EA600C"/>
    <w:rsid w:val="00EB2CC3"/>
    <w:rsid w:val="00EB5B52"/>
    <w:rsid w:val="00EC0A36"/>
    <w:rsid w:val="00EC2844"/>
    <w:rsid w:val="00EC549C"/>
    <w:rsid w:val="00EC5500"/>
    <w:rsid w:val="00EC5F1B"/>
    <w:rsid w:val="00ED0807"/>
    <w:rsid w:val="00ED0BDD"/>
    <w:rsid w:val="00ED18F8"/>
    <w:rsid w:val="00ED1E7C"/>
    <w:rsid w:val="00ED27A1"/>
    <w:rsid w:val="00ED5F8E"/>
    <w:rsid w:val="00ED673F"/>
    <w:rsid w:val="00EE0A7A"/>
    <w:rsid w:val="00EE6EDA"/>
    <w:rsid w:val="00EE778E"/>
    <w:rsid w:val="00EF1FE7"/>
    <w:rsid w:val="00EF2330"/>
    <w:rsid w:val="00EF4B96"/>
    <w:rsid w:val="00EF56FB"/>
    <w:rsid w:val="00EF6719"/>
    <w:rsid w:val="00EF6C6C"/>
    <w:rsid w:val="00F040FB"/>
    <w:rsid w:val="00F056FC"/>
    <w:rsid w:val="00F0632F"/>
    <w:rsid w:val="00F069AE"/>
    <w:rsid w:val="00F10476"/>
    <w:rsid w:val="00F10CAC"/>
    <w:rsid w:val="00F135D8"/>
    <w:rsid w:val="00F13AB8"/>
    <w:rsid w:val="00F140B9"/>
    <w:rsid w:val="00F17C81"/>
    <w:rsid w:val="00F21734"/>
    <w:rsid w:val="00F245F1"/>
    <w:rsid w:val="00F24C27"/>
    <w:rsid w:val="00F2698B"/>
    <w:rsid w:val="00F31299"/>
    <w:rsid w:val="00F31793"/>
    <w:rsid w:val="00F3534A"/>
    <w:rsid w:val="00F35BFB"/>
    <w:rsid w:val="00F36ACC"/>
    <w:rsid w:val="00F36FB8"/>
    <w:rsid w:val="00F42A81"/>
    <w:rsid w:val="00F508DF"/>
    <w:rsid w:val="00F51185"/>
    <w:rsid w:val="00F51609"/>
    <w:rsid w:val="00F52057"/>
    <w:rsid w:val="00F553F3"/>
    <w:rsid w:val="00F55C25"/>
    <w:rsid w:val="00F70E91"/>
    <w:rsid w:val="00F7189A"/>
    <w:rsid w:val="00F7342A"/>
    <w:rsid w:val="00F73727"/>
    <w:rsid w:val="00F74FB7"/>
    <w:rsid w:val="00F766A7"/>
    <w:rsid w:val="00F7765C"/>
    <w:rsid w:val="00F77EE6"/>
    <w:rsid w:val="00F80B59"/>
    <w:rsid w:val="00F81006"/>
    <w:rsid w:val="00F82083"/>
    <w:rsid w:val="00F82F7B"/>
    <w:rsid w:val="00F85325"/>
    <w:rsid w:val="00F864BA"/>
    <w:rsid w:val="00F86DD9"/>
    <w:rsid w:val="00F87424"/>
    <w:rsid w:val="00F926F0"/>
    <w:rsid w:val="00F96D7D"/>
    <w:rsid w:val="00FA4BDA"/>
    <w:rsid w:val="00FA5CCA"/>
    <w:rsid w:val="00FA79C4"/>
    <w:rsid w:val="00FB00DB"/>
    <w:rsid w:val="00FB40C0"/>
    <w:rsid w:val="00FB484F"/>
    <w:rsid w:val="00FB7418"/>
    <w:rsid w:val="00FB7C72"/>
    <w:rsid w:val="00FC15AD"/>
    <w:rsid w:val="00FD1F03"/>
    <w:rsid w:val="00FD22B0"/>
    <w:rsid w:val="00FD22B1"/>
    <w:rsid w:val="00FD2E6E"/>
    <w:rsid w:val="00FD3172"/>
    <w:rsid w:val="00FD33F1"/>
    <w:rsid w:val="00FD3566"/>
    <w:rsid w:val="00FD3E3E"/>
    <w:rsid w:val="00FD64DE"/>
    <w:rsid w:val="00FE2665"/>
    <w:rsid w:val="00FE3560"/>
    <w:rsid w:val="00FE5397"/>
    <w:rsid w:val="00FE787E"/>
    <w:rsid w:val="00FF0834"/>
    <w:rsid w:val="00FF2A2B"/>
    <w:rsid w:val="00FF4C91"/>
    <w:rsid w:val="00FF7509"/>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4577"/>
    <o:shapelayout v:ext="edit">
      <o:idmap v:ext="edit" data="1"/>
    </o:shapelayout>
  </w:shapeDefaults>
  <w:decimalSymbol w:val="."/>
  <w:listSeparator w:val=","/>
  <w14:docId w14:val="0F0174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1">
    <w:lsdException w:name="heading 2" w:qFormat="1"/>
    <w:lsdException w:name="heading 3" w:qFormat="1"/>
    <w:lsdException w:name="heading 4" w:qFormat="1"/>
    <w:lsdException w:name="heading 5"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91360A"/>
    <w:rPr>
      <w:sz w:val="24"/>
      <w:szCs w:val="24"/>
    </w:rPr>
  </w:style>
  <w:style w:type="paragraph" w:styleId="Heading1">
    <w:name w:val="heading 1"/>
    <w:basedOn w:val="BodyText"/>
    <w:next w:val="BodyText"/>
    <w:link w:val="Heading1Char"/>
    <w:rsid w:val="00FD22B1"/>
    <w:pPr>
      <w:keepNext/>
      <w:spacing w:before="160" w:after="1360" w:line="600" w:lineRule="exact"/>
      <w:ind w:left="907" w:hanging="907"/>
      <w:jc w:val="left"/>
      <w:outlineLvl w:val="0"/>
    </w:pPr>
    <w:rPr>
      <w:sz w:val="52"/>
    </w:rPr>
  </w:style>
  <w:style w:type="paragraph" w:styleId="Heading2">
    <w:name w:val="heading 2"/>
    <w:basedOn w:val="Chapter"/>
    <w:next w:val="BodyText"/>
    <w:link w:val="Heading2Char"/>
    <w:qFormat/>
    <w:rsid w:val="00A17328"/>
    <w:pPr>
      <w:spacing w:before="600" w:after="0" w:line="400" w:lineRule="exact"/>
      <w:ind w:left="907" w:hanging="907"/>
      <w:outlineLvl w:val="1"/>
    </w:pPr>
    <w:rPr>
      <w:rFonts w:ascii="Arial" w:hAnsi="Arial"/>
      <w:b/>
      <w:sz w:val="32"/>
    </w:rPr>
  </w:style>
  <w:style w:type="paragraph" w:styleId="Heading3">
    <w:name w:val="heading 3"/>
    <w:basedOn w:val="Heading2"/>
    <w:next w:val="BodyText"/>
    <w:link w:val="Heading3Char"/>
    <w:qFormat/>
    <w:rsid w:val="00A17328"/>
    <w:pPr>
      <w:spacing w:before="560" w:line="320" w:lineRule="exact"/>
      <w:ind w:left="0" w:firstLine="0"/>
      <w:outlineLvl w:val="2"/>
    </w:pPr>
    <w:rPr>
      <w:sz w:val="26"/>
    </w:rPr>
  </w:style>
  <w:style w:type="paragraph" w:styleId="Heading4">
    <w:name w:val="heading 4"/>
    <w:basedOn w:val="Heading3"/>
    <w:next w:val="BodyText"/>
    <w:link w:val="Heading4Char"/>
    <w:qFormat/>
    <w:rsid w:val="00812F4A"/>
    <w:pPr>
      <w:spacing w:before="480"/>
      <w:outlineLvl w:val="3"/>
    </w:pPr>
    <w:rPr>
      <w:b w:val="0"/>
      <w:sz w:val="24"/>
    </w:rPr>
  </w:style>
  <w:style w:type="paragraph" w:styleId="Heading5">
    <w:name w:val="heading 5"/>
    <w:basedOn w:val="Heading4"/>
    <w:next w:val="BodyText"/>
    <w:link w:val="Heading5Char"/>
    <w:qFormat/>
    <w:rsid w:val="00812F4A"/>
    <w:pPr>
      <w:outlineLvl w:val="4"/>
    </w:pPr>
    <w:rPr>
      <w:i/>
      <w:sz w:val="22"/>
    </w:rPr>
  </w:style>
  <w:style w:type="paragraph" w:styleId="Heading6">
    <w:name w:val="heading 6"/>
    <w:basedOn w:val="BodyText"/>
    <w:next w:val="BodyText"/>
    <w:link w:val="Heading6Char"/>
    <w:semiHidden/>
    <w:rsid w:val="00A17328"/>
    <w:pPr>
      <w:spacing w:after="60"/>
      <w:jc w:val="left"/>
      <w:outlineLvl w:val="5"/>
    </w:pPr>
    <w:rPr>
      <w:i/>
      <w:sz w:val="22"/>
    </w:rPr>
  </w:style>
  <w:style w:type="paragraph" w:styleId="Heading7">
    <w:name w:val="heading 7"/>
    <w:basedOn w:val="BodyText"/>
    <w:next w:val="BodyText"/>
    <w:link w:val="Heading7Char"/>
    <w:semiHidden/>
    <w:rsid w:val="00A17328"/>
    <w:pPr>
      <w:spacing w:after="60" w:line="240" w:lineRule="auto"/>
      <w:jc w:val="left"/>
      <w:outlineLvl w:val="6"/>
    </w:pPr>
    <w:rPr>
      <w:rFonts w:ascii="Arial" w:hAnsi="Arial"/>
      <w:sz w:val="20"/>
    </w:rPr>
  </w:style>
  <w:style w:type="paragraph" w:styleId="Heading8">
    <w:name w:val="heading 8"/>
    <w:basedOn w:val="BodyText"/>
    <w:next w:val="BodyText"/>
    <w:link w:val="Heading8Char"/>
    <w:semiHidden/>
    <w:rsid w:val="00A17328"/>
    <w:pPr>
      <w:spacing w:after="60" w:line="240" w:lineRule="auto"/>
      <w:jc w:val="left"/>
      <w:outlineLvl w:val="7"/>
    </w:pPr>
    <w:rPr>
      <w:rFonts w:ascii="Arial" w:hAnsi="Arial"/>
      <w:i/>
      <w:sz w:val="20"/>
    </w:rPr>
  </w:style>
  <w:style w:type="paragraph" w:styleId="Heading9">
    <w:name w:val="heading 9"/>
    <w:basedOn w:val="BodyText"/>
    <w:next w:val="BodyText"/>
    <w:link w:val="Heading9Char"/>
    <w:semiHidden/>
    <w:rsid w:val="00A17328"/>
    <w:pPr>
      <w:spacing w:after="60" w:line="240" w:lineRule="auto"/>
      <w:jc w:val="left"/>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link w:val="BodyTextChar"/>
    <w:qFormat/>
    <w:rsid w:val="00812F4A"/>
    <w:pPr>
      <w:spacing w:before="240" w:line="300" w:lineRule="atLeast"/>
      <w:jc w:val="both"/>
    </w:pPr>
    <w:rPr>
      <w:sz w:val="24"/>
    </w:rPr>
  </w:style>
  <w:style w:type="paragraph" w:styleId="Footer">
    <w:name w:val="footer"/>
    <w:basedOn w:val="BodyText"/>
    <w:link w:val="FooterChar"/>
    <w:rsid w:val="00E01D7F"/>
    <w:pPr>
      <w:spacing w:before="80" w:line="200" w:lineRule="exact"/>
      <w:ind w:right="6"/>
      <w:jc w:val="left"/>
    </w:pPr>
    <w:rPr>
      <w:rFonts w:ascii="Arial" w:hAnsi="Arial"/>
      <w:caps/>
      <w:spacing w:val="-4"/>
      <w:sz w:val="16"/>
    </w:rPr>
  </w:style>
  <w:style w:type="paragraph" w:customStyle="1" w:styleId="FooterEnd">
    <w:name w:val="Footer End"/>
    <w:basedOn w:val="Footer"/>
    <w:rsid w:val="00A17328"/>
    <w:pPr>
      <w:spacing w:before="0" w:line="20" w:lineRule="exact"/>
    </w:pPr>
  </w:style>
  <w:style w:type="paragraph" w:styleId="Header">
    <w:name w:val="header"/>
    <w:basedOn w:val="BodyText"/>
    <w:link w:val="HeaderChar"/>
    <w:rsid w:val="00A17328"/>
    <w:pPr>
      <w:tabs>
        <w:tab w:val="center" w:pos="4394"/>
        <w:tab w:val="right" w:pos="8789"/>
      </w:tabs>
      <w:spacing w:before="0" w:line="240" w:lineRule="atLeast"/>
      <w:jc w:val="left"/>
    </w:pPr>
    <w:rPr>
      <w:rFonts w:ascii="Arial" w:hAnsi="Arial"/>
      <w:caps/>
    </w:rPr>
  </w:style>
  <w:style w:type="paragraph" w:customStyle="1" w:styleId="HeaderEnd">
    <w:name w:val="Header End"/>
    <w:basedOn w:val="Header"/>
    <w:autoRedefine/>
    <w:rsid w:val="00914368"/>
    <w:pPr>
      <w:spacing w:line="20" w:lineRule="exact"/>
    </w:pPr>
    <w:rPr>
      <w:sz w:val="16"/>
    </w:rPr>
  </w:style>
  <w:style w:type="paragraph" w:customStyle="1" w:styleId="HeaderEven">
    <w:name w:val="Header Even"/>
    <w:basedOn w:val="Header"/>
    <w:rsid w:val="00C543F4"/>
  </w:style>
  <w:style w:type="paragraph" w:customStyle="1" w:styleId="HeaderOdd">
    <w:name w:val="Header Odd"/>
    <w:basedOn w:val="Header"/>
    <w:rsid w:val="00C543F4"/>
  </w:style>
  <w:style w:type="character" w:styleId="PageNumber">
    <w:name w:val="page number"/>
    <w:basedOn w:val="DefaultParagraphFont"/>
    <w:rsid w:val="00A17328"/>
    <w:rPr>
      <w:rFonts w:ascii="Arial" w:hAnsi="Arial"/>
      <w:b/>
      <w:sz w:val="16"/>
    </w:rPr>
  </w:style>
  <w:style w:type="paragraph" w:customStyle="1" w:styleId="Abbreviation">
    <w:name w:val="Abbreviation"/>
    <w:basedOn w:val="BodyText"/>
    <w:rsid w:val="00A17328"/>
    <w:pPr>
      <w:spacing w:before="120"/>
      <w:ind w:left="2381" w:hanging="2381"/>
      <w:jc w:val="left"/>
    </w:pPr>
  </w:style>
  <w:style w:type="paragraph" w:customStyle="1" w:styleId="Box">
    <w:name w:val="Box"/>
    <w:basedOn w:val="BodyText"/>
    <w:link w:val="BoxChar"/>
    <w:qFormat/>
    <w:rsid w:val="00812F4A"/>
    <w:pPr>
      <w:keepNext/>
      <w:spacing w:before="120" w:line="260" w:lineRule="atLeast"/>
    </w:pPr>
    <w:rPr>
      <w:rFonts w:ascii="Arial" w:hAnsi="Arial"/>
      <w:sz w:val="20"/>
    </w:rPr>
  </w:style>
  <w:style w:type="paragraph" w:customStyle="1" w:styleId="BoxContinued">
    <w:name w:val="Box Continued"/>
    <w:basedOn w:val="BodyText"/>
    <w:next w:val="BodyText"/>
    <w:semiHidden/>
    <w:rsid w:val="00A17328"/>
    <w:pPr>
      <w:spacing w:before="180" w:line="220" w:lineRule="exact"/>
      <w:jc w:val="right"/>
    </w:pPr>
    <w:rPr>
      <w:rFonts w:ascii="Arial" w:hAnsi="Arial"/>
      <w:sz w:val="18"/>
    </w:rPr>
  </w:style>
  <w:style w:type="paragraph" w:customStyle="1" w:styleId="BoxHeading1">
    <w:name w:val="Box Heading 1"/>
    <w:basedOn w:val="BodyText"/>
    <w:next w:val="Box"/>
    <w:rsid w:val="00A17328"/>
    <w:pPr>
      <w:keepNext/>
      <w:spacing w:before="200" w:line="280" w:lineRule="atLeast"/>
    </w:pPr>
    <w:rPr>
      <w:rFonts w:ascii="Arial" w:hAnsi="Arial"/>
      <w:b/>
      <w:sz w:val="22"/>
    </w:rPr>
  </w:style>
  <w:style w:type="paragraph" w:customStyle="1" w:styleId="BoxHeading2">
    <w:name w:val="Box Heading 2"/>
    <w:basedOn w:val="BoxHeading1"/>
    <w:next w:val="Normal"/>
    <w:rsid w:val="00A17328"/>
    <w:rPr>
      <w:b w:val="0"/>
      <w:i/>
    </w:rPr>
  </w:style>
  <w:style w:type="paragraph" w:customStyle="1" w:styleId="BoxListBullet">
    <w:name w:val="Box List Bullet"/>
    <w:basedOn w:val="BodyText"/>
    <w:link w:val="BoxListBulletChar"/>
    <w:rsid w:val="009F5BBD"/>
    <w:pPr>
      <w:keepNext/>
      <w:numPr>
        <w:numId w:val="1"/>
      </w:numPr>
      <w:spacing w:before="100" w:line="260" w:lineRule="atLeast"/>
    </w:pPr>
    <w:rPr>
      <w:rFonts w:ascii="Arial" w:hAnsi="Arial"/>
      <w:sz w:val="20"/>
    </w:rPr>
  </w:style>
  <w:style w:type="paragraph" w:customStyle="1" w:styleId="BoxListBullet2">
    <w:name w:val="Box List Bullet 2"/>
    <w:basedOn w:val="BoxListBullet"/>
    <w:rsid w:val="00812F4A"/>
    <w:pPr>
      <w:numPr>
        <w:numId w:val="13"/>
      </w:numPr>
      <w:ind w:left="568" w:hanging="284"/>
    </w:pPr>
  </w:style>
  <w:style w:type="paragraph" w:customStyle="1" w:styleId="BoxListNumber">
    <w:name w:val="Box List Number"/>
    <w:basedOn w:val="BodyText"/>
    <w:rsid w:val="00812F4A"/>
    <w:pPr>
      <w:keepNext/>
      <w:numPr>
        <w:numId w:val="10"/>
      </w:numPr>
      <w:spacing w:before="100" w:line="260" w:lineRule="atLeast"/>
    </w:pPr>
    <w:rPr>
      <w:rFonts w:ascii="Arial" w:hAnsi="Arial"/>
      <w:sz w:val="20"/>
    </w:rPr>
  </w:style>
  <w:style w:type="paragraph" w:customStyle="1" w:styleId="BoxListNumber2">
    <w:name w:val="Box List Number 2"/>
    <w:basedOn w:val="BoxListNumber"/>
    <w:rsid w:val="00055077"/>
    <w:pPr>
      <w:numPr>
        <w:ilvl w:val="1"/>
      </w:numPr>
      <w:ind w:left="681" w:hanging="397"/>
    </w:pPr>
  </w:style>
  <w:style w:type="paragraph" w:customStyle="1" w:styleId="BoxQuote">
    <w:name w:val="Box Quote"/>
    <w:basedOn w:val="BodyText"/>
    <w:next w:val="Box"/>
    <w:qFormat/>
    <w:rsid w:val="00812F4A"/>
    <w:pPr>
      <w:keepNext/>
      <w:spacing w:before="60" w:line="240" w:lineRule="exact"/>
      <w:ind w:left="284"/>
    </w:pPr>
    <w:rPr>
      <w:rFonts w:ascii="Arial" w:hAnsi="Arial"/>
      <w:sz w:val="18"/>
    </w:rPr>
  </w:style>
  <w:style w:type="paragraph" w:customStyle="1" w:styleId="Note">
    <w:name w:val="Note"/>
    <w:basedOn w:val="BodyText"/>
    <w:next w:val="BodyText"/>
    <w:rsid w:val="00812F4A"/>
    <w:pPr>
      <w:keepLines/>
      <w:spacing w:before="80" w:line="220" w:lineRule="exact"/>
    </w:pPr>
    <w:rPr>
      <w:rFonts w:ascii="Arial" w:hAnsi="Arial"/>
      <w:sz w:val="18"/>
    </w:rPr>
  </w:style>
  <w:style w:type="paragraph" w:customStyle="1" w:styleId="Source">
    <w:name w:val="Source"/>
    <w:basedOn w:val="Normal"/>
    <w:next w:val="BodyText"/>
    <w:rsid w:val="00517795"/>
    <w:pPr>
      <w:keepLines/>
      <w:spacing w:before="80" w:line="220" w:lineRule="exact"/>
      <w:jc w:val="both"/>
    </w:pPr>
    <w:rPr>
      <w:rFonts w:ascii="Arial" w:hAnsi="Arial"/>
      <w:sz w:val="18"/>
      <w:szCs w:val="20"/>
    </w:rPr>
  </w:style>
  <w:style w:type="paragraph" w:customStyle="1" w:styleId="BoxSource">
    <w:name w:val="Box Source"/>
    <w:basedOn w:val="Source"/>
    <w:next w:val="BodyText"/>
    <w:rsid w:val="009F74EF"/>
    <w:pPr>
      <w:spacing w:before="120"/>
    </w:pPr>
  </w:style>
  <w:style w:type="paragraph" w:customStyle="1" w:styleId="BoxSpaceAbove">
    <w:name w:val="Box Space Above"/>
    <w:basedOn w:val="BodyText"/>
    <w:rsid w:val="00A17328"/>
    <w:pPr>
      <w:keepNext/>
      <w:spacing w:before="360" w:line="80" w:lineRule="exact"/>
      <w:jc w:val="left"/>
    </w:pPr>
  </w:style>
  <w:style w:type="paragraph" w:styleId="Caption">
    <w:name w:val="caption"/>
    <w:basedOn w:val="Normal"/>
    <w:next w:val="BodyText"/>
    <w:rsid w:val="00A17328"/>
    <w:pPr>
      <w:keepNext/>
      <w:keepLines/>
      <w:spacing w:before="360" w:after="80" w:line="280" w:lineRule="exact"/>
      <w:ind w:left="1474" w:hanging="1474"/>
    </w:pPr>
    <w:rPr>
      <w:rFonts w:ascii="Arial" w:hAnsi="Arial"/>
      <w:b/>
    </w:rPr>
  </w:style>
  <w:style w:type="paragraph" w:customStyle="1" w:styleId="BoxTitle">
    <w:name w:val="Box Title"/>
    <w:basedOn w:val="Caption"/>
    <w:next w:val="BoxSubtitle"/>
    <w:rsid w:val="009F74EF"/>
    <w:pPr>
      <w:spacing w:before="120" w:after="0"/>
    </w:pPr>
  </w:style>
  <w:style w:type="paragraph" w:customStyle="1" w:styleId="BoxSubtitle">
    <w:name w:val="Box Subtitle"/>
    <w:basedOn w:val="BoxTitle"/>
    <w:next w:val="Normal"/>
    <w:rsid w:val="009F74EF"/>
    <w:pPr>
      <w:spacing w:after="80" w:line="200" w:lineRule="exact"/>
      <w:ind w:firstLine="0"/>
    </w:pPr>
    <w:rPr>
      <w:b w:val="0"/>
      <w:sz w:val="20"/>
    </w:rPr>
  </w:style>
  <w:style w:type="paragraph" w:customStyle="1" w:styleId="Chapter">
    <w:name w:val="Chapter"/>
    <w:basedOn w:val="Heading1"/>
    <w:next w:val="BodyText"/>
    <w:semiHidden/>
    <w:rsid w:val="00A17328"/>
    <w:pPr>
      <w:ind w:left="0" w:firstLine="0"/>
      <w:outlineLvl w:val="9"/>
    </w:pPr>
  </w:style>
  <w:style w:type="paragraph" w:customStyle="1" w:styleId="ChapterSummary">
    <w:name w:val="Chapter Summary"/>
    <w:basedOn w:val="BodyText"/>
    <w:rsid w:val="00517795"/>
    <w:pPr>
      <w:spacing w:line="280" w:lineRule="atLeast"/>
      <w:ind w:left="907"/>
    </w:pPr>
    <w:rPr>
      <w:rFonts w:ascii="Arial" w:hAnsi="Arial"/>
      <w:b/>
      <w:sz w:val="20"/>
    </w:rPr>
  </w:style>
  <w:style w:type="character" w:styleId="CommentReference">
    <w:name w:val="annotation reference"/>
    <w:basedOn w:val="DefaultParagraphFont"/>
    <w:semiHidden/>
    <w:rsid w:val="00A17328"/>
    <w:rPr>
      <w:b/>
      <w:vanish/>
      <w:color w:val="FF00FF"/>
      <w:sz w:val="20"/>
    </w:rPr>
  </w:style>
  <w:style w:type="paragraph" w:styleId="CommentText">
    <w:name w:val="annotation text"/>
    <w:basedOn w:val="Normal"/>
    <w:link w:val="CommentTextChar"/>
    <w:rsid w:val="00A17328"/>
    <w:pPr>
      <w:spacing w:before="120" w:line="240" w:lineRule="atLeast"/>
      <w:ind w:left="567" w:hanging="567"/>
    </w:pPr>
    <w:rPr>
      <w:sz w:val="20"/>
    </w:rPr>
  </w:style>
  <w:style w:type="paragraph" w:customStyle="1" w:styleId="Continued">
    <w:name w:val="Continued"/>
    <w:basedOn w:val="BoxContinued"/>
    <w:next w:val="BodyText"/>
    <w:rsid w:val="00517795"/>
  </w:style>
  <w:style w:type="character" w:customStyle="1" w:styleId="DocumentInfo">
    <w:name w:val="Document Info"/>
    <w:basedOn w:val="DefaultParagraphFont"/>
    <w:semiHidden/>
    <w:rsid w:val="00A17328"/>
    <w:rPr>
      <w:rFonts w:ascii="Arial" w:hAnsi="Arial"/>
      <w:sz w:val="14"/>
    </w:rPr>
  </w:style>
  <w:style w:type="character" w:customStyle="1" w:styleId="DraftingNote">
    <w:name w:val="Drafting Note"/>
    <w:basedOn w:val="DefaultParagraphFont"/>
    <w:rsid w:val="00A17328"/>
    <w:rPr>
      <w:b/>
      <w:color w:val="FF0000"/>
      <w:sz w:val="24"/>
      <w:u w:val="dotted"/>
    </w:rPr>
  </w:style>
  <w:style w:type="paragraph" w:customStyle="1" w:styleId="Figure">
    <w:name w:val="Figure"/>
    <w:basedOn w:val="BodyText"/>
    <w:rsid w:val="00A17328"/>
    <w:pPr>
      <w:keepNext/>
      <w:spacing w:before="120" w:after="120" w:line="240" w:lineRule="atLeast"/>
      <w:jc w:val="center"/>
    </w:pPr>
  </w:style>
  <w:style w:type="paragraph" w:customStyle="1" w:styleId="FigureTitle">
    <w:name w:val="Figure Title"/>
    <w:basedOn w:val="Caption"/>
    <w:next w:val="Subtitle"/>
    <w:rsid w:val="009F74EF"/>
    <w:pPr>
      <w:spacing w:before="120"/>
    </w:pPr>
  </w:style>
  <w:style w:type="paragraph" w:styleId="Subtitle">
    <w:name w:val="Subtitle"/>
    <w:basedOn w:val="Caption"/>
    <w:link w:val="SubtitleChar"/>
    <w:qFormat/>
    <w:rsid w:val="00301E4A"/>
    <w:pPr>
      <w:spacing w:before="0" w:line="200" w:lineRule="exact"/>
      <w:ind w:firstLine="0"/>
    </w:pPr>
    <w:rPr>
      <w:b w:val="0"/>
      <w:sz w:val="20"/>
    </w:rPr>
  </w:style>
  <w:style w:type="paragraph" w:customStyle="1" w:styleId="Finding">
    <w:name w:val="Finding"/>
    <w:basedOn w:val="BodyText"/>
    <w:rsid w:val="009F5BBD"/>
    <w:pPr>
      <w:keepLines/>
      <w:spacing w:before="120" w:line="280" w:lineRule="atLeast"/>
    </w:pPr>
    <w:rPr>
      <w:rFonts w:ascii="Arial" w:hAnsi="Arial"/>
      <w:sz w:val="22"/>
    </w:rPr>
  </w:style>
  <w:style w:type="paragraph" w:customStyle="1" w:styleId="FindingBullet">
    <w:name w:val="Finding Bullet"/>
    <w:basedOn w:val="Finding"/>
    <w:rsid w:val="009F5BBD"/>
    <w:pPr>
      <w:numPr>
        <w:numId w:val="15"/>
      </w:numPr>
      <w:spacing w:before="80"/>
    </w:pPr>
  </w:style>
  <w:style w:type="paragraph" w:customStyle="1" w:styleId="FindingNoTitle">
    <w:name w:val="Finding NoTitle"/>
    <w:basedOn w:val="Finding"/>
    <w:semiHidden/>
    <w:rsid w:val="00AB0681"/>
    <w:pPr>
      <w:spacing w:before="240"/>
    </w:pPr>
  </w:style>
  <w:style w:type="paragraph" w:customStyle="1" w:styleId="RecTitle">
    <w:name w:val="Rec Title"/>
    <w:basedOn w:val="BodyText"/>
    <w:next w:val="Rec"/>
    <w:qFormat/>
    <w:rsid w:val="009F5BBD"/>
    <w:pPr>
      <w:keepNext/>
      <w:keepLines/>
      <w:spacing w:line="280" w:lineRule="atLeast"/>
    </w:pPr>
    <w:rPr>
      <w:rFonts w:ascii="Arial" w:hAnsi="Arial"/>
      <w:caps/>
      <w:sz w:val="18"/>
    </w:rPr>
  </w:style>
  <w:style w:type="paragraph" w:customStyle="1" w:styleId="FindingTitle">
    <w:name w:val="Finding Title"/>
    <w:basedOn w:val="RecTitle"/>
    <w:next w:val="Finding"/>
    <w:rsid w:val="009021A6"/>
  </w:style>
  <w:style w:type="character" w:styleId="FootnoteReference">
    <w:name w:val="footnote reference"/>
    <w:basedOn w:val="DefaultParagraphFont"/>
    <w:semiHidden/>
    <w:rsid w:val="00243997"/>
    <w:rPr>
      <w:rFonts w:ascii="Times New Roman" w:hAnsi="Times New Roman"/>
      <w:position w:val="6"/>
      <w:sz w:val="20"/>
      <w:vertAlign w:val="baseline"/>
    </w:rPr>
  </w:style>
  <w:style w:type="paragraph" w:styleId="FootnoteText">
    <w:name w:val="footnote text"/>
    <w:basedOn w:val="BodyText"/>
    <w:link w:val="FootnoteTextChar"/>
    <w:rsid w:val="00243997"/>
    <w:pPr>
      <w:tabs>
        <w:tab w:val="left" w:pos="284"/>
      </w:tabs>
      <w:spacing w:before="80" w:line="240" w:lineRule="exact"/>
      <w:ind w:left="284" w:hanging="284"/>
    </w:pPr>
    <w:rPr>
      <w:sz w:val="20"/>
    </w:rPr>
  </w:style>
  <w:style w:type="paragraph" w:customStyle="1" w:styleId="InformationRequest">
    <w:name w:val="Information Request"/>
    <w:basedOn w:val="Finding"/>
    <w:next w:val="BodyText"/>
    <w:rsid w:val="009F5BBD"/>
    <w:rPr>
      <w:i/>
    </w:rPr>
  </w:style>
  <w:style w:type="paragraph" w:customStyle="1" w:styleId="Jurisdictioncommentsbodytext">
    <w:name w:val="Jurisdiction comments body text"/>
    <w:rsid w:val="00A17328"/>
    <w:pPr>
      <w:spacing w:after="140"/>
      <w:jc w:val="both"/>
    </w:pPr>
    <w:rPr>
      <w:rFonts w:ascii="Arial" w:hAnsi="Arial"/>
      <w:sz w:val="24"/>
      <w:lang w:eastAsia="en-US"/>
    </w:rPr>
  </w:style>
  <w:style w:type="paragraph" w:customStyle="1" w:styleId="Jurisdictioncommentsheading">
    <w:name w:val="Jurisdiction comments heading"/>
    <w:rsid w:val="00A17328"/>
    <w:pPr>
      <w:spacing w:after="140" w:line="320" w:lineRule="atLeast"/>
      <w:jc w:val="both"/>
    </w:pPr>
    <w:rPr>
      <w:rFonts w:ascii="Arial" w:hAnsi="Arial"/>
      <w:b/>
      <w:sz w:val="24"/>
      <w:lang w:eastAsia="en-US"/>
    </w:rPr>
  </w:style>
  <w:style w:type="paragraph" w:customStyle="1" w:styleId="Jurisdictioncommentslistbullet">
    <w:name w:val="Jurisdiction comments list bullet"/>
    <w:rsid w:val="00A17328"/>
    <w:pPr>
      <w:numPr>
        <w:numId w:val="2"/>
      </w:numPr>
      <w:spacing w:after="140"/>
      <w:jc w:val="both"/>
    </w:pPr>
    <w:rPr>
      <w:rFonts w:ascii="Arial" w:hAnsi="Arial"/>
      <w:sz w:val="24"/>
      <w:lang w:eastAsia="en-US"/>
    </w:rPr>
  </w:style>
  <w:style w:type="paragraph" w:styleId="ListBullet">
    <w:name w:val="List Bullet"/>
    <w:basedOn w:val="BodyText"/>
    <w:rsid w:val="00812F4A"/>
    <w:pPr>
      <w:numPr>
        <w:numId w:val="3"/>
      </w:numPr>
      <w:spacing w:before="120"/>
    </w:pPr>
  </w:style>
  <w:style w:type="paragraph" w:styleId="ListBullet2">
    <w:name w:val="List Bullet 2"/>
    <w:basedOn w:val="BodyText"/>
    <w:rsid w:val="00DB67C9"/>
    <w:pPr>
      <w:numPr>
        <w:numId w:val="4"/>
      </w:numPr>
      <w:spacing w:before="120"/>
    </w:pPr>
  </w:style>
  <w:style w:type="paragraph" w:styleId="ListBullet3">
    <w:name w:val="List Bullet 3"/>
    <w:basedOn w:val="BodyText"/>
    <w:rsid w:val="00055077"/>
    <w:pPr>
      <w:numPr>
        <w:numId w:val="5"/>
      </w:numPr>
      <w:spacing w:before="120"/>
      <w:ind w:left="1020" w:hanging="340"/>
    </w:pPr>
  </w:style>
  <w:style w:type="paragraph" w:styleId="ListNumber">
    <w:name w:val="List Number"/>
    <w:basedOn w:val="BodyText"/>
    <w:rsid w:val="00864ADC"/>
    <w:pPr>
      <w:numPr>
        <w:numId w:val="9"/>
      </w:numPr>
      <w:spacing w:before="120"/>
    </w:pPr>
  </w:style>
  <w:style w:type="paragraph" w:styleId="ListNumber2">
    <w:name w:val="List Number 2"/>
    <w:basedOn w:val="ListNumber"/>
    <w:rsid w:val="00864ADC"/>
    <w:pPr>
      <w:numPr>
        <w:ilvl w:val="1"/>
      </w:numPr>
    </w:pPr>
  </w:style>
  <w:style w:type="paragraph" w:styleId="ListNumber3">
    <w:name w:val="List Number 3"/>
    <w:basedOn w:val="ListNumber2"/>
    <w:rsid w:val="00C52416"/>
    <w:pPr>
      <w:numPr>
        <w:ilvl w:val="2"/>
      </w:numPr>
    </w:pPr>
  </w:style>
  <w:style w:type="character" w:customStyle="1" w:styleId="NoteLabel">
    <w:name w:val="Note Label"/>
    <w:basedOn w:val="DefaultParagraphFont"/>
    <w:rsid w:val="00812F4A"/>
    <w:rPr>
      <w:rFonts w:ascii="Arial" w:hAnsi="Arial"/>
      <w:b/>
      <w:position w:val="6"/>
      <w:sz w:val="18"/>
    </w:rPr>
  </w:style>
  <w:style w:type="paragraph" w:customStyle="1" w:styleId="PartDivider">
    <w:name w:val="Part Divider"/>
    <w:basedOn w:val="BodyText"/>
    <w:next w:val="BodyText"/>
    <w:rsid w:val="00A17328"/>
    <w:pPr>
      <w:spacing w:before="0" w:line="40" w:lineRule="exact"/>
      <w:jc w:val="right"/>
    </w:pPr>
    <w:rPr>
      <w:smallCaps/>
      <w:sz w:val="16"/>
    </w:rPr>
  </w:style>
  <w:style w:type="paragraph" w:customStyle="1" w:styleId="PartNumber">
    <w:name w:val="Part Number"/>
    <w:basedOn w:val="BodyText"/>
    <w:next w:val="BodyText"/>
    <w:rsid w:val="00A17328"/>
    <w:pPr>
      <w:spacing w:before="4000" w:line="320" w:lineRule="exact"/>
      <w:ind w:left="6634"/>
      <w:jc w:val="right"/>
    </w:pPr>
    <w:rPr>
      <w:smallCaps/>
      <w:spacing w:val="60"/>
      <w:sz w:val="32"/>
    </w:rPr>
  </w:style>
  <w:style w:type="paragraph" w:customStyle="1" w:styleId="PartTitle">
    <w:name w:val="Part Title"/>
    <w:basedOn w:val="BodyText"/>
    <w:rsid w:val="00A17328"/>
    <w:pPr>
      <w:spacing w:before="160" w:after="1360" w:line="520" w:lineRule="exact"/>
      <w:ind w:right="2381"/>
      <w:jc w:val="right"/>
    </w:pPr>
    <w:rPr>
      <w:smallCaps/>
      <w:sz w:val="52"/>
    </w:rPr>
  </w:style>
  <w:style w:type="paragraph" w:styleId="Quote">
    <w:name w:val="Quote"/>
    <w:basedOn w:val="BodyText"/>
    <w:next w:val="BodyText"/>
    <w:link w:val="QuoteChar"/>
    <w:qFormat/>
    <w:rsid w:val="00CB7CED"/>
    <w:pPr>
      <w:spacing w:before="120" w:line="280" w:lineRule="exact"/>
      <w:ind w:left="340"/>
    </w:pPr>
    <w:rPr>
      <w:sz w:val="22"/>
    </w:rPr>
  </w:style>
  <w:style w:type="paragraph" w:customStyle="1" w:styleId="QuoteBullet">
    <w:name w:val="Quote Bullet"/>
    <w:basedOn w:val="Quote"/>
    <w:rsid w:val="00812F4A"/>
    <w:pPr>
      <w:numPr>
        <w:numId w:val="6"/>
      </w:numPr>
    </w:pPr>
  </w:style>
  <w:style w:type="paragraph" w:customStyle="1" w:styleId="Rec">
    <w:name w:val="Rec"/>
    <w:basedOn w:val="BodyText"/>
    <w:qFormat/>
    <w:rsid w:val="009F5BBD"/>
    <w:pPr>
      <w:keepLines/>
      <w:spacing w:before="120" w:line="280" w:lineRule="atLeast"/>
    </w:pPr>
    <w:rPr>
      <w:rFonts w:ascii="Arial" w:hAnsi="Arial"/>
      <w:sz w:val="22"/>
    </w:rPr>
  </w:style>
  <w:style w:type="paragraph" w:customStyle="1" w:styleId="RecBullet">
    <w:name w:val="Rec Bullet"/>
    <w:basedOn w:val="Rec"/>
    <w:rsid w:val="00301E4A"/>
    <w:pPr>
      <w:numPr>
        <w:numId w:val="17"/>
      </w:numPr>
      <w:spacing w:before="80"/>
    </w:pPr>
  </w:style>
  <w:style w:type="paragraph" w:customStyle="1" w:styleId="RecB">
    <w:name w:val="RecB"/>
    <w:basedOn w:val="Normal"/>
    <w:semiHidden/>
    <w:rsid w:val="00F85325"/>
    <w:pPr>
      <w:keepLines/>
      <w:pBdr>
        <w:left w:val="single" w:sz="24" w:space="12" w:color="C0C0C0"/>
      </w:pBdr>
      <w:spacing w:before="180" w:line="320" w:lineRule="atLeast"/>
      <w:jc w:val="both"/>
    </w:pPr>
    <w:rPr>
      <w:b/>
      <w:i/>
      <w:szCs w:val="20"/>
    </w:rPr>
  </w:style>
  <w:style w:type="paragraph" w:customStyle="1" w:styleId="RecBBullet">
    <w:name w:val="RecB Bullet"/>
    <w:basedOn w:val="RecB"/>
    <w:semiHidden/>
    <w:rsid w:val="00F85325"/>
    <w:pPr>
      <w:numPr>
        <w:numId w:val="11"/>
      </w:numPr>
      <w:spacing w:before="80"/>
    </w:pPr>
  </w:style>
  <w:style w:type="paragraph" w:customStyle="1" w:styleId="RecBNoTitle">
    <w:name w:val="RecB NoTitle"/>
    <w:basedOn w:val="RecB"/>
    <w:semiHidden/>
    <w:rsid w:val="00F85325"/>
    <w:pPr>
      <w:spacing w:before="240"/>
    </w:pPr>
  </w:style>
  <w:style w:type="paragraph" w:customStyle="1" w:styleId="Reference">
    <w:name w:val="Reference"/>
    <w:basedOn w:val="BodyText"/>
    <w:rsid w:val="00A17328"/>
    <w:pPr>
      <w:spacing w:before="120"/>
      <w:ind w:left="340" w:hanging="340"/>
    </w:pPr>
  </w:style>
  <w:style w:type="paragraph" w:customStyle="1" w:styleId="SequenceInfo">
    <w:name w:val="Sequence Info"/>
    <w:basedOn w:val="BodyText"/>
    <w:semiHidden/>
    <w:rsid w:val="00A17328"/>
    <w:rPr>
      <w:vanish/>
      <w:sz w:val="16"/>
    </w:rPr>
  </w:style>
  <w:style w:type="paragraph" w:customStyle="1" w:styleId="SideNote">
    <w:name w:val="Side Note"/>
    <w:basedOn w:val="BodyText"/>
    <w:next w:val="BodyText"/>
    <w:semiHidden/>
    <w:rsid w:val="00A17328"/>
    <w:pPr>
      <w:keepNext/>
      <w:keepLines/>
      <w:framePr w:w="2155" w:hSpace="227" w:vSpace="181" w:wrap="around" w:vAnchor="text" w:hAnchor="page" w:xAlign="outside" w:y="1"/>
      <w:jc w:val="left"/>
    </w:pPr>
    <w:rPr>
      <w:i/>
    </w:rPr>
  </w:style>
  <w:style w:type="paragraph" w:customStyle="1" w:styleId="SideNoteBullet">
    <w:name w:val="Side Note Bullet"/>
    <w:basedOn w:val="SideNote"/>
    <w:next w:val="BodyText"/>
    <w:semiHidden/>
    <w:rsid w:val="00A17328"/>
    <w:pPr>
      <w:framePr w:wrap="around"/>
      <w:numPr>
        <w:numId w:val="7"/>
      </w:numPr>
      <w:tabs>
        <w:tab w:val="left" w:pos="227"/>
      </w:tabs>
    </w:pPr>
  </w:style>
  <w:style w:type="paragraph" w:customStyle="1" w:styleId="SideNoteGraphic">
    <w:name w:val="Side Note Graphic"/>
    <w:basedOn w:val="SideNote"/>
    <w:next w:val="BodyText"/>
    <w:semiHidden/>
    <w:rsid w:val="00A17328"/>
    <w:pPr>
      <w:framePr w:wrap="around"/>
    </w:pPr>
  </w:style>
  <w:style w:type="paragraph" w:customStyle="1" w:styleId="TableBodyText">
    <w:name w:val="Table Body Text"/>
    <w:basedOn w:val="BodyText"/>
    <w:rsid w:val="00812F4A"/>
    <w:pPr>
      <w:keepNext/>
      <w:keepLines/>
      <w:spacing w:before="0" w:after="40" w:line="200" w:lineRule="atLeast"/>
      <w:ind w:left="6" w:right="113"/>
      <w:jc w:val="right"/>
    </w:pPr>
    <w:rPr>
      <w:rFonts w:ascii="Arial" w:hAnsi="Arial"/>
      <w:sz w:val="18"/>
    </w:rPr>
  </w:style>
  <w:style w:type="paragraph" w:customStyle="1" w:styleId="TableBullet">
    <w:name w:val="Table Bullet"/>
    <w:basedOn w:val="TableBodyText"/>
    <w:rsid w:val="00812F4A"/>
    <w:pPr>
      <w:numPr>
        <w:numId w:val="8"/>
      </w:numPr>
      <w:jc w:val="left"/>
    </w:pPr>
  </w:style>
  <w:style w:type="paragraph" w:customStyle="1" w:styleId="TableColumnHeading">
    <w:name w:val="Table Column Heading"/>
    <w:basedOn w:val="TableBodyText"/>
    <w:rsid w:val="00812F4A"/>
    <w:pPr>
      <w:spacing w:before="80" w:after="80"/>
    </w:pPr>
    <w:rPr>
      <w:i/>
    </w:rPr>
  </w:style>
  <w:style w:type="paragraph" w:styleId="TOC2">
    <w:name w:val="toc 2"/>
    <w:basedOn w:val="TOC1"/>
    <w:uiPriority w:val="39"/>
    <w:rsid w:val="00F35BFB"/>
    <w:pPr>
      <w:ind w:left="1134" w:hanging="624"/>
    </w:pPr>
    <w:rPr>
      <w:b w:val="0"/>
    </w:rPr>
  </w:style>
  <w:style w:type="paragraph" w:styleId="TOC3">
    <w:name w:val="toc 3"/>
    <w:basedOn w:val="TOC2"/>
    <w:rsid w:val="00F73727"/>
    <w:pPr>
      <w:spacing w:before="60"/>
      <w:ind w:left="1190" w:hanging="680"/>
    </w:pPr>
  </w:style>
  <w:style w:type="paragraph" w:styleId="TableofFigures">
    <w:name w:val="table of figures"/>
    <w:basedOn w:val="TOC3"/>
    <w:next w:val="BodyText"/>
    <w:semiHidden/>
    <w:rsid w:val="00A17328"/>
    <w:pPr>
      <w:ind w:left="737" w:hanging="737"/>
    </w:pPr>
  </w:style>
  <w:style w:type="paragraph" w:customStyle="1" w:styleId="TableTitle">
    <w:name w:val="Table Title"/>
    <w:basedOn w:val="Caption"/>
    <w:next w:val="Subtitle"/>
    <w:qFormat/>
    <w:rsid w:val="009021A6"/>
    <w:pPr>
      <w:spacing w:before="120"/>
    </w:pPr>
  </w:style>
  <w:style w:type="paragraph" w:customStyle="1" w:styleId="TableUnitsRow">
    <w:name w:val="Table Units Row"/>
    <w:basedOn w:val="TableBodyText"/>
    <w:rsid w:val="008D7622"/>
    <w:pPr>
      <w:spacing w:before="40"/>
    </w:pPr>
  </w:style>
  <w:style w:type="paragraph" w:styleId="TOC1">
    <w:name w:val="toc 1"/>
    <w:basedOn w:val="Normal"/>
    <w:next w:val="TOC2"/>
    <w:link w:val="TOC1Char"/>
    <w:uiPriority w:val="39"/>
    <w:rsid w:val="00F73727"/>
    <w:pPr>
      <w:tabs>
        <w:tab w:val="right" w:pos="8789"/>
      </w:tabs>
      <w:spacing w:before="120" w:line="320" w:lineRule="exact"/>
      <w:ind w:left="510" w:right="851" w:hanging="510"/>
    </w:pPr>
    <w:rPr>
      <w:rFonts w:ascii="Arial" w:hAnsi="Arial"/>
      <w:b/>
      <w:sz w:val="26"/>
      <w:szCs w:val="26"/>
      <w:lang w:eastAsia="en-US"/>
    </w:rPr>
  </w:style>
  <w:style w:type="paragraph" w:styleId="TOC4">
    <w:name w:val="toc 4"/>
    <w:basedOn w:val="TOC3"/>
    <w:semiHidden/>
    <w:rsid w:val="00A17328"/>
    <w:pPr>
      <w:ind w:left="1191" w:firstLine="0"/>
    </w:pPr>
  </w:style>
  <w:style w:type="paragraph" w:customStyle="1" w:styleId="RecBBullet2">
    <w:name w:val="RecB Bullet 2"/>
    <w:basedOn w:val="ListBullet2"/>
    <w:semiHidden/>
    <w:rsid w:val="006B2B3C"/>
    <w:pPr>
      <w:pBdr>
        <w:left w:val="single" w:sz="24" w:space="29" w:color="C0C0C0"/>
      </w:pBdr>
    </w:pPr>
    <w:rPr>
      <w:b/>
      <w:i/>
    </w:rPr>
  </w:style>
  <w:style w:type="paragraph" w:styleId="BalloonText">
    <w:name w:val="Balloon Text"/>
    <w:basedOn w:val="Normal"/>
    <w:link w:val="BalloonTextChar"/>
    <w:rsid w:val="006B2B3C"/>
    <w:rPr>
      <w:rFonts w:ascii="Tahoma" w:hAnsi="Tahoma" w:cs="Tahoma"/>
      <w:sz w:val="16"/>
      <w:szCs w:val="16"/>
    </w:rPr>
  </w:style>
  <w:style w:type="character" w:customStyle="1" w:styleId="BalloonTextChar">
    <w:name w:val="Balloon Text Char"/>
    <w:basedOn w:val="DefaultParagraphFont"/>
    <w:link w:val="BalloonText"/>
    <w:rsid w:val="006B2B3C"/>
    <w:rPr>
      <w:rFonts w:ascii="Tahoma" w:hAnsi="Tahoma" w:cs="Tahoma"/>
      <w:sz w:val="16"/>
      <w:szCs w:val="16"/>
    </w:rPr>
  </w:style>
  <w:style w:type="character" w:customStyle="1" w:styleId="SubtitleChar">
    <w:name w:val="Subtitle Char"/>
    <w:basedOn w:val="DefaultParagraphFont"/>
    <w:link w:val="Subtitle"/>
    <w:rsid w:val="00301E4A"/>
    <w:rPr>
      <w:rFonts w:ascii="Arial" w:hAnsi="Arial"/>
      <w:szCs w:val="24"/>
    </w:rPr>
  </w:style>
  <w:style w:type="paragraph" w:customStyle="1" w:styleId="BoxListBullet3">
    <w:name w:val="Box List Bullet 3"/>
    <w:basedOn w:val="ListBullet3"/>
    <w:rsid w:val="00812F4A"/>
    <w:pPr>
      <w:numPr>
        <w:numId w:val="14"/>
      </w:numPr>
      <w:tabs>
        <w:tab w:val="left" w:pos="907"/>
      </w:tabs>
      <w:spacing w:before="60" w:line="260" w:lineRule="atLeast"/>
      <w:ind w:left="907" w:hanging="340"/>
    </w:pPr>
    <w:rPr>
      <w:rFonts w:ascii="Arial" w:hAnsi="Arial"/>
      <w:sz w:val="20"/>
    </w:rPr>
  </w:style>
  <w:style w:type="character" w:styleId="Emphasis">
    <w:name w:val="Emphasis"/>
    <w:basedOn w:val="DefaultParagraphFont"/>
    <w:rsid w:val="00DA5BBA"/>
    <w:rPr>
      <w:i/>
      <w:iCs/>
    </w:rPr>
  </w:style>
  <w:style w:type="paragraph" w:customStyle="1" w:styleId="BoxQuoteBullet">
    <w:name w:val="Box Quote Bullet"/>
    <w:basedOn w:val="BoxQuote"/>
    <w:next w:val="Box"/>
    <w:rsid w:val="00812F4A"/>
    <w:pPr>
      <w:numPr>
        <w:numId w:val="12"/>
      </w:numPr>
      <w:ind w:left="568" w:hanging="284"/>
    </w:pPr>
  </w:style>
  <w:style w:type="paragraph" w:customStyle="1" w:styleId="InformationRequestBullet">
    <w:name w:val="Information Request Bullet"/>
    <w:basedOn w:val="ListBullet"/>
    <w:next w:val="BodyText"/>
    <w:rsid w:val="004145D2"/>
    <w:pPr>
      <w:numPr>
        <w:numId w:val="16"/>
      </w:numPr>
      <w:spacing w:before="80" w:line="280" w:lineRule="atLeast"/>
      <w:ind w:left="357" w:hanging="357"/>
    </w:pPr>
    <w:rPr>
      <w:rFonts w:ascii="Arial" w:hAnsi="Arial"/>
      <w:i/>
      <w:sz w:val="22"/>
    </w:rPr>
  </w:style>
  <w:style w:type="paragraph" w:customStyle="1" w:styleId="BoxSpaceBelow">
    <w:name w:val="Box Space Below"/>
    <w:basedOn w:val="Box"/>
    <w:rsid w:val="009E1844"/>
    <w:pPr>
      <w:keepNext w:val="0"/>
      <w:spacing w:before="60" w:after="60" w:line="80" w:lineRule="exact"/>
    </w:pPr>
    <w:rPr>
      <w:sz w:val="14"/>
    </w:rPr>
  </w:style>
  <w:style w:type="paragraph" w:customStyle="1" w:styleId="KeyPointsListBullet">
    <w:name w:val="Key Points List Bullet"/>
    <w:basedOn w:val="Normal"/>
    <w:qFormat/>
    <w:rsid w:val="00F55C25"/>
    <w:pPr>
      <w:keepNext/>
      <w:numPr>
        <w:numId w:val="18"/>
      </w:numPr>
      <w:spacing w:before="100" w:line="260" w:lineRule="atLeast"/>
      <w:ind w:left="357" w:hanging="357"/>
      <w:jc w:val="both"/>
    </w:pPr>
    <w:rPr>
      <w:rFonts w:ascii="Arial" w:hAnsi="Arial"/>
      <w:sz w:val="20"/>
      <w:szCs w:val="20"/>
      <w:lang w:eastAsia="en-US"/>
    </w:rPr>
  </w:style>
  <w:style w:type="paragraph" w:customStyle="1" w:styleId="KeyPointsListBullet2">
    <w:name w:val="Key Points List Bullet 2"/>
    <w:basedOn w:val="BoxListBullet2"/>
    <w:rsid w:val="0091360A"/>
    <w:pPr>
      <w:numPr>
        <w:numId w:val="19"/>
      </w:numPr>
      <w:ind w:left="624" w:hanging="284"/>
    </w:pPr>
  </w:style>
  <w:style w:type="paragraph" w:customStyle="1" w:styleId="InformationRequestTitle">
    <w:name w:val="Information Request Title"/>
    <w:basedOn w:val="FindingTitle"/>
    <w:next w:val="InformationRequest"/>
    <w:rsid w:val="009F5BBD"/>
    <w:rPr>
      <w:i/>
    </w:rPr>
  </w:style>
  <w:style w:type="paragraph" w:customStyle="1" w:styleId="Space">
    <w:name w:val="Space"/>
    <w:basedOn w:val="Normal"/>
    <w:rsid w:val="00967CD3"/>
    <w:pPr>
      <w:keepNext/>
      <w:spacing w:line="120" w:lineRule="exact"/>
      <w:jc w:val="both"/>
    </w:pPr>
    <w:rPr>
      <w:rFonts w:ascii="Arial" w:hAnsi="Arial"/>
      <w:sz w:val="20"/>
      <w:szCs w:val="20"/>
    </w:rPr>
  </w:style>
  <w:style w:type="paragraph" w:customStyle="1" w:styleId="Heading1nochapterno">
    <w:name w:val="Heading 1 (no chapter no.)"/>
    <w:basedOn w:val="Heading1"/>
    <w:rsid w:val="00CC070F"/>
    <w:pPr>
      <w:spacing w:before="0"/>
      <w:ind w:left="0" w:firstLine="0"/>
    </w:pPr>
  </w:style>
  <w:style w:type="paragraph" w:customStyle="1" w:styleId="Heading2nosectionno">
    <w:name w:val="Heading 2 (no section no.)"/>
    <w:basedOn w:val="Heading2"/>
    <w:rsid w:val="00CC070F"/>
    <w:pPr>
      <w:ind w:left="0" w:firstLine="0"/>
    </w:pPr>
  </w:style>
  <w:style w:type="character" w:customStyle="1" w:styleId="Heading5Char">
    <w:name w:val="Heading 5 Char"/>
    <w:basedOn w:val="DefaultParagraphFont"/>
    <w:link w:val="Heading5"/>
    <w:rsid w:val="00812F4A"/>
    <w:rPr>
      <w:rFonts w:ascii="Arial" w:hAnsi="Arial"/>
      <w:i/>
      <w:sz w:val="22"/>
    </w:rPr>
  </w:style>
  <w:style w:type="paragraph" w:customStyle="1" w:styleId="Figurespace">
    <w:name w:val="Figure space"/>
    <w:basedOn w:val="Box"/>
    <w:rsid w:val="000B1022"/>
    <w:pPr>
      <w:spacing w:before="0" w:line="120" w:lineRule="exact"/>
    </w:pPr>
  </w:style>
  <w:style w:type="paragraph" w:customStyle="1" w:styleId="FooterDraftReport">
    <w:name w:val="FooterDraftReport"/>
    <w:basedOn w:val="Footer"/>
    <w:link w:val="FooterDraftReportChar"/>
    <w:rsid w:val="00162434"/>
    <w:pPr>
      <w:spacing w:before="40"/>
    </w:pPr>
    <w:rPr>
      <w:rFonts w:cs="Arial"/>
      <w:color w:val="808080"/>
      <w14:textFill>
        <w14:solidFill>
          <w14:srgbClr w14:val="808080">
            <w14:lumMod w14:val="50000"/>
            <w14:lumOff w14:val="50000"/>
            <w14:lumMod w14:val="50000"/>
            <w14:lumOff w14:val="50000"/>
            <w14:lumMod w14:val="50000"/>
          </w14:srgbClr>
        </w14:solidFill>
      </w14:textFill>
    </w:rPr>
  </w:style>
  <w:style w:type="character" w:customStyle="1" w:styleId="BodyTextChar">
    <w:name w:val="Body Text Char"/>
    <w:basedOn w:val="DefaultParagraphFont"/>
    <w:link w:val="BodyText"/>
    <w:rsid w:val="00EB2CC3"/>
    <w:rPr>
      <w:sz w:val="24"/>
    </w:rPr>
  </w:style>
  <w:style w:type="character" w:customStyle="1" w:styleId="FooterChar">
    <w:name w:val="Footer Char"/>
    <w:basedOn w:val="BodyTextChar"/>
    <w:link w:val="Footer"/>
    <w:rsid w:val="00EB2CC3"/>
    <w:rPr>
      <w:rFonts w:ascii="Arial" w:hAnsi="Arial"/>
      <w:caps/>
      <w:spacing w:val="-4"/>
      <w:sz w:val="16"/>
    </w:rPr>
  </w:style>
  <w:style w:type="character" w:customStyle="1" w:styleId="FooterDraftReportChar">
    <w:name w:val="FooterDraftReport Char"/>
    <w:basedOn w:val="FooterChar"/>
    <w:link w:val="FooterDraftReport"/>
    <w:rsid w:val="00162434"/>
    <w:rPr>
      <w:rFonts w:ascii="Arial" w:hAnsi="Arial" w:cs="Arial"/>
      <w:caps/>
      <w:color w:val="808080"/>
      <w:spacing w:val="-4"/>
      <w:sz w:val="16"/>
      <w14:textFill>
        <w14:solidFill>
          <w14:srgbClr w14:val="808080">
            <w14:lumMod w14:val="50000"/>
            <w14:lumOff w14:val="50000"/>
            <w14:lumMod w14:val="50000"/>
            <w14:lumOff w14:val="50000"/>
            <w14:lumMod w14:val="50000"/>
          </w14:srgbClr>
        </w14:solidFill>
      </w14:textFill>
    </w:rPr>
  </w:style>
  <w:style w:type="table" w:styleId="TableGrid">
    <w:name w:val="Table Grid"/>
    <w:basedOn w:val="TableNormal"/>
    <w:rsid w:val="00666E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OC1Char">
    <w:name w:val="TOC 1 Char"/>
    <w:basedOn w:val="DefaultParagraphFont"/>
    <w:link w:val="TOC1"/>
    <w:uiPriority w:val="39"/>
    <w:rsid w:val="00F73727"/>
    <w:rPr>
      <w:rFonts w:ascii="Arial" w:hAnsi="Arial"/>
      <w:b/>
      <w:sz w:val="26"/>
      <w:szCs w:val="26"/>
      <w:lang w:eastAsia="en-US"/>
    </w:rPr>
  </w:style>
  <w:style w:type="character" w:customStyle="1" w:styleId="Continuedintitle">
    <w:name w:val="Continued (in title)"/>
    <w:basedOn w:val="DefaultParagraphFont"/>
    <w:rsid w:val="00ED5F8E"/>
    <w:rPr>
      <w:rFonts w:ascii="Arial" w:hAnsi="Arial"/>
      <w:b/>
      <w:sz w:val="18"/>
    </w:rPr>
  </w:style>
  <w:style w:type="paragraph" w:styleId="ListParagraph">
    <w:name w:val="List Paragraph"/>
    <w:basedOn w:val="Normal"/>
    <w:uiPriority w:val="34"/>
    <w:qFormat/>
    <w:rsid w:val="00ED5F8E"/>
    <w:pPr>
      <w:spacing w:after="160" w:line="259" w:lineRule="auto"/>
      <w:ind w:left="720"/>
      <w:contextualSpacing/>
    </w:pPr>
    <w:rPr>
      <w:rFonts w:asciiTheme="minorHAnsi" w:eastAsiaTheme="minorHAnsi" w:hAnsiTheme="minorHAnsi" w:cstheme="minorBidi"/>
      <w:sz w:val="22"/>
      <w:szCs w:val="22"/>
      <w:lang w:eastAsia="en-US"/>
    </w:rPr>
  </w:style>
  <w:style w:type="character" w:customStyle="1" w:styleId="FootnoteTextChar">
    <w:name w:val="Footnote Text Char"/>
    <w:basedOn w:val="DefaultParagraphFont"/>
    <w:link w:val="FootnoteText"/>
    <w:rsid w:val="00ED5F8E"/>
  </w:style>
  <w:style w:type="paragraph" w:styleId="CommentSubject">
    <w:name w:val="annotation subject"/>
    <w:basedOn w:val="CommentText"/>
    <w:next w:val="CommentText"/>
    <w:link w:val="CommentSubjectChar"/>
    <w:semiHidden/>
    <w:unhideWhenUsed/>
    <w:rsid w:val="00ED5F8E"/>
    <w:pPr>
      <w:spacing w:before="0" w:after="160" w:line="240" w:lineRule="auto"/>
      <w:ind w:left="0" w:firstLine="0"/>
    </w:pPr>
    <w:rPr>
      <w:rFonts w:asciiTheme="minorHAnsi" w:eastAsiaTheme="minorHAnsi" w:hAnsiTheme="minorHAnsi" w:cstheme="minorBidi"/>
      <w:b/>
      <w:bCs/>
      <w:sz w:val="22"/>
      <w:szCs w:val="22"/>
      <w:lang w:eastAsia="en-US"/>
    </w:rPr>
  </w:style>
  <w:style w:type="character" w:customStyle="1" w:styleId="CommentTextChar">
    <w:name w:val="Comment Text Char"/>
    <w:basedOn w:val="DefaultParagraphFont"/>
    <w:link w:val="CommentText"/>
    <w:rsid w:val="00ED5F8E"/>
    <w:rPr>
      <w:szCs w:val="24"/>
    </w:rPr>
  </w:style>
  <w:style w:type="character" w:customStyle="1" w:styleId="CommentSubjectChar">
    <w:name w:val="Comment Subject Char"/>
    <w:basedOn w:val="CommentTextChar"/>
    <w:link w:val="CommentSubject"/>
    <w:semiHidden/>
    <w:rsid w:val="00ED5F8E"/>
    <w:rPr>
      <w:rFonts w:asciiTheme="minorHAnsi" w:eastAsiaTheme="minorHAnsi" w:hAnsiTheme="minorHAnsi" w:cstheme="minorBidi"/>
      <w:b/>
      <w:bCs/>
      <w:sz w:val="22"/>
      <w:szCs w:val="22"/>
      <w:lang w:eastAsia="en-US"/>
    </w:rPr>
  </w:style>
  <w:style w:type="character" w:customStyle="1" w:styleId="BoxListBulletChar">
    <w:name w:val="Box List Bullet Char"/>
    <w:basedOn w:val="DefaultParagraphFont"/>
    <w:link w:val="BoxListBullet"/>
    <w:locked/>
    <w:rsid w:val="00ED5F8E"/>
    <w:rPr>
      <w:rFonts w:ascii="Arial" w:hAnsi="Arial"/>
    </w:rPr>
  </w:style>
  <w:style w:type="paragraph" w:styleId="Revision">
    <w:name w:val="Revision"/>
    <w:hidden/>
    <w:uiPriority w:val="99"/>
    <w:semiHidden/>
    <w:rsid w:val="00ED5F8E"/>
    <w:rPr>
      <w:sz w:val="24"/>
      <w:szCs w:val="24"/>
    </w:rPr>
  </w:style>
  <w:style w:type="character" w:customStyle="1" w:styleId="Heading4Char">
    <w:name w:val="Heading 4 Char"/>
    <w:basedOn w:val="DefaultParagraphFont"/>
    <w:link w:val="Heading4"/>
    <w:rsid w:val="00ED5F8E"/>
    <w:rPr>
      <w:rFonts w:ascii="Arial" w:hAnsi="Arial"/>
      <w:sz w:val="24"/>
    </w:rPr>
  </w:style>
  <w:style w:type="character" w:customStyle="1" w:styleId="Heading2Char">
    <w:name w:val="Heading 2 Char"/>
    <w:basedOn w:val="DefaultParagraphFont"/>
    <w:link w:val="Heading2"/>
    <w:rsid w:val="00ED5F8E"/>
    <w:rPr>
      <w:rFonts w:ascii="Arial" w:hAnsi="Arial"/>
      <w:b/>
      <w:sz w:val="32"/>
    </w:rPr>
  </w:style>
  <w:style w:type="character" w:customStyle="1" w:styleId="BoxChar">
    <w:name w:val="Box Char"/>
    <w:basedOn w:val="DefaultParagraphFont"/>
    <w:link w:val="Box"/>
    <w:rsid w:val="00ED5F8E"/>
    <w:rPr>
      <w:rFonts w:ascii="Arial" w:hAnsi="Arial"/>
    </w:rPr>
  </w:style>
  <w:style w:type="character" w:customStyle="1" w:styleId="QuoteChar">
    <w:name w:val="Quote Char"/>
    <w:basedOn w:val="DefaultParagraphFont"/>
    <w:link w:val="Quote"/>
    <w:rsid w:val="00ED5F8E"/>
    <w:rPr>
      <w:sz w:val="22"/>
    </w:rPr>
  </w:style>
  <w:style w:type="character" w:customStyle="1" w:styleId="UnresolvedMention1">
    <w:name w:val="Unresolved Mention1"/>
    <w:basedOn w:val="DefaultParagraphFont"/>
    <w:uiPriority w:val="99"/>
    <w:unhideWhenUsed/>
    <w:rsid w:val="00ED5F8E"/>
    <w:rPr>
      <w:color w:val="605E5C"/>
      <w:shd w:val="clear" w:color="auto" w:fill="E1DFDD"/>
    </w:rPr>
  </w:style>
  <w:style w:type="character" w:customStyle="1" w:styleId="Mention1">
    <w:name w:val="Mention1"/>
    <w:basedOn w:val="DefaultParagraphFont"/>
    <w:uiPriority w:val="99"/>
    <w:unhideWhenUsed/>
    <w:rsid w:val="00ED5F8E"/>
    <w:rPr>
      <w:color w:val="2B579A"/>
      <w:shd w:val="clear" w:color="auto" w:fill="E1DFDD"/>
    </w:rPr>
  </w:style>
  <w:style w:type="character" w:styleId="Hyperlink">
    <w:name w:val="Hyperlink"/>
    <w:basedOn w:val="DefaultParagraphFont"/>
    <w:uiPriority w:val="99"/>
    <w:unhideWhenUsed/>
    <w:rsid w:val="00ED5F8E"/>
    <w:rPr>
      <w:color w:val="000000" w:themeColor="hyperlink"/>
      <w:u w:val="single"/>
    </w:rPr>
  </w:style>
  <w:style w:type="paragraph" w:customStyle="1" w:styleId="a">
    <w:name w:val="+"/>
    <w:basedOn w:val="BodyText"/>
    <w:rsid w:val="00ED5F8E"/>
    <w:rPr>
      <w:rFonts w:ascii="Trebuchet MS" w:hAnsi="Trebuchet MS" w:cs="Segoe UI"/>
      <w:color w:val="000000"/>
      <w:lang w:val="en"/>
    </w:rPr>
  </w:style>
  <w:style w:type="character" w:styleId="EndnoteReference">
    <w:name w:val="endnote reference"/>
    <w:basedOn w:val="DefaultParagraphFont"/>
    <w:semiHidden/>
    <w:unhideWhenUsed/>
    <w:rsid w:val="00ED5F8E"/>
    <w:rPr>
      <w:vertAlign w:val="superscript"/>
    </w:rPr>
  </w:style>
  <w:style w:type="character" w:styleId="FollowedHyperlink">
    <w:name w:val="FollowedHyperlink"/>
    <w:basedOn w:val="DefaultParagraphFont"/>
    <w:semiHidden/>
    <w:unhideWhenUsed/>
    <w:rsid w:val="00ED5F8E"/>
    <w:rPr>
      <w:color w:val="BFBFBF" w:themeColor="followedHyperlink"/>
      <w:u w:val="single"/>
    </w:rPr>
  </w:style>
  <w:style w:type="character" w:customStyle="1" w:styleId="UnresolvedMention2">
    <w:name w:val="Unresolved Mention2"/>
    <w:basedOn w:val="DefaultParagraphFont"/>
    <w:uiPriority w:val="99"/>
    <w:unhideWhenUsed/>
    <w:rsid w:val="00ED5F8E"/>
    <w:rPr>
      <w:color w:val="605E5C"/>
      <w:shd w:val="clear" w:color="auto" w:fill="E1DFDD"/>
    </w:rPr>
  </w:style>
  <w:style w:type="character" w:customStyle="1" w:styleId="Mention2">
    <w:name w:val="Mention2"/>
    <w:basedOn w:val="DefaultParagraphFont"/>
    <w:uiPriority w:val="99"/>
    <w:unhideWhenUsed/>
    <w:rsid w:val="00ED5F8E"/>
    <w:rPr>
      <w:color w:val="2B579A"/>
      <w:shd w:val="clear" w:color="auto" w:fill="E1DFDD"/>
    </w:rPr>
  </w:style>
  <w:style w:type="character" w:customStyle="1" w:styleId="Heading1Char">
    <w:name w:val="Heading 1 Char"/>
    <w:basedOn w:val="DefaultParagraphFont"/>
    <w:link w:val="Heading1"/>
    <w:rsid w:val="00ED5F8E"/>
    <w:rPr>
      <w:sz w:val="52"/>
    </w:rPr>
  </w:style>
  <w:style w:type="character" w:customStyle="1" w:styleId="HeaderChar">
    <w:name w:val="Header Char"/>
    <w:basedOn w:val="DefaultParagraphFont"/>
    <w:link w:val="Header"/>
    <w:uiPriority w:val="99"/>
    <w:rsid w:val="00ED5F8E"/>
    <w:rPr>
      <w:rFonts w:ascii="Arial" w:hAnsi="Arial"/>
      <w:caps/>
      <w:sz w:val="24"/>
    </w:rPr>
  </w:style>
  <w:style w:type="character" w:customStyle="1" w:styleId="Heading3Char">
    <w:name w:val="Heading 3 Char"/>
    <w:basedOn w:val="DefaultParagraphFont"/>
    <w:link w:val="Heading3"/>
    <w:rsid w:val="00ED5F8E"/>
    <w:rPr>
      <w:rFonts w:ascii="Arial" w:hAnsi="Arial"/>
      <w:b/>
      <w:sz w:val="26"/>
    </w:rPr>
  </w:style>
  <w:style w:type="character" w:customStyle="1" w:styleId="Heading6Char">
    <w:name w:val="Heading 6 Char"/>
    <w:basedOn w:val="DefaultParagraphFont"/>
    <w:link w:val="Heading6"/>
    <w:semiHidden/>
    <w:rsid w:val="00ED5F8E"/>
    <w:rPr>
      <w:i/>
      <w:sz w:val="22"/>
    </w:rPr>
  </w:style>
  <w:style w:type="character" w:customStyle="1" w:styleId="Heading7Char">
    <w:name w:val="Heading 7 Char"/>
    <w:basedOn w:val="DefaultParagraphFont"/>
    <w:link w:val="Heading7"/>
    <w:semiHidden/>
    <w:rsid w:val="00ED5F8E"/>
    <w:rPr>
      <w:rFonts w:ascii="Arial" w:hAnsi="Arial"/>
    </w:rPr>
  </w:style>
  <w:style w:type="character" w:customStyle="1" w:styleId="Heading8Char">
    <w:name w:val="Heading 8 Char"/>
    <w:basedOn w:val="DefaultParagraphFont"/>
    <w:link w:val="Heading8"/>
    <w:semiHidden/>
    <w:rsid w:val="00ED5F8E"/>
    <w:rPr>
      <w:rFonts w:ascii="Arial" w:hAnsi="Arial"/>
      <w:i/>
    </w:rPr>
  </w:style>
  <w:style w:type="character" w:customStyle="1" w:styleId="Heading9Char">
    <w:name w:val="Heading 9 Char"/>
    <w:basedOn w:val="DefaultParagraphFont"/>
    <w:link w:val="Heading9"/>
    <w:semiHidden/>
    <w:rsid w:val="00ED5F8E"/>
    <w:rPr>
      <w:rFonts w:ascii="Arial" w:hAnsi="Arial"/>
      <w:b/>
      <w:i/>
      <w:sz w:val="18"/>
    </w:rPr>
  </w:style>
  <w:style w:type="character" w:customStyle="1" w:styleId="UnresolvedMention3">
    <w:name w:val="Unresolved Mention3"/>
    <w:basedOn w:val="DefaultParagraphFont"/>
    <w:uiPriority w:val="99"/>
    <w:unhideWhenUsed/>
    <w:rsid w:val="00ED5F8E"/>
    <w:rPr>
      <w:color w:val="605E5C"/>
      <w:shd w:val="clear" w:color="auto" w:fill="E1DFDD"/>
    </w:rPr>
  </w:style>
  <w:style w:type="character" w:customStyle="1" w:styleId="Mention3">
    <w:name w:val="Mention3"/>
    <w:basedOn w:val="DefaultParagraphFont"/>
    <w:uiPriority w:val="99"/>
    <w:unhideWhenUsed/>
    <w:rsid w:val="00ED5F8E"/>
    <w:rPr>
      <w:color w:val="2B579A"/>
      <w:shd w:val="clear" w:color="auto" w:fill="E1DFDD"/>
    </w:rPr>
  </w:style>
  <w:style w:type="paragraph" w:customStyle="1" w:styleId="BoxSpaceAboveElement">
    <w:name w:val="Box Space Above Element"/>
    <w:basedOn w:val="BoxSpaceAbove"/>
    <w:link w:val="BoxSpaceAboveElementChar"/>
    <w:qFormat/>
    <w:rsid w:val="00ED5F8E"/>
    <w:pPr>
      <w:spacing w:before="240"/>
    </w:pPr>
    <w:rPr>
      <w:b/>
      <w:vanish/>
      <w:color w:val="FF00FF"/>
      <w:sz w:val="14"/>
    </w:rPr>
  </w:style>
  <w:style w:type="character" w:customStyle="1" w:styleId="BoxSpaceAboveElementChar">
    <w:name w:val="Box Space Above Element Char"/>
    <w:basedOn w:val="DefaultParagraphFont"/>
    <w:link w:val="BoxSpaceAboveElement"/>
    <w:rsid w:val="00ED5F8E"/>
    <w:rPr>
      <w:b/>
      <w:vanish/>
      <w:color w:val="FF00FF"/>
      <w:sz w:val="14"/>
    </w:rPr>
  </w:style>
  <w:style w:type="paragraph" w:customStyle="1" w:styleId="Default">
    <w:name w:val="Default"/>
    <w:rsid w:val="00ED5F8E"/>
    <w:pPr>
      <w:autoSpaceDE w:val="0"/>
      <w:autoSpaceDN w:val="0"/>
      <w:adjustRightInd w:val="0"/>
    </w:pPr>
    <w:rPr>
      <w:rFonts w:ascii="Calibri" w:hAnsi="Calibri" w:cs="Calibri"/>
      <w:color w:val="000000"/>
      <w:sz w:val="24"/>
      <w:szCs w:val="24"/>
    </w:rPr>
  </w:style>
  <w:style w:type="paragraph" w:customStyle="1" w:styleId="Levelheading4">
    <w:name w:val="Level heading 4"/>
    <w:basedOn w:val="BodyText"/>
    <w:rsid w:val="00ED5F8E"/>
  </w:style>
  <w:style w:type="paragraph" w:customStyle="1" w:styleId="Heading30">
    <w:name w:val="Heading3"/>
    <w:basedOn w:val="BodyText"/>
    <w:rsid w:val="00ED5F8E"/>
  </w:style>
  <w:style w:type="character" w:styleId="Strong">
    <w:name w:val="Strong"/>
    <w:basedOn w:val="DefaultParagraphFont"/>
    <w:uiPriority w:val="22"/>
    <w:qFormat/>
    <w:rsid w:val="00ED5F8E"/>
    <w:rPr>
      <w:b/>
      <w:bCs/>
    </w:rPr>
  </w:style>
  <w:style w:type="paragraph" w:customStyle="1" w:styleId="paragraph">
    <w:name w:val="paragraph"/>
    <w:basedOn w:val="Normal"/>
    <w:rsid w:val="00ED5F8E"/>
  </w:style>
  <w:style w:type="character" w:customStyle="1" w:styleId="normaltextrun1">
    <w:name w:val="normaltextrun1"/>
    <w:basedOn w:val="DefaultParagraphFont"/>
    <w:rsid w:val="00ED5F8E"/>
  </w:style>
  <w:style w:type="character" w:customStyle="1" w:styleId="UnresolvedMention30">
    <w:name w:val="Unresolved Mention3"/>
    <w:basedOn w:val="DefaultParagraphFont"/>
    <w:uiPriority w:val="99"/>
    <w:unhideWhenUsed/>
    <w:rsid w:val="00ED5F8E"/>
    <w:rPr>
      <w:color w:val="605E5C"/>
      <w:shd w:val="clear" w:color="auto" w:fill="E1DFDD"/>
    </w:rPr>
  </w:style>
  <w:style w:type="character" w:customStyle="1" w:styleId="eop">
    <w:name w:val="eop"/>
    <w:basedOn w:val="DefaultParagraphFont"/>
    <w:rsid w:val="00ED5F8E"/>
  </w:style>
  <w:style w:type="character" w:customStyle="1" w:styleId="scxw245625541">
    <w:name w:val="scxw245625541"/>
    <w:basedOn w:val="DefaultParagraphFont"/>
    <w:rsid w:val="00ED5F8E"/>
  </w:style>
  <w:style w:type="character" w:customStyle="1" w:styleId="UnresolvedMention4">
    <w:name w:val="Unresolved Mention4"/>
    <w:basedOn w:val="DefaultParagraphFont"/>
    <w:uiPriority w:val="99"/>
    <w:unhideWhenUsed/>
    <w:rsid w:val="00ED5F8E"/>
    <w:rPr>
      <w:color w:val="605E5C"/>
      <w:shd w:val="clear" w:color="auto" w:fill="E1DFDD"/>
    </w:rPr>
  </w:style>
  <w:style w:type="character" w:customStyle="1" w:styleId="Mention30">
    <w:name w:val="Mention3"/>
    <w:basedOn w:val="DefaultParagraphFont"/>
    <w:uiPriority w:val="99"/>
    <w:unhideWhenUsed/>
    <w:rsid w:val="00ED5F8E"/>
    <w:rPr>
      <w:color w:val="2B579A"/>
      <w:shd w:val="clear" w:color="auto" w:fill="E1DFDD"/>
    </w:rPr>
  </w:style>
  <w:style w:type="character" w:customStyle="1" w:styleId="UnresolvedMention5">
    <w:name w:val="Unresolved Mention5"/>
    <w:basedOn w:val="DefaultParagraphFont"/>
    <w:uiPriority w:val="99"/>
    <w:unhideWhenUsed/>
    <w:rsid w:val="00ED5F8E"/>
    <w:rPr>
      <w:color w:val="605E5C"/>
      <w:shd w:val="clear" w:color="auto" w:fill="E1DFDD"/>
    </w:rPr>
  </w:style>
  <w:style w:type="character" w:customStyle="1" w:styleId="Mention4">
    <w:name w:val="Mention4"/>
    <w:basedOn w:val="DefaultParagraphFont"/>
    <w:uiPriority w:val="99"/>
    <w:unhideWhenUsed/>
    <w:rsid w:val="00ED5F8E"/>
    <w:rPr>
      <w:color w:val="2B579A"/>
      <w:shd w:val="clear" w:color="auto" w:fill="E1DFDD"/>
    </w:rPr>
  </w:style>
  <w:style w:type="paragraph" w:styleId="Bibliography">
    <w:name w:val="Bibliography"/>
    <w:basedOn w:val="Normal"/>
    <w:next w:val="Normal"/>
    <w:uiPriority w:val="37"/>
    <w:unhideWhenUsed/>
    <w:rsid w:val="00ED5F8E"/>
    <w:pPr>
      <w:spacing w:after="240"/>
      <w:ind w:left="720" w:hanging="720"/>
    </w:pPr>
  </w:style>
  <w:style w:type="character" w:customStyle="1" w:styleId="Mention5">
    <w:name w:val="Mention5"/>
    <w:basedOn w:val="DefaultParagraphFont"/>
    <w:uiPriority w:val="99"/>
    <w:unhideWhenUsed/>
    <w:rsid w:val="00ED5F8E"/>
    <w:rPr>
      <w:color w:val="2B579A"/>
      <w:shd w:val="clear" w:color="auto" w:fill="E1DFDD"/>
    </w:rPr>
  </w:style>
  <w:style w:type="character" w:customStyle="1" w:styleId="UnresolvedMention6">
    <w:name w:val="Unresolved Mention6"/>
    <w:basedOn w:val="DefaultParagraphFont"/>
    <w:uiPriority w:val="99"/>
    <w:unhideWhenUsed/>
    <w:rsid w:val="00ED5F8E"/>
    <w:rPr>
      <w:color w:val="605E5C"/>
      <w:shd w:val="clear" w:color="auto" w:fill="E1DFDD"/>
    </w:rPr>
  </w:style>
  <w:style w:type="character" w:customStyle="1" w:styleId="Mention6">
    <w:name w:val="Mention6"/>
    <w:basedOn w:val="DefaultParagraphFont"/>
    <w:uiPriority w:val="99"/>
    <w:unhideWhenUsed/>
    <w:rsid w:val="00ED5F8E"/>
    <w:rPr>
      <w:color w:val="2B579A"/>
      <w:shd w:val="clear" w:color="auto" w:fill="E1DFDD"/>
    </w:rPr>
  </w:style>
  <w:style w:type="character" w:customStyle="1" w:styleId="UnresolvedMention7">
    <w:name w:val="Unresolved Mention7"/>
    <w:basedOn w:val="DefaultParagraphFont"/>
    <w:uiPriority w:val="99"/>
    <w:unhideWhenUsed/>
    <w:rsid w:val="00ED5F8E"/>
    <w:rPr>
      <w:color w:val="605E5C"/>
      <w:shd w:val="clear" w:color="auto" w:fill="E1DFDD"/>
    </w:rPr>
  </w:style>
  <w:style w:type="character" w:customStyle="1" w:styleId="Mention7">
    <w:name w:val="Mention7"/>
    <w:basedOn w:val="DefaultParagraphFont"/>
    <w:uiPriority w:val="99"/>
    <w:unhideWhenUsed/>
    <w:rsid w:val="00ED5F8E"/>
    <w:rPr>
      <w:color w:val="2B579A"/>
      <w:shd w:val="clear" w:color="auto" w:fill="E1DFDD"/>
    </w:rPr>
  </w:style>
  <w:style w:type="character" w:customStyle="1" w:styleId="UnresolvedMention8">
    <w:name w:val="Unresolved Mention8"/>
    <w:basedOn w:val="DefaultParagraphFont"/>
    <w:uiPriority w:val="99"/>
    <w:unhideWhenUsed/>
    <w:rsid w:val="00ED5F8E"/>
    <w:rPr>
      <w:color w:val="605E5C"/>
      <w:shd w:val="clear" w:color="auto" w:fill="E1DFDD"/>
    </w:rPr>
  </w:style>
  <w:style w:type="character" w:customStyle="1" w:styleId="Mention8">
    <w:name w:val="Mention8"/>
    <w:basedOn w:val="DefaultParagraphFont"/>
    <w:uiPriority w:val="99"/>
    <w:unhideWhenUsed/>
    <w:rsid w:val="00ED5F8E"/>
    <w:rPr>
      <w:color w:val="2B579A"/>
      <w:shd w:val="clear" w:color="auto" w:fill="E1DFDD"/>
    </w:rPr>
  </w:style>
  <w:style w:type="character" w:customStyle="1" w:styleId="UnresolvedMention9">
    <w:name w:val="Unresolved Mention9"/>
    <w:basedOn w:val="DefaultParagraphFont"/>
    <w:uiPriority w:val="99"/>
    <w:unhideWhenUsed/>
    <w:rsid w:val="00ED5F8E"/>
    <w:rPr>
      <w:color w:val="605E5C"/>
      <w:shd w:val="clear" w:color="auto" w:fill="E1DFDD"/>
    </w:rPr>
  </w:style>
  <w:style w:type="character" w:customStyle="1" w:styleId="Mention9">
    <w:name w:val="Mention9"/>
    <w:basedOn w:val="DefaultParagraphFont"/>
    <w:uiPriority w:val="99"/>
    <w:unhideWhenUsed/>
    <w:rsid w:val="00ED5F8E"/>
    <w:rPr>
      <w:color w:val="2B579A"/>
      <w:shd w:val="clear" w:color="auto" w:fill="E1DFDD"/>
    </w:rPr>
  </w:style>
  <w:style w:type="character" w:styleId="PlaceholderText">
    <w:name w:val="Placeholder Text"/>
    <w:basedOn w:val="DefaultParagraphFont"/>
    <w:uiPriority w:val="99"/>
    <w:semiHidden/>
    <w:rsid w:val="00ED5F8E"/>
    <w:rPr>
      <w:color w:val="808080"/>
    </w:rPr>
  </w:style>
  <w:style w:type="paragraph" w:styleId="EndnoteText">
    <w:name w:val="endnote text"/>
    <w:basedOn w:val="Normal"/>
    <w:link w:val="EndnoteTextChar"/>
    <w:semiHidden/>
    <w:unhideWhenUsed/>
    <w:rsid w:val="00ED5F8E"/>
  </w:style>
  <w:style w:type="character" w:customStyle="1" w:styleId="EndnoteTextChar">
    <w:name w:val="Endnote Text Char"/>
    <w:basedOn w:val="DefaultParagraphFont"/>
    <w:link w:val="EndnoteText"/>
    <w:semiHidden/>
    <w:rsid w:val="00ED5F8E"/>
    <w:rPr>
      <w:sz w:val="24"/>
      <w:szCs w:val="24"/>
    </w:rPr>
  </w:style>
  <w:style w:type="character" w:customStyle="1" w:styleId="A12">
    <w:name w:val="A12"/>
    <w:uiPriority w:val="99"/>
    <w:rsid w:val="00ED5F8E"/>
    <w:rPr>
      <w:rFonts w:ascii="Avenir Next" w:hAnsi="Avenir Next" w:cs="Avenir Next" w:hint="default"/>
      <w:color w:val="000000"/>
      <w:sz w:val="21"/>
      <w:szCs w:val="21"/>
    </w:rPr>
  </w:style>
  <w:style w:type="paragraph" w:styleId="NormalWeb">
    <w:name w:val="Normal (Web)"/>
    <w:basedOn w:val="Normal"/>
    <w:uiPriority w:val="99"/>
    <w:semiHidden/>
    <w:unhideWhenUsed/>
    <w:rsid w:val="00ED5F8E"/>
    <w:pPr>
      <w:spacing w:before="100" w:beforeAutospacing="1" w:after="100" w:afterAutospacing="1"/>
    </w:pPr>
  </w:style>
  <w:style w:type="character" w:customStyle="1" w:styleId="normaltextrun">
    <w:name w:val="normaltextrun"/>
    <w:basedOn w:val="DefaultParagraphFont"/>
    <w:rsid w:val="00ED5F8E"/>
  </w:style>
  <w:style w:type="paragraph" w:customStyle="1" w:styleId="InformationRequestB">
    <w:name w:val="Information Request B"/>
    <w:basedOn w:val="BodyText"/>
    <w:rsid w:val="00ED5F8E"/>
  </w:style>
  <w:style w:type="paragraph" w:customStyle="1" w:styleId="BoxTil">
    <w:name w:val="Box Til"/>
    <w:basedOn w:val="Normal"/>
    <w:rsid w:val="00ED5F8E"/>
    <w:pPr>
      <w:spacing w:after="160" w:line="259" w:lineRule="auto"/>
    </w:pPr>
    <w:rPr>
      <w:rFonts w:asciiTheme="minorHAnsi" w:eastAsiaTheme="minorEastAsia" w:hAnsiTheme="minorHAnsi" w:cstheme="minorBidi"/>
      <w:sz w:val="22"/>
      <w:szCs w:val="22"/>
      <w:lang w:eastAsia="ko-KR"/>
    </w:rPr>
  </w:style>
  <w:style w:type="paragraph" w:customStyle="1" w:styleId="Boxbullet">
    <w:name w:val="Box bullet"/>
    <w:basedOn w:val="Box"/>
    <w:rsid w:val="00ED5F8E"/>
  </w:style>
  <w:style w:type="paragraph" w:customStyle="1" w:styleId="Bodt">
    <w:name w:val="Bodt"/>
    <w:basedOn w:val="Heading2"/>
    <w:rsid w:val="00ED5F8E"/>
  </w:style>
  <w:style w:type="paragraph" w:customStyle="1" w:styleId="Text">
    <w:name w:val="Text"/>
    <w:link w:val="TextChar"/>
    <w:rsid w:val="00ED5F8E"/>
    <w:pPr>
      <w:spacing w:before="160" w:line="300" w:lineRule="exact"/>
    </w:pPr>
    <w:rPr>
      <w:rFonts w:ascii="Trebuchet MS" w:hAnsi="Trebuchet MS"/>
      <w:sz w:val="19"/>
      <w:lang w:eastAsia="en-US"/>
    </w:rPr>
  </w:style>
  <w:style w:type="character" w:customStyle="1" w:styleId="TextChar">
    <w:name w:val="Text Char"/>
    <w:basedOn w:val="DefaultParagraphFont"/>
    <w:link w:val="Text"/>
    <w:rsid w:val="00ED5F8E"/>
    <w:rPr>
      <w:rFonts w:ascii="Trebuchet MS" w:hAnsi="Trebuchet MS"/>
      <w:sz w:val="19"/>
      <w:lang w:eastAsia="en-US"/>
    </w:rPr>
  </w:style>
  <w:style w:type="paragraph" w:customStyle="1" w:styleId="Boxbul">
    <w:name w:val="Box bul"/>
    <w:basedOn w:val="BoxListBullet"/>
    <w:rsid w:val="00ED5F8E"/>
  </w:style>
  <w:style w:type="numbering" w:customStyle="1" w:styleId="aaReportListNumber">
    <w:name w:val="aa Report List Number"/>
    <w:uiPriority w:val="99"/>
    <w:rsid w:val="00ED5F8E"/>
    <w:pPr>
      <w:numPr>
        <w:numId w:val="28"/>
      </w:numPr>
    </w:pPr>
  </w:style>
  <w:style w:type="character" w:customStyle="1" w:styleId="A5">
    <w:name w:val="A5"/>
    <w:uiPriority w:val="99"/>
    <w:rsid w:val="00ED5F8E"/>
    <w:rPr>
      <w:rFonts w:cs="Helvetica 45 Light"/>
      <w:color w:val="000000"/>
      <w:sz w:val="18"/>
      <w:szCs w:val="18"/>
    </w:rPr>
  </w:style>
  <w:style w:type="paragraph" w:customStyle="1" w:styleId="ListBullet1">
    <w:name w:val="List Bullet 1"/>
    <w:basedOn w:val="ListBullet2"/>
    <w:rsid w:val="00ED5F8E"/>
  </w:style>
  <w:style w:type="character" w:customStyle="1" w:styleId="UnresolvedMention10">
    <w:name w:val="Unresolved Mention10"/>
    <w:basedOn w:val="DefaultParagraphFont"/>
    <w:uiPriority w:val="99"/>
    <w:semiHidden/>
    <w:unhideWhenUsed/>
    <w:rsid w:val="00723E03"/>
    <w:rPr>
      <w:color w:val="605E5C"/>
      <w:shd w:val="clear" w:color="auto" w:fill="E1DFDD"/>
    </w:rPr>
  </w:style>
  <w:style w:type="paragraph" w:customStyle="1" w:styleId="Heading1NotTOC">
    <w:name w:val="Heading 1 Not TOC"/>
    <w:basedOn w:val="Heading1"/>
    <w:next w:val="BodyText"/>
    <w:rsid w:val="00135988"/>
    <w:rPr>
      <w:kern w:val="28"/>
      <w:szCs w:val="26"/>
      <w:lang w:eastAsia="en-US"/>
    </w:rPr>
  </w:style>
  <w:style w:type="paragraph" w:customStyle="1" w:styleId="Copyrightheading">
    <w:name w:val="Copyright heading"/>
    <w:basedOn w:val="TOC1"/>
    <w:link w:val="CopyrightheadingChar"/>
    <w:qFormat/>
    <w:rsid w:val="00135988"/>
    <w:pPr>
      <w:spacing w:line="300" w:lineRule="exact"/>
    </w:pPr>
    <w:rPr>
      <w:sz w:val="22"/>
    </w:rPr>
  </w:style>
  <w:style w:type="character" w:customStyle="1" w:styleId="CopyrightheadingChar">
    <w:name w:val="Copyright heading Char"/>
    <w:basedOn w:val="TOC1Char"/>
    <w:link w:val="Copyrightheading"/>
    <w:rsid w:val="00135988"/>
    <w:rPr>
      <w:rFonts w:ascii="Arial" w:hAnsi="Arial"/>
      <w:b/>
      <w:sz w:val="22"/>
      <w:szCs w:val="26"/>
      <w:lang w:eastAsia="en-US"/>
    </w:rPr>
  </w:style>
  <w:style w:type="paragraph" w:customStyle="1" w:styleId="Copyrightsubtitle">
    <w:name w:val="Copyright subtitle"/>
    <w:basedOn w:val="BodyText"/>
    <w:rsid w:val="00135988"/>
    <w:rPr>
      <w:rFonts w:ascii="Arial" w:hAnsi="Arial"/>
      <w:b/>
      <w:sz w:val="22"/>
      <w:szCs w:val="25"/>
    </w:rPr>
  </w:style>
  <w:style w:type="paragraph" w:customStyle="1" w:styleId="Copyrightbodytext">
    <w:name w:val="Copyright bodytext"/>
    <w:basedOn w:val="BodyText"/>
    <w:link w:val="CopyrightbodytextChar"/>
    <w:qFormat/>
    <w:rsid w:val="00135988"/>
    <w:pPr>
      <w:spacing w:before="60"/>
    </w:pPr>
  </w:style>
  <w:style w:type="character" w:customStyle="1" w:styleId="CopyrightbodytextChar">
    <w:name w:val="Copyright bodytext Char"/>
    <w:basedOn w:val="BodyTextChar"/>
    <w:link w:val="Copyrightbodytext"/>
    <w:rsid w:val="00135988"/>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017493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header" Target="header7.xml"/><Relationship Id="rId117" Type="http://schemas.openxmlformats.org/officeDocument/2006/relationships/footer" Target="footer30.xml"/><Relationship Id="rId21" Type="http://schemas.openxmlformats.org/officeDocument/2006/relationships/header" Target="header4.xml"/><Relationship Id="rId42" Type="http://schemas.openxmlformats.org/officeDocument/2006/relationships/image" Target="media/image8.emf"/><Relationship Id="rId47" Type="http://schemas.openxmlformats.org/officeDocument/2006/relationships/header" Target="header13.xml"/><Relationship Id="rId63" Type="http://schemas.openxmlformats.org/officeDocument/2006/relationships/image" Target="media/image17.emf"/><Relationship Id="rId68" Type="http://schemas.openxmlformats.org/officeDocument/2006/relationships/image" Target="media/image22.emf"/><Relationship Id="rId84" Type="http://schemas.openxmlformats.org/officeDocument/2006/relationships/header" Target="header20.xml"/><Relationship Id="rId89" Type="http://schemas.openxmlformats.org/officeDocument/2006/relationships/header" Target="header22.xml"/><Relationship Id="rId112" Type="http://schemas.openxmlformats.org/officeDocument/2006/relationships/image" Target="media/image44.emf"/><Relationship Id="rId133" Type="http://schemas.openxmlformats.org/officeDocument/2006/relationships/image" Target="media/image49.emf"/><Relationship Id="rId138" Type="http://schemas.openxmlformats.org/officeDocument/2006/relationships/image" Target="media/image50.emf"/><Relationship Id="rId154" Type="http://schemas.openxmlformats.org/officeDocument/2006/relationships/image" Target="media/image66.emf"/><Relationship Id="rId159" Type="http://schemas.openxmlformats.org/officeDocument/2006/relationships/image" Target="media/image67.emf"/><Relationship Id="rId175" Type="http://schemas.openxmlformats.org/officeDocument/2006/relationships/theme" Target="theme/theme1.xml"/><Relationship Id="rId170" Type="http://schemas.openxmlformats.org/officeDocument/2006/relationships/header" Target="header45.xml"/><Relationship Id="rId16" Type="http://schemas.openxmlformats.org/officeDocument/2006/relationships/footer" Target="footer1.xml"/><Relationship Id="rId107" Type="http://schemas.openxmlformats.org/officeDocument/2006/relationships/footer" Target="footer28.xml"/><Relationship Id="rId11" Type="http://schemas.openxmlformats.org/officeDocument/2006/relationships/hyperlink" Target="http://creativecommons.org/licenses/by/3.0/au" TargetMode="External"/><Relationship Id="rId32" Type="http://schemas.openxmlformats.org/officeDocument/2006/relationships/footer" Target="footer9.xml"/><Relationship Id="rId37" Type="http://schemas.openxmlformats.org/officeDocument/2006/relationships/image" Target="media/image3.emf"/><Relationship Id="rId53" Type="http://schemas.openxmlformats.org/officeDocument/2006/relationships/footer" Target="footer15.xml"/><Relationship Id="rId58" Type="http://schemas.openxmlformats.org/officeDocument/2006/relationships/image" Target="media/image16.emf"/><Relationship Id="rId74" Type="http://schemas.openxmlformats.org/officeDocument/2006/relationships/image" Target="media/image28.emf"/><Relationship Id="rId79" Type="http://schemas.openxmlformats.org/officeDocument/2006/relationships/header" Target="header19.xml"/><Relationship Id="rId102" Type="http://schemas.openxmlformats.org/officeDocument/2006/relationships/image" Target="media/image38.emf"/><Relationship Id="rId123" Type="http://schemas.openxmlformats.org/officeDocument/2006/relationships/image" Target="media/image47.emf"/><Relationship Id="rId128" Type="http://schemas.openxmlformats.org/officeDocument/2006/relationships/footer" Target="footer34.xml"/><Relationship Id="rId144" Type="http://schemas.openxmlformats.org/officeDocument/2006/relationships/image" Target="media/image56.emf"/><Relationship Id="rId149" Type="http://schemas.openxmlformats.org/officeDocument/2006/relationships/image" Target="media/image61.emf"/><Relationship Id="rId5" Type="http://schemas.openxmlformats.org/officeDocument/2006/relationships/webSettings" Target="webSettings.xml"/><Relationship Id="rId90" Type="http://schemas.openxmlformats.org/officeDocument/2006/relationships/header" Target="header23.xml"/><Relationship Id="rId95" Type="http://schemas.openxmlformats.org/officeDocument/2006/relationships/image" Target="media/image35.emf"/><Relationship Id="rId160" Type="http://schemas.openxmlformats.org/officeDocument/2006/relationships/image" Target="media/image68.emf"/><Relationship Id="rId165" Type="http://schemas.openxmlformats.org/officeDocument/2006/relationships/footer" Target="footer42.xml"/><Relationship Id="rId22" Type="http://schemas.openxmlformats.org/officeDocument/2006/relationships/header" Target="header5.xml"/><Relationship Id="rId27" Type="http://schemas.openxmlformats.org/officeDocument/2006/relationships/footer" Target="footer6.xml"/><Relationship Id="rId43" Type="http://schemas.openxmlformats.org/officeDocument/2006/relationships/image" Target="media/image9.emf"/><Relationship Id="rId48" Type="http://schemas.openxmlformats.org/officeDocument/2006/relationships/footer" Target="footer12.xml"/><Relationship Id="rId64" Type="http://schemas.openxmlformats.org/officeDocument/2006/relationships/image" Target="media/image18.emf"/><Relationship Id="rId69" Type="http://schemas.openxmlformats.org/officeDocument/2006/relationships/image" Target="media/image23.emf"/><Relationship Id="rId113" Type="http://schemas.openxmlformats.org/officeDocument/2006/relationships/image" Target="media/image45.emf"/><Relationship Id="rId118" Type="http://schemas.openxmlformats.org/officeDocument/2006/relationships/header" Target="header31.xml"/><Relationship Id="rId134" Type="http://schemas.openxmlformats.org/officeDocument/2006/relationships/header" Target="header37.xml"/><Relationship Id="rId139" Type="http://schemas.openxmlformats.org/officeDocument/2006/relationships/image" Target="media/image51.emf"/><Relationship Id="rId80" Type="http://schemas.openxmlformats.org/officeDocument/2006/relationships/footer" Target="footer18.xml"/><Relationship Id="rId85" Type="http://schemas.openxmlformats.org/officeDocument/2006/relationships/header" Target="header21.xml"/><Relationship Id="rId150" Type="http://schemas.openxmlformats.org/officeDocument/2006/relationships/image" Target="media/image62.emf"/><Relationship Id="rId155" Type="http://schemas.openxmlformats.org/officeDocument/2006/relationships/header" Target="header39.xml"/><Relationship Id="rId171" Type="http://schemas.openxmlformats.org/officeDocument/2006/relationships/header" Target="header46.xml"/><Relationship Id="rId12" Type="http://schemas.openxmlformats.org/officeDocument/2006/relationships/hyperlink" Target="https://www.pmc.gov.au/government/commonwealth-coat-arms" TargetMode="External"/><Relationship Id="rId17" Type="http://schemas.openxmlformats.org/officeDocument/2006/relationships/footer" Target="footer2.xml"/><Relationship Id="rId33" Type="http://schemas.openxmlformats.org/officeDocument/2006/relationships/header" Target="header10.xml"/><Relationship Id="rId38" Type="http://schemas.openxmlformats.org/officeDocument/2006/relationships/image" Target="media/image4.emf"/><Relationship Id="rId59" Type="http://schemas.openxmlformats.org/officeDocument/2006/relationships/header" Target="header16.xml"/><Relationship Id="rId103" Type="http://schemas.openxmlformats.org/officeDocument/2006/relationships/image" Target="media/image39.emf"/><Relationship Id="rId108" Type="http://schemas.openxmlformats.org/officeDocument/2006/relationships/image" Target="media/image40.emf"/><Relationship Id="rId124" Type="http://schemas.openxmlformats.org/officeDocument/2006/relationships/image" Target="media/image48.emf"/><Relationship Id="rId129" Type="http://schemas.openxmlformats.org/officeDocument/2006/relationships/header" Target="header35.xml"/><Relationship Id="rId54" Type="http://schemas.openxmlformats.org/officeDocument/2006/relationships/image" Target="media/image12.emf"/><Relationship Id="rId70" Type="http://schemas.openxmlformats.org/officeDocument/2006/relationships/image" Target="media/image24.emf"/><Relationship Id="rId75" Type="http://schemas.openxmlformats.org/officeDocument/2006/relationships/image" Target="media/image29.emf"/><Relationship Id="rId91" Type="http://schemas.openxmlformats.org/officeDocument/2006/relationships/footer" Target="footer22.xml"/><Relationship Id="rId96" Type="http://schemas.openxmlformats.org/officeDocument/2006/relationships/header" Target="header25.xml"/><Relationship Id="rId140" Type="http://schemas.openxmlformats.org/officeDocument/2006/relationships/image" Target="media/image52.emf"/><Relationship Id="rId145" Type="http://schemas.openxmlformats.org/officeDocument/2006/relationships/image" Target="media/image57.emf"/><Relationship Id="rId161" Type="http://schemas.openxmlformats.org/officeDocument/2006/relationships/image" Target="media/image69.emf"/><Relationship Id="rId166" Type="http://schemas.openxmlformats.org/officeDocument/2006/relationships/header" Target="header43.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footer" Target="footer4.xml"/><Relationship Id="rId28" Type="http://schemas.openxmlformats.org/officeDocument/2006/relationships/footer" Target="footer7.xml"/><Relationship Id="rId49" Type="http://schemas.openxmlformats.org/officeDocument/2006/relationships/footer" Target="footer13.xml"/><Relationship Id="rId114" Type="http://schemas.openxmlformats.org/officeDocument/2006/relationships/header" Target="header29.xml"/><Relationship Id="rId119" Type="http://schemas.openxmlformats.org/officeDocument/2006/relationships/header" Target="header32.xml"/><Relationship Id="rId10" Type="http://schemas.openxmlformats.org/officeDocument/2006/relationships/hyperlink" Target="http://creativecommons.org/licenses/by/3.0/au" TargetMode="External"/><Relationship Id="rId31" Type="http://schemas.openxmlformats.org/officeDocument/2006/relationships/footer" Target="footer8.xml"/><Relationship Id="rId44" Type="http://schemas.openxmlformats.org/officeDocument/2006/relationships/image" Target="media/image10.emf"/><Relationship Id="rId52" Type="http://schemas.openxmlformats.org/officeDocument/2006/relationships/footer" Target="footer14.xml"/><Relationship Id="rId60" Type="http://schemas.openxmlformats.org/officeDocument/2006/relationships/header" Target="header17.xml"/><Relationship Id="rId65" Type="http://schemas.openxmlformats.org/officeDocument/2006/relationships/image" Target="media/image19.emf"/><Relationship Id="rId73" Type="http://schemas.openxmlformats.org/officeDocument/2006/relationships/image" Target="media/image27.emf"/><Relationship Id="rId78" Type="http://schemas.openxmlformats.org/officeDocument/2006/relationships/header" Target="header18.xml"/><Relationship Id="rId81" Type="http://schemas.openxmlformats.org/officeDocument/2006/relationships/footer" Target="footer19.xml"/><Relationship Id="rId86" Type="http://schemas.openxmlformats.org/officeDocument/2006/relationships/footer" Target="footer20.xml"/><Relationship Id="rId94" Type="http://schemas.openxmlformats.org/officeDocument/2006/relationships/footer" Target="footer24.xml"/><Relationship Id="rId99" Type="http://schemas.openxmlformats.org/officeDocument/2006/relationships/footer" Target="footer26.xml"/><Relationship Id="rId101" Type="http://schemas.openxmlformats.org/officeDocument/2006/relationships/image" Target="media/image37.emf"/><Relationship Id="rId122" Type="http://schemas.openxmlformats.org/officeDocument/2006/relationships/image" Target="media/image46.emf"/><Relationship Id="rId130" Type="http://schemas.openxmlformats.org/officeDocument/2006/relationships/header" Target="header36.xml"/><Relationship Id="rId135" Type="http://schemas.openxmlformats.org/officeDocument/2006/relationships/header" Target="header38.xml"/><Relationship Id="rId143" Type="http://schemas.openxmlformats.org/officeDocument/2006/relationships/image" Target="media/image55.emf"/><Relationship Id="rId148" Type="http://schemas.openxmlformats.org/officeDocument/2006/relationships/image" Target="media/image60.emf"/><Relationship Id="rId151" Type="http://schemas.openxmlformats.org/officeDocument/2006/relationships/image" Target="media/image63.emf"/><Relationship Id="rId156" Type="http://schemas.openxmlformats.org/officeDocument/2006/relationships/header" Target="header40.xml"/><Relationship Id="rId164" Type="http://schemas.openxmlformats.org/officeDocument/2006/relationships/footer" Target="footer41.xml"/><Relationship Id="rId169" Type="http://schemas.openxmlformats.org/officeDocument/2006/relationships/footer" Target="footer44.xml"/><Relationship Id="rId4" Type="http://schemas.openxmlformats.org/officeDocument/2006/relationships/settings" Target="settings.xml"/><Relationship Id="rId9" Type="http://schemas.openxmlformats.org/officeDocument/2006/relationships/image" Target="media/image2.png"/><Relationship Id="rId172" Type="http://schemas.openxmlformats.org/officeDocument/2006/relationships/footer" Target="footer45.xml"/><Relationship Id="rId13" Type="http://schemas.openxmlformats.org/officeDocument/2006/relationships/hyperlink" Target="http://www.pc.gov.au/" TargetMode="External"/><Relationship Id="rId18" Type="http://schemas.openxmlformats.org/officeDocument/2006/relationships/header" Target="header3.xml"/><Relationship Id="rId39" Type="http://schemas.openxmlformats.org/officeDocument/2006/relationships/image" Target="media/image5.emf"/><Relationship Id="rId109" Type="http://schemas.openxmlformats.org/officeDocument/2006/relationships/image" Target="media/image41.emf"/><Relationship Id="rId34" Type="http://schemas.openxmlformats.org/officeDocument/2006/relationships/header" Target="header11.xml"/><Relationship Id="rId50" Type="http://schemas.openxmlformats.org/officeDocument/2006/relationships/header" Target="header14.xml"/><Relationship Id="rId55" Type="http://schemas.openxmlformats.org/officeDocument/2006/relationships/image" Target="media/image13.emf"/><Relationship Id="rId76" Type="http://schemas.openxmlformats.org/officeDocument/2006/relationships/image" Target="media/image30.emf"/><Relationship Id="rId97" Type="http://schemas.openxmlformats.org/officeDocument/2006/relationships/header" Target="header26.xml"/><Relationship Id="rId104" Type="http://schemas.openxmlformats.org/officeDocument/2006/relationships/header" Target="header27.xml"/><Relationship Id="rId120" Type="http://schemas.openxmlformats.org/officeDocument/2006/relationships/footer" Target="footer31.xml"/><Relationship Id="rId125" Type="http://schemas.openxmlformats.org/officeDocument/2006/relationships/header" Target="header33.xml"/><Relationship Id="rId141" Type="http://schemas.openxmlformats.org/officeDocument/2006/relationships/image" Target="media/image53.emf"/><Relationship Id="rId146" Type="http://schemas.openxmlformats.org/officeDocument/2006/relationships/image" Target="media/image58.emf"/><Relationship Id="rId167" Type="http://schemas.openxmlformats.org/officeDocument/2006/relationships/header" Target="header44.xml"/><Relationship Id="rId7" Type="http://schemas.openxmlformats.org/officeDocument/2006/relationships/endnotes" Target="endnotes.xml"/><Relationship Id="rId71" Type="http://schemas.openxmlformats.org/officeDocument/2006/relationships/image" Target="media/image25.emf"/><Relationship Id="rId92" Type="http://schemas.openxmlformats.org/officeDocument/2006/relationships/footer" Target="footer23.xml"/><Relationship Id="rId162" Type="http://schemas.openxmlformats.org/officeDocument/2006/relationships/header" Target="header41.xml"/><Relationship Id="rId2" Type="http://schemas.openxmlformats.org/officeDocument/2006/relationships/numbering" Target="numbering.xml"/><Relationship Id="rId29" Type="http://schemas.openxmlformats.org/officeDocument/2006/relationships/header" Target="header8.xml"/><Relationship Id="rId24" Type="http://schemas.openxmlformats.org/officeDocument/2006/relationships/footer" Target="footer5.xml"/><Relationship Id="rId40" Type="http://schemas.openxmlformats.org/officeDocument/2006/relationships/image" Target="media/image6.png"/><Relationship Id="rId45" Type="http://schemas.openxmlformats.org/officeDocument/2006/relationships/image" Target="media/image11.emf"/><Relationship Id="rId66" Type="http://schemas.openxmlformats.org/officeDocument/2006/relationships/image" Target="media/image20.emf"/><Relationship Id="rId87" Type="http://schemas.openxmlformats.org/officeDocument/2006/relationships/footer" Target="footer21.xml"/><Relationship Id="rId110" Type="http://schemas.openxmlformats.org/officeDocument/2006/relationships/image" Target="media/image42.emf"/><Relationship Id="rId115" Type="http://schemas.openxmlformats.org/officeDocument/2006/relationships/header" Target="header30.xml"/><Relationship Id="rId131" Type="http://schemas.openxmlformats.org/officeDocument/2006/relationships/footer" Target="footer35.xml"/><Relationship Id="rId136" Type="http://schemas.openxmlformats.org/officeDocument/2006/relationships/footer" Target="footer37.xml"/><Relationship Id="rId157" Type="http://schemas.openxmlformats.org/officeDocument/2006/relationships/footer" Target="footer39.xml"/><Relationship Id="rId61" Type="http://schemas.openxmlformats.org/officeDocument/2006/relationships/footer" Target="footer16.xml"/><Relationship Id="rId82" Type="http://schemas.openxmlformats.org/officeDocument/2006/relationships/image" Target="media/image32.emf"/><Relationship Id="rId152" Type="http://schemas.openxmlformats.org/officeDocument/2006/relationships/image" Target="media/image64.emf"/><Relationship Id="rId173" Type="http://schemas.openxmlformats.org/officeDocument/2006/relationships/footer" Target="footer46.xml"/><Relationship Id="rId19" Type="http://schemas.openxmlformats.org/officeDocument/2006/relationships/footer" Target="footer3.xml"/><Relationship Id="rId14" Type="http://schemas.openxmlformats.org/officeDocument/2006/relationships/header" Target="header1.xml"/><Relationship Id="rId30" Type="http://schemas.openxmlformats.org/officeDocument/2006/relationships/header" Target="header9.xml"/><Relationship Id="rId35" Type="http://schemas.openxmlformats.org/officeDocument/2006/relationships/footer" Target="footer10.xml"/><Relationship Id="rId56" Type="http://schemas.openxmlformats.org/officeDocument/2006/relationships/image" Target="media/image14.emf"/><Relationship Id="rId77" Type="http://schemas.openxmlformats.org/officeDocument/2006/relationships/image" Target="media/image31.emf"/><Relationship Id="rId100" Type="http://schemas.openxmlformats.org/officeDocument/2006/relationships/image" Target="media/image36.emf"/><Relationship Id="rId105" Type="http://schemas.openxmlformats.org/officeDocument/2006/relationships/header" Target="header28.xml"/><Relationship Id="rId126" Type="http://schemas.openxmlformats.org/officeDocument/2006/relationships/header" Target="header34.xml"/><Relationship Id="rId147" Type="http://schemas.openxmlformats.org/officeDocument/2006/relationships/image" Target="media/image59.emf"/><Relationship Id="rId168" Type="http://schemas.openxmlformats.org/officeDocument/2006/relationships/footer" Target="footer43.xml"/><Relationship Id="rId8" Type="http://schemas.openxmlformats.org/officeDocument/2006/relationships/image" Target="media/image1.png"/><Relationship Id="rId51" Type="http://schemas.openxmlformats.org/officeDocument/2006/relationships/header" Target="header15.xml"/><Relationship Id="rId72" Type="http://schemas.openxmlformats.org/officeDocument/2006/relationships/image" Target="media/image26.emf"/><Relationship Id="rId93" Type="http://schemas.openxmlformats.org/officeDocument/2006/relationships/header" Target="header24.xml"/><Relationship Id="rId98" Type="http://schemas.openxmlformats.org/officeDocument/2006/relationships/footer" Target="footer25.xml"/><Relationship Id="rId121" Type="http://schemas.openxmlformats.org/officeDocument/2006/relationships/footer" Target="footer32.xml"/><Relationship Id="rId142" Type="http://schemas.openxmlformats.org/officeDocument/2006/relationships/image" Target="media/image54.emf"/><Relationship Id="rId163" Type="http://schemas.openxmlformats.org/officeDocument/2006/relationships/header" Target="header42.xml"/><Relationship Id="rId3" Type="http://schemas.openxmlformats.org/officeDocument/2006/relationships/styles" Target="styles.xml"/><Relationship Id="rId25" Type="http://schemas.openxmlformats.org/officeDocument/2006/relationships/header" Target="header6.xml"/><Relationship Id="rId46" Type="http://schemas.openxmlformats.org/officeDocument/2006/relationships/header" Target="header12.xml"/><Relationship Id="rId67" Type="http://schemas.openxmlformats.org/officeDocument/2006/relationships/image" Target="media/image21.emf"/><Relationship Id="rId116" Type="http://schemas.openxmlformats.org/officeDocument/2006/relationships/footer" Target="footer29.xml"/><Relationship Id="rId137" Type="http://schemas.openxmlformats.org/officeDocument/2006/relationships/footer" Target="footer38.xml"/><Relationship Id="rId158" Type="http://schemas.openxmlformats.org/officeDocument/2006/relationships/footer" Target="footer40.xml"/><Relationship Id="rId20" Type="http://schemas.openxmlformats.org/officeDocument/2006/relationships/hyperlink" Target="https://www.pc.gov.au/inquiries/current/skills-workforce-agreement" TargetMode="External"/><Relationship Id="rId41" Type="http://schemas.openxmlformats.org/officeDocument/2006/relationships/image" Target="media/image7.emf"/><Relationship Id="rId62" Type="http://schemas.openxmlformats.org/officeDocument/2006/relationships/footer" Target="footer17.xml"/><Relationship Id="rId83" Type="http://schemas.openxmlformats.org/officeDocument/2006/relationships/image" Target="media/image33.emf"/><Relationship Id="rId88" Type="http://schemas.openxmlformats.org/officeDocument/2006/relationships/image" Target="media/image34.emf"/><Relationship Id="rId111" Type="http://schemas.openxmlformats.org/officeDocument/2006/relationships/image" Target="media/image43.emf"/><Relationship Id="rId132" Type="http://schemas.openxmlformats.org/officeDocument/2006/relationships/footer" Target="footer36.xml"/><Relationship Id="rId153" Type="http://schemas.openxmlformats.org/officeDocument/2006/relationships/image" Target="media/image65.emf"/><Relationship Id="rId174" Type="http://schemas.openxmlformats.org/officeDocument/2006/relationships/fontTable" Target="fontTable.xml"/><Relationship Id="rId15" Type="http://schemas.openxmlformats.org/officeDocument/2006/relationships/header" Target="header2.xml"/><Relationship Id="rId36" Type="http://schemas.openxmlformats.org/officeDocument/2006/relationships/footer" Target="footer11.xml"/><Relationship Id="rId57" Type="http://schemas.openxmlformats.org/officeDocument/2006/relationships/image" Target="media/image15.emf"/><Relationship Id="rId106" Type="http://schemas.openxmlformats.org/officeDocument/2006/relationships/footer" Target="footer27.xml"/><Relationship Id="rId127" Type="http://schemas.openxmlformats.org/officeDocument/2006/relationships/footer" Target="footer33.xml"/></Relationships>
</file>

<file path=word/_rels/settings.xml.rels><?xml version="1.0" encoding="UTF-8" standalone="yes"?>
<Relationships xmlns="http://schemas.openxmlformats.org/package/2006/relationships"><Relationship Id="rId1" Type="http://schemas.openxmlformats.org/officeDocument/2006/relationships/attachedTemplate" Target="file:///G:\office\template2013\chapter_compiler.dotm" TargetMode="External"/></Relationships>
</file>

<file path=word/theme/theme1.xml><?xml version="1.0" encoding="utf-8"?>
<a:theme xmlns:a="http://schemas.openxmlformats.org/drawingml/2006/main" name="ProdCommTheme">
  <a:themeElements>
    <a:clrScheme name="PC colour themeNew">
      <a:dk1>
        <a:sysClr val="windowText" lastClr="000000"/>
      </a:dk1>
      <a:lt1>
        <a:sysClr val="window" lastClr="FFFFFF"/>
      </a:lt1>
      <a:dk2>
        <a:srgbClr val="66BCDB"/>
      </a:dk2>
      <a:lt2>
        <a:srgbClr val="265A9A"/>
      </a:lt2>
      <a:accent1>
        <a:srgbClr val="78A22F"/>
      </a:accent1>
      <a:accent2>
        <a:srgbClr val="4D7028"/>
      </a:accent2>
      <a:accent3>
        <a:srgbClr val="F4B123"/>
      </a:accent3>
      <a:accent4>
        <a:srgbClr val="F15A25"/>
      </a:accent4>
      <a:accent5>
        <a:srgbClr val="A52828"/>
      </a:accent5>
      <a:accent6>
        <a:srgbClr val="8956A3"/>
      </a:accent6>
      <a:hlink>
        <a:srgbClr val="000000"/>
      </a:hlink>
      <a:folHlink>
        <a:srgbClr val="BFBFBF"/>
      </a:folHlink>
    </a:clrScheme>
    <a:fontScheme name="PC fonts">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7F5B694-0D03-4705-82FD-2EEF32B48C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apter_compiler.dotm</Template>
  <TotalTime>0</TotalTime>
  <Pages>150</Pages>
  <Words>106898</Words>
  <Characters>609321</Characters>
  <Application>Microsoft Office Word</Application>
  <DocSecurity>0</DocSecurity>
  <Lines>5077</Lines>
  <Paragraphs>1429</Paragraphs>
  <ScaleCrop>false</ScaleCrop>
  <HeadingPairs>
    <vt:vector size="2" baseType="variant">
      <vt:variant>
        <vt:lpstr>Title</vt:lpstr>
      </vt:variant>
      <vt:variant>
        <vt:i4>1</vt:i4>
      </vt:variant>
    </vt:vector>
  </HeadingPairs>
  <TitlesOfParts>
    <vt:vector size="1" baseType="lpstr">
      <vt:lpstr>Interim report - National Agreement for Skills and Workforce Development Review</vt:lpstr>
    </vt:vector>
  </TitlesOfParts>
  <Manager/>
  <Company/>
  <LinksUpToDate>false</LinksUpToDate>
  <CharactersWithSpaces>7147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erim report - National Agreement for Skills and Workforce Development Review</dc:title>
  <dc:subject/>
  <dc:creator/>
  <cp:keywords/>
  <dc:description/>
  <cp:lastModifiedBy/>
  <cp:revision>1</cp:revision>
  <dcterms:created xsi:type="dcterms:W3CDTF">2020-05-29T03:50:00Z</dcterms:created>
  <dcterms:modified xsi:type="dcterms:W3CDTF">2020-06-04T05:27:00Z</dcterms:modified>
</cp:coreProperties>
</file>